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E3829" w14:textId="432EF39F" w:rsidR="006C5033" w:rsidRDefault="00067F56" w:rsidP="002C54D6">
      <w:pPr>
        <w:spacing w:before="0" w:after="0" w:line="360" w:lineRule="auto"/>
        <w:jc w:val="center"/>
        <w:rPr>
          <w:b/>
          <w:bCs/>
          <w:sz w:val="32"/>
          <w:szCs w:val="32"/>
        </w:rPr>
      </w:pPr>
      <w:r w:rsidRPr="004F44F0">
        <w:rPr>
          <w:b/>
          <w:bCs/>
          <w:sz w:val="32"/>
          <w:szCs w:val="32"/>
        </w:rPr>
        <w:t>DUAL INTERPRETABLE MODEL-AGNOSTIC EXPLANATIONS: USING GLOBAL EXPLANATIONS TO GENERATE LOCAL INTERPRETATIONS IN INTENT CLASSIFICATION MODELS USING EXPLAINABLE AI</w:t>
      </w:r>
    </w:p>
    <w:p w14:paraId="3EAFFC16" w14:textId="0066B8BB" w:rsidR="002C54D6" w:rsidRDefault="002C54D6" w:rsidP="002C54D6">
      <w:pPr>
        <w:spacing w:before="0" w:after="0" w:line="360" w:lineRule="auto"/>
        <w:jc w:val="center"/>
        <w:rPr>
          <w:b/>
          <w:bCs/>
          <w:sz w:val="32"/>
          <w:szCs w:val="32"/>
        </w:rPr>
      </w:pPr>
    </w:p>
    <w:p w14:paraId="7FC97E26" w14:textId="6FF97C0D" w:rsidR="002C54D6" w:rsidRDefault="002C54D6" w:rsidP="002C54D6">
      <w:pPr>
        <w:spacing w:before="0" w:after="0" w:line="360" w:lineRule="auto"/>
        <w:jc w:val="center"/>
        <w:rPr>
          <w:b/>
          <w:bCs/>
          <w:sz w:val="32"/>
          <w:szCs w:val="32"/>
        </w:rPr>
      </w:pPr>
    </w:p>
    <w:p w14:paraId="21BD577C" w14:textId="77777777" w:rsidR="006C5033" w:rsidRPr="00ED5C0D" w:rsidRDefault="006C5033" w:rsidP="00341DB5">
      <w:pPr>
        <w:spacing w:before="0" w:after="0" w:line="360" w:lineRule="auto"/>
        <w:jc w:val="center"/>
        <w:rPr>
          <w:sz w:val="32"/>
          <w:szCs w:val="32"/>
        </w:rPr>
      </w:pPr>
    </w:p>
    <w:p w14:paraId="5891EF60" w14:textId="57F23DDE" w:rsidR="006C5033" w:rsidRDefault="00DA62F0" w:rsidP="00C40D79">
      <w:pPr>
        <w:spacing w:before="0" w:after="0" w:line="360" w:lineRule="auto"/>
        <w:jc w:val="center"/>
        <w:rPr>
          <w:sz w:val="28"/>
          <w:szCs w:val="28"/>
        </w:rPr>
      </w:pPr>
      <w:r w:rsidRPr="00DA62F0">
        <w:rPr>
          <w:sz w:val="28"/>
          <w:szCs w:val="28"/>
        </w:rPr>
        <w:t>Dissanayake D.M.I.M.</w:t>
      </w:r>
    </w:p>
    <w:p w14:paraId="3958E60D" w14:textId="77777777" w:rsidR="004D4A3B" w:rsidRPr="004D4A3B" w:rsidRDefault="004D4A3B" w:rsidP="00C40D79">
      <w:pPr>
        <w:spacing w:before="0" w:after="0" w:line="360" w:lineRule="auto"/>
        <w:jc w:val="center"/>
        <w:rPr>
          <w:sz w:val="32"/>
          <w:szCs w:val="32"/>
        </w:rPr>
      </w:pPr>
    </w:p>
    <w:p w14:paraId="7F91126C" w14:textId="2F9316D6" w:rsidR="006C5033" w:rsidRPr="002C54D6" w:rsidRDefault="002C54D6" w:rsidP="002C54D6">
      <w:pPr>
        <w:spacing w:before="0" w:after="0" w:line="360" w:lineRule="auto"/>
        <w:jc w:val="center"/>
        <w:rPr>
          <w:sz w:val="28"/>
          <w:szCs w:val="28"/>
        </w:rPr>
      </w:pPr>
      <w:r>
        <w:rPr>
          <w:sz w:val="28"/>
          <w:szCs w:val="28"/>
        </w:rPr>
        <w:t>(IT19069432)</w:t>
      </w:r>
    </w:p>
    <w:p w14:paraId="7B7CC74C" w14:textId="77777777" w:rsidR="006C5033" w:rsidRDefault="006C5033" w:rsidP="00341DB5">
      <w:pPr>
        <w:spacing w:before="0" w:after="0" w:line="360" w:lineRule="auto"/>
        <w:jc w:val="center"/>
        <w:rPr>
          <w:sz w:val="32"/>
          <w:szCs w:val="32"/>
        </w:rPr>
      </w:pPr>
    </w:p>
    <w:p w14:paraId="7CF6976E" w14:textId="77777777" w:rsidR="006C5033" w:rsidRPr="00A546A8" w:rsidRDefault="006C5033" w:rsidP="00341DB5">
      <w:pPr>
        <w:spacing w:before="0" w:after="0" w:line="360" w:lineRule="auto"/>
        <w:jc w:val="center"/>
        <w:rPr>
          <w:sz w:val="32"/>
          <w:szCs w:val="32"/>
        </w:rPr>
      </w:pPr>
    </w:p>
    <w:p w14:paraId="1B1C5BA9" w14:textId="30A0CC17" w:rsidR="006C5033" w:rsidRDefault="006C5033" w:rsidP="00341DB5">
      <w:pPr>
        <w:spacing w:before="0" w:after="0" w:line="360" w:lineRule="auto"/>
        <w:jc w:val="center"/>
        <w:rPr>
          <w:sz w:val="28"/>
          <w:szCs w:val="28"/>
        </w:rPr>
      </w:pPr>
      <w:r w:rsidRPr="00E618E2">
        <w:rPr>
          <w:sz w:val="28"/>
          <w:szCs w:val="28"/>
        </w:rPr>
        <w:t>B.Sc. (Hons) Degree in Information Technolog</w:t>
      </w:r>
      <w:r w:rsidR="000F6D29">
        <w:rPr>
          <w:sz w:val="28"/>
          <w:szCs w:val="28"/>
        </w:rPr>
        <w:t>y</w:t>
      </w:r>
      <w:r w:rsidR="000315E8">
        <w:rPr>
          <w:sz w:val="28"/>
          <w:szCs w:val="28"/>
        </w:rPr>
        <w:t xml:space="preserve"> specializing in Data Science</w:t>
      </w:r>
    </w:p>
    <w:p w14:paraId="29F5303F" w14:textId="6753D82E" w:rsidR="006C5033" w:rsidRDefault="006C5033" w:rsidP="00341DB5">
      <w:pPr>
        <w:spacing w:before="0" w:after="0" w:line="360" w:lineRule="auto"/>
        <w:jc w:val="center"/>
        <w:rPr>
          <w:sz w:val="32"/>
          <w:szCs w:val="32"/>
        </w:rPr>
      </w:pPr>
    </w:p>
    <w:p w14:paraId="16994DC8" w14:textId="1249A8CE" w:rsidR="002C54D6" w:rsidRDefault="002C54D6" w:rsidP="00341DB5">
      <w:pPr>
        <w:spacing w:before="0" w:after="0" w:line="360" w:lineRule="auto"/>
        <w:jc w:val="center"/>
        <w:rPr>
          <w:sz w:val="32"/>
          <w:szCs w:val="32"/>
        </w:rPr>
      </w:pPr>
    </w:p>
    <w:p w14:paraId="2EDDB4B0" w14:textId="77777777" w:rsidR="002C54D6" w:rsidRPr="00FA62D9" w:rsidRDefault="002C54D6" w:rsidP="00341DB5">
      <w:pPr>
        <w:spacing w:before="0" w:after="0" w:line="360" w:lineRule="auto"/>
        <w:jc w:val="center"/>
        <w:rPr>
          <w:sz w:val="32"/>
          <w:szCs w:val="32"/>
        </w:rPr>
      </w:pPr>
    </w:p>
    <w:p w14:paraId="3E48B029" w14:textId="49274115" w:rsidR="006C5033" w:rsidRPr="00E618E2" w:rsidRDefault="006C5033" w:rsidP="00341DB5">
      <w:pPr>
        <w:spacing w:before="0" w:after="0" w:line="360" w:lineRule="auto"/>
        <w:jc w:val="center"/>
        <w:rPr>
          <w:sz w:val="28"/>
          <w:szCs w:val="28"/>
        </w:rPr>
      </w:pPr>
      <w:r w:rsidRPr="00E618E2">
        <w:rPr>
          <w:sz w:val="28"/>
          <w:szCs w:val="28"/>
        </w:rPr>
        <w:t xml:space="preserve">Department of </w:t>
      </w:r>
      <w:r w:rsidR="00F70867">
        <w:rPr>
          <w:sz w:val="28"/>
          <w:szCs w:val="28"/>
        </w:rPr>
        <w:t>Computer Systems Engineering</w:t>
      </w:r>
    </w:p>
    <w:p w14:paraId="059AF57B" w14:textId="77777777" w:rsidR="006C5033" w:rsidRDefault="006C5033" w:rsidP="00341DB5">
      <w:pPr>
        <w:spacing w:before="0" w:after="0" w:line="360" w:lineRule="auto"/>
        <w:jc w:val="center"/>
        <w:rPr>
          <w:sz w:val="32"/>
          <w:szCs w:val="32"/>
        </w:rPr>
      </w:pPr>
    </w:p>
    <w:p w14:paraId="24C82855" w14:textId="77777777" w:rsidR="006C5033" w:rsidRPr="00183B94" w:rsidRDefault="006C5033" w:rsidP="00341DB5">
      <w:pPr>
        <w:spacing w:before="0" w:after="0" w:line="360" w:lineRule="auto"/>
        <w:jc w:val="center"/>
        <w:rPr>
          <w:sz w:val="28"/>
          <w:szCs w:val="28"/>
        </w:rPr>
      </w:pPr>
      <w:r w:rsidRPr="00183B94">
        <w:rPr>
          <w:sz w:val="28"/>
          <w:szCs w:val="28"/>
        </w:rPr>
        <w:t>Sri Lanka Institute of Information Technology</w:t>
      </w:r>
    </w:p>
    <w:p w14:paraId="33EA9165" w14:textId="74F0506D" w:rsidR="006C5033" w:rsidRDefault="006C5033" w:rsidP="002C54D6">
      <w:pPr>
        <w:spacing w:before="0" w:after="0" w:line="360" w:lineRule="auto"/>
        <w:jc w:val="center"/>
        <w:rPr>
          <w:sz w:val="28"/>
          <w:szCs w:val="28"/>
        </w:rPr>
      </w:pPr>
      <w:r w:rsidRPr="00183B94">
        <w:rPr>
          <w:sz w:val="28"/>
          <w:szCs w:val="28"/>
        </w:rPr>
        <w:t>Sri Lanka</w:t>
      </w:r>
    </w:p>
    <w:p w14:paraId="424A4AE7" w14:textId="0FE0400B" w:rsidR="002C54D6" w:rsidRDefault="002C54D6" w:rsidP="002C54D6">
      <w:pPr>
        <w:spacing w:before="0" w:after="0" w:line="360" w:lineRule="auto"/>
        <w:jc w:val="center"/>
        <w:rPr>
          <w:sz w:val="32"/>
          <w:szCs w:val="32"/>
        </w:rPr>
      </w:pPr>
    </w:p>
    <w:p w14:paraId="29059880" w14:textId="77777777" w:rsidR="00F071F4" w:rsidRPr="002C54D6" w:rsidRDefault="00F071F4" w:rsidP="002C54D6">
      <w:pPr>
        <w:spacing w:before="0" w:after="0" w:line="360" w:lineRule="auto"/>
        <w:jc w:val="center"/>
        <w:rPr>
          <w:sz w:val="32"/>
          <w:szCs w:val="32"/>
        </w:rPr>
      </w:pPr>
    </w:p>
    <w:p w14:paraId="48D88EA2" w14:textId="115DC656" w:rsidR="006C5033" w:rsidRPr="00183B94" w:rsidRDefault="007A7D9F" w:rsidP="00341DB5">
      <w:pPr>
        <w:spacing w:before="0" w:after="0" w:line="360" w:lineRule="auto"/>
        <w:jc w:val="center"/>
        <w:rPr>
          <w:sz w:val="28"/>
          <w:szCs w:val="28"/>
        </w:rPr>
      </w:pPr>
      <w:r>
        <w:rPr>
          <w:sz w:val="28"/>
          <w:szCs w:val="28"/>
        </w:rPr>
        <w:t>September</w:t>
      </w:r>
      <w:r w:rsidR="006C5033">
        <w:rPr>
          <w:sz w:val="28"/>
          <w:szCs w:val="28"/>
        </w:rPr>
        <w:t xml:space="preserve"> 2022</w:t>
      </w:r>
    </w:p>
    <w:p w14:paraId="639C462A" w14:textId="0CD15754" w:rsidR="00F071F4" w:rsidRDefault="00703B07" w:rsidP="002251E5">
      <w:pPr>
        <w:spacing w:before="0" w:after="0" w:line="360" w:lineRule="auto"/>
        <w:jc w:val="center"/>
        <w:rPr>
          <w:b/>
          <w:bCs/>
          <w:sz w:val="32"/>
          <w:szCs w:val="32"/>
        </w:rPr>
      </w:pPr>
      <w:r w:rsidRPr="00703B07">
        <w:rPr>
          <w:b/>
          <w:bCs/>
          <w:sz w:val="32"/>
          <w:szCs w:val="32"/>
        </w:rPr>
        <w:lastRenderedPageBreak/>
        <w:t>DUAL INTERPRETABLE MODEL-AGNOSTIC EXPLANATIONS: USING GLOBAL EXPLANATIONS TO GENERATE LOCAL INTERPRETATIONS IN INTENT CLASSIFICATION MODELS USING EXPLAINABLE AI</w:t>
      </w:r>
    </w:p>
    <w:p w14:paraId="1C0E67C7" w14:textId="77777777" w:rsidR="00F071F4" w:rsidRDefault="00F071F4" w:rsidP="00F071F4">
      <w:pPr>
        <w:spacing w:before="0" w:after="0" w:line="360" w:lineRule="auto"/>
        <w:jc w:val="center"/>
        <w:rPr>
          <w:b/>
          <w:bCs/>
          <w:sz w:val="32"/>
          <w:szCs w:val="32"/>
        </w:rPr>
      </w:pPr>
    </w:p>
    <w:p w14:paraId="6FAFF603" w14:textId="77777777" w:rsidR="00F071F4" w:rsidRDefault="00F071F4" w:rsidP="00F071F4">
      <w:pPr>
        <w:spacing w:before="0" w:after="0" w:line="360" w:lineRule="auto"/>
        <w:jc w:val="center"/>
        <w:rPr>
          <w:b/>
          <w:bCs/>
          <w:sz w:val="32"/>
          <w:szCs w:val="32"/>
        </w:rPr>
      </w:pPr>
    </w:p>
    <w:p w14:paraId="3E678E64" w14:textId="77777777" w:rsidR="002251E5" w:rsidRPr="00ED5C0D" w:rsidRDefault="002251E5" w:rsidP="005B1575">
      <w:pPr>
        <w:spacing w:before="0" w:after="0" w:line="360" w:lineRule="auto"/>
        <w:jc w:val="center"/>
        <w:rPr>
          <w:sz w:val="32"/>
          <w:szCs w:val="32"/>
        </w:rPr>
      </w:pPr>
    </w:p>
    <w:p w14:paraId="341B33B8" w14:textId="77777777" w:rsidR="008B1FC9" w:rsidRDefault="008B1FC9" w:rsidP="008B1FC9">
      <w:pPr>
        <w:spacing w:before="0" w:after="0" w:line="360" w:lineRule="auto"/>
        <w:jc w:val="center"/>
        <w:rPr>
          <w:sz w:val="28"/>
          <w:szCs w:val="28"/>
        </w:rPr>
      </w:pPr>
      <w:r w:rsidRPr="00DA62F0">
        <w:rPr>
          <w:sz w:val="28"/>
          <w:szCs w:val="28"/>
        </w:rPr>
        <w:t>Dissanayake D.M.I.M.</w:t>
      </w:r>
    </w:p>
    <w:p w14:paraId="129BF961" w14:textId="77777777" w:rsidR="008B1FC9" w:rsidRPr="004D4A3B" w:rsidRDefault="008B1FC9" w:rsidP="008B1FC9">
      <w:pPr>
        <w:spacing w:before="0" w:after="0" w:line="360" w:lineRule="auto"/>
        <w:jc w:val="center"/>
        <w:rPr>
          <w:sz w:val="32"/>
          <w:szCs w:val="32"/>
        </w:rPr>
      </w:pPr>
    </w:p>
    <w:p w14:paraId="6EEAD2D5" w14:textId="04BAC86C" w:rsidR="00F071F4" w:rsidRPr="002C54D6" w:rsidRDefault="008B1FC9" w:rsidP="008B1FC9">
      <w:pPr>
        <w:spacing w:before="0" w:after="0" w:line="360" w:lineRule="auto"/>
        <w:jc w:val="center"/>
        <w:rPr>
          <w:sz w:val="28"/>
          <w:szCs w:val="28"/>
        </w:rPr>
      </w:pPr>
      <w:r>
        <w:rPr>
          <w:sz w:val="28"/>
          <w:szCs w:val="28"/>
        </w:rPr>
        <w:t>(IT19069432)</w:t>
      </w:r>
    </w:p>
    <w:p w14:paraId="41A7264C" w14:textId="77777777" w:rsidR="00F071F4" w:rsidRDefault="00F071F4" w:rsidP="00F071F4">
      <w:pPr>
        <w:spacing w:before="0" w:after="0" w:line="360" w:lineRule="auto"/>
        <w:jc w:val="center"/>
        <w:rPr>
          <w:sz w:val="32"/>
          <w:szCs w:val="32"/>
        </w:rPr>
      </w:pPr>
    </w:p>
    <w:p w14:paraId="44750142" w14:textId="363F7C14" w:rsidR="00F071F4" w:rsidRDefault="00F071F4" w:rsidP="00F071F4">
      <w:pPr>
        <w:spacing w:before="0" w:after="0" w:line="360" w:lineRule="auto"/>
        <w:jc w:val="center"/>
        <w:rPr>
          <w:sz w:val="32"/>
          <w:szCs w:val="32"/>
        </w:rPr>
      </w:pPr>
    </w:p>
    <w:p w14:paraId="3C87E0E9" w14:textId="43CC15B9" w:rsidR="00F071F4" w:rsidRDefault="00F071F4" w:rsidP="00F071F4">
      <w:pPr>
        <w:spacing w:before="0" w:after="0" w:line="360" w:lineRule="auto"/>
        <w:jc w:val="center"/>
        <w:rPr>
          <w:sz w:val="32"/>
          <w:szCs w:val="32"/>
        </w:rPr>
      </w:pPr>
    </w:p>
    <w:p w14:paraId="076A3433" w14:textId="039105E6" w:rsidR="00F071F4" w:rsidRDefault="00AC39E3" w:rsidP="00F071F4">
      <w:pPr>
        <w:spacing w:before="0" w:after="0" w:line="360" w:lineRule="auto"/>
        <w:jc w:val="center"/>
        <w:rPr>
          <w:szCs w:val="24"/>
        </w:rPr>
      </w:pPr>
      <w:r>
        <w:rPr>
          <w:szCs w:val="24"/>
        </w:rPr>
        <w:t>The d</w:t>
      </w:r>
      <w:r w:rsidR="00F071F4">
        <w:rPr>
          <w:szCs w:val="24"/>
        </w:rPr>
        <w:t xml:space="preserve">issertation </w:t>
      </w:r>
      <w:proofErr w:type="gramStart"/>
      <w:r w:rsidR="000A1E9A">
        <w:rPr>
          <w:szCs w:val="24"/>
        </w:rPr>
        <w:t xml:space="preserve">was </w:t>
      </w:r>
      <w:r w:rsidR="00F071F4">
        <w:rPr>
          <w:szCs w:val="24"/>
        </w:rPr>
        <w:t>submitted</w:t>
      </w:r>
      <w:proofErr w:type="gramEnd"/>
      <w:r w:rsidR="00F071F4">
        <w:rPr>
          <w:szCs w:val="24"/>
        </w:rPr>
        <w:t xml:space="preserve"> in partial fulfillment of the requirements for the B</w:t>
      </w:r>
      <w:r w:rsidR="000A1E9A">
        <w:rPr>
          <w:szCs w:val="24"/>
        </w:rPr>
        <w:t>.Sc.</w:t>
      </w:r>
      <w:r w:rsidR="001A487F">
        <w:rPr>
          <w:szCs w:val="24"/>
        </w:rPr>
        <w:t xml:space="preserve"> Special Honors degree</w:t>
      </w:r>
      <w:r w:rsidR="00F071F4">
        <w:rPr>
          <w:szCs w:val="24"/>
        </w:rPr>
        <w:t xml:space="preserve"> in Information Technology</w:t>
      </w:r>
    </w:p>
    <w:p w14:paraId="727B6DB0" w14:textId="042BDEB2" w:rsidR="00F071F4" w:rsidRDefault="00F071F4" w:rsidP="00F071F4">
      <w:pPr>
        <w:spacing w:before="0" w:after="0" w:line="360" w:lineRule="auto"/>
        <w:jc w:val="center"/>
        <w:rPr>
          <w:sz w:val="32"/>
          <w:szCs w:val="32"/>
        </w:rPr>
      </w:pPr>
    </w:p>
    <w:p w14:paraId="220AF98E" w14:textId="1A147A7B" w:rsidR="00F071F4" w:rsidRDefault="00F071F4" w:rsidP="00F071F4">
      <w:pPr>
        <w:spacing w:before="0" w:after="0" w:line="360" w:lineRule="auto"/>
        <w:jc w:val="center"/>
        <w:rPr>
          <w:sz w:val="32"/>
          <w:szCs w:val="32"/>
        </w:rPr>
      </w:pPr>
    </w:p>
    <w:p w14:paraId="05EB8268" w14:textId="77777777" w:rsidR="00F071F4" w:rsidRPr="00FA62D9" w:rsidRDefault="00F071F4" w:rsidP="00F071F4">
      <w:pPr>
        <w:spacing w:before="0" w:after="0" w:line="360" w:lineRule="auto"/>
        <w:jc w:val="center"/>
        <w:rPr>
          <w:sz w:val="32"/>
          <w:szCs w:val="32"/>
        </w:rPr>
      </w:pPr>
    </w:p>
    <w:p w14:paraId="36F67732" w14:textId="773567F4" w:rsidR="00F071F4" w:rsidRPr="00E618E2" w:rsidRDefault="00F70867" w:rsidP="00F071F4">
      <w:pPr>
        <w:spacing w:before="0" w:after="0" w:line="360" w:lineRule="auto"/>
        <w:jc w:val="center"/>
        <w:rPr>
          <w:sz w:val="28"/>
          <w:szCs w:val="28"/>
        </w:rPr>
      </w:pPr>
      <w:r w:rsidRPr="00F70867">
        <w:rPr>
          <w:sz w:val="28"/>
          <w:szCs w:val="28"/>
        </w:rPr>
        <w:t>Department of Computer Systems Engineering</w:t>
      </w:r>
    </w:p>
    <w:p w14:paraId="28478179" w14:textId="77777777" w:rsidR="00F071F4" w:rsidRDefault="00F071F4" w:rsidP="00F071F4">
      <w:pPr>
        <w:spacing w:before="0" w:after="0" w:line="360" w:lineRule="auto"/>
        <w:jc w:val="center"/>
        <w:rPr>
          <w:sz w:val="32"/>
          <w:szCs w:val="32"/>
        </w:rPr>
      </w:pPr>
    </w:p>
    <w:p w14:paraId="5A3EBD4C" w14:textId="77777777" w:rsidR="00F071F4" w:rsidRPr="00183B94" w:rsidRDefault="00F071F4" w:rsidP="00F071F4">
      <w:pPr>
        <w:spacing w:before="0" w:after="0" w:line="360" w:lineRule="auto"/>
        <w:jc w:val="center"/>
        <w:rPr>
          <w:sz w:val="28"/>
          <w:szCs w:val="28"/>
        </w:rPr>
      </w:pPr>
      <w:r w:rsidRPr="00183B94">
        <w:rPr>
          <w:sz w:val="28"/>
          <w:szCs w:val="28"/>
        </w:rPr>
        <w:t>Sri Lanka Institute of Information Technology</w:t>
      </w:r>
    </w:p>
    <w:p w14:paraId="33F0EB3F" w14:textId="77777777" w:rsidR="00F071F4" w:rsidRDefault="00F071F4" w:rsidP="00F071F4">
      <w:pPr>
        <w:spacing w:before="0" w:after="0" w:line="360" w:lineRule="auto"/>
        <w:jc w:val="center"/>
        <w:rPr>
          <w:sz w:val="28"/>
          <w:szCs w:val="28"/>
        </w:rPr>
      </w:pPr>
      <w:r w:rsidRPr="00183B94">
        <w:rPr>
          <w:sz w:val="28"/>
          <w:szCs w:val="28"/>
        </w:rPr>
        <w:t>Sri Lanka</w:t>
      </w:r>
    </w:p>
    <w:p w14:paraId="3883DD2C" w14:textId="77777777" w:rsidR="00F071F4" w:rsidRPr="002C54D6" w:rsidRDefault="00F071F4" w:rsidP="00F071F4">
      <w:pPr>
        <w:spacing w:before="0" w:after="0" w:line="360" w:lineRule="auto"/>
        <w:jc w:val="center"/>
        <w:rPr>
          <w:sz w:val="32"/>
          <w:szCs w:val="32"/>
        </w:rPr>
      </w:pPr>
    </w:p>
    <w:p w14:paraId="35C8A0D3" w14:textId="4BE1A193" w:rsidR="00F071F4" w:rsidRPr="00183B94" w:rsidRDefault="007A7D9F" w:rsidP="00F071F4">
      <w:pPr>
        <w:spacing w:before="0" w:after="0" w:line="360" w:lineRule="auto"/>
        <w:jc w:val="center"/>
        <w:rPr>
          <w:sz w:val="28"/>
          <w:szCs w:val="28"/>
        </w:rPr>
      </w:pPr>
      <w:r>
        <w:rPr>
          <w:sz w:val="28"/>
          <w:szCs w:val="28"/>
        </w:rPr>
        <w:t>September</w:t>
      </w:r>
      <w:r w:rsidR="00F071F4">
        <w:rPr>
          <w:sz w:val="28"/>
          <w:szCs w:val="28"/>
        </w:rPr>
        <w:t xml:space="preserve"> 2022</w:t>
      </w:r>
    </w:p>
    <w:p w14:paraId="0E63AF4B" w14:textId="56C46E96" w:rsidR="00EC3722" w:rsidRPr="00EC3722" w:rsidRDefault="00EC3722" w:rsidP="00341DB5">
      <w:pPr>
        <w:spacing w:before="0" w:after="0" w:line="360" w:lineRule="auto"/>
        <w:jc w:val="center"/>
        <w:rPr>
          <w:sz w:val="28"/>
          <w:szCs w:val="28"/>
        </w:rPr>
        <w:sectPr w:rsidR="00EC3722" w:rsidRPr="00EC3722" w:rsidSect="00C02D49">
          <w:headerReference w:type="default" r:id="rId11"/>
          <w:type w:val="nextColumn"/>
          <w:pgSz w:w="11909" w:h="16834" w:code="9"/>
          <w:pgMar w:top="1418" w:right="1418" w:bottom="2268" w:left="2268" w:header="720" w:footer="720" w:gutter="0"/>
          <w:cols w:space="720"/>
          <w:titlePg/>
          <w:docGrid w:linePitch="360"/>
        </w:sectPr>
      </w:pPr>
    </w:p>
    <w:p w14:paraId="35F5A5CA" w14:textId="33EFD8FB" w:rsidR="004860C3" w:rsidRPr="00F4413C" w:rsidRDefault="004860C3" w:rsidP="00BD1781">
      <w:pPr>
        <w:pStyle w:val="Heading1"/>
        <w:spacing w:before="0" w:after="240" w:line="360" w:lineRule="auto"/>
      </w:pPr>
      <w:bookmarkStart w:id="0" w:name="_Ref116650940"/>
      <w:bookmarkStart w:id="1" w:name="_Toc117094321"/>
      <w:r w:rsidRPr="007E208D">
        <w:lastRenderedPageBreak/>
        <w:t>Declaration, Copyright Statement and The Statement of The Supervisors</w:t>
      </w:r>
      <w:bookmarkEnd w:id="0"/>
      <w:bookmarkEnd w:id="1"/>
    </w:p>
    <w:p w14:paraId="2BE5F9E5" w14:textId="0CD41EB1" w:rsidR="004860C3" w:rsidRPr="009B30D9" w:rsidRDefault="00AF0EF4" w:rsidP="008E1FFC">
      <w:pPr>
        <w:spacing w:before="0" w:after="0" w:line="360" w:lineRule="auto"/>
        <w:ind w:firstLine="360"/>
        <w:rPr>
          <w:rFonts w:cs="Times New Roman"/>
        </w:rPr>
      </w:pPr>
      <w:r>
        <w:rPr>
          <w:rFonts w:cs="Times New Roman"/>
        </w:rPr>
        <w:t>I</w:t>
      </w:r>
      <w:r w:rsidR="004860C3" w:rsidRPr="00D926D7">
        <w:rPr>
          <w:rFonts w:cs="Times New Roman"/>
        </w:rPr>
        <w:t xml:space="preserve"> declare that this is </w:t>
      </w:r>
      <w:r w:rsidR="00BE50E9">
        <w:rPr>
          <w:rFonts w:cs="Times New Roman"/>
        </w:rPr>
        <w:t>my</w:t>
      </w:r>
      <w:r w:rsidR="004860C3" w:rsidRPr="00D926D7">
        <w:rPr>
          <w:rFonts w:cs="Times New Roman"/>
        </w:rPr>
        <w:t xml:space="preserve"> own work, and this </w:t>
      </w:r>
      <w:r w:rsidR="00CE0729">
        <w:rPr>
          <w:rFonts w:cs="Times New Roman"/>
        </w:rPr>
        <w:t>dissertation</w:t>
      </w:r>
      <w:r w:rsidR="004860C3" w:rsidRPr="00D926D7">
        <w:rPr>
          <w:rFonts w:cs="Times New Roman"/>
        </w:rPr>
        <w:t xml:space="preserve"> does not incorporate</w:t>
      </w:r>
      <w:r w:rsidR="004860C3">
        <w:rPr>
          <w:rFonts w:cs="Times New Roman"/>
        </w:rPr>
        <w:t xml:space="preserve"> </w:t>
      </w:r>
      <w:r w:rsidR="004860C3" w:rsidRPr="00D926D7">
        <w:rPr>
          <w:rFonts w:cs="Times New Roman"/>
        </w:rPr>
        <w:t xml:space="preserve">any material previously submitted for a degree or diploma in any other university or Institute of higher learning </w:t>
      </w:r>
      <w:r w:rsidR="00F14D40" w:rsidRPr="00D926D7">
        <w:rPr>
          <w:rFonts w:cs="Times New Roman"/>
        </w:rPr>
        <w:t xml:space="preserve">without acknowledgement </w:t>
      </w:r>
      <w:r w:rsidR="004860C3" w:rsidRPr="00D926D7">
        <w:rPr>
          <w:rFonts w:cs="Times New Roman"/>
        </w:rPr>
        <w:t xml:space="preserve">and to the best of </w:t>
      </w:r>
      <w:r w:rsidR="00F14D40">
        <w:rPr>
          <w:rFonts w:cs="Times New Roman"/>
        </w:rPr>
        <w:t>my</w:t>
      </w:r>
      <w:r w:rsidR="004860C3">
        <w:rPr>
          <w:rFonts w:cs="Times New Roman"/>
        </w:rPr>
        <w:t xml:space="preserve"> </w:t>
      </w:r>
      <w:r w:rsidR="004860C3" w:rsidRPr="00D926D7">
        <w:rPr>
          <w:rFonts w:cs="Times New Roman"/>
        </w:rPr>
        <w:t xml:space="preserve">knowledge and belief it does not contain any material previously published or written by another person except where the acknowledgement </w:t>
      </w:r>
      <w:proofErr w:type="gramStart"/>
      <w:r w:rsidR="004860C3" w:rsidRPr="00D926D7">
        <w:rPr>
          <w:rFonts w:cs="Times New Roman"/>
        </w:rPr>
        <w:t>is made</w:t>
      </w:r>
      <w:proofErr w:type="gramEnd"/>
      <w:r w:rsidR="004860C3" w:rsidRPr="00D926D7">
        <w:rPr>
          <w:rFonts w:cs="Times New Roman"/>
        </w:rPr>
        <w:t xml:space="preserve"> in the text.</w:t>
      </w:r>
      <w:r w:rsidR="007E007F">
        <w:rPr>
          <w:rFonts w:cs="Times New Roman"/>
        </w:rPr>
        <w:t xml:space="preserve"> </w:t>
      </w:r>
      <w:r w:rsidR="00F94A18">
        <w:rPr>
          <w:rFonts w:cs="Times New Roman"/>
        </w:rPr>
        <w:t>Also,</w:t>
      </w:r>
      <w:r w:rsidR="009064A3">
        <w:rPr>
          <w:rFonts w:cs="Times New Roman"/>
        </w:rPr>
        <w:t xml:space="preserve"> I hereby grant to Sri Lanka Institute of Information Technology t</w:t>
      </w:r>
      <w:r w:rsidR="00FA1CA9">
        <w:rPr>
          <w:rFonts w:cs="Times New Roman"/>
        </w:rPr>
        <w:t>he no</w:t>
      </w:r>
      <w:r w:rsidR="003A07DC">
        <w:rPr>
          <w:rFonts w:cs="Times New Roman"/>
        </w:rPr>
        <w:t>n</w:t>
      </w:r>
      <w:r w:rsidR="00FA1CA9">
        <w:rPr>
          <w:rFonts w:cs="Times New Roman"/>
        </w:rPr>
        <w:t xml:space="preserve">-exclusive right to reproduce and redistribute my dissertation </w:t>
      </w:r>
      <w:r w:rsidR="00084CF2">
        <w:rPr>
          <w:rFonts w:cs="Times New Roman"/>
        </w:rPr>
        <w:t>in whole or part in future works (such as article</w:t>
      </w:r>
      <w:r w:rsidR="00CE577B">
        <w:rPr>
          <w:rFonts w:cs="Times New Roman"/>
        </w:rPr>
        <w:t>s</w:t>
      </w:r>
      <w:r w:rsidR="00084CF2">
        <w:rPr>
          <w:rFonts w:cs="Times New Roman"/>
        </w:rPr>
        <w:t xml:space="preserve"> or books).</w:t>
      </w:r>
      <w:r w:rsidR="00BA36C6">
        <w:rPr>
          <w:rFonts w:cs="Times New Roman"/>
        </w:rPr>
        <w:t xml:space="preserve"> </w:t>
      </w:r>
    </w:p>
    <w:p w14:paraId="30B092EB" w14:textId="77777777" w:rsidR="004860C3" w:rsidRPr="009B30D9" w:rsidRDefault="004860C3" w:rsidP="00BA67EC">
      <w:pPr>
        <w:spacing w:before="0" w:after="0" w:line="360" w:lineRule="auto"/>
        <w:rPr>
          <w:rFonts w:cs="Times New Roma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4"/>
        <w:gridCol w:w="2614"/>
        <w:gridCol w:w="2485"/>
      </w:tblGrid>
      <w:tr w:rsidR="004860C3" w:rsidRPr="009B30D9" w14:paraId="2DF6FF28" w14:textId="77777777" w:rsidTr="002032FB">
        <w:tc>
          <w:tcPr>
            <w:tcW w:w="3114" w:type="dxa"/>
          </w:tcPr>
          <w:p w14:paraId="01011B37" w14:textId="77777777" w:rsidR="004860C3" w:rsidRPr="00710204" w:rsidRDefault="004860C3" w:rsidP="00442B14">
            <w:pPr>
              <w:spacing w:before="0" w:after="0" w:line="360" w:lineRule="auto"/>
              <w:jc w:val="center"/>
              <w:rPr>
                <w:rFonts w:cs="Times New Roman"/>
                <w:b/>
                <w:sz w:val="22"/>
              </w:rPr>
            </w:pPr>
            <w:r w:rsidRPr="00710204">
              <w:rPr>
                <w:rFonts w:cs="Times New Roman"/>
                <w:b/>
                <w:sz w:val="22"/>
              </w:rPr>
              <w:t>Name</w:t>
            </w:r>
          </w:p>
        </w:tc>
        <w:tc>
          <w:tcPr>
            <w:tcW w:w="2614" w:type="dxa"/>
          </w:tcPr>
          <w:p w14:paraId="227DB84B" w14:textId="77777777" w:rsidR="004860C3" w:rsidRPr="00710204" w:rsidRDefault="004860C3" w:rsidP="00442B14">
            <w:pPr>
              <w:spacing w:before="0" w:after="0" w:line="360" w:lineRule="auto"/>
              <w:jc w:val="center"/>
              <w:rPr>
                <w:rFonts w:cs="Times New Roman"/>
                <w:b/>
                <w:sz w:val="22"/>
              </w:rPr>
            </w:pPr>
            <w:r w:rsidRPr="00710204">
              <w:rPr>
                <w:rFonts w:cs="Times New Roman"/>
                <w:b/>
                <w:sz w:val="22"/>
              </w:rPr>
              <w:t>Student ID</w:t>
            </w:r>
          </w:p>
        </w:tc>
        <w:tc>
          <w:tcPr>
            <w:tcW w:w="2485" w:type="dxa"/>
          </w:tcPr>
          <w:p w14:paraId="4C13C846" w14:textId="44541B37" w:rsidR="004860C3" w:rsidRPr="00710204" w:rsidRDefault="00910FB6" w:rsidP="00442B14">
            <w:pPr>
              <w:spacing w:before="0" w:after="0" w:line="360" w:lineRule="auto"/>
              <w:jc w:val="center"/>
              <w:rPr>
                <w:rFonts w:cs="Times New Roman"/>
                <w:b/>
                <w:sz w:val="22"/>
              </w:rPr>
            </w:pPr>
            <w:r w:rsidRPr="00710204">
              <w:rPr>
                <w:rFonts w:cs="Times New Roman"/>
                <w:b/>
                <w:noProof/>
                <w:sz w:val="22"/>
              </w:rPr>
              <w:drawing>
                <wp:anchor distT="0" distB="0" distL="114300" distR="114300" simplePos="0" relativeHeight="251658242" behindDoc="1" locked="0" layoutInCell="1" allowOverlap="1" wp14:anchorId="65ECB593" wp14:editId="52DAB0AA">
                  <wp:simplePos x="0" y="0"/>
                  <wp:positionH relativeFrom="column">
                    <wp:posOffset>262255</wp:posOffset>
                  </wp:positionH>
                  <wp:positionV relativeFrom="paragraph">
                    <wp:posOffset>160655</wp:posOffset>
                  </wp:positionV>
                  <wp:extent cx="469265" cy="433419"/>
                  <wp:effectExtent l="0" t="0" r="6985" b="5080"/>
                  <wp:wrapNone/>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962" b="98077" l="0" r="94690">
                                        <a14:foregroundMark x1="36283" y1="36538" x2="92035" y2="28846"/>
                                        <a14:foregroundMark x1="40708" y1="34615" x2="29204" y2="32692"/>
                                        <a14:foregroundMark x1="15044" y1="30769" x2="76106" y2="25000"/>
                                        <a14:foregroundMark x1="19469" y1="31731" x2="86726" y2="26923"/>
                                        <a14:foregroundMark x1="30973" y1="22115" x2="95575" y2="26923"/>
                                        <a14:foregroundMark x1="38053" y1="25000" x2="97345" y2="18269"/>
                                        <a14:foregroundMark x1="16814" y1="43269" x2="99115" y2="38462"/>
                                        <a14:foregroundMark x1="25664" y1="38462" x2="33628" y2="7692"/>
                                        <a14:foregroundMark x1="22124" y1="8654" x2="23009" y2="962"/>
                                        <a14:foregroundMark x1="15929" y1="11538" x2="7080" y2="25000"/>
                                        <a14:foregroundMark x1="31858" y1="4808" x2="0" y2="19231"/>
                                        <a14:foregroundMark x1="8850" y1="19231" x2="9735" y2="50962"/>
                                        <a14:foregroundMark x1="3540" y1="21154" x2="3540" y2="52885"/>
                                        <a14:foregroundMark x1="13274" y1="50962" x2="29204" y2="38462"/>
                                        <a14:foregroundMark x1="13274" y1="54808" x2="26549" y2="80769"/>
                                        <a14:foregroundMark x1="23009" y1="48077" x2="26549" y2="76923"/>
                                        <a14:foregroundMark x1="23894" y1="76923" x2="36283" y2="98077"/>
                                        <a14:foregroundMark x1="22124" y1="79808" x2="48673" y2="9807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469265" cy="4334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0C3" w:rsidRPr="00710204">
              <w:rPr>
                <w:rFonts w:cs="Times New Roman"/>
                <w:b/>
                <w:sz w:val="22"/>
              </w:rPr>
              <w:t>Signature</w:t>
            </w:r>
          </w:p>
        </w:tc>
      </w:tr>
      <w:tr w:rsidR="004860C3" w:rsidRPr="009B30D9" w14:paraId="3F3AEDD2" w14:textId="77777777" w:rsidTr="002032FB">
        <w:tc>
          <w:tcPr>
            <w:tcW w:w="3114" w:type="dxa"/>
          </w:tcPr>
          <w:p w14:paraId="77A77BE4" w14:textId="77777777" w:rsidR="004860C3" w:rsidRPr="0091606A" w:rsidRDefault="004860C3" w:rsidP="0091606A">
            <w:pPr>
              <w:spacing w:before="0" w:after="0" w:line="360" w:lineRule="auto"/>
              <w:rPr>
                <w:rFonts w:cs="Times New Roman"/>
                <w:sz w:val="22"/>
              </w:rPr>
            </w:pPr>
            <w:r w:rsidRPr="0091606A">
              <w:rPr>
                <w:rFonts w:cs="Times New Roman"/>
                <w:sz w:val="22"/>
              </w:rPr>
              <w:t>Dissanayake D.M.I.M.</w:t>
            </w:r>
          </w:p>
        </w:tc>
        <w:tc>
          <w:tcPr>
            <w:tcW w:w="2614" w:type="dxa"/>
          </w:tcPr>
          <w:p w14:paraId="6F48DC47" w14:textId="77777777" w:rsidR="004860C3" w:rsidRPr="0091606A" w:rsidRDefault="004860C3" w:rsidP="0091606A">
            <w:pPr>
              <w:spacing w:before="0" w:after="0" w:line="360" w:lineRule="auto"/>
              <w:rPr>
                <w:rFonts w:cs="Times New Roman"/>
                <w:sz w:val="22"/>
              </w:rPr>
            </w:pPr>
            <w:r w:rsidRPr="0091606A">
              <w:rPr>
                <w:rFonts w:cs="Times New Roman"/>
                <w:sz w:val="22"/>
              </w:rPr>
              <w:t>IT19069432</w:t>
            </w:r>
          </w:p>
        </w:tc>
        <w:tc>
          <w:tcPr>
            <w:tcW w:w="2485" w:type="dxa"/>
          </w:tcPr>
          <w:p w14:paraId="593772C6" w14:textId="71294858" w:rsidR="004860C3" w:rsidRPr="0091606A" w:rsidRDefault="0091606A" w:rsidP="0091606A">
            <w:pPr>
              <w:tabs>
                <w:tab w:val="center" w:pos="1134"/>
              </w:tabs>
              <w:spacing w:before="0" w:after="0" w:line="360" w:lineRule="auto"/>
              <w:rPr>
                <w:rFonts w:cs="Times New Roman"/>
                <w:sz w:val="22"/>
              </w:rPr>
            </w:pPr>
            <w:r>
              <w:rPr>
                <w:rFonts w:cs="Times New Roman"/>
                <w:sz w:val="22"/>
              </w:rPr>
              <w:tab/>
            </w:r>
          </w:p>
        </w:tc>
      </w:tr>
    </w:tbl>
    <w:p w14:paraId="2D19D59C" w14:textId="77777777" w:rsidR="004860C3" w:rsidRDefault="004860C3" w:rsidP="00BA67EC">
      <w:pPr>
        <w:spacing w:before="0" w:after="0" w:line="360" w:lineRule="auto"/>
        <w:rPr>
          <w:rFonts w:cs="Times New Roman"/>
        </w:rPr>
      </w:pPr>
    </w:p>
    <w:p w14:paraId="5324955E" w14:textId="77777777" w:rsidR="004860C3" w:rsidRDefault="004860C3" w:rsidP="00BA67EC">
      <w:pPr>
        <w:spacing w:before="0" w:after="0" w:line="360" w:lineRule="auto"/>
        <w:rPr>
          <w:rFonts w:cs="Times New Roman"/>
        </w:rPr>
      </w:pPr>
    </w:p>
    <w:p w14:paraId="3D830CDE" w14:textId="03C7A04A" w:rsidR="004860C3" w:rsidRPr="002424CF" w:rsidRDefault="004860C3" w:rsidP="008E1FFC">
      <w:pPr>
        <w:spacing w:before="0" w:after="0" w:line="360" w:lineRule="auto"/>
        <w:ind w:firstLine="360"/>
        <w:rPr>
          <w:rFonts w:cs="Times New Roman"/>
        </w:rPr>
      </w:pPr>
      <w:r w:rsidRPr="002424CF">
        <w:rPr>
          <w:rFonts w:cs="Times New Roman"/>
        </w:rPr>
        <w:t>The above candidate</w:t>
      </w:r>
      <w:r w:rsidR="008F7F48">
        <w:rPr>
          <w:rFonts w:cs="Times New Roman"/>
        </w:rPr>
        <w:t xml:space="preserve"> is</w:t>
      </w:r>
      <w:r w:rsidRPr="002424CF">
        <w:rPr>
          <w:rFonts w:cs="Times New Roman"/>
        </w:rPr>
        <w:t xml:space="preserve"> </w:t>
      </w:r>
      <w:r w:rsidR="002E49FF" w:rsidRPr="002424CF">
        <w:rPr>
          <w:rFonts w:cs="Times New Roman"/>
        </w:rPr>
        <w:t>conducting</w:t>
      </w:r>
      <w:r w:rsidRPr="002424CF">
        <w:rPr>
          <w:rFonts w:cs="Times New Roman"/>
        </w:rPr>
        <w:t xml:space="preserve"> research for the undergraduate </w:t>
      </w:r>
      <w:r w:rsidR="00443647">
        <w:rPr>
          <w:rFonts w:cs="Times New Roman"/>
        </w:rPr>
        <w:t>d</w:t>
      </w:r>
      <w:r w:rsidRPr="002424CF">
        <w:rPr>
          <w:rFonts w:cs="Times New Roman"/>
        </w:rPr>
        <w:t>issertation</w:t>
      </w:r>
      <w:r>
        <w:rPr>
          <w:rFonts w:cs="Times New Roman"/>
        </w:rPr>
        <w:t xml:space="preserve"> </w:t>
      </w:r>
      <w:r w:rsidRPr="002424CF">
        <w:rPr>
          <w:rFonts w:cs="Times New Roman"/>
        </w:rPr>
        <w:t>under my supervision</w:t>
      </w:r>
      <w:r w:rsidR="0004438D">
        <w:rPr>
          <w:rFonts w:cs="Times New Roman"/>
        </w:rPr>
        <w:t>.</w:t>
      </w:r>
    </w:p>
    <w:p w14:paraId="679172B1" w14:textId="77777777" w:rsidR="004860C3" w:rsidRDefault="004860C3" w:rsidP="00BA67EC">
      <w:pPr>
        <w:spacing w:before="0" w:after="0" w:line="360" w:lineRule="auto"/>
        <w:rPr>
          <w:rFonts w:cs="Times New Roman"/>
        </w:rPr>
      </w:pPr>
    </w:p>
    <w:p w14:paraId="51E9EC88" w14:textId="77777777" w:rsidR="004860C3" w:rsidRDefault="004860C3" w:rsidP="00BA67EC">
      <w:pPr>
        <w:spacing w:before="0" w:after="0" w:line="360" w:lineRule="auto"/>
        <w:rPr>
          <w:rFonts w:cs="Times New Roman"/>
        </w:rPr>
      </w:pPr>
      <w:r>
        <w:rPr>
          <w:rFonts w:cs="Times New Roman"/>
        </w:rPr>
        <w:t xml:space="preserve">Name of the supervisor: </w:t>
      </w:r>
      <w:r w:rsidRPr="00FF1C81">
        <w:rPr>
          <w:rFonts w:cs="Times New Roman"/>
        </w:rPr>
        <w:t>Dr. Lakmini Abeywardhana</w:t>
      </w:r>
    </w:p>
    <w:p w14:paraId="1623FD64" w14:textId="760AED1A" w:rsidR="004860C3" w:rsidRDefault="004860C3" w:rsidP="00BA67EC">
      <w:pPr>
        <w:spacing w:before="0" w:after="0" w:line="360" w:lineRule="auto"/>
        <w:rPr>
          <w:rFonts w:cs="Times New Roman"/>
        </w:rPr>
      </w:pPr>
      <w:r w:rsidRPr="002424CF">
        <w:rPr>
          <w:rFonts w:cs="Times New Roman"/>
        </w:rPr>
        <w:t xml:space="preserve">Signature of the supervisor: </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2424CF">
        <w:rPr>
          <w:rFonts w:cs="Times New Roman"/>
        </w:rPr>
        <w:t>Date</w:t>
      </w:r>
      <w:r>
        <w:rPr>
          <w:rFonts w:cs="Times New Roman"/>
        </w:rPr>
        <w:t xml:space="preserve">: </w:t>
      </w:r>
      <w:r w:rsidR="00AC731A">
        <w:rPr>
          <w:rFonts w:cs="Times New Roman"/>
        </w:rPr>
        <w:t>09/09</w:t>
      </w:r>
      <w:r>
        <w:rPr>
          <w:rFonts w:cs="Times New Roman"/>
        </w:rPr>
        <w:t>/2022</w:t>
      </w:r>
    </w:p>
    <w:p w14:paraId="7DBCB2F3" w14:textId="77777777" w:rsidR="004860C3" w:rsidRDefault="004860C3" w:rsidP="00BA67EC">
      <w:pPr>
        <w:spacing w:before="0" w:after="0" w:line="360" w:lineRule="auto"/>
        <w:rPr>
          <w:rFonts w:cs="Times New Roman"/>
        </w:rPr>
      </w:pPr>
    </w:p>
    <w:p w14:paraId="4B2A1B5F" w14:textId="77777777" w:rsidR="004860C3" w:rsidRDefault="004860C3" w:rsidP="00BA67EC">
      <w:pPr>
        <w:spacing w:before="0" w:after="0" w:line="360" w:lineRule="auto"/>
        <w:rPr>
          <w:rFonts w:cs="Times New Roman"/>
        </w:rPr>
      </w:pPr>
      <w:r>
        <w:rPr>
          <w:rFonts w:cs="Times New Roman"/>
        </w:rPr>
        <w:t xml:space="preserve">Name of the co-supervisor: </w:t>
      </w:r>
      <w:r w:rsidRPr="00FF1C81">
        <w:rPr>
          <w:rFonts w:cs="Times New Roman"/>
        </w:rPr>
        <w:t>Ms. Dinuka Wijendra</w:t>
      </w:r>
    </w:p>
    <w:p w14:paraId="2968F889" w14:textId="48DEE7B2" w:rsidR="004860C3" w:rsidRDefault="004860C3" w:rsidP="00BA67EC">
      <w:pPr>
        <w:spacing w:before="0" w:after="0" w:line="360" w:lineRule="auto"/>
        <w:rPr>
          <w:rFonts w:cs="Times New Roman"/>
        </w:rPr>
      </w:pPr>
      <w:r w:rsidRPr="002424CF">
        <w:rPr>
          <w:rFonts w:cs="Times New Roman"/>
        </w:rPr>
        <w:t xml:space="preserve">Signature of the </w:t>
      </w:r>
      <w:r>
        <w:rPr>
          <w:rFonts w:cs="Times New Roman"/>
        </w:rPr>
        <w:t>co-</w:t>
      </w:r>
      <w:r w:rsidRPr="002424CF">
        <w:rPr>
          <w:rFonts w:cs="Times New Roman"/>
        </w:rPr>
        <w:t xml:space="preserve">supervisor: </w:t>
      </w:r>
      <w:r>
        <w:rPr>
          <w:rFonts w:cs="Times New Roman"/>
        </w:rPr>
        <w:tab/>
      </w:r>
      <w:r>
        <w:rPr>
          <w:rFonts w:cs="Times New Roman"/>
        </w:rPr>
        <w:tab/>
      </w:r>
      <w:r>
        <w:rPr>
          <w:rFonts w:cs="Times New Roman"/>
        </w:rPr>
        <w:tab/>
      </w:r>
      <w:r>
        <w:rPr>
          <w:rFonts w:cs="Times New Roman"/>
        </w:rPr>
        <w:tab/>
      </w:r>
      <w:r>
        <w:rPr>
          <w:rFonts w:cs="Times New Roman"/>
        </w:rPr>
        <w:tab/>
      </w:r>
      <w:r w:rsidRPr="002424CF">
        <w:rPr>
          <w:rFonts w:cs="Times New Roman"/>
        </w:rPr>
        <w:t>Date</w:t>
      </w:r>
      <w:r>
        <w:rPr>
          <w:rFonts w:cs="Times New Roman"/>
        </w:rPr>
        <w:t xml:space="preserve">: </w:t>
      </w:r>
      <w:r w:rsidR="00AC731A">
        <w:rPr>
          <w:rFonts w:cs="Times New Roman"/>
        </w:rPr>
        <w:t>09</w:t>
      </w:r>
      <w:r>
        <w:rPr>
          <w:rFonts w:cs="Times New Roman"/>
        </w:rPr>
        <w:t>/0</w:t>
      </w:r>
      <w:r w:rsidR="00AC731A">
        <w:rPr>
          <w:rFonts w:cs="Times New Roman"/>
        </w:rPr>
        <w:t>9</w:t>
      </w:r>
      <w:r>
        <w:rPr>
          <w:rFonts w:cs="Times New Roman"/>
        </w:rPr>
        <w:t>/2022</w:t>
      </w:r>
    </w:p>
    <w:p w14:paraId="3B135E43" w14:textId="77777777" w:rsidR="004860C3" w:rsidRDefault="004860C3" w:rsidP="00BA67EC">
      <w:pPr>
        <w:spacing w:before="0" w:after="0" w:line="360" w:lineRule="auto"/>
        <w:rPr>
          <w:rFonts w:cs="Times New Roman"/>
        </w:rPr>
      </w:pPr>
    </w:p>
    <w:p w14:paraId="7113F68C" w14:textId="77777777" w:rsidR="004860C3" w:rsidRDefault="004860C3" w:rsidP="00BA67EC">
      <w:pPr>
        <w:spacing w:before="0" w:after="0" w:line="360" w:lineRule="auto"/>
        <w:rPr>
          <w:rFonts w:cs="Times New Roman"/>
        </w:rPr>
      </w:pPr>
    </w:p>
    <w:p w14:paraId="25E63A45" w14:textId="77777777" w:rsidR="004860C3" w:rsidRDefault="004860C3" w:rsidP="00BA67EC">
      <w:pPr>
        <w:spacing w:before="0" w:after="0" w:line="360" w:lineRule="auto"/>
        <w:rPr>
          <w:rFonts w:cs="Times New Roman"/>
        </w:rPr>
      </w:pPr>
    </w:p>
    <w:p w14:paraId="772620D5" w14:textId="0CC67867" w:rsidR="00964B58" w:rsidRDefault="00964B58" w:rsidP="00BA67EC">
      <w:pPr>
        <w:spacing w:before="0" w:after="0" w:line="360" w:lineRule="auto"/>
        <w:rPr>
          <w:rFonts w:cs="Times New Roman"/>
        </w:rPr>
      </w:pPr>
    </w:p>
    <w:p w14:paraId="47336B11" w14:textId="77777777" w:rsidR="004860C3" w:rsidRDefault="004860C3" w:rsidP="00BA67EC">
      <w:pPr>
        <w:spacing w:before="0" w:after="0" w:line="360" w:lineRule="auto"/>
        <w:rPr>
          <w:rFonts w:cs="Times New Roman"/>
        </w:rPr>
      </w:pPr>
    </w:p>
    <w:p w14:paraId="6C806C9A" w14:textId="77777777" w:rsidR="004860C3" w:rsidRDefault="004860C3" w:rsidP="00BA67EC">
      <w:pPr>
        <w:spacing w:before="0" w:after="0" w:line="360" w:lineRule="auto"/>
        <w:rPr>
          <w:rFonts w:cs="Times New Roman"/>
        </w:rPr>
      </w:pPr>
    </w:p>
    <w:p w14:paraId="6FA80B51" w14:textId="77777777" w:rsidR="005B79B8" w:rsidRDefault="005B79B8" w:rsidP="00BA67EC">
      <w:pPr>
        <w:spacing w:before="0" w:after="0" w:line="360" w:lineRule="auto"/>
        <w:rPr>
          <w:rFonts w:cs="Times New Roman"/>
        </w:rPr>
      </w:pPr>
    </w:p>
    <w:p w14:paraId="70DF1F8B" w14:textId="77777777" w:rsidR="003F06D9" w:rsidRPr="007E208D" w:rsidRDefault="003F06D9" w:rsidP="00D85629">
      <w:pPr>
        <w:pStyle w:val="Heading1"/>
        <w:spacing w:before="0" w:after="240" w:line="360" w:lineRule="auto"/>
      </w:pPr>
      <w:bookmarkStart w:id="2" w:name="_Toc117094322"/>
      <w:r w:rsidRPr="007E208D">
        <w:lastRenderedPageBreak/>
        <w:t>Abstract</w:t>
      </w:r>
      <w:bookmarkEnd w:id="2"/>
    </w:p>
    <w:p w14:paraId="763E1CDF" w14:textId="0CA25EB1" w:rsidR="003F06D9" w:rsidRDefault="00635481" w:rsidP="00BA67EC">
      <w:pPr>
        <w:spacing w:before="0" w:after="0" w:line="240" w:lineRule="auto"/>
        <w:rPr>
          <w:rFonts w:cs="Times New Roman"/>
          <w:sz w:val="22"/>
        </w:rPr>
      </w:pPr>
      <w:r w:rsidRPr="00635481">
        <w:rPr>
          <w:rFonts w:cs="Times New Roman"/>
          <w:sz w:val="22"/>
        </w:rPr>
        <w:t xml:space="preserve">With the advancement of machine learning, it is often ambiguous to humans how state-of-the-art machine learning models deliver decisions and predictions despite their superiority when compared to statistical and rule-based machine learning models that are interpretable by design. Machine learning model explainability and interpretability is an emerging research interest among machine learning and artificial intelligence researchers, and this domain is often known as explainable artificial intelligence. Explainable artificial intelligence is one of the main objectives of responsible artificial intelligence, and it promotes the idea of explaining how complex and opaque machine learning models make decisions to establish trustworthiness through deriving human-interpretable explanations. Explainable Artificial Intelligence is crucial for </w:t>
      </w:r>
      <w:r w:rsidR="00CF5AC1" w:rsidRPr="00635481">
        <w:rPr>
          <w:rFonts w:cs="Times New Roman"/>
          <w:sz w:val="22"/>
        </w:rPr>
        <w:t>distinct reasons</w:t>
      </w:r>
      <w:r w:rsidRPr="00635481">
        <w:rPr>
          <w:rFonts w:cs="Times New Roman"/>
          <w:sz w:val="22"/>
        </w:rPr>
        <w:t>, including identifying model biases, extending the model reliability, and finetuning or debugging the trained machine learning models. This research component focuses on developing an explainable artificial intelligence technique called Dual Interpretable Model-Agnostic Explanations to explain the predictions delivered by the Dual Intent Entity Transformer classifier: a transformer-based deep learning intent classification and entity recognition model utilized in Rasa conversational AI assistants. The explainable artificial intelligence technique discussed in this thesis focuses on generating human-interpretable explanations for a given text query and a trained Dual Intent Entity Transformer classifier by introducing the dual feature importance score: a combined feature importance score that blends both global and local feature importance scores</w:t>
      </w:r>
      <w:r w:rsidR="0061178E" w:rsidRPr="0061178E">
        <w:rPr>
          <w:rFonts w:cs="Times New Roman"/>
          <w:sz w:val="22"/>
        </w:rPr>
        <w:t>.</w:t>
      </w:r>
    </w:p>
    <w:p w14:paraId="34D5BCC0" w14:textId="77777777" w:rsidR="00125A8B" w:rsidRDefault="00125A8B" w:rsidP="00BA67EC">
      <w:pPr>
        <w:spacing w:before="0" w:after="0" w:line="240" w:lineRule="auto"/>
        <w:rPr>
          <w:rFonts w:cs="Times New Roman"/>
          <w:sz w:val="22"/>
        </w:rPr>
      </w:pPr>
    </w:p>
    <w:p w14:paraId="47E692A5" w14:textId="4EF972B1" w:rsidR="003F06D9" w:rsidRDefault="003F06D9" w:rsidP="00BA67EC">
      <w:pPr>
        <w:spacing w:before="0" w:after="0" w:line="240" w:lineRule="auto"/>
        <w:rPr>
          <w:rFonts w:cs="Times New Roman"/>
          <w:sz w:val="22"/>
        </w:rPr>
      </w:pPr>
      <w:r w:rsidRPr="00D538C8">
        <w:rPr>
          <w:rFonts w:cs="Times New Roman"/>
          <w:b/>
          <w:bCs/>
          <w:sz w:val="22"/>
        </w:rPr>
        <w:t>Keywords:</w:t>
      </w:r>
      <w:r>
        <w:rPr>
          <w:rFonts w:cs="Times New Roman"/>
          <w:sz w:val="22"/>
        </w:rPr>
        <w:t xml:space="preserve"> Explainable A</w:t>
      </w:r>
      <w:r w:rsidR="00641723">
        <w:rPr>
          <w:rFonts w:cs="Times New Roman"/>
          <w:sz w:val="22"/>
        </w:rPr>
        <w:t>rtificial Intelligence</w:t>
      </w:r>
      <w:r>
        <w:rPr>
          <w:rFonts w:cs="Times New Roman"/>
          <w:sz w:val="22"/>
        </w:rPr>
        <w:t xml:space="preserve">, </w:t>
      </w:r>
      <w:r w:rsidR="00F13AA0">
        <w:rPr>
          <w:rFonts w:cs="Times New Roman"/>
          <w:sz w:val="22"/>
        </w:rPr>
        <w:t xml:space="preserve">Natural Language Processing, Dual Intent Entity Transformer, </w:t>
      </w:r>
      <w:r w:rsidR="003717B2">
        <w:rPr>
          <w:rFonts w:cs="Times New Roman"/>
          <w:sz w:val="22"/>
        </w:rPr>
        <w:t>Feature Importance</w:t>
      </w:r>
      <w:r>
        <w:rPr>
          <w:rFonts w:cs="Times New Roman"/>
          <w:sz w:val="22"/>
        </w:rPr>
        <w:t xml:space="preserve">, </w:t>
      </w:r>
      <w:r w:rsidR="00CE34F8">
        <w:rPr>
          <w:rFonts w:cs="Times New Roman"/>
          <w:sz w:val="22"/>
        </w:rPr>
        <w:t>Dual</w:t>
      </w:r>
      <w:r w:rsidR="00CF7151">
        <w:rPr>
          <w:rFonts w:cs="Times New Roman"/>
          <w:sz w:val="22"/>
        </w:rPr>
        <w:t xml:space="preserve"> Interpretable Model-Agnostic Explanations, </w:t>
      </w:r>
      <w:r>
        <w:rPr>
          <w:rFonts w:cs="Times New Roman"/>
          <w:sz w:val="22"/>
        </w:rPr>
        <w:t>Conversational AI</w:t>
      </w:r>
    </w:p>
    <w:p w14:paraId="289601C0" w14:textId="1DCDDBA0" w:rsidR="00D84D19" w:rsidRDefault="00D84D19" w:rsidP="00BA67EC">
      <w:pPr>
        <w:spacing w:before="0" w:after="0" w:line="240" w:lineRule="auto"/>
        <w:rPr>
          <w:rFonts w:cs="Times New Roman"/>
          <w:sz w:val="22"/>
        </w:rPr>
      </w:pPr>
    </w:p>
    <w:p w14:paraId="7D6F4E6E" w14:textId="3220D2D7" w:rsidR="00D84D19" w:rsidRDefault="00D84D19" w:rsidP="00BA67EC">
      <w:pPr>
        <w:spacing w:before="0" w:after="0" w:line="240" w:lineRule="auto"/>
        <w:rPr>
          <w:rFonts w:cs="Times New Roman"/>
          <w:sz w:val="22"/>
        </w:rPr>
      </w:pPr>
    </w:p>
    <w:p w14:paraId="304545C4" w14:textId="6C924ADD" w:rsidR="00D84D19" w:rsidRDefault="00D84D19" w:rsidP="00BA67EC">
      <w:pPr>
        <w:spacing w:before="0" w:after="0" w:line="240" w:lineRule="auto"/>
        <w:rPr>
          <w:rFonts w:cs="Times New Roman"/>
          <w:sz w:val="22"/>
        </w:rPr>
      </w:pPr>
    </w:p>
    <w:p w14:paraId="434EF83F" w14:textId="47965B62" w:rsidR="00D84D19" w:rsidRDefault="00D84D19" w:rsidP="00BA67EC">
      <w:pPr>
        <w:spacing w:before="0" w:after="0" w:line="240" w:lineRule="auto"/>
        <w:rPr>
          <w:rFonts w:cs="Times New Roman"/>
          <w:sz w:val="22"/>
        </w:rPr>
      </w:pPr>
    </w:p>
    <w:p w14:paraId="6E3C97EA" w14:textId="259CD9A1" w:rsidR="00D84D19" w:rsidRDefault="00D84D19" w:rsidP="00BA67EC">
      <w:pPr>
        <w:spacing w:before="0" w:after="0" w:line="240" w:lineRule="auto"/>
        <w:rPr>
          <w:rFonts w:cs="Times New Roman"/>
          <w:sz w:val="22"/>
        </w:rPr>
      </w:pPr>
    </w:p>
    <w:p w14:paraId="0D55C571" w14:textId="2E842C43" w:rsidR="00D84D19" w:rsidRDefault="00D84D19" w:rsidP="00BA67EC">
      <w:pPr>
        <w:spacing w:before="0" w:after="0" w:line="240" w:lineRule="auto"/>
        <w:rPr>
          <w:rFonts w:cs="Times New Roman"/>
          <w:sz w:val="22"/>
        </w:rPr>
      </w:pPr>
    </w:p>
    <w:p w14:paraId="1FA2C043" w14:textId="41B68D7A" w:rsidR="00D84D19" w:rsidRDefault="00D84D19" w:rsidP="00BA67EC">
      <w:pPr>
        <w:spacing w:before="0" w:after="0" w:line="240" w:lineRule="auto"/>
        <w:rPr>
          <w:rFonts w:cs="Times New Roman"/>
          <w:sz w:val="22"/>
        </w:rPr>
      </w:pPr>
    </w:p>
    <w:p w14:paraId="135E5192" w14:textId="246C161F" w:rsidR="00D84D19" w:rsidRDefault="00D84D19" w:rsidP="00BA67EC">
      <w:pPr>
        <w:spacing w:before="0" w:after="0" w:line="240" w:lineRule="auto"/>
        <w:rPr>
          <w:rFonts w:cs="Times New Roman"/>
          <w:sz w:val="22"/>
        </w:rPr>
      </w:pPr>
    </w:p>
    <w:p w14:paraId="6199730F" w14:textId="56DFF172" w:rsidR="00D84D19" w:rsidRDefault="00D84D19" w:rsidP="00BA67EC">
      <w:pPr>
        <w:spacing w:before="0" w:after="0" w:line="240" w:lineRule="auto"/>
        <w:rPr>
          <w:rFonts w:cs="Times New Roman"/>
          <w:sz w:val="22"/>
        </w:rPr>
      </w:pPr>
    </w:p>
    <w:p w14:paraId="683E8AF0" w14:textId="426501F0" w:rsidR="00D84D19" w:rsidRDefault="00D84D19" w:rsidP="00BA67EC">
      <w:pPr>
        <w:spacing w:before="0" w:after="0" w:line="240" w:lineRule="auto"/>
        <w:rPr>
          <w:rFonts w:cs="Times New Roman"/>
          <w:sz w:val="22"/>
        </w:rPr>
      </w:pPr>
    </w:p>
    <w:p w14:paraId="38082B7B" w14:textId="2C78D89D" w:rsidR="00D84D19" w:rsidRDefault="00D84D19" w:rsidP="00BA67EC">
      <w:pPr>
        <w:spacing w:before="0" w:after="0" w:line="240" w:lineRule="auto"/>
        <w:rPr>
          <w:rFonts w:cs="Times New Roman"/>
          <w:sz w:val="22"/>
        </w:rPr>
      </w:pPr>
    </w:p>
    <w:p w14:paraId="331ACB17" w14:textId="25EDF2D8" w:rsidR="00D84D19" w:rsidRDefault="00D84D19" w:rsidP="00BA67EC">
      <w:pPr>
        <w:spacing w:before="0" w:after="0" w:line="240" w:lineRule="auto"/>
        <w:rPr>
          <w:rFonts w:cs="Times New Roman"/>
          <w:sz w:val="22"/>
        </w:rPr>
      </w:pPr>
    </w:p>
    <w:p w14:paraId="348A18DE" w14:textId="30E8D2AB" w:rsidR="00D84D19" w:rsidRDefault="00D84D19" w:rsidP="00BA67EC">
      <w:pPr>
        <w:spacing w:before="0" w:after="0" w:line="240" w:lineRule="auto"/>
        <w:rPr>
          <w:rFonts w:cs="Times New Roman"/>
          <w:sz w:val="22"/>
        </w:rPr>
      </w:pPr>
    </w:p>
    <w:p w14:paraId="6EE6B1AD" w14:textId="233B2599" w:rsidR="00D84D19" w:rsidRDefault="00D84D19" w:rsidP="00BA67EC">
      <w:pPr>
        <w:spacing w:before="0" w:after="0" w:line="240" w:lineRule="auto"/>
        <w:rPr>
          <w:rFonts w:cs="Times New Roman"/>
          <w:sz w:val="22"/>
        </w:rPr>
      </w:pPr>
    </w:p>
    <w:p w14:paraId="2F1E19DA" w14:textId="30D28DAC" w:rsidR="00D84D19" w:rsidRDefault="00D84D19" w:rsidP="00BA67EC">
      <w:pPr>
        <w:spacing w:before="0" w:after="0" w:line="240" w:lineRule="auto"/>
        <w:rPr>
          <w:rFonts w:cs="Times New Roman"/>
          <w:sz w:val="22"/>
        </w:rPr>
      </w:pPr>
    </w:p>
    <w:p w14:paraId="1891D248" w14:textId="2D3CE2FB" w:rsidR="00D84D19" w:rsidRDefault="00D84D19" w:rsidP="00BA67EC">
      <w:pPr>
        <w:spacing w:before="0" w:after="0" w:line="240" w:lineRule="auto"/>
        <w:rPr>
          <w:rFonts w:cs="Times New Roman"/>
          <w:sz w:val="22"/>
        </w:rPr>
      </w:pPr>
    </w:p>
    <w:p w14:paraId="13DC9453" w14:textId="1032DF2A" w:rsidR="00D84D19" w:rsidRDefault="00D84D19" w:rsidP="00BA67EC">
      <w:pPr>
        <w:spacing w:before="0" w:after="0" w:line="240" w:lineRule="auto"/>
        <w:rPr>
          <w:rFonts w:cs="Times New Roman"/>
          <w:sz w:val="22"/>
        </w:rPr>
      </w:pPr>
    </w:p>
    <w:p w14:paraId="0AA80BC7" w14:textId="6BD889A3" w:rsidR="00D84D19" w:rsidRDefault="00D84D19" w:rsidP="00BA67EC">
      <w:pPr>
        <w:spacing w:before="0" w:after="0" w:line="240" w:lineRule="auto"/>
        <w:rPr>
          <w:rFonts w:cs="Times New Roman"/>
          <w:sz w:val="22"/>
        </w:rPr>
      </w:pPr>
    </w:p>
    <w:p w14:paraId="6D2522D4" w14:textId="44B61F85" w:rsidR="00D84D19" w:rsidRDefault="00D84D19" w:rsidP="00BA67EC">
      <w:pPr>
        <w:spacing w:before="0" w:after="0" w:line="240" w:lineRule="auto"/>
        <w:rPr>
          <w:rFonts w:cs="Times New Roman"/>
          <w:sz w:val="22"/>
        </w:rPr>
      </w:pPr>
    </w:p>
    <w:p w14:paraId="19E3F893" w14:textId="59C3EF46" w:rsidR="00D84D19" w:rsidRDefault="00D84D19" w:rsidP="00BA67EC">
      <w:pPr>
        <w:spacing w:before="0" w:after="0" w:line="240" w:lineRule="auto"/>
        <w:rPr>
          <w:rFonts w:cs="Times New Roman"/>
          <w:sz w:val="22"/>
        </w:rPr>
      </w:pPr>
    </w:p>
    <w:p w14:paraId="4CBF4265" w14:textId="60630118" w:rsidR="00D84D19" w:rsidRDefault="00D84D19" w:rsidP="00BA67EC">
      <w:pPr>
        <w:spacing w:before="0" w:after="0" w:line="240" w:lineRule="auto"/>
        <w:rPr>
          <w:rFonts w:cs="Times New Roman"/>
          <w:sz w:val="22"/>
        </w:rPr>
      </w:pPr>
    </w:p>
    <w:p w14:paraId="512DDED8" w14:textId="67CAD83D" w:rsidR="00D84D19" w:rsidRDefault="00D84D19" w:rsidP="00BA67EC">
      <w:pPr>
        <w:spacing w:before="0" w:after="0" w:line="240" w:lineRule="auto"/>
        <w:rPr>
          <w:rFonts w:cs="Times New Roman"/>
          <w:sz w:val="22"/>
        </w:rPr>
      </w:pPr>
    </w:p>
    <w:p w14:paraId="6BD678D8" w14:textId="1DE6EAC3" w:rsidR="00D84D19" w:rsidRDefault="00D84D19" w:rsidP="00BA67EC">
      <w:pPr>
        <w:spacing w:before="0" w:after="0" w:line="240" w:lineRule="auto"/>
        <w:rPr>
          <w:rFonts w:cs="Times New Roman"/>
          <w:sz w:val="22"/>
        </w:rPr>
      </w:pPr>
    </w:p>
    <w:p w14:paraId="3EC8EAB8" w14:textId="3CE1714E" w:rsidR="00D84D19" w:rsidRDefault="00D84D19" w:rsidP="00BA67EC">
      <w:pPr>
        <w:spacing w:before="0" w:after="0" w:line="240" w:lineRule="auto"/>
        <w:rPr>
          <w:rFonts w:cs="Times New Roman"/>
          <w:sz w:val="22"/>
        </w:rPr>
      </w:pPr>
    </w:p>
    <w:p w14:paraId="2FC49CB9" w14:textId="24BD2174" w:rsidR="00D84D19" w:rsidRDefault="00D84D19" w:rsidP="00BA67EC">
      <w:pPr>
        <w:spacing w:before="0" w:after="0" w:line="240" w:lineRule="auto"/>
        <w:rPr>
          <w:rFonts w:cs="Times New Roman"/>
          <w:sz w:val="22"/>
        </w:rPr>
      </w:pPr>
    </w:p>
    <w:p w14:paraId="06B9141E" w14:textId="0545867D" w:rsidR="00D84D19" w:rsidRDefault="00D84D19" w:rsidP="00BA67EC">
      <w:pPr>
        <w:spacing w:before="0" w:after="0" w:line="240" w:lineRule="auto"/>
        <w:rPr>
          <w:rFonts w:cs="Times New Roman"/>
          <w:sz w:val="22"/>
        </w:rPr>
      </w:pPr>
    </w:p>
    <w:p w14:paraId="68235D58" w14:textId="2D27D604" w:rsidR="00D84D19" w:rsidRDefault="00D84D19" w:rsidP="002F2399">
      <w:pPr>
        <w:pStyle w:val="Heading1"/>
        <w:spacing w:before="0" w:after="240"/>
      </w:pPr>
      <w:bookmarkStart w:id="3" w:name="_Toc117094323"/>
      <w:r>
        <w:lastRenderedPageBreak/>
        <w:t>A</w:t>
      </w:r>
      <w:r w:rsidR="0046548A">
        <w:t>cknowledgement</w:t>
      </w:r>
      <w:bookmarkEnd w:id="3"/>
    </w:p>
    <w:p w14:paraId="74E8B01E" w14:textId="093747FB" w:rsidR="009668A0" w:rsidRDefault="00D85629" w:rsidP="00EE64C3">
      <w:pPr>
        <w:spacing w:before="0" w:line="360" w:lineRule="auto"/>
        <w:ind w:firstLine="360"/>
      </w:pPr>
      <w:r>
        <w:t>I express my deepest gratitude to our team supervisor Dr. Lakmini Abeywardhana, and co-supervisor, Ms. Dinuka Wijendra, for their support, guidance, and feedback. This endeavour would not have been possible without their knowledge and expertise. I also appreciate the Sri Lanka Institute of Information Technology for hosting an extensive collection of publicly accessible documents and student and course guides on their official website, which I used to design the conversational AI dataset utilized during the research.</w:t>
      </w:r>
    </w:p>
    <w:p w14:paraId="6EC56BB2" w14:textId="36168CEF" w:rsidR="009668A0" w:rsidRDefault="004F1AB9" w:rsidP="00EE64C3">
      <w:pPr>
        <w:spacing w:before="0" w:line="360" w:lineRule="auto"/>
        <w:ind w:firstLine="360"/>
      </w:pPr>
      <w:r w:rsidRPr="004F1AB9">
        <w:t xml:space="preserve">I am also grateful to the </w:t>
      </w:r>
      <w:r w:rsidR="00585226">
        <w:t>Sri Lanka Institute of Information Technology (</w:t>
      </w:r>
      <w:r w:rsidRPr="004F1AB9">
        <w:t>SLIIT</w:t>
      </w:r>
      <w:r w:rsidR="00585226">
        <w:t>)</w:t>
      </w:r>
      <w:r w:rsidRPr="004F1AB9">
        <w:t xml:space="preserve"> research project team (CDAP) and lecturers who conducted invaluable research project (RP) module sessions for assisting in devising a well-prepared research timeline, document templates and guidelines. In addition, I should also mention the invaluable feedback given by the research progress evaluation panel throughout the research duration.</w:t>
      </w:r>
    </w:p>
    <w:p w14:paraId="56406B00" w14:textId="3CCE5C10" w:rsidR="00D84D19" w:rsidRDefault="008613AC" w:rsidP="00EE64C3">
      <w:pPr>
        <w:spacing w:before="0" w:line="360" w:lineRule="auto"/>
        <w:ind w:firstLine="360"/>
      </w:pPr>
      <w:r w:rsidRPr="008613AC">
        <w:t xml:space="preserve">Finally, I am </w:t>
      </w:r>
      <w:r w:rsidR="006703D4">
        <w:t xml:space="preserve">also </w:t>
      </w:r>
      <w:r w:rsidRPr="008613AC">
        <w:t xml:space="preserve">grateful to everyone whom </w:t>
      </w:r>
      <w:r w:rsidR="00BF7B15">
        <w:t>I</w:t>
      </w:r>
      <w:r w:rsidRPr="008613AC">
        <w:t xml:space="preserve"> might not have mentioned by their name who assisted me in conducting the research at any stage.</w:t>
      </w:r>
    </w:p>
    <w:p w14:paraId="2B61DE78" w14:textId="64A06BC5" w:rsidR="00B324DC" w:rsidRDefault="00B324DC" w:rsidP="00B324DC">
      <w:pPr>
        <w:spacing w:before="0" w:line="360" w:lineRule="auto"/>
      </w:pPr>
    </w:p>
    <w:p w14:paraId="79535E06" w14:textId="0E4AF6E2" w:rsidR="00B324DC" w:rsidRDefault="00B324DC" w:rsidP="00B324DC">
      <w:pPr>
        <w:spacing w:before="0" w:line="360" w:lineRule="auto"/>
      </w:pPr>
    </w:p>
    <w:p w14:paraId="6CEDE263" w14:textId="7D12E932" w:rsidR="00B324DC" w:rsidRDefault="00B324DC" w:rsidP="00B324DC">
      <w:pPr>
        <w:spacing w:before="0" w:line="360" w:lineRule="auto"/>
      </w:pPr>
    </w:p>
    <w:p w14:paraId="59891F78" w14:textId="7C89259E" w:rsidR="00B324DC" w:rsidRDefault="00B324DC" w:rsidP="00B324DC">
      <w:pPr>
        <w:spacing w:before="0" w:line="360" w:lineRule="auto"/>
      </w:pPr>
    </w:p>
    <w:p w14:paraId="3475153C" w14:textId="0ABC7BF0" w:rsidR="00B324DC" w:rsidRDefault="00B324DC" w:rsidP="00B324DC">
      <w:pPr>
        <w:spacing w:before="0" w:line="360" w:lineRule="auto"/>
      </w:pPr>
    </w:p>
    <w:p w14:paraId="7BEB5131" w14:textId="0D96CF0C" w:rsidR="00B324DC" w:rsidRDefault="00B324DC" w:rsidP="00B324DC">
      <w:pPr>
        <w:spacing w:before="0" w:line="360" w:lineRule="auto"/>
      </w:pPr>
    </w:p>
    <w:p w14:paraId="6D91B7C7" w14:textId="0A4444E2" w:rsidR="00B324DC" w:rsidRDefault="00B324DC" w:rsidP="00B324DC">
      <w:pPr>
        <w:spacing w:before="0" w:line="360" w:lineRule="auto"/>
      </w:pPr>
    </w:p>
    <w:p w14:paraId="781341AE" w14:textId="15CB972A" w:rsidR="00B324DC" w:rsidRDefault="00B324DC" w:rsidP="00B324DC">
      <w:pPr>
        <w:spacing w:before="0" w:line="360" w:lineRule="auto"/>
      </w:pPr>
    </w:p>
    <w:p w14:paraId="4DB54084" w14:textId="3D78DBB9" w:rsidR="00B324DC" w:rsidRDefault="00B324DC" w:rsidP="00B324DC">
      <w:pPr>
        <w:spacing w:before="0" w:line="360" w:lineRule="auto"/>
      </w:pPr>
    </w:p>
    <w:p w14:paraId="03735ADA" w14:textId="2854FE1B" w:rsidR="00341000" w:rsidRPr="00341000" w:rsidRDefault="00341000" w:rsidP="006C62DD">
      <w:pPr>
        <w:pStyle w:val="Heading1"/>
        <w:spacing w:before="0" w:after="240" w:line="360" w:lineRule="auto"/>
      </w:pPr>
      <w:bookmarkStart w:id="4" w:name="_Toc117094324"/>
      <w:r w:rsidRPr="000A30A7">
        <w:rPr>
          <w:rStyle w:val="Heading1Char"/>
          <w:b/>
          <w:caps/>
        </w:rPr>
        <w:lastRenderedPageBreak/>
        <w:t>Table of Contents</w:t>
      </w:r>
      <w:bookmarkEnd w:id="4"/>
    </w:p>
    <w:sdt>
      <w:sdtPr>
        <w:rPr>
          <w:rFonts w:cs="Times New Roman"/>
          <w:caps/>
        </w:rPr>
        <w:id w:val="-611284638"/>
        <w:docPartObj>
          <w:docPartGallery w:val="Table of Contents"/>
          <w:docPartUnique/>
        </w:docPartObj>
      </w:sdtPr>
      <w:sdtEndPr>
        <w:rPr>
          <w:rFonts w:cstheme="minorBidi"/>
          <w:caps w:val="0"/>
          <w:noProof/>
        </w:rPr>
      </w:sdtEndPr>
      <w:sdtContent>
        <w:p w14:paraId="6BBED496" w14:textId="5F512B1C" w:rsidR="001A3C67" w:rsidRDefault="00FB4479" w:rsidP="001A3C67">
          <w:pPr>
            <w:pStyle w:val="TOC1"/>
            <w:spacing w:before="0"/>
            <w:rPr>
              <w:rFonts w:asciiTheme="minorHAnsi" w:eastAsiaTheme="minorEastAsia" w:hAnsiTheme="minorHAnsi"/>
              <w:noProof/>
              <w:sz w:val="22"/>
              <w:lang w:val="en-GB" w:eastAsia="en-GB"/>
            </w:rPr>
          </w:pPr>
          <w:r w:rsidRPr="009B30D9">
            <w:fldChar w:fldCharType="begin"/>
          </w:r>
          <w:r w:rsidRPr="009B30D9">
            <w:instrText xml:space="preserve"> TOC \o "1-3" \h \z \u </w:instrText>
          </w:r>
          <w:r w:rsidRPr="009B30D9">
            <w:fldChar w:fldCharType="separate"/>
          </w:r>
          <w:hyperlink w:anchor="_Toc117094321" w:history="1">
            <w:r w:rsidR="001A3C67" w:rsidRPr="003C1B1F">
              <w:rPr>
                <w:rStyle w:val="Hyperlink"/>
                <w:noProof/>
              </w:rPr>
              <w:t>Declaration, Copyright Statement and The Statement of The Supervisors</w:t>
            </w:r>
            <w:r w:rsidR="001A3C67">
              <w:rPr>
                <w:noProof/>
                <w:webHidden/>
              </w:rPr>
              <w:tab/>
            </w:r>
            <w:r w:rsidR="001A3C67">
              <w:rPr>
                <w:noProof/>
                <w:webHidden/>
              </w:rPr>
              <w:fldChar w:fldCharType="begin"/>
            </w:r>
            <w:r w:rsidR="001A3C67">
              <w:rPr>
                <w:noProof/>
                <w:webHidden/>
              </w:rPr>
              <w:instrText xml:space="preserve"> PAGEREF _Toc117094321 \h </w:instrText>
            </w:r>
            <w:r w:rsidR="001A3C67">
              <w:rPr>
                <w:noProof/>
                <w:webHidden/>
              </w:rPr>
            </w:r>
            <w:r w:rsidR="001A3C67">
              <w:rPr>
                <w:noProof/>
                <w:webHidden/>
              </w:rPr>
              <w:fldChar w:fldCharType="separate"/>
            </w:r>
            <w:r w:rsidR="001A3C67">
              <w:rPr>
                <w:noProof/>
                <w:webHidden/>
              </w:rPr>
              <w:t>i</w:t>
            </w:r>
            <w:r w:rsidR="001A3C67">
              <w:rPr>
                <w:noProof/>
                <w:webHidden/>
              </w:rPr>
              <w:fldChar w:fldCharType="end"/>
            </w:r>
          </w:hyperlink>
        </w:p>
        <w:p w14:paraId="12EE734F" w14:textId="0DA14A07" w:rsidR="001A3C67" w:rsidRDefault="00CF4633" w:rsidP="001A3C67">
          <w:pPr>
            <w:pStyle w:val="TOC1"/>
            <w:spacing w:before="0"/>
            <w:rPr>
              <w:rFonts w:asciiTheme="minorHAnsi" w:eastAsiaTheme="minorEastAsia" w:hAnsiTheme="minorHAnsi"/>
              <w:noProof/>
              <w:sz w:val="22"/>
              <w:lang w:val="en-GB" w:eastAsia="en-GB"/>
            </w:rPr>
          </w:pPr>
          <w:hyperlink w:anchor="_Toc117094322" w:history="1">
            <w:r w:rsidR="001A3C67" w:rsidRPr="003C1B1F">
              <w:rPr>
                <w:rStyle w:val="Hyperlink"/>
                <w:noProof/>
              </w:rPr>
              <w:t>Abstract</w:t>
            </w:r>
            <w:r w:rsidR="001A3C67">
              <w:rPr>
                <w:noProof/>
                <w:webHidden/>
              </w:rPr>
              <w:tab/>
            </w:r>
            <w:r w:rsidR="001A3C67">
              <w:rPr>
                <w:noProof/>
                <w:webHidden/>
              </w:rPr>
              <w:fldChar w:fldCharType="begin"/>
            </w:r>
            <w:r w:rsidR="001A3C67">
              <w:rPr>
                <w:noProof/>
                <w:webHidden/>
              </w:rPr>
              <w:instrText xml:space="preserve"> PAGEREF _Toc117094322 \h </w:instrText>
            </w:r>
            <w:r w:rsidR="001A3C67">
              <w:rPr>
                <w:noProof/>
                <w:webHidden/>
              </w:rPr>
            </w:r>
            <w:r w:rsidR="001A3C67">
              <w:rPr>
                <w:noProof/>
                <w:webHidden/>
              </w:rPr>
              <w:fldChar w:fldCharType="separate"/>
            </w:r>
            <w:r w:rsidR="001A3C67">
              <w:rPr>
                <w:noProof/>
                <w:webHidden/>
              </w:rPr>
              <w:t>ii</w:t>
            </w:r>
            <w:r w:rsidR="001A3C67">
              <w:rPr>
                <w:noProof/>
                <w:webHidden/>
              </w:rPr>
              <w:fldChar w:fldCharType="end"/>
            </w:r>
          </w:hyperlink>
        </w:p>
        <w:p w14:paraId="60CA5811" w14:textId="7F946C60" w:rsidR="001A3C67" w:rsidRDefault="00CF4633" w:rsidP="001A3C67">
          <w:pPr>
            <w:pStyle w:val="TOC1"/>
            <w:spacing w:before="0"/>
            <w:rPr>
              <w:rFonts w:asciiTheme="minorHAnsi" w:eastAsiaTheme="minorEastAsia" w:hAnsiTheme="minorHAnsi"/>
              <w:noProof/>
              <w:sz w:val="22"/>
              <w:lang w:val="en-GB" w:eastAsia="en-GB"/>
            </w:rPr>
          </w:pPr>
          <w:hyperlink w:anchor="_Toc117094323" w:history="1">
            <w:r w:rsidR="001A3C67" w:rsidRPr="003C1B1F">
              <w:rPr>
                <w:rStyle w:val="Hyperlink"/>
                <w:noProof/>
              </w:rPr>
              <w:t>Acknowledgement</w:t>
            </w:r>
            <w:r w:rsidR="001A3C67">
              <w:rPr>
                <w:noProof/>
                <w:webHidden/>
              </w:rPr>
              <w:tab/>
            </w:r>
            <w:r w:rsidR="001A3C67">
              <w:rPr>
                <w:noProof/>
                <w:webHidden/>
              </w:rPr>
              <w:fldChar w:fldCharType="begin"/>
            </w:r>
            <w:r w:rsidR="001A3C67">
              <w:rPr>
                <w:noProof/>
                <w:webHidden/>
              </w:rPr>
              <w:instrText xml:space="preserve"> PAGEREF _Toc117094323 \h </w:instrText>
            </w:r>
            <w:r w:rsidR="001A3C67">
              <w:rPr>
                <w:noProof/>
                <w:webHidden/>
              </w:rPr>
            </w:r>
            <w:r w:rsidR="001A3C67">
              <w:rPr>
                <w:noProof/>
                <w:webHidden/>
              </w:rPr>
              <w:fldChar w:fldCharType="separate"/>
            </w:r>
            <w:r w:rsidR="001A3C67">
              <w:rPr>
                <w:noProof/>
                <w:webHidden/>
              </w:rPr>
              <w:t>iii</w:t>
            </w:r>
            <w:r w:rsidR="001A3C67">
              <w:rPr>
                <w:noProof/>
                <w:webHidden/>
              </w:rPr>
              <w:fldChar w:fldCharType="end"/>
            </w:r>
          </w:hyperlink>
        </w:p>
        <w:p w14:paraId="4DA1711F" w14:textId="0274BE8A" w:rsidR="001A3C67" w:rsidRDefault="00CF4633" w:rsidP="001A3C67">
          <w:pPr>
            <w:pStyle w:val="TOC1"/>
            <w:spacing w:before="0"/>
            <w:rPr>
              <w:rFonts w:asciiTheme="minorHAnsi" w:eastAsiaTheme="minorEastAsia" w:hAnsiTheme="minorHAnsi"/>
              <w:noProof/>
              <w:sz w:val="22"/>
              <w:lang w:val="en-GB" w:eastAsia="en-GB"/>
            </w:rPr>
          </w:pPr>
          <w:hyperlink w:anchor="_Toc117094324" w:history="1">
            <w:r w:rsidR="001A3C67" w:rsidRPr="003C1B1F">
              <w:rPr>
                <w:rStyle w:val="Hyperlink"/>
                <w:noProof/>
              </w:rPr>
              <w:t>Table of Contents</w:t>
            </w:r>
            <w:r w:rsidR="001A3C67">
              <w:rPr>
                <w:noProof/>
                <w:webHidden/>
              </w:rPr>
              <w:tab/>
            </w:r>
            <w:r w:rsidR="001A3C67">
              <w:rPr>
                <w:noProof/>
                <w:webHidden/>
              </w:rPr>
              <w:fldChar w:fldCharType="begin"/>
            </w:r>
            <w:r w:rsidR="001A3C67">
              <w:rPr>
                <w:noProof/>
                <w:webHidden/>
              </w:rPr>
              <w:instrText xml:space="preserve"> PAGEREF _Toc117094324 \h </w:instrText>
            </w:r>
            <w:r w:rsidR="001A3C67">
              <w:rPr>
                <w:noProof/>
                <w:webHidden/>
              </w:rPr>
            </w:r>
            <w:r w:rsidR="001A3C67">
              <w:rPr>
                <w:noProof/>
                <w:webHidden/>
              </w:rPr>
              <w:fldChar w:fldCharType="separate"/>
            </w:r>
            <w:r w:rsidR="001A3C67">
              <w:rPr>
                <w:noProof/>
                <w:webHidden/>
              </w:rPr>
              <w:t>iv</w:t>
            </w:r>
            <w:r w:rsidR="001A3C67">
              <w:rPr>
                <w:noProof/>
                <w:webHidden/>
              </w:rPr>
              <w:fldChar w:fldCharType="end"/>
            </w:r>
          </w:hyperlink>
        </w:p>
        <w:p w14:paraId="457D9026" w14:textId="7DDE7C5D" w:rsidR="001A3C67" w:rsidRDefault="00CF4633" w:rsidP="001A3C67">
          <w:pPr>
            <w:pStyle w:val="TOC1"/>
            <w:spacing w:before="0"/>
            <w:rPr>
              <w:rFonts w:asciiTheme="minorHAnsi" w:eastAsiaTheme="minorEastAsia" w:hAnsiTheme="minorHAnsi"/>
              <w:noProof/>
              <w:sz w:val="22"/>
              <w:lang w:val="en-GB" w:eastAsia="en-GB"/>
            </w:rPr>
          </w:pPr>
          <w:hyperlink w:anchor="_Toc117094325" w:history="1">
            <w:r w:rsidR="001A3C67" w:rsidRPr="003C1B1F">
              <w:rPr>
                <w:rStyle w:val="Hyperlink"/>
                <w:rFonts w:cs="Times New Roman"/>
                <w:noProof/>
              </w:rPr>
              <w:t>List of Tables</w:t>
            </w:r>
            <w:r w:rsidR="001A3C67">
              <w:rPr>
                <w:noProof/>
                <w:webHidden/>
              </w:rPr>
              <w:tab/>
            </w:r>
            <w:r w:rsidR="001A3C67">
              <w:rPr>
                <w:noProof/>
                <w:webHidden/>
              </w:rPr>
              <w:fldChar w:fldCharType="begin"/>
            </w:r>
            <w:r w:rsidR="001A3C67">
              <w:rPr>
                <w:noProof/>
                <w:webHidden/>
              </w:rPr>
              <w:instrText xml:space="preserve"> PAGEREF _Toc117094325 \h </w:instrText>
            </w:r>
            <w:r w:rsidR="001A3C67">
              <w:rPr>
                <w:noProof/>
                <w:webHidden/>
              </w:rPr>
            </w:r>
            <w:r w:rsidR="001A3C67">
              <w:rPr>
                <w:noProof/>
                <w:webHidden/>
              </w:rPr>
              <w:fldChar w:fldCharType="separate"/>
            </w:r>
            <w:r w:rsidR="001A3C67">
              <w:rPr>
                <w:noProof/>
                <w:webHidden/>
              </w:rPr>
              <w:t>vii</w:t>
            </w:r>
            <w:r w:rsidR="001A3C67">
              <w:rPr>
                <w:noProof/>
                <w:webHidden/>
              </w:rPr>
              <w:fldChar w:fldCharType="end"/>
            </w:r>
          </w:hyperlink>
        </w:p>
        <w:p w14:paraId="7D0FCC21" w14:textId="05C913E5" w:rsidR="001A3C67" w:rsidRDefault="00CF4633" w:rsidP="001A3C67">
          <w:pPr>
            <w:pStyle w:val="TOC1"/>
            <w:spacing w:before="0"/>
            <w:rPr>
              <w:rFonts w:asciiTheme="minorHAnsi" w:eastAsiaTheme="minorEastAsia" w:hAnsiTheme="minorHAnsi"/>
              <w:noProof/>
              <w:sz w:val="22"/>
              <w:lang w:val="en-GB" w:eastAsia="en-GB"/>
            </w:rPr>
          </w:pPr>
          <w:hyperlink w:anchor="_Toc117094326" w:history="1">
            <w:r w:rsidR="001A3C67" w:rsidRPr="003C1B1F">
              <w:rPr>
                <w:rStyle w:val="Hyperlink"/>
                <w:rFonts w:cs="Times New Roman"/>
                <w:noProof/>
              </w:rPr>
              <w:t>List of Figures</w:t>
            </w:r>
            <w:r w:rsidR="001A3C67">
              <w:rPr>
                <w:noProof/>
                <w:webHidden/>
              </w:rPr>
              <w:tab/>
            </w:r>
            <w:r w:rsidR="001A3C67">
              <w:rPr>
                <w:noProof/>
                <w:webHidden/>
              </w:rPr>
              <w:fldChar w:fldCharType="begin"/>
            </w:r>
            <w:r w:rsidR="001A3C67">
              <w:rPr>
                <w:noProof/>
                <w:webHidden/>
              </w:rPr>
              <w:instrText xml:space="preserve"> PAGEREF _Toc117094326 \h </w:instrText>
            </w:r>
            <w:r w:rsidR="001A3C67">
              <w:rPr>
                <w:noProof/>
                <w:webHidden/>
              </w:rPr>
            </w:r>
            <w:r w:rsidR="001A3C67">
              <w:rPr>
                <w:noProof/>
                <w:webHidden/>
              </w:rPr>
              <w:fldChar w:fldCharType="separate"/>
            </w:r>
            <w:r w:rsidR="001A3C67">
              <w:rPr>
                <w:noProof/>
                <w:webHidden/>
              </w:rPr>
              <w:t>viii</w:t>
            </w:r>
            <w:r w:rsidR="001A3C67">
              <w:rPr>
                <w:noProof/>
                <w:webHidden/>
              </w:rPr>
              <w:fldChar w:fldCharType="end"/>
            </w:r>
          </w:hyperlink>
        </w:p>
        <w:p w14:paraId="62171562" w14:textId="2800FF72" w:rsidR="001A3C67" w:rsidRDefault="00CF4633" w:rsidP="001A3C67">
          <w:pPr>
            <w:pStyle w:val="TOC1"/>
            <w:spacing w:before="0"/>
            <w:rPr>
              <w:rFonts w:asciiTheme="minorHAnsi" w:eastAsiaTheme="minorEastAsia" w:hAnsiTheme="minorHAnsi"/>
              <w:noProof/>
              <w:sz w:val="22"/>
              <w:lang w:val="en-GB" w:eastAsia="en-GB"/>
            </w:rPr>
          </w:pPr>
          <w:hyperlink w:anchor="_Toc117094327" w:history="1">
            <w:r w:rsidR="001A3C67" w:rsidRPr="003C1B1F">
              <w:rPr>
                <w:rStyle w:val="Hyperlink"/>
                <w:rFonts w:cs="Times New Roman"/>
                <w:noProof/>
              </w:rPr>
              <w:t>List of abbreviations</w:t>
            </w:r>
            <w:r w:rsidR="001A3C67">
              <w:rPr>
                <w:noProof/>
                <w:webHidden/>
              </w:rPr>
              <w:tab/>
            </w:r>
            <w:r w:rsidR="001A3C67">
              <w:rPr>
                <w:noProof/>
                <w:webHidden/>
              </w:rPr>
              <w:fldChar w:fldCharType="begin"/>
            </w:r>
            <w:r w:rsidR="001A3C67">
              <w:rPr>
                <w:noProof/>
                <w:webHidden/>
              </w:rPr>
              <w:instrText xml:space="preserve"> PAGEREF _Toc117094327 \h </w:instrText>
            </w:r>
            <w:r w:rsidR="001A3C67">
              <w:rPr>
                <w:noProof/>
                <w:webHidden/>
              </w:rPr>
            </w:r>
            <w:r w:rsidR="001A3C67">
              <w:rPr>
                <w:noProof/>
                <w:webHidden/>
              </w:rPr>
              <w:fldChar w:fldCharType="separate"/>
            </w:r>
            <w:r w:rsidR="001A3C67">
              <w:rPr>
                <w:noProof/>
                <w:webHidden/>
              </w:rPr>
              <w:t>ix</w:t>
            </w:r>
            <w:r w:rsidR="001A3C67">
              <w:rPr>
                <w:noProof/>
                <w:webHidden/>
              </w:rPr>
              <w:fldChar w:fldCharType="end"/>
            </w:r>
          </w:hyperlink>
        </w:p>
        <w:p w14:paraId="2A9C3322" w14:textId="1BCA66DD" w:rsidR="001A3C67" w:rsidRDefault="00CF4633" w:rsidP="001A3C67">
          <w:pPr>
            <w:pStyle w:val="TOC1"/>
            <w:spacing w:before="0"/>
            <w:rPr>
              <w:rFonts w:asciiTheme="minorHAnsi" w:eastAsiaTheme="minorEastAsia" w:hAnsiTheme="minorHAnsi"/>
              <w:noProof/>
              <w:sz w:val="22"/>
              <w:lang w:val="en-GB" w:eastAsia="en-GB"/>
            </w:rPr>
          </w:pPr>
          <w:hyperlink w:anchor="_Toc117094328" w:history="1">
            <w:r w:rsidR="001A3C67" w:rsidRPr="003C1B1F">
              <w:rPr>
                <w:rStyle w:val="Hyperlink"/>
                <w:bCs/>
                <w:noProof/>
              </w:rPr>
              <w:t>1.</w:t>
            </w:r>
            <w:r w:rsidR="001A3C67">
              <w:rPr>
                <w:rFonts w:asciiTheme="minorHAnsi" w:eastAsiaTheme="minorEastAsia" w:hAnsiTheme="minorHAnsi"/>
                <w:noProof/>
                <w:sz w:val="22"/>
                <w:lang w:val="en-GB" w:eastAsia="en-GB"/>
              </w:rPr>
              <w:tab/>
            </w:r>
            <w:r w:rsidR="001A3C67" w:rsidRPr="003C1B1F">
              <w:rPr>
                <w:rStyle w:val="Hyperlink"/>
                <w:noProof/>
              </w:rPr>
              <w:t>Introduction</w:t>
            </w:r>
            <w:r w:rsidR="001A3C67">
              <w:rPr>
                <w:noProof/>
                <w:webHidden/>
              </w:rPr>
              <w:tab/>
            </w:r>
            <w:r w:rsidR="001A3C67">
              <w:rPr>
                <w:noProof/>
                <w:webHidden/>
              </w:rPr>
              <w:fldChar w:fldCharType="begin"/>
            </w:r>
            <w:r w:rsidR="001A3C67">
              <w:rPr>
                <w:noProof/>
                <w:webHidden/>
              </w:rPr>
              <w:instrText xml:space="preserve"> PAGEREF _Toc117094328 \h </w:instrText>
            </w:r>
            <w:r w:rsidR="001A3C67">
              <w:rPr>
                <w:noProof/>
                <w:webHidden/>
              </w:rPr>
            </w:r>
            <w:r w:rsidR="001A3C67">
              <w:rPr>
                <w:noProof/>
                <w:webHidden/>
              </w:rPr>
              <w:fldChar w:fldCharType="separate"/>
            </w:r>
            <w:r w:rsidR="001A3C67">
              <w:rPr>
                <w:noProof/>
                <w:webHidden/>
              </w:rPr>
              <w:t>1</w:t>
            </w:r>
            <w:r w:rsidR="001A3C67">
              <w:rPr>
                <w:noProof/>
                <w:webHidden/>
              </w:rPr>
              <w:fldChar w:fldCharType="end"/>
            </w:r>
          </w:hyperlink>
        </w:p>
        <w:p w14:paraId="456273B9" w14:textId="680E8ECE" w:rsidR="001A3C67" w:rsidRDefault="00CF4633" w:rsidP="001A3C67">
          <w:pPr>
            <w:pStyle w:val="TOC2"/>
            <w:spacing w:after="0"/>
            <w:rPr>
              <w:rFonts w:asciiTheme="minorHAnsi" w:eastAsiaTheme="minorEastAsia" w:hAnsiTheme="minorHAnsi"/>
              <w:noProof/>
              <w:sz w:val="22"/>
              <w:lang w:val="en-GB" w:eastAsia="en-GB"/>
            </w:rPr>
          </w:pPr>
          <w:hyperlink w:anchor="_Toc117094329" w:history="1">
            <w:r w:rsidR="001A3C67" w:rsidRPr="003C1B1F">
              <w:rPr>
                <w:rStyle w:val="Hyperlink"/>
                <w:noProof/>
              </w:rPr>
              <w:t>1.1</w:t>
            </w:r>
            <w:r w:rsidR="001A3C67">
              <w:rPr>
                <w:rFonts w:asciiTheme="minorHAnsi" w:eastAsiaTheme="minorEastAsia" w:hAnsiTheme="minorHAnsi"/>
                <w:noProof/>
                <w:sz w:val="22"/>
                <w:lang w:val="en-GB" w:eastAsia="en-GB"/>
              </w:rPr>
              <w:tab/>
            </w:r>
            <w:r w:rsidR="001A3C67" w:rsidRPr="003C1B1F">
              <w:rPr>
                <w:rStyle w:val="Hyperlink"/>
                <w:noProof/>
              </w:rPr>
              <w:t>Background &amp; Literature survey</w:t>
            </w:r>
            <w:r w:rsidR="001A3C67">
              <w:rPr>
                <w:noProof/>
                <w:webHidden/>
              </w:rPr>
              <w:tab/>
            </w:r>
            <w:r w:rsidR="001A3C67">
              <w:rPr>
                <w:noProof/>
                <w:webHidden/>
              </w:rPr>
              <w:fldChar w:fldCharType="begin"/>
            </w:r>
            <w:r w:rsidR="001A3C67">
              <w:rPr>
                <w:noProof/>
                <w:webHidden/>
              </w:rPr>
              <w:instrText xml:space="preserve"> PAGEREF _Toc117094329 \h </w:instrText>
            </w:r>
            <w:r w:rsidR="001A3C67">
              <w:rPr>
                <w:noProof/>
                <w:webHidden/>
              </w:rPr>
            </w:r>
            <w:r w:rsidR="001A3C67">
              <w:rPr>
                <w:noProof/>
                <w:webHidden/>
              </w:rPr>
              <w:fldChar w:fldCharType="separate"/>
            </w:r>
            <w:r w:rsidR="001A3C67">
              <w:rPr>
                <w:noProof/>
                <w:webHidden/>
              </w:rPr>
              <w:t>1</w:t>
            </w:r>
            <w:r w:rsidR="001A3C67">
              <w:rPr>
                <w:noProof/>
                <w:webHidden/>
              </w:rPr>
              <w:fldChar w:fldCharType="end"/>
            </w:r>
          </w:hyperlink>
        </w:p>
        <w:p w14:paraId="6CFE47E9" w14:textId="28AC6B9E" w:rsidR="001A3C67" w:rsidRDefault="00CF4633" w:rsidP="001A3C67">
          <w:pPr>
            <w:pStyle w:val="TOC2"/>
            <w:spacing w:after="0"/>
            <w:rPr>
              <w:rFonts w:asciiTheme="minorHAnsi" w:eastAsiaTheme="minorEastAsia" w:hAnsiTheme="minorHAnsi"/>
              <w:noProof/>
              <w:sz w:val="22"/>
              <w:lang w:val="en-GB" w:eastAsia="en-GB"/>
            </w:rPr>
          </w:pPr>
          <w:hyperlink w:anchor="_Toc117094330" w:history="1">
            <w:r w:rsidR="001A3C67" w:rsidRPr="003C1B1F">
              <w:rPr>
                <w:rStyle w:val="Hyperlink"/>
                <w:noProof/>
              </w:rPr>
              <w:t>1.2</w:t>
            </w:r>
            <w:r w:rsidR="001A3C67">
              <w:rPr>
                <w:rFonts w:asciiTheme="minorHAnsi" w:eastAsiaTheme="minorEastAsia" w:hAnsiTheme="minorHAnsi"/>
                <w:noProof/>
                <w:sz w:val="22"/>
                <w:lang w:val="en-GB" w:eastAsia="en-GB"/>
              </w:rPr>
              <w:tab/>
            </w:r>
            <w:r w:rsidR="001A3C67" w:rsidRPr="003C1B1F">
              <w:rPr>
                <w:rStyle w:val="Hyperlink"/>
                <w:noProof/>
              </w:rPr>
              <w:t>Research Gap</w:t>
            </w:r>
            <w:r w:rsidR="001A3C67">
              <w:rPr>
                <w:noProof/>
                <w:webHidden/>
              </w:rPr>
              <w:tab/>
            </w:r>
            <w:r w:rsidR="001A3C67">
              <w:rPr>
                <w:noProof/>
                <w:webHidden/>
              </w:rPr>
              <w:fldChar w:fldCharType="begin"/>
            </w:r>
            <w:r w:rsidR="001A3C67">
              <w:rPr>
                <w:noProof/>
                <w:webHidden/>
              </w:rPr>
              <w:instrText xml:space="preserve"> PAGEREF _Toc117094330 \h </w:instrText>
            </w:r>
            <w:r w:rsidR="001A3C67">
              <w:rPr>
                <w:noProof/>
                <w:webHidden/>
              </w:rPr>
            </w:r>
            <w:r w:rsidR="001A3C67">
              <w:rPr>
                <w:noProof/>
                <w:webHidden/>
              </w:rPr>
              <w:fldChar w:fldCharType="separate"/>
            </w:r>
            <w:r w:rsidR="001A3C67">
              <w:rPr>
                <w:noProof/>
                <w:webHidden/>
              </w:rPr>
              <w:t>7</w:t>
            </w:r>
            <w:r w:rsidR="001A3C67">
              <w:rPr>
                <w:noProof/>
                <w:webHidden/>
              </w:rPr>
              <w:fldChar w:fldCharType="end"/>
            </w:r>
          </w:hyperlink>
        </w:p>
        <w:p w14:paraId="7219AF53" w14:textId="7FD2CE9F"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31" w:history="1">
            <w:r w:rsidR="001A3C67" w:rsidRPr="003C1B1F">
              <w:rPr>
                <w:rStyle w:val="Hyperlink"/>
                <w:noProof/>
              </w:rPr>
              <w:t>1.2.1</w:t>
            </w:r>
            <w:r w:rsidR="001A3C67">
              <w:rPr>
                <w:rFonts w:asciiTheme="minorHAnsi" w:eastAsiaTheme="minorEastAsia" w:hAnsiTheme="minorHAnsi"/>
                <w:noProof/>
                <w:sz w:val="22"/>
                <w:lang w:val="en-GB" w:eastAsia="en-GB"/>
              </w:rPr>
              <w:tab/>
            </w:r>
            <w:r w:rsidR="001A3C67" w:rsidRPr="003C1B1F">
              <w:rPr>
                <w:rStyle w:val="Hyperlink"/>
                <w:noProof/>
              </w:rPr>
              <w:t>Explainability for NLP</w:t>
            </w:r>
            <w:r w:rsidR="001A3C67">
              <w:rPr>
                <w:noProof/>
                <w:webHidden/>
              </w:rPr>
              <w:tab/>
            </w:r>
            <w:r w:rsidR="001A3C67">
              <w:rPr>
                <w:noProof/>
                <w:webHidden/>
              </w:rPr>
              <w:fldChar w:fldCharType="begin"/>
            </w:r>
            <w:r w:rsidR="001A3C67">
              <w:rPr>
                <w:noProof/>
                <w:webHidden/>
              </w:rPr>
              <w:instrText xml:space="preserve"> PAGEREF _Toc117094331 \h </w:instrText>
            </w:r>
            <w:r w:rsidR="001A3C67">
              <w:rPr>
                <w:noProof/>
                <w:webHidden/>
              </w:rPr>
            </w:r>
            <w:r w:rsidR="001A3C67">
              <w:rPr>
                <w:noProof/>
                <w:webHidden/>
              </w:rPr>
              <w:fldChar w:fldCharType="separate"/>
            </w:r>
            <w:r w:rsidR="001A3C67">
              <w:rPr>
                <w:noProof/>
                <w:webHidden/>
              </w:rPr>
              <w:t>8</w:t>
            </w:r>
            <w:r w:rsidR="001A3C67">
              <w:rPr>
                <w:noProof/>
                <w:webHidden/>
              </w:rPr>
              <w:fldChar w:fldCharType="end"/>
            </w:r>
          </w:hyperlink>
        </w:p>
        <w:p w14:paraId="5E6802C1" w14:textId="5C18487D"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32" w:history="1">
            <w:r w:rsidR="001A3C67" w:rsidRPr="003C1B1F">
              <w:rPr>
                <w:rStyle w:val="Hyperlink"/>
                <w:noProof/>
              </w:rPr>
              <w:t>1.2.2</w:t>
            </w:r>
            <w:r w:rsidR="001A3C67">
              <w:rPr>
                <w:rFonts w:asciiTheme="minorHAnsi" w:eastAsiaTheme="minorEastAsia" w:hAnsiTheme="minorHAnsi"/>
                <w:noProof/>
                <w:sz w:val="22"/>
                <w:lang w:val="en-GB" w:eastAsia="en-GB"/>
              </w:rPr>
              <w:tab/>
            </w:r>
            <w:r w:rsidR="001A3C67" w:rsidRPr="003C1B1F">
              <w:rPr>
                <w:rStyle w:val="Hyperlink"/>
                <w:noProof/>
              </w:rPr>
              <w:t>Explainability for chatbot development platforms</w:t>
            </w:r>
            <w:r w:rsidR="001A3C67">
              <w:rPr>
                <w:noProof/>
                <w:webHidden/>
              </w:rPr>
              <w:tab/>
            </w:r>
            <w:r w:rsidR="001A3C67">
              <w:rPr>
                <w:noProof/>
                <w:webHidden/>
              </w:rPr>
              <w:fldChar w:fldCharType="begin"/>
            </w:r>
            <w:r w:rsidR="001A3C67">
              <w:rPr>
                <w:noProof/>
                <w:webHidden/>
              </w:rPr>
              <w:instrText xml:space="preserve"> PAGEREF _Toc117094332 \h </w:instrText>
            </w:r>
            <w:r w:rsidR="001A3C67">
              <w:rPr>
                <w:noProof/>
                <w:webHidden/>
              </w:rPr>
            </w:r>
            <w:r w:rsidR="001A3C67">
              <w:rPr>
                <w:noProof/>
                <w:webHidden/>
              </w:rPr>
              <w:fldChar w:fldCharType="separate"/>
            </w:r>
            <w:r w:rsidR="001A3C67">
              <w:rPr>
                <w:noProof/>
                <w:webHidden/>
              </w:rPr>
              <w:t>10</w:t>
            </w:r>
            <w:r w:rsidR="001A3C67">
              <w:rPr>
                <w:noProof/>
                <w:webHidden/>
              </w:rPr>
              <w:fldChar w:fldCharType="end"/>
            </w:r>
          </w:hyperlink>
        </w:p>
        <w:p w14:paraId="573E8CD7" w14:textId="29AD257C"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33" w:history="1">
            <w:r w:rsidR="001A3C67" w:rsidRPr="003C1B1F">
              <w:rPr>
                <w:rStyle w:val="Hyperlink"/>
                <w:noProof/>
              </w:rPr>
              <w:t>1.2.3</w:t>
            </w:r>
            <w:r w:rsidR="001A3C67">
              <w:rPr>
                <w:rFonts w:asciiTheme="minorHAnsi" w:eastAsiaTheme="minorEastAsia" w:hAnsiTheme="minorHAnsi"/>
                <w:noProof/>
                <w:sz w:val="22"/>
                <w:lang w:val="en-GB" w:eastAsia="en-GB"/>
              </w:rPr>
              <w:tab/>
            </w:r>
            <w:r w:rsidR="001A3C67" w:rsidRPr="003C1B1F">
              <w:rPr>
                <w:rStyle w:val="Hyperlink"/>
                <w:noProof/>
              </w:rPr>
              <w:t>Other related work</w:t>
            </w:r>
            <w:r w:rsidR="001A3C67">
              <w:rPr>
                <w:noProof/>
                <w:webHidden/>
              </w:rPr>
              <w:tab/>
            </w:r>
            <w:r w:rsidR="001A3C67">
              <w:rPr>
                <w:noProof/>
                <w:webHidden/>
              </w:rPr>
              <w:fldChar w:fldCharType="begin"/>
            </w:r>
            <w:r w:rsidR="001A3C67">
              <w:rPr>
                <w:noProof/>
                <w:webHidden/>
              </w:rPr>
              <w:instrText xml:space="preserve"> PAGEREF _Toc117094333 \h </w:instrText>
            </w:r>
            <w:r w:rsidR="001A3C67">
              <w:rPr>
                <w:noProof/>
                <w:webHidden/>
              </w:rPr>
            </w:r>
            <w:r w:rsidR="001A3C67">
              <w:rPr>
                <w:noProof/>
                <w:webHidden/>
              </w:rPr>
              <w:fldChar w:fldCharType="separate"/>
            </w:r>
            <w:r w:rsidR="001A3C67">
              <w:rPr>
                <w:noProof/>
                <w:webHidden/>
              </w:rPr>
              <w:t>12</w:t>
            </w:r>
            <w:r w:rsidR="001A3C67">
              <w:rPr>
                <w:noProof/>
                <w:webHidden/>
              </w:rPr>
              <w:fldChar w:fldCharType="end"/>
            </w:r>
          </w:hyperlink>
        </w:p>
        <w:p w14:paraId="15ADEF12" w14:textId="1E421F1A" w:rsidR="001A3C67" w:rsidRDefault="00CF4633" w:rsidP="001A3C67">
          <w:pPr>
            <w:pStyle w:val="TOC1"/>
            <w:spacing w:before="0"/>
            <w:rPr>
              <w:rFonts w:asciiTheme="minorHAnsi" w:eastAsiaTheme="minorEastAsia" w:hAnsiTheme="minorHAnsi"/>
              <w:noProof/>
              <w:sz w:val="22"/>
              <w:lang w:val="en-GB" w:eastAsia="en-GB"/>
            </w:rPr>
          </w:pPr>
          <w:hyperlink w:anchor="_Toc117094334" w:history="1">
            <w:r w:rsidR="001A3C67" w:rsidRPr="003C1B1F">
              <w:rPr>
                <w:rStyle w:val="Hyperlink"/>
                <w:bCs/>
                <w:noProof/>
              </w:rPr>
              <w:t>2.</w:t>
            </w:r>
            <w:r w:rsidR="001A3C67">
              <w:rPr>
                <w:rFonts w:asciiTheme="minorHAnsi" w:eastAsiaTheme="minorEastAsia" w:hAnsiTheme="minorHAnsi"/>
                <w:noProof/>
                <w:sz w:val="22"/>
                <w:lang w:val="en-GB" w:eastAsia="en-GB"/>
              </w:rPr>
              <w:tab/>
            </w:r>
            <w:r w:rsidR="001A3C67" w:rsidRPr="003C1B1F">
              <w:rPr>
                <w:rStyle w:val="Hyperlink"/>
                <w:noProof/>
              </w:rPr>
              <w:t>Research Problem</w:t>
            </w:r>
            <w:r w:rsidR="001A3C67">
              <w:rPr>
                <w:noProof/>
                <w:webHidden/>
              </w:rPr>
              <w:tab/>
            </w:r>
            <w:r w:rsidR="001A3C67">
              <w:rPr>
                <w:noProof/>
                <w:webHidden/>
              </w:rPr>
              <w:fldChar w:fldCharType="begin"/>
            </w:r>
            <w:r w:rsidR="001A3C67">
              <w:rPr>
                <w:noProof/>
                <w:webHidden/>
              </w:rPr>
              <w:instrText xml:space="preserve"> PAGEREF _Toc117094334 \h </w:instrText>
            </w:r>
            <w:r w:rsidR="001A3C67">
              <w:rPr>
                <w:noProof/>
                <w:webHidden/>
              </w:rPr>
            </w:r>
            <w:r w:rsidR="001A3C67">
              <w:rPr>
                <w:noProof/>
                <w:webHidden/>
              </w:rPr>
              <w:fldChar w:fldCharType="separate"/>
            </w:r>
            <w:r w:rsidR="001A3C67">
              <w:rPr>
                <w:noProof/>
                <w:webHidden/>
              </w:rPr>
              <w:t>14</w:t>
            </w:r>
            <w:r w:rsidR="001A3C67">
              <w:rPr>
                <w:noProof/>
                <w:webHidden/>
              </w:rPr>
              <w:fldChar w:fldCharType="end"/>
            </w:r>
          </w:hyperlink>
        </w:p>
        <w:p w14:paraId="4CB94CA5" w14:textId="13C0E7CA" w:rsidR="001A3C67" w:rsidRDefault="00CF4633" w:rsidP="001A3C67">
          <w:pPr>
            <w:pStyle w:val="TOC1"/>
            <w:spacing w:before="0"/>
            <w:rPr>
              <w:rFonts w:asciiTheme="minorHAnsi" w:eastAsiaTheme="minorEastAsia" w:hAnsiTheme="minorHAnsi"/>
              <w:noProof/>
              <w:sz w:val="22"/>
              <w:lang w:val="en-GB" w:eastAsia="en-GB"/>
            </w:rPr>
          </w:pPr>
          <w:hyperlink w:anchor="_Toc117094335" w:history="1">
            <w:r w:rsidR="001A3C67" w:rsidRPr="003C1B1F">
              <w:rPr>
                <w:rStyle w:val="Hyperlink"/>
                <w:bCs/>
                <w:noProof/>
              </w:rPr>
              <w:t>3.</w:t>
            </w:r>
            <w:r w:rsidR="001A3C67">
              <w:rPr>
                <w:rFonts w:asciiTheme="minorHAnsi" w:eastAsiaTheme="minorEastAsia" w:hAnsiTheme="minorHAnsi"/>
                <w:noProof/>
                <w:sz w:val="22"/>
                <w:lang w:val="en-GB" w:eastAsia="en-GB"/>
              </w:rPr>
              <w:tab/>
            </w:r>
            <w:r w:rsidR="001A3C67" w:rsidRPr="003C1B1F">
              <w:rPr>
                <w:rStyle w:val="Hyperlink"/>
                <w:noProof/>
              </w:rPr>
              <w:t>Research Objectives</w:t>
            </w:r>
            <w:r w:rsidR="001A3C67">
              <w:rPr>
                <w:noProof/>
                <w:webHidden/>
              </w:rPr>
              <w:tab/>
            </w:r>
            <w:r w:rsidR="001A3C67">
              <w:rPr>
                <w:noProof/>
                <w:webHidden/>
              </w:rPr>
              <w:fldChar w:fldCharType="begin"/>
            </w:r>
            <w:r w:rsidR="001A3C67">
              <w:rPr>
                <w:noProof/>
                <w:webHidden/>
              </w:rPr>
              <w:instrText xml:space="preserve"> PAGEREF _Toc117094335 \h </w:instrText>
            </w:r>
            <w:r w:rsidR="001A3C67">
              <w:rPr>
                <w:noProof/>
                <w:webHidden/>
              </w:rPr>
            </w:r>
            <w:r w:rsidR="001A3C67">
              <w:rPr>
                <w:noProof/>
                <w:webHidden/>
              </w:rPr>
              <w:fldChar w:fldCharType="separate"/>
            </w:r>
            <w:r w:rsidR="001A3C67">
              <w:rPr>
                <w:noProof/>
                <w:webHidden/>
              </w:rPr>
              <w:t>18</w:t>
            </w:r>
            <w:r w:rsidR="001A3C67">
              <w:rPr>
                <w:noProof/>
                <w:webHidden/>
              </w:rPr>
              <w:fldChar w:fldCharType="end"/>
            </w:r>
          </w:hyperlink>
        </w:p>
        <w:p w14:paraId="7BBE3E3D" w14:textId="1E5FB47F" w:rsidR="001A3C67" w:rsidRDefault="00CF4633" w:rsidP="001A3C67">
          <w:pPr>
            <w:pStyle w:val="TOC2"/>
            <w:spacing w:after="0"/>
            <w:rPr>
              <w:rFonts w:asciiTheme="minorHAnsi" w:eastAsiaTheme="minorEastAsia" w:hAnsiTheme="minorHAnsi"/>
              <w:noProof/>
              <w:sz w:val="22"/>
              <w:lang w:val="en-GB" w:eastAsia="en-GB"/>
            </w:rPr>
          </w:pPr>
          <w:hyperlink w:anchor="_Toc117094336" w:history="1">
            <w:r w:rsidR="001A3C67" w:rsidRPr="003C1B1F">
              <w:rPr>
                <w:rStyle w:val="Hyperlink"/>
                <w:noProof/>
              </w:rPr>
              <w:t>3.1</w:t>
            </w:r>
            <w:r w:rsidR="001A3C67">
              <w:rPr>
                <w:rFonts w:asciiTheme="minorHAnsi" w:eastAsiaTheme="minorEastAsia" w:hAnsiTheme="minorHAnsi"/>
                <w:noProof/>
                <w:sz w:val="22"/>
                <w:lang w:val="en-GB" w:eastAsia="en-GB"/>
              </w:rPr>
              <w:tab/>
            </w:r>
            <w:r w:rsidR="001A3C67" w:rsidRPr="003C1B1F">
              <w:rPr>
                <w:rStyle w:val="Hyperlink"/>
                <w:noProof/>
              </w:rPr>
              <w:t>Main Objectives</w:t>
            </w:r>
            <w:r w:rsidR="001A3C67">
              <w:rPr>
                <w:noProof/>
                <w:webHidden/>
              </w:rPr>
              <w:tab/>
            </w:r>
            <w:r w:rsidR="001A3C67">
              <w:rPr>
                <w:noProof/>
                <w:webHidden/>
              </w:rPr>
              <w:fldChar w:fldCharType="begin"/>
            </w:r>
            <w:r w:rsidR="001A3C67">
              <w:rPr>
                <w:noProof/>
                <w:webHidden/>
              </w:rPr>
              <w:instrText xml:space="preserve"> PAGEREF _Toc117094336 \h </w:instrText>
            </w:r>
            <w:r w:rsidR="001A3C67">
              <w:rPr>
                <w:noProof/>
                <w:webHidden/>
              </w:rPr>
            </w:r>
            <w:r w:rsidR="001A3C67">
              <w:rPr>
                <w:noProof/>
                <w:webHidden/>
              </w:rPr>
              <w:fldChar w:fldCharType="separate"/>
            </w:r>
            <w:r w:rsidR="001A3C67">
              <w:rPr>
                <w:noProof/>
                <w:webHidden/>
              </w:rPr>
              <w:t>18</w:t>
            </w:r>
            <w:r w:rsidR="001A3C67">
              <w:rPr>
                <w:noProof/>
                <w:webHidden/>
              </w:rPr>
              <w:fldChar w:fldCharType="end"/>
            </w:r>
          </w:hyperlink>
        </w:p>
        <w:p w14:paraId="4C66A45E" w14:textId="1C327EBD" w:rsidR="001A3C67" w:rsidRDefault="00CF4633" w:rsidP="001A3C67">
          <w:pPr>
            <w:pStyle w:val="TOC2"/>
            <w:spacing w:after="0"/>
            <w:rPr>
              <w:rFonts w:asciiTheme="minorHAnsi" w:eastAsiaTheme="minorEastAsia" w:hAnsiTheme="minorHAnsi"/>
              <w:noProof/>
              <w:sz w:val="22"/>
              <w:lang w:val="en-GB" w:eastAsia="en-GB"/>
            </w:rPr>
          </w:pPr>
          <w:hyperlink w:anchor="_Toc117094337" w:history="1">
            <w:r w:rsidR="001A3C67" w:rsidRPr="003C1B1F">
              <w:rPr>
                <w:rStyle w:val="Hyperlink"/>
                <w:noProof/>
              </w:rPr>
              <w:t>3.2</w:t>
            </w:r>
            <w:r w:rsidR="001A3C67">
              <w:rPr>
                <w:rFonts w:asciiTheme="minorHAnsi" w:eastAsiaTheme="minorEastAsia" w:hAnsiTheme="minorHAnsi"/>
                <w:noProof/>
                <w:sz w:val="22"/>
                <w:lang w:val="en-GB" w:eastAsia="en-GB"/>
              </w:rPr>
              <w:tab/>
            </w:r>
            <w:r w:rsidR="001A3C67" w:rsidRPr="003C1B1F">
              <w:rPr>
                <w:rStyle w:val="Hyperlink"/>
                <w:noProof/>
              </w:rPr>
              <w:t>Specific Objectives</w:t>
            </w:r>
            <w:r w:rsidR="001A3C67">
              <w:rPr>
                <w:noProof/>
                <w:webHidden/>
              </w:rPr>
              <w:tab/>
            </w:r>
            <w:r w:rsidR="001A3C67">
              <w:rPr>
                <w:noProof/>
                <w:webHidden/>
              </w:rPr>
              <w:fldChar w:fldCharType="begin"/>
            </w:r>
            <w:r w:rsidR="001A3C67">
              <w:rPr>
                <w:noProof/>
                <w:webHidden/>
              </w:rPr>
              <w:instrText xml:space="preserve"> PAGEREF _Toc117094337 \h </w:instrText>
            </w:r>
            <w:r w:rsidR="001A3C67">
              <w:rPr>
                <w:noProof/>
                <w:webHidden/>
              </w:rPr>
            </w:r>
            <w:r w:rsidR="001A3C67">
              <w:rPr>
                <w:noProof/>
                <w:webHidden/>
              </w:rPr>
              <w:fldChar w:fldCharType="separate"/>
            </w:r>
            <w:r w:rsidR="001A3C67">
              <w:rPr>
                <w:noProof/>
                <w:webHidden/>
              </w:rPr>
              <w:t>18</w:t>
            </w:r>
            <w:r w:rsidR="001A3C67">
              <w:rPr>
                <w:noProof/>
                <w:webHidden/>
              </w:rPr>
              <w:fldChar w:fldCharType="end"/>
            </w:r>
          </w:hyperlink>
        </w:p>
        <w:p w14:paraId="18BC8DE1" w14:textId="2EF3CC3B" w:rsidR="001A3C67" w:rsidRDefault="00CF4633" w:rsidP="001A3C67">
          <w:pPr>
            <w:pStyle w:val="TOC1"/>
            <w:spacing w:before="0"/>
            <w:rPr>
              <w:rFonts w:asciiTheme="minorHAnsi" w:eastAsiaTheme="minorEastAsia" w:hAnsiTheme="minorHAnsi"/>
              <w:noProof/>
              <w:sz w:val="22"/>
              <w:lang w:val="en-GB" w:eastAsia="en-GB"/>
            </w:rPr>
          </w:pPr>
          <w:hyperlink w:anchor="_Toc117094338" w:history="1">
            <w:r w:rsidR="001A3C67" w:rsidRPr="003C1B1F">
              <w:rPr>
                <w:rStyle w:val="Hyperlink"/>
                <w:bCs/>
                <w:noProof/>
              </w:rPr>
              <w:t>4.</w:t>
            </w:r>
            <w:r w:rsidR="001A3C67">
              <w:rPr>
                <w:rFonts w:asciiTheme="minorHAnsi" w:eastAsiaTheme="minorEastAsia" w:hAnsiTheme="minorHAnsi"/>
                <w:noProof/>
                <w:sz w:val="22"/>
                <w:lang w:val="en-GB" w:eastAsia="en-GB"/>
              </w:rPr>
              <w:tab/>
            </w:r>
            <w:r w:rsidR="001A3C67" w:rsidRPr="003C1B1F">
              <w:rPr>
                <w:rStyle w:val="Hyperlink"/>
                <w:noProof/>
              </w:rPr>
              <w:t>Methodology</w:t>
            </w:r>
            <w:r w:rsidR="001A3C67">
              <w:rPr>
                <w:noProof/>
                <w:webHidden/>
              </w:rPr>
              <w:tab/>
            </w:r>
            <w:r w:rsidR="001A3C67">
              <w:rPr>
                <w:noProof/>
                <w:webHidden/>
              </w:rPr>
              <w:fldChar w:fldCharType="begin"/>
            </w:r>
            <w:r w:rsidR="001A3C67">
              <w:rPr>
                <w:noProof/>
                <w:webHidden/>
              </w:rPr>
              <w:instrText xml:space="preserve"> PAGEREF _Toc117094338 \h </w:instrText>
            </w:r>
            <w:r w:rsidR="001A3C67">
              <w:rPr>
                <w:noProof/>
                <w:webHidden/>
              </w:rPr>
            </w:r>
            <w:r w:rsidR="001A3C67">
              <w:rPr>
                <w:noProof/>
                <w:webHidden/>
              </w:rPr>
              <w:fldChar w:fldCharType="separate"/>
            </w:r>
            <w:r w:rsidR="001A3C67">
              <w:rPr>
                <w:noProof/>
                <w:webHidden/>
              </w:rPr>
              <w:t>20</w:t>
            </w:r>
            <w:r w:rsidR="001A3C67">
              <w:rPr>
                <w:noProof/>
                <w:webHidden/>
              </w:rPr>
              <w:fldChar w:fldCharType="end"/>
            </w:r>
          </w:hyperlink>
        </w:p>
        <w:p w14:paraId="149BC184" w14:textId="0971F230" w:rsidR="001A3C67" w:rsidRDefault="00CF4633" w:rsidP="001A3C67">
          <w:pPr>
            <w:pStyle w:val="TOC2"/>
            <w:spacing w:after="0"/>
            <w:rPr>
              <w:rFonts w:asciiTheme="minorHAnsi" w:eastAsiaTheme="minorEastAsia" w:hAnsiTheme="minorHAnsi"/>
              <w:noProof/>
              <w:sz w:val="22"/>
              <w:lang w:val="en-GB" w:eastAsia="en-GB"/>
            </w:rPr>
          </w:pPr>
          <w:hyperlink w:anchor="_Toc117094339" w:history="1">
            <w:r w:rsidR="001A3C67" w:rsidRPr="003C1B1F">
              <w:rPr>
                <w:rStyle w:val="Hyperlink"/>
                <w:noProof/>
              </w:rPr>
              <w:t>4.1</w:t>
            </w:r>
            <w:r w:rsidR="001A3C67">
              <w:rPr>
                <w:rFonts w:asciiTheme="minorHAnsi" w:eastAsiaTheme="minorEastAsia" w:hAnsiTheme="minorHAnsi"/>
                <w:noProof/>
                <w:sz w:val="22"/>
                <w:lang w:val="en-GB" w:eastAsia="en-GB"/>
              </w:rPr>
              <w:tab/>
            </w:r>
            <w:r w:rsidR="001A3C67" w:rsidRPr="003C1B1F">
              <w:rPr>
                <w:rStyle w:val="Hyperlink"/>
                <w:noProof/>
              </w:rPr>
              <w:t>Data Collection</w:t>
            </w:r>
            <w:r w:rsidR="001A3C67">
              <w:rPr>
                <w:noProof/>
                <w:webHidden/>
              </w:rPr>
              <w:tab/>
            </w:r>
            <w:r w:rsidR="001A3C67">
              <w:rPr>
                <w:noProof/>
                <w:webHidden/>
              </w:rPr>
              <w:fldChar w:fldCharType="begin"/>
            </w:r>
            <w:r w:rsidR="001A3C67">
              <w:rPr>
                <w:noProof/>
                <w:webHidden/>
              </w:rPr>
              <w:instrText xml:space="preserve"> PAGEREF _Toc117094339 \h </w:instrText>
            </w:r>
            <w:r w:rsidR="001A3C67">
              <w:rPr>
                <w:noProof/>
                <w:webHidden/>
              </w:rPr>
            </w:r>
            <w:r w:rsidR="001A3C67">
              <w:rPr>
                <w:noProof/>
                <w:webHidden/>
              </w:rPr>
              <w:fldChar w:fldCharType="separate"/>
            </w:r>
            <w:r w:rsidR="001A3C67">
              <w:rPr>
                <w:noProof/>
                <w:webHidden/>
              </w:rPr>
              <w:t>20</w:t>
            </w:r>
            <w:r w:rsidR="001A3C67">
              <w:rPr>
                <w:noProof/>
                <w:webHidden/>
              </w:rPr>
              <w:fldChar w:fldCharType="end"/>
            </w:r>
          </w:hyperlink>
        </w:p>
        <w:p w14:paraId="365B9116" w14:textId="5450AEFE"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0" w:history="1">
            <w:r w:rsidR="001A3C67" w:rsidRPr="003C1B1F">
              <w:rPr>
                <w:rStyle w:val="Hyperlink"/>
                <w:noProof/>
              </w:rPr>
              <w:t>4.1.1</w:t>
            </w:r>
            <w:r w:rsidR="001A3C67">
              <w:rPr>
                <w:rFonts w:asciiTheme="minorHAnsi" w:eastAsiaTheme="minorEastAsia" w:hAnsiTheme="minorHAnsi"/>
                <w:noProof/>
                <w:sz w:val="22"/>
                <w:lang w:val="en-GB" w:eastAsia="en-GB"/>
              </w:rPr>
              <w:tab/>
            </w:r>
            <w:r w:rsidR="001A3C67" w:rsidRPr="003C1B1F">
              <w:rPr>
                <w:rStyle w:val="Hyperlink"/>
                <w:noProof/>
              </w:rPr>
              <w:t>General dataset for machine learning model training</w:t>
            </w:r>
            <w:r w:rsidR="001A3C67">
              <w:rPr>
                <w:noProof/>
                <w:webHidden/>
              </w:rPr>
              <w:tab/>
            </w:r>
            <w:r w:rsidR="001A3C67">
              <w:rPr>
                <w:noProof/>
                <w:webHidden/>
              </w:rPr>
              <w:fldChar w:fldCharType="begin"/>
            </w:r>
            <w:r w:rsidR="001A3C67">
              <w:rPr>
                <w:noProof/>
                <w:webHidden/>
              </w:rPr>
              <w:instrText xml:space="preserve"> PAGEREF _Toc117094340 \h </w:instrText>
            </w:r>
            <w:r w:rsidR="001A3C67">
              <w:rPr>
                <w:noProof/>
                <w:webHidden/>
              </w:rPr>
            </w:r>
            <w:r w:rsidR="001A3C67">
              <w:rPr>
                <w:noProof/>
                <w:webHidden/>
              </w:rPr>
              <w:fldChar w:fldCharType="separate"/>
            </w:r>
            <w:r w:rsidR="001A3C67">
              <w:rPr>
                <w:noProof/>
                <w:webHidden/>
              </w:rPr>
              <w:t>20</w:t>
            </w:r>
            <w:r w:rsidR="001A3C67">
              <w:rPr>
                <w:noProof/>
                <w:webHidden/>
              </w:rPr>
              <w:fldChar w:fldCharType="end"/>
            </w:r>
          </w:hyperlink>
        </w:p>
        <w:p w14:paraId="71D9D24E" w14:textId="0565E915"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1" w:history="1">
            <w:r w:rsidR="001A3C67" w:rsidRPr="003C1B1F">
              <w:rPr>
                <w:rStyle w:val="Hyperlink"/>
                <w:noProof/>
              </w:rPr>
              <w:t>4.1.2</w:t>
            </w:r>
            <w:r w:rsidR="001A3C67">
              <w:rPr>
                <w:rFonts w:asciiTheme="minorHAnsi" w:eastAsiaTheme="minorEastAsia" w:hAnsiTheme="minorHAnsi"/>
                <w:noProof/>
                <w:sz w:val="22"/>
                <w:lang w:val="en-GB" w:eastAsia="en-GB"/>
              </w:rPr>
              <w:tab/>
            </w:r>
            <w:r w:rsidR="001A3C67" w:rsidRPr="003C1B1F">
              <w:rPr>
                <w:rStyle w:val="Hyperlink"/>
                <w:noProof/>
              </w:rPr>
              <w:t>Domain-specific dataset for conversational AI training</w:t>
            </w:r>
            <w:r w:rsidR="001A3C67">
              <w:rPr>
                <w:noProof/>
                <w:webHidden/>
              </w:rPr>
              <w:tab/>
            </w:r>
            <w:r w:rsidR="001A3C67">
              <w:rPr>
                <w:noProof/>
                <w:webHidden/>
              </w:rPr>
              <w:fldChar w:fldCharType="begin"/>
            </w:r>
            <w:r w:rsidR="001A3C67">
              <w:rPr>
                <w:noProof/>
                <w:webHidden/>
              </w:rPr>
              <w:instrText xml:space="preserve"> PAGEREF _Toc117094341 \h </w:instrText>
            </w:r>
            <w:r w:rsidR="001A3C67">
              <w:rPr>
                <w:noProof/>
                <w:webHidden/>
              </w:rPr>
            </w:r>
            <w:r w:rsidR="001A3C67">
              <w:rPr>
                <w:noProof/>
                <w:webHidden/>
              </w:rPr>
              <w:fldChar w:fldCharType="separate"/>
            </w:r>
            <w:r w:rsidR="001A3C67">
              <w:rPr>
                <w:noProof/>
                <w:webHidden/>
              </w:rPr>
              <w:t>21</w:t>
            </w:r>
            <w:r w:rsidR="001A3C67">
              <w:rPr>
                <w:noProof/>
                <w:webHidden/>
              </w:rPr>
              <w:fldChar w:fldCharType="end"/>
            </w:r>
          </w:hyperlink>
        </w:p>
        <w:p w14:paraId="4C65E7F5" w14:textId="06B0C19A" w:rsidR="001A3C67" w:rsidRDefault="00CF4633" w:rsidP="001A3C67">
          <w:pPr>
            <w:pStyle w:val="TOC2"/>
            <w:spacing w:after="0"/>
            <w:rPr>
              <w:rFonts w:asciiTheme="minorHAnsi" w:eastAsiaTheme="minorEastAsia" w:hAnsiTheme="minorHAnsi"/>
              <w:noProof/>
              <w:sz w:val="22"/>
              <w:lang w:val="en-GB" w:eastAsia="en-GB"/>
            </w:rPr>
          </w:pPr>
          <w:hyperlink w:anchor="_Toc117094342" w:history="1">
            <w:r w:rsidR="001A3C67" w:rsidRPr="003C1B1F">
              <w:rPr>
                <w:rStyle w:val="Hyperlink"/>
                <w:noProof/>
              </w:rPr>
              <w:t>4.2</w:t>
            </w:r>
            <w:r w:rsidR="001A3C67">
              <w:rPr>
                <w:rFonts w:asciiTheme="minorHAnsi" w:eastAsiaTheme="minorEastAsia" w:hAnsiTheme="minorHAnsi"/>
                <w:noProof/>
                <w:sz w:val="22"/>
                <w:lang w:val="en-GB" w:eastAsia="en-GB"/>
              </w:rPr>
              <w:tab/>
            </w:r>
            <w:r w:rsidR="001A3C67" w:rsidRPr="003C1B1F">
              <w:rPr>
                <w:rStyle w:val="Hyperlink"/>
                <w:noProof/>
              </w:rPr>
              <w:t>Functional and Non-functional Requirements</w:t>
            </w:r>
            <w:r w:rsidR="001A3C67">
              <w:rPr>
                <w:noProof/>
                <w:webHidden/>
              </w:rPr>
              <w:tab/>
            </w:r>
            <w:r w:rsidR="001A3C67">
              <w:rPr>
                <w:noProof/>
                <w:webHidden/>
              </w:rPr>
              <w:fldChar w:fldCharType="begin"/>
            </w:r>
            <w:r w:rsidR="001A3C67">
              <w:rPr>
                <w:noProof/>
                <w:webHidden/>
              </w:rPr>
              <w:instrText xml:space="preserve"> PAGEREF _Toc117094342 \h </w:instrText>
            </w:r>
            <w:r w:rsidR="001A3C67">
              <w:rPr>
                <w:noProof/>
                <w:webHidden/>
              </w:rPr>
            </w:r>
            <w:r w:rsidR="001A3C67">
              <w:rPr>
                <w:noProof/>
                <w:webHidden/>
              </w:rPr>
              <w:fldChar w:fldCharType="separate"/>
            </w:r>
            <w:r w:rsidR="001A3C67">
              <w:rPr>
                <w:noProof/>
                <w:webHidden/>
              </w:rPr>
              <w:t>22</w:t>
            </w:r>
            <w:r w:rsidR="001A3C67">
              <w:rPr>
                <w:noProof/>
                <w:webHidden/>
              </w:rPr>
              <w:fldChar w:fldCharType="end"/>
            </w:r>
          </w:hyperlink>
        </w:p>
        <w:p w14:paraId="7C8071F3" w14:textId="753A5714"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3" w:history="1">
            <w:r w:rsidR="001A3C67" w:rsidRPr="003C1B1F">
              <w:rPr>
                <w:rStyle w:val="Hyperlink"/>
                <w:noProof/>
              </w:rPr>
              <w:t>4.2.1</w:t>
            </w:r>
            <w:r w:rsidR="001A3C67">
              <w:rPr>
                <w:rFonts w:asciiTheme="minorHAnsi" w:eastAsiaTheme="minorEastAsia" w:hAnsiTheme="minorHAnsi"/>
                <w:noProof/>
                <w:sz w:val="22"/>
                <w:lang w:val="en-GB" w:eastAsia="en-GB"/>
              </w:rPr>
              <w:tab/>
            </w:r>
            <w:r w:rsidR="001A3C67" w:rsidRPr="003C1B1F">
              <w:rPr>
                <w:rStyle w:val="Hyperlink"/>
                <w:noProof/>
              </w:rPr>
              <w:t>Functional requirements</w:t>
            </w:r>
            <w:r w:rsidR="001A3C67">
              <w:rPr>
                <w:noProof/>
                <w:webHidden/>
              </w:rPr>
              <w:tab/>
            </w:r>
            <w:r w:rsidR="001A3C67">
              <w:rPr>
                <w:noProof/>
                <w:webHidden/>
              </w:rPr>
              <w:fldChar w:fldCharType="begin"/>
            </w:r>
            <w:r w:rsidR="001A3C67">
              <w:rPr>
                <w:noProof/>
                <w:webHidden/>
              </w:rPr>
              <w:instrText xml:space="preserve"> PAGEREF _Toc117094343 \h </w:instrText>
            </w:r>
            <w:r w:rsidR="001A3C67">
              <w:rPr>
                <w:noProof/>
                <w:webHidden/>
              </w:rPr>
            </w:r>
            <w:r w:rsidR="001A3C67">
              <w:rPr>
                <w:noProof/>
                <w:webHidden/>
              </w:rPr>
              <w:fldChar w:fldCharType="separate"/>
            </w:r>
            <w:r w:rsidR="001A3C67">
              <w:rPr>
                <w:noProof/>
                <w:webHidden/>
              </w:rPr>
              <w:t>22</w:t>
            </w:r>
            <w:r w:rsidR="001A3C67">
              <w:rPr>
                <w:noProof/>
                <w:webHidden/>
              </w:rPr>
              <w:fldChar w:fldCharType="end"/>
            </w:r>
          </w:hyperlink>
        </w:p>
        <w:p w14:paraId="66A07036" w14:textId="16EF378C"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4" w:history="1">
            <w:r w:rsidR="001A3C67" w:rsidRPr="003C1B1F">
              <w:rPr>
                <w:rStyle w:val="Hyperlink"/>
                <w:noProof/>
              </w:rPr>
              <w:t>4.2.2</w:t>
            </w:r>
            <w:r w:rsidR="001A3C67">
              <w:rPr>
                <w:rFonts w:asciiTheme="minorHAnsi" w:eastAsiaTheme="minorEastAsia" w:hAnsiTheme="minorHAnsi"/>
                <w:noProof/>
                <w:sz w:val="22"/>
                <w:lang w:val="en-GB" w:eastAsia="en-GB"/>
              </w:rPr>
              <w:tab/>
            </w:r>
            <w:r w:rsidR="001A3C67" w:rsidRPr="003C1B1F">
              <w:rPr>
                <w:rStyle w:val="Hyperlink"/>
                <w:noProof/>
              </w:rPr>
              <w:t>Non-functional requirements</w:t>
            </w:r>
            <w:r w:rsidR="001A3C67">
              <w:rPr>
                <w:noProof/>
                <w:webHidden/>
              </w:rPr>
              <w:tab/>
            </w:r>
            <w:r w:rsidR="001A3C67">
              <w:rPr>
                <w:noProof/>
                <w:webHidden/>
              </w:rPr>
              <w:fldChar w:fldCharType="begin"/>
            </w:r>
            <w:r w:rsidR="001A3C67">
              <w:rPr>
                <w:noProof/>
                <w:webHidden/>
              </w:rPr>
              <w:instrText xml:space="preserve"> PAGEREF _Toc117094344 \h </w:instrText>
            </w:r>
            <w:r w:rsidR="001A3C67">
              <w:rPr>
                <w:noProof/>
                <w:webHidden/>
              </w:rPr>
            </w:r>
            <w:r w:rsidR="001A3C67">
              <w:rPr>
                <w:noProof/>
                <w:webHidden/>
              </w:rPr>
              <w:fldChar w:fldCharType="separate"/>
            </w:r>
            <w:r w:rsidR="001A3C67">
              <w:rPr>
                <w:noProof/>
                <w:webHidden/>
              </w:rPr>
              <w:t>23</w:t>
            </w:r>
            <w:r w:rsidR="001A3C67">
              <w:rPr>
                <w:noProof/>
                <w:webHidden/>
              </w:rPr>
              <w:fldChar w:fldCharType="end"/>
            </w:r>
          </w:hyperlink>
        </w:p>
        <w:p w14:paraId="33FDA80D" w14:textId="7D85404A" w:rsidR="001A3C67" w:rsidRDefault="00CF4633" w:rsidP="001A3C67">
          <w:pPr>
            <w:pStyle w:val="TOC2"/>
            <w:spacing w:after="0"/>
            <w:rPr>
              <w:rFonts w:asciiTheme="minorHAnsi" w:eastAsiaTheme="minorEastAsia" w:hAnsiTheme="minorHAnsi"/>
              <w:noProof/>
              <w:sz w:val="22"/>
              <w:lang w:val="en-GB" w:eastAsia="en-GB"/>
            </w:rPr>
          </w:pPr>
          <w:hyperlink w:anchor="_Toc117094345" w:history="1">
            <w:r w:rsidR="001A3C67" w:rsidRPr="003C1B1F">
              <w:rPr>
                <w:rStyle w:val="Hyperlink"/>
                <w:noProof/>
              </w:rPr>
              <w:t>4.3</w:t>
            </w:r>
            <w:r w:rsidR="001A3C67">
              <w:rPr>
                <w:rFonts w:asciiTheme="minorHAnsi" w:eastAsiaTheme="minorEastAsia" w:hAnsiTheme="minorHAnsi"/>
                <w:noProof/>
                <w:sz w:val="22"/>
                <w:lang w:val="en-GB" w:eastAsia="en-GB"/>
              </w:rPr>
              <w:tab/>
            </w:r>
            <w:r w:rsidR="001A3C67" w:rsidRPr="003C1B1F">
              <w:rPr>
                <w:rStyle w:val="Hyperlink"/>
                <w:noProof/>
              </w:rPr>
              <w:t>Individual Component Architecture and Overview</w:t>
            </w:r>
            <w:r w:rsidR="001A3C67">
              <w:rPr>
                <w:noProof/>
                <w:webHidden/>
              </w:rPr>
              <w:tab/>
            </w:r>
            <w:r w:rsidR="001A3C67">
              <w:rPr>
                <w:noProof/>
                <w:webHidden/>
              </w:rPr>
              <w:fldChar w:fldCharType="begin"/>
            </w:r>
            <w:r w:rsidR="001A3C67">
              <w:rPr>
                <w:noProof/>
                <w:webHidden/>
              </w:rPr>
              <w:instrText xml:space="preserve"> PAGEREF _Toc117094345 \h </w:instrText>
            </w:r>
            <w:r w:rsidR="001A3C67">
              <w:rPr>
                <w:noProof/>
                <w:webHidden/>
              </w:rPr>
            </w:r>
            <w:r w:rsidR="001A3C67">
              <w:rPr>
                <w:noProof/>
                <w:webHidden/>
              </w:rPr>
              <w:fldChar w:fldCharType="separate"/>
            </w:r>
            <w:r w:rsidR="001A3C67">
              <w:rPr>
                <w:noProof/>
                <w:webHidden/>
              </w:rPr>
              <w:t>23</w:t>
            </w:r>
            <w:r w:rsidR="001A3C67">
              <w:rPr>
                <w:noProof/>
                <w:webHidden/>
              </w:rPr>
              <w:fldChar w:fldCharType="end"/>
            </w:r>
          </w:hyperlink>
        </w:p>
        <w:p w14:paraId="2524CBCC" w14:textId="2A7B990E" w:rsidR="001A3C67" w:rsidRDefault="00CF4633" w:rsidP="001A3C67">
          <w:pPr>
            <w:pStyle w:val="TOC2"/>
            <w:spacing w:after="0"/>
            <w:rPr>
              <w:rFonts w:asciiTheme="minorHAnsi" w:eastAsiaTheme="minorEastAsia" w:hAnsiTheme="minorHAnsi"/>
              <w:noProof/>
              <w:sz w:val="22"/>
              <w:lang w:val="en-GB" w:eastAsia="en-GB"/>
            </w:rPr>
          </w:pPr>
          <w:hyperlink w:anchor="_Toc117094346" w:history="1">
            <w:r w:rsidR="001A3C67" w:rsidRPr="003C1B1F">
              <w:rPr>
                <w:rStyle w:val="Hyperlink"/>
                <w:noProof/>
              </w:rPr>
              <w:t>4.4</w:t>
            </w:r>
            <w:r w:rsidR="001A3C67">
              <w:rPr>
                <w:rFonts w:asciiTheme="minorHAnsi" w:eastAsiaTheme="minorEastAsia" w:hAnsiTheme="minorHAnsi"/>
                <w:noProof/>
                <w:sz w:val="22"/>
                <w:lang w:val="en-GB" w:eastAsia="en-GB"/>
              </w:rPr>
              <w:tab/>
            </w:r>
            <w:r w:rsidR="001A3C67" w:rsidRPr="003C1B1F">
              <w:rPr>
                <w:rStyle w:val="Hyperlink"/>
                <w:noProof/>
              </w:rPr>
              <w:t>Generating Model Explanations</w:t>
            </w:r>
            <w:r w:rsidR="001A3C67">
              <w:rPr>
                <w:noProof/>
                <w:webHidden/>
              </w:rPr>
              <w:tab/>
            </w:r>
            <w:r w:rsidR="001A3C67">
              <w:rPr>
                <w:noProof/>
                <w:webHidden/>
              </w:rPr>
              <w:fldChar w:fldCharType="begin"/>
            </w:r>
            <w:r w:rsidR="001A3C67">
              <w:rPr>
                <w:noProof/>
                <w:webHidden/>
              </w:rPr>
              <w:instrText xml:space="preserve"> PAGEREF _Toc117094346 \h </w:instrText>
            </w:r>
            <w:r w:rsidR="001A3C67">
              <w:rPr>
                <w:noProof/>
                <w:webHidden/>
              </w:rPr>
            </w:r>
            <w:r w:rsidR="001A3C67">
              <w:rPr>
                <w:noProof/>
                <w:webHidden/>
              </w:rPr>
              <w:fldChar w:fldCharType="separate"/>
            </w:r>
            <w:r w:rsidR="001A3C67">
              <w:rPr>
                <w:noProof/>
                <w:webHidden/>
              </w:rPr>
              <w:t>25</w:t>
            </w:r>
            <w:r w:rsidR="001A3C67">
              <w:rPr>
                <w:noProof/>
                <w:webHidden/>
              </w:rPr>
              <w:fldChar w:fldCharType="end"/>
            </w:r>
          </w:hyperlink>
        </w:p>
        <w:p w14:paraId="0FAB191E" w14:textId="4048DE97"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7" w:history="1">
            <w:r w:rsidR="001A3C67" w:rsidRPr="003C1B1F">
              <w:rPr>
                <w:rStyle w:val="Hyperlink"/>
                <w:noProof/>
              </w:rPr>
              <w:t>4.4.1</w:t>
            </w:r>
            <w:r w:rsidR="001A3C67">
              <w:rPr>
                <w:rFonts w:asciiTheme="minorHAnsi" w:eastAsiaTheme="minorEastAsia" w:hAnsiTheme="minorHAnsi"/>
                <w:noProof/>
                <w:sz w:val="22"/>
                <w:lang w:val="en-GB" w:eastAsia="en-GB"/>
              </w:rPr>
              <w:tab/>
            </w:r>
            <w:r w:rsidR="001A3C67" w:rsidRPr="003C1B1F">
              <w:rPr>
                <w:rStyle w:val="Hyperlink"/>
                <w:noProof/>
              </w:rPr>
              <w:t>Training a Rasa conversational AI model</w:t>
            </w:r>
            <w:r w:rsidR="001A3C67">
              <w:rPr>
                <w:noProof/>
                <w:webHidden/>
              </w:rPr>
              <w:tab/>
            </w:r>
            <w:r w:rsidR="001A3C67">
              <w:rPr>
                <w:noProof/>
                <w:webHidden/>
              </w:rPr>
              <w:fldChar w:fldCharType="begin"/>
            </w:r>
            <w:r w:rsidR="001A3C67">
              <w:rPr>
                <w:noProof/>
                <w:webHidden/>
              </w:rPr>
              <w:instrText xml:space="preserve"> PAGEREF _Toc117094347 \h </w:instrText>
            </w:r>
            <w:r w:rsidR="001A3C67">
              <w:rPr>
                <w:noProof/>
                <w:webHidden/>
              </w:rPr>
            </w:r>
            <w:r w:rsidR="001A3C67">
              <w:rPr>
                <w:noProof/>
                <w:webHidden/>
              </w:rPr>
              <w:fldChar w:fldCharType="separate"/>
            </w:r>
            <w:r w:rsidR="001A3C67">
              <w:rPr>
                <w:noProof/>
                <w:webHidden/>
              </w:rPr>
              <w:t>26</w:t>
            </w:r>
            <w:r w:rsidR="001A3C67">
              <w:rPr>
                <w:noProof/>
                <w:webHidden/>
              </w:rPr>
              <w:fldChar w:fldCharType="end"/>
            </w:r>
          </w:hyperlink>
        </w:p>
        <w:p w14:paraId="31EF5CBB" w14:textId="4565AEB7"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8" w:history="1">
            <w:r w:rsidR="001A3C67" w:rsidRPr="003C1B1F">
              <w:rPr>
                <w:rStyle w:val="Hyperlink"/>
                <w:noProof/>
              </w:rPr>
              <w:t>4.4.2</w:t>
            </w:r>
            <w:r w:rsidR="001A3C67">
              <w:rPr>
                <w:rFonts w:asciiTheme="minorHAnsi" w:eastAsiaTheme="minorEastAsia" w:hAnsiTheme="minorHAnsi"/>
                <w:noProof/>
                <w:sz w:val="22"/>
                <w:lang w:val="en-GB" w:eastAsia="en-GB"/>
              </w:rPr>
              <w:tab/>
            </w:r>
            <w:r w:rsidR="001A3C67" w:rsidRPr="003C1B1F">
              <w:rPr>
                <w:rStyle w:val="Hyperlink"/>
                <w:noProof/>
              </w:rPr>
              <w:t>Calculating global feature importance</w:t>
            </w:r>
            <w:r w:rsidR="001A3C67">
              <w:rPr>
                <w:noProof/>
                <w:webHidden/>
              </w:rPr>
              <w:tab/>
            </w:r>
            <w:r w:rsidR="001A3C67">
              <w:rPr>
                <w:noProof/>
                <w:webHidden/>
              </w:rPr>
              <w:fldChar w:fldCharType="begin"/>
            </w:r>
            <w:r w:rsidR="001A3C67">
              <w:rPr>
                <w:noProof/>
                <w:webHidden/>
              </w:rPr>
              <w:instrText xml:space="preserve"> PAGEREF _Toc117094348 \h </w:instrText>
            </w:r>
            <w:r w:rsidR="001A3C67">
              <w:rPr>
                <w:noProof/>
                <w:webHidden/>
              </w:rPr>
            </w:r>
            <w:r w:rsidR="001A3C67">
              <w:rPr>
                <w:noProof/>
                <w:webHidden/>
              </w:rPr>
              <w:fldChar w:fldCharType="separate"/>
            </w:r>
            <w:r w:rsidR="001A3C67">
              <w:rPr>
                <w:noProof/>
                <w:webHidden/>
              </w:rPr>
              <w:t>28</w:t>
            </w:r>
            <w:r w:rsidR="001A3C67">
              <w:rPr>
                <w:noProof/>
                <w:webHidden/>
              </w:rPr>
              <w:fldChar w:fldCharType="end"/>
            </w:r>
          </w:hyperlink>
        </w:p>
        <w:p w14:paraId="46C53AB0" w14:textId="19133D50"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49" w:history="1">
            <w:r w:rsidR="001A3C67" w:rsidRPr="003C1B1F">
              <w:rPr>
                <w:rStyle w:val="Hyperlink"/>
                <w:noProof/>
              </w:rPr>
              <w:t>4.4.3</w:t>
            </w:r>
            <w:r w:rsidR="001A3C67">
              <w:rPr>
                <w:rFonts w:asciiTheme="minorHAnsi" w:eastAsiaTheme="minorEastAsia" w:hAnsiTheme="minorHAnsi"/>
                <w:noProof/>
                <w:sz w:val="22"/>
                <w:lang w:val="en-GB" w:eastAsia="en-GB"/>
              </w:rPr>
              <w:tab/>
            </w:r>
            <w:r w:rsidR="001A3C67" w:rsidRPr="003C1B1F">
              <w:rPr>
                <w:rStyle w:val="Hyperlink"/>
                <w:noProof/>
              </w:rPr>
              <w:t>Calculating local feature importance</w:t>
            </w:r>
            <w:r w:rsidR="001A3C67">
              <w:rPr>
                <w:noProof/>
                <w:webHidden/>
              </w:rPr>
              <w:tab/>
            </w:r>
            <w:r w:rsidR="001A3C67">
              <w:rPr>
                <w:noProof/>
                <w:webHidden/>
              </w:rPr>
              <w:fldChar w:fldCharType="begin"/>
            </w:r>
            <w:r w:rsidR="001A3C67">
              <w:rPr>
                <w:noProof/>
                <w:webHidden/>
              </w:rPr>
              <w:instrText xml:space="preserve"> PAGEREF _Toc117094349 \h </w:instrText>
            </w:r>
            <w:r w:rsidR="001A3C67">
              <w:rPr>
                <w:noProof/>
                <w:webHidden/>
              </w:rPr>
            </w:r>
            <w:r w:rsidR="001A3C67">
              <w:rPr>
                <w:noProof/>
                <w:webHidden/>
              </w:rPr>
              <w:fldChar w:fldCharType="separate"/>
            </w:r>
            <w:r w:rsidR="001A3C67">
              <w:rPr>
                <w:noProof/>
                <w:webHidden/>
              </w:rPr>
              <w:t>30</w:t>
            </w:r>
            <w:r w:rsidR="001A3C67">
              <w:rPr>
                <w:noProof/>
                <w:webHidden/>
              </w:rPr>
              <w:fldChar w:fldCharType="end"/>
            </w:r>
          </w:hyperlink>
        </w:p>
        <w:p w14:paraId="17695A17" w14:textId="3E635B67"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0" w:history="1">
            <w:r w:rsidR="001A3C67" w:rsidRPr="003C1B1F">
              <w:rPr>
                <w:rStyle w:val="Hyperlink"/>
                <w:noProof/>
              </w:rPr>
              <w:t>4.4.4</w:t>
            </w:r>
            <w:r w:rsidR="001A3C67">
              <w:rPr>
                <w:rFonts w:asciiTheme="minorHAnsi" w:eastAsiaTheme="minorEastAsia" w:hAnsiTheme="minorHAnsi"/>
                <w:noProof/>
                <w:sz w:val="22"/>
                <w:lang w:val="en-GB" w:eastAsia="en-GB"/>
              </w:rPr>
              <w:tab/>
            </w:r>
            <w:r w:rsidR="001A3C67" w:rsidRPr="003C1B1F">
              <w:rPr>
                <w:rStyle w:val="Hyperlink"/>
                <w:noProof/>
              </w:rPr>
              <w:t>Calculating dual feature importance</w:t>
            </w:r>
            <w:r w:rsidR="001A3C67">
              <w:rPr>
                <w:noProof/>
                <w:webHidden/>
              </w:rPr>
              <w:tab/>
            </w:r>
            <w:r w:rsidR="001A3C67">
              <w:rPr>
                <w:noProof/>
                <w:webHidden/>
              </w:rPr>
              <w:fldChar w:fldCharType="begin"/>
            </w:r>
            <w:r w:rsidR="001A3C67">
              <w:rPr>
                <w:noProof/>
                <w:webHidden/>
              </w:rPr>
              <w:instrText xml:space="preserve"> PAGEREF _Toc117094350 \h </w:instrText>
            </w:r>
            <w:r w:rsidR="001A3C67">
              <w:rPr>
                <w:noProof/>
                <w:webHidden/>
              </w:rPr>
            </w:r>
            <w:r w:rsidR="001A3C67">
              <w:rPr>
                <w:noProof/>
                <w:webHidden/>
              </w:rPr>
              <w:fldChar w:fldCharType="separate"/>
            </w:r>
            <w:r w:rsidR="001A3C67">
              <w:rPr>
                <w:noProof/>
                <w:webHidden/>
              </w:rPr>
              <w:t>31</w:t>
            </w:r>
            <w:r w:rsidR="001A3C67">
              <w:rPr>
                <w:noProof/>
                <w:webHidden/>
              </w:rPr>
              <w:fldChar w:fldCharType="end"/>
            </w:r>
          </w:hyperlink>
        </w:p>
        <w:p w14:paraId="3FB1EA44" w14:textId="356754C4" w:rsidR="001A3C67" w:rsidRDefault="00CF4633" w:rsidP="001A3C67">
          <w:pPr>
            <w:pStyle w:val="TOC2"/>
            <w:spacing w:after="0"/>
            <w:rPr>
              <w:rFonts w:asciiTheme="minorHAnsi" w:eastAsiaTheme="minorEastAsia" w:hAnsiTheme="minorHAnsi"/>
              <w:noProof/>
              <w:sz w:val="22"/>
              <w:lang w:val="en-GB" w:eastAsia="en-GB"/>
            </w:rPr>
          </w:pPr>
          <w:hyperlink w:anchor="_Toc117094351" w:history="1">
            <w:r w:rsidR="001A3C67" w:rsidRPr="003C1B1F">
              <w:rPr>
                <w:rStyle w:val="Hyperlink"/>
                <w:noProof/>
              </w:rPr>
              <w:t>4.5</w:t>
            </w:r>
            <w:r w:rsidR="001A3C67">
              <w:rPr>
                <w:rFonts w:asciiTheme="minorHAnsi" w:eastAsiaTheme="minorEastAsia" w:hAnsiTheme="minorHAnsi"/>
                <w:noProof/>
                <w:sz w:val="22"/>
                <w:lang w:val="en-GB" w:eastAsia="en-GB"/>
              </w:rPr>
              <w:tab/>
            </w:r>
            <w:r w:rsidR="001A3C67" w:rsidRPr="003C1B1F">
              <w:rPr>
                <w:rStyle w:val="Hyperlink"/>
                <w:noProof/>
              </w:rPr>
              <w:t>DIME Python Package Implementation</w:t>
            </w:r>
            <w:r w:rsidR="001A3C67">
              <w:rPr>
                <w:noProof/>
                <w:webHidden/>
              </w:rPr>
              <w:tab/>
            </w:r>
            <w:r w:rsidR="001A3C67">
              <w:rPr>
                <w:noProof/>
                <w:webHidden/>
              </w:rPr>
              <w:fldChar w:fldCharType="begin"/>
            </w:r>
            <w:r w:rsidR="001A3C67">
              <w:rPr>
                <w:noProof/>
                <w:webHidden/>
              </w:rPr>
              <w:instrText xml:space="preserve"> PAGEREF _Toc117094351 \h </w:instrText>
            </w:r>
            <w:r w:rsidR="001A3C67">
              <w:rPr>
                <w:noProof/>
                <w:webHidden/>
              </w:rPr>
            </w:r>
            <w:r w:rsidR="001A3C67">
              <w:rPr>
                <w:noProof/>
                <w:webHidden/>
              </w:rPr>
              <w:fldChar w:fldCharType="separate"/>
            </w:r>
            <w:r w:rsidR="001A3C67">
              <w:rPr>
                <w:noProof/>
                <w:webHidden/>
              </w:rPr>
              <w:t>33</w:t>
            </w:r>
            <w:r w:rsidR="001A3C67">
              <w:rPr>
                <w:noProof/>
                <w:webHidden/>
              </w:rPr>
              <w:fldChar w:fldCharType="end"/>
            </w:r>
          </w:hyperlink>
        </w:p>
        <w:p w14:paraId="2774F83D" w14:textId="014A14EE"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2" w:history="1">
            <w:r w:rsidR="001A3C67" w:rsidRPr="003C1B1F">
              <w:rPr>
                <w:rStyle w:val="Hyperlink"/>
                <w:noProof/>
              </w:rPr>
              <w:t>4.5.1</w:t>
            </w:r>
            <w:r w:rsidR="001A3C67">
              <w:rPr>
                <w:rFonts w:asciiTheme="minorHAnsi" w:eastAsiaTheme="minorEastAsia" w:hAnsiTheme="minorHAnsi"/>
                <w:noProof/>
                <w:sz w:val="22"/>
                <w:lang w:val="en-GB" w:eastAsia="en-GB"/>
              </w:rPr>
              <w:tab/>
            </w:r>
            <w:r w:rsidR="001A3C67" w:rsidRPr="003C1B1F">
              <w:rPr>
                <w:rStyle w:val="Hyperlink"/>
                <w:noProof/>
              </w:rPr>
              <w:t>DIME CLI interface</w:t>
            </w:r>
            <w:r w:rsidR="001A3C67">
              <w:rPr>
                <w:noProof/>
                <w:webHidden/>
              </w:rPr>
              <w:tab/>
            </w:r>
            <w:r w:rsidR="001A3C67">
              <w:rPr>
                <w:noProof/>
                <w:webHidden/>
              </w:rPr>
              <w:fldChar w:fldCharType="begin"/>
            </w:r>
            <w:r w:rsidR="001A3C67">
              <w:rPr>
                <w:noProof/>
                <w:webHidden/>
              </w:rPr>
              <w:instrText xml:space="preserve"> PAGEREF _Toc117094352 \h </w:instrText>
            </w:r>
            <w:r w:rsidR="001A3C67">
              <w:rPr>
                <w:noProof/>
                <w:webHidden/>
              </w:rPr>
            </w:r>
            <w:r w:rsidR="001A3C67">
              <w:rPr>
                <w:noProof/>
                <w:webHidden/>
              </w:rPr>
              <w:fldChar w:fldCharType="separate"/>
            </w:r>
            <w:r w:rsidR="001A3C67">
              <w:rPr>
                <w:noProof/>
                <w:webHidden/>
              </w:rPr>
              <w:t>34</w:t>
            </w:r>
            <w:r w:rsidR="001A3C67">
              <w:rPr>
                <w:noProof/>
                <w:webHidden/>
              </w:rPr>
              <w:fldChar w:fldCharType="end"/>
            </w:r>
          </w:hyperlink>
        </w:p>
        <w:p w14:paraId="4D640537" w14:textId="0B121672"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3" w:history="1">
            <w:r w:rsidR="001A3C67" w:rsidRPr="003C1B1F">
              <w:rPr>
                <w:rStyle w:val="Hyperlink"/>
                <w:noProof/>
              </w:rPr>
              <w:t>4.5.2</w:t>
            </w:r>
            <w:r w:rsidR="001A3C67">
              <w:rPr>
                <w:rFonts w:asciiTheme="minorHAnsi" w:eastAsiaTheme="minorEastAsia" w:hAnsiTheme="minorHAnsi"/>
                <w:noProof/>
                <w:sz w:val="22"/>
                <w:lang w:val="en-GB" w:eastAsia="en-GB"/>
              </w:rPr>
              <w:tab/>
            </w:r>
            <w:r w:rsidR="001A3C67" w:rsidRPr="003C1B1F">
              <w:rPr>
                <w:rStyle w:val="Hyperlink"/>
                <w:noProof/>
              </w:rPr>
              <w:t>DIME project structure</w:t>
            </w:r>
            <w:r w:rsidR="001A3C67">
              <w:rPr>
                <w:noProof/>
                <w:webHidden/>
              </w:rPr>
              <w:tab/>
            </w:r>
            <w:r w:rsidR="001A3C67">
              <w:rPr>
                <w:noProof/>
                <w:webHidden/>
              </w:rPr>
              <w:fldChar w:fldCharType="begin"/>
            </w:r>
            <w:r w:rsidR="001A3C67">
              <w:rPr>
                <w:noProof/>
                <w:webHidden/>
              </w:rPr>
              <w:instrText xml:space="preserve"> PAGEREF _Toc117094353 \h </w:instrText>
            </w:r>
            <w:r w:rsidR="001A3C67">
              <w:rPr>
                <w:noProof/>
                <w:webHidden/>
              </w:rPr>
            </w:r>
            <w:r w:rsidR="001A3C67">
              <w:rPr>
                <w:noProof/>
                <w:webHidden/>
              </w:rPr>
              <w:fldChar w:fldCharType="separate"/>
            </w:r>
            <w:r w:rsidR="001A3C67">
              <w:rPr>
                <w:noProof/>
                <w:webHidden/>
              </w:rPr>
              <w:t>36</w:t>
            </w:r>
            <w:r w:rsidR="001A3C67">
              <w:rPr>
                <w:noProof/>
                <w:webHidden/>
              </w:rPr>
              <w:fldChar w:fldCharType="end"/>
            </w:r>
          </w:hyperlink>
        </w:p>
        <w:p w14:paraId="1128ECA5" w14:textId="78ABE17B"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4" w:history="1">
            <w:r w:rsidR="001A3C67" w:rsidRPr="003C1B1F">
              <w:rPr>
                <w:rStyle w:val="Hyperlink"/>
                <w:noProof/>
              </w:rPr>
              <w:t>4.5.3</w:t>
            </w:r>
            <w:r w:rsidR="001A3C67">
              <w:rPr>
                <w:rFonts w:asciiTheme="minorHAnsi" w:eastAsiaTheme="minorEastAsia" w:hAnsiTheme="minorHAnsi"/>
                <w:noProof/>
                <w:sz w:val="22"/>
                <w:lang w:val="en-GB" w:eastAsia="en-GB"/>
              </w:rPr>
              <w:tab/>
            </w:r>
            <w:r w:rsidR="001A3C67" w:rsidRPr="003C1B1F">
              <w:rPr>
                <w:rStyle w:val="Hyperlink"/>
                <w:noProof/>
              </w:rPr>
              <w:t>Dime configuration file</w:t>
            </w:r>
            <w:r w:rsidR="001A3C67">
              <w:rPr>
                <w:noProof/>
                <w:webHidden/>
              </w:rPr>
              <w:tab/>
            </w:r>
            <w:r w:rsidR="001A3C67">
              <w:rPr>
                <w:noProof/>
                <w:webHidden/>
              </w:rPr>
              <w:fldChar w:fldCharType="begin"/>
            </w:r>
            <w:r w:rsidR="001A3C67">
              <w:rPr>
                <w:noProof/>
                <w:webHidden/>
              </w:rPr>
              <w:instrText xml:space="preserve"> PAGEREF _Toc117094354 \h </w:instrText>
            </w:r>
            <w:r w:rsidR="001A3C67">
              <w:rPr>
                <w:noProof/>
                <w:webHidden/>
              </w:rPr>
            </w:r>
            <w:r w:rsidR="001A3C67">
              <w:rPr>
                <w:noProof/>
                <w:webHidden/>
              </w:rPr>
              <w:fldChar w:fldCharType="separate"/>
            </w:r>
            <w:r w:rsidR="001A3C67">
              <w:rPr>
                <w:noProof/>
                <w:webHidden/>
              </w:rPr>
              <w:t>38</w:t>
            </w:r>
            <w:r w:rsidR="001A3C67">
              <w:rPr>
                <w:noProof/>
                <w:webHidden/>
              </w:rPr>
              <w:fldChar w:fldCharType="end"/>
            </w:r>
          </w:hyperlink>
        </w:p>
        <w:p w14:paraId="6A0B2B5D" w14:textId="199F498F"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5" w:history="1">
            <w:r w:rsidR="001A3C67" w:rsidRPr="003C1B1F">
              <w:rPr>
                <w:rStyle w:val="Hyperlink"/>
                <w:noProof/>
              </w:rPr>
              <w:t>4.5.4</w:t>
            </w:r>
            <w:r w:rsidR="001A3C67">
              <w:rPr>
                <w:rFonts w:asciiTheme="minorHAnsi" w:eastAsiaTheme="minorEastAsia" w:hAnsiTheme="minorHAnsi"/>
                <w:noProof/>
                <w:sz w:val="22"/>
                <w:lang w:val="en-GB" w:eastAsia="en-GB"/>
              </w:rPr>
              <w:tab/>
            </w:r>
            <w:r w:rsidR="001A3C67" w:rsidRPr="003C1B1F">
              <w:rPr>
                <w:rStyle w:val="Hyperlink"/>
                <w:noProof/>
              </w:rPr>
              <w:t>DIME explanation objects</w:t>
            </w:r>
            <w:r w:rsidR="001A3C67">
              <w:rPr>
                <w:noProof/>
                <w:webHidden/>
              </w:rPr>
              <w:tab/>
            </w:r>
            <w:r w:rsidR="001A3C67">
              <w:rPr>
                <w:noProof/>
                <w:webHidden/>
              </w:rPr>
              <w:fldChar w:fldCharType="begin"/>
            </w:r>
            <w:r w:rsidR="001A3C67">
              <w:rPr>
                <w:noProof/>
                <w:webHidden/>
              </w:rPr>
              <w:instrText xml:space="preserve"> PAGEREF _Toc117094355 \h </w:instrText>
            </w:r>
            <w:r w:rsidR="001A3C67">
              <w:rPr>
                <w:noProof/>
                <w:webHidden/>
              </w:rPr>
            </w:r>
            <w:r w:rsidR="001A3C67">
              <w:rPr>
                <w:noProof/>
                <w:webHidden/>
              </w:rPr>
              <w:fldChar w:fldCharType="separate"/>
            </w:r>
            <w:r w:rsidR="001A3C67">
              <w:rPr>
                <w:noProof/>
                <w:webHidden/>
              </w:rPr>
              <w:t>38</w:t>
            </w:r>
            <w:r w:rsidR="001A3C67">
              <w:rPr>
                <w:noProof/>
                <w:webHidden/>
              </w:rPr>
              <w:fldChar w:fldCharType="end"/>
            </w:r>
          </w:hyperlink>
        </w:p>
        <w:p w14:paraId="498B7C2E" w14:textId="11BE6B24"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6" w:history="1">
            <w:r w:rsidR="001A3C67" w:rsidRPr="003C1B1F">
              <w:rPr>
                <w:rStyle w:val="Hyperlink"/>
                <w:noProof/>
              </w:rPr>
              <w:t>4.5.5</w:t>
            </w:r>
            <w:r w:rsidR="001A3C67">
              <w:rPr>
                <w:rFonts w:asciiTheme="minorHAnsi" w:eastAsiaTheme="minorEastAsia" w:hAnsiTheme="minorHAnsi"/>
                <w:noProof/>
                <w:sz w:val="22"/>
                <w:lang w:val="en-GB" w:eastAsia="en-GB"/>
              </w:rPr>
              <w:tab/>
            </w:r>
            <w:r w:rsidR="001A3C67" w:rsidRPr="003C1B1F">
              <w:rPr>
                <w:rStyle w:val="Hyperlink"/>
                <w:noProof/>
              </w:rPr>
              <w:t>DIME visualizations</w:t>
            </w:r>
            <w:r w:rsidR="001A3C67">
              <w:rPr>
                <w:noProof/>
                <w:webHidden/>
              </w:rPr>
              <w:tab/>
            </w:r>
            <w:r w:rsidR="001A3C67">
              <w:rPr>
                <w:noProof/>
                <w:webHidden/>
              </w:rPr>
              <w:fldChar w:fldCharType="begin"/>
            </w:r>
            <w:r w:rsidR="001A3C67">
              <w:rPr>
                <w:noProof/>
                <w:webHidden/>
              </w:rPr>
              <w:instrText xml:space="preserve"> PAGEREF _Toc117094356 \h </w:instrText>
            </w:r>
            <w:r w:rsidR="001A3C67">
              <w:rPr>
                <w:noProof/>
                <w:webHidden/>
              </w:rPr>
            </w:r>
            <w:r w:rsidR="001A3C67">
              <w:rPr>
                <w:noProof/>
                <w:webHidden/>
              </w:rPr>
              <w:fldChar w:fldCharType="separate"/>
            </w:r>
            <w:r w:rsidR="001A3C67">
              <w:rPr>
                <w:noProof/>
                <w:webHidden/>
              </w:rPr>
              <w:t>40</w:t>
            </w:r>
            <w:r w:rsidR="001A3C67">
              <w:rPr>
                <w:noProof/>
                <w:webHidden/>
              </w:rPr>
              <w:fldChar w:fldCharType="end"/>
            </w:r>
          </w:hyperlink>
        </w:p>
        <w:p w14:paraId="0727D20C" w14:textId="372F7C71"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7" w:history="1">
            <w:r w:rsidR="001A3C67" w:rsidRPr="003C1B1F">
              <w:rPr>
                <w:rStyle w:val="Hyperlink"/>
                <w:noProof/>
              </w:rPr>
              <w:t>4.5.6</w:t>
            </w:r>
            <w:r w:rsidR="001A3C67">
              <w:rPr>
                <w:rFonts w:asciiTheme="minorHAnsi" w:eastAsiaTheme="minorEastAsia" w:hAnsiTheme="minorHAnsi"/>
                <w:noProof/>
                <w:sz w:val="22"/>
                <w:lang w:val="en-GB" w:eastAsia="en-GB"/>
              </w:rPr>
              <w:tab/>
            </w:r>
            <w:r w:rsidR="001A3C67" w:rsidRPr="003C1B1F">
              <w:rPr>
                <w:rStyle w:val="Hyperlink"/>
                <w:noProof/>
              </w:rPr>
              <w:t>DIME server graphical user interface</w:t>
            </w:r>
            <w:r w:rsidR="001A3C67">
              <w:rPr>
                <w:noProof/>
                <w:webHidden/>
              </w:rPr>
              <w:tab/>
            </w:r>
            <w:r w:rsidR="001A3C67">
              <w:rPr>
                <w:noProof/>
                <w:webHidden/>
              </w:rPr>
              <w:fldChar w:fldCharType="begin"/>
            </w:r>
            <w:r w:rsidR="001A3C67">
              <w:rPr>
                <w:noProof/>
                <w:webHidden/>
              </w:rPr>
              <w:instrText xml:space="preserve"> PAGEREF _Toc117094357 \h </w:instrText>
            </w:r>
            <w:r w:rsidR="001A3C67">
              <w:rPr>
                <w:noProof/>
                <w:webHidden/>
              </w:rPr>
            </w:r>
            <w:r w:rsidR="001A3C67">
              <w:rPr>
                <w:noProof/>
                <w:webHidden/>
              </w:rPr>
              <w:fldChar w:fldCharType="separate"/>
            </w:r>
            <w:r w:rsidR="001A3C67">
              <w:rPr>
                <w:noProof/>
                <w:webHidden/>
              </w:rPr>
              <w:t>41</w:t>
            </w:r>
            <w:r w:rsidR="001A3C67">
              <w:rPr>
                <w:noProof/>
                <w:webHidden/>
              </w:rPr>
              <w:fldChar w:fldCharType="end"/>
            </w:r>
          </w:hyperlink>
        </w:p>
        <w:p w14:paraId="1DB1C7F7" w14:textId="6BFED8D6" w:rsidR="001A3C67" w:rsidRDefault="00CF4633" w:rsidP="001A3C67">
          <w:pPr>
            <w:pStyle w:val="TOC2"/>
            <w:spacing w:after="0"/>
            <w:rPr>
              <w:rFonts w:asciiTheme="minorHAnsi" w:eastAsiaTheme="minorEastAsia" w:hAnsiTheme="minorHAnsi"/>
              <w:noProof/>
              <w:sz w:val="22"/>
              <w:lang w:val="en-GB" w:eastAsia="en-GB"/>
            </w:rPr>
          </w:pPr>
          <w:hyperlink w:anchor="_Toc117094358" w:history="1">
            <w:r w:rsidR="001A3C67" w:rsidRPr="003C1B1F">
              <w:rPr>
                <w:rStyle w:val="Hyperlink"/>
                <w:noProof/>
              </w:rPr>
              <w:t>4.6</w:t>
            </w:r>
            <w:r w:rsidR="001A3C67">
              <w:rPr>
                <w:rFonts w:asciiTheme="minorHAnsi" w:eastAsiaTheme="minorEastAsia" w:hAnsiTheme="minorHAnsi"/>
                <w:noProof/>
                <w:sz w:val="22"/>
                <w:lang w:val="en-GB" w:eastAsia="en-GB"/>
              </w:rPr>
              <w:tab/>
            </w:r>
            <w:r w:rsidR="001A3C67" w:rsidRPr="003C1B1F">
              <w:rPr>
                <w:rStyle w:val="Hyperlink"/>
                <w:noProof/>
              </w:rPr>
              <w:t>Tools and Technologies</w:t>
            </w:r>
            <w:r w:rsidR="001A3C67">
              <w:rPr>
                <w:noProof/>
                <w:webHidden/>
              </w:rPr>
              <w:tab/>
            </w:r>
            <w:r w:rsidR="001A3C67">
              <w:rPr>
                <w:noProof/>
                <w:webHidden/>
              </w:rPr>
              <w:fldChar w:fldCharType="begin"/>
            </w:r>
            <w:r w:rsidR="001A3C67">
              <w:rPr>
                <w:noProof/>
                <w:webHidden/>
              </w:rPr>
              <w:instrText xml:space="preserve"> PAGEREF _Toc117094358 \h </w:instrText>
            </w:r>
            <w:r w:rsidR="001A3C67">
              <w:rPr>
                <w:noProof/>
                <w:webHidden/>
              </w:rPr>
            </w:r>
            <w:r w:rsidR="001A3C67">
              <w:rPr>
                <w:noProof/>
                <w:webHidden/>
              </w:rPr>
              <w:fldChar w:fldCharType="separate"/>
            </w:r>
            <w:r w:rsidR="001A3C67">
              <w:rPr>
                <w:noProof/>
                <w:webHidden/>
              </w:rPr>
              <w:t>42</w:t>
            </w:r>
            <w:r w:rsidR="001A3C67">
              <w:rPr>
                <w:noProof/>
                <w:webHidden/>
              </w:rPr>
              <w:fldChar w:fldCharType="end"/>
            </w:r>
          </w:hyperlink>
        </w:p>
        <w:p w14:paraId="48510BA6" w14:textId="0783486A"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59" w:history="1">
            <w:r w:rsidR="001A3C67" w:rsidRPr="003C1B1F">
              <w:rPr>
                <w:rStyle w:val="Hyperlink"/>
                <w:noProof/>
              </w:rPr>
              <w:t>4.6.1</w:t>
            </w:r>
            <w:r w:rsidR="001A3C67">
              <w:rPr>
                <w:rFonts w:asciiTheme="minorHAnsi" w:eastAsiaTheme="minorEastAsia" w:hAnsiTheme="minorHAnsi"/>
                <w:noProof/>
                <w:sz w:val="22"/>
                <w:lang w:val="en-GB" w:eastAsia="en-GB"/>
              </w:rPr>
              <w:tab/>
            </w:r>
            <w:r w:rsidR="001A3C67" w:rsidRPr="003C1B1F">
              <w:rPr>
                <w:rStyle w:val="Hyperlink"/>
                <w:noProof/>
              </w:rPr>
              <w:t>DIME package implementation</w:t>
            </w:r>
            <w:r w:rsidR="001A3C67">
              <w:rPr>
                <w:noProof/>
                <w:webHidden/>
              </w:rPr>
              <w:tab/>
            </w:r>
            <w:r w:rsidR="001A3C67">
              <w:rPr>
                <w:noProof/>
                <w:webHidden/>
              </w:rPr>
              <w:fldChar w:fldCharType="begin"/>
            </w:r>
            <w:r w:rsidR="001A3C67">
              <w:rPr>
                <w:noProof/>
                <w:webHidden/>
              </w:rPr>
              <w:instrText xml:space="preserve"> PAGEREF _Toc117094359 \h </w:instrText>
            </w:r>
            <w:r w:rsidR="001A3C67">
              <w:rPr>
                <w:noProof/>
                <w:webHidden/>
              </w:rPr>
            </w:r>
            <w:r w:rsidR="001A3C67">
              <w:rPr>
                <w:noProof/>
                <w:webHidden/>
              </w:rPr>
              <w:fldChar w:fldCharType="separate"/>
            </w:r>
            <w:r w:rsidR="001A3C67">
              <w:rPr>
                <w:noProof/>
                <w:webHidden/>
              </w:rPr>
              <w:t>42</w:t>
            </w:r>
            <w:r w:rsidR="001A3C67">
              <w:rPr>
                <w:noProof/>
                <w:webHidden/>
              </w:rPr>
              <w:fldChar w:fldCharType="end"/>
            </w:r>
          </w:hyperlink>
        </w:p>
        <w:p w14:paraId="6838ACA1" w14:textId="0C1F677D"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0" w:history="1">
            <w:r w:rsidR="001A3C67" w:rsidRPr="003C1B1F">
              <w:rPr>
                <w:rStyle w:val="Hyperlink"/>
                <w:noProof/>
              </w:rPr>
              <w:t>4.6.2</w:t>
            </w:r>
            <w:r w:rsidR="001A3C67">
              <w:rPr>
                <w:rFonts w:asciiTheme="minorHAnsi" w:eastAsiaTheme="minorEastAsia" w:hAnsiTheme="minorHAnsi"/>
                <w:noProof/>
                <w:sz w:val="22"/>
                <w:lang w:val="en-GB" w:eastAsia="en-GB"/>
              </w:rPr>
              <w:tab/>
            </w:r>
            <w:r w:rsidR="001A3C67" w:rsidRPr="003C1B1F">
              <w:rPr>
                <w:rStyle w:val="Hyperlink"/>
                <w:noProof/>
              </w:rPr>
              <w:t>DIME server implementation</w:t>
            </w:r>
            <w:r w:rsidR="001A3C67">
              <w:rPr>
                <w:noProof/>
                <w:webHidden/>
              </w:rPr>
              <w:tab/>
            </w:r>
            <w:r w:rsidR="001A3C67">
              <w:rPr>
                <w:noProof/>
                <w:webHidden/>
              </w:rPr>
              <w:fldChar w:fldCharType="begin"/>
            </w:r>
            <w:r w:rsidR="001A3C67">
              <w:rPr>
                <w:noProof/>
                <w:webHidden/>
              </w:rPr>
              <w:instrText xml:space="preserve"> PAGEREF _Toc117094360 \h </w:instrText>
            </w:r>
            <w:r w:rsidR="001A3C67">
              <w:rPr>
                <w:noProof/>
                <w:webHidden/>
              </w:rPr>
            </w:r>
            <w:r w:rsidR="001A3C67">
              <w:rPr>
                <w:noProof/>
                <w:webHidden/>
              </w:rPr>
              <w:fldChar w:fldCharType="separate"/>
            </w:r>
            <w:r w:rsidR="001A3C67">
              <w:rPr>
                <w:noProof/>
                <w:webHidden/>
              </w:rPr>
              <w:t>42</w:t>
            </w:r>
            <w:r w:rsidR="001A3C67">
              <w:rPr>
                <w:noProof/>
                <w:webHidden/>
              </w:rPr>
              <w:fldChar w:fldCharType="end"/>
            </w:r>
          </w:hyperlink>
        </w:p>
        <w:p w14:paraId="614387B5" w14:textId="7E283CFB"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1" w:history="1">
            <w:r w:rsidR="001A3C67" w:rsidRPr="003C1B1F">
              <w:rPr>
                <w:rStyle w:val="Hyperlink"/>
                <w:noProof/>
              </w:rPr>
              <w:t>4.6.3</w:t>
            </w:r>
            <w:r w:rsidR="001A3C67">
              <w:rPr>
                <w:rFonts w:asciiTheme="minorHAnsi" w:eastAsiaTheme="minorEastAsia" w:hAnsiTheme="minorHAnsi"/>
                <w:noProof/>
                <w:sz w:val="22"/>
                <w:lang w:val="en-GB" w:eastAsia="en-GB"/>
              </w:rPr>
              <w:tab/>
            </w:r>
            <w:r w:rsidR="001A3C67" w:rsidRPr="003C1B1F">
              <w:rPr>
                <w:rStyle w:val="Hyperlink"/>
                <w:noProof/>
              </w:rPr>
              <w:t>DIME server front end development</w:t>
            </w:r>
            <w:r w:rsidR="001A3C67">
              <w:rPr>
                <w:noProof/>
                <w:webHidden/>
              </w:rPr>
              <w:tab/>
            </w:r>
            <w:r w:rsidR="001A3C67">
              <w:rPr>
                <w:noProof/>
                <w:webHidden/>
              </w:rPr>
              <w:fldChar w:fldCharType="begin"/>
            </w:r>
            <w:r w:rsidR="001A3C67">
              <w:rPr>
                <w:noProof/>
                <w:webHidden/>
              </w:rPr>
              <w:instrText xml:space="preserve"> PAGEREF _Toc117094361 \h </w:instrText>
            </w:r>
            <w:r w:rsidR="001A3C67">
              <w:rPr>
                <w:noProof/>
                <w:webHidden/>
              </w:rPr>
            </w:r>
            <w:r w:rsidR="001A3C67">
              <w:rPr>
                <w:noProof/>
                <w:webHidden/>
              </w:rPr>
              <w:fldChar w:fldCharType="separate"/>
            </w:r>
            <w:r w:rsidR="001A3C67">
              <w:rPr>
                <w:noProof/>
                <w:webHidden/>
              </w:rPr>
              <w:t>43</w:t>
            </w:r>
            <w:r w:rsidR="001A3C67">
              <w:rPr>
                <w:noProof/>
                <w:webHidden/>
              </w:rPr>
              <w:fldChar w:fldCharType="end"/>
            </w:r>
          </w:hyperlink>
        </w:p>
        <w:p w14:paraId="76BA282E" w14:textId="4A7061A1"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2" w:history="1">
            <w:r w:rsidR="001A3C67" w:rsidRPr="003C1B1F">
              <w:rPr>
                <w:rStyle w:val="Hyperlink"/>
                <w:noProof/>
              </w:rPr>
              <w:t>4.6.4</w:t>
            </w:r>
            <w:r w:rsidR="001A3C67">
              <w:rPr>
                <w:rFonts w:asciiTheme="minorHAnsi" w:eastAsiaTheme="minorEastAsia" w:hAnsiTheme="minorHAnsi"/>
                <w:noProof/>
                <w:sz w:val="22"/>
                <w:lang w:val="en-GB" w:eastAsia="en-GB"/>
              </w:rPr>
              <w:tab/>
            </w:r>
            <w:r w:rsidR="001A3C67" w:rsidRPr="003C1B1F">
              <w:rPr>
                <w:rStyle w:val="Hyperlink"/>
                <w:noProof/>
              </w:rPr>
              <w:t>Python development environment</w:t>
            </w:r>
            <w:r w:rsidR="001A3C67">
              <w:rPr>
                <w:noProof/>
                <w:webHidden/>
              </w:rPr>
              <w:tab/>
            </w:r>
            <w:r w:rsidR="001A3C67">
              <w:rPr>
                <w:noProof/>
                <w:webHidden/>
              </w:rPr>
              <w:fldChar w:fldCharType="begin"/>
            </w:r>
            <w:r w:rsidR="001A3C67">
              <w:rPr>
                <w:noProof/>
                <w:webHidden/>
              </w:rPr>
              <w:instrText xml:space="preserve"> PAGEREF _Toc117094362 \h </w:instrText>
            </w:r>
            <w:r w:rsidR="001A3C67">
              <w:rPr>
                <w:noProof/>
                <w:webHidden/>
              </w:rPr>
            </w:r>
            <w:r w:rsidR="001A3C67">
              <w:rPr>
                <w:noProof/>
                <w:webHidden/>
              </w:rPr>
              <w:fldChar w:fldCharType="separate"/>
            </w:r>
            <w:r w:rsidR="001A3C67">
              <w:rPr>
                <w:noProof/>
                <w:webHidden/>
              </w:rPr>
              <w:t>43</w:t>
            </w:r>
            <w:r w:rsidR="001A3C67">
              <w:rPr>
                <w:noProof/>
                <w:webHidden/>
              </w:rPr>
              <w:fldChar w:fldCharType="end"/>
            </w:r>
          </w:hyperlink>
        </w:p>
        <w:p w14:paraId="5EA46F76" w14:textId="1A1AA400"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3" w:history="1">
            <w:r w:rsidR="001A3C67" w:rsidRPr="003C1B1F">
              <w:rPr>
                <w:rStyle w:val="Hyperlink"/>
                <w:noProof/>
              </w:rPr>
              <w:t>4.6.5</w:t>
            </w:r>
            <w:r w:rsidR="001A3C67">
              <w:rPr>
                <w:rFonts w:asciiTheme="minorHAnsi" w:eastAsiaTheme="minorEastAsia" w:hAnsiTheme="minorHAnsi"/>
                <w:noProof/>
                <w:sz w:val="22"/>
                <w:lang w:val="en-GB" w:eastAsia="en-GB"/>
              </w:rPr>
              <w:tab/>
            </w:r>
            <w:r w:rsidR="001A3C67" w:rsidRPr="003C1B1F">
              <w:rPr>
                <w:rStyle w:val="Hyperlink"/>
                <w:noProof/>
              </w:rPr>
              <w:t>Source code, version, and release management</w:t>
            </w:r>
            <w:r w:rsidR="001A3C67">
              <w:rPr>
                <w:noProof/>
                <w:webHidden/>
              </w:rPr>
              <w:tab/>
            </w:r>
            <w:r w:rsidR="001A3C67">
              <w:rPr>
                <w:noProof/>
                <w:webHidden/>
              </w:rPr>
              <w:fldChar w:fldCharType="begin"/>
            </w:r>
            <w:r w:rsidR="001A3C67">
              <w:rPr>
                <w:noProof/>
                <w:webHidden/>
              </w:rPr>
              <w:instrText xml:space="preserve"> PAGEREF _Toc117094363 \h </w:instrText>
            </w:r>
            <w:r w:rsidR="001A3C67">
              <w:rPr>
                <w:noProof/>
                <w:webHidden/>
              </w:rPr>
            </w:r>
            <w:r w:rsidR="001A3C67">
              <w:rPr>
                <w:noProof/>
                <w:webHidden/>
              </w:rPr>
              <w:fldChar w:fldCharType="separate"/>
            </w:r>
            <w:r w:rsidR="001A3C67">
              <w:rPr>
                <w:noProof/>
                <w:webHidden/>
              </w:rPr>
              <w:t>43</w:t>
            </w:r>
            <w:r w:rsidR="001A3C67">
              <w:rPr>
                <w:noProof/>
                <w:webHidden/>
              </w:rPr>
              <w:fldChar w:fldCharType="end"/>
            </w:r>
          </w:hyperlink>
        </w:p>
        <w:p w14:paraId="6554DA5B" w14:textId="545D6B48" w:rsidR="001A3C67" w:rsidRDefault="00CF4633" w:rsidP="001A3C67">
          <w:pPr>
            <w:pStyle w:val="TOC2"/>
            <w:spacing w:after="0"/>
            <w:rPr>
              <w:rFonts w:asciiTheme="minorHAnsi" w:eastAsiaTheme="minorEastAsia" w:hAnsiTheme="minorHAnsi"/>
              <w:noProof/>
              <w:sz w:val="22"/>
              <w:lang w:val="en-GB" w:eastAsia="en-GB"/>
            </w:rPr>
          </w:pPr>
          <w:hyperlink w:anchor="_Toc117094364" w:history="1">
            <w:r w:rsidR="001A3C67" w:rsidRPr="003C1B1F">
              <w:rPr>
                <w:rStyle w:val="Hyperlink"/>
                <w:noProof/>
              </w:rPr>
              <w:t>4.7</w:t>
            </w:r>
            <w:r w:rsidR="001A3C67">
              <w:rPr>
                <w:rFonts w:asciiTheme="minorHAnsi" w:eastAsiaTheme="minorEastAsia" w:hAnsiTheme="minorHAnsi"/>
                <w:noProof/>
                <w:sz w:val="22"/>
                <w:lang w:val="en-GB" w:eastAsia="en-GB"/>
              </w:rPr>
              <w:tab/>
            </w:r>
            <w:r w:rsidR="001A3C67" w:rsidRPr="003C1B1F">
              <w:rPr>
                <w:rStyle w:val="Hyperlink"/>
                <w:noProof/>
              </w:rPr>
              <w:t>Commercialization Aspect of the Product</w:t>
            </w:r>
            <w:r w:rsidR="001A3C67">
              <w:rPr>
                <w:noProof/>
                <w:webHidden/>
              </w:rPr>
              <w:tab/>
            </w:r>
            <w:r w:rsidR="001A3C67">
              <w:rPr>
                <w:noProof/>
                <w:webHidden/>
              </w:rPr>
              <w:fldChar w:fldCharType="begin"/>
            </w:r>
            <w:r w:rsidR="001A3C67">
              <w:rPr>
                <w:noProof/>
                <w:webHidden/>
              </w:rPr>
              <w:instrText xml:space="preserve"> PAGEREF _Toc117094364 \h </w:instrText>
            </w:r>
            <w:r w:rsidR="001A3C67">
              <w:rPr>
                <w:noProof/>
                <w:webHidden/>
              </w:rPr>
            </w:r>
            <w:r w:rsidR="001A3C67">
              <w:rPr>
                <w:noProof/>
                <w:webHidden/>
              </w:rPr>
              <w:fldChar w:fldCharType="separate"/>
            </w:r>
            <w:r w:rsidR="001A3C67">
              <w:rPr>
                <w:noProof/>
                <w:webHidden/>
              </w:rPr>
              <w:t>44</w:t>
            </w:r>
            <w:r w:rsidR="001A3C67">
              <w:rPr>
                <w:noProof/>
                <w:webHidden/>
              </w:rPr>
              <w:fldChar w:fldCharType="end"/>
            </w:r>
          </w:hyperlink>
        </w:p>
        <w:p w14:paraId="0349C2C2" w14:textId="58B6195E" w:rsidR="001A3C67" w:rsidRDefault="00CF4633" w:rsidP="001A3C67">
          <w:pPr>
            <w:pStyle w:val="TOC1"/>
            <w:spacing w:before="0"/>
            <w:rPr>
              <w:rFonts w:asciiTheme="minorHAnsi" w:eastAsiaTheme="minorEastAsia" w:hAnsiTheme="minorHAnsi"/>
              <w:noProof/>
              <w:sz w:val="22"/>
              <w:lang w:val="en-GB" w:eastAsia="en-GB"/>
            </w:rPr>
          </w:pPr>
          <w:hyperlink w:anchor="_Toc117094365" w:history="1">
            <w:r w:rsidR="001A3C67" w:rsidRPr="003C1B1F">
              <w:rPr>
                <w:rStyle w:val="Hyperlink"/>
                <w:bCs/>
                <w:noProof/>
              </w:rPr>
              <w:t>5.</w:t>
            </w:r>
            <w:r w:rsidR="001A3C67">
              <w:rPr>
                <w:rFonts w:asciiTheme="minorHAnsi" w:eastAsiaTheme="minorEastAsia" w:hAnsiTheme="minorHAnsi"/>
                <w:noProof/>
                <w:sz w:val="22"/>
                <w:lang w:val="en-GB" w:eastAsia="en-GB"/>
              </w:rPr>
              <w:tab/>
            </w:r>
            <w:r w:rsidR="001A3C67" w:rsidRPr="003C1B1F">
              <w:rPr>
                <w:rStyle w:val="Hyperlink"/>
                <w:noProof/>
              </w:rPr>
              <w:t>Testing, Implementation Results &amp; Discussion</w:t>
            </w:r>
            <w:r w:rsidR="001A3C67">
              <w:rPr>
                <w:noProof/>
                <w:webHidden/>
              </w:rPr>
              <w:tab/>
            </w:r>
            <w:r w:rsidR="001A3C67">
              <w:rPr>
                <w:noProof/>
                <w:webHidden/>
              </w:rPr>
              <w:fldChar w:fldCharType="begin"/>
            </w:r>
            <w:r w:rsidR="001A3C67">
              <w:rPr>
                <w:noProof/>
                <w:webHidden/>
              </w:rPr>
              <w:instrText xml:space="preserve"> PAGEREF _Toc117094365 \h </w:instrText>
            </w:r>
            <w:r w:rsidR="001A3C67">
              <w:rPr>
                <w:noProof/>
                <w:webHidden/>
              </w:rPr>
            </w:r>
            <w:r w:rsidR="001A3C67">
              <w:rPr>
                <w:noProof/>
                <w:webHidden/>
              </w:rPr>
              <w:fldChar w:fldCharType="separate"/>
            </w:r>
            <w:r w:rsidR="001A3C67">
              <w:rPr>
                <w:noProof/>
                <w:webHidden/>
              </w:rPr>
              <w:t>46</w:t>
            </w:r>
            <w:r w:rsidR="001A3C67">
              <w:rPr>
                <w:noProof/>
                <w:webHidden/>
              </w:rPr>
              <w:fldChar w:fldCharType="end"/>
            </w:r>
          </w:hyperlink>
        </w:p>
        <w:p w14:paraId="3FC13CF5" w14:textId="0F845E97" w:rsidR="001A3C67" w:rsidRDefault="00CF4633" w:rsidP="001A3C67">
          <w:pPr>
            <w:pStyle w:val="TOC2"/>
            <w:spacing w:after="0"/>
            <w:rPr>
              <w:rFonts w:asciiTheme="minorHAnsi" w:eastAsiaTheme="minorEastAsia" w:hAnsiTheme="minorHAnsi"/>
              <w:noProof/>
              <w:sz w:val="22"/>
              <w:lang w:val="en-GB" w:eastAsia="en-GB"/>
            </w:rPr>
          </w:pPr>
          <w:hyperlink w:anchor="_Toc117094366" w:history="1">
            <w:r w:rsidR="001A3C67" w:rsidRPr="003C1B1F">
              <w:rPr>
                <w:rStyle w:val="Hyperlink"/>
                <w:noProof/>
              </w:rPr>
              <w:t>5.1</w:t>
            </w:r>
            <w:r w:rsidR="001A3C67">
              <w:rPr>
                <w:rFonts w:asciiTheme="minorHAnsi" w:eastAsiaTheme="minorEastAsia" w:hAnsiTheme="minorHAnsi"/>
                <w:noProof/>
                <w:sz w:val="22"/>
                <w:lang w:val="en-GB" w:eastAsia="en-GB"/>
              </w:rPr>
              <w:tab/>
            </w:r>
            <w:r w:rsidR="001A3C67" w:rsidRPr="003C1B1F">
              <w:rPr>
                <w:rStyle w:val="Hyperlink"/>
                <w:noProof/>
              </w:rPr>
              <w:t>Results</w:t>
            </w:r>
            <w:r w:rsidR="001A3C67">
              <w:rPr>
                <w:noProof/>
                <w:webHidden/>
              </w:rPr>
              <w:tab/>
            </w:r>
            <w:r w:rsidR="001A3C67">
              <w:rPr>
                <w:noProof/>
                <w:webHidden/>
              </w:rPr>
              <w:fldChar w:fldCharType="begin"/>
            </w:r>
            <w:r w:rsidR="001A3C67">
              <w:rPr>
                <w:noProof/>
                <w:webHidden/>
              </w:rPr>
              <w:instrText xml:space="preserve"> PAGEREF _Toc117094366 \h </w:instrText>
            </w:r>
            <w:r w:rsidR="001A3C67">
              <w:rPr>
                <w:noProof/>
                <w:webHidden/>
              </w:rPr>
            </w:r>
            <w:r w:rsidR="001A3C67">
              <w:rPr>
                <w:noProof/>
                <w:webHidden/>
              </w:rPr>
              <w:fldChar w:fldCharType="separate"/>
            </w:r>
            <w:r w:rsidR="001A3C67">
              <w:rPr>
                <w:noProof/>
                <w:webHidden/>
              </w:rPr>
              <w:t>46</w:t>
            </w:r>
            <w:r w:rsidR="001A3C67">
              <w:rPr>
                <w:noProof/>
                <w:webHidden/>
              </w:rPr>
              <w:fldChar w:fldCharType="end"/>
            </w:r>
          </w:hyperlink>
        </w:p>
        <w:p w14:paraId="734C4A7C" w14:textId="6EF51353" w:rsidR="001A3C67" w:rsidRDefault="00CF4633" w:rsidP="001A3C67">
          <w:pPr>
            <w:pStyle w:val="TOC2"/>
            <w:spacing w:after="0"/>
            <w:rPr>
              <w:rFonts w:asciiTheme="minorHAnsi" w:eastAsiaTheme="minorEastAsia" w:hAnsiTheme="minorHAnsi"/>
              <w:noProof/>
              <w:sz w:val="22"/>
              <w:lang w:val="en-GB" w:eastAsia="en-GB"/>
            </w:rPr>
          </w:pPr>
          <w:hyperlink w:anchor="_Toc117094367" w:history="1">
            <w:r w:rsidR="001A3C67" w:rsidRPr="003C1B1F">
              <w:rPr>
                <w:rStyle w:val="Hyperlink"/>
                <w:noProof/>
              </w:rPr>
              <w:t>5.2</w:t>
            </w:r>
            <w:r w:rsidR="001A3C67">
              <w:rPr>
                <w:rFonts w:asciiTheme="minorHAnsi" w:eastAsiaTheme="minorEastAsia" w:hAnsiTheme="minorHAnsi"/>
                <w:noProof/>
                <w:sz w:val="22"/>
                <w:lang w:val="en-GB" w:eastAsia="en-GB"/>
              </w:rPr>
              <w:tab/>
            </w:r>
            <w:r w:rsidR="001A3C67" w:rsidRPr="003C1B1F">
              <w:rPr>
                <w:rStyle w:val="Hyperlink"/>
                <w:noProof/>
              </w:rPr>
              <w:t>Research Findings</w:t>
            </w:r>
            <w:r w:rsidR="001A3C67">
              <w:rPr>
                <w:noProof/>
                <w:webHidden/>
              </w:rPr>
              <w:tab/>
            </w:r>
            <w:r w:rsidR="001A3C67">
              <w:rPr>
                <w:noProof/>
                <w:webHidden/>
              </w:rPr>
              <w:fldChar w:fldCharType="begin"/>
            </w:r>
            <w:r w:rsidR="001A3C67">
              <w:rPr>
                <w:noProof/>
                <w:webHidden/>
              </w:rPr>
              <w:instrText xml:space="preserve"> PAGEREF _Toc117094367 \h </w:instrText>
            </w:r>
            <w:r w:rsidR="001A3C67">
              <w:rPr>
                <w:noProof/>
                <w:webHidden/>
              </w:rPr>
            </w:r>
            <w:r w:rsidR="001A3C67">
              <w:rPr>
                <w:noProof/>
                <w:webHidden/>
              </w:rPr>
              <w:fldChar w:fldCharType="separate"/>
            </w:r>
            <w:r w:rsidR="001A3C67">
              <w:rPr>
                <w:noProof/>
                <w:webHidden/>
              </w:rPr>
              <w:t>47</w:t>
            </w:r>
            <w:r w:rsidR="001A3C67">
              <w:rPr>
                <w:noProof/>
                <w:webHidden/>
              </w:rPr>
              <w:fldChar w:fldCharType="end"/>
            </w:r>
          </w:hyperlink>
        </w:p>
        <w:p w14:paraId="50D272D4" w14:textId="02E76038"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8" w:history="1">
            <w:r w:rsidR="001A3C67" w:rsidRPr="003C1B1F">
              <w:rPr>
                <w:rStyle w:val="Hyperlink"/>
                <w:noProof/>
              </w:rPr>
              <w:t>5.2.1</w:t>
            </w:r>
            <w:r w:rsidR="001A3C67">
              <w:rPr>
                <w:rFonts w:asciiTheme="minorHAnsi" w:eastAsiaTheme="minorEastAsia" w:hAnsiTheme="minorHAnsi"/>
                <w:noProof/>
                <w:sz w:val="22"/>
                <w:lang w:val="en-GB" w:eastAsia="en-GB"/>
              </w:rPr>
              <w:tab/>
            </w:r>
            <w:r w:rsidR="001A3C67" w:rsidRPr="003C1B1F">
              <w:rPr>
                <w:rStyle w:val="Hyperlink"/>
                <w:noProof/>
              </w:rPr>
              <w:t>Feature importance calculation metric selection</w:t>
            </w:r>
            <w:r w:rsidR="001A3C67">
              <w:rPr>
                <w:noProof/>
                <w:webHidden/>
              </w:rPr>
              <w:tab/>
            </w:r>
            <w:r w:rsidR="001A3C67">
              <w:rPr>
                <w:noProof/>
                <w:webHidden/>
              </w:rPr>
              <w:fldChar w:fldCharType="begin"/>
            </w:r>
            <w:r w:rsidR="001A3C67">
              <w:rPr>
                <w:noProof/>
                <w:webHidden/>
              </w:rPr>
              <w:instrText xml:space="preserve"> PAGEREF _Toc117094368 \h </w:instrText>
            </w:r>
            <w:r w:rsidR="001A3C67">
              <w:rPr>
                <w:noProof/>
                <w:webHidden/>
              </w:rPr>
            </w:r>
            <w:r w:rsidR="001A3C67">
              <w:rPr>
                <w:noProof/>
                <w:webHidden/>
              </w:rPr>
              <w:fldChar w:fldCharType="separate"/>
            </w:r>
            <w:r w:rsidR="001A3C67">
              <w:rPr>
                <w:noProof/>
                <w:webHidden/>
              </w:rPr>
              <w:t>47</w:t>
            </w:r>
            <w:r w:rsidR="001A3C67">
              <w:rPr>
                <w:noProof/>
                <w:webHidden/>
              </w:rPr>
              <w:fldChar w:fldCharType="end"/>
            </w:r>
          </w:hyperlink>
        </w:p>
        <w:p w14:paraId="348C0B8E" w14:textId="1681ED1B"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69" w:history="1">
            <w:r w:rsidR="001A3C67" w:rsidRPr="003C1B1F">
              <w:rPr>
                <w:rStyle w:val="Hyperlink"/>
                <w:noProof/>
              </w:rPr>
              <w:t>5.2.2</w:t>
            </w:r>
            <w:r w:rsidR="001A3C67">
              <w:rPr>
                <w:rFonts w:asciiTheme="minorHAnsi" w:eastAsiaTheme="minorEastAsia" w:hAnsiTheme="minorHAnsi"/>
                <w:noProof/>
                <w:sz w:val="22"/>
                <w:lang w:val="en-GB" w:eastAsia="en-GB"/>
              </w:rPr>
              <w:tab/>
            </w:r>
            <w:r w:rsidR="001A3C67" w:rsidRPr="003C1B1F">
              <w:rPr>
                <w:rStyle w:val="Hyperlink"/>
                <w:noProof/>
              </w:rPr>
              <w:t>Algorithm execution time evaluation</w:t>
            </w:r>
            <w:r w:rsidR="001A3C67">
              <w:rPr>
                <w:noProof/>
                <w:webHidden/>
              </w:rPr>
              <w:tab/>
            </w:r>
            <w:r w:rsidR="001A3C67">
              <w:rPr>
                <w:noProof/>
                <w:webHidden/>
              </w:rPr>
              <w:fldChar w:fldCharType="begin"/>
            </w:r>
            <w:r w:rsidR="001A3C67">
              <w:rPr>
                <w:noProof/>
                <w:webHidden/>
              </w:rPr>
              <w:instrText xml:space="preserve"> PAGEREF _Toc117094369 \h </w:instrText>
            </w:r>
            <w:r w:rsidR="001A3C67">
              <w:rPr>
                <w:noProof/>
                <w:webHidden/>
              </w:rPr>
            </w:r>
            <w:r w:rsidR="001A3C67">
              <w:rPr>
                <w:noProof/>
                <w:webHidden/>
              </w:rPr>
              <w:fldChar w:fldCharType="separate"/>
            </w:r>
            <w:r w:rsidR="001A3C67">
              <w:rPr>
                <w:noProof/>
                <w:webHidden/>
              </w:rPr>
              <w:t>49</w:t>
            </w:r>
            <w:r w:rsidR="001A3C67">
              <w:rPr>
                <w:noProof/>
                <w:webHidden/>
              </w:rPr>
              <w:fldChar w:fldCharType="end"/>
            </w:r>
          </w:hyperlink>
        </w:p>
        <w:p w14:paraId="7BA40692" w14:textId="10C70C74"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70" w:history="1">
            <w:r w:rsidR="001A3C67" w:rsidRPr="003C1B1F">
              <w:rPr>
                <w:rStyle w:val="Hyperlink"/>
                <w:noProof/>
              </w:rPr>
              <w:t>5.2.3</w:t>
            </w:r>
            <w:r w:rsidR="001A3C67">
              <w:rPr>
                <w:rFonts w:asciiTheme="minorHAnsi" w:eastAsiaTheme="minorEastAsia" w:hAnsiTheme="minorHAnsi"/>
                <w:noProof/>
                <w:sz w:val="22"/>
                <w:lang w:val="en-GB" w:eastAsia="en-GB"/>
              </w:rPr>
              <w:tab/>
            </w:r>
            <w:r w:rsidR="001A3C67" w:rsidRPr="003C1B1F">
              <w:rPr>
                <w:rStyle w:val="Hyperlink"/>
                <w:noProof/>
              </w:rPr>
              <w:t>Integration testing</w:t>
            </w:r>
            <w:r w:rsidR="001A3C67">
              <w:rPr>
                <w:noProof/>
                <w:webHidden/>
              </w:rPr>
              <w:tab/>
            </w:r>
            <w:r w:rsidR="001A3C67">
              <w:rPr>
                <w:noProof/>
                <w:webHidden/>
              </w:rPr>
              <w:fldChar w:fldCharType="begin"/>
            </w:r>
            <w:r w:rsidR="001A3C67">
              <w:rPr>
                <w:noProof/>
                <w:webHidden/>
              </w:rPr>
              <w:instrText xml:space="preserve"> PAGEREF _Toc117094370 \h </w:instrText>
            </w:r>
            <w:r w:rsidR="001A3C67">
              <w:rPr>
                <w:noProof/>
                <w:webHidden/>
              </w:rPr>
            </w:r>
            <w:r w:rsidR="001A3C67">
              <w:rPr>
                <w:noProof/>
                <w:webHidden/>
              </w:rPr>
              <w:fldChar w:fldCharType="separate"/>
            </w:r>
            <w:r w:rsidR="001A3C67">
              <w:rPr>
                <w:noProof/>
                <w:webHidden/>
              </w:rPr>
              <w:t>51</w:t>
            </w:r>
            <w:r w:rsidR="001A3C67">
              <w:rPr>
                <w:noProof/>
                <w:webHidden/>
              </w:rPr>
              <w:fldChar w:fldCharType="end"/>
            </w:r>
          </w:hyperlink>
        </w:p>
        <w:p w14:paraId="5E9D13E3" w14:textId="5AB860F2"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71" w:history="1">
            <w:r w:rsidR="001A3C67" w:rsidRPr="003C1B1F">
              <w:rPr>
                <w:rStyle w:val="Hyperlink"/>
                <w:noProof/>
              </w:rPr>
              <w:t>5.2.4</w:t>
            </w:r>
            <w:r w:rsidR="001A3C67">
              <w:rPr>
                <w:rFonts w:asciiTheme="minorHAnsi" w:eastAsiaTheme="minorEastAsia" w:hAnsiTheme="minorHAnsi"/>
                <w:noProof/>
                <w:sz w:val="22"/>
                <w:lang w:val="en-GB" w:eastAsia="en-GB"/>
              </w:rPr>
              <w:tab/>
            </w:r>
            <w:r w:rsidR="001A3C67" w:rsidRPr="003C1B1F">
              <w:rPr>
                <w:rStyle w:val="Hyperlink"/>
                <w:noProof/>
              </w:rPr>
              <w:t>Security testing</w:t>
            </w:r>
            <w:r w:rsidR="001A3C67">
              <w:rPr>
                <w:noProof/>
                <w:webHidden/>
              </w:rPr>
              <w:tab/>
            </w:r>
            <w:r w:rsidR="001A3C67">
              <w:rPr>
                <w:noProof/>
                <w:webHidden/>
              </w:rPr>
              <w:fldChar w:fldCharType="begin"/>
            </w:r>
            <w:r w:rsidR="001A3C67">
              <w:rPr>
                <w:noProof/>
                <w:webHidden/>
              </w:rPr>
              <w:instrText xml:space="preserve"> PAGEREF _Toc117094371 \h </w:instrText>
            </w:r>
            <w:r w:rsidR="001A3C67">
              <w:rPr>
                <w:noProof/>
                <w:webHidden/>
              </w:rPr>
            </w:r>
            <w:r w:rsidR="001A3C67">
              <w:rPr>
                <w:noProof/>
                <w:webHidden/>
              </w:rPr>
              <w:fldChar w:fldCharType="separate"/>
            </w:r>
            <w:r w:rsidR="001A3C67">
              <w:rPr>
                <w:noProof/>
                <w:webHidden/>
              </w:rPr>
              <w:t>51</w:t>
            </w:r>
            <w:r w:rsidR="001A3C67">
              <w:rPr>
                <w:noProof/>
                <w:webHidden/>
              </w:rPr>
              <w:fldChar w:fldCharType="end"/>
            </w:r>
          </w:hyperlink>
        </w:p>
        <w:p w14:paraId="4B10C740" w14:textId="7CAC45CC" w:rsidR="001A3C67" w:rsidRDefault="00CF4633" w:rsidP="001A3C67">
          <w:pPr>
            <w:pStyle w:val="TOC3"/>
            <w:tabs>
              <w:tab w:val="left" w:pos="1320"/>
              <w:tab w:val="right" w:leader="dot" w:pos="8213"/>
            </w:tabs>
            <w:spacing w:before="0" w:after="0"/>
            <w:rPr>
              <w:rFonts w:asciiTheme="minorHAnsi" w:eastAsiaTheme="minorEastAsia" w:hAnsiTheme="minorHAnsi"/>
              <w:noProof/>
              <w:sz w:val="22"/>
              <w:lang w:val="en-GB" w:eastAsia="en-GB"/>
            </w:rPr>
          </w:pPr>
          <w:hyperlink w:anchor="_Toc117094372" w:history="1">
            <w:r w:rsidR="001A3C67" w:rsidRPr="003C1B1F">
              <w:rPr>
                <w:rStyle w:val="Hyperlink"/>
                <w:noProof/>
              </w:rPr>
              <w:t>5.2.5</w:t>
            </w:r>
            <w:r w:rsidR="001A3C67">
              <w:rPr>
                <w:rFonts w:asciiTheme="minorHAnsi" w:eastAsiaTheme="minorEastAsia" w:hAnsiTheme="minorHAnsi"/>
                <w:noProof/>
                <w:sz w:val="22"/>
                <w:lang w:val="en-GB" w:eastAsia="en-GB"/>
              </w:rPr>
              <w:tab/>
            </w:r>
            <w:r w:rsidR="001A3C67" w:rsidRPr="003C1B1F">
              <w:rPr>
                <w:rStyle w:val="Hyperlink"/>
                <w:noProof/>
              </w:rPr>
              <w:t>The impact of DIME explanations</w:t>
            </w:r>
            <w:r w:rsidR="001A3C67">
              <w:rPr>
                <w:noProof/>
                <w:webHidden/>
              </w:rPr>
              <w:tab/>
            </w:r>
            <w:r w:rsidR="001A3C67">
              <w:rPr>
                <w:noProof/>
                <w:webHidden/>
              </w:rPr>
              <w:fldChar w:fldCharType="begin"/>
            </w:r>
            <w:r w:rsidR="001A3C67">
              <w:rPr>
                <w:noProof/>
                <w:webHidden/>
              </w:rPr>
              <w:instrText xml:space="preserve"> PAGEREF _Toc117094372 \h </w:instrText>
            </w:r>
            <w:r w:rsidR="001A3C67">
              <w:rPr>
                <w:noProof/>
                <w:webHidden/>
              </w:rPr>
            </w:r>
            <w:r w:rsidR="001A3C67">
              <w:rPr>
                <w:noProof/>
                <w:webHidden/>
              </w:rPr>
              <w:fldChar w:fldCharType="separate"/>
            </w:r>
            <w:r w:rsidR="001A3C67">
              <w:rPr>
                <w:noProof/>
                <w:webHidden/>
              </w:rPr>
              <w:t>60</w:t>
            </w:r>
            <w:r w:rsidR="001A3C67">
              <w:rPr>
                <w:noProof/>
                <w:webHidden/>
              </w:rPr>
              <w:fldChar w:fldCharType="end"/>
            </w:r>
          </w:hyperlink>
        </w:p>
        <w:p w14:paraId="5DB8CFA5" w14:textId="4B6E828C" w:rsidR="001A3C67" w:rsidRDefault="00CF4633" w:rsidP="001A3C67">
          <w:pPr>
            <w:pStyle w:val="TOC2"/>
            <w:spacing w:after="0"/>
            <w:rPr>
              <w:rFonts w:asciiTheme="minorHAnsi" w:eastAsiaTheme="minorEastAsia" w:hAnsiTheme="minorHAnsi"/>
              <w:noProof/>
              <w:sz w:val="22"/>
              <w:lang w:val="en-GB" w:eastAsia="en-GB"/>
            </w:rPr>
          </w:pPr>
          <w:hyperlink w:anchor="_Toc117094373" w:history="1">
            <w:r w:rsidR="001A3C67" w:rsidRPr="003C1B1F">
              <w:rPr>
                <w:rStyle w:val="Hyperlink"/>
                <w:noProof/>
              </w:rPr>
              <w:t>5.3</w:t>
            </w:r>
            <w:r w:rsidR="001A3C67">
              <w:rPr>
                <w:rFonts w:asciiTheme="minorHAnsi" w:eastAsiaTheme="minorEastAsia" w:hAnsiTheme="minorHAnsi"/>
                <w:noProof/>
                <w:sz w:val="22"/>
                <w:lang w:val="en-GB" w:eastAsia="en-GB"/>
              </w:rPr>
              <w:tab/>
            </w:r>
            <w:r w:rsidR="001A3C67" w:rsidRPr="003C1B1F">
              <w:rPr>
                <w:rStyle w:val="Hyperlink"/>
                <w:noProof/>
              </w:rPr>
              <w:t>Discussion</w:t>
            </w:r>
            <w:r w:rsidR="001A3C67">
              <w:rPr>
                <w:noProof/>
                <w:webHidden/>
              </w:rPr>
              <w:tab/>
            </w:r>
            <w:r w:rsidR="001A3C67">
              <w:rPr>
                <w:noProof/>
                <w:webHidden/>
              </w:rPr>
              <w:fldChar w:fldCharType="begin"/>
            </w:r>
            <w:r w:rsidR="001A3C67">
              <w:rPr>
                <w:noProof/>
                <w:webHidden/>
              </w:rPr>
              <w:instrText xml:space="preserve"> PAGEREF _Toc117094373 \h </w:instrText>
            </w:r>
            <w:r w:rsidR="001A3C67">
              <w:rPr>
                <w:noProof/>
                <w:webHidden/>
              </w:rPr>
            </w:r>
            <w:r w:rsidR="001A3C67">
              <w:rPr>
                <w:noProof/>
                <w:webHidden/>
              </w:rPr>
              <w:fldChar w:fldCharType="separate"/>
            </w:r>
            <w:r w:rsidR="001A3C67">
              <w:rPr>
                <w:noProof/>
                <w:webHidden/>
              </w:rPr>
              <w:t>63</w:t>
            </w:r>
            <w:r w:rsidR="001A3C67">
              <w:rPr>
                <w:noProof/>
                <w:webHidden/>
              </w:rPr>
              <w:fldChar w:fldCharType="end"/>
            </w:r>
          </w:hyperlink>
        </w:p>
        <w:p w14:paraId="1602CE47" w14:textId="654C6C82" w:rsidR="001A3C67" w:rsidRDefault="00CF4633" w:rsidP="001A3C67">
          <w:pPr>
            <w:pStyle w:val="TOC2"/>
            <w:spacing w:after="0"/>
            <w:rPr>
              <w:rFonts w:asciiTheme="minorHAnsi" w:eastAsiaTheme="minorEastAsia" w:hAnsiTheme="minorHAnsi"/>
              <w:noProof/>
              <w:sz w:val="22"/>
              <w:lang w:val="en-GB" w:eastAsia="en-GB"/>
            </w:rPr>
          </w:pPr>
          <w:hyperlink w:anchor="_Toc117094374" w:history="1">
            <w:r w:rsidR="001A3C67" w:rsidRPr="003C1B1F">
              <w:rPr>
                <w:rStyle w:val="Hyperlink"/>
                <w:noProof/>
              </w:rPr>
              <w:t>5.4</w:t>
            </w:r>
            <w:r w:rsidR="001A3C67">
              <w:rPr>
                <w:rFonts w:asciiTheme="minorHAnsi" w:eastAsiaTheme="minorEastAsia" w:hAnsiTheme="minorHAnsi"/>
                <w:noProof/>
                <w:sz w:val="22"/>
                <w:lang w:val="en-GB" w:eastAsia="en-GB"/>
              </w:rPr>
              <w:tab/>
            </w:r>
            <w:r w:rsidR="001A3C67" w:rsidRPr="003C1B1F">
              <w:rPr>
                <w:rStyle w:val="Hyperlink"/>
                <w:noProof/>
              </w:rPr>
              <w:t>Individual Contribution to the Overall Research</w:t>
            </w:r>
            <w:r w:rsidR="001A3C67">
              <w:rPr>
                <w:noProof/>
                <w:webHidden/>
              </w:rPr>
              <w:tab/>
            </w:r>
            <w:r w:rsidR="001A3C67">
              <w:rPr>
                <w:noProof/>
                <w:webHidden/>
              </w:rPr>
              <w:fldChar w:fldCharType="begin"/>
            </w:r>
            <w:r w:rsidR="001A3C67">
              <w:rPr>
                <w:noProof/>
                <w:webHidden/>
              </w:rPr>
              <w:instrText xml:space="preserve"> PAGEREF _Toc117094374 \h </w:instrText>
            </w:r>
            <w:r w:rsidR="001A3C67">
              <w:rPr>
                <w:noProof/>
                <w:webHidden/>
              </w:rPr>
            </w:r>
            <w:r w:rsidR="001A3C67">
              <w:rPr>
                <w:noProof/>
                <w:webHidden/>
              </w:rPr>
              <w:fldChar w:fldCharType="separate"/>
            </w:r>
            <w:r w:rsidR="001A3C67">
              <w:rPr>
                <w:noProof/>
                <w:webHidden/>
              </w:rPr>
              <w:t>64</w:t>
            </w:r>
            <w:r w:rsidR="001A3C67">
              <w:rPr>
                <w:noProof/>
                <w:webHidden/>
              </w:rPr>
              <w:fldChar w:fldCharType="end"/>
            </w:r>
          </w:hyperlink>
        </w:p>
        <w:p w14:paraId="04B02B66" w14:textId="0FFCB1BD" w:rsidR="001A3C67" w:rsidRDefault="00CF4633" w:rsidP="001A3C67">
          <w:pPr>
            <w:pStyle w:val="TOC1"/>
            <w:spacing w:before="0"/>
            <w:rPr>
              <w:rFonts w:asciiTheme="minorHAnsi" w:eastAsiaTheme="minorEastAsia" w:hAnsiTheme="minorHAnsi"/>
              <w:noProof/>
              <w:sz w:val="22"/>
              <w:lang w:val="en-GB" w:eastAsia="en-GB"/>
            </w:rPr>
          </w:pPr>
          <w:hyperlink w:anchor="_Toc117094375" w:history="1">
            <w:r w:rsidR="001A3C67" w:rsidRPr="003C1B1F">
              <w:rPr>
                <w:rStyle w:val="Hyperlink"/>
                <w:bCs/>
                <w:noProof/>
              </w:rPr>
              <w:t>6.</w:t>
            </w:r>
            <w:r w:rsidR="001A3C67">
              <w:rPr>
                <w:rFonts w:asciiTheme="minorHAnsi" w:eastAsiaTheme="minorEastAsia" w:hAnsiTheme="minorHAnsi"/>
                <w:noProof/>
                <w:sz w:val="22"/>
                <w:lang w:val="en-GB" w:eastAsia="en-GB"/>
              </w:rPr>
              <w:tab/>
            </w:r>
            <w:r w:rsidR="001A3C67" w:rsidRPr="003C1B1F">
              <w:rPr>
                <w:rStyle w:val="Hyperlink"/>
                <w:noProof/>
              </w:rPr>
              <w:t>Conclusion</w:t>
            </w:r>
            <w:r w:rsidR="001A3C67">
              <w:rPr>
                <w:noProof/>
                <w:webHidden/>
              </w:rPr>
              <w:tab/>
            </w:r>
            <w:r w:rsidR="001A3C67">
              <w:rPr>
                <w:noProof/>
                <w:webHidden/>
              </w:rPr>
              <w:fldChar w:fldCharType="begin"/>
            </w:r>
            <w:r w:rsidR="001A3C67">
              <w:rPr>
                <w:noProof/>
                <w:webHidden/>
              </w:rPr>
              <w:instrText xml:space="preserve"> PAGEREF _Toc117094375 \h </w:instrText>
            </w:r>
            <w:r w:rsidR="001A3C67">
              <w:rPr>
                <w:noProof/>
                <w:webHidden/>
              </w:rPr>
            </w:r>
            <w:r w:rsidR="001A3C67">
              <w:rPr>
                <w:noProof/>
                <w:webHidden/>
              </w:rPr>
              <w:fldChar w:fldCharType="separate"/>
            </w:r>
            <w:r w:rsidR="001A3C67">
              <w:rPr>
                <w:noProof/>
                <w:webHidden/>
              </w:rPr>
              <w:t>65</w:t>
            </w:r>
            <w:r w:rsidR="001A3C67">
              <w:rPr>
                <w:noProof/>
                <w:webHidden/>
              </w:rPr>
              <w:fldChar w:fldCharType="end"/>
            </w:r>
          </w:hyperlink>
        </w:p>
        <w:p w14:paraId="757DA4F8" w14:textId="004B0A65" w:rsidR="001A3C67" w:rsidRDefault="00CF4633" w:rsidP="001A3C67">
          <w:pPr>
            <w:pStyle w:val="TOC1"/>
            <w:spacing w:before="0"/>
            <w:rPr>
              <w:rFonts w:asciiTheme="minorHAnsi" w:eastAsiaTheme="minorEastAsia" w:hAnsiTheme="minorHAnsi"/>
              <w:noProof/>
              <w:sz w:val="22"/>
              <w:lang w:val="en-GB" w:eastAsia="en-GB"/>
            </w:rPr>
          </w:pPr>
          <w:hyperlink w:anchor="_Toc117094376" w:history="1">
            <w:r w:rsidR="001A3C67" w:rsidRPr="003C1B1F">
              <w:rPr>
                <w:rStyle w:val="Hyperlink"/>
                <w:rFonts w:cs="Times New Roman"/>
                <w:noProof/>
              </w:rPr>
              <w:t>References</w:t>
            </w:r>
            <w:r w:rsidR="001A3C67">
              <w:rPr>
                <w:noProof/>
                <w:webHidden/>
              </w:rPr>
              <w:tab/>
            </w:r>
            <w:r w:rsidR="001A3C67">
              <w:rPr>
                <w:noProof/>
                <w:webHidden/>
              </w:rPr>
              <w:fldChar w:fldCharType="begin"/>
            </w:r>
            <w:r w:rsidR="001A3C67">
              <w:rPr>
                <w:noProof/>
                <w:webHidden/>
              </w:rPr>
              <w:instrText xml:space="preserve"> PAGEREF _Toc117094376 \h </w:instrText>
            </w:r>
            <w:r w:rsidR="001A3C67">
              <w:rPr>
                <w:noProof/>
                <w:webHidden/>
              </w:rPr>
            </w:r>
            <w:r w:rsidR="001A3C67">
              <w:rPr>
                <w:noProof/>
                <w:webHidden/>
              </w:rPr>
              <w:fldChar w:fldCharType="separate"/>
            </w:r>
            <w:r w:rsidR="001A3C67">
              <w:rPr>
                <w:noProof/>
                <w:webHidden/>
              </w:rPr>
              <w:t>67</w:t>
            </w:r>
            <w:r w:rsidR="001A3C67">
              <w:rPr>
                <w:noProof/>
                <w:webHidden/>
              </w:rPr>
              <w:fldChar w:fldCharType="end"/>
            </w:r>
          </w:hyperlink>
        </w:p>
        <w:p w14:paraId="702EB1C8" w14:textId="346AACA6" w:rsidR="001A3C67" w:rsidRDefault="00CF4633" w:rsidP="001A3C67">
          <w:pPr>
            <w:pStyle w:val="TOC1"/>
            <w:spacing w:before="0"/>
            <w:rPr>
              <w:rFonts w:asciiTheme="minorHAnsi" w:eastAsiaTheme="minorEastAsia" w:hAnsiTheme="minorHAnsi"/>
              <w:noProof/>
              <w:sz w:val="22"/>
              <w:lang w:val="en-GB" w:eastAsia="en-GB"/>
            </w:rPr>
          </w:pPr>
          <w:hyperlink w:anchor="_Toc117094377" w:history="1">
            <w:r w:rsidR="001A3C67" w:rsidRPr="003C1B1F">
              <w:rPr>
                <w:rStyle w:val="Hyperlink"/>
                <w:rFonts w:cs="Times New Roman"/>
                <w:noProof/>
              </w:rPr>
              <w:t>Glossary</w:t>
            </w:r>
            <w:r w:rsidR="001A3C67">
              <w:rPr>
                <w:noProof/>
                <w:webHidden/>
              </w:rPr>
              <w:tab/>
            </w:r>
            <w:r w:rsidR="001A3C67">
              <w:rPr>
                <w:noProof/>
                <w:webHidden/>
              </w:rPr>
              <w:fldChar w:fldCharType="begin"/>
            </w:r>
            <w:r w:rsidR="001A3C67">
              <w:rPr>
                <w:noProof/>
                <w:webHidden/>
              </w:rPr>
              <w:instrText xml:space="preserve"> PAGEREF _Toc117094377 \h </w:instrText>
            </w:r>
            <w:r w:rsidR="001A3C67">
              <w:rPr>
                <w:noProof/>
                <w:webHidden/>
              </w:rPr>
            </w:r>
            <w:r w:rsidR="001A3C67">
              <w:rPr>
                <w:noProof/>
                <w:webHidden/>
              </w:rPr>
              <w:fldChar w:fldCharType="separate"/>
            </w:r>
            <w:r w:rsidR="001A3C67">
              <w:rPr>
                <w:noProof/>
                <w:webHidden/>
              </w:rPr>
              <w:t>71</w:t>
            </w:r>
            <w:r w:rsidR="001A3C67">
              <w:rPr>
                <w:noProof/>
                <w:webHidden/>
              </w:rPr>
              <w:fldChar w:fldCharType="end"/>
            </w:r>
          </w:hyperlink>
        </w:p>
        <w:p w14:paraId="4A6730E1" w14:textId="06153CF0" w:rsidR="001A3C67" w:rsidRDefault="00CF4633" w:rsidP="001A3C67">
          <w:pPr>
            <w:pStyle w:val="TOC1"/>
            <w:spacing w:before="0"/>
            <w:rPr>
              <w:rFonts w:asciiTheme="minorHAnsi" w:eastAsiaTheme="minorEastAsia" w:hAnsiTheme="minorHAnsi"/>
              <w:noProof/>
              <w:sz w:val="22"/>
              <w:lang w:val="en-GB" w:eastAsia="en-GB"/>
            </w:rPr>
          </w:pPr>
          <w:hyperlink w:anchor="_Toc117094378" w:history="1">
            <w:r w:rsidR="001A3C67" w:rsidRPr="003C1B1F">
              <w:rPr>
                <w:rStyle w:val="Hyperlink"/>
                <w:rFonts w:cs="Times New Roman"/>
                <w:noProof/>
              </w:rPr>
              <w:t>Appendices</w:t>
            </w:r>
            <w:r w:rsidR="001A3C67">
              <w:rPr>
                <w:noProof/>
                <w:webHidden/>
              </w:rPr>
              <w:tab/>
            </w:r>
            <w:r w:rsidR="001A3C67">
              <w:rPr>
                <w:noProof/>
                <w:webHidden/>
              </w:rPr>
              <w:fldChar w:fldCharType="begin"/>
            </w:r>
            <w:r w:rsidR="001A3C67">
              <w:rPr>
                <w:noProof/>
                <w:webHidden/>
              </w:rPr>
              <w:instrText xml:space="preserve"> PAGEREF _Toc117094378 \h </w:instrText>
            </w:r>
            <w:r w:rsidR="001A3C67">
              <w:rPr>
                <w:noProof/>
                <w:webHidden/>
              </w:rPr>
            </w:r>
            <w:r w:rsidR="001A3C67">
              <w:rPr>
                <w:noProof/>
                <w:webHidden/>
              </w:rPr>
              <w:fldChar w:fldCharType="separate"/>
            </w:r>
            <w:r w:rsidR="001A3C67">
              <w:rPr>
                <w:noProof/>
                <w:webHidden/>
              </w:rPr>
              <w:t>73</w:t>
            </w:r>
            <w:r w:rsidR="001A3C67">
              <w:rPr>
                <w:noProof/>
                <w:webHidden/>
              </w:rPr>
              <w:fldChar w:fldCharType="end"/>
            </w:r>
          </w:hyperlink>
        </w:p>
        <w:p w14:paraId="73CAFEE1" w14:textId="713E3D76" w:rsidR="001A3C67" w:rsidRDefault="00CF4633" w:rsidP="001A3C67">
          <w:pPr>
            <w:pStyle w:val="TOC2"/>
            <w:spacing w:after="0"/>
            <w:rPr>
              <w:rFonts w:asciiTheme="minorHAnsi" w:eastAsiaTheme="minorEastAsia" w:hAnsiTheme="minorHAnsi"/>
              <w:noProof/>
              <w:sz w:val="22"/>
              <w:lang w:val="en-GB" w:eastAsia="en-GB"/>
            </w:rPr>
          </w:pPr>
          <w:hyperlink w:anchor="_Toc117094379" w:history="1">
            <w:r w:rsidR="001A3C67" w:rsidRPr="003C1B1F">
              <w:rPr>
                <w:rStyle w:val="Hyperlink"/>
                <w:noProof/>
              </w:rPr>
              <w:t>Appendix A: Survey Form</w:t>
            </w:r>
            <w:r w:rsidR="001A3C67">
              <w:rPr>
                <w:noProof/>
                <w:webHidden/>
              </w:rPr>
              <w:tab/>
            </w:r>
            <w:r w:rsidR="001A3C67">
              <w:rPr>
                <w:noProof/>
                <w:webHidden/>
              </w:rPr>
              <w:fldChar w:fldCharType="begin"/>
            </w:r>
            <w:r w:rsidR="001A3C67">
              <w:rPr>
                <w:noProof/>
                <w:webHidden/>
              </w:rPr>
              <w:instrText xml:space="preserve"> PAGEREF _Toc117094379 \h </w:instrText>
            </w:r>
            <w:r w:rsidR="001A3C67">
              <w:rPr>
                <w:noProof/>
                <w:webHidden/>
              </w:rPr>
            </w:r>
            <w:r w:rsidR="001A3C67">
              <w:rPr>
                <w:noProof/>
                <w:webHidden/>
              </w:rPr>
              <w:fldChar w:fldCharType="separate"/>
            </w:r>
            <w:r w:rsidR="001A3C67">
              <w:rPr>
                <w:noProof/>
                <w:webHidden/>
              </w:rPr>
              <w:t>73</w:t>
            </w:r>
            <w:r w:rsidR="001A3C67">
              <w:rPr>
                <w:noProof/>
                <w:webHidden/>
              </w:rPr>
              <w:fldChar w:fldCharType="end"/>
            </w:r>
          </w:hyperlink>
        </w:p>
        <w:p w14:paraId="4DA0E118" w14:textId="101A849D" w:rsidR="001A3C67" w:rsidRDefault="00CF4633" w:rsidP="001A3C67">
          <w:pPr>
            <w:pStyle w:val="TOC2"/>
            <w:spacing w:after="0"/>
            <w:rPr>
              <w:rFonts w:asciiTheme="minorHAnsi" w:eastAsiaTheme="minorEastAsia" w:hAnsiTheme="minorHAnsi"/>
              <w:noProof/>
              <w:sz w:val="22"/>
              <w:lang w:val="en-GB" w:eastAsia="en-GB"/>
            </w:rPr>
          </w:pPr>
          <w:hyperlink w:anchor="_Toc117094380" w:history="1">
            <w:r w:rsidR="001A3C67" w:rsidRPr="003C1B1F">
              <w:rPr>
                <w:rStyle w:val="Hyperlink"/>
                <w:noProof/>
              </w:rPr>
              <w:t>Appendix B: DIME Server User Interfaces</w:t>
            </w:r>
            <w:r w:rsidR="001A3C67">
              <w:rPr>
                <w:noProof/>
                <w:webHidden/>
              </w:rPr>
              <w:tab/>
            </w:r>
            <w:r w:rsidR="001A3C67">
              <w:rPr>
                <w:noProof/>
                <w:webHidden/>
              </w:rPr>
              <w:fldChar w:fldCharType="begin"/>
            </w:r>
            <w:r w:rsidR="001A3C67">
              <w:rPr>
                <w:noProof/>
                <w:webHidden/>
              </w:rPr>
              <w:instrText xml:space="preserve"> PAGEREF _Toc117094380 \h </w:instrText>
            </w:r>
            <w:r w:rsidR="001A3C67">
              <w:rPr>
                <w:noProof/>
                <w:webHidden/>
              </w:rPr>
            </w:r>
            <w:r w:rsidR="001A3C67">
              <w:rPr>
                <w:noProof/>
                <w:webHidden/>
              </w:rPr>
              <w:fldChar w:fldCharType="separate"/>
            </w:r>
            <w:r w:rsidR="001A3C67">
              <w:rPr>
                <w:noProof/>
                <w:webHidden/>
              </w:rPr>
              <w:t>84</w:t>
            </w:r>
            <w:r w:rsidR="001A3C67">
              <w:rPr>
                <w:noProof/>
                <w:webHidden/>
              </w:rPr>
              <w:fldChar w:fldCharType="end"/>
            </w:r>
          </w:hyperlink>
        </w:p>
        <w:p w14:paraId="2FE82A2A" w14:textId="6BF192C8" w:rsidR="001A3C67" w:rsidRDefault="00CF4633" w:rsidP="001A3C67">
          <w:pPr>
            <w:pStyle w:val="TOC2"/>
            <w:spacing w:after="0"/>
            <w:rPr>
              <w:rFonts w:asciiTheme="minorHAnsi" w:eastAsiaTheme="minorEastAsia" w:hAnsiTheme="minorHAnsi"/>
              <w:noProof/>
              <w:sz w:val="22"/>
              <w:lang w:val="en-GB" w:eastAsia="en-GB"/>
            </w:rPr>
          </w:pPr>
          <w:hyperlink w:anchor="_Toc117094381" w:history="1">
            <w:r w:rsidR="001A3C67" w:rsidRPr="003C1B1F">
              <w:rPr>
                <w:rStyle w:val="Hyperlink"/>
                <w:noProof/>
              </w:rPr>
              <w:t>Appendix C: DIME Experiment Learning Curves</w:t>
            </w:r>
            <w:r w:rsidR="001A3C67">
              <w:rPr>
                <w:noProof/>
                <w:webHidden/>
              </w:rPr>
              <w:tab/>
            </w:r>
            <w:r w:rsidR="001A3C67">
              <w:rPr>
                <w:noProof/>
                <w:webHidden/>
              </w:rPr>
              <w:fldChar w:fldCharType="begin"/>
            </w:r>
            <w:r w:rsidR="001A3C67">
              <w:rPr>
                <w:noProof/>
                <w:webHidden/>
              </w:rPr>
              <w:instrText xml:space="preserve"> PAGEREF _Toc117094381 \h </w:instrText>
            </w:r>
            <w:r w:rsidR="001A3C67">
              <w:rPr>
                <w:noProof/>
                <w:webHidden/>
              </w:rPr>
            </w:r>
            <w:r w:rsidR="001A3C67">
              <w:rPr>
                <w:noProof/>
                <w:webHidden/>
              </w:rPr>
              <w:fldChar w:fldCharType="separate"/>
            </w:r>
            <w:r w:rsidR="001A3C67">
              <w:rPr>
                <w:noProof/>
                <w:webHidden/>
              </w:rPr>
              <w:t>91</w:t>
            </w:r>
            <w:r w:rsidR="001A3C67">
              <w:rPr>
                <w:noProof/>
                <w:webHidden/>
              </w:rPr>
              <w:fldChar w:fldCharType="end"/>
            </w:r>
          </w:hyperlink>
        </w:p>
        <w:p w14:paraId="78A65BEE" w14:textId="3DEB6753" w:rsidR="001A3C67" w:rsidRDefault="00CF4633" w:rsidP="001A3C67">
          <w:pPr>
            <w:pStyle w:val="TOC2"/>
            <w:spacing w:after="0"/>
            <w:rPr>
              <w:rFonts w:asciiTheme="minorHAnsi" w:eastAsiaTheme="minorEastAsia" w:hAnsiTheme="minorHAnsi"/>
              <w:noProof/>
              <w:sz w:val="22"/>
              <w:lang w:val="en-GB" w:eastAsia="en-GB"/>
            </w:rPr>
          </w:pPr>
          <w:hyperlink w:anchor="_Toc117094382" w:history="1">
            <w:r w:rsidR="001A3C67" w:rsidRPr="003C1B1F">
              <w:rPr>
                <w:rStyle w:val="Hyperlink"/>
                <w:noProof/>
              </w:rPr>
              <w:t>Appendix D: DIME Experiment Setup</w:t>
            </w:r>
            <w:r w:rsidR="001A3C67">
              <w:rPr>
                <w:noProof/>
                <w:webHidden/>
              </w:rPr>
              <w:tab/>
            </w:r>
            <w:r w:rsidR="001A3C67">
              <w:rPr>
                <w:noProof/>
                <w:webHidden/>
              </w:rPr>
              <w:fldChar w:fldCharType="begin"/>
            </w:r>
            <w:r w:rsidR="001A3C67">
              <w:rPr>
                <w:noProof/>
                <w:webHidden/>
              </w:rPr>
              <w:instrText xml:space="preserve"> PAGEREF _Toc117094382 \h </w:instrText>
            </w:r>
            <w:r w:rsidR="001A3C67">
              <w:rPr>
                <w:noProof/>
                <w:webHidden/>
              </w:rPr>
            </w:r>
            <w:r w:rsidR="001A3C67">
              <w:rPr>
                <w:noProof/>
                <w:webHidden/>
              </w:rPr>
              <w:fldChar w:fldCharType="separate"/>
            </w:r>
            <w:r w:rsidR="001A3C67">
              <w:rPr>
                <w:noProof/>
                <w:webHidden/>
              </w:rPr>
              <w:t>92</w:t>
            </w:r>
            <w:r w:rsidR="001A3C67">
              <w:rPr>
                <w:noProof/>
                <w:webHidden/>
              </w:rPr>
              <w:fldChar w:fldCharType="end"/>
            </w:r>
          </w:hyperlink>
        </w:p>
        <w:p w14:paraId="2121AF07" w14:textId="25A01AF9" w:rsidR="001A3C67" w:rsidRDefault="00CF4633" w:rsidP="001A3C67">
          <w:pPr>
            <w:pStyle w:val="TOC2"/>
            <w:spacing w:after="0"/>
            <w:rPr>
              <w:rFonts w:asciiTheme="minorHAnsi" w:eastAsiaTheme="minorEastAsia" w:hAnsiTheme="minorHAnsi"/>
              <w:noProof/>
              <w:sz w:val="22"/>
              <w:lang w:val="en-GB" w:eastAsia="en-GB"/>
            </w:rPr>
          </w:pPr>
          <w:hyperlink w:anchor="_Toc117094383" w:history="1">
            <w:r w:rsidR="001A3C67" w:rsidRPr="003C1B1F">
              <w:rPr>
                <w:rStyle w:val="Hyperlink"/>
                <w:noProof/>
              </w:rPr>
              <w:t>Appendix E: DIME Experiment Observations</w:t>
            </w:r>
            <w:r w:rsidR="001A3C67">
              <w:rPr>
                <w:noProof/>
                <w:webHidden/>
              </w:rPr>
              <w:tab/>
            </w:r>
            <w:r w:rsidR="001A3C67">
              <w:rPr>
                <w:noProof/>
                <w:webHidden/>
              </w:rPr>
              <w:fldChar w:fldCharType="begin"/>
            </w:r>
            <w:r w:rsidR="001A3C67">
              <w:rPr>
                <w:noProof/>
                <w:webHidden/>
              </w:rPr>
              <w:instrText xml:space="preserve"> PAGEREF _Toc117094383 \h </w:instrText>
            </w:r>
            <w:r w:rsidR="001A3C67">
              <w:rPr>
                <w:noProof/>
                <w:webHidden/>
              </w:rPr>
            </w:r>
            <w:r w:rsidR="001A3C67">
              <w:rPr>
                <w:noProof/>
                <w:webHidden/>
              </w:rPr>
              <w:fldChar w:fldCharType="separate"/>
            </w:r>
            <w:r w:rsidR="001A3C67">
              <w:rPr>
                <w:noProof/>
                <w:webHidden/>
              </w:rPr>
              <w:t>93</w:t>
            </w:r>
            <w:r w:rsidR="001A3C67">
              <w:rPr>
                <w:noProof/>
                <w:webHidden/>
              </w:rPr>
              <w:fldChar w:fldCharType="end"/>
            </w:r>
          </w:hyperlink>
        </w:p>
        <w:p w14:paraId="244452DF" w14:textId="297A571E" w:rsidR="001A3C67" w:rsidRDefault="00CF4633" w:rsidP="001A3C67">
          <w:pPr>
            <w:pStyle w:val="TOC2"/>
            <w:spacing w:after="0"/>
            <w:rPr>
              <w:rFonts w:asciiTheme="minorHAnsi" w:eastAsiaTheme="minorEastAsia" w:hAnsiTheme="minorHAnsi"/>
              <w:noProof/>
              <w:sz w:val="22"/>
              <w:lang w:val="en-GB" w:eastAsia="en-GB"/>
            </w:rPr>
          </w:pPr>
          <w:hyperlink w:anchor="_Toc117094384" w:history="1">
            <w:r w:rsidR="001A3C67" w:rsidRPr="003C1B1F">
              <w:rPr>
                <w:rStyle w:val="Hyperlink"/>
                <w:noProof/>
              </w:rPr>
              <w:t>Appendix F: Supervision Confirmation Emails</w:t>
            </w:r>
            <w:r w:rsidR="001A3C67">
              <w:rPr>
                <w:noProof/>
                <w:webHidden/>
              </w:rPr>
              <w:tab/>
            </w:r>
            <w:r w:rsidR="001A3C67">
              <w:rPr>
                <w:noProof/>
                <w:webHidden/>
              </w:rPr>
              <w:fldChar w:fldCharType="begin"/>
            </w:r>
            <w:r w:rsidR="001A3C67">
              <w:rPr>
                <w:noProof/>
                <w:webHidden/>
              </w:rPr>
              <w:instrText xml:space="preserve"> PAGEREF _Toc117094384 \h </w:instrText>
            </w:r>
            <w:r w:rsidR="001A3C67">
              <w:rPr>
                <w:noProof/>
                <w:webHidden/>
              </w:rPr>
            </w:r>
            <w:r w:rsidR="001A3C67">
              <w:rPr>
                <w:noProof/>
                <w:webHidden/>
              </w:rPr>
              <w:fldChar w:fldCharType="separate"/>
            </w:r>
            <w:r w:rsidR="001A3C67">
              <w:rPr>
                <w:noProof/>
                <w:webHidden/>
              </w:rPr>
              <w:t>94</w:t>
            </w:r>
            <w:r w:rsidR="001A3C67">
              <w:rPr>
                <w:noProof/>
                <w:webHidden/>
              </w:rPr>
              <w:fldChar w:fldCharType="end"/>
            </w:r>
          </w:hyperlink>
        </w:p>
        <w:p w14:paraId="08872C8D" w14:textId="6C2BF8BF" w:rsidR="00964B58" w:rsidRPr="009B30D9" w:rsidRDefault="00FB4479" w:rsidP="005968FE">
          <w:pPr>
            <w:pStyle w:val="TOC2"/>
            <w:spacing w:after="0" w:line="360" w:lineRule="auto"/>
          </w:pPr>
          <w:r w:rsidRPr="009B30D9">
            <w:rPr>
              <w:noProof/>
            </w:rPr>
            <w:fldChar w:fldCharType="end"/>
          </w:r>
        </w:p>
      </w:sdtContent>
    </w:sdt>
    <w:p w14:paraId="27B0C449" w14:textId="77777777" w:rsidR="00DC6D46" w:rsidRDefault="00DC6D46" w:rsidP="00DC6D46"/>
    <w:p w14:paraId="36E51A50" w14:textId="77777777" w:rsidR="000C0BB2" w:rsidRDefault="000C0BB2" w:rsidP="00DC6D46"/>
    <w:p w14:paraId="4703F7FA" w14:textId="77777777" w:rsidR="000C0BB2" w:rsidRDefault="000C0BB2" w:rsidP="00DC6D46"/>
    <w:p w14:paraId="6E8E2F80" w14:textId="77777777" w:rsidR="000C0BB2" w:rsidRDefault="000C0BB2" w:rsidP="00DC6D46"/>
    <w:p w14:paraId="137E2E17" w14:textId="77777777" w:rsidR="000C0BB2" w:rsidRDefault="000C0BB2" w:rsidP="00DC6D46"/>
    <w:p w14:paraId="1E3424AE" w14:textId="77777777" w:rsidR="000C0BB2" w:rsidRDefault="000C0BB2" w:rsidP="00DC6D46"/>
    <w:p w14:paraId="501ECA51" w14:textId="77777777" w:rsidR="000C0BB2" w:rsidRDefault="000C0BB2" w:rsidP="00DC6D46"/>
    <w:p w14:paraId="0454CADE" w14:textId="77777777" w:rsidR="000C0BB2" w:rsidRDefault="000C0BB2" w:rsidP="00DC6D46"/>
    <w:p w14:paraId="03187180" w14:textId="77777777" w:rsidR="000C0BB2" w:rsidRDefault="000C0BB2" w:rsidP="00DC6D46"/>
    <w:p w14:paraId="34068261" w14:textId="77777777" w:rsidR="00757885" w:rsidRPr="009B30D9" w:rsidRDefault="00757885" w:rsidP="00757885">
      <w:pPr>
        <w:pStyle w:val="Heading1"/>
        <w:spacing w:before="0" w:after="240" w:line="360" w:lineRule="auto"/>
        <w:rPr>
          <w:rFonts w:cs="Times New Roman"/>
        </w:rPr>
      </w:pPr>
      <w:bookmarkStart w:id="5" w:name="_Toc117094325"/>
      <w:r w:rsidRPr="009B30D9">
        <w:rPr>
          <w:rFonts w:cs="Times New Roman"/>
        </w:rPr>
        <w:lastRenderedPageBreak/>
        <w:t>List of Tables</w:t>
      </w:r>
      <w:bookmarkEnd w:id="5"/>
      <w:r w:rsidRPr="009B30D9">
        <w:rPr>
          <w:rFonts w:cs="Times New Roman"/>
        </w:rPr>
        <w:t xml:space="preserve"> </w:t>
      </w:r>
    </w:p>
    <w:p w14:paraId="3EE73A07" w14:textId="1CA3D039" w:rsidR="00731574" w:rsidRDefault="00CF4633" w:rsidP="00696CEB">
      <w:pPr>
        <w:pStyle w:val="TableofFigures"/>
        <w:tabs>
          <w:tab w:val="right" w:leader="dot" w:pos="8213"/>
        </w:tabs>
        <w:spacing w:before="0"/>
        <w:rPr>
          <w:noProof/>
        </w:rPr>
      </w:pPr>
      <w:r>
        <w:fldChar w:fldCharType="begin"/>
      </w:r>
      <w:r>
        <w:instrText xml:space="preserve"> TOC \h \z \c "Table 1.2.1." </w:instrText>
      </w:r>
      <w:r>
        <w:fldChar w:fldCharType="separate"/>
      </w:r>
      <w:hyperlink r:id="rId14" w:anchor="_Toc117082233" w:history="1">
        <w:r w:rsidR="00731574" w:rsidRPr="000B1D91">
          <w:rPr>
            <w:rStyle w:val="Hyperlink"/>
            <w:noProof/>
          </w:rPr>
          <w:t>Table 1.2.1.1. Comparison of XAI-NLP research in contrast to this research</w:t>
        </w:r>
        <w:r w:rsidR="00731574">
          <w:rPr>
            <w:noProof/>
            <w:webHidden/>
          </w:rPr>
          <w:tab/>
        </w:r>
        <w:r w:rsidR="00731574">
          <w:rPr>
            <w:noProof/>
            <w:webHidden/>
          </w:rPr>
          <w:fldChar w:fldCharType="begin"/>
        </w:r>
        <w:r w:rsidR="00731574">
          <w:rPr>
            <w:noProof/>
            <w:webHidden/>
          </w:rPr>
          <w:instrText xml:space="preserve"> PAGEREF _Toc117082233 \h </w:instrText>
        </w:r>
        <w:r w:rsidR="00731574">
          <w:rPr>
            <w:noProof/>
            <w:webHidden/>
          </w:rPr>
        </w:r>
        <w:r w:rsidR="00731574">
          <w:rPr>
            <w:noProof/>
            <w:webHidden/>
          </w:rPr>
          <w:fldChar w:fldCharType="separate"/>
        </w:r>
        <w:r w:rsidR="0029721A">
          <w:rPr>
            <w:noProof/>
            <w:webHidden/>
          </w:rPr>
          <w:t>11</w:t>
        </w:r>
        <w:r w:rsidR="00731574">
          <w:rPr>
            <w:noProof/>
            <w:webHidden/>
          </w:rPr>
          <w:fldChar w:fldCharType="end"/>
        </w:r>
      </w:hyperlink>
      <w:r>
        <w:rPr>
          <w:noProof/>
        </w:rPr>
        <w:fldChar w:fldCharType="end"/>
      </w:r>
      <w:r w:rsidR="00325BDE">
        <w:fldChar w:fldCharType="begin"/>
      </w:r>
      <w:r w:rsidR="00325BDE">
        <w:instrText xml:space="preserve"> TOC \h \z \c "Table 1.2.2." </w:instrText>
      </w:r>
      <w:r w:rsidR="00325BDE">
        <w:fldChar w:fldCharType="separate"/>
      </w:r>
    </w:p>
    <w:p w14:paraId="3DDB6902" w14:textId="36479195" w:rsidR="002078DD" w:rsidRDefault="00CF4633" w:rsidP="00696CEB">
      <w:pPr>
        <w:pStyle w:val="TableofFigures"/>
        <w:tabs>
          <w:tab w:val="right" w:leader="dot" w:pos="8213"/>
        </w:tabs>
        <w:spacing w:before="0"/>
        <w:rPr>
          <w:noProof/>
        </w:rPr>
      </w:pPr>
      <w:hyperlink r:id="rId15" w:anchor="_Toc117082240" w:history="1">
        <w:r w:rsidR="00731574" w:rsidRPr="00FC1114">
          <w:rPr>
            <w:rStyle w:val="Hyperlink"/>
            <w:noProof/>
          </w:rPr>
          <w:t>Table 1.2.2.1. Chatbot development platforms and their support for XAI</w:t>
        </w:r>
        <w:r w:rsidR="00731574">
          <w:rPr>
            <w:noProof/>
            <w:webHidden/>
          </w:rPr>
          <w:tab/>
        </w:r>
        <w:r w:rsidR="00731574">
          <w:rPr>
            <w:noProof/>
            <w:webHidden/>
          </w:rPr>
          <w:fldChar w:fldCharType="begin"/>
        </w:r>
        <w:r w:rsidR="00731574">
          <w:rPr>
            <w:noProof/>
            <w:webHidden/>
          </w:rPr>
          <w:instrText xml:space="preserve"> PAGEREF _Toc117082240 \h </w:instrText>
        </w:r>
        <w:r w:rsidR="00731574">
          <w:rPr>
            <w:noProof/>
            <w:webHidden/>
          </w:rPr>
        </w:r>
        <w:r w:rsidR="00731574">
          <w:rPr>
            <w:noProof/>
            <w:webHidden/>
          </w:rPr>
          <w:fldChar w:fldCharType="separate"/>
        </w:r>
        <w:r w:rsidR="0029721A">
          <w:rPr>
            <w:noProof/>
            <w:webHidden/>
          </w:rPr>
          <w:t>12</w:t>
        </w:r>
        <w:r w:rsidR="00731574">
          <w:rPr>
            <w:noProof/>
            <w:webHidden/>
          </w:rPr>
          <w:fldChar w:fldCharType="end"/>
        </w:r>
      </w:hyperlink>
      <w:r w:rsidR="00325BDE">
        <w:fldChar w:fldCharType="end"/>
      </w:r>
      <w:r w:rsidR="002078DD">
        <w:fldChar w:fldCharType="begin"/>
      </w:r>
      <w:r w:rsidR="002078DD">
        <w:instrText xml:space="preserve"> TOC \h \z \c "Table 4.5." </w:instrText>
      </w:r>
      <w:r w:rsidR="002078DD">
        <w:fldChar w:fldCharType="separate"/>
      </w:r>
    </w:p>
    <w:p w14:paraId="5D1ECAE5" w14:textId="5304CC58" w:rsidR="00196AAE" w:rsidRDefault="00CF4633" w:rsidP="00696CEB">
      <w:pPr>
        <w:pStyle w:val="TableofFigures"/>
        <w:tabs>
          <w:tab w:val="right" w:leader="dot" w:pos="8213"/>
        </w:tabs>
        <w:spacing w:before="0"/>
        <w:rPr>
          <w:noProof/>
        </w:rPr>
      </w:pPr>
      <w:hyperlink r:id="rId16" w:anchor="_Toc117082581" w:history="1">
        <w:r w:rsidR="002078DD" w:rsidRPr="009B505C">
          <w:rPr>
            <w:rStyle w:val="Hyperlink"/>
            <w:noProof/>
          </w:rPr>
          <w:t>Table 4.5.1. DIME-XAI and Rasa compatibility matrix</w:t>
        </w:r>
        <w:r w:rsidR="002078DD">
          <w:rPr>
            <w:noProof/>
            <w:webHidden/>
          </w:rPr>
          <w:tab/>
        </w:r>
        <w:r w:rsidR="002078DD">
          <w:rPr>
            <w:noProof/>
            <w:webHidden/>
          </w:rPr>
          <w:fldChar w:fldCharType="begin"/>
        </w:r>
        <w:r w:rsidR="002078DD">
          <w:rPr>
            <w:noProof/>
            <w:webHidden/>
          </w:rPr>
          <w:instrText xml:space="preserve"> PAGEREF _Toc117082581 \h </w:instrText>
        </w:r>
        <w:r w:rsidR="002078DD">
          <w:rPr>
            <w:noProof/>
            <w:webHidden/>
          </w:rPr>
        </w:r>
        <w:r w:rsidR="002078DD">
          <w:rPr>
            <w:noProof/>
            <w:webHidden/>
          </w:rPr>
          <w:fldChar w:fldCharType="separate"/>
        </w:r>
        <w:r w:rsidR="0029721A">
          <w:rPr>
            <w:noProof/>
            <w:webHidden/>
          </w:rPr>
          <w:t>33</w:t>
        </w:r>
        <w:r w:rsidR="002078DD">
          <w:rPr>
            <w:noProof/>
            <w:webHidden/>
          </w:rPr>
          <w:fldChar w:fldCharType="end"/>
        </w:r>
      </w:hyperlink>
      <w:r w:rsidR="002078DD">
        <w:fldChar w:fldCharType="end"/>
      </w:r>
      <w:r w:rsidR="00196AAE">
        <w:fldChar w:fldCharType="begin"/>
      </w:r>
      <w:r w:rsidR="00196AAE">
        <w:instrText xml:space="preserve"> TOC \h \z \c "Table 4.5.1." </w:instrText>
      </w:r>
      <w:r w:rsidR="00196AAE">
        <w:fldChar w:fldCharType="separate"/>
      </w:r>
    </w:p>
    <w:p w14:paraId="015A98B9" w14:textId="3D3D948C" w:rsidR="00196AAE"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17" w:anchor="_Toc117082633" w:history="1">
        <w:r w:rsidR="00196AAE" w:rsidRPr="00E665E1">
          <w:rPr>
            <w:rStyle w:val="Hyperlink"/>
            <w:noProof/>
          </w:rPr>
          <w:t>Table 4.5.1.1. Main DIME-XAI CLI Interface arguments</w:t>
        </w:r>
        <w:r w:rsidR="00196AAE">
          <w:rPr>
            <w:noProof/>
            <w:webHidden/>
          </w:rPr>
          <w:tab/>
        </w:r>
        <w:r w:rsidR="00196AAE">
          <w:rPr>
            <w:noProof/>
            <w:webHidden/>
          </w:rPr>
          <w:fldChar w:fldCharType="begin"/>
        </w:r>
        <w:r w:rsidR="00196AAE">
          <w:rPr>
            <w:noProof/>
            <w:webHidden/>
          </w:rPr>
          <w:instrText xml:space="preserve"> PAGEREF _Toc117082633 \h </w:instrText>
        </w:r>
        <w:r w:rsidR="00196AAE">
          <w:rPr>
            <w:noProof/>
            <w:webHidden/>
          </w:rPr>
        </w:r>
        <w:r w:rsidR="00196AAE">
          <w:rPr>
            <w:noProof/>
            <w:webHidden/>
          </w:rPr>
          <w:fldChar w:fldCharType="separate"/>
        </w:r>
        <w:r w:rsidR="0029721A">
          <w:rPr>
            <w:noProof/>
            <w:webHidden/>
          </w:rPr>
          <w:t>34</w:t>
        </w:r>
        <w:r w:rsidR="00196AAE">
          <w:rPr>
            <w:noProof/>
            <w:webHidden/>
          </w:rPr>
          <w:fldChar w:fldCharType="end"/>
        </w:r>
      </w:hyperlink>
    </w:p>
    <w:p w14:paraId="0BA1A968" w14:textId="70BDFCC5" w:rsidR="00196AAE"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18" w:anchor="_Toc117082634" w:history="1">
        <w:r w:rsidR="00196AAE" w:rsidRPr="00E665E1">
          <w:rPr>
            <w:rStyle w:val="Hyperlink"/>
            <w:noProof/>
          </w:rPr>
          <w:t>Table 4.5.1.2. DIME Init sub-interface arguments</w:t>
        </w:r>
        <w:r w:rsidR="00196AAE">
          <w:rPr>
            <w:noProof/>
            <w:webHidden/>
          </w:rPr>
          <w:tab/>
        </w:r>
        <w:r w:rsidR="00196AAE">
          <w:rPr>
            <w:noProof/>
            <w:webHidden/>
          </w:rPr>
          <w:fldChar w:fldCharType="begin"/>
        </w:r>
        <w:r w:rsidR="00196AAE">
          <w:rPr>
            <w:noProof/>
            <w:webHidden/>
          </w:rPr>
          <w:instrText xml:space="preserve"> PAGEREF _Toc117082634 \h </w:instrText>
        </w:r>
        <w:r w:rsidR="00196AAE">
          <w:rPr>
            <w:noProof/>
            <w:webHidden/>
          </w:rPr>
        </w:r>
        <w:r w:rsidR="00196AAE">
          <w:rPr>
            <w:noProof/>
            <w:webHidden/>
          </w:rPr>
          <w:fldChar w:fldCharType="separate"/>
        </w:r>
        <w:r w:rsidR="0029721A">
          <w:rPr>
            <w:noProof/>
            <w:webHidden/>
          </w:rPr>
          <w:t>35</w:t>
        </w:r>
        <w:r w:rsidR="00196AAE">
          <w:rPr>
            <w:noProof/>
            <w:webHidden/>
          </w:rPr>
          <w:fldChar w:fldCharType="end"/>
        </w:r>
      </w:hyperlink>
    </w:p>
    <w:p w14:paraId="53ECB719" w14:textId="13751CA1" w:rsidR="00196AAE"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19" w:anchor="_Toc117082635" w:history="1">
        <w:r w:rsidR="00196AAE" w:rsidRPr="00E665E1">
          <w:rPr>
            <w:rStyle w:val="Hyperlink"/>
            <w:noProof/>
          </w:rPr>
          <w:t>Table 4.5.1.3. DIME explain sub-interface arguments</w:t>
        </w:r>
        <w:r w:rsidR="00196AAE">
          <w:rPr>
            <w:noProof/>
            <w:webHidden/>
          </w:rPr>
          <w:tab/>
        </w:r>
        <w:r w:rsidR="00196AAE">
          <w:rPr>
            <w:noProof/>
            <w:webHidden/>
          </w:rPr>
          <w:fldChar w:fldCharType="begin"/>
        </w:r>
        <w:r w:rsidR="00196AAE">
          <w:rPr>
            <w:noProof/>
            <w:webHidden/>
          </w:rPr>
          <w:instrText xml:space="preserve"> PAGEREF _Toc117082635 \h </w:instrText>
        </w:r>
        <w:r w:rsidR="00196AAE">
          <w:rPr>
            <w:noProof/>
            <w:webHidden/>
          </w:rPr>
        </w:r>
        <w:r w:rsidR="00196AAE">
          <w:rPr>
            <w:noProof/>
            <w:webHidden/>
          </w:rPr>
          <w:fldChar w:fldCharType="separate"/>
        </w:r>
        <w:r w:rsidR="0029721A">
          <w:rPr>
            <w:noProof/>
            <w:webHidden/>
          </w:rPr>
          <w:t>35</w:t>
        </w:r>
        <w:r w:rsidR="00196AAE">
          <w:rPr>
            <w:noProof/>
            <w:webHidden/>
          </w:rPr>
          <w:fldChar w:fldCharType="end"/>
        </w:r>
      </w:hyperlink>
    </w:p>
    <w:p w14:paraId="3B3927E4" w14:textId="119D0039" w:rsidR="00196AAE"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20" w:anchor="_Toc117082636" w:history="1">
        <w:r w:rsidR="00196AAE" w:rsidRPr="00E665E1">
          <w:rPr>
            <w:rStyle w:val="Hyperlink"/>
            <w:noProof/>
          </w:rPr>
          <w:t>Table 4.5.1.4. DIME server sub-interface arguments</w:t>
        </w:r>
        <w:r w:rsidR="00196AAE">
          <w:rPr>
            <w:noProof/>
            <w:webHidden/>
          </w:rPr>
          <w:tab/>
        </w:r>
        <w:r w:rsidR="00196AAE">
          <w:rPr>
            <w:noProof/>
            <w:webHidden/>
          </w:rPr>
          <w:fldChar w:fldCharType="begin"/>
        </w:r>
        <w:r w:rsidR="00196AAE">
          <w:rPr>
            <w:noProof/>
            <w:webHidden/>
          </w:rPr>
          <w:instrText xml:space="preserve"> PAGEREF _Toc117082636 \h </w:instrText>
        </w:r>
        <w:r w:rsidR="00196AAE">
          <w:rPr>
            <w:noProof/>
            <w:webHidden/>
          </w:rPr>
        </w:r>
        <w:r w:rsidR="00196AAE">
          <w:rPr>
            <w:noProof/>
            <w:webHidden/>
          </w:rPr>
          <w:fldChar w:fldCharType="separate"/>
        </w:r>
        <w:r w:rsidR="0029721A">
          <w:rPr>
            <w:noProof/>
            <w:webHidden/>
          </w:rPr>
          <w:t>35</w:t>
        </w:r>
        <w:r w:rsidR="00196AAE">
          <w:rPr>
            <w:noProof/>
            <w:webHidden/>
          </w:rPr>
          <w:fldChar w:fldCharType="end"/>
        </w:r>
      </w:hyperlink>
    </w:p>
    <w:p w14:paraId="4BA94D5D" w14:textId="55B1C957" w:rsidR="00757885" w:rsidRDefault="00CF4633" w:rsidP="00696CEB">
      <w:pPr>
        <w:pStyle w:val="TableofFigures"/>
        <w:tabs>
          <w:tab w:val="right" w:leader="dot" w:pos="8213"/>
        </w:tabs>
        <w:spacing w:before="0"/>
      </w:pPr>
      <w:hyperlink r:id="rId21" w:anchor="_Toc117082637" w:history="1">
        <w:r w:rsidR="00196AAE" w:rsidRPr="00E665E1">
          <w:rPr>
            <w:rStyle w:val="Hyperlink"/>
            <w:noProof/>
          </w:rPr>
          <w:t>Table 4.5.1.5. DIME visualize sub-interface arguments</w:t>
        </w:r>
        <w:r w:rsidR="00196AAE">
          <w:rPr>
            <w:noProof/>
            <w:webHidden/>
          </w:rPr>
          <w:tab/>
        </w:r>
        <w:r w:rsidR="00196AAE">
          <w:rPr>
            <w:noProof/>
            <w:webHidden/>
          </w:rPr>
          <w:fldChar w:fldCharType="begin"/>
        </w:r>
        <w:r w:rsidR="00196AAE">
          <w:rPr>
            <w:noProof/>
            <w:webHidden/>
          </w:rPr>
          <w:instrText xml:space="preserve"> PAGEREF _Toc117082637 \h </w:instrText>
        </w:r>
        <w:r w:rsidR="00196AAE">
          <w:rPr>
            <w:noProof/>
            <w:webHidden/>
          </w:rPr>
        </w:r>
        <w:r w:rsidR="00196AAE">
          <w:rPr>
            <w:noProof/>
            <w:webHidden/>
          </w:rPr>
          <w:fldChar w:fldCharType="separate"/>
        </w:r>
        <w:r w:rsidR="0029721A">
          <w:rPr>
            <w:noProof/>
            <w:webHidden/>
          </w:rPr>
          <w:t>36</w:t>
        </w:r>
        <w:r w:rsidR="00196AAE">
          <w:rPr>
            <w:noProof/>
            <w:webHidden/>
          </w:rPr>
          <w:fldChar w:fldCharType="end"/>
        </w:r>
      </w:hyperlink>
      <w:r w:rsidR="00196AAE">
        <w:fldChar w:fldCharType="end"/>
      </w:r>
    </w:p>
    <w:p w14:paraId="0237F4F0" w14:textId="4EE2302D" w:rsidR="00757885" w:rsidRDefault="00CF4633" w:rsidP="00696CEB">
      <w:pPr>
        <w:pStyle w:val="TableofFigures"/>
        <w:tabs>
          <w:tab w:val="right" w:leader="dot" w:pos="8213"/>
        </w:tabs>
        <w:spacing w:before="0"/>
      </w:pPr>
      <w:r>
        <w:fldChar w:fldCharType="begin"/>
      </w:r>
      <w:r>
        <w:instrText xml:space="preserve"> TOC \h \z \c "Table 4.5.3." </w:instrText>
      </w:r>
      <w:r>
        <w:fldChar w:fldCharType="separate"/>
      </w:r>
      <w:hyperlink r:id="rId22" w:anchor="_Toc117082855" w:history="1">
        <w:r w:rsidR="00D5472B" w:rsidRPr="00F56AE3">
          <w:rPr>
            <w:rStyle w:val="Hyperlink"/>
            <w:noProof/>
          </w:rPr>
          <w:t>Table 4.5.3.1. DIME configurations, default values, and valid options</w:t>
        </w:r>
        <w:r w:rsidR="00D5472B">
          <w:rPr>
            <w:noProof/>
            <w:webHidden/>
          </w:rPr>
          <w:tab/>
        </w:r>
        <w:r w:rsidR="00D5472B">
          <w:rPr>
            <w:noProof/>
            <w:webHidden/>
          </w:rPr>
          <w:fldChar w:fldCharType="begin"/>
        </w:r>
        <w:r w:rsidR="00D5472B">
          <w:rPr>
            <w:noProof/>
            <w:webHidden/>
          </w:rPr>
          <w:instrText xml:space="preserve"> PAGEREF _Toc117082855 \h </w:instrText>
        </w:r>
        <w:r w:rsidR="00D5472B">
          <w:rPr>
            <w:noProof/>
            <w:webHidden/>
          </w:rPr>
        </w:r>
        <w:r w:rsidR="00D5472B">
          <w:rPr>
            <w:noProof/>
            <w:webHidden/>
          </w:rPr>
          <w:fldChar w:fldCharType="separate"/>
        </w:r>
        <w:r w:rsidR="0029721A">
          <w:rPr>
            <w:noProof/>
            <w:webHidden/>
          </w:rPr>
          <w:t>39</w:t>
        </w:r>
        <w:r w:rsidR="00D5472B">
          <w:rPr>
            <w:noProof/>
            <w:webHidden/>
          </w:rPr>
          <w:fldChar w:fldCharType="end"/>
        </w:r>
      </w:hyperlink>
      <w:r>
        <w:rPr>
          <w:noProof/>
        </w:rPr>
        <w:fldChar w:fldCharType="end"/>
      </w:r>
    </w:p>
    <w:p w14:paraId="2DFF0F0B" w14:textId="1898B64A" w:rsidR="00BB137F" w:rsidRDefault="00CF4633" w:rsidP="00696CEB">
      <w:pPr>
        <w:pStyle w:val="TableofFigures"/>
        <w:tabs>
          <w:tab w:val="right" w:leader="dot" w:pos="8213"/>
        </w:tabs>
        <w:spacing w:before="0"/>
        <w:rPr>
          <w:noProof/>
        </w:rPr>
      </w:pPr>
      <w:r>
        <w:fldChar w:fldCharType="begin"/>
      </w:r>
      <w:r>
        <w:instrText xml:space="preserve"> TOC \h \z \c "Table 4.6.5." </w:instrText>
      </w:r>
      <w:r>
        <w:fldChar w:fldCharType="separate"/>
      </w:r>
      <w:hyperlink r:id="rId23" w:anchor="_Toc117083026" w:history="1">
        <w:r w:rsidR="004F61A4" w:rsidRPr="0061133E">
          <w:rPr>
            <w:rStyle w:val="Hyperlink"/>
            <w:noProof/>
          </w:rPr>
          <w:t>Table 4.6.5.1. Summary of Tools and Technologies utilized</w:t>
        </w:r>
        <w:r w:rsidR="004F61A4">
          <w:rPr>
            <w:noProof/>
            <w:webHidden/>
          </w:rPr>
          <w:tab/>
        </w:r>
        <w:r w:rsidR="004F61A4">
          <w:rPr>
            <w:noProof/>
            <w:webHidden/>
          </w:rPr>
          <w:fldChar w:fldCharType="begin"/>
        </w:r>
        <w:r w:rsidR="004F61A4">
          <w:rPr>
            <w:noProof/>
            <w:webHidden/>
          </w:rPr>
          <w:instrText xml:space="preserve"> PAGEREF _Toc117083026 \h </w:instrText>
        </w:r>
        <w:r w:rsidR="004F61A4">
          <w:rPr>
            <w:noProof/>
            <w:webHidden/>
          </w:rPr>
        </w:r>
        <w:r w:rsidR="004F61A4">
          <w:rPr>
            <w:noProof/>
            <w:webHidden/>
          </w:rPr>
          <w:fldChar w:fldCharType="separate"/>
        </w:r>
        <w:r w:rsidR="0029721A">
          <w:rPr>
            <w:noProof/>
            <w:webHidden/>
          </w:rPr>
          <w:t>44</w:t>
        </w:r>
        <w:r w:rsidR="004F61A4">
          <w:rPr>
            <w:noProof/>
            <w:webHidden/>
          </w:rPr>
          <w:fldChar w:fldCharType="end"/>
        </w:r>
      </w:hyperlink>
      <w:r>
        <w:rPr>
          <w:noProof/>
        </w:rPr>
        <w:fldChar w:fldCharType="end"/>
      </w:r>
      <w:r w:rsidR="00BB137F">
        <w:fldChar w:fldCharType="begin"/>
      </w:r>
      <w:r w:rsidR="00BB137F">
        <w:instrText xml:space="preserve"> TOC \h \z \c "Table 5.1.1." </w:instrText>
      </w:r>
      <w:r w:rsidR="00BB137F">
        <w:fldChar w:fldCharType="separate"/>
      </w:r>
    </w:p>
    <w:p w14:paraId="2CF0E713" w14:textId="56FC552F" w:rsidR="00BB137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24" w:anchor="_Toc117083142" w:history="1">
        <w:r w:rsidR="00BB137F" w:rsidRPr="00870229">
          <w:rPr>
            <w:rStyle w:val="Hyperlink"/>
            <w:noProof/>
          </w:rPr>
          <w:t>Table 5.1.1.1. Metric selection test case for accuracy</w:t>
        </w:r>
        <w:r w:rsidR="00BB137F">
          <w:rPr>
            <w:noProof/>
            <w:webHidden/>
          </w:rPr>
          <w:tab/>
        </w:r>
        <w:r w:rsidR="00BB137F">
          <w:rPr>
            <w:noProof/>
            <w:webHidden/>
          </w:rPr>
          <w:fldChar w:fldCharType="begin"/>
        </w:r>
        <w:r w:rsidR="00BB137F">
          <w:rPr>
            <w:noProof/>
            <w:webHidden/>
          </w:rPr>
          <w:instrText xml:space="preserve"> PAGEREF _Toc117083142 \h </w:instrText>
        </w:r>
        <w:r w:rsidR="00BB137F">
          <w:rPr>
            <w:noProof/>
            <w:webHidden/>
          </w:rPr>
        </w:r>
        <w:r w:rsidR="00BB137F">
          <w:rPr>
            <w:noProof/>
            <w:webHidden/>
          </w:rPr>
          <w:fldChar w:fldCharType="separate"/>
        </w:r>
        <w:r w:rsidR="0029721A">
          <w:rPr>
            <w:noProof/>
            <w:webHidden/>
          </w:rPr>
          <w:t>47</w:t>
        </w:r>
        <w:r w:rsidR="00BB137F">
          <w:rPr>
            <w:noProof/>
            <w:webHidden/>
          </w:rPr>
          <w:fldChar w:fldCharType="end"/>
        </w:r>
      </w:hyperlink>
    </w:p>
    <w:p w14:paraId="30DD81B8" w14:textId="6649DD61" w:rsidR="00BB137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25" w:anchor="_Toc117083143" w:history="1">
        <w:r w:rsidR="00BB137F" w:rsidRPr="00870229">
          <w:rPr>
            <w:rStyle w:val="Hyperlink"/>
            <w:noProof/>
          </w:rPr>
          <w:t>Table 5.1.1.2. Metric selection test case for f1-score</w:t>
        </w:r>
        <w:r w:rsidR="00BB137F">
          <w:rPr>
            <w:noProof/>
            <w:webHidden/>
          </w:rPr>
          <w:tab/>
        </w:r>
        <w:r w:rsidR="00BB137F">
          <w:rPr>
            <w:noProof/>
            <w:webHidden/>
          </w:rPr>
          <w:fldChar w:fldCharType="begin"/>
        </w:r>
        <w:r w:rsidR="00BB137F">
          <w:rPr>
            <w:noProof/>
            <w:webHidden/>
          </w:rPr>
          <w:instrText xml:space="preserve"> PAGEREF _Toc117083143 \h </w:instrText>
        </w:r>
        <w:r w:rsidR="00BB137F">
          <w:rPr>
            <w:noProof/>
            <w:webHidden/>
          </w:rPr>
        </w:r>
        <w:r w:rsidR="00BB137F">
          <w:rPr>
            <w:noProof/>
            <w:webHidden/>
          </w:rPr>
          <w:fldChar w:fldCharType="separate"/>
        </w:r>
        <w:r w:rsidR="0029721A">
          <w:rPr>
            <w:noProof/>
            <w:webHidden/>
          </w:rPr>
          <w:t>48</w:t>
        </w:r>
        <w:r w:rsidR="00BB137F">
          <w:rPr>
            <w:noProof/>
            <w:webHidden/>
          </w:rPr>
          <w:fldChar w:fldCharType="end"/>
        </w:r>
      </w:hyperlink>
    </w:p>
    <w:p w14:paraId="14CDB661" w14:textId="401E69F7" w:rsidR="0053362F" w:rsidRDefault="00CF4633" w:rsidP="00696CEB">
      <w:pPr>
        <w:pStyle w:val="TableofFigures"/>
        <w:tabs>
          <w:tab w:val="right" w:leader="dot" w:pos="8213"/>
        </w:tabs>
        <w:spacing w:before="0"/>
        <w:rPr>
          <w:noProof/>
        </w:rPr>
      </w:pPr>
      <w:hyperlink r:id="rId26" w:anchor="_Toc117083144" w:history="1">
        <w:r w:rsidR="00BB137F" w:rsidRPr="00870229">
          <w:rPr>
            <w:rStyle w:val="Hyperlink"/>
            <w:noProof/>
          </w:rPr>
          <w:t>Table 5.1.1.3. Metric selection test case for confidence score</w:t>
        </w:r>
        <w:r w:rsidR="00BB137F">
          <w:rPr>
            <w:noProof/>
            <w:webHidden/>
          </w:rPr>
          <w:tab/>
        </w:r>
        <w:r w:rsidR="00BB137F">
          <w:rPr>
            <w:noProof/>
            <w:webHidden/>
          </w:rPr>
          <w:fldChar w:fldCharType="begin"/>
        </w:r>
        <w:r w:rsidR="00BB137F">
          <w:rPr>
            <w:noProof/>
            <w:webHidden/>
          </w:rPr>
          <w:instrText xml:space="preserve"> PAGEREF _Toc117083144 \h </w:instrText>
        </w:r>
        <w:r w:rsidR="00BB137F">
          <w:rPr>
            <w:noProof/>
            <w:webHidden/>
          </w:rPr>
        </w:r>
        <w:r w:rsidR="00BB137F">
          <w:rPr>
            <w:noProof/>
            <w:webHidden/>
          </w:rPr>
          <w:fldChar w:fldCharType="separate"/>
        </w:r>
        <w:r w:rsidR="0029721A">
          <w:rPr>
            <w:noProof/>
            <w:webHidden/>
          </w:rPr>
          <w:t>49</w:t>
        </w:r>
        <w:r w:rsidR="00BB137F">
          <w:rPr>
            <w:noProof/>
            <w:webHidden/>
          </w:rPr>
          <w:fldChar w:fldCharType="end"/>
        </w:r>
      </w:hyperlink>
      <w:r w:rsidR="00BB137F">
        <w:fldChar w:fldCharType="end"/>
      </w:r>
      <w:r w:rsidR="0053362F">
        <w:fldChar w:fldCharType="begin"/>
      </w:r>
      <w:r w:rsidR="0053362F">
        <w:instrText xml:space="preserve"> TOC \h \z \c "Table 5.1.2." </w:instrText>
      </w:r>
      <w:r w:rsidR="0053362F">
        <w:fldChar w:fldCharType="separate"/>
      </w:r>
    </w:p>
    <w:p w14:paraId="69B07858" w14:textId="02AD6CA9" w:rsidR="0053362F" w:rsidRDefault="00CF4633" w:rsidP="00696CEB">
      <w:pPr>
        <w:pStyle w:val="TableofFigures"/>
        <w:tabs>
          <w:tab w:val="right" w:leader="dot" w:pos="8213"/>
        </w:tabs>
        <w:spacing w:before="0"/>
        <w:rPr>
          <w:noProof/>
        </w:rPr>
      </w:pPr>
      <w:hyperlink r:id="rId27" w:anchor="_Toc117083157" w:history="1">
        <w:r w:rsidR="0053362F" w:rsidRPr="00CB0CF5">
          <w:rPr>
            <w:rStyle w:val="Hyperlink"/>
            <w:noProof/>
          </w:rPr>
          <w:t>Table 5.1.2.1. DIME algorithm execution time evaluation</w:t>
        </w:r>
        <w:r w:rsidR="0053362F">
          <w:rPr>
            <w:noProof/>
            <w:webHidden/>
          </w:rPr>
          <w:tab/>
        </w:r>
        <w:r w:rsidR="0053362F">
          <w:rPr>
            <w:noProof/>
            <w:webHidden/>
          </w:rPr>
          <w:fldChar w:fldCharType="begin"/>
        </w:r>
        <w:r w:rsidR="0053362F">
          <w:rPr>
            <w:noProof/>
            <w:webHidden/>
          </w:rPr>
          <w:instrText xml:space="preserve"> PAGEREF _Toc117083157 \h </w:instrText>
        </w:r>
        <w:r w:rsidR="0053362F">
          <w:rPr>
            <w:noProof/>
            <w:webHidden/>
          </w:rPr>
        </w:r>
        <w:r w:rsidR="0053362F">
          <w:rPr>
            <w:noProof/>
            <w:webHidden/>
          </w:rPr>
          <w:fldChar w:fldCharType="separate"/>
        </w:r>
        <w:r w:rsidR="0029721A">
          <w:rPr>
            <w:noProof/>
            <w:webHidden/>
          </w:rPr>
          <w:t>50</w:t>
        </w:r>
        <w:r w:rsidR="0053362F">
          <w:rPr>
            <w:noProof/>
            <w:webHidden/>
          </w:rPr>
          <w:fldChar w:fldCharType="end"/>
        </w:r>
      </w:hyperlink>
      <w:r w:rsidR="0053362F">
        <w:fldChar w:fldCharType="end"/>
      </w:r>
      <w:r w:rsidR="0053362F">
        <w:fldChar w:fldCharType="begin"/>
      </w:r>
      <w:r w:rsidR="0053362F">
        <w:instrText xml:space="preserve"> TOC \h \z \c "Table 5.1.3." </w:instrText>
      </w:r>
      <w:r w:rsidR="0053362F">
        <w:fldChar w:fldCharType="separate"/>
      </w:r>
    </w:p>
    <w:p w14:paraId="3205AB7A" w14:textId="63001D89"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28" w:anchor="_Toc117083166" w:history="1">
        <w:r w:rsidR="0053362F" w:rsidRPr="0075166F">
          <w:rPr>
            <w:rStyle w:val="Hyperlink"/>
            <w:noProof/>
          </w:rPr>
          <w:t>Table 5.1.3.1. Integration test case for DIME project initialization</w:t>
        </w:r>
        <w:r w:rsidR="0053362F">
          <w:rPr>
            <w:noProof/>
            <w:webHidden/>
          </w:rPr>
          <w:tab/>
        </w:r>
        <w:r w:rsidR="0053362F">
          <w:rPr>
            <w:noProof/>
            <w:webHidden/>
          </w:rPr>
          <w:fldChar w:fldCharType="begin"/>
        </w:r>
        <w:r w:rsidR="0053362F">
          <w:rPr>
            <w:noProof/>
            <w:webHidden/>
          </w:rPr>
          <w:instrText xml:space="preserve"> PAGEREF _Toc117083166 \h </w:instrText>
        </w:r>
        <w:r w:rsidR="0053362F">
          <w:rPr>
            <w:noProof/>
            <w:webHidden/>
          </w:rPr>
        </w:r>
        <w:r w:rsidR="0053362F">
          <w:rPr>
            <w:noProof/>
            <w:webHidden/>
          </w:rPr>
          <w:fldChar w:fldCharType="separate"/>
        </w:r>
        <w:r w:rsidR="0040482A">
          <w:rPr>
            <w:noProof/>
            <w:webHidden/>
          </w:rPr>
          <w:t>52</w:t>
        </w:r>
        <w:r w:rsidR="0053362F">
          <w:rPr>
            <w:noProof/>
            <w:webHidden/>
          </w:rPr>
          <w:fldChar w:fldCharType="end"/>
        </w:r>
      </w:hyperlink>
    </w:p>
    <w:p w14:paraId="1E902331" w14:textId="6FD9F563"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29" w:anchor="_Toc117083167" w:history="1">
        <w:r w:rsidR="0053362F" w:rsidRPr="0075166F">
          <w:rPr>
            <w:rStyle w:val="Hyperlink"/>
            <w:noProof/>
          </w:rPr>
          <w:t>Table 5.1.3.2. Integration test case for DIME project initialization at rasa root</w:t>
        </w:r>
        <w:r w:rsidR="0053362F">
          <w:rPr>
            <w:noProof/>
            <w:webHidden/>
          </w:rPr>
          <w:tab/>
        </w:r>
        <w:r w:rsidR="0053362F">
          <w:rPr>
            <w:noProof/>
            <w:webHidden/>
          </w:rPr>
          <w:fldChar w:fldCharType="begin"/>
        </w:r>
        <w:r w:rsidR="0053362F">
          <w:rPr>
            <w:noProof/>
            <w:webHidden/>
          </w:rPr>
          <w:instrText xml:space="preserve"> PAGEREF _Toc117083167 \h </w:instrText>
        </w:r>
        <w:r w:rsidR="0053362F">
          <w:rPr>
            <w:noProof/>
            <w:webHidden/>
          </w:rPr>
        </w:r>
        <w:r w:rsidR="0053362F">
          <w:rPr>
            <w:noProof/>
            <w:webHidden/>
          </w:rPr>
          <w:fldChar w:fldCharType="separate"/>
        </w:r>
        <w:r w:rsidR="0040482A">
          <w:rPr>
            <w:noProof/>
            <w:webHidden/>
          </w:rPr>
          <w:t>53</w:t>
        </w:r>
        <w:r w:rsidR="0053362F">
          <w:rPr>
            <w:noProof/>
            <w:webHidden/>
          </w:rPr>
          <w:fldChar w:fldCharType="end"/>
        </w:r>
      </w:hyperlink>
    </w:p>
    <w:p w14:paraId="1AA2C74D" w14:textId="051D078B"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0" w:anchor="_Toc117083168" w:history="1">
        <w:r w:rsidR="0053362F" w:rsidRPr="0075166F">
          <w:rPr>
            <w:rStyle w:val="Hyperlink"/>
            <w:noProof/>
          </w:rPr>
          <w:t>Table 5.1.3.3. Integration test case for DIME CLI explainer</w:t>
        </w:r>
        <w:r w:rsidR="0053362F">
          <w:rPr>
            <w:noProof/>
            <w:webHidden/>
          </w:rPr>
          <w:tab/>
        </w:r>
        <w:r w:rsidR="0053362F">
          <w:rPr>
            <w:noProof/>
            <w:webHidden/>
          </w:rPr>
          <w:fldChar w:fldCharType="begin"/>
        </w:r>
        <w:r w:rsidR="0053362F">
          <w:rPr>
            <w:noProof/>
            <w:webHidden/>
          </w:rPr>
          <w:instrText xml:space="preserve"> PAGEREF _Toc117083168 \h </w:instrText>
        </w:r>
        <w:r w:rsidR="0053362F">
          <w:rPr>
            <w:noProof/>
            <w:webHidden/>
          </w:rPr>
        </w:r>
        <w:r w:rsidR="0053362F">
          <w:rPr>
            <w:noProof/>
            <w:webHidden/>
          </w:rPr>
          <w:fldChar w:fldCharType="separate"/>
        </w:r>
        <w:r w:rsidR="0040482A">
          <w:rPr>
            <w:noProof/>
            <w:webHidden/>
          </w:rPr>
          <w:t>54</w:t>
        </w:r>
        <w:r w:rsidR="0053362F">
          <w:rPr>
            <w:noProof/>
            <w:webHidden/>
          </w:rPr>
          <w:fldChar w:fldCharType="end"/>
        </w:r>
      </w:hyperlink>
    </w:p>
    <w:p w14:paraId="71C486CC" w14:textId="675E0182"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1" w:anchor="_Toc117083169" w:history="1">
        <w:r w:rsidR="0053362F" w:rsidRPr="0075166F">
          <w:rPr>
            <w:rStyle w:val="Hyperlink"/>
            <w:noProof/>
          </w:rPr>
          <w:t>Table 5.1.3.4. Integration test case for DIME CLI visualizer</w:t>
        </w:r>
        <w:r w:rsidR="0053362F">
          <w:rPr>
            <w:noProof/>
            <w:webHidden/>
          </w:rPr>
          <w:tab/>
        </w:r>
        <w:r w:rsidR="0053362F">
          <w:rPr>
            <w:noProof/>
            <w:webHidden/>
          </w:rPr>
          <w:fldChar w:fldCharType="begin"/>
        </w:r>
        <w:r w:rsidR="0053362F">
          <w:rPr>
            <w:noProof/>
            <w:webHidden/>
          </w:rPr>
          <w:instrText xml:space="preserve"> PAGEREF _Toc117083169 \h </w:instrText>
        </w:r>
        <w:r w:rsidR="0053362F">
          <w:rPr>
            <w:noProof/>
            <w:webHidden/>
          </w:rPr>
        </w:r>
        <w:r w:rsidR="0053362F">
          <w:rPr>
            <w:noProof/>
            <w:webHidden/>
          </w:rPr>
          <w:fldChar w:fldCharType="separate"/>
        </w:r>
        <w:r w:rsidR="0040482A">
          <w:rPr>
            <w:noProof/>
            <w:webHidden/>
          </w:rPr>
          <w:t>55</w:t>
        </w:r>
        <w:r w:rsidR="0053362F">
          <w:rPr>
            <w:noProof/>
            <w:webHidden/>
          </w:rPr>
          <w:fldChar w:fldCharType="end"/>
        </w:r>
      </w:hyperlink>
    </w:p>
    <w:p w14:paraId="1B74384C" w14:textId="07E9A6D1"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2" w:anchor="_Toc117083170" w:history="1">
        <w:r w:rsidR="0053362F" w:rsidRPr="0075166F">
          <w:rPr>
            <w:rStyle w:val="Hyperlink"/>
            <w:noProof/>
          </w:rPr>
          <w:t>Table 5.1.3.5. Integration test case for DIME Server</w:t>
        </w:r>
        <w:r w:rsidR="0053362F">
          <w:rPr>
            <w:noProof/>
            <w:webHidden/>
          </w:rPr>
          <w:tab/>
        </w:r>
        <w:r w:rsidR="0053362F">
          <w:rPr>
            <w:noProof/>
            <w:webHidden/>
          </w:rPr>
          <w:fldChar w:fldCharType="begin"/>
        </w:r>
        <w:r w:rsidR="0053362F">
          <w:rPr>
            <w:noProof/>
            <w:webHidden/>
          </w:rPr>
          <w:instrText xml:space="preserve"> PAGEREF _Toc117083170 \h </w:instrText>
        </w:r>
        <w:r w:rsidR="0053362F">
          <w:rPr>
            <w:noProof/>
            <w:webHidden/>
          </w:rPr>
        </w:r>
        <w:r w:rsidR="0053362F">
          <w:rPr>
            <w:noProof/>
            <w:webHidden/>
          </w:rPr>
          <w:fldChar w:fldCharType="separate"/>
        </w:r>
        <w:r w:rsidR="0040482A">
          <w:rPr>
            <w:noProof/>
            <w:webHidden/>
          </w:rPr>
          <w:t>56</w:t>
        </w:r>
        <w:r w:rsidR="0053362F">
          <w:rPr>
            <w:noProof/>
            <w:webHidden/>
          </w:rPr>
          <w:fldChar w:fldCharType="end"/>
        </w:r>
      </w:hyperlink>
    </w:p>
    <w:p w14:paraId="54A07C92" w14:textId="06545297"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3" w:anchor="_Toc117083171" w:history="1">
        <w:r w:rsidR="0053362F" w:rsidRPr="0075166F">
          <w:rPr>
            <w:rStyle w:val="Hyperlink"/>
            <w:noProof/>
          </w:rPr>
          <w:t>Table 5.1.3.6. Integration test case for DIME Server explanations</w:t>
        </w:r>
        <w:r w:rsidR="0053362F">
          <w:rPr>
            <w:noProof/>
            <w:webHidden/>
          </w:rPr>
          <w:tab/>
        </w:r>
        <w:r w:rsidR="0053362F">
          <w:rPr>
            <w:noProof/>
            <w:webHidden/>
          </w:rPr>
          <w:fldChar w:fldCharType="begin"/>
        </w:r>
        <w:r w:rsidR="0053362F">
          <w:rPr>
            <w:noProof/>
            <w:webHidden/>
          </w:rPr>
          <w:instrText xml:space="preserve"> PAGEREF _Toc117083171 \h </w:instrText>
        </w:r>
        <w:r w:rsidR="0053362F">
          <w:rPr>
            <w:noProof/>
            <w:webHidden/>
          </w:rPr>
        </w:r>
        <w:r w:rsidR="0053362F">
          <w:rPr>
            <w:noProof/>
            <w:webHidden/>
          </w:rPr>
          <w:fldChar w:fldCharType="separate"/>
        </w:r>
        <w:r w:rsidR="0040482A">
          <w:rPr>
            <w:noProof/>
            <w:webHidden/>
          </w:rPr>
          <w:t>57</w:t>
        </w:r>
        <w:r w:rsidR="0053362F">
          <w:rPr>
            <w:noProof/>
            <w:webHidden/>
          </w:rPr>
          <w:fldChar w:fldCharType="end"/>
        </w:r>
      </w:hyperlink>
    </w:p>
    <w:p w14:paraId="2BD7D963" w14:textId="2C6503DE" w:rsidR="0053362F"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4" w:anchor="_Toc117083172" w:history="1">
        <w:r w:rsidR="0053362F" w:rsidRPr="0075166F">
          <w:rPr>
            <w:rStyle w:val="Hyperlink"/>
            <w:noProof/>
          </w:rPr>
          <w:t>Table 5.1.3.7. Integration test case for DIME Server visualizations</w:t>
        </w:r>
        <w:r w:rsidR="0053362F">
          <w:rPr>
            <w:noProof/>
            <w:webHidden/>
          </w:rPr>
          <w:tab/>
        </w:r>
        <w:r w:rsidR="0053362F">
          <w:rPr>
            <w:noProof/>
            <w:webHidden/>
          </w:rPr>
          <w:fldChar w:fldCharType="begin"/>
        </w:r>
        <w:r w:rsidR="0053362F">
          <w:rPr>
            <w:noProof/>
            <w:webHidden/>
          </w:rPr>
          <w:instrText xml:space="preserve"> PAGEREF _Toc117083172 \h </w:instrText>
        </w:r>
        <w:r w:rsidR="0053362F">
          <w:rPr>
            <w:noProof/>
            <w:webHidden/>
          </w:rPr>
        </w:r>
        <w:r w:rsidR="0053362F">
          <w:rPr>
            <w:noProof/>
            <w:webHidden/>
          </w:rPr>
          <w:fldChar w:fldCharType="separate"/>
        </w:r>
        <w:r w:rsidR="0040482A">
          <w:rPr>
            <w:noProof/>
            <w:webHidden/>
          </w:rPr>
          <w:t>58</w:t>
        </w:r>
        <w:r w:rsidR="0053362F">
          <w:rPr>
            <w:noProof/>
            <w:webHidden/>
          </w:rPr>
          <w:fldChar w:fldCharType="end"/>
        </w:r>
      </w:hyperlink>
    </w:p>
    <w:p w14:paraId="58D10C0A" w14:textId="469B19A9" w:rsidR="0022181B" w:rsidRDefault="00CF4633" w:rsidP="00696CEB">
      <w:pPr>
        <w:pStyle w:val="TableofFigures"/>
        <w:tabs>
          <w:tab w:val="right" w:leader="dot" w:pos="8213"/>
        </w:tabs>
        <w:spacing w:before="0"/>
        <w:rPr>
          <w:noProof/>
        </w:rPr>
      </w:pPr>
      <w:hyperlink r:id="rId35" w:anchor="_Toc117083173" w:history="1">
        <w:r w:rsidR="0053362F" w:rsidRPr="0075166F">
          <w:rPr>
            <w:rStyle w:val="Hyperlink"/>
            <w:noProof/>
          </w:rPr>
          <w:t>Table 5.1.3.8. Integration test case for DIME Server peak feature</w:t>
        </w:r>
        <w:r w:rsidR="0053362F">
          <w:rPr>
            <w:noProof/>
            <w:webHidden/>
          </w:rPr>
          <w:tab/>
        </w:r>
        <w:r w:rsidR="0053362F">
          <w:rPr>
            <w:noProof/>
            <w:webHidden/>
          </w:rPr>
          <w:fldChar w:fldCharType="begin"/>
        </w:r>
        <w:r w:rsidR="0053362F">
          <w:rPr>
            <w:noProof/>
            <w:webHidden/>
          </w:rPr>
          <w:instrText xml:space="preserve"> PAGEREF _Toc117083173 \h </w:instrText>
        </w:r>
        <w:r w:rsidR="0053362F">
          <w:rPr>
            <w:noProof/>
            <w:webHidden/>
          </w:rPr>
        </w:r>
        <w:r w:rsidR="0053362F">
          <w:rPr>
            <w:noProof/>
            <w:webHidden/>
          </w:rPr>
          <w:fldChar w:fldCharType="separate"/>
        </w:r>
        <w:r w:rsidR="0040482A">
          <w:rPr>
            <w:noProof/>
            <w:webHidden/>
          </w:rPr>
          <w:t>59</w:t>
        </w:r>
        <w:r w:rsidR="0053362F">
          <w:rPr>
            <w:noProof/>
            <w:webHidden/>
          </w:rPr>
          <w:fldChar w:fldCharType="end"/>
        </w:r>
      </w:hyperlink>
      <w:r w:rsidR="0053362F">
        <w:fldChar w:fldCharType="end"/>
      </w:r>
      <w:r w:rsidR="0022181B">
        <w:fldChar w:fldCharType="begin"/>
      </w:r>
      <w:r w:rsidR="0022181B">
        <w:instrText xml:space="preserve"> TOC \h \z \c "Table 5.2.5." </w:instrText>
      </w:r>
      <w:r w:rsidR="0022181B">
        <w:fldChar w:fldCharType="separate"/>
      </w:r>
    </w:p>
    <w:p w14:paraId="66C7B35F" w14:textId="2C14BF9D" w:rsidR="0022181B"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6" w:anchor="_Toc117083260" w:history="1">
        <w:r w:rsidR="0022181B" w:rsidRPr="0092417F">
          <w:rPr>
            <w:rStyle w:val="Hyperlink"/>
            <w:noProof/>
          </w:rPr>
          <w:t>Table 5.2.5.1. Summarized DIME experiment setup details</w:t>
        </w:r>
        <w:r w:rsidR="0022181B">
          <w:rPr>
            <w:noProof/>
            <w:webHidden/>
          </w:rPr>
          <w:tab/>
        </w:r>
        <w:r w:rsidR="0022181B">
          <w:rPr>
            <w:noProof/>
            <w:webHidden/>
          </w:rPr>
          <w:fldChar w:fldCharType="begin"/>
        </w:r>
        <w:r w:rsidR="0022181B">
          <w:rPr>
            <w:noProof/>
            <w:webHidden/>
          </w:rPr>
          <w:instrText xml:space="preserve"> PAGEREF _Toc117083260 \h </w:instrText>
        </w:r>
        <w:r w:rsidR="0022181B">
          <w:rPr>
            <w:noProof/>
            <w:webHidden/>
          </w:rPr>
        </w:r>
        <w:r w:rsidR="0022181B">
          <w:rPr>
            <w:noProof/>
            <w:webHidden/>
          </w:rPr>
          <w:fldChar w:fldCharType="separate"/>
        </w:r>
        <w:r w:rsidR="0040482A">
          <w:rPr>
            <w:noProof/>
            <w:webHidden/>
          </w:rPr>
          <w:t>61</w:t>
        </w:r>
        <w:r w:rsidR="0022181B">
          <w:rPr>
            <w:noProof/>
            <w:webHidden/>
          </w:rPr>
          <w:fldChar w:fldCharType="end"/>
        </w:r>
      </w:hyperlink>
    </w:p>
    <w:p w14:paraId="16393841" w14:textId="3FF0534E" w:rsidR="0022181B"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7" w:anchor="_Toc117083261" w:history="1">
        <w:r w:rsidR="0022181B" w:rsidRPr="0092417F">
          <w:rPr>
            <w:rStyle w:val="Hyperlink"/>
            <w:noProof/>
          </w:rPr>
          <w:t>Table 5.2.5.2. DIME experiment observations</w:t>
        </w:r>
        <w:r w:rsidR="0022181B">
          <w:rPr>
            <w:noProof/>
            <w:webHidden/>
          </w:rPr>
          <w:tab/>
        </w:r>
        <w:r w:rsidR="0022181B">
          <w:rPr>
            <w:noProof/>
            <w:webHidden/>
          </w:rPr>
          <w:fldChar w:fldCharType="begin"/>
        </w:r>
        <w:r w:rsidR="0022181B">
          <w:rPr>
            <w:noProof/>
            <w:webHidden/>
          </w:rPr>
          <w:instrText xml:space="preserve"> PAGEREF _Toc117083261 \h </w:instrText>
        </w:r>
        <w:r w:rsidR="0022181B">
          <w:rPr>
            <w:noProof/>
            <w:webHidden/>
          </w:rPr>
        </w:r>
        <w:r w:rsidR="0022181B">
          <w:rPr>
            <w:noProof/>
            <w:webHidden/>
          </w:rPr>
          <w:fldChar w:fldCharType="separate"/>
        </w:r>
        <w:r w:rsidR="0040482A">
          <w:rPr>
            <w:noProof/>
            <w:webHidden/>
          </w:rPr>
          <w:t>62</w:t>
        </w:r>
        <w:r w:rsidR="0022181B">
          <w:rPr>
            <w:noProof/>
            <w:webHidden/>
          </w:rPr>
          <w:fldChar w:fldCharType="end"/>
        </w:r>
      </w:hyperlink>
    </w:p>
    <w:p w14:paraId="4F47D43D" w14:textId="44324D6C" w:rsidR="00757885" w:rsidRDefault="0022181B" w:rsidP="00696CEB">
      <w:pPr>
        <w:spacing w:before="0" w:after="0"/>
      </w:pPr>
      <w:r>
        <w:fldChar w:fldCharType="end"/>
      </w:r>
    </w:p>
    <w:p w14:paraId="2C4801E7" w14:textId="617DB98E" w:rsidR="00757885" w:rsidRDefault="00757885" w:rsidP="00DC6D46"/>
    <w:p w14:paraId="2F447718" w14:textId="7099ACE1" w:rsidR="00757885" w:rsidRDefault="00757885" w:rsidP="00DC6D46"/>
    <w:p w14:paraId="528A39C9" w14:textId="1BD7AC36" w:rsidR="00757885" w:rsidRDefault="00757885" w:rsidP="00DC6D46"/>
    <w:p w14:paraId="3BF66571" w14:textId="769E6103" w:rsidR="00757885" w:rsidRDefault="00757885" w:rsidP="00DC6D46"/>
    <w:p w14:paraId="34FC9C70" w14:textId="5A0A4156" w:rsidR="00757885" w:rsidRDefault="00757885" w:rsidP="00DC6D46"/>
    <w:p w14:paraId="5679797A" w14:textId="0D36131E" w:rsidR="00757885" w:rsidRDefault="00757885" w:rsidP="00DC6D46"/>
    <w:p w14:paraId="6E88188C" w14:textId="7622AAF7" w:rsidR="00757885" w:rsidRDefault="00757885" w:rsidP="00DC6D46"/>
    <w:p w14:paraId="2B05CC87" w14:textId="18842831" w:rsidR="00757885" w:rsidRDefault="00757885" w:rsidP="00DC6D46"/>
    <w:p w14:paraId="2106AEC7" w14:textId="186BCD01" w:rsidR="00757885" w:rsidRDefault="00757885" w:rsidP="00DC6D46"/>
    <w:p w14:paraId="721ADAAB" w14:textId="556BE804" w:rsidR="00F213D5" w:rsidRDefault="000947A3" w:rsidP="00D3236C">
      <w:pPr>
        <w:pStyle w:val="Heading1"/>
        <w:spacing w:before="0" w:after="240" w:line="360" w:lineRule="auto"/>
        <w:rPr>
          <w:rFonts w:cs="Times New Roman"/>
        </w:rPr>
      </w:pPr>
      <w:bookmarkStart w:id="6" w:name="_Toc117094326"/>
      <w:r w:rsidRPr="009B30D9">
        <w:rPr>
          <w:rFonts w:cs="Times New Roman"/>
        </w:rPr>
        <w:lastRenderedPageBreak/>
        <w:t>List of Figures</w:t>
      </w:r>
      <w:bookmarkEnd w:id="6"/>
      <w:r w:rsidRPr="009B30D9">
        <w:rPr>
          <w:rFonts w:cs="Times New Roman"/>
        </w:rPr>
        <w:t xml:space="preserve"> </w:t>
      </w:r>
    </w:p>
    <w:p w14:paraId="5D46D0E2" w14:textId="3F67AC95" w:rsidR="004B11B8" w:rsidRDefault="00DE2D3B" w:rsidP="00696CEB">
      <w:pPr>
        <w:pStyle w:val="TableofFigures"/>
        <w:tabs>
          <w:tab w:val="right" w:leader="dot" w:pos="8213"/>
        </w:tabs>
        <w:spacing w:before="0"/>
        <w:rPr>
          <w:rFonts w:asciiTheme="minorHAnsi" w:eastAsiaTheme="minorEastAsia" w:hAnsiTheme="minorHAnsi"/>
          <w:noProof/>
          <w:sz w:val="22"/>
          <w:lang w:val="en-GB" w:eastAsia="en-GB"/>
        </w:rPr>
      </w:pPr>
      <w:r>
        <w:rPr>
          <w:rFonts w:cs="Times New Roman"/>
        </w:rPr>
        <w:fldChar w:fldCharType="begin"/>
      </w:r>
      <w:r>
        <w:rPr>
          <w:rFonts w:cs="Times New Roman"/>
        </w:rPr>
        <w:instrText xml:space="preserve"> TOC \h \z \c "Figure 1.1." </w:instrText>
      </w:r>
      <w:r>
        <w:rPr>
          <w:rFonts w:cs="Times New Roman"/>
        </w:rPr>
        <w:fldChar w:fldCharType="separate"/>
      </w:r>
      <w:hyperlink r:id="rId38" w:anchor="_Toc117082197" w:history="1">
        <w:r w:rsidR="004B11B8" w:rsidRPr="0004522E">
          <w:rPr>
            <w:rStyle w:val="Hyperlink"/>
            <w:noProof/>
          </w:rPr>
          <w:t>Figure 1.1.1. Categories of Explainable AI approaches</w:t>
        </w:r>
        <w:r w:rsidR="004B11B8">
          <w:rPr>
            <w:noProof/>
            <w:webHidden/>
          </w:rPr>
          <w:tab/>
        </w:r>
        <w:r w:rsidR="004B11B8">
          <w:rPr>
            <w:noProof/>
            <w:webHidden/>
          </w:rPr>
          <w:fldChar w:fldCharType="begin"/>
        </w:r>
        <w:r w:rsidR="004B11B8">
          <w:rPr>
            <w:noProof/>
            <w:webHidden/>
          </w:rPr>
          <w:instrText xml:space="preserve"> PAGEREF _Toc117082197 \h </w:instrText>
        </w:r>
        <w:r w:rsidR="004B11B8">
          <w:rPr>
            <w:noProof/>
            <w:webHidden/>
          </w:rPr>
        </w:r>
        <w:r w:rsidR="004B11B8">
          <w:rPr>
            <w:noProof/>
            <w:webHidden/>
          </w:rPr>
          <w:fldChar w:fldCharType="separate"/>
        </w:r>
        <w:r w:rsidR="0029721A">
          <w:rPr>
            <w:noProof/>
            <w:webHidden/>
          </w:rPr>
          <w:t>4</w:t>
        </w:r>
        <w:r w:rsidR="004B11B8">
          <w:rPr>
            <w:noProof/>
            <w:webHidden/>
          </w:rPr>
          <w:fldChar w:fldCharType="end"/>
        </w:r>
      </w:hyperlink>
    </w:p>
    <w:p w14:paraId="00C85CDA" w14:textId="56EF566B" w:rsidR="004B11B8"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39" w:anchor="_Toc117082198" w:history="1">
        <w:r w:rsidR="004B11B8" w:rsidRPr="0004522E">
          <w:rPr>
            <w:rStyle w:val="Hyperlink"/>
            <w:noProof/>
          </w:rPr>
          <w:t>Figure 1.1.2. Types of explanations</w:t>
        </w:r>
        <w:r w:rsidR="004B11B8">
          <w:rPr>
            <w:noProof/>
            <w:webHidden/>
          </w:rPr>
          <w:tab/>
        </w:r>
        <w:r w:rsidR="004B11B8">
          <w:rPr>
            <w:noProof/>
            <w:webHidden/>
          </w:rPr>
          <w:fldChar w:fldCharType="begin"/>
        </w:r>
        <w:r w:rsidR="004B11B8">
          <w:rPr>
            <w:noProof/>
            <w:webHidden/>
          </w:rPr>
          <w:instrText xml:space="preserve"> PAGEREF _Toc117082198 \h </w:instrText>
        </w:r>
        <w:r w:rsidR="004B11B8">
          <w:rPr>
            <w:noProof/>
            <w:webHidden/>
          </w:rPr>
        </w:r>
        <w:r w:rsidR="004B11B8">
          <w:rPr>
            <w:noProof/>
            <w:webHidden/>
          </w:rPr>
          <w:fldChar w:fldCharType="separate"/>
        </w:r>
        <w:r w:rsidR="0029721A">
          <w:rPr>
            <w:noProof/>
            <w:webHidden/>
          </w:rPr>
          <w:t>4</w:t>
        </w:r>
        <w:r w:rsidR="004B11B8">
          <w:rPr>
            <w:noProof/>
            <w:webHidden/>
          </w:rPr>
          <w:fldChar w:fldCharType="end"/>
        </w:r>
      </w:hyperlink>
    </w:p>
    <w:p w14:paraId="475CB7FC" w14:textId="5EDF5DAA" w:rsidR="004B11B8" w:rsidRDefault="00CF4633" w:rsidP="00696CEB">
      <w:pPr>
        <w:pStyle w:val="TableofFigures"/>
        <w:tabs>
          <w:tab w:val="right" w:leader="dot" w:pos="8213"/>
        </w:tabs>
        <w:spacing w:before="0"/>
        <w:rPr>
          <w:noProof/>
        </w:rPr>
      </w:pPr>
      <w:hyperlink r:id="rId40" w:anchor="_Toc117082199" w:history="1">
        <w:r w:rsidR="004B11B8" w:rsidRPr="0004522E">
          <w:rPr>
            <w:rStyle w:val="Hyperlink"/>
            <w:noProof/>
          </w:rPr>
          <w:t>Figure 1.1.3. A sample LIME saliency visualization</w:t>
        </w:r>
        <w:r w:rsidR="004B11B8">
          <w:rPr>
            <w:noProof/>
            <w:webHidden/>
          </w:rPr>
          <w:tab/>
        </w:r>
        <w:r w:rsidR="004B11B8">
          <w:rPr>
            <w:noProof/>
            <w:webHidden/>
          </w:rPr>
          <w:fldChar w:fldCharType="begin"/>
        </w:r>
        <w:r w:rsidR="004B11B8">
          <w:rPr>
            <w:noProof/>
            <w:webHidden/>
          </w:rPr>
          <w:instrText xml:space="preserve"> PAGEREF _Toc117082199 \h </w:instrText>
        </w:r>
        <w:r w:rsidR="004B11B8">
          <w:rPr>
            <w:noProof/>
            <w:webHidden/>
          </w:rPr>
        </w:r>
        <w:r w:rsidR="004B11B8">
          <w:rPr>
            <w:noProof/>
            <w:webHidden/>
          </w:rPr>
          <w:fldChar w:fldCharType="separate"/>
        </w:r>
        <w:r w:rsidR="0029721A">
          <w:rPr>
            <w:noProof/>
            <w:webHidden/>
          </w:rPr>
          <w:t>6</w:t>
        </w:r>
        <w:r w:rsidR="004B11B8">
          <w:rPr>
            <w:noProof/>
            <w:webHidden/>
          </w:rPr>
          <w:fldChar w:fldCharType="end"/>
        </w:r>
      </w:hyperlink>
      <w:r w:rsidR="00DE2D3B">
        <w:rPr>
          <w:rFonts w:cs="Times New Roman"/>
        </w:rPr>
        <w:fldChar w:fldCharType="end"/>
      </w:r>
      <w:r w:rsidR="00C933B0">
        <w:rPr>
          <w:rFonts w:cs="Times New Roman"/>
        </w:rPr>
        <w:fldChar w:fldCharType="begin"/>
      </w:r>
      <w:r w:rsidR="00C933B0">
        <w:rPr>
          <w:rFonts w:cs="Times New Roman"/>
        </w:rPr>
        <w:instrText xml:space="preserve"> TOC \h \z \c "Figure 1.2.1." </w:instrText>
      </w:r>
      <w:r w:rsidR="00C933B0">
        <w:rPr>
          <w:rFonts w:cs="Times New Roman"/>
        </w:rPr>
        <w:fldChar w:fldCharType="separate"/>
      </w:r>
    </w:p>
    <w:p w14:paraId="4D588C93" w14:textId="7214581C" w:rsidR="004B11B8" w:rsidRDefault="00CF4633" w:rsidP="00696CEB">
      <w:pPr>
        <w:pStyle w:val="TableofFigures"/>
        <w:tabs>
          <w:tab w:val="right" w:leader="dot" w:pos="8213"/>
        </w:tabs>
        <w:spacing w:before="0"/>
        <w:rPr>
          <w:noProof/>
        </w:rPr>
      </w:pPr>
      <w:hyperlink r:id="rId41" w:anchor="_Toc117082200" w:history="1">
        <w:r w:rsidR="004B11B8" w:rsidRPr="00873A0F">
          <w:rPr>
            <w:rStyle w:val="Hyperlink"/>
            <w:noProof/>
          </w:rPr>
          <w:t>Figure 1.2.1.1. Two different runs, (</w:t>
        </w:r>
        <w:r w:rsidR="004B11B8" w:rsidRPr="00873A0F">
          <w:rPr>
            <w:rStyle w:val="Hyperlink"/>
            <w:i/>
            <w:iCs/>
            <w:noProof/>
          </w:rPr>
          <w:t xml:space="preserve">a) </w:t>
        </w:r>
        <w:r w:rsidR="004B11B8" w:rsidRPr="00873A0F">
          <w:rPr>
            <w:rStyle w:val="Hyperlink"/>
            <w:noProof/>
          </w:rPr>
          <w:t>and (</w:t>
        </w:r>
        <w:r w:rsidR="004B11B8" w:rsidRPr="00873A0F">
          <w:rPr>
            <w:rStyle w:val="Hyperlink"/>
            <w:i/>
            <w:iCs/>
            <w:noProof/>
          </w:rPr>
          <w:t>b)</w:t>
        </w:r>
        <w:r w:rsidR="004B11B8" w:rsidRPr="00873A0F">
          <w:rPr>
            <w:rStyle w:val="Hyperlink"/>
            <w:noProof/>
          </w:rPr>
          <w:t>, delivered inconsistent LIME explanations for the same data instance.</w:t>
        </w:r>
        <w:r w:rsidR="004B11B8">
          <w:rPr>
            <w:noProof/>
            <w:webHidden/>
          </w:rPr>
          <w:tab/>
        </w:r>
        <w:r w:rsidR="004B11B8">
          <w:rPr>
            <w:noProof/>
            <w:webHidden/>
          </w:rPr>
          <w:fldChar w:fldCharType="begin"/>
        </w:r>
        <w:r w:rsidR="004B11B8">
          <w:rPr>
            <w:noProof/>
            <w:webHidden/>
          </w:rPr>
          <w:instrText xml:space="preserve"> PAGEREF _Toc117082200 \h </w:instrText>
        </w:r>
        <w:r w:rsidR="004B11B8">
          <w:rPr>
            <w:noProof/>
            <w:webHidden/>
          </w:rPr>
        </w:r>
        <w:r w:rsidR="004B11B8">
          <w:rPr>
            <w:noProof/>
            <w:webHidden/>
          </w:rPr>
          <w:fldChar w:fldCharType="separate"/>
        </w:r>
        <w:r w:rsidR="0029721A">
          <w:rPr>
            <w:noProof/>
            <w:webHidden/>
          </w:rPr>
          <w:t>9</w:t>
        </w:r>
        <w:r w:rsidR="004B11B8">
          <w:rPr>
            <w:noProof/>
            <w:webHidden/>
          </w:rPr>
          <w:fldChar w:fldCharType="end"/>
        </w:r>
      </w:hyperlink>
      <w:r w:rsidR="00C933B0">
        <w:rPr>
          <w:rFonts w:cs="Times New Roman"/>
        </w:rPr>
        <w:fldChar w:fldCharType="end"/>
      </w:r>
      <w:r w:rsidR="002E4FEF">
        <w:rPr>
          <w:rFonts w:cs="Times New Roman"/>
        </w:rPr>
        <w:fldChar w:fldCharType="begin"/>
      </w:r>
      <w:r w:rsidR="002E4FEF">
        <w:rPr>
          <w:rFonts w:cs="Times New Roman"/>
        </w:rPr>
        <w:instrText xml:space="preserve"> TOC \h \z \c "Figure 2." </w:instrText>
      </w:r>
      <w:r w:rsidR="002E4FEF">
        <w:rPr>
          <w:rFonts w:cs="Times New Roman"/>
        </w:rPr>
        <w:fldChar w:fldCharType="separate"/>
      </w:r>
    </w:p>
    <w:p w14:paraId="5915C4BC" w14:textId="3D3BB0AC" w:rsidR="004B11B8" w:rsidRDefault="00BB2049" w:rsidP="00696CEB">
      <w:pPr>
        <w:pStyle w:val="TableofFigures"/>
        <w:tabs>
          <w:tab w:val="right" w:leader="dot" w:pos="8213"/>
        </w:tabs>
        <w:spacing w:before="0"/>
        <w:rPr>
          <w:rFonts w:asciiTheme="minorHAnsi" w:eastAsiaTheme="minorEastAsia" w:hAnsiTheme="minorHAnsi"/>
          <w:noProof/>
          <w:sz w:val="22"/>
          <w:lang w:val="en-GB" w:eastAsia="en-GB"/>
        </w:rPr>
      </w:pPr>
      <w:r>
        <w:rPr>
          <w:rStyle w:val="Hyperlink"/>
          <w:noProof/>
        </w:rPr>
        <w:tab/>
      </w:r>
      <w:hyperlink r:id="rId42" w:anchor="_Toc117082201" w:history="1">
        <w:r w:rsidR="004B11B8" w:rsidRPr="00A1318E">
          <w:rPr>
            <w:rStyle w:val="Hyperlink"/>
            <w:noProof/>
          </w:rPr>
          <w:t>Figure 2.1.  Summary of survey responses received for the question "Do you know how AI-based chatbots make decisions?”</w:t>
        </w:r>
        <w:r w:rsidR="004B11B8">
          <w:rPr>
            <w:noProof/>
            <w:webHidden/>
          </w:rPr>
          <w:tab/>
        </w:r>
        <w:r w:rsidR="004B11B8">
          <w:rPr>
            <w:noProof/>
            <w:webHidden/>
          </w:rPr>
          <w:fldChar w:fldCharType="begin"/>
        </w:r>
        <w:r w:rsidR="004B11B8">
          <w:rPr>
            <w:noProof/>
            <w:webHidden/>
          </w:rPr>
          <w:instrText xml:space="preserve"> PAGEREF _Toc117082201 \h </w:instrText>
        </w:r>
        <w:r w:rsidR="004B11B8">
          <w:rPr>
            <w:noProof/>
            <w:webHidden/>
          </w:rPr>
        </w:r>
        <w:r w:rsidR="004B11B8">
          <w:rPr>
            <w:noProof/>
            <w:webHidden/>
          </w:rPr>
          <w:fldChar w:fldCharType="separate"/>
        </w:r>
        <w:r w:rsidR="0029721A">
          <w:rPr>
            <w:noProof/>
            <w:webHidden/>
          </w:rPr>
          <w:t>16</w:t>
        </w:r>
        <w:r w:rsidR="004B11B8">
          <w:rPr>
            <w:noProof/>
            <w:webHidden/>
          </w:rPr>
          <w:fldChar w:fldCharType="end"/>
        </w:r>
      </w:hyperlink>
    </w:p>
    <w:p w14:paraId="33293844" w14:textId="29FEE2B2" w:rsidR="004B11B8"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43" w:anchor="_Toc117082202" w:history="1">
        <w:r w:rsidR="004B11B8" w:rsidRPr="00A1318E">
          <w:rPr>
            <w:rStyle w:val="Hyperlink"/>
            <w:noProof/>
          </w:rPr>
          <w:t>Figure 2.2. Summary of the responses received for the survey question "Do you know what model explainability or model interpretability of machine learning models is?"</w:t>
        </w:r>
        <w:r w:rsidR="004B11B8">
          <w:rPr>
            <w:noProof/>
            <w:webHidden/>
          </w:rPr>
          <w:tab/>
        </w:r>
        <w:r w:rsidR="004B11B8">
          <w:rPr>
            <w:noProof/>
            <w:webHidden/>
          </w:rPr>
          <w:fldChar w:fldCharType="begin"/>
        </w:r>
        <w:r w:rsidR="004B11B8">
          <w:rPr>
            <w:noProof/>
            <w:webHidden/>
          </w:rPr>
          <w:instrText xml:space="preserve"> PAGEREF _Toc117082202 \h </w:instrText>
        </w:r>
        <w:r w:rsidR="004B11B8">
          <w:rPr>
            <w:noProof/>
            <w:webHidden/>
          </w:rPr>
        </w:r>
        <w:r w:rsidR="004B11B8">
          <w:rPr>
            <w:noProof/>
            <w:webHidden/>
          </w:rPr>
          <w:fldChar w:fldCharType="separate"/>
        </w:r>
        <w:r w:rsidR="0029721A">
          <w:rPr>
            <w:noProof/>
            <w:webHidden/>
          </w:rPr>
          <w:t>17</w:t>
        </w:r>
        <w:r w:rsidR="004B11B8">
          <w:rPr>
            <w:noProof/>
            <w:webHidden/>
          </w:rPr>
          <w:fldChar w:fldCharType="end"/>
        </w:r>
      </w:hyperlink>
    </w:p>
    <w:p w14:paraId="4857708E" w14:textId="17038CF3" w:rsidR="000947A3" w:rsidRDefault="00CF4633" w:rsidP="00696CEB">
      <w:pPr>
        <w:pStyle w:val="TableofFigures"/>
        <w:tabs>
          <w:tab w:val="right" w:leader="dot" w:pos="8213"/>
        </w:tabs>
        <w:spacing w:before="0"/>
        <w:rPr>
          <w:rFonts w:cs="Times New Roman"/>
        </w:rPr>
      </w:pPr>
      <w:hyperlink r:id="rId44" w:anchor="_Toc117082203" w:history="1">
        <w:r w:rsidR="004B11B8" w:rsidRPr="00A1318E">
          <w:rPr>
            <w:rStyle w:val="Hyperlink"/>
            <w:noProof/>
          </w:rPr>
          <w:t>Figure 2.3. Summary of the responses received for the survey question "Have you used model explainability tools”</w:t>
        </w:r>
        <w:r w:rsidR="004B11B8">
          <w:rPr>
            <w:noProof/>
            <w:webHidden/>
          </w:rPr>
          <w:tab/>
        </w:r>
        <w:r w:rsidR="004B11B8">
          <w:rPr>
            <w:noProof/>
            <w:webHidden/>
          </w:rPr>
          <w:fldChar w:fldCharType="begin"/>
        </w:r>
        <w:r w:rsidR="004B11B8">
          <w:rPr>
            <w:noProof/>
            <w:webHidden/>
          </w:rPr>
          <w:instrText xml:space="preserve"> PAGEREF _Toc117082203 \h </w:instrText>
        </w:r>
        <w:r w:rsidR="004B11B8">
          <w:rPr>
            <w:noProof/>
            <w:webHidden/>
          </w:rPr>
        </w:r>
        <w:r w:rsidR="004B11B8">
          <w:rPr>
            <w:noProof/>
            <w:webHidden/>
          </w:rPr>
          <w:fldChar w:fldCharType="separate"/>
        </w:r>
        <w:r w:rsidR="0029721A">
          <w:rPr>
            <w:noProof/>
            <w:webHidden/>
          </w:rPr>
          <w:t>17</w:t>
        </w:r>
        <w:r w:rsidR="004B11B8">
          <w:rPr>
            <w:noProof/>
            <w:webHidden/>
          </w:rPr>
          <w:fldChar w:fldCharType="end"/>
        </w:r>
      </w:hyperlink>
      <w:r w:rsidR="002E4FEF">
        <w:rPr>
          <w:rFonts w:cs="Times New Roman"/>
        </w:rPr>
        <w:fldChar w:fldCharType="end"/>
      </w:r>
    </w:p>
    <w:p w14:paraId="467BB0BC" w14:textId="69D619E5" w:rsidR="009C0B55" w:rsidRDefault="00263F39" w:rsidP="00696CEB">
      <w:pPr>
        <w:pStyle w:val="TableofFigures"/>
        <w:tabs>
          <w:tab w:val="right" w:leader="dot" w:pos="8213"/>
        </w:tabs>
        <w:spacing w:before="0"/>
        <w:rPr>
          <w:noProof/>
        </w:rPr>
      </w:pPr>
      <w:r>
        <w:rPr>
          <w:rFonts w:cs="Times New Roman"/>
        </w:rPr>
        <w:fldChar w:fldCharType="begin"/>
      </w:r>
      <w:r>
        <w:rPr>
          <w:rFonts w:cs="Times New Roman"/>
        </w:rPr>
        <w:instrText xml:space="preserve"> TOC \h \z \c "Figure 4.1.2." </w:instrText>
      </w:r>
      <w:r>
        <w:rPr>
          <w:rFonts w:cs="Times New Roman"/>
        </w:rPr>
        <w:fldChar w:fldCharType="separate"/>
      </w:r>
      <w:hyperlink r:id="rId45" w:anchor="_Toc117082316" w:history="1">
        <w:r w:rsidRPr="006C7111">
          <w:rPr>
            <w:rStyle w:val="Hyperlink"/>
            <w:noProof/>
          </w:rPr>
          <w:t>Figure 4.1.2.1. A part of the prepared Rasa conversational AI training dataset</w:t>
        </w:r>
        <w:r>
          <w:rPr>
            <w:noProof/>
            <w:webHidden/>
          </w:rPr>
          <w:tab/>
        </w:r>
        <w:r>
          <w:rPr>
            <w:noProof/>
            <w:webHidden/>
          </w:rPr>
          <w:fldChar w:fldCharType="begin"/>
        </w:r>
        <w:r>
          <w:rPr>
            <w:noProof/>
            <w:webHidden/>
          </w:rPr>
          <w:instrText xml:space="preserve"> PAGEREF _Toc117082316 \h </w:instrText>
        </w:r>
        <w:r>
          <w:rPr>
            <w:noProof/>
            <w:webHidden/>
          </w:rPr>
        </w:r>
        <w:r>
          <w:rPr>
            <w:noProof/>
            <w:webHidden/>
          </w:rPr>
          <w:fldChar w:fldCharType="separate"/>
        </w:r>
        <w:r w:rsidR="0029721A">
          <w:rPr>
            <w:noProof/>
            <w:webHidden/>
          </w:rPr>
          <w:t>21</w:t>
        </w:r>
        <w:r>
          <w:rPr>
            <w:noProof/>
            <w:webHidden/>
          </w:rPr>
          <w:fldChar w:fldCharType="end"/>
        </w:r>
      </w:hyperlink>
      <w:r>
        <w:rPr>
          <w:rFonts w:cs="Times New Roman"/>
        </w:rPr>
        <w:fldChar w:fldCharType="end"/>
      </w:r>
      <w:r w:rsidR="009C0B55">
        <w:rPr>
          <w:rFonts w:cs="Times New Roman"/>
        </w:rPr>
        <w:fldChar w:fldCharType="begin"/>
      </w:r>
      <w:r w:rsidR="009C0B55">
        <w:rPr>
          <w:rFonts w:cs="Times New Roman"/>
        </w:rPr>
        <w:instrText xml:space="preserve"> TOC \h \z \c "Figure 4.3." </w:instrText>
      </w:r>
      <w:r w:rsidR="009C0B55">
        <w:rPr>
          <w:rFonts w:cs="Times New Roman"/>
        </w:rPr>
        <w:fldChar w:fldCharType="separate"/>
      </w:r>
    </w:p>
    <w:p w14:paraId="1237E5E1" w14:textId="514B8916" w:rsidR="009C0B55"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46" w:anchor="_Toc117082350" w:history="1">
        <w:r w:rsidR="009C0B55" w:rsidRPr="008D7094">
          <w:rPr>
            <w:rStyle w:val="Hyperlink"/>
            <w:noProof/>
          </w:rPr>
          <w:t>Figure 4.3.1. High-level architectural diagram of DIME</w:t>
        </w:r>
        <w:r w:rsidR="009C0B55">
          <w:rPr>
            <w:noProof/>
            <w:webHidden/>
          </w:rPr>
          <w:tab/>
        </w:r>
        <w:r w:rsidR="009C0B55">
          <w:rPr>
            <w:noProof/>
            <w:webHidden/>
          </w:rPr>
          <w:fldChar w:fldCharType="begin"/>
        </w:r>
        <w:r w:rsidR="009C0B55">
          <w:rPr>
            <w:noProof/>
            <w:webHidden/>
          </w:rPr>
          <w:instrText xml:space="preserve"> PAGEREF _Toc117082350 \h </w:instrText>
        </w:r>
        <w:r w:rsidR="009C0B55">
          <w:rPr>
            <w:noProof/>
            <w:webHidden/>
          </w:rPr>
        </w:r>
        <w:r w:rsidR="009C0B55">
          <w:rPr>
            <w:noProof/>
            <w:webHidden/>
          </w:rPr>
          <w:fldChar w:fldCharType="separate"/>
        </w:r>
        <w:r w:rsidR="0029721A">
          <w:rPr>
            <w:noProof/>
            <w:webHidden/>
          </w:rPr>
          <w:t>24</w:t>
        </w:r>
        <w:r w:rsidR="009C0B55">
          <w:rPr>
            <w:noProof/>
            <w:webHidden/>
          </w:rPr>
          <w:fldChar w:fldCharType="end"/>
        </w:r>
      </w:hyperlink>
    </w:p>
    <w:p w14:paraId="2C1625D8" w14:textId="2848D908" w:rsidR="006A285D" w:rsidRDefault="00CF4633" w:rsidP="00696CEB">
      <w:pPr>
        <w:pStyle w:val="TableofFigures"/>
        <w:tabs>
          <w:tab w:val="right" w:leader="dot" w:pos="8213"/>
        </w:tabs>
        <w:spacing w:before="0"/>
        <w:rPr>
          <w:noProof/>
        </w:rPr>
      </w:pPr>
      <w:hyperlink r:id="rId47" w:anchor="_Toc117082351" w:history="1">
        <w:r w:rsidR="009C0B55" w:rsidRPr="008D7094">
          <w:rPr>
            <w:rStyle w:val="Hyperlink"/>
            <w:noProof/>
          </w:rPr>
          <w:t>Figure 4.3.2. High-level architectural diagram of Kolloqe, the overall research, and indicated in green is where the DIME XAI component conforms</w:t>
        </w:r>
        <w:r w:rsidR="009C0B55">
          <w:rPr>
            <w:noProof/>
            <w:webHidden/>
          </w:rPr>
          <w:tab/>
        </w:r>
        <w:r w:rsidR="009C0B55">
          <w:rPr>
            <w:noProof/>
            <w:webHidden/>
          </w:rPr>
          <w:fldChar w:fldCharType="begin"/>
        </w:r>
        <w:r w:rsidR="009C0B55">
          <w:rPr>
            <w:noProof/>
            <w:webHidden/>
          </w:rPr>
          <w:instrText xml:space="preserve"> PAGEREF _Toc117082351 \h </w:instrText>
        </w:r>
        <w:r w:rsidR="009C0B55">
          <w:rPr>
            <w:noProof/>
            <w:webHidden/>
          </w:rPr>
        </w:r>
        <w:r w:rsidR="009C0B55">
          <w:rPr>
            <w:noProof/>
            <w:webHidden/>
          </w:rPr>
          <w:fldChar w:fldCharType="separate"/>
        </w:r>
        <w:r w:rsidR="0029721A">
          <w:rPr>
            <w:noProof/>
            <w:webHidden/>
          </w:rPr>
          <w:t>25</w:t>
        </w:r>
        <w:r w:rsidR="009C0B55">
          <w:rPr>
            <w:noProof/>
            <w:webHidden/>
          </w:rPr>
          <w:fldChar w:fldCharType="end"/>
        </w:r>
      </w:hyperlink>
      <w:r w:rsidR="009C0B55">
        <w:rPr>
          <w:rFonts w:cs="Times New Roman"/>
        </w:rPr>
        <w:fldChar w:fldCharType="end"/>
      </w:r>
      <w:r w:rsidR="006A285D">
        <w:rPr>
          <w:rFonts w:cs="Times New Roman"/>
        </w:rPr>
        <w:fldChar w:fldCharType="begin"/>
      </w:r>
      <w:r w:rsidR="006A285D">
        <w:rPr>
          <w:rFonts w:cs="Times New Roman"/>
        </w:rPr>
        <w:instrText xml:space="preserve"> TOC \h \z \c "Figure 4.4.1." </w:instrText>
      </w:r>
      <w:r w:rsidR="006A285D">
        <w:rPr>
          <w:rFonts w:cs="Times New Roman"/>
        </w:rPr>
        <w:fldChar w:fldCharType="separate"/>
      </w:r>
    </w:p>
    <w:p w14:paraId="68B69274" w14:textId="2B7D58B2" w:rsidR="006A285D"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48" w:anchor="_Toc117082424" w:history="1">
        <w:r w:rsidR="006A285D" w:rsidRPr="00D651ED">
          <w:rPr>
            <w:rStyle w:val="Hyperlink"/>
            <w:noProof/>
          </w:rPr>
          <w:t>Figure 4.4.1.1. Authentic Rasa output with confidence score for only ten intents</w:t>
        </w:r>
        <w:r w:rsidR="006A285D">
          <w:rPr>
            <w:noProof/>
            <w:webHidden/>
          </w:rPr>
          <w:tab/>
        </w:r>
        <w:r w:rsidR="006A285D">
          <w:rPr>
            <w:noProof/>
            <w:webHidden/>
          </w:rPr>
          <w:fldChar w:fldCharType="begin"/>
        </w:r>
        <w:r w:rsidR="006A285D">
          <w:rPr>
            <w:noProof/>
            <w:webHidden/>
          </w:rPr>
          <w:instrText xml:space="preserve"> PAGEREF _Toc117082424 \h </w:instrText>
        </w:r>
        <w:r w:rsidR="006A285D">
          <w:rPr>
            <w:noProof/>
            <w:webHidden/>
          </w:rPr>
        </w:r>
        <w:r w:rsidR="006A285D">
          <w:rPr>
            <w:noProof/>
            <w:webHidden/>
          </w:rPr>
          <w:fldChar w:fldCharType="separate"/>
        </w:r>
        <w:r w:rsidR="0029721A">
          <w:rPr>
            <w:noProof/>
            <w:webHidden/>
          </w:rPr>
          <w:t>26</w:t>
        </w:r>
        <w:r w:rsidR="006A285D">
          <w:rPr>
            <w:noProof/>
            <w:webHidden/>
          </w:rPr>
          <w:fldChar w:fldCharType="end"/>
        </w:r>
      </w:hyperlink>
    </w:p>
    <w:p w14:paraId="3F1D54D1" w14:textId="2D9C8E38" w:rsidR="006A285D" w:rsidRDefault="00CF4633" w:rsidP="00696CEB">
      <w:pPr>
        <w:pStyle w:val="TableofFigures"/>
        <w:tabs>
          <w:tab w:val="right" w:leader="dot" w:pos="8213"/>
        </w:tabs>
        <w:spacing w:before="0"/>
        <w:rPr>
          <w:rFonts w:asciiTheme="minorHAnsi" w:eastAsiaTheme="minorEastAsia" w:hAnsiTheme="minorHAnsi"/>
          <w:noProof/>
          <w:sz w:val="22"/>
          <w:lang w:val="en-GB" w:eastAsia="en-GB"/>
        </w:rPr>
      </w:pPr>
      <w:hyperlink r:id="rId49" w:anchor="_Toc117082425" w:history="1">
        <w:r w:rsidR="006A285D" w:rsidRPr="00D651ED">
          <w:rPr>
            <w:rStyle w:val="Hyperlink"/>
            <w:noProof/>
          </w:rPr>
          <w:t>Figure 4.4.1.2. Rasa output for all 70 intents after DIET source code modifications</w:t>
        </w:r>
        <w:r w:rsidR="006A285D">
          <w:rPr>
            <w:noProof/>
            <w:webHidden/>
          </w:rPr>
          <w:tab/>
        </w:r>
        <w:r w:rsidR="006A285D">
          <w:rPr>
            <w:noProof/>
            <w:webHidden/>
          </w:rPr>
          <w:fldChar w:fldCharType="begin"/>
        </w:r>
        <w:r w:rsidR="006A285D">
          <w:rPr>
            <w:noProof/>
            <w:webHidden/>
          </w:rPr>
          <w:instrText xml:space="preserve"> PAGEREF _Toc117082425 \h </w:instrText>
        </w:r>
        <w:r w:rsidR="006A285D">
          <w:rPr>
            <w:noProof/>
            <w:webHidden/>
          </w:rPr>
        </w:r>
        <w:r w:rsidR="006A285D">
          <w:rPr>
            <w:noProof/>
            <w:webHidden/>
          </w:rPr>
          <w:fldChar w:fldCharType="separate"/>
        </w:r>
        <w:r w:rsidR="0029721A">
          <w:rPr>
            <w:noProof/>
            <w:webHidden/>
          </w:rPr>
          <w:t>27</w:t>
        </w:r>
        <w:r w:rsidR="006A285D">
          <w:rPr>
            <w:noProof/>
            <w:webHidden/>
          </w:rPr>
          <w:fldChar w:fldCharType="end"/>
        </w:r>
      </w:hyperlink>
    </w:p>
    <w:p w14:paraId="67BED169" w14:textId="6C37807C" w:rsidR="00365C57" w:rsidRDefault="00CF4633" w:rsidP="00696CEB">
      <w:pPr>
        <w:pStyle w:val="TableofFigures"/>
        <w:tabs>
          <w:tab w:val="right" w:leader="dot" w:pos="8213"/>
        </w:tabs>
        <w:spacing w:before="0"/>
        <w:rPr>
          <w:noProof/>
        </w:rPr>
      </w:pPr>
      <w:hyperlink r:id="rId50" w:anchor="_Toc117082426" w:history="1">
        <w:r w:rsidR="006A285D" w:rsidRPr="00D651ED">
          <w:rPr>
            <w:rStyle w:val="Hyperlink"/>
            <w:noProof/>
          </w:rPr>
          <w:t>Figure 4.4.1.3. DIET classifier source code changes (line 956 was commented)</w:t>
        </w:r>
        <w:r w:rsidR="006A285D">
          <w:rPr>
            <w:noProof/>
            <w:webHidden/>
          </w:rPr>
          <w:tab/>
        </w:r>
        <w:r w:rsidR="006A285D">
          <w:rPr>
            <w:noProof/>
            <w:webHidden/>
          </w:rPr>
          <w:fldChar w:fldCharType="begin"/>
        </w:r>
        <w:r w:rsidR="006A285D">
          <w:rPr>
            <w:noProof/>
            <w:webHidden/>
          </w:rPr>
          <w:instrText xml:space="preserve"> PAGEREF _Toc117082426 \h </w:instrText>
        </w:r>
        <w:r w:rsidR="006A285D">
          <w:rPr>
            <w:noProof/>
            <w:webHidden/>
          </w:rPr>
        </w:r>
        <w:r w:rsidR="006A285D">
          <w:rPr>
            <w:noProof/>
            <w:webHidden/>
          </w:rPr>
          <w:fldChar w:fldCharType="separate"/>
        </w:r>
        <w:r w:rsidR="0029721A">
          <w:rPr>
            <w:noProof/>
            <w:webHidden/>
          </w:rPr>
          <w:t>27</w:t>
        </w:r>
        <w:r w:rsidR="006A285D">
          <w:rPr>
            <w:noProof/>
            <w:webHidden/>
          </w:rPr>
          <w:fldChar w:fldCharType="end"/>
        </w:r>
      </w:hyperlink>
      <w:r w:rsidR="006A285D">
        <w:rPr>
          <w:rFonts w:cs="Times New Roman"/>
        </w:rPr>
        <w:fldChar w:fldCharType="end"/>
      </w:r>
      <w:r w:rsidR="00365C57">
        <w:rPr>
          <w:rFonts w:cs="Times New Roman"/>
        </w:rPr>
        <w:fldChar w:fldCharType="begin"/>
      </w:r>
      <w:r w:rsidR="00365C57">
        <w:rPr>
          <w:rFonts w:cs="Times New Roman"/>
        </w:rPr>
        <w:instrText xml:space="preserve"> TOC \h \z \c "Figure 4.4.2." </w:instrText>
      </w:r>
      <w:r w:rsidR="00365C57">
        <w:rPr>
          <w:rFonts w:cs="Times New Roman"/>
        </w:rPr>
        <w:fldChar w:fldCharType="separate"/>
      </w:r>
    </w:p>
    <w:p w14:paraId="6C8FE2AA" w14:textId="14656528" w:rsidR="00365C57" w:rsidRDefault="00CF4633" w:rsidP="00696CEB">
      <w:pPr>
        <w:pStyle w:val="TableofFigures"/>
        <w:tabs>
          <w:tab w:val="right" w:leader="dot" w:pos="8213"/>
        </w:tabs>
        <w:spacing w:before="0"/>
        <w:rPr>
          <w:noProof/>
        </w:rPr>
      </w:pPr>
      <w:hyperlink r:id="rId51" w:anchor="_Toc117082517" w:history="1">
        <w:r w:rsidR="00365C57" w:rsidRPr="002404B8">
          <w:rPr>
            <w:rStyle w:val="Hyperlink"/>
            <w:noProof/>
          </w:rPr>
          <w:t>Figure 4.4.2.1. The high-level flow of global feature importance calculation in DIME</w:t>
        </w:r>
        <w:r w:rsidR="00365C57">
          <w:rPr>
            <w:noProof/>
            <w:webHidden/>
          </w:rPr>
          <w:tab/>
        </w:r>
        <w:r w:rsidR="00365C57">
          <w:rPr>
            <w:noProof/>
            <w:webHidden/>
          </w:rPr>
          <w:fldChar w:fldCharType="begin"/>
        </w:r>
        <w:r w:rsidR="00365C57">
          <w:rPr>
            <w:noProof/>
            <w:webHidden/>
          </w:rPr>
          <w:instrText xml:space="preserve"> PAGEREF _Toc117082517 \h </w:instrText>
        </w:r>
        <w:r w:rsidR="00365C57">
          <w:rPr>
            <w:noProof/>
            <w:webHidden/>
          </w:rPr>
        </w:r>
        <w:r w:rsidR="00365C57">
          <w:rPr>
            <w:noProof/>
            <w:webHidden/>
          </w:rPr>
          <w:fldChar w:fldCharType="separate"/>
        </w:r>
        <w:r w:rsidR="0029721A">
          <w:rPr>
            <w:noProof/>
            <w:webHidden/>
          </w:rPr>
          <w:t>28</w:t>
        </w:r>
        <w:r w:rsidR="00365C57">
          <w:rPr>
            <w:noProof/>
            <w:webHidden/>
          </w:rPr>
          <w:fldChar w:fldCharType="end"/>
        </w:r>
      </w:hyperlink>
      <w:r w:rsidR="00365C57">
        <w:rPr>
          <w:rFonts w:cs="Times New Roman"/>
        </w:rPr>
        <w:fldChar w:fldCharType="end"/>
      </w:r>
      <w:r w:rsidR="00365C57">
        <w:rPr>
          <w:rFonts w:cs="Times New Roman"/>
        </w:rPr>
        <w:fldChar w:fldCharType="begin"/>
      </w:r>
      <w:r w:rsidR="00365C57">
        <w:rPr>
          <w:rFonts w:cs="Times New Roman"/>
        </w:rPr>
        <w:instrText xml:space="preserve"> TOC \h \z \c "Figure 4.4.3." </w:instrText>
      </w:r>
      <w:r w:rsidR="00365C57">
        <w:rPr>
          <w:rFonts w:cs="Times New Roman"/>
        </w:rPr>
        <w:fldChar w:fldCharType="separate"/>
      </w:r>
    </w:p>
    <w:p w14:paraId="389FB5BC" w14:textId="75A14528" w:rsidR="00A014F5" w:rsidRDefault="00CF4633" w:rsidP="00696CEB">
      <w:pPr>
        <w:pStyle w:val="TableofFigures"/>
        <w:tabs>
          <w:tab w:val="right" w:leader="dot" w:pos="8213"/>
        </w:tabs>
        <w:spacing w:before="0"/>
        <w:rPr>
          <w:rFonts w:cs="Times New Roman"/>
        </w:rPr>
      </w:pPr>
      <w:hyperlink r:id="rId52" w:anchor="_Toc117082532" w:history="1">
        <w:r w:rsidR="00365C57" w:rsidRPr="00535526">
          <w:rPr>
            <w:rStyle w:val="Hyperlink"/>
            <w:noProof/>
          </w:rPr>
          <w:t>Figure 4.4.3.1. The high-level flow of local feature importance calculation in DIME</w:t>
        </w:r>
        <w:r w:rsidR="00365C57">
          <w:rPr>
            <w:noProof/>
            <w:webHidden/>
          </w:rPr>
          <w:tab/>
        </w:r>
        <w:r w:rsidR="00365C57">
          <w:rPr>
            <w:noProof/>
            <w:webHidden/>
          </w:rPr>
          <w:fldChar w:fldCharType="begin"/>
        </w:r>
        <w:r w:rsidR="00365C57">
          <w:rPr>
            <w:noProof/>
            <w:webHidden/>
          </w:rPr>
          <w:instrText xml:space="preserve"> PAGEREF _Toc117082532 \h </w:instrText>
        </w:r>
        <w:r w:rsidR="00365C57">
          <w:rPr>
            <w:noProof/>
            <w:webHidden/>
          </w:rPr>
        </w:r>
        <w:r w:rsidR="00365C57">
          <w:rPr>
            <w:noProof/>
            <w:webHidden/>
          </w:rPr>
          <w:fldChar w:fldCharType="separate"/>
        </w:r>
        <w:r w:rsidR="0029721A">
          <w:rPr>
            <w:noProof/>
            <w:webHidden/>
          </w:rPr>
          <w:t>30</w:t>
        </w:r>
        <w:r w:rsidR="00365C57">
          <w:rPr>
            <w:noProof/>
            <w:webHidden/>
          </w:rPr>
          <w:fldChar w:fldCharType="end"/>
        </w:r>
      </w:hyperlink>
      <w:r w:rsidR="00365C57">
        <w:rPr>
          <w:rFonts w:cs="Times New Roman"/>
        </w:rPr>
        <w:fldChar w:fldCharType="end"/>
      </w:r>
    </w:p>
    <w:p w14:paraId="0888C835" w14:textId="28DD966C" w:rsidR="00196AAE" w:rsidRDefault="00196AAE" w:rsidP="00696CEB">
      <w:pPr>
        <w:pStyle w:val="TableofFigures"/>
        <w:tabs>
          <w:tab w:val="right" w:leader="dot" w:pos="8213"/>
        </w:tabs>
        <w:spacing w:before="0"/>
        <w:rPr>
          <w:rFonts w:asciiTheme="minorHAnsi" w:eastAsiaTheme="minorEastAsia" w:hAnsiTheme="minorHAnsi"/>
          <w:noProof/>
          <w:sz w:val="22"/>
          <w:lang w:val="en-GB" w:eastAsia="en-GB"/>
        </w:rPr>
      </w:pPr>
      <w:r>
        <w:rPr>
          <w:rFonts w:cs="Times New Roman"/>
        </w:rPr>
        <w:fldChar w:fldCharType="begin"/>
      </w:r>
      <w:r>
        <w:rPr>
          <w:rFonts w:cs="Times New Roman"/>
        </w:rPr>
        <w:instrText xml:space="preserve"> TOC \h \z \c "Figure 4.5.1." </w:instrText>
      </w:r>
      <w:r>
        <w:rPr>
          <w:rFonts w:cs="Times New Roman"/>
        </w:rPr>
        <w:fldChar w:fldCharType="separate"/>
      </w:r>
      <w:hyperlink r:id="rId53" w:anchor="_Toc117082654" w:history="1">
        <w:r w:rsidRPr="00AD5BC3">
          <w:rPr>
            <w:rStyle w:val="Hyperlink"/>
            <w:noProof/>
          </w:rPr>
          <w:t>Figure 4.5.1.1. Interfaces offered through main DIME CLI</w:t>
        </w:r>
        <w:r>
          <w:rPr>
            <w:noProof/>
            <w:webHidden/>
          </w:rPr>
          <w:tab/>
        </w:r>
        <w:r>
          <w:rPr>
            <w:noProof/>
            <w:webHidden/>
          </w:rPr>
          <w:fldChar w:fldCharType="begin"/>
        </w:r>
        <w:r>
          <w:rPr>
            <w:noProof/>
            <w:webHidden/>
          </w:rPr>
          <w:instrText xml:space="preserve"> PAGEREF _Toc117082654 \h </w:instrText>
        </w:r>
        <w:r>
          <w:rPr>
            <w:noProof/>
            <w:webHidden/>
          </w:rPr>
        </w:r>
        <w:r>
          <w:rPr>
            <w:noProof/>
            <w:webHidden/>
          </w:rPr>
          <w:fldChar w:fldCharType="separate"/>
        </w:r>
        <w:r w:rsidR="0029721A">
          <w:rPr>
            <w:noProof/>
            <w:webHidden/>
          </w:rPr>
          <w:t>34</w:t>
        </w:r>
        <w:r>
          <w:rPr>
            <w:noProof/>
            <w:webHidden/>
          </w:rPr>
          <w:fldChar w:fldCharType="end"/>
        </w:r>
      </w:hyperlink>
    </w:p>
    <w:p w14:paraId="2BB5049F" w14:textId="5A4365BD" w:rsidR="001C31B0" w:rsidRDefault="00CF4633" w:rsidP="00696CEB">
      <w:pPr>
        <w:pStyle w:val="TableofFigures"/>
        <w:tabs>
          <w:tab w:val="right" w:leader="dot" w:pos="8213"/>
        </w:tabs>
        <w:spacing w:before="0"/>
        <w:rPr>
          <w:noProof/>
        </w:rPr>
      </w:pPr>
      <w:hyperlink r:id="rId54" w:anchor="_Toc117082655" w:history="1">
        <w:r w:rsidR="00196AAE" w:rsidRPr="00AD5BC3">
          <w:rPr>
            <w:rStyle w:val="Hyperlink"/>
            <w:noProof/>
          </w:rPr>
          <w:t xml:space="preserve">Figure 4.5.1.2. DIME Configuration file </w:t>
        </w:r>
        <w:r w:rsidR="00196AAE" w:rsidRPr="00AD5BC3">
          <w:rPr>
            <w:rStyle w:val="Hyperlink"/>
            <w:i/>
            <w:iCs/>
            <w:noProof/>
          </w:rPr>
          <w:t>dime_config.yml</w:t>
        </w:r>
        <w:r w:rsidR="00196AAE" w:rsidRPr="00AD5BC3">
          <w:rPr>
            <w:rStyle w:val="Hyperlink"/>
            <w:noProof/>
          </w:rPr>
          <w:t xml:space="preserve"> with default configurations</w:t>
        </w:r>
        <w:r w:rsidR="00196AAE">
          <w:rPr>
            <w:noProof/>
            <w:webHidden/>
          </w:rPr>
          <w:tab/>
        </w:r>
        <w:r w:rsidR="00196AAE">
          <w:rPr>
            <w:noProof/>
            <w:webHidden/>
          </w:rPr>
          <w:fldChar w:fldCharType="begin"/>
        </w:r>
        <w:r w:rsidR="00196AAE">
          <w:rPr>
            <w:noProof/>
            <w:webHidden/>
          </w:rPr>
          <w:instrText xml:space="preserve"> PAGEREF _Toc117082655 \h </w:instrText>
        </w:r>
        <w:r w:rsidR="00196AAE">
          <w:rPr>
            <w:noProof/>
            <w:webHidden/>
          </w:rPr>
        </w:r>
        <w:r w:rsidR="00196AAE">
          <w:rPr>
            <w:noProof/>
            <w:webHidden/>
          </w:rPr>
          <w:fldChar w:fldCharType="separate"/>
        </w:r>
        <w:r w:rsidR="0029721A">
          <w:rPr>
            <w:noProof/>
            <w:webHidden/>
          </w:rPr>
          <w:t>37</w:t>
        </w:r>
        <w:r w:rsidR="00196AAE">
          <w:rPr>
            <w:noProof/>
            <w:webHidden/>
          </w:rPr>
          <w:fldChar w:fldCharType="end"/>
        </w:r>
      </w:hyperlink>
      <w:r w:rsidR="00196AAE">
        <w:rPr>
          <w:rFonts w:cs="Times New Roman"/>
        </w:rPr>
        <w:fldChar w:fldCharType="end"/>
      </w:r>
      <w:r w:rsidR="001C31B0">
        <w:rPr>
          <w:rFonts w:cs="Times New Roman"/>
        </w:rPr>
        <w:fldChar w:fldCharType="begin"/>
      </w:r>
      <w:r w:rsidR="001C31B0">
        <w:rPr>
          <w:rFonts w:cs="Times New Roman"/>
        </w:rPr>
        <w:instrText xml:space="preserve"> TOC \h \z \c "Figure 4.5.2." </w:instrText>
      </w:r>
      <w:r w:rsidR="001C31B0">
        <w:rPr>
          <w:rFonts w:cs="Times New Roman"/>
        </w:rPr>
        <w:fldChar w:fldCharType="separate"/>
      </w:r>
    </w:p>
    <w:p w14:paraId="607B0FF4" w14:textId="137C8DA1" w:rsidR="00D5472B" w:rsidRDefault="00CF4633" w:rsidP="00696CEB">
      <w:pPr>
        <w:pStyle w:val="TableofFigures"/>
        <w:tabs>
          <w:tab w:val="right" w:leader="dot" w:pos="8213"/>
        </w:tabs>
        <w:spacing w:before="0"/>
        <w:rPr>
          <w:noProof/>
        </w:rPr>
      </w:pPr>
      <w:hyperlink r:id="rId55" w:anchor="_Toc117082766" w:history="1">
        <w:r w:rsidR="001C31B0" w:rsidRPr="005628F2">
          <w:rPr>
            <w:rStyle w:val="Hyperlink"/>
            <w:noProof/>
          </w:rPr>
          <w:t>Figure 4.5.2.1. DIME Project Structure</w:t>
        </w:r>
        <w:r w:rsidR="001C31B0">
          <w:rPr>
            <w:noProof/>
            <w:webHidden/>
          </w:rPr>
          <w:tab/>
        </w:r>
        <w:r w:rsidR="001C31B0">
          <w:rPr>
            <w:noProof/>
            <w:webHidden/>
          </w:rPr>
          <w:fldChar w:fldCharType="begin"/>
        </w:r>
        <w:r w:rsidR="001C31B0">
          <w:rPr>
            <w:noProof/>
            <w:webHidden/>
          </w:rPr>
          <w:instrText xml:space="preserve"> PAGEREF _Toc117082766 \h </w:instrText>
        </w:r>
        <w:r w:rsidR="001C31B0">
          <w:rPr>
            <w:noProof/>
            <w:webHidden/>
          </w:rPr>
        </w:r>
        <w:r w:rsidR="001C31B0">
          <w:rPr>
            <w:noProof/>
            <w:webHidden/>
          </w:rPr>
          <w:fldChar w:fldCharType="separate"/>
        </w:r>
        <w:r w:rsidR="0029721A">
          <w:rPr>
            <w:noProof/>
            <w:webHidden/>
          </w:rPr>
          <w:t>37</w:t>
        </w:r>
        <w:r w:rsidR="001C31B0">
          <w:rPr>
            <w:noProof/>
            <w:webHidden/>
          </w:rPr>
          <w:fldChar w:fldCharType="end"/>
        </w:r>
      </w:hyperlink>
      <w:r w:rsidR="001C31B0">
        <w:rPr>
          <w:rFonts w:cs="Times New Roman"/>
        </w:rPr>
        <w:fldChar w:fldCharType="end"/>
      </w:r>
      <w:r w:rsidR="00D5472B">
        <w:rPr>
          <w:rFonts w:cs="Times New Roman"/>
        </w:rPr>
        <w:fldChar w:fldCharType="begin"/>
      </w:r>
      <w:r w:rsidR="00D5472B">
        <w:rPr>
          <w:rFonts w:cs="Times New Roman"/>
        </w:rPr>
        <w:instrText xml:space="preserve"> TOC \h \z \c "Figure 4.5.4." </w:instrText>
      </w:r>
      <w:r w:rsidR="00D5472B">
        <w:rPr>
          <w:rFonts w:cs="Times New Roman"/>
        </w:rPr>
        <w:fldChar w:fldCharType="separate"/>
      </w:r>
    </w:p>
    <w:p w14:paraId="2A97563D" w14:textId="63664A4A" w:rsidR="00A014F5" w:rsidRDefault="00CF4633" w:rsidP="006C612B">
      <w:pPr>
        <w:pStyle w:val="TableofFigures"/>
        <w:tabs>
          <w:tab w:val="right" w:leader="dot" w:pos="8213"/>
        </w:tabs>
        <w:spacing w:before="0"/>
        <w:rPr>
          <w:rFonts w:cs="Times New Roman"/>
        </w:rPr>
      </w:pPr>
      <w:hyperlink r:id="rId56" w:anchor="_Toc117082829" w:history="1">
        <w:r w:rsidR="00D5472B" w:rsidRPr="00D26353">
          <w:rPr>
            <w:rStyle w:val="Hyperlink"/>
            <w:noProof/>
          </w:rPr>
          <w:t>Figure 4.5.4.1. A part of a DIME explanation JSON object</w:t>
        </w:r>
        <w:r w:rsidR="00D5472B">
          <w:rPr>
            <w:noProof/>
            <w:webHidden/>
          </w:rPr>
          <w:tab/>
        </w:r>
        <w:r w:rsidR="00D5472B">
          <w:rPr>
            <w:noProof/>
            <w:webHidden/>
          </w:rPr>
          <w:fldChar w:fldCharType="begin"/>
        </w:r>
        <w:r w:rsidR="00D5472B">
          <w:rPr>
            <w:noProof/>
            <w:webHidden/>
          </w:rPr>
          <w:instrText xml:space="preserve"> PAGEREF _Toc117082829 \h </w:instrText>
        </w:r>
        <w:r w:rsidR="00D5472B">
          <w:rPr>
            <w:noProof/>
            <w:webHidden/>
          </w:rPr>
        </w:r>
        <w:r w:rsidR="00D5472B">
          <w:rPr>
            <w:noProof/>
            <w:webHidden/>
          </w:rPr>
          <w:fldChar w:fldCharType="separate"/>
        </w:r>
        <w:r w:rsidR="0029721A">
          <w:rPr>
            <w:noProof/>
            <w:webHidden/>
          </w:rPr>
          <w:t>38</w:t>
        </w:r>
        <w:r w:rsidR="00D5472B">
          <w:rPr>
            <w:noProof/>
            <w:webHidden/>
          </w:rPr>
          <w:fldChar w:fldCharType="end"/>
        </w:r>
      </w:hyperlink>
      <w:r w:rsidR="00D5472B">
        <w:rPr>
          <w:rFonts w:cs="Times New Roman"/>
        </w:rPr>
        <w:fldChar w:fldCharType="end"/>
      </w:r>
    </w:p>
    <w:p w14:paraId="508D198D" w14:textId="46E2AF94" w:rsidR="00BD6E25" w:rsidRDefault="00BD6E25" w:rsidP="00696CEB">
      <w:pPr>
        <w:pStyle w:val="TableofFigures"/>
        <w:tabs>
          <w:tab w:val="right" w:leader="dot" w:pos="8213"/>
        </w:tabs>
        <w:spacing w:before="0"/>
        <w:rPr>
          <w:rFonts w:asciiTheme="minorHAnsi" w:eastAsiaTheme="minorEastAsia" w:hAnsiTheme="minorHAnsi"/>
          <w:noProof/>
          <w:sz w:val="22"/>
          <w:lang w:val="en-GB" w:eastAsia="en-GB"/>
        </w:rPr>
      </w:pPr>
      <w:r>
        <w:rPr>
          <w:rFonts w:cs="Times New Roman"/>
        </w:rPr>
        <w:fldChar w:fldCharType="begin"/>
      </w:r>
      <w:r>
        <w:rPr>
          <w:rFonts w:cs="Times New Roman"/>
        </w:rPr>
        <w:instrText xml:space="preserve"> TOC \h \z \c "Figure 4.5.5." </w:instrText>
      </w:r>
      <w:r>
        <w:rPr>
          <w:rFonts w:cs="Times New Roman"/>
        </w:rPr>
        <w:fldChar w:fldCharType="separate"/>
      </w:r>
      <w:hyperlink r:id="rId57" w:anchor="_Toc117082968" w:history="1">
        <w:r w:rsidRPr="006747AA">
          <w:rPr>
            <w:rStyle w:val="Hyperlink"/>
            <w:noProof/>
          </w:rPr>
          <w:t>Figure 4.5.5.1. A DIME GUI Visualization</w:t>
        </w:r>
        <w:r>
          <w:rPr>
            <w:noProof/>
            <w:webHidden/>
          </w:rPr>
          <w:tab/>
        </w:r>
        <w:r>
          <w:rPr>
            <w:noProof/>
            <w:webHidden/>
          </w:rPr>
          <w:fldChar w:fldCharType="begin"/>
        </w:r>
        <w:r>
          <w:rPr>
            <w:noProof/>
            <w:webHidden/>
          </w:rPr>
          <w:instrText xml:space="preserve"> PAGEREF _Toc117082968 \h </w:instrText>
        </w:r>
        <w:r>
          <w:rPr>
            <w:noProof/>
            <w:webHidden/>
          </w:rPr>
        </w:r>
        <w:r>
          <w:rPr>
            <w:noProof/>
            <w:webHidden/>
          </w:rPr>
          <w:fldChar w:fldCharType="separate"/>
        </w:r>
        <w:r w:rsidR="0029721A">
          <w:rPr>
            <w:noProof/>
            <w:webHidden/>
          </w:rPr>
          <w:t>40</w:t>
        </w:r>
        <w:r>
          <w:rPr>
            <w:noProof/>
            <w:webHidden/>
          </w:rPr>
          <w:fldChar w:fldCharType="end"/>
        </w:r>
      </w:hyperlink>
    </w:p>
    <w:p w14:paraId="0700EC5D" w14:textId="3BB1B987" w:rsidR="00A014F5" w:rsidRDefault="00CF4633" w:rsidP="006C612B">
      <w:pPr>
        <w:pStyle w:val="TableofFigures"/>
        <w:tabs>
          <w:tab w:val="right" w:leader="dot" w:pos="8213"/>
        </w:tabs>
        <w:spacing w:before="0"/>
        <w:rPr>
          <w:rFonts w:cs="Times New Roman"/>
        </w:rPr>
      </w:pPr>
      <w:hyperlink r:id="rId58" w:anchor="_Toc117082969" w:history="1">
        <w:r w:rsidR="00BD6E25" w:rsidRPr="006747AA">
          <w:rPr>
            <w:rStyle w:val="Hyperlink"/>
            <w:noProof/>
          </w:rPr>
          <w:t>Figure 4.5.5.2. A DIME CLI Visualization</w:t>
        </w:r>
        <w:r w:rsidR="00BD6E25">
          <w:rPr>
            <w:noProof/>
            <w:webHidden/>
          </w:rPr>
          <w:tab/>
        </w:r>
        <w:r w:rsidR="00BD6E25">
          <w:rPr>
            <w:noProof/>
            <w:webHidden/>
          </w:rPr>
          <w:fldChar w:fldCharType="begin"/>
        </w:r>
        <w:r w:rsidR="00BD6E25">
          <w:rPr>
            <w:noProof/>
            <w:webHidden/>
          </w:rPr>
          <w:instrText xml:space="preserve"> PAGEREF _Toc117082969 \h </w:instrText>
        </w:r>
        <w:r w:rsidR="00BD6E25">
          <w:rPr>
            <w:noProof/>
            <w:webHidden/>
          </w:rPr>
        </w:r>
        <w:r w:rsidR="00BD6E25">
          <w:rPr>
            <w:noProof/>
            <w:webHidden/>
          </w:rPr>
          <w:fldChar w:fldCharType="separate"/>
        </w:r>
        <w:r w:rsidR="0029721A">
          <w:rPr>
            <w:noProof/>
            <w:webHidden/>
          </w:rPr>
          <w:t>41</w:t>
        </w:r>
        <w:r w:rsidR="00BD6E25">
          <w:rPr>
            <w:noProof/>
            <w:webHidden/>
          </w:rPr>
          <w:fldChar w:fldCharType="end"/>
        </w:r>
      </w:hyperlink>
      <w:r w:rsidR="00BD6E25">
        <w:rPr>
          <w:rFonts w:cs="Times New Roman"/>
        </w:rPr>
        <w:fldChar w:fldCharType="end"/>
      </w:r>
    </w:p>
    <w:p w14:paraId="2710B19D" w14:textId="7989A8E6" w:rsidR="00561272" w:rsidRDefault="00561272" w:rsidP="00696CEB">
      <w:pPr>
        <w:pStyle w:val="TableofFigures"/>
        <w:tabs>
          <w:tab w:val="right" w:leader="dot" w:pos="8213"/>
        </w:tabs>
        <w:spacing w:before="0"/>
        <w:rPr>
          <w:rFonts w:asciiTheme="minorHAnsi" w:eastAsiaTheme="minorEastAsia" w:hAnsiTheme="minorHAnsi"/>
          <w:noProof/>
          <w:sz w:val="22"/>
          <w:lang w:val="en-GB" w:eastAsia="en-GB"/>
        </w:rPr>
      </w:pPr>
      <w:r>
        <w:rPr>
          <w:rFonts w:cs="Times New Roman"/>
        </w:rPr>
        <w:fldChar w:fldCharType="begin"/>
      </w:r>
      <w:r>
        <w:rPr>
          <w:rFonts w:cs="Times New Roman"/>
        </w:rPr>
        <w:instrText xml:space="preserve"> TOC \h \z \c "Figure 5.1.4." </w:instrText>
      </w:r>
      <w:r>
        <w:rPr>
          <w:rFonts w:cs="Times New Roman"/>
        </w:rPr>
        <w:fldChar w:fldCharType="separate"/>
      </w:r>
      <w:hyperlink r:id="rId59" w:anchor="_Toc117083222" w:history="1">
        <w:r w:rsidRPr="00B73353">
          <w:rPr>
            <w:rStyle w:val="Hyperlink"/>
            <w:noProof/>
          </w:rPr>
          <w:t>Figure 5.1.4.1. DIME XAI Security testing with Snyk</w:t>
        </w:r>
        <w:r>
          <w:rPr>
            <w:noProof/>
            <w:webHidden/>
          </w:rPr>
          <w:tab/>
        </w:r>
        <w:r>
          <w:rPr>
            <w:noProof/>
            <w:webHidden/>
          </w:rPr>
          <w:fldChar w:fldCharType="begin"/>
        </w:r>
        <w:r>
          <w:rPr>
            <w:noProof/>
            <w:webHidden/>
          </w:rPr>
          <w:instrText xml:space="preserve"> PAGEREF _Toc117083222 \h </w:instrText>
        </w:r>
        <w:r>
          <w:rPr>
            <w:noProof/>
            <w:webHidden/>
          </w:rPr>
        </w:r>
        <w:r>
          <w:rPr>
            <w:noProof/>
            <w:webHidden/>
          </w:rPr>
          <w:fldChar w:fldCharType="separate"/>
        </w:r>
        <w:r w:rsidR="0029721A">
          <w:rPr>
            <w:noProof/>
            <w:webHidden/>
          </w:rPr>
          <w:t>60</w:t>
        </w:r>
        <w:r>
          <w:rPr>
            <w:noProof/>
            <w:webHidden/>
          </w:rPr>
          <w:fldChar w:fldCharType="end"/>
        </w:r>
      </w:hyperlink>
    </w:p>
    <w:p w14:paraId="62C2573E" w14:textId="71B1A351" w:rsidR="00A014F5" w:rsidRDefault="00561272" w:rsidP="00696CEB">
      <w:pPr>
        <w:spacing w:before="0" w:after="0" w:line="360" w:lineRule="auto"/>
        <w:rPr>
          <w:rFonts w:cs="Times New Roman"/>
        </w:rPr>
      </w:pPr>
      <w:r>
        <w:rPr>
          <w:rFonts w:cs="Times New Roman"/>
        </w:rPr>
        <w:fldChar w:fldCharType="end"/>
      </w:r>
    </w:p>
    <w:p w14:paraId="2B23AF61" w14:textId="77777777" w:rsidR="00A014F5" w:rsidRDefault="00A014F5" w:rsidP="00BA67EC">
      <w:pPr>
        <w:spacing w:before="0" w:after="0" w:line="360" w:lineRule="auto"/>
        <w:rPr>
          <w:rFonts w:cs="Times New Roman"/>
        </w:rPr>
      </w:pPr>
    </w:p>
    <w:p w14:paraId="49ECB178" w14:textId="77777777" w:rsidR="00A014F5" w:rsidRDefault="00A014F5" w:rsidP="00BA67EC">
      <w:pPr>
        <w:spacing w:before="0" w:after="0" w:line="360" w:lineRule="auto"/>
        <w:rPr>
          <w:rFonts w:cs="Times New Roman"/>
        </w:rPr>
      </w:pPr>
    </w:p>
    <w:p w14:paraId="5F8D03DA" w14:textId="77777777" w:rsidR="00A014F5" w:rsidRDefault="00A014F5" w:rsidP="00BA67EC">
      <w:pPr>
        <w:spacing w:before="0" w:after="0" w:line="360" w:lineRule="auto"/>
        <w:rPr>
          <w:rFonts w:cs="Times New Roman"/>
        </w:rPr>
      </w:pPr>
    </w:p>
    <w:p w14:paraId="1B15AD81" w14:textId="77777777" w:rsidR="00A014F5" w:rsidRDefault="00A014F5" w:rsidP="00BA67EC">
      <w:pPr>
        <w:spacing w:before="0" w:after="0" w:line="360" w:lineRule="auto"/>
        <w:rPr>
          <w:rFonts w:cs="Times New Roman"/>
        </w:rPr>
      </w:pPr>
    </w:p>
    <w:p w14:paraId="0F822E95" w14:textId="77777777" w:rsidR="00A014F5" w:rsidRDefault="00A014F5" w:rsidP="00BA67EC">
      <w:pPr>
        <w:spacing w:before="0" w:after="0" w:line="360" w:lineRule="auto"/>
        <w:rPr>
          <w:rFonts w:cs="Times New Roman"/>
        </w:rPr>
      </w:pPr>
    </w:p>
    <w:p w14:paraId="44AF1982" w14:textId="77777777" w:rsidR="00A014F5" w:rsidRDefault="00A014F5" w:rsidP="00BA67EC">
      <w:pPr>
        <w:spacing w:before="0" w:after="0" w:line="360" w:lineRule="auto"/>
        <w:rPr>
          <w:rFonts w:cs="Times New Roman"/>
        </w:rPr>
      </w:pPr>
    </w:p>
    <w:p w14:paraId="1AE91089" w14:textId="77777777" w:rsidR="00A014F5" w:rsidRDefault="00A014F5" w:rsidP="00BA67EC">
      <w:pPr>
        <w:spacing w:before="0" w:after="0" w:line="360" w:lineRule="auto"/>
        <w:rPr>
          <w:rFonts w:cs="Times New Roman"/>
        </w:rPr>
      </w:pPr>
    </w:p>
    <w:p w14:paraId="0E9622A2" w14:textId="115FF203" w:rsidR="000E6255" w:rsidRPr="005876B8" w:rsidRDefault="000E6255" w:rsidP="005876B8">
      <w:pPr>
        <w:pStyle w:val="Heading1"/>
        <w:spacing w:before="0" w:after="240" w:line="360" w:lineRule="auto"/>
        <w:rPr>
          <w:rFonts w:cs="Times New Roman"/>
        </w:rPr>
      </w:pPr>
      <w:bookmarkStart w:id="7" w:name="_Toc117094327"/>
      <w:r w:rsidRPr="009B30D9">
        <w:rPr>
          <w:rFonts w:cs="Times New Roman"/>
        </w:rPr>
        <w:lastRenderedPageBreak/>
        <w:t>List of abbreviations</w:t>
      </w:r>
      <w:bookmarkEnd w:id="7"/>
      <w:r w:rsidRPr="009B30D9">
        <w:rPr>
          <w:rFonts w:cs="Times New Roman"/>
        </w:rPr>
        <w:t xml:space="preserve"> </w:t>
      </w:r>
    </w:p>
    <w:p w14:paraId="30BB4FFC" w14:textId="77777777" w:rsidR="000E6255" w:rsidRDefault="000E6255" w:rsidP="00A76BBC">
      <w:pPr>
        <w:spacing w:before="0" w:line="360" w:lineRule="auto"/>
      </w:pPr>
      <w:r>
        <w:t>Abbreviation</w:t>
      </w:r>
      <w:r>
        <w:tab/>
      </w:r>
      <w:r>
        <w:tab/>
        <w:t>Description</w:t>
      </w:r>
    </w:p>
    <w:p w14:paraId="03002329" w14:textId="4E1648CB" w:rsidR="009F71CB" w:rsidRDefault="00235C51" w:rsidP="009F71CB">
      <w:pPr>
        <w:spacing w:before="0" w:after="0" w:line="360" w:lineRule="auto"/>
      </w:pPr>
      <w:r>
        <w:t>AI</w:t>
      </w:r>
      <w:r>
        <w:tab/>
      </w:r>
      <w:r>
        <w:tab/>
      </w:r>
      <w:r>
        <w:tab/>
        <w:t>Artificial Intelligence</w:t>
      </w:r>
    </w:p>
    <w:p w14:paraId="7982C950" w14:textId="77777777" w:rsidR="001E0A0C" w:rsidRDefault="00235C51" w:rsidP="001E0A0C">
      <w:pPr>
        <w:spacing w:before="0" w:after="0" w:line="360" w:lineRule="auto"/>
      </w:pPr>
      <w:r>
        <w:t>API</w:t>
      </w:r>
      <w:r>
        <w:tab/>
      </w:r>
      <w:r>
        <w:tab/>
      </w:r>
      <w:r>
        <w:tab/>
        <w:t>Application Programming Interface</w:t>
      </w:r>
    </w:p>
    <w:p w14:paraId="4947965E" w14:textId="75B7E28E" w:rsidR="00053B1F" w:rsidRDefault="00DE40FC" w:rsidP="001E0A0C">
      <w:pPr>
        <w:spacing w:before="0" w:after="0" w:line="360" w:lineRule="auto"/>
      </w:pPr>
      <w:r w:rsidRPr="00DE40FC">
        <w:t>BLEU</w:t>
      </w:r>
      <w:r>
        <w:tab/>
      </w:r>
      <w:r>
        <w:tab/>
      </w:r>
      <w:r>
        <w:tab/>
      </w:r>
      <w:r w:rsidR="007D279B" w:rsidRPr="007D279B">
        <w:t>Bilingual Evaluation Understudy</w:t>
      </w:r>
    </w:p>
    <w:p w14:paraId="2971F8AD" w14:textId="77777777" w:rsidR="001E0A0C" w:rsidRDefault="001E0A0C" w:rsidP="001E0A0C">
      <w:pPr>
        <w:spacing w:before="0" w:after="0" w:line="360" w:lineRule="auto"/>
      </w:pPr>
      <w:r>
        <w:t>CLI</w:t>
      </w:r>
      <w:r>
        <w:tab/>
      </w:r>
      <w:r>
        <w:tab/>
      </w:r>
      <w:r>
        <w:tab/>
        <w:t>Command Line Interface</w:t>
      </w:r>
    </w:p>
    <w:p w14:paraId="0BAB9D43" w14:textId="5DD8D60E" w:rsidR="001E0A0C" w:rsidRDefault="00053B1F" w:rsidP="001E0A0C">
      <w:pPr>
        <w:spacing w:before="0" w:after="0" w:line="360" w:lineRule="auto"/>
      </w:pPr>
      <w:r>
        <w:t>DFI</w:t>
      </w:r>
      <w:r>
        <w:tab/>
      </w:r>
      <w:r>
        <w:tab/>
      </w:r>
      <w:r>
        <w:tab/>
      </w:r>
      <w:r w:rsidR="007D279B">
        <w:t>Dual Feature Importance</w:t>
      </w:r>
    </w:p>
    <w:p w14:paraId="66F2F272" w14:textId="77777777" w:rsidR="001E0A0C" w:rsidRDefault="001E0A0C" w:rsidP="001E0A0C">
      <w:pPr>
        <w:spacing w:before="0" w:after="0" w:line="360" w:lineRule="auto"/>
      </w:pPr>
      <w:r>
        <w:t>DIET</w:t>
      </w:r>
      <w:r>
        <w:tab/>
      </w:r>
      <w:r>
        <w:tab/>
      </w:r>
      <w:r>
        <w:tab/>
        <w:t>Dual Intent Entity Transformer</w:t>
      </w:r>
    </w:p>
    <w:p w14:paraId="7ECC58ED" w14:textId="292D05FA" w:rsidR="001E0A0C" w:rsidRDefault="001E0A0C" w:rsidP="001E0A0C">
      <w:pPr>
        <w:spacing w:before="0" w:after="0" w:line="360" w:lineRule="auto"/>
      </w:pPr>
      <w:r>
        <w:t>DIME</w:t>
      </w:r>
      <w:r>
        <w:tab/>
      </w:r>
      <w:r>
        <w:tab/>
      </w:r>
      <w:r>
        <w:tab/>
        <w:t>Dual Interpretable Model-</w:t>
      </w:r>
      <w:r w:rsidR="00A153FC">
        <w:t>A</w:t>
      </w:r>
      <w:r w:rsidR="00A153FC" w:rsidRPr="00A153FC">
        <w:t>gnostic</w:t>
      </w:r>
      <w:r>
        <w:t xml:space="preserve"> Explanations</w:t>
      </w:r>
    </w:p>
    <w:p w14:paraId="5119A9DF" w14:textId="75D9E36C" w:rsidR="00666E39" w:rsidRDefault="00666E39" w:rsidP="001E0A0C">
      <w:pPr>
        <w:spacing w:before="0" w:after="0" w:line="360" w:lineRule="auto"/>
      </w:pPr>
      <w:r>
        <w:t>DNN</w:t>
      </w:r>
      <w:r w:rsidR="007D279B">
        <w:tab/>
      </w:r>
      <w:r w:rsidR="007D279B">
        <w:tab/>
      </w:r>
      <w:r w:rsidR="007D279B">
        <w:tab/>
        <w:t>Deep Neural Network</w:t>
      </w:r>
    </w:p>
    <w:p w14:paraId="1AECA70E" w14:textId="0DE21202" w:rsidR="006871FE" w:rsidRDefault="006871FE" w:rsidP="001E0A0C">
      <w:pPr>
        <w:spacing w:before="0" w:after="0" w:line="360" w:lineRule="auto"/>
      </w:pPr>
      <w:r>
        <w:t>ELI5</w:t>
      </w:r>
      <w:r w:rsidR="007D279B">
        <w:tab/>
      </w:r>
      <w:r w:rsidR="007D279B">
        <w:tab/>
      </w:r>
      <w:r w:rsidR="007D279B">
        <w:tab/>
        <w:t xml:space="preserve">Explain Like I’m </w:t>
      </w:r>
      <w:r w:rsidR="00B5361B">
        <w:t>5</w:t>
      </w:r>
    </w:p>
    <w:p w14:paraId="007C6886" w14:textId="77777777" w:rsidR="001E0A0C" w:rsidRDefault="001E0A0C" w:rsidP="001E0A0C">
      <w:pPr>
        <w:spacing w:before="0" w:after="0" w:line="360" w:lineRule="auto"/>
      </w:pPr>
      <w:r>
        <w:t>GDPR</w:t>
      </w:r>
      <w:r>
        <w:tab/>
      </w:r>
      <w:r>
        <w:tab/>
      </w:r>
      <w:r>
        <w:tab/>
      </w:r>
      <w:r w:rsidRPr="00022234">
        <w:t>General Data Protection Regulation</w:t>
      </w:r>
    </w:p>
    <w:p w14:paraId="0EB3A18D" w14:textId="03D18068" w:rsidR="001E0A0C" w:rsidRDefault="001E0A0C" w:rsidP="001E0A0C">
      <w:pPr>
        <w:spacing w:before="0" w:after="0" w:line="360" w:lineRule="auto"/>
      </w:pPr>
      <w:r>
        <w:t>GFI</w:t>
      </w:r>
      <w:r>
        <w:tab/>
      </w:r>
      <w:r>
        <w:tab/>
      </w:r>
      <w:r>
        <w:tab/>
        <w:t>Global Feature Importance</w:t>
      </w:r>
    </w:p>
    <w:p w14:paraId="50556F3A" w14:textId="427720D1" w:rsidR="001E0A0C" w:rsidRDefault="001E0A0C" w:rsidP="001E0A0C">
      <w:pPr>
        <w:spacing w:before="0" w:after="0" w:line="360" w:lineRule="auto"/>
      </w:pPr>
      <w:r>
        <w:t>GUI</w:t>
      </w:r>
      <w:r>
        <w:tab/>
      </w:r>
      <w:r>
        <w:tab/>
      </w:r>
      <w:r>
        <w:tab/>
        <w:t>Graphical User Interface</w:t>
      </w:r>
    </w:p>
    <w:p w14:paraId="7898EB78" w14:textId="49CD3DCB" w:rsidR="001E0A0C" w:rsidRDefault="001E0A0C" w:rsidP="001E0A0C">
      <w:pPr>
        <w:spacing w:before="0" w:after="0" w:line="360" w:lineRule="auto"/>
      </w:pPr>
      <w:r>
        <w:t>I</w:t>
      </w:r>
      <w:r w:rsidR="009A34F2">
        <w:t>/</w:t>
      </w:r>
      <w:r>
        <w:t>O</w:t>
      </w:r>
      <w:r>
        <w:tab/>
      </w:r>
      <w:r>
        <w:tab/>
      </w:r>
      <w:r>
        <w:tab/>
        <w:t>Input/Output</w:t>
      </w:r>
    </w:p>
    <w:p w14:paraId="5FDFA12A" w14:textId="6BD7FA46" w:rsidR="00EE6EAC" w:rsidRDefault="00EE6EAC" w:rsidP="001E0A0C">
      <w:pPr>
        <w:spacing w:before="0" w:after="0" w:line="360" w:lineRule="auto"/>
      </w:pPr>
      <w:r>
        <w:t>IDE</w:t>
      </w:r>
      <w:r>
        <w:tab/>
      </w:r>
      <w:r>
        <w:tab/>
      </w:r>
      <w:r>
        <w:tab/>
      </w:r>
      <w:r w:rsidR="00E445DE">
        <w:t>Integrated Development Environment</w:t>
      </w:r>
    </w:p>
    <w:p w14:paraId="6A656370" w14:textId="5AD4E9FA" w:rsidR="001548A4" w:rsidRDefault="00EE6EAC" w:rsidP="00235C51">
      <w:pPr>
        <w:spacing w:before="0" w:after="0" w:line="360" w:lineRule="auto"/>
      </w:pPr>
      <w:r>
        <w:t>JSON</w:t>
      </w:r>
      <w:r w:rsidR="00E445DE">
        <w:tab/>
      </w:r>
      <w:r w:rsidR="00E445DE">
        <w:tab/>
      </w:r>
      <w:r w:rsidR="00E445DE">
        <w:tab/>
        <w:t>JavaScript Object Notation</w:t>
      </w:r>
    </w:p>
    <w:p w14:paraId="2017CE60" w14:textId="053C35CD" w:rsidR="001548A4" w:rsidRDefault="001E0A0C" w:rsidP="001548A4">
      <w:pPr>
        <w:spacing w:before="0" w:after="0" w:line="360" w:lineRule="auto"/>
      </w:pPr>
      <w:r>
        <w:t>LF</w:t>
      </w:r>
      <w:r w:rsidR="004C0732">
        <w:t>I</w:t>
      </w:r>
      <w:r>
        <w:tab/>
      </w:r>
      <w:r>
        <w:tab/>
      </w:r>
      <w:r>
        <w:tab/>
        <w:t xml:space="preserve">Local Feature </w:t>
      </w:r>
      <w:r w:rsidR="004C0732">
        <w:t>Importance</w:t>
      </w:r>
    </w:p>
    <w:p w14:paraId="4C54F976" w14:textId="77777777" w:rsidR="001548A4" w:rsidRDefault="001548A4" w:rsidP="001548A4">
      <w:pPr>
        <w:spacing w:before="0" w:after="0" w:line="360" w:lineRule="auto"/>
      </w:pPr>
      <w:r>
        <w:t>LIME</w:t>
      </w:r>
      <w:r>
        <w:tab/>
      </w:r>
      <w:r>
        <w:tab/>
      </w:r>
      <w:r>
        <w:tab/>
        <w:t>Local Interpretable Model-Agnostic Explanations</w:t>
      </w:r>
    </w:p>
    <w:p w14:paraId="41C7FE7E" w14:textId="6D762DC2" w:rsidR="00235C51" w:rsidRDefault="001548A4" w:rsidP="00235C51">
      <w:pPr>
        <w:spacing w:before="0" w:after="0" w:line="360" w:lineRule="auto"/>
      </w:pPr>
      <w:r>
        <w:t>LUIS</w:t>
      </w:r>
      <w:r w:rsidR="00E445DE">
        <w:tab/>
      </w:r>
      <w:r w:rsidR="00E445DE">
        <w:tab/>
      </w:r>
      <w:r w:rsidR="00E445DE">
        <w:tab/>
        <w:t>Language Understanding</w:t>
      </w:r>
    </w:p>
    <w:p w14:paraId="27CE86E8" w14:textId="7A1BB464" w:rsidR="001548A4" w:rsidRDefault="001548A4" w:rsidP="00235C51">
      <w:pPr>
        <w:spacing w:before="0" w:after="0" w:line="360" w:lineRule="auto"/>
      </w:pPr>
      <w:r>
        <w:t>MAGIX</w:t>
      </w:r>
      <w:r w:rsidR="00E445DE">
        <w:tab/>
      </w:r>
      <w:r w:rsidR="00E445DE">
        <w:tab/>
      </w:r>
      <w:r w:rsidR="006E0237" w:rsidRPr="006E0237">
        <w:t>Model Agnostic Globally Interpretable Explanations</w:t>
      </w:r>
    </w:p>
    <w:p w14:paraId="0FD1B51D" w14:textId="6B4B077F" w:rsidR="009F71CB" w:rsidRDefault="009F71CB" w:rsidP="00235C51">
      <w:pPr>
        <w:spacing w:before="0" w:after="0" w:line="360" w:lineRule="auto"/>
      </w:pPr>
      <w:r>
        <w:t>ML</w:t>
      </w:r>
      <w:r>
        <w:tab/>
      </w:r>
      <w:r>
        <w:tab/>
      </w:r>
      <w:r>
        <w:tab/>
        <w:t>Machine Learning</w:t>
      </w:r>
    </w:p>
    <w:p w14:paraId="3B46A6C9" w14:textId="77777777" w:rsidR="001548A4" w:rsidRDefault="001548A4" w:rsidP="001548A4">
      <w:pPr>
        <w:spacing w:before="0" w:after="0" w:line="360" w:lineRule="auto"/>
      </w:pPr>
      <w:r>
        <w:t>NLG</w:t>
      </w:r>
      <w:r>
        <w:tab/>
      </w:r>
      <w:r>
        <w:tab/>
      </w:r>
      <w:r>
        <w:tab/>
        <w:t>Natural Language Generation</w:t>
      </w:r>
    </w:p>
    <w:p w14:paraId="1CF833B1" w14:textId="77777777" w:rsidR="000E6255" w:rsidRDefault="000E6255" w:rsidP="00BA67EC">
      <w:pPr>
        <w:spacing w:before="0" w:after="0" w:line="360" w:lineRule="auto"/>
      </w:pPr>
      <w:r>
        <w:t>NLP</w:t>
      </w:r>
      <w:r>
        <w:tab/>
      </w:r>
      <w:r>
        <w:tab/>
      </w:r>
      <w:r>
        <w:tab/>
        <w:t>Natural Language Processing</w:t>
      </w:r>
    </w:p>
    <w:p w14:paraId="78E3C92A" w14:textId="77777777" w:rsidR="000E6255" w:rsidRDefault="000E6255" w:rsidP="00BA67EC">
      <w:pPr>
        <w:spacing w:before="0" w:after="0" w:line="360" w:lineRule="auto"/>
      </w:pPr>
      <w:r>
        <w:t>NLU</w:t>
      </w:r>
      <w:r>
        <w:tab/>
      </w:r>
      <w:r>
        <w:tab/>
      </w:r>
      <w:r>
        <w:tab/>
        <w:t>Natural Language Understanding</w:t>
      </w:r>
    </w:p>
    <w:p w14:paraId="54BEAC75" w14:textId="295103B1" w:rsidR="00700CAE" w:rsidRDefault="00700CAE" w:rsidP="00BA67EC">
      <w:pPr>
        <w:spacing w:before="0" w:after="0" w:line="360" w:lineRule="auto"/>
      </w:pPr>
      <w:r>
        <w:t>NPM</w:t>
      </w:r>
      <w:r w:rsidR="006E0237">
        <w:tab/>
      </w:r>
      <w:r w:rsidR="006E0237">
        <w:tab/>
      </w:r>
      <w:r w:rsidR="006E0237">
        <w:tab/>
        <w:t>Node Package Manager</w:t>
      </w:r>
    </w:p>
    <w:p w14:paraId="27BC8613" w14:textId="2C6EA63C" w:rsidR="00700CAE" w:rsidRDefault="00700CAE" w:rsidP="00BA67EC">
      <w:pPr>
        <w:spacing w:before="0" w:after="0" w:line="360" w:lineRule="auto"/>
      </w:pPr>
      <w:r>
        <w:t>OS</w:t>
      </w:r>
      <w:r w:rsidR="006E0237">
        <w:tab/>
      </w:r>
      <w:r w:rsidR="006E0237">
        <w:tab/>
      </w:r>
      <w:r w:rsidR="006E0237">
        <w:tab/>
        <w:t>Operating System</w:t>
      </w:r>
    </w:p>
    <w:p w14:paraId="0DB4A2C8" w14:textId="45B6FB96" w:rsidR="00700CAE" w:rsidRDefault="00700CAE" w:rsidP="00BA67EC">
      <w:pPr>
        <w:spacing w:before="0" w:after="0" w:line="360" w:lineRule="auto"/>
      </w:pPr>
      <w:r>
        <w:t>PDF</w:t>
      </w:r>
      <w:r w:rsidR="006E0237">
        <w:tab/>
      </w:r>
      <w:r w:rsidR="006E0237">
        <w:tab/>
      </w:r>
      <w:r w:rsidR="006E0237">
        <w:tab/>
      </w:r>
      <w:r w:rsidR="00100BFB" w:rsidRPr="00100BFB">
        <w:t>Portable Document Format</w:t>
      </w:r>
    </w:p>
    <w:p w14:paraId="7DC735AC" w14:textId="60E98C5E" w:rsidR="001E0A0C" w:rsidRDefault="00274CC4" w:rsidP="001E0A0C">
      <w:pPr>
        <w:spacing w:before="0" w:after="0" w:line="360" w:lineRule="auto"/>
      </w:pPr>
      <w:r>
        <w:t>PDP</w:t>
      </w:r>
      <w:r>
        <w:tab/>
      </w:r>
      <w:r>
        <w:tab/>
      </w:r>
      <w:r>
        <w:tab/>
        <w:t>P</w:t>
      </w:r>
      <w:r w:rsidRPr="009B324F">
        <w:t xml:space="preserve">artial </w:t>
      </w:r>
      <w:r>
        <w:t>D</w:t>
      </w:r>
      <w:r w:rsidRPr="009B324F">
        <w:t xml:space="preserve">ependency </w:t>
      </w:r>
      <w:r>
        <w:t>Plot</w:t>
      </w:r>
    </w:p>
    <w:p w14:paraId="4E2839C3" w14:textId="7800E5E5" w:rsidR="00700CAE" w:rsidRDefault="00700CAE" w:rsidP="001E0A0C">
      <w:pPr>
        <w:spacing w:before="0" w:after="0" w:line="360" w:lineRule="auto"/>
      </w:pPr>
      <w:r>
        <w:t>PyPI</w:t>
      </w:r>
      <w:r w:rsidR="00100BFB">
        <w:tab/>
      </w:r>
      <w:r w:rsidR="00100BFB">
        <w:tab/>
      </w:r>
      <w:r w:rsidR="00100BFB">
        <w:tab/>
        <w:t>Python Package Index</w:t>
      </w:r>
    </w:p>
    <w:p w14:paraId="1E39719F" w14:textId="3D6D5772" w:rsidR="008E108C" w:rsidRDefault="00700CAE" w:rsidP="00274CC4">
      <w:pPr>
        <w:spacing w:before="0" w:after="0" w:line="360" w:lineRule="auto"/>
      </w:pPr>
      <w:r>
        <w:lastRenderedPageBreak/>
        <w:t>RP</w:t>
      </w:r>
      <w:r w:rsidR="00100BFB">
        <w:tab/>
      </w:r>
      <w:r w:rsidR="00100BFB">
        <w:tab/>
      </w:r>
      <w:r w:rsidR="00100BFB">
        <w:tab/>
        <w:t>Research Project</w:t>
      </w:r>
    </w:p>
    <w:p w14:paraId="6AE3557D" w14:textId="0FE6A44A" w:rsidR="00274CC4" w:rsidRDefault="000E6255" w:rsidP="00274CC4">
      <w:pPr>
        <w:spacing w:before="0" w:after="0" w:line="360" w:lineRule="auto"/>
      </w:pPr>
      <w:r>
        <w:t>SHAP</w:t>
      </w:r>
      <w:r>
        <w:tab/>
      </w:r>
      <w:r>
        <w:tab/>
      </w:r>
      <w:r>
        <w:tab/>
        <w:t>Shapley Additive Explanations</w:t>
      </w:r>
    </w:p>
    <w:p w14:paraId="11090D7A" w14:textId="1E2162CC" w:rsidR="009F71CB" w:rsidRDefault="009F71CB" w:rsidP="00274CC4">
      <w:pPr>
        <w:spacing w:before="0" w:after="0" w:line="360" w:lineRule="auto"/>
      </w:pPr>
      <w:r>
        <w:t>SLIIT</w:t>
      </w:r>
      <w:r>
        <w:tab/>
      </w:r>
      <w:r>
        <w:tab/>
      </w:r>
      <w:r>
        <w:tab/>
        <w:t>Sri Lanka Institute of Information Technology</w:t>
      </w:r>
    </w:p>
    <w:p w14:paraId="1E2DBF9D" w14:textId="77777777" w:rsidR="00274CC4" w:rsidRDefault="007555B9" w:rsidP="00274CC4">
      <w:pPr>
        <w:spacing w:before="0" w:after="0" w:line="360" w:lineRule="auto"/>
      </w:pPr>
      <w:r>
        <w:t>UI</w:t>
      </w:r>
      <w:r>
        <w:tab/>
      </w:r>
      <w:r>
        <w:tab/>
      </w:r>
      <w:r>
        <w:tab/>
        <w:t>User Interface</w:t>
      </w:r>
    </w:p>
    <w:p w14:paraId="5C7EE319" w14:textId="0A239EDE" w:rsidR="008E108C" w:rsidRDefault="008E108C" w:rsidP="00274CC4">
      <w:pPr>
        <w:spacing w:before="0" w:after="0" w:line="360" w:lineRule="auto"/>
      </w:pPr>
      <w:r>
        <w:t>WSGI</w:t>
      </w:r>
      <w:r w:rsidR="00100BFB">
        <w:tab/>
      </w:r>
      <w:r w:rsidR="00100BFB">
        <w:tab/>
      </w:r>
      <w:r w:rsidR="00100BFB">
        <w:tab/>
      </w:r>
      <w:r w:rsidR="001929CF" w:rsidRPr="001929CF">
        <w:t>Web Server Gateway Interface</w:t>
      </w:r>
    </w:p>
    <w:p w14:paraId="68BFA172" w14:textId="1F5FB746" w:rsidR="00FC4263" w:rsidRDefault="00274CC4" w:rsidP="00BA67EC">
      <w:pPr>
        <w:spacing w:before="0" w:after="0" w:line="360" w:lineRule="auto"/>
      </w:pPr>
      <w:r>
        <w:t>XAI</w:t>
      </w:r>
      <w:r>
        <w:tab/>
      </w:r>
      <w:r>
        <w:tab/>
      </w:r>
      <w:r>
        <w:tab/>
        <w:t>Explainable Artificial Intelligence</w:t>
      </w:r>
    </w:p>
    <w:p w14:paraId="72641D14" w14:textId="77777777" w:rsidR="00145ECC" w:rsidRDefault="008E108C" w:rsidP="00BA67EC">
      <w:pPr>
        <w:spacing w:before="0" w:after="0" w:line="360" w:lineRule="auto"/>
      </w:pPr>
      <w:r>
        <w:t>YAML</w:t>
      </w:r>
      <w:r w:rsidR="001929CF">
        <w:tab/>
      </w:r>
      <w:r w:rsidR="001929CF">
        <w:tab/>
      </w:r>
      <w:r w:rsidR="001929CF">
        <w:tab/>
      </w:r>
      <w:r w:rsidR="00145ECC">
        <w:t>Yet Another Markup Language</w:t>
      </w:r>
    </w:p>
    <w:p w14:paraId="2BDAC035" w14:textId="77777777" w:rsidR="00145ECC" w:rsidRDefault="00145ECC" w:rsidP="00BA67EC">
      <w:pPr>
        <w:spacing w:before="0" w:after="0" w:line="360" w:lineRule="auto"/>
      </w:pPr>
    </w:p>
    <w:p w14:paraId="3A62AE6F" w14:textId="6049C916" w:rsidR="00145ECC" w:rsidRPr="001929CF" w:rsidRDefault="00145ECC" w:rsidP="00BA67EC">
      <w:pPr>
        <w:spacing w:before="0" w:after="0" w:line="360" w:lineRule="auto"/>
        <w:sectPr w:rsidR="00145ECC" w:rsidRPr="001929CF" w:rsidSect="009458F0">
          <w:footerReference w:type="default" r:id="rId60"/>
          <w:type w:val="nextColumn"/>
          <w:pgSz w:w="11909" w:h="16834" w:code="9"/>
          <w:pgMar w:top="1418" w:right="1418" w:bottom="2268" w:left="2268" w:header="720" w:footer="720" w:gutter="0"/>
          <w:pgNumType w:fmt="lowerRoman" w:start="1"/>
          <w:cols w:space="720"/>
          <w:docGrid w:linePitch="360"/>
        </w:sectPr>
      </w:pPr>
    </w:p>
    <w:p w14:paraId="7C06ADF5" w14:textId="77777777" w:rsidR="001E59B8" w:rsidRDefault="001E59B8" w:rsidP="003C6C5E">
      <w:pPr>
        <w:pStyle w:val="Heading1"/>
        <w:numPr>
          <w:ilvl w:val="0"/>
          <w:numId w:val="1"/>
        </w:numPr>
        <w:spacing w:before="0" w:after="240" w:line="360" w:lineRule="auto"/>
      </w:pPr>
      <w:bookmarkStart w:id="8" w:name="_Ref117080451"/>
      <w:bookmarkStart w:id="9" w:name="_Toc117094328"/>
      <w:r>
        <w:lastRenderedPageBreak/>
        <w:t>Introduction</w:t>
      </w:r>
      <w:bookmarkEnd w:id="8"/>
      <w:bookmarkEnd w:id="9"/>
    </w:p>
    <w:p w14:paraId="274C8844" w14:textId="77777777" w:rsidR="001E59B8" w:rsidRDefault="001E59B8" w:rsidP="003C6C5E">
      <w:pPr>
        <w:pStyle w:val="Heading2"/>
        <w:numPr>
          <w:ilvl w:val="1"/>
          <w:numId w:val="1"/>
        </w:numPr>
        <w:spacing w:before="0" w:after="240" w:line="360" w:lineRule="auto"/>
      </w:pPr>
      <w:bookmarkStart w:id="10" w:name="_Toc117094329"/>
      <w:r>
        <w:t>B</w:t>
      </w:r>
      <w:r w:rsidRPr="009D5EAC">
        <w:t>ackground &amp; Literature survey</w:t>
      </w:r>
      <w:bookmarkEnd w:id="10"/>
    </w:p>
    <w:p w14:paraId="448BFCDD" w14:textId="1A00BA40" w:rsidR="00887F71" w:rsidRDefault="00887F71" w:rsidP="00887F71">
      <w:pPr>
        <w:spacing w:before="0" w:line="360" w:lineRule="auto"/>
        <w:ind w:firstLine="360"/>
      </w:pPr>
      <w:r>
        <w:t xml:space="preserve">Applications from diverse domains and scales have adopted Artificial Intelligence (AI) and comprise state-of-the-art machine learning (ML) models. However, with rapid advancements in AI and ML, machine learning models can </w:t>
      </w:r>
      <w:r w:rsidR="0003638F">
        <w:t>fall</w:t>
      </w:r>
      <w:r>
        <w:t xml:space="preserve"> under white-box </w:t>
      </w:r>
      <w:r w:rsidR="0035272D">
        <w:t>and</w:t>
      </w:r>
      <w:r>
        <w:t xml:space="preserve"> black-box models. Typically, black-box ML models are superior to white-box ML models in terms of performance and are far more complex in terms of architecture, making it impossible for humans to explain precisely how these models arrive at a specific decision. In contrast, a white-box ML model is an intrinsically human-interpretable machine learning model that is transparent by design </w:t>
      </w:r>
      <w:r w:rsidR="00381503">
        <w:fldChar w:fldCharType="begin"/>
      </w:r>
      <w:r w:rsidR="00381503">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381503">
        <w:fldChar w:fldCharType="separate"/>
      </w:r>
      <w:r w:rsidR="00381503">
        <w:rPr>
          <w:noProof/>
        </w:rPr>
        <w:t>[1]</w:t>
      </w:r>
      <w:r w:rsidR="00381503">
        <w:fldChar w:fldCharType="end"/>
      </w:r>
      <w:r>
        <w:t xml:space="preserve">. </w:t>
      </w:r>
    </w:p>
    <w:p w14:paraId="497092A9" w14:textId="3AA27A9D" w:rsidR="00887F71" w:rsidRDefault="00887F71" w:rsidP="00887F71">
      <w:pPr>
        <w:spacing w:before="0" w:line="360" w:lineRule="auto"/>
        <w:ind w:firstLine="360"/>
      </w:pPr>
      <w:r>
        <w:t xml:space="preserve">Conversational AIs or dialogue engines are an advanced implementation of chatbots and comprise advanced machine learning and deep learning models </w:t>
      </w:r>
      <w:r w:rsidR="00F27E3C">
        <w:t>to</w:t>
      </w:r>
      <w:r>
        <w:t xml:space="preserve"> perform natural language processing (NLP), natural language generation (NLG), and dialogue management. A conversational AI is foremost when compared to traditional chatbots with rule-based, pattern-matching, or other statistical machine learning models and is notably precise </w:t>
      </w:r>
      <w:r w:rsidR="00D57588">
        <w:fldChar w:fldCharType="begin"/>
      </w:r>
      <w:r w:rsidR="00D57588">
        <w:instrText xml:space="preserve"> ADDIN EN.CITE &lt;EndNote&gt;&lt;Cite&gt;&lt;Author&gt;Bocklisch&lt;/Author&gt;&lt;Year&gt;2017&lt;/Year&gt;&lt;IDText&gt;Rasa: Open source language understanding and dialogue management&lt;/IDText&gt;&lt;DisplayText&gt;[2]&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rsidR="00D57588">
        <w:fldChar w:fldCharType="separate"/>
      </w:r>
      <w:r w:rsidR="00D57588">
        <w:rPr>
          <w:noProof/>
        </w:rPr>
        <w:t>[2]</w:t>
      </w:r>
      <w:r w:rsidR="00D57588">
        <w:fldChar w:fldCharType="end"/>
      </w:r>
      <w:r>
        <w:t xml:space="preserve">. NLP is a subfield in AI for processing natural language data and is widely utilized in modern conversational AI assistants for tasks such as intent classification and entity recognition </w:t>
      </w:r>
      <w:r w:rsidR="00D57588">
        <w:fldChar w:fldCharType="begin"/>
      </w:r>
      <w:r w:rsidR="00D57588">
        <w:instrText xml:space="preserve"> ADDIN EN.CITE &lt;EndNote&gt;&lt;Cite&gt;&lt;Author&gt;Bocklisch&lt;/Author&gt;&lt;Year&gt;2017&lt;/Year&gt;&lt;IDText&gt;Rasa: Open source language understanding and dialogue management&lt;/IDText&gt;&lt;DisplayText&gt;[2]&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rsidR="00D57588">
        <w:fldChar w:fldCharType="separate"/>
      </w:r>
      <w:r w:rsidR="00D57588">
        <w:rPr>
          <w:noProof/>
        </w:rPr>
        <w:t>[2]</w:t>
      </w:r>
      <w:r w:rsidR="00D57588">
        <w:fldChar w:fldCharType="end"/>
      </w:r>
      <w:r>
        <w:t xml:space="preserve">, </w:t>
      </w:r>
      <w:r w:rsidR="0031475D">
        <w:fldChar w:fldCharType="begin"/>
      </w:r>
      <w:r w:rsidR="0031475D">
        <w:instrText xml:space="preserve"> ADDIN EN.CITE &lt;EndNote&gt;&lt;Cite&gt;&lt;Author&gt;Bunk&lt;/Author&gt;&lt;Year&gt;2020&lt;/Year&gt;&lt;IDText&gt;Diet: Lightweight language understanding for dialogue systems&lt;/IDText&gt;&lt;DisplayText&gt;[3]&lt;/DisplayText&gt;&lt;record&gt;&lt;titles&gt;&lt;title&gt;Diet: Lightweight language understanding for dialogue systems&lt;/title&gt;&lt;secondary-title&gt;arXiv preprint arXiv:2004.09936&lt;/secondary-title&gt;&lt;/titles&gt;&lt;contributors&gt;&lt;authors&gt;&lt;author&gt;Bunk, Tanja&lt;/author&gt;&lt;author&gt;Varshneya, Daksh&lt;/author&gt;&lt;author&gt;Vlasov, Vladimir&lt;/author&gt;&lt;author&gt;Nichol, Alan&lt;/author&gt;&lt;/authors&gt;&lt;/contributors&gt;&lt;added-date format="utc"&gt;1661757185&lt;/added-date&gt;&lt;ref-type name="Journal Article"&gt;17&lt;/ref-type&gt;&lt;dates&gt;&lt;year&gt;2020&lt;/year&gt;&lt;/dates&gt;&lt;rec-number&gt;13&lt;/rec-number&gt;&lt;last-updated-date format="utc"&gt;1661757185&lt;/last-updated-date&gt;&lt;/record&gt;&lt;/Cite&gt;&lt;/EndNote&gt;</w:instrText>
      </w:r>
      <w:r w:rsidR="0031475D">
        <w:fldChar w:fldCharType="separate"/>
      </w:r>
      <w:r w:rsidR="0031475D">
        <w:rPr>
          <w:noProof/>
        </w:rPr>
        <w:t>[3]</w:t>
      </w:r>
      <w:r w:rsidR="0031475D">
        <w:fldChar w:fldCharType="end"/>
      </w:r>
      <w:r>
        <w:t xml:space="preserve">. Intent classification falls under predictive analytics and </w:t>
      </w:r>
      <w:r w:rsidR="00135FFC">
        <w:t>can assist</w:t>
      </w:r>
      <w:r>
        <w:t xml:space="preserve"> conversational AI assistants </w:t>
      </w:r>
      <w:r w:rsidR="00F27C40">
        <w:t>in</w:t>
      </w:r>
      <w:r>
        <w:t xml:space="preserve"> classify</w:t>
      </w:r>
      <w:r w:rsidR="00F27C40">
        <w:t>ing</w:t>
      </w:r>
      <w:r>
        <w:t xml:space="preserve"> the user intent of a specific natural language query under one of the pre-defined intents (also known as classes). Most modern conversational AI development platforms comprise advanced deep learning models such as transformers for the intent classification task, and the exact process of the classification remains non-human-interpretable due to the opaque nature of these models </w:t>
      </w:r>
      <w:r w:rsidR="0031475D">
        <w:fldChar w:fldCharType="begin"/>
      </w:r>
      <w:r w:rsidR="0031475D">
        <w:instrText xml:space="preserve"> ADDIN EN.CITE &lt;EndNote&gt;&lt;Cite&gt;&lt;Author&gt;Bunk&lt;/Author&gt;&lt;Year&gt;2020&lt;/Year&gt;&lt;IDText&gt;Diet: Lightweight language understanding for dialogue systems&lt;/IDText&gt;&lt;DisplayText&gt;[3]&lt;/DisplayText&gt;&lt;record&gt;&lt;titles&gt;&lt;title&gt;Diet: Lightweight language understanding for dialogue systems&lt;/title&gt;&lt;secondary-title&gt;arXiv preprint arXiv:2004.09936&lt;/secondary-title&gt;&lt;/titles&gt;&lt;contributors&gt;&lt;authors&gt;&lt;author&gt;Bunk, Tanja&lt;/author&gt;&lt;author&gt;Varshneya, Daksh&lt;/author&gt;&lt;author&gt;Vlasov, Vladimir&lt;/author&gt;&lt;author&gt;Nichol, Alan&lt;/author&gt;&lt;/authors&gt;&lt;/contributors&gt;&lt;added-date format="utc"&gt;1661757185&lt;/added-date&gt;&lt;ref-type name="Journal Article"&gt;17&lt;/ref-type&gt;&lt;dates&gt;&lt;year&gt;2020&lt;/year&gt;&lt;/dates&gt;&lt;rec-number&gt;13&lt;/rec-number&gt;&lt;last-updated-date format="utc"&gt;1661757185&lt;/last-updated-date&gt;&lt;/record&gt;&lt;/Cite&gt;&lt;/EndNote&gt;</w:instrText>
      </w:r>
      <w:r w:rsidR="0031475D">
        <w:fldChar w:fldCharType="separate"/>
      </w:r>
      <w:r w:rsidR="0031475D">
        <w:rPr>
          <w:noProof/>
        </w:rPr>
        <w:t>[3]</w:t>
      </w:r>
      <w:r w:rsidR="0031475D">
        <w:fldChar w:fldCharType="end"/>
      </w:r>
      <w:r>
        <w:t xml:space="preserve">, </w:t>
      </w:r>
      <w:r w:rsidR="0031475D">
        <w:fldChar w:fldCharType="begin"/>
      </w:r>
      <w:r w:rsidR="0031475D">
        <w:instrText xml:space="preserve"> ADDIN EN.CITE &lt;EndNote&gt;&lt;Cite&gt;&lt;Author&gt;Otter&lt;/Author&gt;&lt;Year&gt;2020&lt;/Year&gt;&lt;IDText&gt;A survey of the usages of deep learning for natural language processing&lt;/IDText&gt;&lt;DisplayText&gt;[4]&lt;/DisplayText&gt;&lt;record&gt;&lt;isbn&gt;2162-237X&lt;/isbn&gt;&lt;titles&gt;&lt;title&gt;A survey of the usages of deep learning for natural language processing&lt;/title&gt;&lt;secondary-title&gt;IEEE transactions on neural networks and learning systems&lt;/secondary-title&gt;&lt;/titles&gt;&lt;pages&gt;604-624&lt;/pages&gt;&lt;number&gt;2&lt;/number&gt;&lt;contributors&gt;&lt;authors&gt;&lt;author&gt;Otter, Daniel W&lt;/author&gt;&lt;author&gt;Medina, Julian R&lt;/author&gt;&lt;author&gt;Kalita, Jugal K&lt;/author&gt;&lt;/authors&gt;&lt;/contributors&gt;&lt;added-date format="utc"&gt;1662679779&lt;/added-date&gt;&lt;ref-type name="Journal Article"&gt;17&lt;/ref-type&gt;&lt;dates&gt;&lt;year&gt;2020&lt;/year&gt;&lt;/dates&gt;&lt;rec-number&gt;39&lt;/rec-number&gt;&lt;last-updated-date format="utc"&gt;1662679779&lt;/last-updated-date&gt;&lt;volume&gt;32&lt;/volume&gt;&lt;/record&gt;&lt;/Cite&gt;&lt;/EndNote&gt;</w:instrText>
      </w:r>
      <w:r w:rsidR="0031475D">
        <w:fldChar w:fldCharType="separate"/>
      </w:r>
      <w:r w:rsidR="0031475D">
        <w:rPr>
          <w:noProof/>
        </w:rPr>
        <w:t>[4]</w:t>
      </w:r>
      <w:r w:rsidR="0031475D">
        <w:fldChar w:fldCharType="end"/>
      </w:r>
      <w:r>
        <w:t xml:space="preserve">. </w:t>
      </w:r>
    </w:p>
    <w:p w14:paraId="7EB73834" w14:textId="7E595D05" w:rsidR="00887F71" w:rsidRDefault="00887F71" w:rsidP="00887F71">
      <w:pPr>
        <w:spacing w:before="0" w:line="360" w:lineRule="auto"/>
        <w:ind w:firstLine="360"/>
      </w:pPr>
      <w:r>
        <w:t xml:space="preserve">The utilization of advanced machine learning and deep learning models within conversational AI assistants and other AI-centric applications entirely based on the model performance often raises the question of the reliability and trustworthiness of its outcomes. </w:t>
      </w:r>
      <w:r w:rsidR="0003756A" w:rsidRPr="0003756A">
        <w:t>References</w:t>
      </w:r>
      <w:r w:rsidR="00807EA2">
        <w:t xml:space="preserve"> </w:t>
      </w:r>
      <w:r w:rsidR="00807EA2">
        <w:fldChar w:fldCharType="begin"/>
      </w:r>
      <w:r w:rsidR="00807EA2">
        <w:instrText xml:space="preserve"> ADDIN EN.CITE &lt;EndNote&gt;&lt;Cite&gt;&lt;Author&gt;Jia&lt;/Author&gt;&lt;Year&gt;2017&lt;/Year&gt;&lt;IDText&gt;Adversarial examples for evaluating reading comprehension systems&lt;/IDText&gt;&lt;DisplayText&gt;[5]&lt;/DisplayText&gt;&lt;record&gt;&lt;titles&gt;&lt;title&gt;Adversarial examples for evaluating reading comprehension systems&lt;/title&gt;&lt;secondary-title&gt;arXiv preprint arXiv:1707.07328&lt;/secondary-title&gt;&lt;/titles&gt;&lt;contributors&gt;&lt;authors&gt;&lt;author&gt;Jia, Robin&lt;/author&gt;&lt;author&gt;Liang, Percy&lt;/author&gt;&lt;/authors&gt;&lt;/contributors&gt;&lt;added-date format="utc"&gt;1664344411&lt;/added-date&gt;&lt;ref-type name="Journal Article"&gt;17&lt;/ref-type&gt;&lt;dates&gt;&lt;year&gt;2017&lt;/year&gt;&lt;/dates&gt;&lt;rec-number&gt;100&lt;/rec-number&gt;&lt;last-updated-date format="utc"&gt;1664344411&lt;/last-updated-date&gt;&lt;/record&gt;&lt;/Cite&gt;&lt;/EndNote&gt;</w:instrText>
      </w:r>
      <w:r w:rsidR="00807EA2">
        <w:fldChar w:fldCharType="separate"/>
      </w:r>
      <w:r w:rsidR="00807EA2">
        <w:rPr>
          <w:noProof/>
        </w:rPr>
        <w:t>[5]</w:t>
      </w:r>
      <w:r w:rsidR="00807EA2">
        <w:fldChar w:fldCharType="end"/>
      </w:r>
      <w:r w:rsidR="0003756A" w:rsidRPr="0003756A">
        <w:t xml:space="preserve"> and </w:t>
      </w:r>
      <w:r w:rsidR="00807EA2">
        <w:fldChar w:fldCharType="begin"/>
      </w:r>
      <w:r w:rsidR="00807EA2">
        <w:instrText xml:space="preserve"> ADDIN EN.CITE &lt;EndNote&gt;&lt;Cite&gt;&lt;Author&gt;Liang&lt;/Author&gt;&lt;Year&gt;2017&lt;/Year&gt;&lt;IDText&gt;Deep text classification can be fooled&lt;/IDText&gt;&lt;DisplayText&gt;[6]&lt;/DisplayText&gt;&lt;record&gt;&lt;titles&gt;&lt;title&gt;Deep text classification can be fooled&lt;/title&gt;&lt;secondary-title&gt;arXiv preprint arXiv:1704.08006&lt;/secondary-title&gt;&lt;/titles&gt;&lt;contributors&gt;&lt;authors&gt;&lt;author&gt;Liang, Bin&lt;/author&gt;&lt;author&gt;Li, Hongcheng&lt;/author&gt;&lt;author&gt;Su, Miaoqiang&lt;/author&gt;&lt;author&gt;Bian, Pan&lt;/author&gt;&lt;author&gt;Li, Xirong&lt;/author&gt;&lt;author&gt;Shi, Wenchang&lt;/author&gt;&lt;/authors&gt;&lt;/contributors&gt;&lt;added-date format="utc"&gt;1664344402&lt;/added-date&gt;&lt;ref-type name="Journal Article"&gt;17&lt;/ref-type&gt;&lt;dates&gt;&lt;year&gt;2017&lt;/year&gt;&lt;/dates&gt;&lt;rec-number&gt;99&lt;/rec-number&gt;&lt;last-updated-date format="utc"&gt;1664344402&lt;/last-updated-date&gt;&lt;/record&gt;&lt;/Cite&gt;&lt;/EndNote&gt;</w:instrText>
      </w:r>
      <w:r w:rsidR="00807EA2">
        <w:fldChar w:fldCharType="separate"/>
      </w:r>
      <w:r w:rsidR="00807EA2">
        <w:rPr>
          <w:noProof/>
        </w:rPr>
        <w:t>[6]</w:t>
      </w:r>
      <w:r w:rsidR="00807EA2">
        <w:fldChar w:fldCharType="end"/>
      </w:r>
      <w:r w:rsidR="0003756A" w:rsidRPr="0003756A">
        <w:t xml:space="preserve"> reveal that deep neural network</w:t>
      </w:r>
      <w:r w:rsidR="0003756A">
        <w:t xml:space="preserve"> </w:t>
      </w:r>
      <w:r w:rsidR="0003756A" w:rsidRPr="0003756A">
        <w:t>(DNN)</w:t>
      </w:r>
      <w:r w:rsidR="0003756A">
        <w:t xml:space="preserve"> </w:t>
      </w:r>
      <w:r w:rsidR="0003756A" w:rsidRPr="0003756A">
        <w:t xml:space="preserve">based text classifiers are manipulatable and easily fooled by slightly changes done to the inputs. </w:t>
      </w:r>
      <w:r>
        <w:lastRenderedPageBreak/>
        <w:t xml:space="preserve">Although advanced black-box models and techniques can deliver promising results, their fairness, reliability, and level of privacy are questionable due to the lack of transparency </w:t>
      </w:r>
      <w:r w:rsidR="00072440">
        <w:fldChar w:fldCharType="begin"/>
      </w:r>
      <w:r w:rsidR="00072440">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072440">
        <w:fldChar w:fldCharType="separate"/>
      </w:r>
      <w:r w:rsidR="00072440">
        <w:rPr>
          <w:noProof/>
        </w:rPr>
        <w:t>[1]</w:t>
      </w:r>
      <w:r w:rsidR="00072440">
        <w:fldChar w:fldCharType="end"/>
      </w:r>
      <w:r>
        <w:t xml:space="preserve">, </w:t>
      </w:r>
      <w:r w:rsidR="00E24849">
        <w:fldChar w:fldCharType="begin"/>
      </w:r>
      <w:r w:rsidR="00807EA2">
        <w:instrText xml:space="preserve"> ADDIN EN.CITE &lt;EndNote&gt;&lt;Cite&gt;&lt;Author&gt;Dignum&lt;/Author&gt;&lt;Year&gt;2022&lt;/Year&gt;&lt;IDText&gt;Responsible Artificial Intelligence--from Principles to Practice&lt;/IDText&gt;&lt;DisplayText&gt;[7]&lt;/DisplayText&gt;&lt;record&gt;&lt;titles&gt;&lt;title&gt;Responsible Artificial Intelligence--from Principles to Practice&lt;/title&gt;&lt;secondary-title&gt;arXiv preprint arXiv:2205.10785&lt;/secondary-title&gt;&lt;/titles&gt;&lt;contributors&gt;&lt;authors&gt;&lt;author&gt;Dignum, Virginia&lt;/author&gt;&lt;/authors&gt;&lt;/contributors&gt;&lt;added-date format="utc"&gt;1662679875&lt;/added-date&gt;&lt;ref-type name="Journal Article"&gt;17&lt;/ref-type&gt;&lt;dates&gt;&lt;year&gt;2022&lt;/year&gt;&lt;/dates&gt;&lt;rec-number&gt;48&lt;/rec-number&gt;&lt;last-updated-date format="utc"&gt;1662679875&lt;/last-updated-date&gt;&lt;/record&gt;&lt;/Cite&gt;&lt;/EndNote&gt;</w:instrText>
      </w:r>
      <w:r w:rsidR="00E24849">
        <w:fldChar w:fldCharType="separate"/>
      </w:r>
      <w:r w:rsidR="00807EA2">
        <w:rPr>
          <w:noProof/>
        </w:rPr>
        <w:t>[7]</w:t>
      </w:r>
      <w:r w:rsidR="00E24849">
        <w:fldChar w:fldCharType="end"/>
      </w:r>
      <w:r>
        <w:t>. Data protection policies and regulations, such as European Union's General Data Protection Regulation (GDPR) (Article 13-15 and Article 22), mention the importance of transparency and accentuate the right for explanations for decisions made solely based on automated decision-making approaches and opaque algorithms that an average person cannot interpret</w:t>
      </w:r>
      <w:r w:rsidR="00E578DB">
        <w:t xml:space="preserve"> </w:t>
      </w:r>
      <w:r w:rsidR="00E578DB">
        <w:fldChar w:fldCharType="begin"/>
      </w:r>
      <w:r w:rsidR="00807EA2">
        <w:instrText xml:space="preserve"> ADDIN EN.CITE &lt;EndNote&gt;&lt;Cite&gt;&lt;Author&gt;Regulation&lt;/Author&gt;&lt;Year&gt;2016&lt;/Year&gt;&lt;IDText&gt;Regulation (EU) 2016/679 of the European Parliament and of the Council&lt;/IDText&gt;&lt;DisplayText&gt;[8]&lt;/DisplayText&gt;&lt;record&gt;&lt;titles&gt;&lt;title&gt;Regulation (EU) 2016/679 of the European Parliament and of the Council&lt;/title&gt;&lt;secondary-title&gt;Regulation (eu)&lt;/secondary-title&gt;&lt;/titles&gt;&lt;pages&gt;2016&lt;/pages&gt;&lt;contributors&gt;&lt;authors&gt;&lt;author&gt;Regulation, Protection&lt;/author&gt;&lt;/authors&gt;&lt;/contributors&gt;&lt;added-date format="utc"&gt;1662679885&lt;/added-date&gt;&lt;ref-type name="Journal Article"&gt;17&lt;/ref-type&gt;&lt;dates&gt;&lt;year&gt;2016&lt;/year&gt;&lt;/dates&gt;&lt;rec-number&gt;49&lt;/rec-number&gt;&lt;last-updated-date format="utc"&gt;1662679885&lt;/last-updated-date&gt;&lt;volume&gt;679&lt;/volume&gt;&lt;/record&gt;&lt;/Cite&gt;&lt;/EndNote&gt;</w:instrText>
      </w:r>
      <w:r w:rsidR="00E578DB">
        <w:fldChar w:fldCharType="separate"/>
      </w:r>
      <w:r w:rsidR="00807EA2">
        <w:rPr>
          <w:noProof/>
        </w:rPr>
        <w:t>[8]</w:t>
      </w:r>
      <w:r w:rsidR="00E578DB">
        <w:fldChar w:fldCharType="end"/>
      </w:r>
      <w:r w:rsidR="00E578DB">
        <w:t xml:space="preserve">, </w:t>
      </w:r>
      <w:r w:rsidR="00E578DB">
        <w:fldChar w:fldCharType="begin"/>
      </w:r>
      <w:r w:rsidR="00807EA2">
        <w:instrText xml:space="preserve"> ADDIN EN.CITE &lt;EndNote&gt;&lt;Cite&gt;&lt;Author&gt;Selbst&lt;/Author&gt;&lt;Year&gt;2017&lt;/Year&gt;&lt;IDText&gt;Meaningful information and the right to explanation&lt;/IDText&gt;&lt;DisplayText&gt;[9]&lt;/DisplayText&gt;&lt;record&gt;&lt;urls&gt;&lt;related-urls&gt;&lt;url&gt;https://doi.org/10.1093/idpl/ipx022&lt;/url&gt;&lt;/related-urls&gt;&lt;/urls&gt;&lt;isbn&gt;2044-3994&lt;/isbn&gt;&lt;titles&gt;&lt;title&gt;Meaningful information and the right to explanation&lt;/title&gt;&lt;secondary-title&gt;International Data Privacy Law&lt;/secondary-title&gt;&lt;/titles&gt;&lt;pages&gt;233-242&lt;/pages&gt;&lt;number&gt;4&lt;/number&gt;&lt;access-date&gt;9/8/2022&lt;/access-date&gt;&lt;contributors&gt;&lt;authors&gt;&lt;author&gt;Selbst, Andrew D&lt;/author&gt;&lt;author&gt;Powles, Julia&lt;/author&gt;&lt;/authors&gt;&lt;/contributors&gt;&lt;added-date format="utc"&gt;1662679766&lt;/added-date&gt;&lt;ref-type name="Journal Article"&gt;17&lt;/ref-type&gt;&lt;dates&gt;&lt;year&gt;2017&lt;/year&gt;&lt;/dates&gt;&lt;rec-number&gt;38&lt;/rec-number&gt;&lt;last-updated-date format="utc"&gt;1662679766&lt;/last-updated-date&gt;&lt;electronic-resource-num&gt;10.1093/idpl/ipx022&lt;/electronic-resource-num&gt;&lt;volume&gt;7&lt;/volume&gt;&lt;/record&gt;&lt;/Cite&gt;&lt;/EndNote&gt;</w:instrText>
      </w:r>
      <w:r w:rsidR="00E578DB">
        <w:fldChar w:fldCharType="separate"/>
      </w:r>
      <w:r w:rsidR="00807EA2">
        <w:rPr>
          <w:noProof/>
        </w:rPr>
        <w:t>[9]</w:t>
      </w:r>
      <w:r w:rsidR="00E578DB">
        <w:fldChar w:fldCharType="end"/>
      </w:r>
      <w:r>
        <w:t xml:space="preserve">. </w:t>
      </w:r>
    </w:p>
    <w:p w14:paraId="55F428C9" w14:textId="6F4542D7" w:rsidR="00887F71" w:rsidRDefault="00887F71" w:rsidP="00887F71">
      <w:pPr>
        <w:spacing w:before="0" w:line="360" w:lineRule="auto"/>
        <w:ind w:firstLine="360"/>
      </w:pPr>
      <w:r>
        <w:t xml:space="preserve">Responsible AI proposes a governance framework that ensures the reliability and fairness of AI-centric applications, and it promotes five principles: (1) Transparency, (2) Fairness, (3) non-maleficence, (4) Responsibility, and (5) Privacy </w:t>
      </w:r>
      <w:r w:rsidR="0082472A">
        <w:fldChar w:fldCharType="begin"/>
      </w:r>
      <w:r w:rsidR="00807EA2">
        <w:instrText xml:space="preserve"> ADDIN EN.CITE &lt;EndNote&gt;&lt;Cite&gt;&lt;Author&gt;Jobin&lt;/Author&gt;&lt;Year&gt;2019&lt;/Year&gt;&lt;IDText&gt;The global landscape of AI ethics guidelines&lt;/IDText&gt;&lt;DisplayText&gt;[10]&lt;/DisplayText&gt;&lt;record&gt;&lt;isbn&gt;2522-5839&lt;/isbn&gt;&lt;titles&gt;&lt;title&gt;The global landscape of AI ethics guidelines&lt;/title&gt;&lt;secondary-title&gt;Nature Machine Intelligence&lt;/secondary-title&gt;&lt;/titles&gt;&lt;pages&gt;389-399&lt;/pages&gt;&lt;number&gt;9&lt;/number&gt;&lt;contributors&gt;&lt;authors&gt;&lt;author&gt;Jobin, Anna&lt;/author&gt;&lt;author&gt;Ienca, Marcello&lt;/author&gt;&lt;author&gt;Vayena, Effy&lt;/author&gt;&lt;/authors&gt;&lt;/contributors&gt;&lt;added-date format="utc"&gt;1662695020&lt;/added-date&gt;&lt;ref-type name="Journal Article"&gt;17&lt;/ref-type&gt;&lt;dates&gt;&lt;year&gt;2019&lt;/year&gt;&lt;/dates&gt;&lt;rec-number&gt;50&lt;/rec-number&gt;&lt;last-updated-date format="utc"&gt;1662695020&lt;/last-updated-date&gt;&lt;volume&gt;1&lt;/volume&gt;&lt;/record&gt;&lt;/Cite&gt;&lt;/EndNote&gt;</w:instrText>
      </w:r>
      <w:r w:rsidR="0082472A">
        <w:fldChar w:fldCharType="separate"/>
      </w:r>
      <w:r w:rsidR="00807EA2">
        <w:rPr>
          <w:noProof/>
        </w:rPr>
        <w:t>[10]</w:t>
      </w:r>
      <w:r w:rsidR="0082472A">
        <w:fldChar w:fldCharType="end"/>
      </w:r>
      <w:r>
        <w:t xml:space="preserve">. According to </w:t>
      </w:r>
      <w:r w:rsidR="00E24849">
        <w:fldChar w:fldCharType="begin"/>
      </w:r>
      <w:r w:rsidR="00807EA2">
        <w:instrText xml:space="preserve"> ADDIN EN.CITE &lt;EndNote&gt;&lt;Cite&gt;&lt;Author&gt;Dignum&lt;/Author&gt;&lt;Year&gt;2022&lt;/Year&gt;&lt;IDText&gt;Responsible Artificial Intelligence--from Principles to Practice&lt;/IDText&gt;&lt;DisplayText&gt;[7]&lt;/DisplayText&gt;&lt;record&gt;&lt;titles&gt;&lt;title&gt;Responsible Artificial Intelligence--from Principles to Practice&lt;/title&gt;&lt;secondary-title&gt;arXiv preprint arXiv:2205.10785&lt;/secondary-title&gt;&lt;/titles&gt;&lt;contributors&gt;&lt;authors&gt;&lt;author&gt;Dignum, Virginia&lt;/author&gt;&lt;/authors&gt;&lt;/contributors&gt;&lt;added-date format="utc"&gt;1662679875&lt;/added-date&gt;&lt;ref-type name="Journal Article"&gt;17&lt;/ref-type&gt;&lt;dates&gt;&lt;year&gt;2022&lt;/year&gt;&lt;/dates&gt;&lt;rec-number&gt;48&lt;/rec-number&gt;&lt;last-updated-date format="utc"&gt;1662679875&lt;/last-updated-date&gt;&lt;/record&gt;&lt;/Cite&gt;&lt;/EndNote&gt;</w:instrText>
      </w:r>
      <w:r w:rsidR="00E24849">
        <w:fldChar w:fldCharType="separate"/>
      </w:r>
      <w:r w:rsidR="00807EA2">
        <w:rPr>
          <w:noProof/>
        </w:rPr>
        <w:t>[7]</w:t>
      </w:r>
      <w:r w:rsidR="00E24849">
        <w:fldChar w:fldCharType="end"/>
      </w:r>
      <w:r>
        <w:t xml:space="preserve">, </w:t>
      </w:r>
      <w:r w:rsidR="006B6CD9" w:rsidRPr="006B6CD9">
        <w:t>government organizations and other professional bodies have disseminated over 600 AI-related policies and guidelines that fully or partially promote the above principles. However, vendors enforce these policies and regulations in significantly diverse ways, making it formidable to discern the level of reliability and accountability offered with AI solutions. The fact that data-driven AI-centric approaches are problematic regarding biases in data and lack of transparency of the algorithms provokes AI-centric organizations and applications to utilize AI with a higher degree of responsibility and accountability</w:t>
      </w:r>
      <w:r>
        <w:t xml:space="preserve"> </w:t>
      </w:r>
      <w:r w:rsidR="00E24849">
        <w:fldChar w:fldCharType="begin"/>
      </w:r>
      <w:r w:rsidR="00807EA2">
        <w:instrText xml:space="preserve"> ADDIN EN.CITE &lt;EndNote&gt;&lt;Cite&gt;&lt;Author&gt;Dignum&lt;/Author&gt;&lt;Year&gt;2022&lt;/Year&gt;&lt;IDText&gt;Responsible Artificial Intelligence--from Principles to Practice&lt;/IDText&gt;&lt;DisplayText&gt;[7]&lt;/DisplayText&gt;&lt;record&gt;&lt;titles&gt;&lt;title&gt;Responsible Artificial Intelligence--from Principles to Practice&lt;/title&gt;&lt;secondary-title&gt;arXiv preprint arXiv:2205.10785&lt;/secondary-title&gt;&lt;/titles&gt;&lt;contributors&gt;&lt;authors&gt;&lt;author&gt;Dignum, Virginia&lt;/author&gt;&lt;/authors&gt;&lt;/contributors&gt;&lt;added-date format="utc"&gt;1662679875&lt;/added-date&gt;&lt;ref-type name="Journal Article"&gt;17&lt;/ref-type&gt;&lt;dates&gt;&lt;year&gt;2022&lt;/year&gt;&lt;/dates&gt;&lt;rec-number&gt;48&lt;/rec-number&gt;&lt;last-updated-date format="utc"&gt;1662679875&lt;/last-updated-date&gt;&lt;/record&gt;&lt;/Cite&gt;&lt;/EndNote&gt;</w:instrText>
      </w:r>
      <w:r w:rsidR="00E24849">
        <w:fldChar w:fldCharType="separate"/>
      </w:r>
      <w:r w:rsidR="00807EA2">
        <w:rPr>
          <w:noProof/>
        </w:rPr>
        <w:t>[7]</w:t>
      </w:r>
      <w:r w:rsidR="00E24849">
        <w:fldChar w:fldCharType="end"/>
      </w:r>
      <w:r>
        <w:t xml:space="preserve">. </w:t>
      </w:r>
    </w:p>
    <w:p w14:paraId="12CD97A4" w14:textId="09298CE1" w:rsidR="00887F71" w:rsidRDefault="00887F71" w:rsidP="00887F71">
      <w:pPr>
        <w:spacing w:before="0" w:line="360" w:lineRule="auto"/>
        <w:ind w:firstLine="360"/>
      </w:pPr>
      <w:r>
        <w:t xml:space="preserve">Explainable AI (XAI) is </w:t>
      </w:r>
      <w:r w:rsidR="007D3A7D">
        <w:t xml:space="preserve">still </w:t>
      </w:r>
      <w:r w:rsidR="00971D6A">
        <w:t xml:space="preserve">a </w:t>
      </w:r>
      <w:r w:rsidR="007D3A7D">
        <w:t>young</w:t>
      </w:r>
      <w:r>
        <w:t xml:space="preserve"> and emerging subfield of AI that focuses on implementing elements of the transparency principle in the set of responsible AI principles concerning the opaqueness of AI algorithms. XAI utilizes various explainability techniques to explain to an average person how a machine learning or deep learning model opaque in nature arrives at its outcomes. Expanding on the domain of NLP, traditional NLP techniques often rely on inherently explainable algorithms such as rules-based approaches and decision tree classifiers. Advanced NLP techniques have decreased human interpretability over time due to their complicated nature, known as the trade-off between model interpretability and performance. In general, less complicated models are human interpretable, while complex models require interpretations that comprise valid explanations generated to provide an acceptable justification </w:t>
      </w:r>
      <w:r w:rsidR="000763FE">
        <w:t>for</w:t>
      </w:r>
      <w:r>
        <w:t xml:space="preserve"> how the model arrives at its predictions. Word </w:t>
      </w:r>
      <w:r>
        <w:lastRenderedPageBreak/>
        <w:t xml:space="preserve">embeddings, encoder-decoder architecture, and other deep learning-based approaches utilized in NLP are a few examples of black-box techniques susceptible to the trade-off between model interpretability and performance </w:t>
      </w:r>
      <w:r w:rsidR="0082472A">
        <w:fldChar w:fldCharType="begin"/>
      </w:r>
      <w:r w:rsidR="0082472A">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82472A">
        <w:fldChar w:fldCharType="separate"/>
      </w:r>
      <w:r w:rsidR="0082472A">
        <w:rPr>
          <w:noProof/>
        </w:rPr>
        <w:t>[1]</w:t>
      </w:r>
      <w:r w:rsidR="0082472A">
        <w:fldChar w:fldCharType="end"/>
      </w:r>
      <w:r>
        <w:t xml:space="preserve">, </w:t>
      </w:r>
      <w:r w:rsidR="000E0AB0">
        <w:fldChar w:fldCharType="begin"/>
      </w:r>
      <w:r w:rsidR="00807EA2">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rsidR="000E0AB0">
        <w:fldChar w:fldCharType="separate"/>
      </w:r>
      <w:r w:rsidR="00807EA2">
        <w:rPr>
          <w:noProof/>
        </w:rPr>
        <w:t>[11]</w:t>
      </w:r>
      <w:r w:rsidR="000E0AB0">
        <w:fldChar w:fldCharType="end"/>
      </w:r>
      <w:r w:rsidR="001D265B">
        <w:t xml:space="preserve">, </w:t>
      </w:r>
      <w:r w:rsidR="001D265B">
        <w:fldChar w:fldCharType="begin"/>
      </w:r>
      <w:r w:rsidR="00807EA2">
        <w:instrText xml:space="preserve"> ADDIN EN.CITE &lt;EndNote&gt;&lt;Cite&gt;&lt;Author&gt;Galitsky&lt;/Author&gt;&lt;Year&gt;2019&lt;/Year&gt;&lt;IDText&gt;Explainable machine learning for chatbots&lt;/IDText&gt;&lt;DisplayText&gt;[12]&lt;/DisplayText&gt;&lt;record&gt;&lt;titles&gt;&lt;title&gt;Explainable machine learning for chatbots&lt;/title&gt;&lt;secondary-title&gt;Developing Enterprise Chatbots&lt;/secondary-title&gt;&lt;/titles&gt;&lt;pages&gt;53-83&lt;/pages&gt;&lt;contributors&gt;&lt;authors&gt;&lt;author&gt;Galitsky, Boris&lt;/author&gt;&lt;author&gt;Goldberg, Saveli&lt;/author&gt;&lt;/authors&gt;&lt;/contributors&gt;&lt;added-date format="utc"&gt;1662679834&lt;/added-date&gt;&lt;ref-type name="Book Section"&gt;5&lt;/ref-type&gt;&lt;dates&gt;&lt;year&gt;2019&lt;/year&gt;&lt;/dates&gt;&lt;rec-number&gt;44&lt;/rec-number&gt;&lt;publisher&gt;Springer&lt;/publisher&gt;&lt;last-updated-date format="utc"&gt;1662679834&lt;/last-updated-date&gt;&lt;/record&gt;&lt;/Cite&gt;&lt;/EndNote&gt;</w:instrText>
      </w:r>
      <w:r w:rsidR="001D265B">
        <w:fldChar w:fldCharType="separate"/>
      </w:r>
      <w:r w:rsidR="00807EA2">
        <w:rPr>
          <w:noProof/>
        </w:rPr>
        <w:t>[12]</w:t>
      </w:r>
      <w:r w:rsidR="001D265B">
        <w:fldChar w:fldCharType="end"/>
      </w:r>
      <w:r>
        <w:t xml:space="preserve">. Interpretability and explainability are broadly used terms in </w:t>
      </w:r>
      <w:r w:rsidR="002567E5">
        <w:t xml:space="preserve">the </w:t>
      </w:r>
      <w:r w:rsidR="001532C6">
        <w:t>X</w:t>
      </w:r>
      <w:r>
        <w:t>AI</w:t>
      </w:r>
      <w:r w:rsidR="001532C6">
        <w:t xml:space="preserve"> domain</w:t>
      </w:r>
      <w:r>
        <w:t xml:space="preserve"> that are considered interchangeable but can often be confusing since they have two distinct definitions </w:t>
      </w:r>
      <w:r w:rsidR="009047DA">
        <w:fldChar w:fldCharType="begin"/>
      </w:r>
      <w:r w:rsidR="00807EA2">
        <w:instrText xml:space="preserve"> ADDIN EN.CITE &lt;EndNote&gt;&lt;Cite&gt;&lt;Author&gt;Montavon&lt;/Author&gt;&lt;Year&gt;2018&lt;/Year&gt;&lt;IDText&gt;Methods for interpreting and understanding deep neural networks&lt;/IDText&gt;&lt;DisplayText&gt;[13]&lt;/DisplayText&gt;&lt;record&gt;&lt;isbn&gt;1051-2004&lt;/isbn&gt;&lt;titles&gt;&lt;title&gt;Methods for interpreting and understanding deep neural networks&lt;/title&gt;&lt;secondary-title&gt;Digital signal processing&lt;/secondary-title&gt;&lt;/titles&gt;&lt;pages&gt;1-15&lt;/pages&gt;&lt;contributors&gt;&lt;authors&gt;&lt;author&gt;Montavon, Grégoire&lt;/author&gt;&lt;author&gt;Samek, Wojciech&lt;/author&gt;&lt;author&gt;Müller, Klaus-Robert&lt;/author&gt;&lt;/authors&gt;&lt;/contributors&gt;&lt;added-date format="utc"&gt;1662737610&lt;/added-date&gt;&lt;ref-type name="Journal Article"&gt;17&lt;/ref-type&gt;&lt;dates&gt;&lt;year&gt;2018&lt;/year&gt;&lt;/dates&gt;&lt;rec-number&gt;54&lt;/rec-number&gt;&lt;last-updated-date format="utc"&gt;1662737610&lt;/last-updated-date&gt;&lt;volume&gt;73&lt;/volume&gt;&lt;/record&gt;&lt;/Cite&gt;&lt;/EndNote&gt;</w:instrText>
      </w:r>
      <w:r w:rsidR="009047DA">
        <w:fldChar w:fldCharType="separate"/>
      </w:r>
      <w:r w:rsidR="00807EA2">
        <w:rPr>
          <w:noProof/>
        </w:rPr>
        <w:t>[13]</w:t>
      </w:r>
      <w:r w:rsidR="009047DA">
        <w:fldChar w:fldCharType="end"/>
      </w:r>
      <w:r>
        <w:t xml:space="preserve">. In </w:t>
      </w:r>
      <w:r w:rsidR="00DE4D12">
        <w:t>XAI</w:t>
      </w:r>
      <w:r>
        <w:t>, an interpretation is the process of mapping abstract concepts to a domain that an average person can comprehend, while an explanation is a feature-level justification for a specific decision taken</w:t>
      </w:r>
      <w:r w:rsidR="00DA6B46" w:rsidRPr="00DA6B46">
        <w:t xml:space="preserve"> by a black-box model</w:t>
      </w:r>
      <w:r>
        <w:t xml:space="preserve"> </w:t>
      </w:r>
      <w:r w:rsidR="000E0AB0">
        <w:fldChar w:fldCharType="begin"/>
      </w:r>
      <w:r w:rsidR="00807EA2">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rsidR="000E0AB0">
        <w:fldChar w:fldCharType="separate"/>
      </w:r>
      <w:r w:rsidR="00807EA2">
        <w:rPr>
          <w:noProof/>
        </w:rPr>
        <w:t>[11]</w:t>
      </w:r>
      <w:r w:rsidR="000E0AB0">
        <w:fldChar w:fldCharType="end"/>
      </w:r>
      <w:r>
        <w:t xml:space="preserve">, </w:t>
      </w:r>
      <w:r w:rsidR="00BD2E3C">
        <w:fldChar w:fldCharType="begin"/>
      </w:r>
      <w:r w:rsidR="00807EA2">
        <w:instrText xml:space="preserve"> ADDIN EN.CITE &lt;EndNote&gt;&lt;Cite&gt;&lt;Author&gt;Islam&lt;/Author&gt;&lt;Year&gt;2021&lt;/Year&gt;&lt;IDText&gt;Explainable artificial intelligence approaches: A survey&lt;/IDText&gt;&lt;DisplayText&gt;[14]&lt;/DisplayText&gt;&lt;record&gt;&lt;titles&gt;&lt;title&gt;Explainable artificial intelligence approaches: A survey&lt;/title&gt;&lt;secondary-title&gt;arXiv preprint arXiv:2101.09429&lt;/secondary-title&gt;&lt;/titles&gt;&lt;contributors&gt;&lt;authors&gt;&lt;author&gt;Islam, Sheikh Rabiul&lt;/author&gt;&lt;author&gt;Eberle, William&lt;/author&gt;&lt;author&gt;Ghafoor, Sheikh Khaled&lt;/author&gt;&lt;author&gt;Ahmed, Mohiuddin&lt;/author&gt;&lt;/authors&gt;&lt;/contributors&gt;&lt;added-date format="utc"&gt;1662737764&lt;/added-date&gt;&lt;ref-type name="Journal Article"&gt;17&lt;/ref-type&gt;&lt;dates&gt;&lt;year&gt;2021&lt;/year&gt;&lt;/dates&gt;&lt;rec-number&gt;55&lt;/rec-number&gt;&lt;last-updated-date format="utc"&gt;1662737764&lt;/last-updated-date&gt;&lt;/record&gt;&lt;/Cite&gt;&lt;/EndNote&gt;</w:instrText>
      </w:r>
      <w:r w:rsidR="00BD2E3C">
        <w:fldChar w:fldCharType="separate"/>
      </w:r>
      <w:r w:rsidR="00807EA2">
        <w:rPr>
          <w:noProof/>
        </w:rPr>
        <w:t>[14]</w:t>
      </w:r>
      <w:r w:rsidR="00BD2E3C">
        <w:fldChar w:fldCharType="end"/>
      </w:r>
      <w:r>
        <w:t>. Explainability focuses on justifying the outcomes arrived at by opaque ML models, often by identifying the features that contributed the most toward a given black-box model outcome.</w:t>
      </w:r>
    </w:p>
    <w:p w14:paraId="743F2247" w14:textId="61924186" w:rsidR="00887F71" w:rsidRDefault="00887F71" w:rsidP="00887F71">
      <w:pPr>
        <w:spacing w:before="0" w:line="360" w:lineRule="auto"/>
        <w:ind w:firstLine="360"/>
      </w:pPr>
      <w:r>
        <w:t>Intrinsic and post hoc approaches are the two widely used XAI techniques. The intrinsic XAI approach refers to white-box ML models that are interpretable by design, while the post hoc approach refers to generating explanations for already-trained black-box ML models. Moreover, the post hoc XAI approaches can be model-specific, model-agnostic, local interpretable, or global-interpretable</w:t>
      </w:r>
      <w:r w:rsidR="00C653F5" w:rsidRPr="00C653F5">
        <w:t xml:space="preserve">, as depicted in </w:t>
      </w:r>
      <w:r w:rsidR="000E4C59">
        <w:fldChar w:fldCharType="begin"/>
      </w:r>
      <w:r w:rsidR="000E4C59">
        <w:instrText xml:space="preserve"> REF _Ref113776505 \h </w:instrText>
      </w:r>
      <w:r w:rsidR="000E4C59">
        <w:fldChar w:fldCharType="separate"/>
      </w:r>
      <w:r w:rsidR="000E4C59">
        <w:t>Figure 1.1.</w:t>
      </w:r>
      <w:r w:rsidR="000E4C59">
        <w:rPr>
          <w:noProof/>
        </w:rPr>
        <w:t>1</w:t>
      </w:r>
      <w:r w:rsidR="000E4C59">
        <w:fldChar w:fldCharType="end"/>
      </w:r>
      <w:r w:rsidR="00265965">
        <w:t xml:space="preserve"> </w:t>
      </w:r>
      <w:r w:rsidR="00C653F5" w:rsidRPr="00C653F5">
        <w:t xml:space="preserve">and </w:t>
      </w:r>
      <w:r w:rsidR="000E4C59">
        <w:fldChar w:fldCharType="begin"/>
      </w:r>
      <w:r w:rsidR="000E4C59">
        <w:instrText xml:space="preserve"> REF _Ref113776523 \h </w:instrText>
      </w:r>
      <w:r w:rsidR="000E4C59">
        <w:fldChar w:fldCharType="separate"/>
      </w:r>
      <w:r w:rsidR="000E4C59">
        <w:t>Figure 1.1.</w:t>
      </w:r>
      <w:r w:rsidR="000E4C59">
        <w:rPr>
          <w:noProof/>
        </w:rPr>
        <w:t>2</w:t>
      </w:r>
      <w:r w:rsidR="000E4C59">
        <w:fldChar w:fldCharType="end"/>
      </w:r>
      <w:r w:rsidR="000E4C59">
        <w:t xml:space="preserve"> </w:t>
      </w:r>
      <w:r w:rsidR="00BD2E3C">
        <w:fldChar w:fldCharType="begin"/>
      </w:r>
      <w:r w:rsidR="00BD2E3C">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BD2E3C">
        <w:fldChar w:fldCharType="separate"/>
      </w:r>
      <w:r w:rsidR="00BD2E3C">
        <w:rPr>
          <w:noProof/>
        </w:rPr>
        <w:t>[1]</w:t>
      </w:r>
      <w:r w:rsidR="00BD2E3C">
        <w:fldChar w:fldCharType="end"/>
      </w:r>
      <w:r>
        <w:t xml:space="preserve">, </w:t>
      </w:r>
      <w:r w:rsidR="000E0AB0">
        <w:fldChar w:fldCharType="begin"/>
      </w:r>
      <w:r w:rsidR="00807EA2">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rsidR="000E0AB0">
        <w:fldChar w:fldCharType="separate"/>
      </w:r>
      <w:r w:rsidR="00807EA2">
        <w:rPr>
          <w:noProof/>
        </w:rPr>
        <w:t>[11]</w:t>
      </w:r>
      <w:r w:rsidR="000E0AB0">
        <w:fldChar w:fldCharType="end"/>
      </w:r>
      <w:r>
        <w:t xml:space="preserve">. </w:t>
      </w:r>
      <w:r w:rsidR="00502B15" w:rsidRPr="00502B15">
        <w:t>Model-specific XAI techniques only support explaining a specific family of ML models</w:t>
      </w:r>
      <w:r>
        <w:t xml:space="preserve">, while model-agnostic XAI approaches are applicable for various ML model types and architectures. Model-agnostic XAI techniques allow differing model architectures to generate model explanations regardless of their diverse internal structure. Recent XAI research in the NLP domain has introduced widely known model-agnostic XAI techniques such as Local Interpretable Model-agnostic Explanations (LIME) </w:t>
      </w:r>
      <w:r w:rsidR="00984745">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984745">
        <w:fldChar w:fldCharType="separate"/>
      </w:r>
      <w:r w:rsidR="00807EA2">
        <w:rPr>
          <w:noProof/>
        </w:rPr>
        <w:t>[15]</w:t>
      </w:r>
      <w:r w:rsidR="00984745">
        <w:fldChar w:fldCharType="end"/>
      </w:r>
      <w:r>
        <w:t xml:space="preserve"> and Shapley Additive Explanations (SHAP) </w:t>
      </w:r>
      <w:r w:rsidR="004E3F3F">
        <w:fldChar w:fldCharType="begin"/>
      </w:r>
      <w:r w:rsidR="00807EA2">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4E3F3F">
        <w:fldChar w:fldCharType="separate"/>
      </w:r>
      <w:r w:rsidR="00807EA2">
        <w:rPr>
          <w:noProof/>
        </w:rPr>
        <w:t>[16]</w:t>
      </w:r>
      <w:r w:rsidR="004E3F3F">
        <w:fldChar w:fldCharType="end"/>
      </w:r>
      <w:r w:rsidR="00984745">
        <w:t xml:space="preserve"> </w:t>
      </w:r>
      <w:r>
        <w:t>that have proven their value in contrast to the model-specific approaches in terms of compatibility</w:t>
      </w:r>
      <w:r w:rsidR="0034720D">
        <w:t xml:space="preserve"> and portability</w:t>
      </w:r>
      <w:r>
        <w:t xml:space="preserve">. </w:t>
      </w:r>
    </w:p>
    <w:p w14:paraId="545F1052" w14:textId="5768F42B" w:rsidR="008E391A" w:rsidRDefault="00887F71" w:rsidP="002F6EEA">
      <w:pPr>
        <w:spacing w:before="0" w:line="360" w:lineRule="auto"/>
        <w:ind w:firstLine="360"/>
      </w:pPr>
      <w:r>
        <w:t xml:space="preserve">In NLP terminology, a data instance is a sentence, paragraph, or question that consists of related words or phrases. Training or a validation text dataset (also known as a text corpus in NLP terminology) </w:t>
      </w:r>
      <w:r w:rsidR="00E9245D">
        <w:t>is an ample collection of</w:t>
      </w:r>
      <w:r>
        <w:t xml:space="preserve"> data instances. NLP-based ML or deep learning models go through the training and validation text corp</w:t>
      </w:r>
      <w:r w:rsidR="0012032D">
        <w:t>ora</w:t>
      </w:r>
      <w:r>
        <w:t xml:space="preserve"> during the training and evaluation stages. Local interpretable explanation generation </w:t>
      </w:r>
      <w:r>
        <w:lastRenderedPageBreak/>
        <w:t xml:space="preserve">stands for generating explanations around a single data instance. i.e., Local-interpretable XAI techniques offer insights </w:t>
      </w:r>
      <w:r w:rsidR="00B5776D">
        <w:t>into</w:t>
      </w:r>
      <w:r>
        <w:t xml:space="preserve"> how a specified model behaves around </w:t>
      </w:r>
      <w:r w:rsidR="006A5987" w:rsidRPr="00034AC0">
        <w:rPr>
          <w:noProof/>
        </w:rPr>
        <mc:AlternateContent>
          <mc:Choice Requires="wps">
            <w:drawing>
              <wp:anchor distT="0" distB="0" distL="114300" distR="114300" simplePos="0" relativeHeight="251658266" behindDoc="1" locked="0" layoutInCell="1" allowOverlap="1" wp14:anchorId="15D061F8" wp14:editId="2B4859E9">
                <wp:simplePos x="0" y="0"/>
                <wp:positionH relativeFrom="margin">
                  <wp:posOffset>1905</wp:posOffset>
                </wp:positionH>
                <wp:positionV relativeFrom="margin">
                  <wp:posOffset>0</wp:posOffset>
                </wp:positionV>
                <wp:extent cx="5215890" cy="3634740"/>
                <wp:effectExtent l="0" t="0" r="3810" b="3810"/>
                <wp:wrapTopAndBottom/>
                <wp:docPr id="4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34740"/>
                        </a:xfrm>
                        <a:prstGeom prst="rect">
                          <a:avLst/>
                        </a:prstGeom>
                        <a:solidFill>
                          <a:srgbClr val="FFFFFF"/>
                        </a:solidFill>
                        <a:ln w="9525">
                          <a:noFill/>
                          <a:miter lim="800000"/>
                          <a:headEnd/>
                          <a:tailEnd/>
                        </a:ln>
                      </wps:spPr>
                      <wps:txbx>
                        <w:txbxContent>
                          <w:p w14:paraId="451AB952" w14:textId="42CAC289" w:rsidR="006D5169" w:rsidRDefault="00C704FB" w:rsidP="006D5169">
                            <w:pPr>
                              <w:keepNext/>
                              <w:spacing w:after="0" w:line="276" w:lineRule="auto"/>
                              <w:jc w:val="center"/>
                            </w:pPr>
                            <w:r w:rsidRPr="00C704FB">
                              <w:rPr>
                                <w:noProof/>
                              </w:rPr>
                              <w:drawing>
                                <wp:inline distT="0" distB="0" distL="0" distR="0" wp14:anchorId="7795E785" wp14:editId="46756D3E">
                                  <wp:extent cx="2535049" cy="2876550"/>
                                  <wp:effectExtent l="0" t="0" r="0" b="0"/>
                                  <wp:docPr id="67" name="Picture 30" descr="Diagram&#10;&#10;Description automatically generated">
                                    <a:extLst xmlns:a="http://schemas.openxmlformats.org/drawingml/2006/main">
                                      <a:ext uri="{FF2B5EF4-FFF2-40B4-BE49-F238E27FC236}">
                                        <a16:creationId xmlns:a16="http://schemas.microsoft.com/office/drawing/2014/main" id="{E962DB26-665D-6910-6C66-968C25C434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30" descr="Diagram&#10;&#10;Description automatically generated">
                                            <a:extLst>
                                              <a:ext uri="{FF2B5EF4-FFF2-40B4-BE49-F238E27FC236}">
                                                <a16:creationId xmlns:a16="http://schemas.microsoft.com/office/drawing/2014/main" id="{E962DB26-665D-6910-6C66-968C25C43496}"/>
                                              </a:ext>
                                            </a:extLst>
                                          </pic:cNvPr>
                                          <pic:cNvPicPr>
                                            <a:picLocks noChangeAspect="1"/>
                                          </pic:cNvPicPr>
                                        </pic:nvPicPr>
                                        <pic:blipFill>
                                          <a:blip r:embed="rId61"/>
                                          <a:stretch>
                                            <a:fillRect/>
                                          </a:stretch>
                                        </pic:blipFill>
                                        <pic:spPr>
                                          <a:xfrm>
                                            <a:off x="0" y="0"/>
                                            <a:ext cx="2544010" cy="2886719"/>
                                          </a:xfrm>
                                          <a:prstGeom prst="rect">
                                            <a:avLst/>
                                          </a:prstGeom>
                                        </pic:spPr>
                                      </pic:pic>
                                    </a:graphicData>
                                  </a:graphic>
                                </wp:inline>
                              </w:drawing>
                            </w:r>
                          </w:p>
                          <w:p w14:paraId="37AAF503" w14:textId="77777777" w:rsidR="006D5169" w:rsidRDefault="006D5169" w:rsidP="006D5169">
                            <w:pPr>
                              <w:pStyle w:val="Caption"/>
                              <w:spacing w:after="0"/>
                            </w:pPr>
                          </w:p>
                          <w:p w14:paraId="2D445A21" w14:textId="4B118691" w:rsidR="006D5169" w:rsidRDefault="006D5169" w:rsidP="006D5169">
                            <w:pPr>
                              <w:pStyle w:val="Caption"/>
                            </w:pPr>
                            <w:bookmarkStart w:id="11" w:name="_Ref113776505"/>
                            <w:bookmarkStart w:id="12" w:name="_Toc117082197"/>
                            <w:r>
                              <w:t>Figure 1.1.</w:t>
                            </w:r>
                            <w:r w:rsidR="00CF4633">
                              <w:fldChar w:fldCharType="begin"/>
                            </w:r>
                            <w:r w:rsidR="00CF4633">
                              <w:instrText xml:space="preserve"> SEQ Figure_1.1. \* ARABIC </w:instrText>
                            </w:r>
                            <w:r w:rsidR="00CF4633">
                              <w:fldChar w:fldCharType="separate"/>
                            </w:r>
                            <w:r w:rsidR="007C53C7">
                              <w:rPr>
                                <w:noProof/>
                              </w:rPr>
                              <w:t>1</w:t>
                            </w:r>
                            <w:r w:rsidR="00CF4633">
                              <w:rPr>
                                <w:noProof/>
                              </w:rPr>
                              <w:fldChar w:fldCharType="end"/>
                            </w:r>
                            <w:bookmarkEnd w:id="11"/>
                            <w:r>
                              <w:t>. Categories of Explainable AI approaches</w:t>
                            </w:r>
                            <w:bookmarkEnd w:id="12"/>
                          </w:p>
                          <w:p w14:paraId="6BF45C5A" w14:textId="771D9644" w:rsidR="00864C11" w:rsidRDefault="00864C11" w:rsidP="00B60691">
                            <w:pPr>
                              <w:keepNext/>
                              <w:spacing w:after="0" w:line="276" w:lineRule="auto"/>
                              <w:jc w:val="center"/>
                            </w:pPr>
                          </w:p>
                          <w:p w14:paraId="30F03206" w14:textId="77777777" w:rsidR="00864C11" w:rsidRDefault="00864C11" w:rsidP="00127C38">
                            <w:pPr>
                              <w:keepNext/>
                              <w:spacing w:after="0" w:line="276" w:lineRule="auto"/>
                              <w:jc w:val="center"/>
                            </w:pPr>
                          </w:p>
                          <w:p w14:paraId="09BBE5C0" w14:textId="77777777" w:rsidR="00864C11" w:rsidRDefault="00864C11" w:rsidP="00320E7F"/>
                          <w:p w14:paraId="0869BADD" w14:textId="77777777" w:rsidR="00864C11" w:rsidRPr="00B60691" w:rsidRDefault="00864C11" w:rsidP="00B60691">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D061F8" id="_x0000_t202" coordsize="21600,21600" o:spt="202" path="m,l,21600r21600,l21600,xe">
                <v:stroke joinstyle="miter"/>
                <v:path gradientshapeok="t" o:connecttype="rect"/>
              </v:shapetype>
              <v:shape id="Text Box 8" o:spid="_x0000_s1026" type="#_x0000_t202" style="position:absolute;left:0;text-align:left;margin-left:.15pt;margin-top:0;width:410.7pt;height:286.2pt;z-index:-25165821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" stroked="f">
                <v:textbox inset="1.44pt,1.44pt,1.44pt,1.44pt">
                  <w:txbxContent>
                    <w:p w14:paraId="451AB952" w14:textId="42CAC289" w:rsidR="006D5169" w:rsidRDefault="00C704FB" w:rsidP="006D5169">
                      <w:pPr>
                        <w:keepNext/>
                        <w:spacing w:after="0" w:line="276" w:lineRule="auto"/>
                        <w:jc w:val="center"/>
                      </w:pPr>
                      <w:r w:rsidRPr="00C704FB">
                        <w:rPr>
                          <w:noProof/>
                        </w:rPr>
                        <w:drawing>
                          <wp:inline distT="0" distB="0" distL="0" distR="0" wp14:anchorId="7795E785" wp14:editId="46756D3E">
                            <wp:extent cx="2535049" cy="2876550"/>
                            <wp:effectExtent l="0" t="0" r="0" b="0"/>
                            <wp:docPr id="67" name="Picture 30" descr="Diagram&#10;&#10;Description automatically generated">
                              <a:extLst xmlns:a="http://schemas.openxmlformats.org/drawingml/2006/main">
                                <a:ext uri="{FF2B5EF4-FFF2-40B4-BE49-F238E27FC236}">
                                  <a16:creationId xmlns:a16="http://schemas.microsoft.com/office/drawing/2014/main" id="{E962DB26-665D-6910-6C66-968C25C434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30" descr="Diagram&#10;&#10;Description automatically generated">
                                      <a:extLst>
                                        <a:ext uri="{FF2B5EF4-FFF2-40B4-BE49-F238E27FC236}">
                                          <a16:creationId xmlns:a16="http://schemas.microsoft.com/office/drawing/2014/main" id="{E962DB26-665D-6910-6C66-968C25C43496}"/>
                                        </a:ext>
                                      </a:extLst>
                                    </pic:cNvPr>
                                    <pic:cNvPicPr>
                                      <a:picLocks noChangeAspect="1"/>
                                    </pic:cNvPicPr>
                                  </pic:nvPicPr>
                                  <pic:blipFill>
                                    <a:blip r:embed="rId62"/>
                                    <a:stretch>
                                      <a:fillRect/>
                                    </a:stretch>
                                  </pic:blipFill>
                                  <pic:spPr>
                                    <a:xfrm>
                                      <a:off x="0" y="0"/>
                                      <a:ext cx="2544010" cy="2886719"/>
                                    </a:xfrm>
                                    <a:prstGeom prst="rect">
                                      <a:avLst/>
                                    </a:prstGeom>
                                  </pic:spPr>
                                </pic:pic>
                              </a:graphicData>
                            </a:graphic>
                          </wp:inline>
                        </w:drawing>
                      </w:r>
                    </w:p>
                    <w:p w14:paraId="37AAF503" w14:textId="77777777" w:rsidR="006D5169" w:rsidRDefault="006D5169" w:rsidP="006D5169">
                      <w:pPr>
                        <w:pStyle w:val="Caption"/>
                        <w:spacing w:after="0"/>
                      </w:pPr>
                    </w:p>
                    <w:p w14:paraId="2D445A21" w14:textId="4B118691" w:rsidR="006D5169" w:rsidRDefault="006D5169" w:rsidP="006D5169">
                      <w:pPr>
                        <w:pStyle w:val="Caption"/>
                      </w:pPr>
                      <w:bookmarkStart w:id="13" w:name="_Ref113776505"/>
                      <w:bookmarkStart w:id="14" w:name="_Toc117082197"/>
                      <w:r>
                        <w:t>Figure 1.1.</w:t>
                      </w:r>
                      <w:fldSimple w:instr=" SEQ Figure_1.1. \* ARABIC ">
                        <w:r w:rsidR="007C53C7">
                          <w:rPr>
                            <w:noProof/>
                          </w:rPr>
                          <w:t>1</w:t>
                        </w:r>
                      </w:fldSimple>
                      <w:bookmarkEnd w:id="13"/>
                      <w:r>
                        <w:t>. Categories of Explainable AI approaches</w:t>
                      </w:r>
                      <w:bookmarkEnd w:id="14"/>
                    </w:p>
                    <w:p w14:paraId="6BF45C5A" w14:textId="771D9644" w:rsidR="00864C11" w:rsidRDefault="00864C11" w:rsidP="00B60691">
                      <w:pPr>
                        <w:keepNext/>
                        <w:spacing w:after="0" w:line="276" w:lineRule="auto"/>
                        <w:jc w:val="center"/>
                      </w:pPr>
                    </w:p>
                    <w:p w14:paraId="30F03206" w14:textId="77777777" w:rsidR="00864C11" w:rsidRDefault="00864C11" w:rsidP="00127C38">
                      <w:pPr>
                        <w:keepNext/>
                        <w:spacing w:after="0" w:line="276" w:lineRule="auto"/>
                        <w:jc w:val="center"/>
                      </w:pPr>
                    </w:p>
                    <w:p w14:paraId="09BBE5C0" w14:textId="77777777" w:rsidR="00864C11" w:rsidRDefault="00864C11" w:rsidP="00320E7F"/>
                    <w:p w14:paraId="0869BADD" w14:textId="77777777" w:rsidR="00864C11" w:rsidRPr="00B60691" w:rsidRDefault="00864C11" w:rsidP="00B60691">
                      <w:pPr>
                        <w:jc w:val="center"/>
                      </w:pPr>
                    </w:p>
                  </w:txbxContent>
                </v:textbox>
                <w10:wrap type="topAndBottom" anchorx="margin" anchory="margin"/>
              </v:shape>
            </w:pict>
          </mc:Fallback>
        </mc:AlternateContent>
      </w:r>
      <w:r w:rsidR="006A5987" w:rsidRPr="00034AC0">
        <w:rPr>
          <w:noProof/>
        </w:rPr>
        <mc:AlternateContent>
          <mc:Choice Requires="wps">
            <w:drawing>
              <wp:anchor distT="0" distB="0" distL="114300" distR="114300" simplePos="0" relativeHeight="251658265" behindDoc="1" locked="0" layoutInCell="1" allowOverlap="1" wp14:anchorId="795398FD" wp14:editId="044DBBB2">
                <wp:simplePos x="0" y="0"/>
                <wp:positionH relativeFrom="margin">
                  <wp:posOffset>1905</wp:posOffset>
                </wp:positionH>
                <wp:positionV relativeFrom="margin">
                  <wp:posOffset>3779520</wp:posOffset>
                </wp:positionV>
                <wp:extent cx="5215890" cy="2148840"/>
                <wp:effectExtent l="0" t="0" r="3810" b="381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148840"/>
                        </a:xfrm>
                        <a:prstGeom prst="rect">
                          <a:avLst/>
                        </a:prstGeom>
                        <a:solidFill>
                          <a:srgbClr val="FFFFFF"/>
                        </a:solidFill>
                        <a:ln w="9525">
                          <a:noFill/>
                          <a:miter lim="800000"/>
                          <a:headEnd/>
                          <a:tailEnd/>
                        </a:ln>
                      </wps:spPr>
                      <wps:txbx>
                        <w:txbxContent>
                          <w:p w14:paraId="5CAEFF37" w14:textId="33EB6296" w:rsidR="006D5169" w:rsidRDefault="00B8433C" w:rsidP="006D5169">
                            <w:pPr>
                              <w:pStyle w:val="BodyText"/>
                              <w:keepNext/>
                              <w:spacing w:after="0" w:line="276" w:lineRule="auto"/>
                              <w:ind w:firstLine="0"/>
                              <w:jc w:val="center"/>
                            </w:pPr>
                            <w:r w:rsidRPr="00B8433C">
                              <w:rPr>
                                <w:noProof/>
                                <w:lang w:val="en-US"/>
                              </w:rPr>
                              <w:drawing>
                                <wp:inline distT="0" distB="0" distL="0" distR="0" wp14:anchorId="6831E975" wp14:editId="3A39D339">
                                  <wp:extent cx="1847850" cy="1577340"/>
                                  <wp:effectExtent l="0" t="0" r="0" b="3810"/>
                                  <wp:docPr id="68" name="Picture 11" descr="Text, application, chat or text message&#10;&#10;Description automatically generated">
                                    <a:extLst xmlns:a="http://schemas.openxmlformats.org/drawingml/2006/main">
                                      <a:ext uri="{FF2B5EF4-FFF2-40B4-BE49-F238E27FC236}">
                                        <a16:creationId xmlns:a16="http://schemas.microsoft.com/office/drawing/2014/main" id="{2C787565-EA81-A5AE-9A10-900B2F7190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1" descr="Text, application, chat or text message&#10;&#10;Description automatically generated">
                                            <a:extLst>
                                              <a:ext uri="{FF2B5EF4-FFF2-40B4-BE49-F238E27FC236}">
                                                <a16:creationId xmlns:a16="http://schemas.microsoft.com/office/drawing/2014/main" id="{2C787565-EA81-A5AE-9A10-900B2F7190E4}"/>
                                              </a:ext>
                                            </a:extLst>
                                          </pic:cNvPr>
                                          <pic:cNvPicPr>
                                            <a:picLocks noChangeAspect="1"/>
                                          </pic:cNvPicPr>
                                        </pic:nvPicPr>
                                        <pic:blipFill>
                                          <a:blip r:embed="rId63"/>
                                          <a:stretch>
                                            <a:fillRect/>
                                          </a:stretch>
                                        </pic:blipFill>
                                        <pic:spPr>
                                          <a:xfrm>
                                            <a:off x="0" y="0"/>
                                            <a:ext cx="1859368" cy="1587172"/>
                                          </a:xfrm>
                                          <a:prstGeom prst="rect">
                                            <a:avLst/>
                                          </a:prstGeom>
                                        </pic:spPr>
                                      </pic:pic>
                                    </a:graphicData>
                                  </a:graphic>
                                </wp:inline>
                              </w:drawing>
                            </w:r>
                          </w:p>
                          <w:p w14:paraId="6E68C54B" w14:textId="77777777" w:rsidR="006D5169" w:rsidRDefault="006D5169" w:rsidP="006D5169">
                            <w:pPr>
                              <w:pStyle w:val="Caption"/>
                              <w:spacing w:after="0"/>
                            </w:pPr>
                          </w:p>
                          <w:p w14:paraId="4081CD1A" w14:textId="35A30C09" w:rsidR="006D5169" w:rsidRDefault="006D5169" w:rsidP="006D5169">
                            <w:pPr>
                              <w:pStyle w:val="Caption"/>
                            </w:pPr>
                            <w:bookmarkStart w:id="13" w:name="_Ref113776523"/>
                            <w:bookmarkStart w:id="14" w:name="_Toc117082198"/>
                            <w:r>
                              <w:t>Figure 1.1.</w:t>
                            </w:r>
                            <w:r w:rsidR="00CF4633">
                              <w:fldChar w:fldCharType="begin"/>
                            </w:r>
                            <w:r w:rsidR="00CF4633">
                              <w:instrText xml:space="preserve"> SEQ Figure_1.1. \* ARABIC </w:instrText>
                            </w:r>
                            <w:r w:rsidR="00CF4633">
                              <w:fldChar w:fldCharType="separate"/>
                            </w:r>
                            <w:r w:rsidR="007C53C7">
                              <w:rPr>
                                <w:noProof/>
                              </w:rPr>
                              <w:t>2</w:t>
                            </w:r>
                            <w:r w:rsidR="00CF4633">
                              <w:rPr>
                                <w:noProof/>
                              </w:rPr>
                              <w:fldChar w:fldCharType="end"/>
                            </w:r>
                            <w:bookmarkEnd w:id="13"/>
                            <w:r>
                              <w:t xml:space="preserve">. Types of </w:t>
                            </w:r>
                            <w:r w:rsidR="008E2D0E">
                              <w:t>e</w:t>
                            </w:r>
                            <w:r>
                              <w:t>xplanations</w:t>
                            </w:r>
                            <w:bookmarkEnd w:id="14"/>
                          </w:p>
                          <w:p w14:paraId="38D77C12" w14:textId="7A52FC89" w:rsidR="00B60691" w:rsidRDefault="00B60691" w:rsidP="00B60691">
                            <w:pPr>
                              <w:pStyle w:val="BodyText"/>
                              <w:keepNext/>
                              <w:spacing w:after="0" w:line="276" w:lineRule="auto"/>
                              <w:ind w:firstLine="0"/>
                              <w:jc w:val="center"/>
                            </w:pPr>
                          </w:p>
                          <w:p w14:paraId="3DBF9AA0" w14:textId="35DD76CC" w:rsidR="00B60691" w:rsidRDefault="00B60691" w:rsidP="006D5169">
                            <w:pPr>
                              <w:pStyle w:val="Caption"/>
                              <w:spacing w:after="0"/>
                            </w:pPr>
                          </w:p>
                          <w:p w14:paraId="52DA2197" w14:textId="3F9B0339" w:rsidR="00127C38" w:rsidRDefault="00127C38" w:rsidP="00127C38">
                            <w:pPr>
                              <w:pStyle w:val="BodyText"/>
                              <w:keepNext/>
                              <w:spacing w:after="0" w:line="276" w:lineRule="auto"/>
                              <w:ind w:firstLine="0"/>
                              <w:jc w:val="center"/>
                            </w:pPr>
                          </w:p>
                          <w:p w14:paraId="2FAC9E4F" w14:textId="77777777" w:rsidR="00127C38" w:rsidRDefault="00127C38" w:rsidP="00320E7F">
                            <w:pPr>
                              <w:pStyle w:val="Caption"/>
                            </w:pPr>
                            <w:bookmarkStart w:id="15" w:name="_Ref93894136"/>
                            <w:bookmarkStart w:id="16" w:name="_Ref93894104"/>
                            <w:bookmarkStart w:id="17" w:name="_Toc93926309"/>
                            <w:bookmarkStart w:id="18" w:name="_Toc94339950"/>
                            <w:bookmarkStart w:id="19" w:name="_Toc94474186"/>
                            <w:bookmarkStart w:id="20" w:name="_Toc95256728"/>
                          </w:p>
                          <w:bookmarkEnd w:id="15"/>
                          <w:bookmarkEnd w:id="16"/>
                          <w:bookmarkEnd w:id="17"/>
                          <w:bookmarkEnd w:id="18"/>
                          <w:bookmarkEnd w:id="19"/>
                          <w:bookmarkEnd w:id="20"/>
                          <w:p w14:paraId="7951B888" w14:textId="0E3C29B1" w:rsidR="00BE0F13" w:rsidRPr="00B60691" w:rsidRDefault="00BE0F13" w:rsidP="00B60691">
                            <w:pPr>
                              <w:pStyle w:val="Caption"/>
                              <w:rPr>
                                <w:sz w:val="24"/>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5398FD" id="_x0000_s1027" type="#_x0000_t202" style="position:absolute;left:0;text-align:left;margin-left:.15pt;margin-top:297.6pt;width:410.7pt;height:169.2pt;z-index:-251658215;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" stroked="f">
                <v:textbox inset="1.44pt,1.44pt,1.44pt,1.44pt">
                  <w:txbxContent>
                    <w:p w14:paraId="5CAEFF37" w14:textId="33EB6296" w:rsidR="006D5169" w:rsidRDefault="00B8433C" w:rsidP="006D5169">
                      <w:pPr>
                        <w:pStyle w:val="BodyText"/>
                        <w:keepNext/>
                        <w:spacing w:after="0" w:line="276" w:lineRule="auto"/>
                        <w:ind w:firstLine="0"/>
                        <w:jc w:val="center"/>
                      </w:pPr>
                      <w:r w:rsidRPr="00B8433C">
                        <w:rPr>
                          <w:noProof/>
                          <w:lang w:val="en-US"/>
                        </w:rPr>
                        <w:drawing>
                          <wp:inline distT="0" distB="0" distL="0" distR="0" wp14:anchorId="6831E975" wp14:editId="3A39D339">
                            <wp:extent cx="1847850" cy="1577340"/>
                            <wp:effectExtent l="0" t="0" r="0" b="3810"/>
                            <wp:docPr id="68" name="Picture 11" descr="Text, application, chat or text message&#10;&#10;Description automatically generated">
                              <a:extLst xmlns:a="http://schemas.openxmlformats.org/drawingml/2006/main">
                                <a:ext uri="{FF2B5EF4-FFF2-40B4-BE49-F238E27FC236}">
                                  <a16:creationId xmlns:a16="http://schemas.microsoft.com/office/drawing/2014/main" id="{2C787565-EA81-A5AE-9A10-900B2F7190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1" descr="Text, application, chat or text message&#10;&#10;Description automatically generated">
                                      <a:extLst>
                                        <a:ext uri="{FF2B5EF4-FFF2-40B4-BE49-F238E27FC236}">
                                          <a16:creationId xmlns:a16="http://schemas.microsoft.com/office/drawing/2014/main" id="{2C787565-EA81-A5AE-9A10-900B2F7190E4}"/>
                                        </a:ext>
                                      </a:extLst>
                                    </pic:cNvPr>
                                    <pic:cNvPicPr>
                                      <a:picLocks noChangeAspect="1"/>
                                    </pic:cNvPicPr>
                                  </pic:nvPicPr>
                                  <pic:blipFill>
                                    <a:blip r:embed="rId64"/>
                                    <a:stretch>
                                      <a:fillRect/>
                                    </a:stretch>
                                  </pic:blipFill>
                                  <pic:spPr>
                                    <a:xfrm>
                                      <a:off x="0" y="0"/>
                                      <a:ext cx="1859368" cy="1587172"/>
                                    </a:xfrm>
                                    <a:prstGeom prst="rect">
                                      <a:avLst/>
                                    </a:prstGeom>
                                  </pic:spPr>
                                </pic:pic>
                              </a:graphicData>
                            </a:graphic>
                          </wp:inline>
                        </w:drawing>
                      </w:r>
                    </w:p>
                    <w:p w14:paraId="6E68C54B" w14:textId="77777777" w:rsidR="006D5169" w:rsidRDefault="006D5169" w:rsidP="006D5169">
                      <w:pPr>
                        <w:pStyle w:val="Caption"/>
                        <w:spacing w:after="0"/>
                      </w:pPr>
                    </w:p>
                    <w:p w14:paraId="4081CD1A" w14:textId="35A30C09" w:rsidR="006D5169" w:rsidRDefault="006D5169" w:rsidP="006D5169">
                      <w:pPr>
                        <w:pStyle w:val="Caption"/>
                      </w:pPr>
                      <w:bookmarkStart w:id="23" w:name="_Ref113776523"/>
                      <w:bookmarkStart w:id="24" w:name="_Toc117082198"/>
                      <w:r>
                        <w:t>Figure 1.1.</w:t>
                      </w:r>
                      <w:fldSimple w:instr=" SEQ Figure_1.1. \* ARABIC ">
                        <w:r w:rsidR="007C53C7">
                          <w:rPr>
                            <w:noProof/>
                          </w:rPr>
                          <w:t>2</w:t>
                        </w:r>
                      </w:fldSimple>
                      <w:bookmarkEnd w:id="23"/>
                      <w:r>
                        <w:t xml:space="preserve">. Types of </w:t>
                      </w:r>
                      <w:r w:rsidR="008E2D0E">
                        <w:t>e</w:t>
                      </w:r>
                      <w:r>
                        <w:t>xplanations</w:t>
                      </w:r>
                      <w:bookmarkEnd w:id="24"/>
                    </w:p>
                    <w:p w14:paraId="38D77C12" w14:textId="7A52FC89" w:rsidR="00B60691" w:rsidRDefault="00B60691" w:rsidP="00B60691">
                      <w:pPr>
                        <w:pStyle w:val="BodyText"/>
                        <w:keepNext/>
                        <w:spacing w:after="0" w:line="276" w:lineRule="auto"/>
                        <w:ind w:firstLine="0"/>
                        <w:jc w:val="center"/>
                      </w:pPr>
                    </w:p>
                    <w:p w14:paraId="3DBF9AA0" w14:textId="35DD76CC" w:rsidR="00B60691" w:rsidRDefault="00B60691" w:rsidP="006D5169">
                      <w:pPr>
                        <w:pStyle w:val="Caption"/>
                        <w:spacing w:after="0"/>
                      </w:pPr>
                    </w:p>
                    <w:p w14:paraId="52DA2197" w14:textId="3F9B0339" w:rsidR="00127C38" w:rsidRDefault="00127C38" w:rsidP="00127C38">
                      <w:pPr>
                        <w:pStyle w:val="BodyText"/>
                        <w:keepNext/>
                        <w:spacing w:after="0" w:line="276" w:lineRule="auto"/>
                        <w:ind w:firstLine="0"/>
                        <w:jc w:val="center"/>
                      </w:pPr>
                    </w:p>
                    <w:p w14:paraId="2FAC9E4F" w14:textId="77777777" w:rsidR="00127C38" w:rsidRDefault="00127C38" w:rsidP="00320E7F">
                      <w:pPr>
                        <w:pStyle w:val="Caption"/>
                      </w:pPr>
                      <w:bookmarkStart w:id="25" w:name="_Ref93894136"/>
                      <w:bookmarkStart w:id="26" w:name="_Ref93894104"/>
                      <w:bookmarkStart w:id="27" w:name="_Toc93926309"/>
                      <w:bookmarkStart w:id="28" w:name="_Toc94339950"/>
                      <w:bookmarkStart w:id="29" w:name="_Toc94474186"/>
                      <w:bookmarkStart w:id="30" w:name="_Toc95256728"/>
                    </w:p>
                    <w:bookmarkEnd w:id="25"/>
                    <w:bookmarkEnd w:id="26"/>
                    <w:bookmarkEnd w:id="27"/>
                    <w:bookmarkEnd w:id="28"/>
                    <w:bookmarkEnd w:id="29"/>
                    <w:bookmarkEnd w:id="30"/>
                    <w:p w14:paraId="7951B888" w14:textId="0E3C29B1" w:rsidR="00BE0F13" w:rsidRPr="00B60691" w:rsidRDefault="00BE0F13" w:rsidP="00B60691">
                      <w:pPr>
                        <w:pStyle w:val="Caption"/>
                        <w:rPr>
                          <w:sz w:val="24"/>
                        </w:rPr>
                      </w:pPr>
                    </w:p>
                  </w:txbxContent>
                </v:textbox>
                <w10:wrap type="topAndBottom" anchorx="margin" anchory="margin"/>
              </v:shape>
            </w:pict>
          </mc:Fallback>
        </mc:AlternateContent>
      </w:r>
      <w:r>
        <w:t xml:space="preserve">a single data instance, discarding how the model behaves for other data instances in the corpus. In contrast, global interpretable XAI techniques offer high-level insights considering all the data instances in a specified text corpus. </w:t>
      </w:r>
    </w:p>
    <w:p w14:paraId="3B033915" w14:textId="7A6BE362" w:rsidR="002F6EEA" w:rsidRDefault="00887F71" w:rsidP="002F6EEA">
      <w:pPr>
        <w:spacing w:before="0" w:line="360" w:lineRule="auto"/>
        <w:ind w:firstLine="360"/>
      </w:pPr>
      <w:r>
        <w:t xml:space="preserve">Most XAI techniques have utilized feature importance as the primary method of computing and delivering explanations, among other techniques, including surrogate modelling, example-driven explanation generation, provenance-based explanation </w:t>
      </w:r>
      <w:r>
        <w:lastRenderedPageBreak/>
        <w:t>generation, and declarative induction. High utilization of feature importance in XAI is recurrent because features serve as building blocks for ML models, which are comparably easier to explain.</w:t>
      </w:r>
      <w:r w:rsidR="002F6EEA">
        <w:t xml:space="preserve"> </w:t>
      </w:r>
      <w:r>
        <w:t>XAI techniques based on feature importance investigate the</w:t>
      </w:r>
      <w:r w:rsidR="00325817">
        <w:t xml:space="preserve"> </w:t>
      </w:r>
      <w:r>
        <w:t xml:space="preserve">importance of unique features to detect the most influential features to the model outcome. With relevance to NLP, unique features can be either the features generated manually using feature engineering methods or lexical features such as distinct tokens and n-grams directly taken from the input </w:t>
      </w:r>
      <w:r w:rsidR="00E630F8">
        <w:fldChar w:fldCharType="begin"/>
      </w:r>
      <w:r w:rsidR="00E630F8">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E630F8">
        <w:fldChar w:fldCharType="separate"/>
      </w:r>
      <w:r w:rsidR="00E630F8">
        <w:rPr>
          <w:noProof/>
        </w:rPr>
        <w:t>[1]</w:t>
      </w:r>
      <w:r w:rsidR="00E630F8">
        <w:fldChar w:fldCharType="end"/>
      </w:r>
      <w:r>
        <w:t>.</w:t>
      </w:r>
      <w:r w:rsidR="00E630F8">
        <w:t xml:space="preserve"> </w:t>
      </w:r>
    </w:p>
    <w:p w14:paraId="3175A65B" w14:textId="6FD556F4" w:rsidR="00887F71" w:rsidRDefault="00887F71" w:rsidP="00E630F8">
      <w:pPr>
        <w:spacing w:before="0" w:line="360" w:lineRule="auto"/>
        <w:ind w:firstLine="360"/>
      </w:pPr>
      <w:r>
        <w:t xml:space="preserve">Feature importance calculation can vary depending on the local or global scope considered. LIME </w:t>
      </w:r>
      <w:r w:rsidR="001A2E47">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1A2E47">
        <w:fldChar w:fldCharType="separate"/>
      </w:r>
      <w:r w:rsidR="00807EA2">
        <w:rPr>
          <w:noProof/>
        </w:rPr>
        <w:t>[15]</w:t>
      </w:r>
      <w:r w:rsidR="001A2E47">
        <w:fldChar w:fldCharType="end"/>
      </w:r>
      <w:r>
        <w:t>, a locally interpretable XAI approach, uses data augmentation to generate additional data instances (</w:t>
      </w:r>
      <w:r w:rsidR="00121F9E" w:rsidRPr="00121F9E">
        <w:t xml:space="preserve">known as </w:t>
      </w:r>
      <w:r>
        <w:t xml:space="preserve">input perturbations) close to the original data instance based on distance matrices such as cosine similarity and trains an interpretable local surrogate model </w:t>
      </w:r>
      <w:r w:rsidR="001A2E47">
        <w:fldChar w:fldCharType="begin"/>
      </w:r>
      <w:r w:rsidR="001A2E47">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1A2E47">
        <w:fldChar w:fldCharType="separate"/>
      </w:r>
      <w:r w:rsidR="001A2E47">
        <w:rPr>
          <w:noProof/>
        </w:rPr>
        <w:t>[1]</w:t>
      </w:r>
      <w:r w:rsidR="001A2E47">
        <w:fldChar w:fldCharType="end"/>
      </w:r>
      <w:r>
        <w:t xml:space="preserve">, </w:t>
      </w:r>
      <w:r w:rsidR="001A2E47">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1A2E47">
        <w:fldChar w:fldCharType="separate"/>
      </w:r>
      <w:r w:rsidR="00807EA2">
        <w:rPr>
          <w:noProof/>
        </w:rPr>
        <w:t>[15]</w:t>
      </w:r>
      <w:r w:rsidR="001A2E47">
        <w:fldChar w:fldCharType="end"/>
      </w:r>
      <w:r>
        <w:t>. Shapley values are another local feature importance</w:t>
      </w:r>
      <w:r w:rsidR="004C0732">
        <w:t xml:space="preserve"> (LFI)</w:t>
      </w:r>
      <w:r>
        <w:t xml:space="preserve"> calculation technique that learns the contribution of each feature toward the model outcome</w:t>
      </w:r>
      <w:r w:rsidR="0071606B">
        <w:t xml:space="preserve"> based on concepts found in </w:t>
      </w:r>
      <w:r w:rsidR="0058436F" w:rsidRPr="0058436F">
        <w:t>cooperative</w:t>
      </w:r>
      <w:r w:rsidR="0058436F">
        <w:t xml:space="preserve"> </w:t>
      </w:r>
      <w:r w:rsidR="0071606B">
        <w:t>game theory</w:t>
      </w:r>
      <w:r>
        <w:t xml:space="preserve"> </w:t>
      </w:r>
      <w:r w:rsidR="00AE1D7A">
        <w:fldChar w:fldCharType="begin"/>
      </w:r>
      <w:r w:rsidR="00807EA2">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AE1D7A">
        <w:fldChar w:fldCharType="separate"/>
      </w:r>
      <w:r w:rsidR="00807EA2">
        <w:rPr>
          <w:noProof/>
        </w:rPr>
        <w:t>[16]</w:t>
      </w:r>
      <w:r w:rsidR="00AE1D7A">
        <w:fldChar w:fldCharType="end"/>
      </w:r>
      <w:r w:rsidR="00AE1D7A">
        <w:t xml:space="preserve">, </w:t>
      </w:r>
      <w:r w:rsidR="00AE1D7A">
        <w:fldChar w:fldCharType="begin"/>
      </w:r>
      <w:r w:rsidR="00807EA2">
        <w:instrText xml:space="preserve"> ADDIN EN.CITE &lt;EndNote&gt;&lt;Cite&gt;&lt;Author&gt;Shapley&lt;/Author&gt;&lt;Year&gt;2016&lt;/Year&gt;&lt;IDText&gt;17. A value for n-person games&lt;/IDText&gt;&lt;DisplayText&gt;[17]&lt;/DisplayText&gt;&lt;record&gt;&lt;isbn&gt;1400881978&lt;/isbn&gt;&lt;titles&gt;&lt;title&gt;17. A value for n-person games&lt;/title&gt;&lt;secondary-title&gt;Contributions to the Theory of Games (AM-28), Volume II&lt;/secondary-title&gt;&lt;/titles&gt;&lt;pages&gt;307-318&lt;/pages&gt;&lt;contributors&gt;&lt;authors&gt;&lt;author&gt;Shapley, Lloyd S&lt;/author&gt;&lt;/authors&gt;&lt;/contributors&gt;&lt;added-date format="utc"&gt;1661757205&lt;/added-date&gt;&lt;ref-type name="Book Section"&gt;5&lt;/ref-type&gt;&lt;dates&gt;&lt;year&gt;2016&lt;/year&gt;&lt;/dates&gt;&lt;rec-number&gt;15&lt;/rec-number&gt;&lt;publisher&gt;Princeton University Press&lt;/publisher&gt;&lt;last-updated-date format="utc"&gt;1661757205&lt;/last-updated-date&gt;&lt;/record&gt;&lt;/Cite&gt;&lt;/EndNote&gt;</w:instrText>
      </w:r>
      <w:r w:rsidR="00AE1D7A">
        <w:fldChar w:fldCharType="separate"/>
      </w:r>
      <w:r w:rsidR="00807EA2">
        <w:rPr>
          <w:noProof/>
        </w:rPr>
        <w:t>[17]</w:t>
      </w:r>
      <w:r w:rsidR="00AE1D7A">
        <w:fldChar w:fldCharType="end"/>
      </w:r>
      <w:r>
        <w:t xml:space="preserve">. Feature importance in the global setting considers all data instances in a specified corpus to calculate the feature importance score of individual tokens. i.e., In global interpretable explanation generation, the model behaviour around all data points is considered </w:t>
      </w:r>
      <w:r w:rsidR="002220CE">
        <w:fldChar w:fldCharType="begin"/>
      </w:r>
      <w:r w:rsidR="00807EA2">
        <w:instrText xml:space="preserve"> ADDIN EN.CITE &lt;EndNote&gt;&lt;Cite&gt;&lt;Author&gt;Gohel&lt;/Author&gt;&lt;Year&gt;2021&lt;/Year&gt;&lt;IDText&gt;Explainable AI: current status and future directions&lt;/IDText&gt;&lt;DisplayText&gt;[18]&lt;/DisplayText&gt;&lt;record&gt;&lt;titles&gt;&lt;title&gt;Explainable AI: current status and future directions&lt;/title&gt;&lt;secondary-title&gt;arXiv preprint arXiv:2107.07045&lt;/secondary-title&gt;&lt;/titles&gt;&lt;contributors&gt;&lt;authors&gt;&lt;author&gt;Gohel, Prashant&lt;/author&gt;&lt;author&gt;Singh, Priyanka&lt;/author&gt;&lt;author&gt;Mohanty, Manoranjan&lt;/author&gt;&lt;/authors&gt;&lt;/contributors&gt;&lt;added-date format="utc"&gt;1662739338&lt;/added-date&gt;&lt;ref-type name="Journal Article"&gt;17&lt;/ref-type&gt;&lt;dates&gt;&lt;year&gt;2021&lt;/year&gt;&lt;/dates&gt;&lt;rec-number&gt;57&lt;/rec-number&gt;&lt;last-updated-date format="utc"&gt;1662739338&lt;/last-updated-date&gt;&lt;/record&gt;&lt;/Cite&gt;&lt;/EndNote&gt;</w:instrText>
      </w:r>
      <w:r w:rsidR="002220CE">
        <w:fldChar w:fldCharType="separate"/>
      </w:r>
      <w:r w:rsidR="00807EA2">
        <w:rPr>
          <w:noProof/>
        </w:rPr>
        <w:t>[18]</w:t>
      </w:r>
      <w:r w:rsidR="002220CE">
        <w:fldChar w:fldCharType="end"/>
      </w:r>
      <w:r>
        <w:t>. Permutation feature importance and partial dependency plot-based (PDP) feature importance are widely utilized techniques to calculate global feature importance</w:t>
      </w:r>
      <w:r w:rsidR="00942A9B">
        <w:t xml:space="preserve"> (GFI)</w:t>
      </w:r>
      <w:r>
        <w:t xml:space="preserve"> in XAI </w:t>
      </w:r>
      <w:r w:rsidR="0064696E">
        <w:fldChar w:fldCharType="begin"/>
      </w:r>
      <w:r w:rsidR="00807EA2">
        <w:instrText xml:space="preserve"> ADDIN EN.CITE &lt;EndNote&gt;&lt;Cite&gt;&lt;Author&gt;Molnar&lt;/Author&gt;&lt;Year&gt;2020&lt;/Year&gt;&lt;IDText&gt;Interpretable machine learning&lt;/IDText&gt;&lt;DisplayText&gt;[19]&lt;/DisplayText&gt;&lt;record&gt;&lt;isbn&gt;0244768528&lt;/isbn&gt;&lt;titles&gt;&lt;title&gt;Interpretable machine learning&lt;/title&gt;&lt;/titles&gt;&lt;contributors&gt;&lt;authors&gt;&lt;author&gt;Molnar, Christoph&lt;/author&gt;&lt;/authors&gt;&lt;/contributors&gt;&lt;added-date format="utc"&gt;1662737237&lt;/added-date&gt;&lt;ref-type name="Book"&gt;6&lt;/ref-type&gt;&lt;dates&gt;&lt;year&gt;2020&lt;/year&gt;&lt;/dates&gt;&lt;rec-number&gt;53&lt;/rec-number&gt;&lt;publisher&gt;Lulu. com&lt;/publisher&gt;&lt;last-updated-date format="utc"&gt;1662737237&lt;/last-updated-date&gt;&lt;/record&gt;&lt;/Cite&gt;&lt;/EndNote&gt;</w:instrText>
      </w:r>
      <w:r w:rsidR="0064696E">
        <w:fldChar w:fldCharType="separate"/>
      </w:r>
      <w:r w:rsidR="00807EA2">
        <w:rPr>
          <w:noProof/>
        </w:rPr>
        <w:t>[19]</w:t>
      </w:r>
      <w:r w:rsidR="0064696E">
        <w:fldChar w:fldCharType="end"/>
      </w:r>
      <w:r w:rsidR="0064696E">
        <w:t xml:space="preserve">, </w:t>
      </w:r>
      <w:r w:rsidR="0064696E">
        <w:fldChar w:fldCharType="begin"/>
      </w:r>
      <w:r w:rsidR="00807EA2">
        <w:instrText xml:space="preserve"> ADDIN EN.CITE &lt;EndNote&gt;&lt;Cite&gt;&lt;Author&gt;Molnar&lt;/Author&gt;&lt;Year&gt;2020&lt;/Year&gt;&lt;IDText&gt;Interpretable machine learning–a brief history, state-of-the-art and challenges&lt;/IDText&gt;&lt;DisplayText&gt;[20]&lt;/DisplayText&gt;&lt;record&gt;&lt;titles&gt;&lt;title&gt;Interpretable machine learning–a brief history, state-of-the-art and challenges&lt;/title&gt;&lt;secondary-title&gt;Joint European Conference on Machine Learning and Knowledge Discovery in Databases&lt;/secondary-title&gt;&lt;/titles&gt;&lt;pages&gt;417-431&lt;/pages&gt;&lt;contributors&gt;&lt;authors&gt;&lt;author&gt;Molnar, Christoph&lt;/author&gt;&lt;author&gt;Casalicchio, Giuseppe&lt;/author&gt;&lt;author&gt;Bischl, Bernd&lt;/author&gt;&lt;/authors&gt;&lt;/contributors&gt;&lt;added-date format="utc"&gt;1662737229&lt;/added-date&gt;&lt;ref-type name="Conference Proceeding"&gt;10&lt;/ref-type&gt;&lt;dates&gt;&lt;year&gt;2020&lt;/year&gt;&lt;/dates&gt;&lt;rec-number&gt;52&lt;/rec-number&gt;&lt;publisher&gt;Springer&lt;/publisher&gt;&lt;last-updated-date format="utc"&gt;1662737229&lt;/last-updated-date&gt;&lt;/record&gt;&lt;/Cite&gt;&lt;/EndNote&gt;</w:instrText>
      </w:r>
      <w:r w:rsidR="0064696E">
        <w:fldChar w:fldCharType="separate"/>
      </w:r>
      <w:r w:rsidR="00807EA2">
        <w:rPr>
          <w:noProof/>
        </w:rPr>
        <w:t>[20]</w:t>
      </w:r>
      <w:r w:rsidR="0064696E">
        <w:fldChar w:fldCharType="end"/>
      </w:r>
      <w:r>
        <w:t>.</w:t>
      </w:r>
    </w:p>
    <w:p w14:paraId="473AF716" w14:textId="2CCD2E50" w:rsidR="00580F77" w:rsidRDefault="00887F71" w:rsidP="00580F77">
      <w:pPr>
        <w:spacing w:before="0" w:line="360" w:lineRule="auto"/>
        <w:ind w:firstLine="360"/>
      </w:pPr>
      <w:r>
        <w:t>Visualiz</w:t>
      </w:r>
      <w:r w:rsidR="00BF43FD">
        <w:t>ing explanations</w:t>
      </w:r>
      <w:r>
        <w:t xml:space="preserve"> is another main aspect of XAI. Current XAI approaches widely use saliency visualizations to present explanations, among other visualization techniques, including template-based visualizations, raw (natural language) visualizations, and raw declarative representations, </w:t>
      </w:r>
      <w:r w:rsidR="00551039" w:rsidRPr="00551039">
        <w:t>which are perceivable to an average person on varying levels</w:t>
      </w:r>
      <w:r>
        <w:t xml:space="preserve">. Saliency heatmaps and saliency highlighting are two widely used saliency visualization techniques in XAI in the NLP domain </w:t>
      </w:r>
      <w:r w:rsidR="0064696E">
        <w:fldChar w:fldCharType="begin"/>
      </w:r>
      <w:r w:rsidR="0064696E">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64696E">
        <w:fldChar w:fldCharType="separate"/>
      </w:r>
      <w:r w:rsidR="0064696E">
        <w:rPr>
          <w:noProof/>
        </w:rPr>
        <w:t>[1]</w:t>
      </w:r>
      <w:r w:rsidR="0064696E">
        <w:fldChar w:fldCharType="end"/>
      </w:r>
      <w:r>
        <w:t>. LIME and SHAP utilize saliency highlighting to visualize text classification explanations</w:t>
      </w:r>
      <w:r w:rsidR="0064696E">
        <w:t xml:space="preserve"> </w:t>
      </w:r>
      <w:r w:rsidR="0064696E">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64696E">
        <w:fldChar w:fldCharType="separate"/>
      </w:r>
      <w:r w:rsidR="00807EA2">
        <w:rPr>
          <w:noProof/>
        </w:rPr>
        <w:t>[15]</w:t>
      </w:r>
      <w:r w:rsidR="0064696E">
        <w:fldChar w:fldCharType="end"/>
      </w:r>
      <w:r w:rsidR="0064696E">
        <w:t xml:space="preserve">, </w:t>
      </w:r>
      <w:r w:rsidR="0064696E">
        <w:fldChar w:fldCharType="begin"/>
      </w:r>
      <w:r w:rsidR="00807EA2">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64696E">
        <w:fldChar w:fldCharType="separate"/>
      </w:r>
      <w:r w:rsidR="00807EA2">
        <w:rPr>
          <w:noProof/>
        </w:rPr>
        <w:t>[16]</w:t>
      </w:r>
      <w:r w:rsidR="0064696E">
        <w:fldChar w:fldCharType="end"/>
      </w:r>
      <w:r>
        <w:t>.</w:t>
      </w:r>
      <w:r w:rsidR="00580F77">
        <w:t xml:space="preserve"> </w:t>
      </w:r>
      <w:r w:rsidR="006A7F77">
        <w:fldChar w:fldCharType="begin"/>
      </w:r>
      <w:r w:rsidR="006A7F77">
        <w:instrText xml:space="preserve"> REF _Ref113776616 \h </w:instrText>
      </w:r>
      <w:r w:rsidR="006A7F77">
        <w:fldChar w:fldCharType="separate"/>
      </w:r>
      <w:r w:rsidR="006A7F77">
        <w:t>Figure 1.1.</w:t>
      </w:r>
      <w:r w:rsidR="006A7F77">
        <w:rPr>
          <w:noProof/>
        </w:rPr>
        <w:t>3</w:t>
      </w:r>
      <w:r w:rsidR="006A7F77">
        <w:fldChar w:fldCharType="end"/>
      </w:r>
      <w:r w:rsidR="006A7F77">
        <w:t xml:space="preserve"> </w:t>
      </w:r>
      <w:r w:rsidR="00510EBA">
        <w:t>holds</w:t>
      </w:r>
      <w:r w:rsidR="00596B54">
        <w:t xml:space="preserve"> a sample LIME </w:t>
      </w:r>
      <w:r w:rsidR="00C54DD8">
        <w:t xml:space="preserve">saliency </w:t>
      </w:r>
      <w:r w:rsidR="00596B54">
        <w:t>visualization.</w:t>
      </w:r>
    </w:p>
    <w:p w14:paraId="4AFB8D28" w14:textId="5D521178" w:rsidR="00580F77" w:rsidRDefault="00580F77" w:rsidP="00580F77">
      <w:pPr>
        <w:spacing w:before="0" w:line="360" w:lineRule="auto"/>
        <w:ind w:firstLine="360"/>
      </w:pPr>
      <w:r>
        <w:t xml:space="preserve">Evaluating XAI approaches is </w:t>
      </w:r>
      <w:r w:rsidR="00E51042" w:rsidRPr="00E51042">
        <w:t>essential</w:t>
      </w:r>
      <w:r w:rsidR="00E51042">
        <w:t xml:space="preserve"> </w:t>
      </w:r>
      <w:r>
        <w:t xml:space="preserve">to quantify their effectiveness. Even though XAI is still an emerging topic, recent XAI research has shed light on a few XAI </w:t>
      </w:r>
      <w:r>
        <w:lastRenderedPageBreak/>
        <w:t>evaluation techniques, namely, (1) comparison to ground truth and (2) human</w:t>
      </w:r>
      <w:r w:rsidR="00535E26">
        <w:t>-centric</w:t>
      </w:r>
      <w:r>
        <w:t xml:space="preserve"> evaluation. Evaluating based on the sole outcome of a novel XAI technique without proper evaluation metrics or comparing a </w:t>
      </w:r>
      <w:r w:rsidR="00D41158">
        <w:t>new</w:t>
      </w:r>
      <w:r>
        <w:t xml:space="preserve"> XAI technique with an existing XAI technique such as LIME is considered an invalid or informal evaluation standard </w:t>
      </w:r>
      <w:r w:rsidR="00CE434A">
        <w:fldChar w:fldCharType="begin"/>
      </w:r>
      <w:r w:rsidR="00CE434A">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CE434A">
        <w:fldChar w:fldCharType="separate"/>
      </w:r>
      <w:r w:rsidR="00CE434A">
        <w:rPr>
          <w:noProof/>
        </w:rPr>
        <w:t>[1]</w:t>
      </w:r>
      <w:r w:rsidR="00CE434A">
        <w:fldChar w:fldCharType="end"/>
      </w:r>
      <w:r>
        <w:t xml:space="preserve">. Perplexity, Bilingual Evaluation Understudy Score (BLEU), precision, recall, and </w:t>
      </w:r>
      <w:r w:rsidR="0036476F" w:rsidRPr="00034AC0">
        <w:rPr>
          <w:noProof/>
        </w:rPr>
        <mc:AlternateContent>
          <mc:Choice Requires="wps">
            <w:drawing>
              <wp:anchor distT="0" distB="0" distL="114300" distR="114300" simplePos="0" relativeHeight="251658267" behindDoc="1" locked="0" layoutInCell="1" allowOverlap="1" wp14:anchorId="44B5ABC2" wp14:editId="1A5DA240">
                <wp:simplePos x="0" y="0"/>
                <wp:positionH relativeFrom="margin">
                  <wp:align>right</wp:align>
                </wp:positionH>
                <wp:positionV relativeFrom="margin">
                  <wp:align>top</wp:align>
                </wp:positionV>
                <wp:extent cx="5215890" cy="2472690"/>
                <wp:effectExtent l="0" t="0" r="3810" b="3810"/>
                <wp:wrapTopAndBottom/>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472690"/>
                        </a:xfrm>
                        <a:prstGeom prst="rect">
                          <a:avLst/>
                        </a:prstGeom>
                        <a:solidFill>
                          <a:srgbClr val="FFFFFF"/>
                        </a:solidFill>
                        <a:ln w="9525">
                          <a:noFill/>
                          <a:miter lim="800000"/>
                          <a:headEnd/>
                          <a:tailEnd/>
                        </a:ln>
                      </wps:spPr>
                      <wps:txbx>
                        <w:txbxContent>
                          <w:p w14:paraId="6366AD6D" w14:textId="77777777" w:rsidR="007C53C7" w:rsidRDefault="007C53C7" w:rsidP="007C53C7">
                            <w:pPr>
                              <w:keepNext/>
                              <w:spacing w:before="0" w:after="0" w:line="276" w:lineRule="auto"/>
                              <w:jc w:val="center"/>
                            </w:pPr>
                            <w:r>
                              <w:rPr>
                                <w:noProof/>
                              </w:rPr>
                              <w:drawing>
                                <wp:inline distT="0" distB="0" distL="0" distR="0" wp14:anchorId="22D33C26" wp14:editId="6D497597">
                                  <wp:extent cx="4391890" cy="1905202"/>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27627" cy="1920705"/>
                                          </a:xfrm>
                                          <a:prstGeom prst="rect">
                                            <a:avLst/>
                                          </a:prstGeom>
                                        </pic:spPr>
                                      </pic:pic>
                                    </a:graphicData>
                                  </a:graphic>
                                </wp:inline>
                              </w:drawing>
                            </w:r>
                          </w:p>
                          <w:p w14:paraId="59066AE0" w14:textId="77777777" w:rsidR="007C53C7" w:rsidRDefault="007C53C7" w:rsidP="007C53C7">
                            <w:pPr>
                              <w:pStyle w:val="Caption"/>
                              <w:spacing w:after="0"/>
                            </w:pPr>
                          </w:p>
                          <w:p w14:paraId="75180CA1" w14:textId="3F337F2F" w:rsidR="007C53C7" w:rsidRDefault="007C53C7" w:rsidP="007C53C7">
                            <w:pPr>
                              <w:pStyle w:val="Caption"/>
                              <w:spacing w:after="0"/>
                            </w:pPr>
                            <w:bookmarkStart w:id="21" w:name="_Ref113776616"/>
                            <w:bookmarkStart w:id="22" w:name="_Toc117082199"/>
                            <w:r>
                              <w:t>Figure 1.1.</w:t>
                            </w:r>
                            <w:r w:rsidR="00CF4633">
                              <w:fldChar w:fldCharType="begin"/>
                            </w:r>
                            <w:r w:rsidR="00CF4633">
                              <w:instrText xml:space="preserve"> SEQ Figure_1.1. \* ARABIC </w:instrText>
                            </w:r>
                            <w:r w:rsidR="00CF4633">
                              <w:fldChar w:fldCharType="separate"/>
                            </w:r>
                            <w:r>
                              <w:rPr>
                                <w:noProof/>
                              </w:rPr>
                              <w:t>3</w:t>
                            </w:r>
                            <w:r w:rsidR="00CF4633">
                              <w:rPr>
                                <w:noProof/>
                              </w:rPr>
                              <w:fldChar w:fldCharType="end"/>
                            </w:r>
                            <w:bookmarkEnd w:id="21"/>
                            <w:r>
                              <w:t xml:space="preserve">. A </w:t>
                            </w:r>
                            <w:r w:rsidR="00AE0DA7">
                              <w:t xml:space="preserve">sample </w:t>
                            </w:r>
                            <w:r>
                              <w:t>L</w:t>
                            </w:r>
                            <w:r w:rsidR="00504884">
                              <w:t>IME</w:t>
                            </w:r>
                            <w:r>
                              <w:t xml:space="preserve"> </w:t>
                            </w:r>
                            <w:r w:rsidR="00504884">
                              <w:t>s</w:t>
                            </w:r>
                            <w:r>
                              <w:t xml:space="preserve">aliency </w:t>
                            </w:r>
                            <w:r w:rsidR="008E2D0E">
                              <w:t>v</w:t>
                            </w:r>
                            <w:r>
                              <w:t>isualization</w:t>
                            </w:r>
                            <w:bookmarkEnd w:id="22"/>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B5ABC2" id="_x0000_s1028" type="#_x0000_t202" style="position:absolute;left:0;text-align:left;margin-left:359.5pt;margin-top:0;width:410.7pt;height:194.7pt;z-index:-25165821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" stroked="f">
                <v:textbox inset="1.44pt,1.44pt,1.44pt,1.44pt">
                  <w:txbxContent>
                    <w:p w14:paraId="6366AD6D" w14:textId="77777777" w:rsidR="007C53C7" w:rsidRDefault="007C53C7" w:rsidP="007C53C7">
                      <w:pPr>
                        <w:keepNext/>
                        <w:spacing w:before="0" w:after="0" w:line="276" w:lineRule="auto"/>
                        <w:jc w:val="center"/>
                      </w:pPr>
                      <w:r>
                        <w:rPr>
                          <w:noProof/>
                        </w:rPr>
                        <w:drawing>
                          <wp:inline distT="0" distB="0" distL="0" distR="0" wp14:anchorId="22D33C26" wp14:editId="6D497597">
                            <wp:extent cx="4391890" cy="1905202"/>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27627" cy="1920705"/>
                                    </a:xfrm>
                                    <a:prstGeom prst="rect">
                                      <a:avLst/>
                                    </a:prstGeom>
                                  </pic:spPr>
                                </pic:pic>
                              </a:graphicData>
                            </a:graphic>
                          </wp:inline>
                        </w:drawing>
                      </w:r>
                    </w:p>
                    <w:p w14:paraId="59066AE0" w14:textId="77777777" w:rsidR="007C53C7" w:rsidRDefault="007C53C7" w:rsidP="007C53C7">
                      <w:pPr>
                        <w:pStyle w:val="Caption"/>
                        <w:spacing w:after="0"/>
                      </w:pPr>
                    </w:p>
                    <w:p w14:paraId="75180CA1" w14:textId="3F337F2F" w:rsidR="007C53C7" w:rsidRDefault="007C53C7" w:rsidP="007C53C7">
                      <w:pPr>
                        <w:pStyle w:val="Caption"/>
                        <w:spacing w:after="0"/>
                      </w:pPr>
                      <w:bookmarkStart w:id="33" w:name="_Ref113776616"/>
                      <w:bookmarkStart w:id="34" w:name="_Toc117082199"/>
                      <w:r>
                        <w:t>Figure 1.1.</w:t>
                      </w:r>
                      <w:fldSimple w:instr=" SEQ Figure_1.1. \* ARABIC ">
                        <w:r>
                          <w:rPr>
                            <w:noProof/>
                          </w:rPr>
                          <w:t>3</w:t>
                        </w:r>
                      </w:fldSimple>
                      <w:bookmarkEnd w:id="33"/>
                      <w:r>
                        <w:t xml:space="preserve">. A </w:t>
                      </w:r>
                      <w:r w:rsidR="00AE0DA7">
                        <w:t xml:space="preserve">sample </w:t>
                      </w:r>
                      <w:r>
                        <w:t>L</w:t>
                      </w:r>
                      <w:r w:rsidR="00504884">
                        <w:t>IME</w:t>
                      </w:r>
                      <w:r>
                        <w:t xml:space="preserve"> </w:t>
                      </w:r>
                      <w:r w:rsidR="00504884">
                        <w:t>s</w:t>
                      </w:r>
                      <w:r>
                        <w:t xml:space="preserve">aliency </w:t>
                      </w:r>
                      <w:r w:rsidR="008E2D0E">
                        <w:t>v</w:t>
                      </w:r>
                      <w:r>
                        <w:t>isualization</w:t>
                      </w:r>
                      <w:bookmarkEnd w:id="34"/>
                    </w:p>
                  </w:txbxContent>
                </v:textbox>
                <w10:wrap type="topAndBottom" anchorx="margin" anchory="margin"/>
              </v:shape>
            </w:pict>
          </mc:Fallback>
        </mc:AlternateContent>
      </w:r>
      <w:r>
        <w:t>F1-score are a few evaluation metrics that fall under the ground truth comparison-based evaluation</w:t>
      </w:r>
      <w:r w:rsidR="00B32A45">
        <w:t xml:space="preserve"> </w:t>
      </w:r>
      <w:r w:rsidR="00B32A45">
        <w:fldChar w:fldCharType="begin"/>
      </w:r>
      <w:r w:rsidR="00807EA2">
        <w:instrText xml:space="preserve"> ADDIN EN.CITE &lt;EndNote&gt;&lt;Cite&gt;&lt;Author&gt;Carton&lt;/Author&gt;&lt;Year&gt;2018&lt;/Year&gt;&lt;IDText&gt;Extractive adversarial networks: High-recall explanations for identifying personal attacks in social media posts&lt;/IDText&gt;&lt;DisplayText&gt;[21]&lt;/DisplayText&gt;&lt;record&gt;&lt;titles&gt;&lt;title&gt;Extractive adversarial networks: High-recall explanations for identifying personal attacks in social media posts&lt;/title&gt;&lt;secondary-title&gt;arXiv preprint arXiv:1809.01499&lt;/secondary-title&gt;&lt;/titles&gt;&lt;contributors&gt;&lt;authors&gt;&lt;author&gt;Carton, Samuel&lt;/author&gt;&lt;author&gt;Mei, Qiaozhu&lt;/author&gt;&lt;author&gt;Resnick, Paul&lt;/author&gt;&lt;/authors&gt;&lt;/contributors&gt;&lt;added-date format="utc"&gt;1662745701&lt;/added-date&gt;&lt;ref-type name="Journal Article"&gt;17&lt;/ref-type&gt;&lt;dates&gt;&lt;year&gt;2018&lt;/year&gt;&lt;/dates&gt;&lt;rec-number&gt;58&lt;/rec-number&gt;&lt;last-updated-date format="utc"&gt;1662745701&lt;/last-updated-date&gt;&lt;/record&gt;&lt;/Cite&gt;&lt;/EndNote&gt;</w:instrText>
      </w:r>
      <w:r w:rsidR="00B32A45">
        <w:fldChar w:fldCharType="separate"/>
      </w:r>
      <w:r w:rsidR="00807EA2">
        <w:rPr>
          <w:noProof/>
        </w:rPr>
        <w:t>[21]</w:t>
      </w:r>
      <w:r w:rsidR="00B32A45">
        <w:fldChar w:fldCharType="end"/>
      </w:r>
      <w:r>
        <w:t>,</w:t>
      </w:r>
      <w:r w:rsidR="00B32A45">
        <w:t xml:space="preserve"> </w:t>
      </w:r>
      <w:r w:rsidR="00B32A45">
        <w:fldChar w:fldCharType="begin"/>
      </w:r>
      <w:r w:rsidR="00807EA2">
        <w:instrText xml:space="preserve"> ADDIN EN.CITE &lt;EndNote&gt;&lt;Cite&gt;&lt;Author&gt;Ling&lt;/Author&gt;&lt;Year&gt;2017&lt;/Year&gt;&lt;IDText&gt;Program induction by rationale generation: Learning to solve and explain algebraic word problems&lt;/IDText&gt;&lt;DisplayText&gt;[22]&lt;/DisplayText&gt;&lt;record&gt;&lt;titles&gt;&lt;title&gt;Program induction by rationale generation: Learning to solve and explain algebraic word problems&lt;/title&gt;&lt;secondary-title&gt;arXiv preprint arXiv:1705.04146&lt;/secondary-title&gt;&lt;/titles&gt;&lt;contributors&gt;&lt;authors&gt;&lt;author&gt;Ling, Wang&lt;/author&gt;&lt;author&gt;Yogatama, Dani&lt;/author&gt;&lt;author&gt;Dyer, Chris&lt;/author&gt;&lt;author&gt;Blunsom, Phil&lt;/author&gt;&lt;/authors&gt;&lt;/contributors&gt;&lt;added-date format="utc"&gt;1662745709&lt;/added-date&gt;&lt;ref-type name="Journal Article"&gt;17&lt;/ref-type&gt;&lt;dates&gt;&lt;year&gt;2017&lt;/year&gt;&lt;/dates&gt;&lt;rec-number&gt;59&lt;/rec-number&gt;&lt;last-updated-date format="utc"&gt;1662745709&lt;/last-updated-date&gt;&lt;/record&gt;&lt;/Cite&gt;&lt;/EndNote&gt;</w:instrText>
      </w:r>
      <w:r w:rsidR="00B32A45">
        <w:fldChar w:fldCharType="separate"/>
      </w:r>
      <w:r w:rsidR="00807EA2">
        <w:rPr>
          <w:noProof/>
        </w:rPr>
        <w:t>[22]</w:t>
      </w:r>
      <w:r w:rsidR="00B32A45">
        <w:fldChar w:fldCharType="end"/>
      </w:r>
      <w:r>
        <w:t xml:space="preserve">. Human-centric evaluation is more straightforward and often involves a cluster of humans rating the explanations generated by the proposed XAI technique. </w:t>
      </w:r>
      <w:r w:rsidR="000D0A40">
        <w:fldChar w:fldCharType="begin"/>
      </w:r>
      <w:r w:rsidR="00807EA2">
        <w:instrText xml:space="preserve"> ADDIN EN.CITE &lt;EndNote&gt;&lt;Cite&gt;&lt;Author&gt;Mullenbach&lt;/Author&gt;&lt;Year&gt;2018&lt;/Year&gt;&lt;IDText&gt;Explainable prediction of medical codes from clinical text&lt;/IDText&gt;&lt;DisplayText&gt;[23]&lt;/DisplayText&gt;&lt;record&gt;&lt;titles&gt;&lt;title&gt;Explainable prediction of medical codes from clinical text&lt;/title&gt;&lt;secondary-title&gt;arXiv preprint arXiv:1802.05695&lt;/secondary-title&gt;&lt;/titles&gt;&lt;contributors&gt;&lt;authors&gt;&lt;author&gt;Mullenbach, James&lt;/author&gt;&lt;author&gt;Wiegreffe, Sarah&lt;/author&gt;&lt;author&gt;Duke, Jon&lt;/author&gt;&lt;author&gt;Sun, Jimeng&lt;/author&gt;&lt;author&gt;Eisenstein, Jacob&lt;/author&gt;&lt;/authors&gt;&lt;/contributors&gt;&lt;added-date format="utc"&gt;1662785856&lt;/added-date&gt;&lt;ref-type name="Journal Article"&gt;17&lt;/ref-type&gt;&lt;dates&gt;&lt;year&gt;2018&lt;/year&gt;&lt;/dates&gt;&lt;rec-number&gt;60&lt;/rec-number&gt;&lt;last-updated-date format="utc"&gt;1662785856&lt;/last-updated-date&gt;&lt;/record&gt;&lt;/Cite&gt;&lt;/EndNote&gt;</w:instrText>
      </w:r>
      <w:r w:rsidR="000D0A40">
        <w:fldChar w:fldCharType="separate"/>
      </w:r>
      <w:r w:rsidR="00807EA2">
        <w:rPr>
          <w:noProof/>
        </w:rPr>
        <w:t>[23]</w:t>
      </w:r>
      <w:r w:rsidR="000D0A40">
        <w:fldChar w:fldCharType="end"/>
      </w:r>
      <w:r>
        <w:t>,</w:t>
      </w:r>
      <w:r w:rsidR="000D0A40">
        <w:t xml:space="preserve"> </w:t>
      </w:r>
      <w:r w:rsidR="000D0A40">
        <w:fldChar w:fldCharType="begin"/>
      </w:r>
      <w:r w:rsidR="00807EA2">
        <w:instrText xml:space="preserve"> ADDIN EN.CITE &lt;EndNote&gt;&lt;Cite&gt;&lt;Author&gt;Dong&lt;/Author&gt;&lt;Year&gt;2019&lt;/Year&gt;&lt;IDText&gt;EditNTS: An neural programmer-interpreter model for sentence simplification through explicit editing&lt;/IDText&gt;&lt;DisplayText&gt;[24]&lt;/DisplayText&gt;&lt;record&gt;&lt;titles&gt;&lt;title&gt;EditNTS: An neural programmer-interpreter model for sentence simplification through explicit editing&lt;/title&gt;&lt;secondary-title&gt;arXiv preprint arXiv:1906.08104&lt;/secondary-title&gt;&lt;/titles&gt;&lt;contributors&gt;&lt;authors&gt;&lt;author&gt;Dong, Yue&lt;/author&gt;&lt;author&gt;Li, Zichao&lt;/author&gt;&lt;author&gt;Rezagholizadeh, Mehdi&lt;/author&gt;&lt;author&gt;Cheung, Jackie Chi Kit&lt;/author&gt;&lt;/authors&gt;&lt;/contributors&gt;&lt;added-date format="utc"&gt;1662785865&lt;/added-date&gt;&lt;ref-type name="Journal Article"&gt;17&lt;/ref-type&gt;&lt;dates&gt;&lt;year&gt;2019&lt;/year&gt;&lt;/dates&gt;&lt;rec-number&gt;61&lt;/rec-number&gt;&lt;last-updated-date format="utc"&gt;1662785865&lt;/last-updated-date&gt;&lt;/record&gt;&lt;/Cite&gt;&lt;/EndNote&gt;</w:instrText>
      </w:r>
      <w:r w:rsidR="000D0A40">
        <w:fldChar w:fldCharType="separate"/>
      </w:r>
      <w:r w:rsidR="00807EA2">
        <w:rPr>
          <w:noProof/>
        </w:rPr>
        <w:t>[24]</w:t>
      </w:r>
      <w:r w:rsidR="000D0A40">
        <w:fldChar w:fldCharType="end"/>
      </w:r>
      <w:r>
        <w:t xml:space="preserve">. However, the exact evaluation approach depends entirely on the evaluated factor, such as fidelity (the quality of generated explanations) and comprehensibility (the ability of a target group to understand the explanations or visualizations) </w:t>
      </w:r>
      <w:r w:rsidR="000D0A40">
        <w:fldChar w:fldCharType="begin"/>
      </w:r>
      <w:r w:rsidR="000D0A40">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0D0A40">
        <w:fldChar w:fldCharType="separate"/>
      </w:r>
      <w:r w:rsidR="000D0A40">
        <w:rPr>
          <w:noProof/>
        </w:rPr>
        <w:t>[1]</w:t>
      </w:r>
      <w:r w:rsidR="000D0A40">
        <w:fldChar w:fldCharType="end"/>
      </w:r>
      <w:r w:rsidR="000D0A40">
        <w:t xml:space="preserve">, </w:t>
      </w:r>
      <w:r w:rsidR="00EE2850">
        <w:fldChar w:fldCharType="begin"/>
      </w:r>
      <w:r w:rsidR="00807EA2">
        <w:instrText xml:space="preserve"> ADDIN EN.CITE &lt;EndNote&gt;&lt;Cite&gt;&lt;Author&gt;Lertvittayakumjorn&lt;/Author&gt;&lt;Year&gt;2019&lt;/Year&gt;&lt;IDText&gt;Human-grounded evaluations of explanation methods for text classification&lt;/IDText&gt;&lt;DisplayText&gt;[25]&lt;/DisplayText&gt;&lt;record&gt;&lt;titles&gt;&lt;title&gt;Human-grounded evaluations of explanation methods for text classification&lt;/title&gt;&lt;secondary-title&gt;arXiv preprint arXiv:1908.11355&lt;/secondary-title&gt;&lt;/titles&gt;&lt;contributors&gt;&lt;authors&gt;&lt;author&gt;Lertvittayakumjorn, Piyawat&lt;/author&gt;&lt;author&gt;Toni, Francesca&lt;/author&gt;&lt;/authors&gt;&lt;/contributors&gt;&lt;added-date format="utc"&gt;1662787719&lt;/added-date&gt;&lt;ref-type name="Journal Article"&gt;17&lt;/ref-type&gt;&lt;dates&gt;&lt;year&gt;2019&lt;/year&gt;&lt;/dates&gt;&lt;rec-number&gt;64&lt;/rec-number&gt;&lt;last-updated-date format="utc"&gt;1662787719&lt;/last-updated-date&gt;&lt;/record&gt;&lt;/Cite&gt;&lt;/EndNote&gt;</w:instrText>
      </w:r>
      <w:r w:rsidR="00EE2850">
        <w:fldChar w:fldCharType="separate"/>
      </w:r>
      <w:r w:rsidR="00807EA2">
        <w:rPr>
          <w:noProof/>
        </w:rPr>
        <w:t>[25]</w:t>
      </w:r>
      <w:r w:rsidR="00EE2850">
        <w:fldChar w:fldCharType="end"/>
      </w:r>
      <w:r>
        <w:t>.</w:t>
      </w:r>
      <w:r w:rsidR="00D61C4F">
        <w:t xml:space="preserve"> </w:t>
      </w:r>
      <w:r w:rsidR="00E30D48" w:rsidRPr="00E30D48">
        <w:t>According to one of the studies done by Robnik-Sikonja and Bohanec</w:t>
      </w:r>
      <w:r w:rsidR="00E30D48">
        <w:t xml:space="preserve"> </w:t>
      </w:r>
      <w:r w:rsidR="00E30D48">
        <w:fldChar w:fldCharType="begin"/>
      </w:r>
      <w:r w:rsidR="00807EA2">
        <w:instrText xml:space="preserve"> ADDIN EN.CITE &lt;EndNote&gt;&lt;Cite&gt;&lt;Author&gt;Robnik-Šikonja&lt;/Author&gt;&lt;Year&gt;2018&lt;/Year&gt;&lt;IDText&gt;Perturbation-based explanations of prediction models&lt;/IDText&gt;&lt;DisplayText&gt;[26]&lt;/DisplayText&gt;&lt;record&gt;&lt;titles&gt;&lt;title&gt;Perturbation-based explanations of prediction models&lt;/title&gt;&lt;secondary-title&gt;Human and machine learning&lt;/secondary-title&gt;&lt;/titles&gt;&lt;pages&gt;159-175&lt;/pages&gt;&lt;contributors&gt;&lt;authors&gt;&lt;author&gt;Robnik-Šikonja, Marko&lt;/author&gt;&lt;author&gt;Bohanec, Marko&lt;/author&gt;&lt;/authors&gt;&lt;/contributors&gt;&lt;added-date format="utc"&gt;1662985327&lt;/added-date&gt;&lt;ref-type name="Book Section"&gt;5&lt;/ref-type&gt;&lt;dates&gt;&lt;year&gt;2018&lt;/year&gt;&lt;/dates&gt;&lt;rec-number&gt;96&lt;/rec-number&gt;&lt;publisher&gt;Springer&lt;/publisher&gt;&lt;last-updated-date format="utc"&gt;1662985327&lt;/last-updated-date&gt;&lt;/record&gt;&lt;/Cite&gt;&lt;/EndNote&gt;</w:instrText>
      </w:r>
      <w:r w:rsidR="00E30D48">
        <w:fldChar w:fldCharType="separate"/>
      </w:r>
      <w:r w:rsidR="00807EA2">
        <w:rPr>
          <w:noProof/>
        </w:rPr>
        <w:t>[26]</w:t>
      </w:r>
      <w:r w:rsidR="00E30D48">
        <w:fldChar w:fldCharType="end"/>
      </w:r>
      <w:r w:rsidR="00E30D48" w:rsidRPr="00E30D48">
        <w:t>, XAI methods have four characteristics, namely, (1). Expressive power, (2) Translucency, (3) Portability, and (4) Algorithmic-complexity, and the same study mentions nine characteristics of explanations generated by an XAI method, namely, (1) Accuracy, (2) Fidelity, (3) Consistency, (4) Stability, (5) Comprehensibility, (6) Certainty, (7) Degree of Importance, (8) Novelty, and (9) Representativeness. These characteristics can assist in designing better XAI methods that can deliver high-quality explanations</w:t>
      </w:r>
      <w:r w:rsidR="00E30D48">
        <w:t xml:space="preserve"> </w:t>
      </w:r>
      <w:r w:rsidR="00E30D48">
        <w:fldChar w:fldCharType="begin"/>
      </w:r>
      <w:r w:rsidR="00807EA2">
        <w:instrText xml:space="preserve"> ADDIN EN.CITE &lt;EndNote&gt;&lt;Cite&gt;&lt;Author&gt;Molnar&lt;/Author&gt;&lt;Year&gt;2020&lt;/Year&gt;&lt;IDText&gt;Interpretable machine learning&lt;/IDText&gt;&lt;DisplayText&gt;[19]&lt;/DisplayText&gt;&lt;record&gt;&lt;isbn&gt;0244768528&lt;/isbn&gt;&lt;titles&gt;&lt;title&gt;Interpretable machine learning&lt;/title&gt;&lt;/titles&gt;&lt;contributors&gt;&lt;authors&gt;&lt;author&gt;Molnar, Christoph&lt;/author&gt;&lt;/authors&gt;&lt;/contributors&gt;&lt;added-date format="utc"&gt;1662737237&lt;/added-date&gt;&lt;ref-type name="Book"&gt;6&lt;/ref-type&gt;&lt;dates&gt;&lt;year&gt;2020&lt;/year&gt;&lt;/dates&gt;&lt;rec-number&gt;53&lt;/rec-number&gt;&lt;publisher&gt;Lulu. com&lt;/publisher&gt;&lt;last-updated-date format="utc"&gt;1662737237&lt;/last-updated-date&gt;&lt;/record&gt;&lt;/Cite&gt;&lt;/EndNote&gt;</w:instrText>
      </w:r>
      <w:r w:rsidR="00E30D48">
        <w:fldChar w:fldCharType="separate"/>
      </w:r>
      <w:r w:rsidR="00807EA2">
        <w:rPr>
          <w:noProof/>
        </w:rPr>
        <w:t>[19]</w:t>
      </w:r>
      <w:r w:rsidR="00E30D48">
        <w:fldChar w:fldCharType="end"/>
      </w:r>
      <w:r w:rsidR="00D61C4F" w:rsidRPr="00D61C4F">
        <w:t>.</w:t>
      </w:r>
    </w:p>
    <w:p w14:paraId="5E4F6C0A" w14:textId="11163C1B" w:rsidR="00522D90" w:rsidRDefault="007E33F2" w:rsidP="007E33F2">
      <w:pPr>
        <w:spacing w:before="0" w:line="360" w:lineRule="auto"/>
        <w:ind w:firstLine="360"/>
      </w:pPr>
      <w:r w:rsidRPr="007E33F2">
        <w:t>References</w:t>
      </w:r>
      <w:r>
        <w:t xml:space="preserve"> </w:t>
      </w:r>
      <w:r>
        <w:fldChar w:fldCharType="begin"/>
      </w:r>
      <w:r w:rsidR="00807EA2">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fldChar w:fldCharType="separate"/>
      </w:r>
      <w:r w:rsidR="00807EA2">
        <w:rPr>
          <w:noProof/>
        </w:rPr>
        <w:t>[11]</w:t>
      </w:r>
      <w:r>
        <w:fldChar w:fldCharType="end"/>
      </w:r>
      <w:r>
        <w:t xml:space="preserve"> and </w:t>
      </w:r>
      <w:r>
        <w:fldChar w:fldCharType="begin"/>
      </w:r>
      <w:r w:rsidR="00807EA2">
        <w:instrText xml:space="preserve"> ADDIN EN.CITE &lt;EndNote&gt;&lt;Cite&gt;&lt;Author&gt;Galitsky&lt;/Author&gt;&lt;Year&gt;2019&lt;/Year&gt;&lt;IDText&gt;Explainable machine learning for chatbots&lt;/IDText&gt;&lt;DisplayText&gt;[12]&lt;/DisplayText&gt;&lt;record&gt;&lt;titles&gt;&lt;title&gt;Explainable machine learning for chatbots&lt;/title&gt;&lt;secondary-title&gt;Developing Enterprise Chatbots&lt;/secondary-title&gt;&lt;/titles&gt;&lt;pages&gt;53-83&lt;/pages&gt;&lt;contributors&gt;&lt;authors&gt;&lt;author&gt;Galitsky, Boris&lt;/author&gt;&lt;author&gt;Goldberg, Saveli&lt;/author&gt;&lt;/authors&gt;&lt;/contributors&gt;&lt;added-date format="utc"&gt;1662679834&lt;/added-date&gt;&lt;ref-type name="Book Section"&gt;5&lt;/ref-type&gt;&lt;dates&gt;&lt;year&gt;2019&lt;/year&gt;&lt;/dates&gt;&lt;rec-number&gt;44&lt;/rec-number&gt;&lt;publisher&gt;Springer&lt;/publisher&gt;&lt;last-updated-date format="utc"&gt;1662679834&lt;/last-updated-date&gt;&lt;/record&gt;&lt;/Cite&gt;&lt;/EndNote&gt;</w:instrText>
      </w:r>
      <w:r>
        <w:fldChar w:fldCharType="separate"/>
      </w:r>
      <w:r w:rsidR="00807EA2">
        <w:rPr>
          <w:noProof/>
        </w:rPr>
        <w:t>[12]</w:t>
      </w:r>
      <w:r>
        <w:fldChar w:fldCharType="end"/>
      </w:r>
      <w:r w:rsidRPr="007E33F2">
        <w:t xml:space="preserve"> </w:t>
      </w:r>
      <w:r w:rsidR="00185F7E" w:rsidRPr="00185F7E">
        <w:t xml:space="preserve">reveal how blindly trusting black-box machine learning models has led to a pressing issue, why human interpretability for black-box models is essential, and how XAI can bridge the gap between interpretability and model </w:t>
      </w:r>
      <w:r w:rsidR="00185F7E" w:rsidRPr="00185F7E">
        <w:lastRenderedPageBreak/>
        <w:t xml:space="preserve">performance. </w:t>
      </w:r>
      <w:r w:rsidR="001F4145" w:rsidRPr="001F4145">
        <w:t>Reference</w:t>
      </w:r>
      <w:r w:rsidR="001F4145">
        <w:t xml:space="preserve"> </w:t>
      </w:r>
      <w:r w:rsidR="001F4145">
        <w:fldChar w:fldCharType="begin"/>
      </w:r>
      <w:r w:rsidR="001F4145">
        <w:instrText xml:space="preserve"> ADDIN EN.CITE &lt;EndNote&gt;&lt;Cite&gt;&lt;Author&gt;Marrakchi&lt;/Author&gt;&lt;Year&gt;2021&lt;/Year&gt;&lt;IDText&gt;Explaining by Conversing: The Argument for Conversational Xai Systems&lt;/IDText&gt;&lt;DisplayText&gt;[27]&lt;/DisplayText&gt;&lt;record&gt;&lt;titles&gt;&lt;title&gt;Explaining by Conversing: The Argument for Conversational Xai Systems&lt;/title&gt;&lt;/titles&gt;&lt;contributors&gt;&lt;authors&gt;&lt;author&gt;Marrakchi, Wassim&lt;/author&gt;&lt;/authors&gt;&lt;/contributors&gt;&lt;added-date format="utc"&gt;1662892699&lt;/added-date&gt;&lt;ref-type name="Thesis"&gt;32&lt;/ref-type&gt;&lt;dates&gt;&lt;year&gt;2021&lt;/year&gt;&lt;/dates&gt;&lt;rec-number&gt;66&lt;/rec-number&gt;&lt;publisher&gt;Harvard University&lt;/publisher&gt;&lt;last-updated-date format="utc"&gt;1662892699&lt;/last-updated-date&gt;&lt;/record&gt;&lt;/Cite&gt;&lt;/EndNote&gt;</w:instrText>
      </w:r>
      <w:r w:rsidR="001F4145">
        <w:fldChar w:fldCharType="separate"/>
      </w:r>
      <w:r w:rsidR="001F4145">
        <w:rPr>
          <w:noProof/>
        </w:rPr>
        <w:t>[27]</w:t>
      </w:r>
      <w:r w:rsidR="001F4145">
        <w:fldChar w:fldCharType="end"/>
      </w:r>
      <w:r w:rsidR="001F4145" w:rsidRPr="001F4145">
        <w:t xml:space="preserve"> has clearly stated the importance of explainability to reinforce decision-making outputs and support humanity's requirement for scientific understanding.</w:t>
      </w:r>
      <w:r w:rsidR="001F4145">
        <w:t xml:space="preserve"> </w:t>
      </w:r>
      <w:r w:rsidR="00185F7E" w:rsidRPr="00185F7E">
        <w:t xml:space="preserve">Conversational AI and advanced chatbot development platforms and tools can incorporate XAI to deliver insights into debugging ML models </w:t>
      </w:r>
      <w:r w:rsidR="009E4F0E">
        <w:t xml:space="preserve">utilized </w:t>
      </w:r>
      <w:r w:rsidR="00185F7E" w:rsidRPr="00185F7E">
        <w:t xml:space="preserve">in their natural language understanding (NLU) pipeline and drastically increase the reliability of various NLU models, including intent classification and entity annotation ML models. Conversational AI </w:t>
      </w:r>
      <w:r w:rsidR="00B51A80">
        <w:t>vendors</w:t>
      </w:r>
      <w:r w:rsidR="00185F7E" w:rsidRPr="00185F7E">
        <w:t xml:space="preserve"> will be able to deliver </w:t>
      </w:r>
      <w:r w:rsidR="004A45BC" w:rsidRPr="00185F7E">
        <w:t>exceptionally reliable</w:t>
      </w:r>
      <w:r w:rsidR="00185F7E" w:rsidRPr="00185F7E">
        <w:t xml:space="preserve"> </w:t>
      </w:r>
      <w:r w:rsidR="005D6C53" w:rsidRPr="005D6C53">
        <w:t>solutions</w:t>
      </w:r>
      <w:r w:rsidR="00185F7E" w:rsidRPr="00185F7E">
        <w:t xml:space="preserve"> with not just performance scores of the ML models utilized but with valid explanations to reinforce their </w:t>
      </w:r>
      <w:r w:rsidR="00680D4F" w:rsidRPr="00680D4F">
        <w:t>performance</w:t>
      </w:r>
      <w:r w:rsidR="00680D4F">
        <w:t xml:space="preserve"> </w:t>
      </w:r>
      <w:r w:rsidR="00185F7E" w:rsidRPr="00185F7E">
        <w:t xml:space="preserve">claims. </w:t>
      </w:r>
    </w:p>
    <w:p w14:paraId="0FB1EF7F" w14:textId="4538AF62" w:rsidR="007E33F2" w:rsidRDefault="00342AB6" w:rsidP="007E33F2">
      <w:pPr>
        <w:spacing w:before="0" w:line="360" w:lineRule="auto"/>
        <w:ind w:firstLine="360"/>
      </w:pPr>
      <w:r w:rsidRPr="00342AB6">
        <w:t xml:space="preserve">This research component focuses on devising a feature importance-based model-agnostic novel XAI technique and integrating it as a component of Kolloqe: a no-code conversational AI development platform delivered as the primary research output. The author of this research component evaluates the XAI technique introduced using human-centric evaluation strategies to quantify the effectiveness of explanations and </w:t>
      </w:r>
      <w:r w:rsidR="003F2C15" w:rsidRPr="00342AB6">
        <w:t xml:space="preserve">generated </w:t>
      </w:r>
      <w:r w:rsidRPr="00342AB6">
        <w:t xml:space="preserve">visualizations by assessing the (1) reliability of data instance-level explanations for non-experts, (2) reliability of data instance-level explanations for ML experts to perform feature selection, and (3) comprehensibility of the explanation visualizations. </w:t>
      </w:r>
      <w:r w:rsidR="0019538A" w:rsidRPr="0019538A">
        <w:t>Dual Interpretable Model Agnostic Explanations (DIME) XAI Python</w:t>
      </w:r>
      <w:r w:rsidR="0019538A">
        <w:t xml:space="preserve"> </w:t>
      </w:r>
      <w:r w:rsidRPr="00342AB6">
        <w:t>package</w:t>
      </w:r>
      <w:r w:rsidR="00E906DB">
        <w:rPr>
          <w:rStyle w:val="FootnoteReference"/>
        </w:rPr>
        <w:footnoteReference w:id="2"/>
      </w:r>
      <w:r w:rsidR="00E704A7" w:rsidRPr="00E704A7">
        <w:t xml:space="preserve"> is the main open-source contribution of this research component. DIME-XAI package allows chatbot developers and NLP researchers to enable explainability in Rasa Conversational AI projects without writing a single line of code</w:t>
      </w:r>
      <w:r w:rsidR="00BB19F1" w:rsidRPr="00BB19F1">
        <w:t>.</w:t>
      </w:r>
      <w:r>
        <w:t xml:space="preserve"> </w:t>
      </w:r>
    </w:p>
    <w:p w14:paraId="496E3371" w14:textId="151EDAA2" w:rsidR="00C718BA" w:rsidRDefault="00C718BA" w:rsidP="003C6C5E">
      <w:pPr>
        <w:pStyle w:val="Heading2"/>
        <w:numPr>
          <w:ilvl w:val="1"/>
          <w:numId w:val="1"/>
        </w:numPr>
        <w:spacing w:before="0" w:after="240" w:line="360" w:lineRule="auto"/>
      </w:pPr>
      <w:bookmarkStart w:id="23" w:name="_Toc117094330"/>
      <w:r>
        <w:t>Research Gap</w:t>
      </w:r>
      <w:bookmarkEnd w:id="23"/>
    </w:p>
    <w:p w14:paraId="52882E81" w14:textId="743C62F8" w:rsidR="00C718BA" w:rsidRDefault="00787A49" w:rsidP="00CC6FEF">
      <w:pPr>
        <w:spacing w:before="0" w:line="360" w:lineRule="auto"/>
        <w:ind w:firstLine="360"/>
      </w:pPr>
      <w:r w:rsidRPr="00787A49">
        <w:t>Despite XAI being an emerging field relatively young, a few studies have focused on explaining black-box models concerning the NLP domain, and most studies have presented explanations using token-level contributions to justify the model decisions</w:t>
      </w:r>
      <w:r w:rsidR="006E0B02" w:rsidRPr="006E0B02">
        <w:t xml:space="preserve"> </w:t>
      </w:r>
      <w:r w:rsidR="00DE40EA">
        <w:fldChar w:fldCharType="begin"/>
      </w:r>
      <w:r w:rsidR="00DE40EA">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DE40EA">
        <w:fldChar w:fldCharType="separate"/>
      </w:r>
      <w:r w:rsidR="00DE40EA">
        <w:rPr>
          <w:noProof/>
        </w:rPr>
        <w:t>[1]</w:t>
      </w:r>
      <w:r w:rsidR="00DE40EA">
        <w:fldChar w:fldCharType="end"/>
      </w:r>
      <w:r w:rsidR="006E0B02" w:rsidRPr="006E0B02">
        <w:t xml:space="preserve">. </w:t>
      </w:r>
      <w:r w:rsidR="00B03A95" w:rsidRPr="00B03A95">
        <w:t>Recently published literature surveys and research</w:t>
      </w:r>
      <w:r w:rsidR="006E0B02" w:rsidRPr="006E0B02">
        <w:t xml:space="preserve"> </w:t>
      </w:r>
      <w:r w:rsidR="008E54D5">
        <w:fldChar w:fldCharType="begin"/>
      </w:r>
      <w:r w:rsidR="008E54D5">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8E54D5">
        <w:fldChar w:fldCharType="separate"/>
      </w:r>
      <w:r w:rsidR="008E54D5">
        <w:rPr>
          <w:noProof/>
        </w:rPr>
        <w:t>[1]</w:t>
      </w:r>
      <w:r w:rsidR="008E54D5">
        <w:fldChar w:fldCharType="end"/>
      </w:r>
      <w:r w:rsidR="008E54D5">
        <w:t>,</w:t>
      </w:r>
      <w:r w:rsidR="00903D78">
        <w:t xml:space="preserve"> </w:t>
      </w:r>
      <w:r w:rsidR="00903D78">
        <w:fldChar w:fldCharType="begin"/>
      </w:r>
      <w:r w:rsidR="00807EA2">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rsidR="00903D78">
        <w:fldChar w:fldCharType="separate"/>
      </w:r>
      <w:r w:rsidR="00807EA2">
        <w:rPr>
          <w:noProof/>
        </w:rPr>
        <w:t>[11]</w:t>
      </w:r>
      <w:r w:rsidR="00903D78">
        <w:fldChar w:fldCharType="end"/>
      </w:r>
      <w:r w:rsidR="00903D78" w:rsidRPr="006E0B02">
        <w:t xml:space="preserve">, </w:t>
      </w:r>
      <w:r w:rsidR="00903D78">
        <w:fldChar w:fldCharType="begin"/>
      </w:r>
      <w:r w:rsidR="00807EA2">
        <w:instrText xml:space="preserve"> ADDIN EN.CITE &lt;EndNote&gt;&lt;Cite&gt;&lt;Author&gt;Islam&lt;/Author&gt;&lt;Year&gt;2021&lt;/Year&gt;&lt;IDText&gt;Explainable artificial intelligence approaches: A survey&lt;/IDText&gt;&lt;DisplayText&gt;[14]&lt;/DisplayText&gt;&lt;record&gt;&lt;titles&gt;&lt;title&gt;Explainable artificial intelligence approaches: A survey&lt;/title&gt;&lt;secondary-title&gt;arXiv preprint arXiv:2101.09429&lt;/secondary-title&gt;&lt;/titles&gt;&lt;contributors&gt;&lt;authors&gt;&lt;author&gt;Islam, Sheikh Rabiul&lt;/author&gt;&lt;author&gt;Eberle, William&lt;/author&gt;&lt;author&gt;Ghafoor, Sheikh Khaled&lt;/author&gt;&lt;author&gt;Ahmed, Mohiuddin&lt;/author&gt;&lt;/authors&gt;&lt;/contributors&gt;&lt;added-date format="utc"&gt;1662737764&lt;/added-date&gt;&lt;ref-type name="Journal Article"&gt;17&lt;/ref-type&gt;&lt;dates&gt;&lt;year&gt;2021&lt;/year&gt;&lt;/dates&gt;&lt;rec-number&gt;55&lt;/rec-number&gt;&lt;last-updated-date format="utc"&gt;1662737764&lt;/last-updated-date&gt;&lt;/record&gt;&lt;/Cite&gt;&lt;/EndNote&gt;</w:instrText>
      </w:r>
      <w:r w:rsidR="00903D78">
        <w:fldChar w:fldCharType="separate"/>
      </w:r>
      <w:r w:rsidR="00807EA2">
        <w:rPr>
          <w:noProof/>
        </w:rPr>
        <w:t>[14]</w:t>
      </w:r>
      <w:r w:rsidR="00903D78">
        <w:fldChar w:fldCharType="end"/>
      </w:r>
      <w:r w:rsidR="00903D78" w:rsidRPr="006E0B02">
        <w:t>,</w:t>
      </w:r>
      <w:r w:rsidR="00903D78">
        <w:t xml:space="preserve"> </w:t>
      </w:r>
      <w:r w:rsidR="00903D78">
        <w:fldChar w:fldCharType="begin"/>
      </w:r>
      <w:r w:rsidR="00807EA2">
        <w:instrText xml:space="preserve"> ADDIN EN.CITE &lt;EndNote&gt;&lt;Cite&gt;&lt;Author&gt;Gohel&lt;/Author&gt;&lt;Year&gt;2021&lt;/Year&gt;&lt;IDText&gt;Explainable AI: current status and future directions&lt;/IDText&gt;&lt;DisplayText&gt;[18]&lt;/DisplayText&gt;&lt;record&gt;&lt;titles&gt;&lt;title&gt;Explainable AI: current status and future directions&lt;/title&gt;&lt;secondary-title&gt;arXiv preprint arXiv:2107.07045&lt;/secondary-title&gt;&lt;/titles&gt;&lt;contributors&gt;&lt;authors&gt;&lt;author&gt;Gohel, Prashant&lt;/author&gt;&lt;author&gt;Singh, Priyanka&lt;/author&gt;&lt;author&gt;Mohanty, Manoranjan&lt;/author&gt;&lt;/authors&gt;&lt;/contributors&gt;&lt;added-date format="utc"&gt;1662739338&lt;/added-date&gt;&lt;ref-type name="Journal Article"&gt;17&lt;/ref-type&gt;&lt;dates&gt;&lt;year&gt;2021&lt;/year&gt;&lt;/dates&gt;&lt;rec-number&gt;57&lt;/rec-number&gt;&lt;last-updated-date format="utc"&gt;1662739338&lt;/last-updated-date&gt;&lt;/record&gt;&lt;/Cite&gt;&lt;/EndNote&gt;</w:instrText>
      </w:r>
      <w:r w:rsidR="00903D78">
        <w:fldChar w:fldCharType="separate"/>
      </w:r>
      <w:r w:rsidR="00807EA2">
        <w:rPr>
          <w:noProof/>
        </w:rPr>
        <w:t>[18]</w:t>
      </w:r>
      <w:r w:rsidR="00903D78">
        <w:fldChar w:fldCharType="end"/>
      </w:r>
      <w:r w:rsidR="00903D78">
        <w:t>, and</w:t>
      </w:r>
      <w:r w:rsidR="008E54D5">
        <w:t xml:space="preserve"> </w:t>
      </w:r>
      <w:r w:rsidR="003C322A">
        <w:fldChar w:fldCharType="begin"/>
      </w:r>
      <w:r w:rsidR="001F4145">
        <w:instrText xml:space="preserve"> ADDIN EN.CITE &lt;EndNote&gt;&lt;Cite&gt;&lt;Author&gt;Caldarini&lt;/Author&gt;&lt;Year&gt;2022&lt;/Year&gt;&lt;IDText&gt;A literature survey of recent advances in chatbots&lt;/IDText&gt;&lt;DisplayText&gt;[28]&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sidR="003C322A">
        <w:fldChar w:fldCharType="separate"/>
      </w:r>
      <w:r w:rsidR="001F4145">
        <w:rPr>
          <w:noProof/>
        </w:rPr>
        <w:t>[28]</w:t>
      </w:r>
      <w:r w:rsidR="003C322A">
        <w:fldChar w:fldCharType="end"/>
      </w:r>
      <w:r w:rsidR="00903D78">
        <w:t xml:space="preserve"> </w:t>
      </w:r>
      <w:r w:rsidR="000F54F1" w:rsidRPr="000F54F1">
        <w:t>were immensely helpful in getting an idea about the existing research gap through exploring the current state of XAI in the NLP domain. XAI research such as</w:t>
      </w:r>
      <w:r w:rsidR="006E0B02" w:rsidRPr="006E0B02">
        <w:t xml:space="preserve"> LIME</w:t>
      </w:r>
      <w:r w:rsidR="00966918">
        <w:t xml:space="preserve"> </w:t>
      </w:r>
      <w:r w:rsidR="00966918">
        <w:lastRenderedPageBreak/>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966918">
        <w:fldChar w:fldCharType="separate"/>
      </w:r>
      <w:r w:rsidR="00807EA2">
        <w:rPr>
          <w:noProof/>
        </w:rPr>
        <w:t>[15]</w:t>
      </w:r>
      <w:r w:rsidR="00966918">
        <w:fldChar w:fldCharType="end"/>
      </w:r>
      <w:r w:rsidR="000F54F1">
        <w:t xml:space="preserve">, </w:t>
      </w:r>
      <w:r w:rsidR="006E0B02" w:rsidRPr="006E0B02">
        <w:t>SHAP</w:t>
      </w:r>
      <w:r w:rsidR="00966918">
        <w:t xml:space="preserve"> </w:t>
      </w:r>
      <w:r w:rsidR="00966918">
        <w:fldChar w:fldCharType="begin"/>
      </w:r>
      <w:r w:rsidR="00807EA2">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966918">
        <w:fldChar w:fldCharType="separate"/>
      </w:r>
      <w:r w:rsidR="00807EA2">
        <w:rPr>
          <w:noProof/>
        </w:rPr>
        <w:t>[16]</w:t>
      </w:r>
      <w:r w:rsidR="00966918">
        <w:fldChar w:fldCharType="end"/>
      </w:r>
      <w:r w:rsidR="006E0B02" w:rsidRPr="006E0B02">
        <w:t xml:space="preserve">  and </w:t>
      </w:r>
      <w:r w:rsidR="00966918">
        <w:t>XAI</w:t>
      </w:r>
      <w:r w:rsidR="006E0B02" w:rsidRPr="006E0B02">
        <w:t xml:space="preserve"> libraries such as Explain Like I'm Five (ELI5) </w:t>
      </w:r>
      <w:r w:rsidR="00966918">
        <w:fldChar w:fldCharType="begin"/>
      </w:r>
      <w:r w:rsidR="001F4145">
        <w:instrText xml:space="preserve"> ADDIN EN.CITE &lt;EndNote&gt;&lt;Cite&gt;&lt;Author&gt;Korobov&lt;/Author&gt;&lt;Year&gt;2016&lt;/Year&gt;&lt;IDText&gt;Overview — ELI5 0.11.0 documentation&lt;/IDText&gt;&lt;DisplayText&gt;[29]&lt;/DisplayText&gt;&lt;record&gt;&lt;urls&gt;&lt;related-urls&gt;&lt;url&gt;https://eli5.readthedocs.io/en/latest/overview.html&lt;/url&gt;&lt;/related-urls&gt;&lt;/urls&gt;&lt;titles&gt;&lt;title&gt;Overview — ELI5 0.11.0 documentation&lt;/title&gt;&lt;/titles&gt;&lt;number&gt;Aug. 22,&lt;/number&gt;&lt;contributors&gt;&lt;authors&gt;&lt;author&gt;Korobov    Mikhail&lt;/author&gt;&lt;/authors&gt;&lt;/contributors&gt;&lt;added-date format="utc"&gt;1661764597&lt;/added-date&gt;&lt;ref-type name="Web Page"&gt;12&lt;/ref-type&gt;&lt;dates&gt;&lt;year&gt;2016&lt;/year&gt;&lt;/dates&gt;&lt;rec-number&gt;24&lt;/rec-number&gt;&lt;last-updated-date format="utc"&gt;1661764736&lt;/last-updated-date&gt;&lt;volume&gt;2022&lt;/volume&gt;&lt;/record&gt;&lt;/Cite&gt;&lt;/EndNote&gt;</w:instrText>
      </w:r>
      <w:r w:rsidR="00966918">
        <w:fldChar w:fldCharType="separate"/>
      </w:r>
      <w:r w:rsidR="001F4145">
        <w:rPr>
          <w:noProof/>
        </w:rPr>
        <w:t>[29]</w:t>
      </w:r>
      <w:r w:rsidR="00966918">
        <w:fldChar w:fldCharType="end"/>
      </w:r>
      <w:r w:rsidR="006E0B02" w:rsidRPr="006E0B02">
        <w:t xml:space="preserve"> </w:t>
      </w:r>
      <w:r w:rsidR="000A4EB0" w:rsidRPr="000A4EB0">
        <w:t>have discussed diverse approaches to implement explainability for both NLP and non-NLP ML models</w:t>
      </w:r>
      <w:r w:rsidR="006E0B02" w:rsidRPr="006E0B02">
        <w:t>.</w:t>
      </w:r>
      <w:r w:rsidR="00636DDB">
        <w:t xml:space="preserve"> </w:t>
      </w:r>
      <w:r w:rsidR="00B35A5F" w:rsidRPr="00B35A5F">
        <w:t>This section defines the research gap under explainability in NLP and explainability in chatbot development platforms.</w:t>
      </w:r>
    </w:p>
    <w:p w14:paraId="2B2A3E1A" w14:textId="61F3E027" w:rsidR="003618B7" w:rsidRDefault="001A3A08" w:rsidP="003C6C5E">
      <w:pPr>
        <w:pStyle w:val="Heading3"/>
        <w:numPr>
          <w:ilvl w:val="2"/>
          <w:numId w:val="1"/>
        </w:numPr>
        <w:spacing w:before="0" w:after="240"/>
      </w:pPr>
      <w:bookmarkStart w:id="24" w:name="_Toc117094331"/>
      <w:r>
        <w:t xml:space="preserve">Explainability </w:t>
      </w:r>
      <w:r w:rsidR="00092013">
        <w:t>for</w:t>
      </w:r>
      <w:r>
        <w:t xml:space="preserve"> NLP</w:t>
      </w:r>
      <w:bookmarkEnd w:id="24"/>
    </w:p>
    <w:p w14:paraId="62AE4B46" w14:textId="7A376073" w:rsidR="00564EEE" w:rsidRDefault="00141E5D" w:rsidP="00602EF2">
      <w:pPr>
        <w:spacing w:before="0" w:line="360" w:lineRule="auto"/>
        <w:ind w:firstLine="360"/>
      </w:pPr>
      <w:r w:rsidRPr="00141E5D">
        <w:t xml:space="preserve">LIME has discussed generating local interpretable explanations in a model-agnostic manner, taking a trained model and relevant set of classes as arguments to the LIME text explainer and training a local interpretable surrogate model </w:t>
      </w:r>
      <w:r w:rsidR="00564EEE">
        <w:fldChar w:fldCharType="begin"/>
      </w:r>
      <w:r w:rsidR="00807EA2">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564EEE">
        <w:fldChar w:fldCharType="separate"/>
      </w:r>
      <w:r w:rsidR="00807EA2">
        <w:rPr>
          <w:noProof/>
        </w:rPr>
        <w:t>[15]</w:t>
      </w:r>
      <w:r w:rsidR="00564EEE">
        <w:fldChar w:fldCharType="end"/>
      </w:r>
      <w:r w:rsidR="00564EEE" w:rsidRPr="00564EEE">
        <w:t xml:space="preserve">. </w:t>
      </w:r>
      <w:r w:rsidR="009F2BBE" w:rsidRPr="009F2BBE">
        <w:t>LIME offers a Python implementation</w:t>
      </w:r>
      <w:r w:rsidR="008D08AC">
        <w:rPr>
          <w:rStyle w:val="FootnoteReference"/>
        </w:rPr>
        <w:footnoteReference w:id="3"/>
      </w:r>
      <w:r w:rsidR="009F2BBE" w:rsidRPr="009F2BBE">
        <w:t xml:space="preserve"> </w:t>
      </w:r>
      <w:r w:rsidR="00332BFA" w:rsidRPr="00332BFA">
        <w:t>with built-in support for sci-kit learn-based classification models, and on top of that, it supports any classification model that can output class probabilities for a given data instance, which makes LIME model-agnostic, as its name suggests. In addition to text classifiers, LIME has extensive support for diverse ML model categories, including image classifiers and classifiers trained on tabular data (both numerical and categorical). However, the paper explains that identifying global faithfulness remains a challenge in complex black-box models and suggests that the explanations should be at least locally faithful. In short, the local fidelity of LIME explanations does not necessarily guarantee global faithfulness. Another noticeable issue with LIME is the instability of the delivered explanations</w:t>
      </w:r>
      <w:r w:rsidR="00147986" w:rsidRPr="00147986">
        <w:t xml:space="preserve"> </w:t>
      </w:r>
      <w:r w:rsidR="00147986">
        <w:fldChar w:fldCharType="begin"/>
      </w:r>
      <w:r w:rsidR="001F4145">
        <w:instrText xml:space="preserve"> ADDIN EN.CITE &lt;EndNote&gt;&lt;Cite&gt;&lt;Author&gt;Alvarez-Melis&lt;/Author&gt;&lt;Year&gt;2018&lt;/Year&gt;&lt;IDText&gt;On the robustness of interpretability methods&lt;/IDText&gt;&lt;DisplayText&gt;[30]&lt;/DisplayText&gt;&lt;record&gt;&lt;titles&gt;&lt;title&gt;On the robustness of interpretability methods&lt;/title&gt;&lt;secondary-title&gt;arXiv preprint arXiv:1806.08049&lt;/secondary-title&gt;&lt;/titles&gt;&lt;contributors&gt;&lt;authors&gt;&lt;author&gt;Alvarez-Melis, David&lt;/author&gt;&lt;author&gt;Jaakkola, Tommi S&lt;/author&gt;&lt;/authors&gt;&lt;/contributors&gt;&lt;added-date format="utc"&gt;1663028981&lt;/added-date&gt;&lt;ref-type name="Journal Article"&gt;17&lt;/ref-type&gt;&lt;dates&gt;&lt;year&gt;2018&lt;/year&gt;&lt;/dates&gt;&lt;rec-number&gt;98&lt;/rec-number&gt;&lt;last-updated-date format="utc"&gt;1663028981&lt;/last-updated-date&gt;&lt;/record&gt;&lt;/Cite&gt;&lt;/EndNote&gt;</w:instrText>
      </w:r>
      <w:r w:rsidR="00147986">
        <w:fldChar w:fldCharType="separate"/>
      </w:r>
      <w:r w:rsidR="001F4145">
        <w:rPr>
          <w:noProof/>
        </w:rPr>
        <w:t>[30]</w:t>
      </w:r>
      <w:r w:rsidR="00147986">
        <w:fldChar w:fldCharType="end"/>
      </w:r>
      <w:r w:rsidR="00147986" w:rsidRPr="00147986">
        <w:t>.</w:t>
      </w:r>
      <w:r w:rsidR="00EF4A33">
        <w:t xml:space="preserve"> </w:t>
      </w:r>
      <w:r w:rsidR="00BA5564">
        <w:fldChar w:fldCharType="begin"/>
      </w:r>
      <w:r w:rsidR="00BA5564">
        <w:instrText xml:space="preserve"> REF _Ref113944527 \h </w:instrText>
      </w:r>
      <w:r w:rsidR="00BA5564">
        <w:fldChar w:fldCharType="separate"/>
      </w:r>
      <w:r w:rsidR="00BA5564">
        <w:t>Figure 1.2.1.</w:t>
      </w:r>
      <w:r w:rsidR="00BA5564">
        <w:rPr>
          <w:noProof/>
        </w:rPr>
        <w:t>1</w:t>
      </w:r>
      <w:r w:rsidR="00BA5564">
        <w:fldChar w:fldCharType="end"/>
      </w:r>
      <w:r w:rsidR="00BA5564">
        <w:t xml:space="preserve"> </w:t>
      </w:r>
      <w:r w:rsidR="00BF30B8" w:rsidRPr="00BF30B8">
        <w:t>depicts two LIME explanations for the same data instance. Although the feature score ranking of the first explanation (a) and the second explanation (b) remains intact, individual feature importance scores are inconsistent. Reference</w:t>
      </w:r>
      <w:r w:rsidR="0083738E" w:rsidRPr="0083738E">
        <w:t xml:space="preserve"> </w:t>
      </w:r>
      <w:r w:rsidR="0083738E">
        <w:fldChar w:fldCharType="begin"/>
      </w:r>
      <w:r w:rsidR="001F4145">
        <w:instrText xml:space="preserve"> ADDIN EN.CITE &lt;EndNote&gt;&lt;Cite&gt;&lt;Author&gt;Alvarez-Melis&lt;/Author&gt;&lt;Year&gt;2018&lt;/Year&gt;&lt;IDText&gt;On the robustness of interpretability methods&lt;/IDText&gt;&lt;DisplayText&gt;[30]&lt;/DisplayText&gt;&lt;record&gt;&lt;titles&gt;&lt;title&gt;On the robustness of interpretability methods&lt;/title&gt;&lt;secondary-title&gt;arXiv preprint arXiv:1806.08049&lt;/secondary-title&gt;&lt;/titles&gt;&lt;contributors&gt;&lt;authors&gt;&lt;author&gt;Alvarez-Melis, David&lt;/author&gt;&lt;author&gt;Jaakkola, Tommi S&lt;/author&gt;&lt;/authors&gt;&lt;/contributors&gt;&lt;added-date format="utc"&gt;1663028981&lt;/added-date&gt;&lt;ref-type name="Journal Article"&gt;17&lt;/ref-type&gt;&lt;dates&gt;&lt;year&gt;2018&lt;/year&gt;&lt;/dates&gt;&lt;rec-number&gt;98&lt;/rec-number&gt;&lt;last-updated-date format="utc"&gt;1663028981&lt;/last-updated-date&gt;&lt;/record&gt;&lt;/Cite&gt;&lt;/EndNote&gt;</w:instrText>
      </w:r>
      <w:r w:rsidR="0083738E">
        <w:fldChar w:fldCharType="separate"/>
      </w:r>
      <w:r w:rsidR="001F4145">
        <w:rPr>
          <w:noProof/>
        </w:rPr>
        <w:t>[30]</w:t>
      </w:r>
      <w:r w:rsidR="0083738E">
        <w:fldChar w:fldCharType="end"/>
      </w:r>
      <w:r w:rsidR="0083738E" w:rsidRPr="0083738E">
        <w:t xml:space="preserve"> </w:t>
      </w:r>
      <w:r w:rsidR="00E53834" w:rsidRPr="00E53834">
        <w:t>explains LIME explanation instability in detail by taking two close data points and their LIME explanations</w:t>
      </w:r>
      <w:r w:rsidR="0083738E" w:rsidRPr="0083738E">
        <w:t>.</w:t>
      </w:r>
      <w:r w:rsidR="00A26394">
        <w:t xml:space="preserve"> </w:t>
      </w:r>
    </w:p>
    <w:p w14:paraId="6795E450" w14:textId="5FE43288" w:rsidR="00040022" w:rsidRDefault="002210F3" w:rsidP="00040022">
      <w:pPr>
        <w:spacing w:before="0" w:line="360" w:lineRule="auto"/>
        <w:ind w:firstLine="360"/>
      </w:pPr>
      <w:r w:rsidRPr="002210F3">
        <w:t>SHAP paper discusses a slightly different approach to explaining individual predictions. SHAP estimates local feature contributions toward a specific model prediction inspired by shapely values found in cooperative game theory</w:t>
      </w:r>
      <w:r w:rsidR="00BB4199" w:rsidRPr="00BB4199">
        <w:t xml:space="preserve"> </w:t>
      </w:r>
      <w:r w:rsidR="00C85770">
        <w:fldChar w:fldCharType="begin"/>
      </w:r>
      <w:r w:rsidR="00807EA2">
        <w:instrText xml:space="preserve"> ADDIN EN.CITE &lt;EndNote&gt;&lt;Cite&gt;&lt;Author&gt;Shapley&lt;/Author&gt;&lt;Year&gt;2016&lt;/Year&gt;&lt;IDText&gt;17. A value for n-person games&lt;/IDText&gt;&lt;DisplayText&gt;[17]&lt;/DisplayText&gt;&lt;record&gt;&lt;isbn&gt;1400881978&lt;/isbn&gt;&lt;titles&gt;&lt;title&gt;17. A value for n-person games&lt;/title&gt;&lt;secondary-title&gt;Contributions to the Theory of Games (AM-28), Volume II&lt;/secondary-title&gt;&lt;/titles&gt;&lt;pages&gt;307-318&lt;/pages&gt;&lt;contributors&gt;&lt;authors&gt;&lt;author&gt;Shapley, Lloyd S&lt;/author&gt;&lt;/authors&gt;&lt;/contributors&gt;&lt;added-date format="utc"&gt;1661757205&lt;/added-date&gt;&lt;ref-type name="Book Section"&gt;5&lt;/ref-type&gt;&lt;dates&gt;&lt;year&gt;2016&lt;/year&gt;&lt;/dates&gt;&lt;rec-number&gt;15&lt;/rec-number&gt;&lt;publisher&gt;Princeton University Press&lt;/publisher&gt;&lt;last-updated-date format="utc"&gt;1661757205&lt;/last-updated-date&gt;&lt;/record&gt;&lt;/Cite&gt;&lt;/EndNote&gt;</w:instrText>
      </w:r>
      <w:r w:rsidR="00C85770">
        <w:fldChar w:fldCharType="separate"/>
      </w:r>
      <w:r w:rsidR="00807EA2">
        <w:rPr>
          <w:noProof/>
        </w:rPr>
        <w:t>[17]</w:t>
      </w:r>
      <w:r w:rsidR="00C85770">
        <w:fldChar w:fldCharType="end"/>
      </w:r>
      <w:r w:rsidR="00BB4199" w:rsidRPr="00BB4199">
        <w:t xml:space="preserve"> </w:t>
      </w:r>
      <w:r w:rsidR="00451524" w:rsidRPr="00451524">
        <w:t xml:space="preserve">and LIME. </w:t>
      </w:r>
      <w:r w:rsidR="000C36A8" w:rsidRPr="000C36A8">
        <w:t xml:space="preserve">The authors introduce a few </w:t>
      </w:r>
      <w:r w:rsidR="00CD1273">
        <w:t>implementations</w:t>
      </w:r>
      <w:r w:rsidR="00117A48">
        <w:t xml:space="preserve"> of SHAP</w:t>
      </w:r>
      <w:r w:rsidR="007858F9">
        <w:rPr>
          <w:rStyle w:val="FootnoteReference"/>
        </w:rPr>
        <w:footnoteReference w:id="4"/>
      </w:r>
      <w:r w:rsidR="000C36A8" w:rsidRPr="000C36A8">
        <w:t>, including KernalSHAP, TreeSHAP, and DeepSHAP</w:t>
      </w:r>
      <w:r w:rsidR="00451524" w:rsidRPr="00451524">
        <w:t>.</w:t>
      </w:r>
      <w:r w:rsidR="00B40903">
        <w:t xml:space="preserve"> </w:t>
      </w:r>
      <w:r w:rsidR="00B40903" w:rsidRPr="00B40903">
        <w:t xml:space="preserve">KernalSHAP is an estimation approach for </w:t>
      </w:r>
      <w:r w:rsidR="00B40903" w:rsidRPr="00B40903">
        <w:lastRenderedPageBreak/>
        <w:t xml:space="preserve">Shapley values since directly calculating Shapley values is computationally intensive. TreeSHAP is the estimation method that the authors have introduced for tree-based classifiers, and DeepSHAP is for explaining deep learning models such as TensorFlow and Keras. SHAP also can calculate </w:t>
      </w:r>
      <w:r w:rsidR="00D454E0">
        <w:t>GFI</w:t>
      </w:r>
      <w:r w:rsidR="00B40903" w:rsidRPr="00B40903">
        <w:t xml:space="preserve"> by </w:t>
      </w:r>
      <w:r w:rsidR="00287E87" w:rsidRPr="00287E87">
        <w:t>aggregating</w:t>
      </w:r>
      <w:r w:rsidR="00287E87">
        <w:t xml:space="preserve"> </w:t>
      </w:r>
      <w:r w:rsidR="00B40903" w:rsidRPr="00B40903">
        <w:t>the absolute SHAP values of individual features. Since KernalSHAP is somewhat slow, utilizing SHAP to compute feature importance globally is considered impractical</w:t>
      </w:r>
      <w:r w:rsidR="00BB4199" w:rsidRPr="00BB4199">
        <w:t xml:space="preserve"> </w:t>
      </w:r>
      <w:r w:rsidR="00C85770">
        <w:fldChar w:fldCharType="begin"/>
      </w:r>
      <w:r w:rsidR="00807EA2">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C85770">
        <w:fldChar w:fldCharType="separate"/>
      </w:r>
      <w:r w:rsidR="00807EA2">
        <w:rPr>
          <w:noProof/>
        </w:rPr>
        <w:t>[16]</w:t>
      </w:r>
      <w:r w:rsidR="00C85770">
        <w:fldChar w:fldCharType="end"/>
      </w:r>
      <w:r w:rsidR="00E05E0F">
        <w:t xml:space="preserve">, </w:t>
      </w:r>
      <w:r w:rsidR="00E05E0F">
        <w:fldChar w:fldCharType="begin"/>
      </w:r>
      <w:r w:rsidR="00807EA2">
        <w:instrText xml:space="preserve"> ADDIN EN.CITE &lt;EndNote&gt;&lt;Cite&gt;&lt;Author&gt;Molnar&lt;/Author&gt;&lt;Year&gt;2020&lt;/Year&gt;&lt;IDText&gt;Interpretable machine learning&lt;/IDText&gt;&lt;DisplayText&gt;[19]&lt;/DisplayText&gt;&lt;record&gt;&lt;isbn&gt;0244768528&lt;/isbn&gt;&lt;titles&gt;&lt;title&gt;Interpretable machine learning&lt;/title&gt;&lt;/titles&gt;&lt;contributors&gt;&lt;authors&gt;&lt;author&gt;Molnar, Christoph&lt;/author&gt;&lt;/authors&gt;&lt;/contributors&gt;&lt;added-date format="utc"&gt;1662737237&lt;/added-date&gt;&lt;ref-type name="Book"&gt;6&lt;/ref-type&gt;&lt;dates&gt;&lt;year&gt;2020&lt;/year&gt;&lt;/dates&gt;&lt;rec-number&gt;53&lt;/rec-number&gt;&lt;publisher&gt;Lulu. com&lt;/publisher&gt;&lt;last-updated-date format="utc"&gt;1662737237&lt;/last-updated-date&gt;&lt;/record&gt;&lt;/Cite&gt;&lt;/EndNote&gt;</w:instrText>
      </w:r>
      <w:r w:rsidR="00E05E0F">
        <w:fldChar w:fldCharType="separate"/>
      </w:r>
      <w:r w:rsidR="00807EA2">
        <w:rPr>
          <w:noProof/>
        </w:rPr>
        <w:t>[19]</w:t>
      </w:r>
      <w:r w:rsidR="00E05E0F">
        <w:fldChar w:fldCharType="end"/>
      </w:r>
      <w:r w:rsidR="00BB4199" w:rsidRPr="00BB4199">
        <w:t>.</w:t>
      </w:r>
      <w:r w:rsidR="00040022">
        <w:t xml:space="preserve"> </w:t>
      </w:r>
    </w:p>
    <w:p w14:paraId="4CC28D2F" w14:textId="26E41671" w:rsidR="00040022" w:rsidRDefault="00C618C0" w:rsidP="00040022">
      <w:pPr>
        <w:spacing w:before="0" w:line="360" w:lineRule="auto"/>
        <w:ind w:firstLine="360"/>
      </w:pPr>
      <w:r w:rsidRPr="00034AC0">
        <w:rPr>
          <w:noProof/>
        </w:rPr>
        <mc:AlternateContent>
          <mc:Choice Requires="wps">
            <w:drawing>
              <wp:anchor distT="0" distB="0" distL="114300" distR="114300" simplePos="0" relativeHeight="251658269" behindDoc="1" locked="0" layoutInCell="1" allowOverlap="1" wp14:anchorId="5075A5AD" wp14:editId="45842924">
                <wp:simplePos x="0" y="0"/>
                <wp:positionH relativeFrom="margin">
                  <wp:align>right</wp:align>
                </wp:positionH>
                <wp:positionV relativeFrom="margin">
                  <wp:posOffset>2802890</wp:posOffset>
                </wp:positionV>
                <wp:extent cx="5215890" cy="5547360"/>
                <wp:effectExtent l="0" t="0" r="3810" b="0"/>
                <wp:wrapTopAndBottom/>
                <wp:docPr id="6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547360"/>
                        </a:xfrm>
                        <a:prstGeom prst="rect">
                          <a:avLst/>
                        </a:prstGeom>
                        <a:solidFill>
                          <a:srgbClr val="FFFFFF"/>
                        </a:solidFill>
                        <a:ln w="9525">
                          <a:noFill/>
                          <a:miter lim="800000"/>
                          <a:headEnd/>
                          <a:tailEnd/>
                        </a:ln>
                      </wps:spPr>
                      <wps:txbx>
                        <w:txbxContent>
                          <w:p w14:paraId="2BB3DF6A" w14:textId="26D06D37" w:rsidR="002D28A2" w:rsidRDefault="002E7265" w:rsidP="00473096">
                            <w:pPr>
                              <w:keepNext/>
                              <w:spacing w:after="0" w:line="276" w:lineRule="auto"/>
                              <w:jc w:val="center"/>
                            </w:pPr>
                            <w:r>
                              <w:rPr>
                                <w:noProof/>
                              </w:rPr>
                              <w:drawing>
                                <wp:inline distT="0" distB="0" distL="0" distR="0" wp14:anchorId="3147E193" wp14:editId="3B832B27">
                                  <wp:extent cx="4749800" cy="1636353"/>
                                  <wp:effectExtent l="0" t="0" r="0" b="2540"/>
                                  <wp:docPr id="83" name="Picture 8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diagram&#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2286" cy="1644100"/>
                                          </a:xfrm>
                                          <a:prstGeom prst="rect">
                                            <a:avLst/>
                                          </a:prstGeom>
                                          <a:noFill/>
                                          <a:ln>
                                            <a:noFill/>
                                          </a:ln>
                                        </pic:spPr>
                                      </pic:pic>
                                    </a:graphicData>
                                  </a:graphic>
                                </wp:inline>
                              </w:drawing>
                            </w:r>
                          </w:p>
                          <w:p w14:paraId="2E8EACC4" w14:textId="77777777" w:rsidR="002D28A2" w:rsidRDefault="002D28A2" w:rsidP="00C62F0A">
                            <w:pPr>
                              <w:keepNext/>
                              <w:spacing w:before="0" w:after="0" w:line="276" w:lineRule="auto"/>
                              <w:jc w:val="center"/>
                              <w:rPr>
                                <w:sz w:val="22"/>
                              </w:rPr>
                            </w:pPr>
                          </w:p>
                          <w:p w14:paraId="3286AB14" w14:textId="129D21CD" w:rsidR="002D28A2" w:rsidRPr="009B1E64" w:rsidRDefault="004C6429" w:rsidP="003C6C5E">
                            <w:pPr>
                              <w:pStyle w:val="ListParagraph"/>
                              <w:keepNext/>
                              <w:numPr>
                                <w:ilvl w:val="0"/>
                                <w:numId w:val="10"/>
                              </w:numPr>
                              <w:spacing w:before="0" w:after="0" w:line="276" w:lineRule="auto"/>
                              <w:jc w:val="center"/>
                              <w:rPr>
                                <w:sz w:val="22"/>
                              </w:rPr>
                            </w:pPr>
                            <w:r w:rsidRPr="009B1E64">
                              <w:rPr>
                                <w:sz w:val="22"/>
                              </w:rPr>
                              <w:t>LIME explanations for the first run</w:t>
                            </w:r>
                            <w:r w:rsidR="009B1E64" w:rsidRPr="009B1E64">
                              <w:rPr>
                                <w:sz w:val="22"/>
                              </w:rPr>
                              <w:t xml:space="preserve"> (Scores: [('Hello', -0.4179474911423747), ('Morning', 0.10790955365652435), ('Good', 0.020088634633055855)])</w:t>
                            </w:r>
                          </w:p>
                          <w:p w14:paraId="08FFF49C" w14:textId="2BA09718" w:rsidR="00B05320" w:rsidRDefault="00B05320" w:rsidP="00EF4AC6">
                            <w:pPr>
                              <w:keepNext/>
                              <w:spacing w:before="0" w:after="0" w:line="276" w:lineRule="auto"/>
                              <w:ind w:left="360"/>
                              <w:rPr>
                                <w:sz w:val="22"/>
                              </w:rPr>
                            </w:pPr>
                          </w:p>
                          <w:p w14:paraId="4AD144B7" w14:textId="77777777" w:rsidR="00B05320" w:rsidRDefault="00B05320" w:rsidP="00EF4AC6">
                            <w:pPr>
                              <w:keepNext/>
                              <w:spacing w:before="0" w:after="0" w:line="276" w:lineRule="auto"/>
                              <w:ind w:left="360"/>
                              <w:rPr>
                                <w:sz w:val="22"/>
                              </w:rPr>
                            </w:pPr>
                          </w:p>
                          <w:p w14:paraId="1EB35C4C" w14:textId="375051AC" w:rsidR="00EF4AC6" w:rsidRPr="00EF4AC6" w:rsidRDefault="002E7265" w:rsidP="002E7265">
                            <w:pPr>
                              <w:keepNext/>
                              <w:spacing w:before="0" w:after="0" w:line="276" w:lineRule="auto"/>
                              <w:jc w:val="center"/>
                              <w:rPr>
                                <w:sz w:val="22"/>
                              </w:rPr>
                            </w:pPr>
                            <w:r>
                              <w:rPr>
                                <w:noProof/>
                              </w:rPr>
                              <w:drawing>
                                <wp:inline distT="0" distB="0" distL="0" distR="0" wp14:anchorId="1F5A12DF" wp14:editId="05F5A337">
                                  <wp:extent cx="4749800" cy="1639854"/>
                                  <wp:effectExtent l="0" t="0" r="0" b="0"/>
                                  <wp:docPr id="84" name="Picture 8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low confidence"/>
                                          <pic:cNvPicPr/>
                                        </pic:nvPicPr>
                                        <pic:blipFill>
                                          <a:blip r:embed="rId68"/>
                                          <a:stretch>
                                            <a:fillRect/>
                                          </a:stretch>
                                        </pic:blipFill>
                                        <pic:spPr>
                                          <a:xfrm>
                                            <a:off x="0" y="0"/>
                                            <a:ext cx="4803658" cy="1658448"/>
                                          </a:xfrm>
                                          <a:prstGeom prst="rect">
                                            <a:avLst/>
                                          </a:prstGeom>
                                        </pic:spPr>
                                      </pic:pic>
                                    </a:graphicData>
                                  </a:graphic>
                                </wp:inline>
                              </w:drawing>
                            </w:r>
                          </w:p>
                          <w:p w14:paraId="38ACCC8C" w14:textId="77777777" w:rsidR="00F7626A" w:rsidRDefault="00F7626A" w:rsidP="00C62F0A">
                            <w:pPr>
                              <w:keepNext/>
                              <w:spacing w:before="0" w:after="0" w:line="276" w:lineRule="auto"/>
                              <w:jc w:val="center"/>
                              <w:rPr>
                                <w:sz w:val="22"/>
                              </w:rPr>
                            </w:pPr>
                          </w:p>
                          <w:p w14:paraId="1C8786C4" w14:textId="4D167E26" w:rsidR="00F7626A" w:rsidRPr="004C6429" w:rsidRDefault="004C6429" w:rsidP="003C6C5E">
                            <w:pPr>
                              <w:pStyle w:val="ListParagraph"/>
                              <w:keepNext/>
                              <w:numPr>
                                <w:ilvl w:val="0"/>
                                <w:numId w:val="10"/>
                              </w:numPr>
                              <w:spacing w:before="0" w:after="0" w:line="276" w:lineRule="auto"/>
                              <w:jc w:val="center"/>
                              <w:rPr>
                                <w:sz w:val="22"/>
                              </w:rPr>
                            </w:pPr>
                            <w:r w:rsidRPr="004C6429">
                              <w:rPr>
                                <w:sz w:val="22"/>
                              </w:rPr>
                              <w:t>LIME explanations for the second run</w:t>
                            </w:r>
                            <w:r w:rsidR="009F4360">
                              <w:rPr>
                                <w:sz w:val="22"/>
                              </w:rPr>
                              <w:t xml:space="preserve"> (Scores: </w:t>
                            </w:r>
                            <w:r w:rsidR="009F4360" w:rsidRPr="009F4360">
                              <w:rPr>
                                <w:sz w:val="22"/>
                              </w:rPr>
                              <w:t>[('Hello', -0.5265343656147796), ('Good', 0.10275867505678518), ('Morning', 0.09401509281285964)]</w:t>
                            </w:r>
                            <w:r w:rsidR="009F4360">
                              <w:rPr>
                                <w:sz w:val="22"/>
                              </w:rPr>
                              <w:t>)</w:t>
                            </w:r>
                          </w:p>
                          <w:p w14:paraId="272F5C59" w14:textId="77777777" w:rsidR="00F7626A" w:rsidRDefault="00F7626A" w:rsidP="00C62F0A">
                            <w:pPr>
                              <w:keepNext/>
                              <w:spacing w:before="0" w:after="0" w:line="276" w:lineRule="auto"/>
                              <w:jc w:val="center"/>
                              <w:rPr>
                                <w:sz w:val="22"/>
                              </w:rPr>
                            </w:pPr>
                          </w:p>
                          <w:p w14:paraId="353C9C62" w14:textId="30457446" w:rsidR="00F7626A" w:rsidRPr="00F7626A" w:rsidRDefault="00F7626A" w:rsidP="00F7626A">
                            <w:pPr>
                              <w:pStyle w:val="Caption"/>
                              <w:rPr>
                                <w:noProof/>
                                <w:sz w:val="24"/>
                              </w:rPr>
                            </w:pPr>
                            <w:bookmarkStart w:id="25" w:name="_Ref113944527"/>
                            <w:bookmarkStart w:id="26" w:name="_Toc117082200"/>
                            <w:r>
                              <w:t>Figure 1.2.1.</w:t>
                            </w:r>
                            <w:r w:rsidR="00CF4633">
                              <w:fldChar w:fldCharType="begin"/>
                            </w:r>
                            <w:r w:rsidR="00CF4633">
                              <w:instrText xml:space="preserve"> SEQ Figure_1.2.1. \* ARABIC </w:instrText>
                            </w:r>
                            <w:r w:rsidR="00CF4633">
                              <w:fldChar w:fldCharType="separate"/>
                            </w:r>
                            <w:r>
                              <w:rPr>
                                <w:noProof/>
                              </w:rPr>
                              <w:t>1</w:t>
                            </w:r>
                            <w:r w:rsidR="00CF4633">
                              <w:rPr>
                                <w:noProof/>
                              </w:rPr>
                              <w:fldChar w:fldCharType="end"/>
                            </w:r>
                            <w:bookmarkEnd w:id="25"/>
                            <w:r>
                              <w:t xml:space="preserve">. </w:t>
                            </w:r>
                            <w:r w:rsidR="00795E34" w:rsidRPr="00795E34">
                              <w:t xml:space="preserve">Two different runs, </w:t>
                            </w:r>
                            <w:r w:rsidR="00197B9C">
                              <w:t>(</w:t>
                            </w:r>
                            <w:r w:rsidR="00E51745" w:rsidRPr="00E51745">
                              <w:rPr>
                                <w:i/>
                                <w:iCs/>
                              </w:rPr>
                              <w:t>a</w:t>
                            </w:r>
                            <w:r w:rsidR="00197B9C">
                              <w:rPr>
                                <w:i/>
                                <w:iCs/>
                              </w:rPr>
                              <w:t xml:space="preserve">) </w:t>
                            </w:r>
                            <w:r w:rsidR="00795E34" w:rsidRPr="00795E34">
                              <w:t xml:space="preserve">and </w:t>
                            </w:r>
                            <w:r w:rsidR="00197B9C">
                              <w:t>(</w:t>
                            </w:r>
                            <w:r w:rsidR="00795E34" w:rsidRPr="00E51745">
                              <w:rPr>
                                <w:i/>
                                <w:iCs/>
                              </w:rPr>
                              <w:t>b</w:t>
                            </w:r>
                            <w:r w:rsidR="00197B9C">
                              <w:rPr>
                                <w:i/>
                                <w:iCs/>
                              </w:rPr>
                              <w:t>)</w:t>
                            </w:r>
                            <w:r w:rsidR="00795E34" w:rsidRPr="00795E34">
                              <w:t>, delivered inconsistent LIME explanations for the same data instance.</w:t>
                            </w:r>
                            <w:bookmarkEnd w:id="26"/>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5A5AD" id="_x0000_s1029" type="#_x0000_t202" style="position:absolute;left:0;text-align:left;margin-left:359.5pt;margin-top:220.7pt;width:410.7pt;height:436.8pt;z-index:-25165821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" stroked="f">
                <v:textbox inset="1.44pt,1.44pt,1.44pt,1.44pt">
                  <w:txbxContent>
                    <w:p w14:paraId="2BB3DF6A" w14:textId="26D06D37" w:rsidR="002D28A2" w:rsidRDefault="002E7265" w:rsidP="00473096">
                      <w:pPr>
                        <w:keepNext/>
                        <w:spacing w:after="0" w:line="276" w:lineRule="auto"/>
                        <w:jc w:val="center"/>
                      </w:pPr>
                      <w:r>
                        <w:rPr>
                          <w:noProof/>
                        </w:rPr>
                        <w:drawing>
                          <wp:inline distT="0" distB="0" distL="0" distR="0" wp14:anchorId="3147E193" wp14:editId="3B832B27">
                            <wp:extent cx="4749800" cy="1636353"/>
                            <wp:effectExtent l="0" t="0" r="0" b="2540"/>
                            <wp:docPr id="83" name="Picture 8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72286" cy="1644100"/>
                                    </a:xfrm>
                                    <a:prstGeom prst="rect">
                                      <a:avLst/>
                                    </a:prstGeom>
                                    <a:noFill/>
                                    <a:ln>
                                      <a:noFill/>
                                    </a:ln>
                                  </pic:spPr>
                                </pic:pic>
                              </a:graphicData>
                            </a:graphic>
                          </wp:inline>
                        </w:drawing>
                      </w:r>
                    </w:p>
                    <w:p w14:paraId="2E8EACC4" w14:textId="77777777" w:rsidR="002D28A2" w:rsidRDefault="002D28A2" w:rsidP="00C62F0A">
                      <w:pPr>
                        <w:keepNext/>
                        <w:spacing w:before="0" w:after="0" w:line="276" w:lineRule="auto"/>
                        <w:jc w:val="center"/>
                        <w:rPr>
                          <w:sz w:val="22"/>
                        </w:rPr>
                      </w:pPr>
                    </w:p>
                    <w:p w14:paraId="3286AB14" w14:textId="129D21CD" w:rsidR="002D28A2" w:rsidRPr="009B1E64" w:rsidRDefault="004C6429" w:rsidP="003C6C5E">
                      <w:pPr>
                        <w:pStyle w:val="ListParagraph"/>
                        <w:keepNext/>
                        <w:numPr>
                          <w:ilvl w:val="0"/>
                          <w:numId w:val="10"/>
                        </w:numPr>
                        <w:spacing w:before="0" w:after="0" w:line="276" w:lineRule="auto"/>
                        <w:jc w:val="center"/>
                        <w:rPr>
                          <w:sz w:val="22"/>
                        </w:rPr>
                      </w:pPr>
                      <w:r w:rsidRPr="009B1E64">
                        <w:rPr>
                          <w:sz w:val="22"/>
                        </w:rPr>
                        <w:t>LIME explanations for the first run</w:t>
                      </w:r>
                      <w:r w:rsidR="009B1E64" w:rsidRPr="009B1E64">
                        <w:rPr>
                          <w:sz w:val="22"/>
                        </w:rPr>
                        <w:t xml:space="preserve"> (Scores: [('Hello', -0.4179474911423747), ('Morning', 0.10790955365652435), ('Good', 0.020088634633055855)])</w:t>
                      </w:r>
                    </w:p>
                    <w:p w14:paraId="08FFF49C" w14:textId="2BA09718" w:rsidR="00B05320" w:rsidRDefault="00B05320" w:rsidP="00EF4AC6">
                      <w:pPr>
                        <w:keepNext/>
                        <w:spacing w:before="0" w:after="0" w:line="276" w:lineRule="auto"/>
                        <w:ind w:left="360"/>
                        <w:rPr>
                          <w:sz w:val="22"/>
                        </w:rPr>
                      </w:pPr>
                    </w:p>
                    <w:p w14:paraId="4AD144B7" w14:textId="77777777" w:rsidR="00B05320" w:rsidRDefault="00B05320" w:rsidP="00EF4AC6">
                      <w:pPr>
                        <w:keepNext/>
                        <w:spacing w:before="0" w:after="0" w:line="276" w:lineRule="auto"/>
                        <w:ind w:left="360"/>
                        <w:rPr>
                          <w:sz w:val="22"/>
                        </w:rPr>
                      </w:pPr>
                    </w:p>
                    <w:p w14:paraId="1EB35C4C" w14:textId="375051AC" w:rsidR="00EF4AC6" w:rsidRPr="00EF4AC6" w:rsidRDefault="002E7265" w:rsidP="002E7265">
                      <w:pPr>
                        <w:keepNext/>
                        <w:spacing w:before="0" w:after="0" w:line="276" w:lineRule="auto"/>
                        <w:jc w:val="center"/>
                        <w:rPr>
                          <w:sz w:val="22"/>
                        </w:rPr>
                      </w:pPr>
                      <w:r>
                        <w:rPr>
                          <w:noProof/>
                        </w:rPr>
                        <w:drawing>
                          <wp:inline distT="0" distB="0" distL="0" distR="0" wp14:anchorId="1F5A12DF" wp14:editId="05F5A337">
                            <wp:extent cx="4749800" cy="1639854"/>
                            <wp:effectExtent l="0" t="0" r="0" b="0"/>
                            <wp:docPr id="84" name="Picture 8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low confidence"/>
                                    <pic:cNvPicPr/>
                                  </pic:nvPicPr>
                                  <pic:blipFill>
                                    <a:blip r:embed="rId70"/>
                                    <a:stretch>
                                      <a:fillRect/>
                                    </a:stretch>
                                  </pic:blipFill>
                                  <pic:spPr>
                                    <a:xfrm>
                                      <a:off x="0" y="0"/>
                                      <a:ext cx="4803658" cy="1658448"/>
                                    </a:xfrm>
                                    <a:prstGeom prst="rect">
                                      <a:avLst/>
                                    </a:prstGeom>
                                  </pic:spPr>
                                </pic:pic>
                              </a:graphicData>
                            </a:graphic>
                          </wp:inline>
                        </w:drawing>
                      </w:r>
                    </w:p>
                    <w:p w14:paraId="38ACCC8C" w14:textId="77777777" w:rsidR="00F7626A" w:rsidRDefault="00F7626A" w:rsidP="00C62F0A">
                      <w:pPr>
                        <w:keepNext/>
                        <w:spacing w:before="0" w:after="0" w:line="276" w:lineRule="auto"/>
                        <w:jc w:val="center"/>
                        <w:rPr>
                          <w:sz w:val="22"/>
                        </w:rPr>
                      </w:pPr>
                    </w:p>
                    <w:p w14:paraId="1C8786C4" w14:textId="4D167E26" w:rsidR="00F7626A" w:rsidRPr="004C6429" w:rsidRDefault="004C6429" w:rsidP="003C6C5E">
                      <w:pPr>
                        <w:pStyle w:val="ListParagraph"/>
                        <w:keepNext/>
                        <w:numPr>
                          <w:ilvl w:val="0"/>
                          <w:numId w:val="10"/>
                        </w:numPr>
                        <w:spacing w:before="0" w:after="0" w:line="276" w:lineRule="auto"/>
                        <w:jc w:val="center"/>
                        <w:rPr>
                          <w:sz w:val="22"/>
                        </w:rPr>
                      </w:pPr>
                      <w:r w:rsidRPr="004C6429">
                        <w:rPr>
                          <w:sz w:val="22"/>
                        </w:rPr>
                        <w:t>LIME explanations for the second run</w:t>
                      </w:r>
                      <w:r w:rsidR="009F4360">
                        <w:rPr>
                          <w:sz w:val="22"/>
                        </w:rPr>
                        <w:t xml:space="preserve"> (Scores: </w:t>
                      </w:r>
                      <w:r w:rsidR="009F4360" w:rsidRPr="009F4360">
                        <w:rPr>
                          <w:sz w:val="22"/>
                        </w:rPr>
                        <w:t>[('Hello', -0.5265343656147796), ('Good', 0.10275867505678518), ('Morning', 0.09401509281285964)]</w:t>
                      </w:r>
                      <w:r w:rsidR="009F4360">
                        <w:rPr>
                          <w:sz w:val="22"/>
                        </w:rPr>
                        <w:t>)</w:t>
                      </w:r>
                    </w:p>
                    <w:p w14:paraId="272F5C59" w14:textId="77777777" w:rsidR="00F7626A" w:rsidRDefault="00F7626A" w:rsidP="00C62F0A">
                      <w:pPr>
                        <w:keepNext/>
                        <w:spacing w:before="0" w:after="0" w:line="276" w:lineRule="auto"/>
                        <w:jc w:val="center"/>
                        <w:rPr>
                          <w:sz w:val="22"/>
                        </w:rPr>
                      </w:pPr>
                    </w:p>
                    <w:p w14:paraId="353C9C62" w14:textId="30457446" w:rsidR="00F7626A" w:rsidRPr="00F7626A" w:rsidRDefault="00F7626A" w:rsidP="00F7626A">
                      <w:pPr>
                        <w:pStyle w:val="Caption"/>
                        <w:rPr>
                          <w:noProof/>
                          <w:sz w:val="24"/>
                        </w:rPr>
                      </w:pPr>
                      <w:bookmarkStart w:id="39" w:name="_Ref113944527"/>
                      <w:bookmarkStart w:id="40" w:name="_Toc117082200"/>
                      <w:r>
                        <w:t>Figure 1.2.1.</w:t>
                      </w:r>
                      <w:fldSimple w:instr=" SEQ Figure_1.2.1. \* ARABIC ">
                        <w:r>
                          <w:rPr>
                            <w:noProof/>
                          </w:rPr>
                          <w:t>1</w:t>
                        </w:r>
                      </w:fldSimple>
                      <w:bookmarkEnd w:id="39"/>
                      <w:r>
                        <w:t xml:space="preserve">. </w:t>
                      </w:r>
                      <w:r w:rsidR="00795E34" w:rsidRPr="00795E34">
                        <w:t xml:space="preserve">Two different runs, </w:t>
                      </w:r>
                      <w:r w:rsidR="00197B9C">
                        <w:t>(</w:t>
                      </w:r>
                      <w:r w:rsidR="00E51745" w:rsidRPr="00E51745">
                        <w:rPr>
                          <w:i/>
                          <w:iCs/>
                        </w:rPr>
                        <w:t>a</w:t>
                      </w:r>
                      <w:r w:rsidR="00197B9C">
                        <w:rPr>
                          <w:i/>
                          <w:iCs/>
                        </w:rPr>
                        <w:t xml:space="preserve">) </w:t>
                      </w:r>
                      <w:r w:rsidR="00795E34" w:rsidRPr="00795E34">
                        <w:t xml:space="preserve">and </w:t>
                      </w:r>
                      <w:r w:rsidR="00197B9C">
                        <w:t>(</w:t>
                      </w:r>
                      <w:r w:rsidR="00795E34" w:rsidRPr="00E51745">
                        <w:rPr>
                          <w:i/>
                          <w:iCs/>
                        </w:rPr>
                        <w:t>b</w:t>
                      </w:r>
                      <w:r w:rsidR="00197B9C">
                        <w:rPr>
                          <w:i/>
                          <w:iCs/>
                        </w:rPr>
                        <w:t>)</w:t>
                      </w:r>
                      <w:r w:rsidR="00795E34" w:rsidRPr="00795E34">
                        <w:t>, delivered inconsistent LIME explanations for the same data instance.</w:t>
                      </w:r>
                      <w:bookmarkEnd w:id="40"/>
                    </w:p>
                  </w:txbxContent>
                </v:textbox>
                <w10:wrap type="topAndBottom" anchorx="margin" anchory="margin"/>
              </v:shape>
            </w:pict>
          </mc:Fallback>
        </mc:AlternateContent>
      </w:r>
      <w:r w:rsidR="00040022" w:rsidRPr="00040022">
        <w:t xml:space="preserve">For the sampling step (input perturbation), neither LIME nor KernalSHAP considers feature dependence, and it can result in </w:t>
      </w:r>
      <w:r w:rsidR="00450DFF" w:rsidRPr="00450DFF">
        <w:t>generating</w:t>
      </w:r>
      <w:r w:rsidR="00450DFF">
        <w:t xml:space="preserve"> </w:t>
      </w:r>
      <w:r w:rsidR="00040022" w:rsidRPr="00040022">
        <w:t xml:space="preserve">unrealistic data samples. However, TreeSHAP is an exception </w:t>
      </w:r>
      <w:r w:rsidR="0045042C">
        <w:fldChar w:fldCharType="begin"/>
      </w:r>
      <w:r w:rsidR="00807EA2">
        <w:instrText xml:space="preserve"> ADDIN EN.CITE &lt;EndNote&gt;&lt;Cite&gt;&lt;Author&gt;Molnar&lt;/Author&gt;&lt;Year&gt;2020&lt;/Year&gt;&lt;IDText&gt;Interpretable machine learning–a brief history, state-of-the-art and challenges&lt;/IDText&gt;&lt;DisplayText&gt;[20]&lt;/DisplayText&gt;&lt;record&gt;&lt;titles&gt;&lt;title&gt;Interpretable machine learning–a brief history, state-of-the-art and challenges&lt;/title&gt;&lt;secondary-title&gt;Joint European Conference on Machine Learning and Knowledge Discovery in Databases&lt;/secondary-title&gt;&lt;/titles&gt;&lt;pages&gt;417-431&lt;/pages&gt;&lt;contributors&gt;&lt;authors&gt;&lt;author&gt;Molnar, Christoph&lt;/author&gt;&lt;author&gt;Casalicchio, Giuseppe&lt;/author&gt;&lt;author&gt;Bischl, Bernd&lt;/author&gt;&lt;/authors&gt;&lt;/contributors&gt;&lt;added-date format="utc"&gt;1662737229&lt;/added-date&gt;&lt;ref-type name="Conference Proceeding"&gt;10&lt;/ref-type&gt;&lt;dates&gt;&lt;year&gt;2020&lt;/year&gt;&lt;/dates&gt;&lt;rec-number&gt;52&lt;/rec-number&gt;&lt;publisher&gt;Springer&lt;/publisher&gt;&lt;last-updated-date format="utc"&gt;1662737229&lt;/last-updated-date&gt;&lt;/record&gt;&lt;/Cite&gt;&lt;/EndNote&gt;</w:instrText>
      </w:r>
      <w:r w:rsidR="0045042C">
        <w:fldChar w:fldCharType="separate"/>
      </w:r>
      <w:r w:rsidR="00807EA2">
        <w:rPr>
          <w:noProof/>
        </w:rPr>
        <w:t>[20]</w:t>
      </w:r>
      <w:r w:rsidR="0045042C">
        <w:fldChar w:fldCharType="end"/>
      </w:r>
      <w:r w:rsidR="00040022" w:rsidRPr="00040022">
        <w:t xml:space="preserve">. Another issue with LIME and SHAP </w:t>
      </w:r>
      <w:r w:rsidR="00154C5A">
        <w:t>explainable AI</w:t>
      </w:r>
      <w:r w:rsidR="00040022" w:rsidRPr="00040022">
        <w:t xml:space="preserve"> techniques is that they are both vulnerable to adversarial attacks since </w:t>
      </w:r>
      <w:r w:rsidR="00040022" w:rsidRPr="00040022">
        <w:lastRenderedPageBreak/>
        <w:t>they rely on input perturbations. i.e., Both LIME and SHAP explanations are consciously manipulatable by an interested third party by moderating the data instance perturbation process</w:t>
      </w:r>
      <w:r w:rsidR="0067049B">
        <w:t xml:space="preserve">. </w:t>
      </w:r>
      <w:r w:rsidR="0067049B" w:rsidRPr="0067049B">
        <w:t xml:space="preserve">Therefore, model explanations delivered by LIME and SHAP can </w:t>
      </w:r>
      <w:r w:rsidR="00E82576" w:rsidRPr="00E82576">
        <w:t xml:space="preserve">arguably </w:t>
      </w:r>
      <w:r w:rsidR="0067049B" w:rsidRPr="0067049B">
        <w:t>be less reliable</w:t>
      </w:r>
      <w:r w:rsidR="00663437">
        <w:t xml:space="preserve"> </w:t>
      </w:r>
      <w:r w:rsidR="00663437">
        <w:fldChar w:fldCharType="begin"/>
      </w:r>
      <w:r w:rsidR="00807EA2">
        <w:instrText xml:space="preserve"> ADDIN EN.CITE &lt;EndNote&gt;&lt;Cite&gt;&lt;Author&gt;Molnar&lt;/Author&gt;&lt;Year&gt;2020&lt;/Year&gt;&lt;IDText&gt;Interpretable machine learning&lt;/IDText&gt;&lt;DisplayText&gt;[19]&lt;/DisplayText&gt;&lt;record&gt;&lt;isbn&gt;0244768528&lt;/isbn&gt;&lt;titles&gt;&lt;title&gt;Interpretable machine learning&lt;/title&gt;&lt;/titles&gt;&lt;contributors&gt;&lt;authors&gt;&lt;author&gt;Molnar, Christoph&lt;/author&gt;&lt;/authors&gt;&lt;/contributors&gt;&lt;added-date format="utc"&gt;1662737237&lt;/added-date&gt;&lt;ref-type name="Book"&gt;6&lt;/ref-type&gt;&lt;dates&gt;&lt;year&gt;2020&lt;/year&gt;&lt;/dates&gt;&lt;rec-number&gt;53&lt;/rec-number&gt;&lt;publisher&gt;Lulu. com&lt;/publisher&gt;&lt;last-updated-date format="utc"&gt;1662737237&lt;/last-updated-date&gt;&lt;/record&gt;&lt;/Cite&gt;&lt;/EndNote&gt;</w:instrText>
      </w:r>
      <w:r w:rsidR="00663437">
        <w:fldChar w:fldCharType="separate"/>
      </w:r>
      <w:r w:rsidR="00807EA2">
        <w:rPr>
          <w:noProof/>
        </w:rPr>
        <w:t>[19]</w:t>
      </w:r>
      <w:r w:rsidR="00663437">
        <w:fldChar w:fldCharType="end"/>
      </w:r>
      <w:r w:rsidR="00663437">
        <w:t>,</w:t>
      </w:r>
      <w:r w:rsidR="00040022" w:rsidRPr="00040022">
        <w:t xml:space="preserve"> </w:t>
      </w:r>
      <w:r w:rsidR="0045042C">
        <w:fldChar w:fldCharType="begin"/>
      </w:r>
      <w:r w:rsidR="001F4145">
        <w:instrText xml:space="preserve"> ADDIN EN.CITE &lt;EndNote&gt;&lt;Cite&gt;&lt;Author&gt;Slack&lt;/Author&gt;&lt;Year&gt;2020&lt;/Year&gt;&lt;IDText&gt;Fooling lime and shap: Adversarial attacks on post hoc explanation methods&lt;/IDText&gt;&lt;DisplayText&gt;[31]&lt;/DisplayText&gt;&lt;record&gt;&lt;titles&gt;&lt;title&gt;Fooling lime and shap: Adversarial attacks on post hoc explanation methods&lt;/title&gt;&lt;secondary-title&gt;Proceedings of the AAAI/ACM Conference on AI, Ethics, and Society&lt;/secondary-title&gt;&lt;/titles&gt;&lt;pages&gt;180-186&lt;/pages&gt;&lt;contributors&gt;&lt;authors&gt;&lt;author&gt;Slack, Dylan&lt;/author&gt;&lt;author&gt;Hilgard, Sophie&lt;/author&gt;&lt;author&gt;Jia, Emily&lt;/author&gt;&lt;author&gt;Singh, Sameer&lt;/author&gt;&lt;author&gt;Lakkaraju, Himabindu&lt;/author&gt;&lt;/authors&gt;&lt;/contributors&gt;&lt;added-date format="utc"&gt;1663028972&lt;/added-date&gt;&lt;ref-type name="Conference Proceeding"&gt;10&lt;/ref-type&gt;&lt;dates&gt;&lt;year&gt;2020&lt;/year&gt;&lt;/dates&gt;&lt;rec-number&gt;97&lt;/rec-number&gt;&lt;last-updated-date format="utc"&gt;1663028972&lt;/last-updated-date&gt;&lt;/record&gt;&lt;/Cite&gt;&lt;/EndNote&gt;</w:instrText>
      </w:r>
      <w:r w:rsidR="0045042C">
        <w:fldChar w:fldCharType="separate"/>
      </w:r>
      <w:r w:rsidR="001F4145">
        <w:rPr>
          <w:noProof/>
        </w:rPr>
        <w:t>[31]</w:t>
      </w:r>
      <w:r w:rsidR="0045042C">
        <w:fldChar w:fldCharType="end"/>
      </w:r>
      <w:r w:rsidR="00040022" w:rsidRPr="00040022">
        <w:t>.</w:t>
      </w:r>
      <w:r w:rsidR="00D86E6B">
        <w:t xml:space="preserve"> </w:t>
      </w:r>
    </w:p>
    <w:p w14:paraId="5920DCF1" w14:textId="26179A9D" w:rsidR="00743927" w:rsidRDefault="001126A4" w:rsidP="00690B2F">
      <w:pPr>
        <w:spacing w:before="0" w:line="360" w:lineRule="auto"/>
        <w:ind w:firstLine="360"/>
      </w:pPr>
      <w:r w:rsidRPr="001126A4">
        <w:t>The python XAI library ELI5</w:t>
      </w:r>
      <w:r w:rsidR="00341D65">
        <w:rPr>
          <w:rStyle w:val="FootnoteReference"/>
        </w:rPr>
        <w:footnoteReference w:id="5"/>
      </w:r>
      <w:r w:rsidRPr="001126A4">
        <w:t xml:space="preserve"> calculates local explanations using LIME. ELI5 also provides global model explanations based on the permutation feature importance technique by replacing words (also known as features in machine learning terminology</w:t>
      </w:r>
      <w:r w:rsidR="00C74BD2">
        <w:t xml:space="preserve"> </w:t>
      </w:r>
      <w:r w:rsidR="00C74BD2" w:rsidRPr="00C74BD2">
        <w:t>and as tokens in NLP terminology</w:t>
      </w:r>
      <w:r w:rsidRPr="001126A4">
        <w:t xml:space="preserve">) with random words (noise), </w:t>
      </w:r>
      <w:r w:rsidR="00EE3124" w:rsidRPr="00EE3124">
        <w:t xml:space="preserve">which is closely related to the XAI approach introduced in this </w:t>
      </w:r>
      <w:r w:rsidR="004D5B0A" w:rsidRPr="004D5B0A">
        <w:t>research component</w:t>
      </w:r>
      <w:r w:rsidR="00314891">
        <w:t xml:space="preserve"> </w:t>
      </w:r>
      <w:r w:rsidR="00314891">
        <w:fldChar w:fldCharType="begin"/>
      </w:r>
      <w:r w:rsidR="001F4145">
        <w:instrText xml:space="preserve"> ADDIN EN.CITE &lt;EndNote&gt;&lt;Cite&gt;&lt;Author&gt;Korobov&lt;/Author&gt;&lt;Year&gt;2016&lt;/Year&gt;&lt;IDText&gt;Overview — ELI5 0.11.0 documentation&lt;/IDText&gt;&lt;DisplayText&gt;[29]&lt;/DisplayText&gt;&lt;record&gt;&lt;urls&gt;&lt;related-urls&gt;&lt;url&gt;https://eli5.readthedocs.io/en/latest/overview.html&lt;/url&gt;&lt;/related-urls&gt;&lt;/urls&gt;&lt;titles&gt;&lt;title&gt;Overview — ELI5 0.11.0 documentation&lt;/title&gt;&lt;/titles&gt;&lt;number&gt;Aug. 22,&lt;/number&gt;&lt;contributors&gt;&lt;authors&gt;&lt;author&gt;Korobov    Mikhail&lt;/author&gt;&lt;/authors&gt;&lt;/contributors&gt;&lt;added-date format="utc"&gt;1661764597&lt;/added-date&gt;&lt;ref-type name="Web Page"&gt;12&lt;/ref-type&gt;&lt;dates&gt;&lt;year&gt;2016&lt;/year&gt;&lt;/dates&gt;&lt;rec-number&gt;24&lt;/rec-number&gt;&lt;last-updated-date format="utc"&gt;1661764736&lt;/last-updated-date&gt;&lt;volume&gt;2022&lt;/volume&gt;&lt;/record&gt;&lt;/Cite&gt;&lt;/EndNote&gt;</w:instrText>
      </w:r>
      <w:r w:rsidR="00314891">
        <w:fldChar w:fldCharType="separate"/>
      </w:r>
      <w:r w:rsidR="001F4145">
        <w:rPr>
          <w:noProof/>
        </w:rPr>
        <w:t>[29]</w:t>
      </w:r>
      <w:r w:rsidR="00314891">
        <w:fldChar w:fldCharType="end"/>
      </w:r>
      <w:r w:rsidRPr="001126A4">
        <w:t>.</w:t>
      </w:r>
      <w:r w:rsidR="001D61FA">
        <w:t xml:space="preserve"> </w:t>
      </w:r>
      <w:r w:rsidR="00CB3A8C" w:rsidRPr="00CB3A8C">
        <w:t xml:space="preserve">Model Agnostic Globally Interpretable Explanations (MAGIX) </w:t>
      </w:r>
      <w:r w:rsidR="00317069">
        <w:fldChar w:fldCharType="begin"/>
      </w:r>
      <w:r w:rsidR="00317069">
        <w:instrText xml:space="preserve"> ADDIN EN.CITE &lt;EndNote&gt;&lt;Cite&gt;&lt;Author&gt;Puri&lt;/Author&gt;&lt;Year&gt;2017&lt;/Year&gt;&lt;IDText&gt;Magix: Model agnostic globally interpretable explanations&lt;/IDText&gt;&lt;DisplayText&gt;[32]&lt;/DisplayText&gt;&lt;record&gt;&lt;titles&gt;&lt;title&gt;Magix: Model agnostic globally interpretable explanations&lt;/title&gt;&lt;secondary-title&gt;arXiv preprint arXiv:1706.07160&lt;/secondary-title&gt;&lt;/titles&gt;&lt;contributors&gt;&lt;authors&gt;&lt;author&gt;Puri, Nikaash&lt;/author&gt;&lt;author&gt;Gupta, Piyush&lt;/author&gt;&lt;author&gt;Agarwal, Pratiksha&lt;/author&gt;&lt;author&gt;Verma, Sukriti&lt;/author&gt;&lt;author&gt;Krishnamurthy, Balaji&lt;/author&gt;&lt;/authors&gt;&lt;/contributors&gt;&lt;added-date format="utc"&gt;1664347402&lt;/added-date&gt;&lt;ref-type name="Journal Article"&gt;17&lt;/ref-type&gt;&lt;dates&gt;&lt;year&gt;2017&lt;/year&gt;&lt;/dates&gt;&lt;rec-number&gt;114&lt;/rec-number&gt;&lt;last-updated-date format="utc"&gt;1664347402&lt;/last-updated-date&gt;&lt;/record&gt;&lt;/Cite&gt;&lt;/EndNote&gt;</w:instrText>
      </w:r>
      <w:r w:rsidR="00317069">
        <w:fldChar w:fldCharType="separate"/>
      </w:r>
      <w:r w:rsidR="00317069">
        <w:rPr>
          <w:noProof/>
        </w:rPr>
        <w:t>[32]</w:t>
      </w:r>
      <w:r w:rsidR="00317069">
        <w:fldChar w:fldCharType="end"/>
      </w:r>
      <w:r w:rsidR="00CB3A8C" w:rsidRPr="00CB3A8C">
        <w:t xml:space="preserve"> is another XAI technique that utilizes local explanations derived using LIME to construct global explanations with the help of genetic algorithms.</w:t>
      </w:r>
    </w:p>
    <w:p w14:paraId="62ECC1EC" w14:textId="2B8DDC67" w:rsidR="00743927" w:rsidRPr="003618B7" w:rsidRDefault="00FD4956" w:rsidP="00BA1570">
      <w:pPr>
        <w:spacing w:before="0" w:line="360" w:lineRule="auto"/>
        <w:ind w:firstLine="360"/>
      </w:pPr>
      <w:r w:rsidRPr="00FD4956">
        <w:t xml:space="preserve">Although some researchers have attempted to calculate the </w:t>
      </w:r>
      <w:r w:rsidR="00D454E0">
        <w:t>GFI</w:t>
      </w:r>
      <w:r w:rsidRPr="00FD4956">
        <w:t xml:space="preserve"> based on individual </w:t>
      </w:r>
      <w:r w:rsidR="004C0732">
        <w:t>LFI</w:t>
      </w:r>
      <w:r w:rsidRPr="00FD4956">
        <w:t xml:space="preserve"> scores, none of the referred research has mentioned deriving </w:t>
      </w:r>
      <w:r w:rsidR="004C0732">
        <w:t>LFI</w:t>
      </w:r>
      <w:r w:rsidRPr="00FD4956">
        <w:t xml:space="preserve"> using global-level feature importance. </w:t>
      </w:r>
      <w:r w:rsidR="00CF4633">
        <w:fldChar w:fldCharType="begin"/>
      </w:r>
      <w:r w:rsidR="00CF4633">
        <w:instrText xml:space="preserve"> REF _Ref117156957 \h </w:instrText>
      </w:r>
      <w:r w:rsidR="00CF4633">
        <w:fldChar w:fldCharType="separate"/>
      </w:r>
      <w:r w:rsidR="00CF4633">
        <w:t>Table 1.2.1.</w:t>
      </w:r>
      <w:r w:rsidR="00CF4633">
        <w:rPr>
          <w:noProof/>
        </w:rPr>
        <w:t>1</w:t>
      </w:r>
      <w:r w:rsidR="00CF4633">
        <w:fldChar w:fldCharType="end"/>
      </w:r>
      <w:r w:rsidR="00CF4633">
        <w:t xml:space="preserve"> </w:t>
      </w:r>
      <w:r w:rsidRPr="00FD4956">
        <w:t>presents the most relevant, well-implemented, and widely utilized XAI-NLP research and the XAI techniques in contrast to the work done in this research component</w:t>
      </w:r>
      <w:r w:rsidR="004E6A1B">
        <w:t xml:space="preserve"> </w:t>
      </w:r>
      <w:r w:rsidR="001B0572">
        <w:fldChar w:fldCharType="begin"/>
      </w:r>
      <w:r w:rsidR="00317069">
        <w:instrText xml:space="preserve"> ADDIN EN.CITE &lt;EndNote&gt;&lt;Cite&gt;&lt;Author&gt;Danilevsky&lt;/Author&gt;&lt;Year&gt;2021&lt;/Year&gt;&lt;IDText&gt;Explainability for Natural Language Processing&lt;/IDText&gt;&lt;DisplayText&gt;[33]&lt;/DisplayText&gt;&lt;record&gt;&lt;titles&gt;&lt;title&gt;Explainability for Natural Language Processing&lt;/title&gt;&lt;secondary-title&gt;Proceedings of the 27th ACM SIGKDD Conference on Knowledge Discovery &amp;amp; Data Mining&lt;/secondary-title&gt;&lt;/titles&gt;&lt;pages&gt;4033-4034&lt;/pages&gt;&lt;contributors&gt;&lt;authors&gt;&lt;author&gt;Danilevsky, Marina&lt;/author&gt;&lt;author&gt;Dhanorkar, Shipi&lt;/author&gt;&lt;author&gt;Li, Yunyao&lt;/author&gt;&lt;author&gt;Popa, Lucian&lt;/author&gt;&lt;author&gt;Qian, Kun&lt;/author&gt;&lt;author&gt;Xu, Anbang&lt;/author&gt;&lt;/authors&gt;&lt;/contributors&gt;&lt;added-date format="utc"&gt;1662973775&lt;/added-date&gt;&lt;ref-type name="Conference Proceeding"&gt;10&lt;/ref-type&gt;&lt;dates&gt;&lt;year&gt;2021&lt;/year&gt;&lt;/dates&gt;&lt;rec-number&gt;90&lt;/rec-number&gt;&lt;last-updated-date format="utc"&gt;1662973775&lt;/last-updated-date&gt;&lt;/record&gt;&lt;/Cite&gt;&lt;/EndNote&gt;</w:instrText>
      </w:r>
      <w:r w:rsidR="001B0572">
        <w:fldChar w:fldCharType="separate"/>
      </w:r>
      <w:r w:rsidR="00317069">
        <w:rPr>
          <w:noProof/>
        </w:rPr>
        <w:t>[33]</w:t>
      </w:r>
      <w:r w:rsidR="001B0572">
        <w:fldChar w:fldCharType="end"/>
      </w:r>
      <w:r w:rsidR="006C5508">
        <w:t xml:space="preserve">, </w:t>
      </w:r>
      <w:r w:rsidR="004E2CD5">
        <w:fldChar w:fldCharType="begin"/>
      </w:r>
      <w:r w:rsidR="00317069">
        <w:instrText xml:space="preserve"> ADDIN EN.CITE &lt;EndNote&gt;&lt;Cite&gt;&lt;Author&gt;Rajagopal&lt;/Author&gt;&lt;Year&gt;2021&lt;/Year&gt;&lt;IDText&gt;Selfexplain: A self-explaining architecture for neural text classifiers&lt;/IDText&gt;&lt;DisplayText&gt;[34]&lt;/DisplayText&gt;&lt;record&gt;&lt;titles&gt;&lt;title&gt;Selfexplain: A self-explaining architecture for neural text classifiers&lt;/title&gt;&lt;secondary-title&gt;arXiv preprint arXiv:2103.12279&lt;/secondary-title&gt;&lt;/titles&gt;&lt;contributors&gt;&lt;authors&gt;&lt;author&gt;Rajagopal, Dheeraj&lt;/author&gt;&lt;author&gt;Balachandran, Vidhisha&lt;/author&gt;&lt;author&gt;Hovy, Eduard&lt;/author&gt;&lt;author&gt;Tsvetkov, Yulia&lt;/author&gt;&lt;/authors&gt;&lt;/contributors&gt;&lt;added-date format="utc"&gt;1662974207&lt;/added-date&gt;&lt;ref-type name="Journal Article"&gt;17&lt;/ref-type&gt;&lt;dates&gt;&lt;year&gt;2021&lt;/year&gt;&lt;/dates&gt;&lt;rec-number&gt;94&lt;/rec-number&gt;&lt;last-updated-date format="utc"&gt;1662974207&lt;/last-updated-date&gt;&lt;/record&gt;&lt;/Cite&gt;&lt;/EndNote&gt;</w:instrText>
      </w:r>
      <w:r w:rsidR="004E2CD5">
        <w:fldChar w:fldCharType="separate"/>
      </w:r>
      <w:r w:rsidR="00317069">
        <w:rPr>
          <w:noProof/>
        </w:rPr>
        <w:t>[34]</w:t>
      </w:r>
      <w:r w:rsidR="004E2CD5">
        <w:fldChar w:fldCharType="end"/>
      </w:r>
      <w:r w:rsidR="00F3138D">
        <w:t xml:space="preserve">, </w:t>
      </w:r>
      <w:r w:rsidR="00F3138D">
        <w:fldChar w:fldCharType="begin"/>
      </w:r>
      <w:r w:rsidR="00317069">
        <w:instrText xml:space="preserve"> ADDIN EN.CITE &lt;EndNote&gt;&lt;Cite&gt;&lt;Author&gt;Shrikumar&lt;/Author&gt;&lt;Year&gt;2017&lt;/Year&gt;&lt;IDText&gt;Learning important features through propagating activation differences&lt;/IDText&gt;&lt;DisplayText&gt;[35]&lt;/DisplayText&gt;&lt;record&gt;&lt;isbn&gt;2640-3498&lt;/isbn&gt;&lt;titles&gt;&lt;title&gt;Learning important features through propagating activation differences&lt;/title&gt;&lt;secondary-title&gt;International conference on machine learning&lt;/secondary-title&gt;&lt;/titles&gt;&lt;pages&gt;3145-3153&lt;/pages&gt;&lt;contributors&gt;&lt;authors&gt;&lt;author&gt;Shrikumar, Avanti&lt;/author&gt;&lt;author&gt;Greenside, Peyton&lt;/author&gt;&lt;author&gt;Kundaje, Anshul&lt;/author&gt;&lt;/authors&gt;&lt;/contributors&gt;&lt;added-date format="utc"&gt;1662974216&lt;/added-date&gt;&lt;ref-type name="Conference Proceeding"&gt;10&lt;/ref-type&gt;&lt;dates&gt;&lt;year&gt;2017&lt;/year&gt;&lt;/dates&gt;&lt;rec-number&gt;95&lt;/rec-number&gt;&lt;publisher&gt;PMLR&lt;/publisher&gt;&lt;last-updated-date format="utc"&gt;1662974216&lt;/last-updated-date&gt;&lt;/record&gt;&lt;/Cite&gt;&lt;/EndNote&gt;</w:instrText>
      </w:r>
      <w:r w:rsidR="00F3138D">
        <w:fldChar w:fldCharType="separate"/>
      </w:r>
      <w:r w:rsidR="00317069">
        <w:rPr>
          <w:noProof/>
        </w:rPr>
        <w:t>[35]</w:t>
      </w:r>
      <w:r w:rsidR="00F3138D">
        <w:fldChar w:fldCharType="end"/>
      </w:r>
      <w:r w:rsidRPr="00FD4956">
        <w:t xml:space="preserve">. </w:t>
      </w:r>
      <w:r w:rsidR="00F74044" w:rsidRPr="00F74044">
        <w:t xml:space="preserve">However, this research focuses on a different XAI approach that is notably different from the other approaches and proposes utilizing </w:t>
      </w:r>
      <w:r w:rsidR="00D454E0">
        <w:t>GFI</w:t>
      </w:r>
      <w:r w:rsidR="00F74044" w:rsidRPr="00F74044">
        <w:t xml:space="preserve"> as the feature selection criterion for generating </w:t>
      </w:r>
      <w:r w:rsidR="004C0732">
        <w:t>LFI</w:t>
      </w:r>
      <w:r w:rsidR="00F74044" w:rsidRPr="00F74044">
        <w:t xml:space="preserve"> scores to ensure the global faithfulness of the explanations. The XAI approach introduced in this research also extensively minimizes adversarial attack vulnerabilities due to the absence of input perturbation</w:t>
      </w:r>
      <w:r w:rsidRPr="00FD4956">
        <w:t>.</w:t>
      </w:r>
      <w:r w:rsidR="00C26A5B">
        <w:t xml:space="preserve"> </w:t>
      </w:r>
    </w:p>
    <w:p w14:paraId="270CA31F" w14:textId="77777777" w:rsidR="00DF53ED" w:rsidRDefault="001A3A08" w:rsidP="003C6C5E">
      <w:pPr>
        <w:pStyle w:val="Heading3"/>
        <w:numPr>
          <w:ilvl w:val="2"/>
          <w:numId w:val="1"/>
        </w:numPr>
        <w:spacing w:before="0" w:after="240"/>
      </w:pPr>
      <w:bookmarkStart w:id="27" w:name="_Toc117094332"/>
      <w:r>
        <w:t xml:space="preserve">Explainability </w:t>
      </w:r>
      <w:r w:rsidR="00092013">
        <w:t>for</w:t>
      </w:r>
      <w:r>
        <w:t xml:space="preserve"> </w:t>
      </w:r>
      <w:r w:rsidR="00B34ED2">
        <w:t xml:space="preserve">chatbot </w:t>
      </w:r>
      <w:r>
        <w:t>development platform</w:t>
      </w:r>
      <w:r w:rsidR="00DF53ED">
        <w:t>s</w:t>
      </w:r>
      <w:bookmarkEnd w:id="27"/>
    </w:p>
    <w:p w14:paraId="5344E91E" w14:textId="07CDBC73" w:rsidR="001D1196" w:rsidRDefault="00871F68" w:rsidP="00BA2E57">
      <w:pPr>
        <w:spacing w:before="0" w:line="360" w:lineRule="auto"/>
        <w:ind w:firstLine="360"/>
      </w:pPr>
      <w:r w:rsidRPr="00871F68">
        <w:t xml:space="preserve">Apart from generalized XAI approaches for NLP, none of the referred research has investigated integrating XAI techniques with Conversational AI assistants and chatbot development platforms. Even the most recent surveys focused on exploring recent </w:t>
      </w:r>
      <w:r w:rsidR="009565D9" w:rsidRPr="00034AC0">
        <w:rPr>
          <w:noProof/>
        </w:rPr>
        <w:lastRenderedPageBreak/>
        <mc:AlternateContent>
          <mc:Choice Requires="wps">
            <w:drawing>
              <wp:anchor distT="0" distB="0" distL="114300" distR="114300" simplePos="0" relativeHeight="251658270" behindDoc="1" locked="0" layoutInCell="1" allowOverlap="1" wp14:anchorId="21C8731C" wp14:editId="686C89BF">
                <wp:simplePos x="0" y="0"/>
                <wp:positionH relativeFrom="margin">
                  <wp:align>right</wp:align>
                </wp:positionH>
                <wp:positionV relativeFrom="margin">
                  <wp:align>top</wp:align>
                </wp:positionV>
                <wp:extent cx="5215890" cy="4425950"/>
                <wp:effectExtent l="0" t="0" r="3810" b="0"/>
                <wp:wrapTopAndBottom/>
                <wp:docPr id="3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426528"/>
                        </a:xfrm>
                        <a:prstGeom prst="rect">
                          <a:avLst/>
                        </a:prstGeom>
                        <a:solidFill>
                          <a:srgbClr val="FFFFFF"/>
                        </a:solidFill>
                        <a:ln w="9525">
                          <a:noFill/>
                          <a:miter lim="800000"/>
                          <a:headEnd/>
                          <a:tailEnd/>
                        </a:ln>
                      </wps:spPr>
                      <wps:txbx>
                        <w:txbxContent>
                          <w:p w14:paraId="24F3A4D3" w14:textId="0E68E379" w:rsidR="007F511B" w:rsidRDefault="00D86DDE" w:rsidP="007F511B">
                            <w:pPr>
                              <w:pStyle w:val="Caption"/>
                            </w:pPr>
                            <w:bookmarkStart w:id="28" w:name="_Toc117082233"/>
                            <w:bookmarkStart w:id="29" w:name="_Ref117156957"/>
                            <w:r>
                              <w:t>Table 1.2.1.</w:t>
                            </w:r>
                            <w:r w:rsidR="00CF4633">
                              <w:fldChar w:fldCharType="begin"/>
                            </w:r>
                            <w:r w:rsidR="00CF4633">
                              <w:instrText xml:space="preserve"> SEQ Table_1.2.1. \* ARABIC </w:instrText>
                            </w:r>
                            <w:r w:rsidR="00CF4633">
                              <w:fldChar w:fldCharType="separate"/>
                            </w:r>
                            <w:r>
                              <w:rPr>
                                <w:noProof/>
                              </w:rPr>
                              <w:t>1</w:t>
                            </w:r>
                            <w:r w:rsidR="00CF4633">
                              <w:rPr>
                                <w:noProof/>
                              </w:rPr>
                              <w:fldChar w:fldCharType="end"/>
                            </w:r>
                            <w:bookmarkEnd w:id="29"/>
                            <w:r>
                              <w:t xml:space="preserve">. </w:t>
                            </w:r>
                            <w:r w:rsidRPr="00BB58A6">
                              <w:t>Comparison of XAI</w:t>
                            </w:r>
                            <w:r w:rsidR="00386CF4">
                              <w:t>-NLP</w:t>
                            </w:r>
                            <w:r w:rsidRPr="00BB58A6">
                              <w:t xml:space="preserve"> research in contrast to this research</w:t>
                            </w:r>
                            <w:bookmarkEnd w:id="28"/>
                          </w:p>
                          <w:tbl>
                            <w:tblPr>
                              <w:tblStyle w:val="TableGrid"/>
                              <w:tblW w:w="8150" w:type="dxa"/>
                              <w:jc w:val="center"/>
                              <w:tblLayout w:type="fixed"/>
                              <w:tblLook w:val="04A0" w:firstRow="1" w:lastRow="0" w:firstColumn="1" w:lastColumn="0" w:noHBand="0" w:noVBand="1"/>
                            </w:tblPr>
                            <w:tblGrid>
                              <w:gridCol w:w="1255"/>
                              <w:gridCol w:w="1080"/>
                              <w:gridCol w:w="1080"/>
                              <w:gridCol w:w="1080"/>
                              <w:gridCol w:w="1620"/>
                              <w:gridCol w:w="2035"/>
                            </w:tblGrid>
                            <w:tr w:rsidR="007F511B" w14:paraId="33EB2183" w14:textId="77777777" w:rsidTr="00DC74FA">
                              <w:trPr>
                                <w:jc w:val="center"/>
                              </w:trPr>
                              <w:tc>
                                <w:tcPr>
                                  <w:tcW w:w="1255" w:type="dxa"/>
                                </w:tcPr>
                                <w:p w14:paraId="3206F8A3" w14:textId="77777777" w:rsidR="007F511B" w:rsidRPr="006154FC" w:rsidRDefault="007F511B" w:rsidP="006A1256">
                                  <w:pPr>
                                    <w:spacing w:before="0" w:after="0"/>
                                    <w:jc w:val="center"/>
                                    <w:rPr>
                                      <w:b/>
                                      <w:bCs/>
                                      <w:sz w:val="20"/>
                                      <w:szCs w:val="20"/>
                                    </w:rPr>
                                  </w:pPr>
                                  <w:r w:rsidRPr="006154FC">
                                    <w:rPr>
                                      <w:b/>
                                      <w:bCs/>
                                      <w:sz w:val="20"/>
                                      <w:szCs w:val="20"/>
                                    </w:rPr>
                                    <w:t>Research Name</w:t>
                                  </w:r>
                                </w:p>
                              </w:tc>
                              <w:tc>
                                <w:tcPr>
                                  <w:tcW w:w="1080" w:type="dxa"/>
                                </w:tcPr>
                                <w:p w14:paraId="507D51B7" w14:textId="77777777" w:rsidR="007F511B" w:rsidRPr="006154FC" w:rsidRDefault="007F511B" w:rsidP="00A83DC6">
                                  <w:pPr>
                                    <w:spacing w:before="0" w:after="0"/>
                                    <w:jc w:val="center"/>
                                    <w:rPr>
                                      <w:b/>
                                      <w:bCs/>
                                      <w:sz w:val="20"/>
                                      <w:szCs w:val="20"/>
                                    </w:rPr>
                                  </w:pPr>
                                  <w:r w:rsidRPr="006154FC">
                                    <w:rPr>
                                      <w:b/>
                                      <w:bCs/>
                                      <w:sz w:val="20"/>
                                      <w:szCs w:val="20"/>
                                    </w:rPr>
                                    <w:t>Intrinsi</w:t>
                                  </w:r>
                                  <w:r>
                                    <w:rPr>
                                      <w:b/>
                                      <w:bCs/>
                                      <w:sz w:val="20"/>
                                      <w:szCs w:val="20"/>
                                    </w:rPr>
                                    <w:t>c /</w:t>
                                  </w:r>
                                  <w:r w:rsidRPr="006154FC">
                                    <w:rPr>
                                      <w:b/>
                                      <w:bCs/>
                                      <w:sz w:val="20"/>
                                      <w:szCs w:val="20"/>
                                    </w:rPr>
                                    <w:t>Post</w:t>
                                  </w:r>
                                  <w:r>
                                    <w:rPr>
                                      <w:b/>
                                      <w:bCs/>
                                      <w:sz w:val="20"/>
                                      <w:szCs w:val="20"/>
                                    </w:rPr>
                                    <w:t>-</w:t>
                                  </w:r>
                                  <w:r w:rsidRPr="006154FC">
                                    <w:rPr>
                                      <w:b/>
                                      <w:bCs/>
                                      <w:sz w:val="20"/>
                                      <w:szCs w:val="20"/>
                                    </w:rPr>
                                    <w:t>hoc</w:t>
                                  </w:r>
                                </w:p>
                              </w:tc>
                              <w:tc>
                                <w:tcPr>
                                  <w:tcW w:w="1080" w:type="dxa"/>
                                </w:tcPr>
                                <w:p w14:paraId="72B4C4C6" w14:textId="77777777" w:rsidR="007F511B" w:rsidRPr="006154FC" w:rsidRDefault="007F511B" w:rsidP="006A1256">
                                  <w:pPr>
                                    <w:spacing w:before="0" w:after="0"/>
                                    <w:jc w:val="center"/>
                                    <w:rPr>
                                      <w:b/>
                                      <w:bCs/>
                                      <w:sz w:val="20"/>
                                      <w:szCs w:val="20"/>
                                    </w:rPr>
                                  </w:pPr>
                                  <w:r w:rsidRPr="006154FC">
                                    <w:rPr>
                                      <w:b/>
                                      <w:bCs/>
                                      <w:sz w:val="20"/>
                                      <w:szCs w:val="20"/>
                                    </w:rPr>
                                    <w:t>XAI Scope (Local/ Global)</w:t>
                                  </w:r>
                                </w:p>
                              </w:tc>
                              <w:tc>
                                <w:tcPr>
                                  <w:tcW w:w="1080" w:type="dxa"/>
                                </w:tcPr>
                                <w:p w14:paraId="1BEDE455" w14:textId="77777777" w:rsidR="007F511B" w:rsidRPr="006154FC" w:rsidRDefault="007F511B" w:rsidP="006A1256">
                                  <w:pPr>
                                    <w:spacing w:before="0" w:after="0"/>
                                    <w:jc w:val="center"/>
                                    <w:rPr>
                                      <w:b/>
                                      <w:bCs/>
                                      <w:sz w:val="20"/>
                                      <w:szCs w:val="20"/>
                                    </w:rPr>
                                  </w:pPr>
                                  <w:r w:rsidRPr="006154FC">
                                    <w:rPr>
                                      <w:b/>
                                      <w:bCs/>
                                      <w:sz w:val="20"/>
                                      <w:szCs w:val="20"/>
                                    </w:rPr>
                                    <w:t>Model-specificity</w:t>
                                  </w:r>
                                </w:p>
                              </w:tc>
                              <w:tc>
                                <w:tcPr>
                                  <w:tcW w:w="1620" w:type="dxa"/>
                                </w:tcPr>
                                <w:p w14:paraId="105D42DC" w14:textId="77777777" w:rsidR="007F511B" w:rsidRPr="006154FC" w:rsidRDefault="007F511B" w:rsidP="006A1256">
                                  <w:pPr>
                                    <w:spacing w:before="0" w:after="0"/>
                                    <w:jc w:val="center"/>
                                    <w:rPr>
                                      <w:b/>
                                      <w:bCs/>
                                      <w:sz w:val="20"/>
                                      <w:szCs w:val="20"/>
                                    </w:rPr>
                                  </w:pPr>
                                  <w:r w:rsidRPr="006154FC">
                                    <w:rPr>
                                      <w:b/>
                                      <w:bCs/>
                                      <w:sz w:val="20"/>
                                      <w:szCs w:val="20"/>
                                    </w:rPr>
                                    <w:t>Visualization Technique</w:t>
                                  </w:r>
                                </w:p>
                              </w:tc>
                              <w:tc>
                                <w:tcPr>
                                  <w:tcW w:w="2035" w:type="dxa"/>
                                </w:tcPr>
                                <w:p w14:paraId="64DAAB51" w14:textId="77777777" w:rsidR="007F511B" w:rsidRPr="006154FC" w:rsidRDefault="007F511B" w:rsidP="006A1256">
                                  <w:pPr>
                                    <w:spacing w:before="0" w:after="0"/>
                                    <w:jc w:val="center"/>
                                    <w:rPr>
                                      <w:b/>
                                      <w:bCs/>
                                      <w:sz w:val="20"/>
                                      <w:szCs w:val="20"/>
                                    </w:rPr>
                                  </w:pPr>
                                  <w:r w:rsidRPr="006154FC">
                                    <w:rPr>
                                      <w:b/>
                                      <w:bCs/>
                                      <w:sz w:val="20"/>
                                      <w:szCs w:val="20"/>
                                    </w:rPr>
                                    <w:t>Feature contribution calculation</w:t>
                                  </w:r>
                                </w:p>
                              </w:tc>
                            </w:tr>
                            <w:tr w:rsidR="007F511B" w14:paraId="363BC39A" w14:textId="77777777" w:rsidTr="00DC74FA">
                              <w:trPr>
                                <w:jc w:val="center"/>
                              </w:trPr>
                              <w:tc>
                                <w:tcPr>
                                  <w:tcW w:w="1255" w:type="dxa"/>
                                </w:tcPr>
                                <w:p w14:paraId="5E716552" w14:textId="77777777" w:rsidR="007F511B" w:rsidRPr="005E6EFB" w:rsidRDefault="007F511B" w:rsidP="006A1256">
                                  <w:pPr>
                                    <w:spacing w:before="0" w:after="0"/>
                                    <w:jc w:val="left"/>
                                    <w:rPr>
                                      <w:sz w:val="20"/>
                                      <w:szCs w:val="20"/>
                                    </w:rPr>
                                  </w:pPr>
                                  <w:r w:rsidRPr="005E6EFB">
                                    <w:rPr>
                                      <w:sz w:val="20"/>
                                      <w:szCs w:val="20"/>
                                    </w:rPr>
                                    <w:t>LIME</w:t>
                                  </w:r>
                                </w:p>
                              </w:tc>
                              <w:tc>
                                <w:tcPr>
                                  <w:tcW w:w="1080" w:type="dxa"/>
                                </w:tcPr>
                                <w:p w14:paraId="3F48E69C"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6AC3D71F" w14:textId="77777777" w:rsidR="007F511B" w:rsidRPr="005E6EFB" w:rsidRDefault="007F511B" w:rsidP="006A1256">
                                  <w:pPr>
                                    <w:spacing w:before="0" w:after="0"/>
                                    <w:jc w:val="left"/>
                                    <w:rPr>
                                      <w:sz w:val="20"/>
                                      <w:szCs w:val="20"/>
                                    </w:rPr>
                                  </w:pPr>
                                  <w:r>
                                    <w:rPr>
                                      <w:sz w:val="20"/>
                                      <w:szCs w:val="20"/>
                                    </w:rPr>
                                    <w:t>Local</w:t>
                                  </w:r>
                                </w:p>
                              </w:tc>
                              <w:tc>
                                <w:tcPr>
                                  <w:tcW w:w="1080" w:type="dxa"/>
                                </w:tcPr>
                                <w:p w14:paraId="7620A20A"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5CF55B68" w14:textId="77777777" w:rsidR="007F511B" w:rsidRPr="005E6EFB" w:rsidRDefault="007F511B" w:rsidP="006A1256">
                                  <w:pPr>
                                    <w:spacing w:before="0" w:after="0"/>
                                    <w:jc w:val="left"/>
                                    <w:rPr>
                                      <w:sz w:val="20"/>
                                      <w:szCs w:val="20"/>
                                    </w:rPr>
                                  </w:pPr>
                                  <w:r>
                                    <w:rPr>
                                      <w:sz w:val="20"/>
                                      <w:szCs w:val="20"/>
                                    </w:rPr>
                                    <w:t>Saliency highlighting, Raw scores</w:t>
                                  </w:r>
                                </w:p>
                              </w:tc>
                              <w:tc>
                                <w:tcPr>
                                  <w:tcW w:w="2035" w:type="dxa"/>
                                </w:tcPr>
                                <w:p w14:paraId="4BC095B3" w14:textId="77777777" w:rsidR="007F511B" w:rsidRPr="005E6EFB" w:rsidRDefault="007F511B" w:rsidP="006A1256">
                                  <w:pPr>
                                    <w:spacing w:before="0" w:after="0"/>
                                    <w:jc w:val="left"/>
                                    <w:rPr>
                                      <w:sz w:val="20"/>
                                      <w:szCs w:val="20"/>
                                    </w:rPr>
                                  </w:pPr>
                                  <w:r>
                                    <w:rPr>
                                      <w:sz w:val="20"/>
                                      <w:szCs w:val="20"/>
                                    </w:rPr>
                                    <w:t>Input perturbation + Local linear surrogate model + Ridge Regression</w:t>
                                  </w:r>
                                </w:p>
                              </w:tc>
                            </w:tr>
                            <w:tr w:rsidR="007F511B" w14:paraId="73BEBA62" w14:textId="77777777" w:rsidTr="00DC74FA">
                              <w:trPr>
                                <w:jc w:val="center"/>
                              </w:trPr>
                              <w:tc>
                                <w:tcPr>
                                  <w:tcW w:w="1255" w:type="dxa"/>
                                </w:tcPr>
                                <w:p w14:paraId="2DCBC10A" w14:textId="77777777" w:rsidR="007F511B" w:rsidRPr="005E6EFB" w:rsidRDefault="007F511B" w:rsidP="006A1256">
                                  <w:pPr>
                                    <w:spacing w:before="0" w:after="0"/>
                                    <w:jc w:val="left"/>
                                    <w:rPr>
                                      <w:sz w:val="20"/>
                                      <w:szCs w:val="20"/>
                                    </w:rPr>
                                  </w:pPr>
                                  <w:r>
                                    <w:rPr>
                                      <w:sz w:val="20"/>
                                      <w:szCs w:val="20"/>
                                    </w:rPr>
                                    <w:t>SHAP</w:t>
                                  </w:r>
                                </w:p>
                              </w:tc>
                              <w:tc>
                                <w:tcPr>
                                  <w:tcW w:w="1080" w:type="dxa"/>
                                </w:tcPr>
                                <w:p w14:paraId="7CB96B27"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7050C528" w14:textId="77777777" w:rsidR="007F511B" w:rsidRPr="005E6EFB" w:rsidRDefault="007F511B" w:rsidP="006A1256">
                                  <w:pPr>
                                    <w:spacing w:before="0" w:after="0"/>
                                    <w:jc w:val="left"/>
                                    <w:rPr>
                                      <w:sz w:val="20"/>
                                      <w:szCs w:val="20"/>
                                    </w:rPr>
                                  </w:pPr>
                                  <w:r>
                                    <w:rPr>
                                      <w:sz w:val="20"/>
                                      <w:szCs w:val="20"/>
                                    </w:rPr>
                                    <w:t>Local or Global</w:t>
                                  </w:r>
                                </w:p>
                              </w:tc>
                              <w:tc>
                                <w:tcPr>
                                  <w:tcW w:w="1080" w:type="dxa"/>
                                </w:tcPr>
                                <w:p w14:paraId="65A87176"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0A15A54B" w14:textId="77777777" w:rsidR="007F511B" w:rsidRPr="005E6EFB" w:rsidRDefault="007F511B" w:rsidP="006A1256">
                                  <w:pPr>
                                    <w:spacing w:before="0" w:after="0"/>
                                    <w:jc w:val="left"/>
                                    <w:rPr>
                                      <w:sz w:val="20"/>
                                      <w:szCs w:val="20"/>
                                    </w:rPr>
                                  </w:pPr>
                                  <w:r>
                                    <w:rPr>
                                      <w:sz w:val="20"/>
                                      <w:szCs w:val="20"/>
                                    </w:rPr>
                                    <w:t>Saliency highlighting, Raw scores</w:t>
                                  </w:r>
                                </w:p>
                              </w:tc>
                              <w:tc>
                                <w:tcPr>
                                  <w:tcW w:w="2035" w:type="dxa"/>
                                </w:tcPr>
                                <w:p w14:paraId="7B72F786" w14:textId="77777777" w:rsidR="007F511B" w:rsidRDefault="007F511B" w:rsidP="006A1256">
                                  <w:pPr>
                                    <w:spacing w:before="0" w:after="0"/>
                                    <w:jc w:val="left"/>
                                    <w:rPr>
                                      <w:sz w:val="20"/>
                                      <w:szCs w:val="20"/>
                                    </w:rPr>
                                  </w:pPr>
                                  <w:r>
                                    <w:rPr>
                                      <w:sz w:val="20"/>
                                      <w:szCs w:val="20"/>
                                    </w:rPr>
                                    <w:t>LIME, DeepLIFT, and other approaches with</w:t>
                                  </w:r>
                                </w:p>
                                <w:p w14:paraId="048EC240" w14:textId="77777777" w:rsidR="007F511B" w:rsidRPr="005E6EFB" w:rsidRDefault="007F511B" w:rsidP="006A1256">
                                  <w:pPr>
                                    <w:spacing w:before="0" w:after="0"/>
                                    <w:jc w:val="left"/>
                                    <w:rPr>
                                      <w:sz w:val="20"/>
                                      <w:szCs w:val="20"/>
                                    </w:rPr>
                                  </w:pPr>
                                  <w:r>
                                    <w:rPr>
                                      <w:sz w:val="20"/>
                                      <w:szCs w:val="20"/>
                                    </w:rPr>
                                    <w:t>SHAP values with kernel approximation.</w:t>
                                  </w:r>
                                </w:p>
                              </w:tc>
                            </w:tr>
                            <w:tr w:rsidR="007F511B" w14:paraId="3FFDD035" w14:textId="77777777" w:rsidTr="00DC74FA">
                              <w:trPr>
                                <w:jc w:val="center"/>
                              </w:trPr>
                              <w:tc>
                                <w:tcPr>
                                  <w:tcW w:w="1255" w:type="dxa"/>
                                </w:tcPr>
                                <w:p w14:paraId="77013716" w14:textId="77777777" w:rsidR="007F511B" w:rsidRDefault="007F511B" w:rsidP="006A1256">
                                  <w:pPr>
                                    <w:spacing w:before="0" w:after="0"/>
                                    <w:jc w:val="left"/>
                                    <w:rPr>
                                      <w:sz w:val="20"/>
                                      <w:szCs w:val="20"/>
                                    </w:rPr>
                                  </w:pPr>
                                  <w:r>
                                    <w:rPr>
                                      <w:sz w:val="20"/>
                                      <w:szCs w:val="20"/>
                                    </w:rPr>
                                    <w:t>Deep</w:t>
                                  </w:r>
                                </w:p>
                                <w:p w14:paraId="04AB4001" w14:textId="77777777" w:rsidR="007F511B" w:rsidRDefault="007F511B" w:rsidP="006A1256">
                                  <w:pPr>
                                    <w:spacing w:before="0" w:after="0"/>
                                    <w:jc w:val="left"/>
                                    <w:rPr>
                                      <w:sz w:val="20"/>
                                      <w:szCs w:val="20"/>
                                    </w:rPr>
                                  </w:pPr>
                                  <w:r>
                                    <w:rPr>
                                      <w:sz w:val="20"/>
                                      <w:szCs w:val="20"/>
                                    </w:rPr>
                                    <w:t>LIFT</w:t>
                                  </w:r>
                                </w:p>
                              </w:tc>
                              <w:tc>
                                <w:tcPr>
                                  <w:tcW w:w="1080" w:type="dxa"/>
                                </w:tcPr>
                                <w:p w14:paraId="38C32754" w14:textId="77777777" w:rsidR="007F511B" w:rsidRDefault="007F511B" w:rsidP="006A1256">
                                  <w:pPr>
                                    <w:spacing w:before="0" w:after="0"/>
                                    <w:jc w:val="left"/>
                                    <w:rPr>
                                      <w:sz w:val="20"/>
                                      <w:szCs w:val="20"/>
                                    </w:rPr>
                                  </w:pPr>
                                  <w:r>
                                    <w:rPr>
                                      <w:sz w:val="20"/>
                                      <w:szCs w:val="20"/>
                                    </w:rPr>
                                    <w:t>Post hoc</w:t>
                                  </w:r>
                                </w:p>
                              </w:tc>
                              <w:tc>
                                <w:tcPr>
                                  <w:tcW w:w="1080" w:type="dxa"/>
                                </w:tcPr>
                                <w:p w14:paraId="31C88780" w14:textId="77777777" w:rsidR="007F511B" w:rsidRDefault="007F511B" w:rsidP="006A1256">
                                  <w:pPr>
                                    <w:spacing w:before="0" w:after="0"/>
                                    <w:jc w:val="left"/>
                                    <w:rPr>
                                      <w:sz w:val="20"/>
                                      <w:szCs w:val="20"/>
                                    </w:rPr>
                                  </w:pPr>
                                  <w:r>
                                    <w:rPr>
                                      <w:sz w:val="20"/>
                                      <w:szCs w:val="20"/>
                                    </w:rPr>
                                    <w:t>Local</w:t>
                                  </w:r>
                                </w:p>
                              </w:tc>
                              <w:tc>
                                <w:tcPr>
                                  <w:tcW w:w="1080" w:type="dxa"/>
                                </w:tcPr>
                                <w:p w14:paraId="75030600" w14:textId="77777777" w:rsidR="007F511B" w:rsidRDefault="007F511B" w:rsidP="006A1256">
                                  <w:pPr>
                                    <w:spacing w:before="0" w:after="0"/>
                                    <w:jc w:val="left"/>
                                    <w:rPr>
                                      <w:sz w:val="20"/>
                                      <w:szCs w:val="20"/>
                                    </w:rPr>
                                  </w:pPr>
                                  <w:r>
                                    <w:rPr>
                                      <w:sz w:val="20"/>
                                      <w:szCs w:val="20"/>
                                    </w:rPr>
                                    <w:t>Model Specific</w:t>
                                  </w:r>
                                </w:p>
                              </w:tc>
                              <w:tc>
                                <w:tcPr>
                                  <w:tcW w:w="1620" w:type="dxa"/>
                                </w:tcPr>
                                <w:p w14:paraId="100A194D" w14:textId="77777777" w:rsidR="007F511B" w:rsidRPr="005E6EFB" w:rsidRDefault="007F511B" w:rsidP="006A1256">
                                  <w:pPr>
                                    <w:spacing w:before="0" w:after="0"/>
                                    <w:jc w:val="left"/>
                                    <w:rPr>
                                      <w:sz w:val="20"/>
                                      <w:szCs w:val="20"/>
                                    </w:rPr>
                                  </w:pPr>
                                  <w:r>
                                    <w:rPr>
                                      <w:sz w:val="20"/>
                                      <w:szCs w:val="20"/>
                                    </w:rPr>
                                    <w:t>Sequence visualizations</w:t>
                                  </w:r>
                                </w:p>
                              </w:tc>
                              <w:tc>
                                <w:tcPr>
                                  <w:tcW w:w="2035" w:type="dxa"/>
                                </w:tcPr>
                                <w:p w14:paraId="6E7956A4" w14:textId="77777777" w:rsidR="007F511B" w:rsidRDefault="007F511B" w:rsidP="006A1256">
                                  <w:pPr>
                                    <w:spacing w:before="0" w:after="0"/>
                                    <w:jc w:val="left"/>
                                    <w:rPr>
                                      <w:sz w:val="20"/>
                                      <w:szCs w:val="20"/>
                                    </w:rPr>
                                  </w:pPr>
                                  <w:r>
                                    <w:rPr>
                                      <w:sz w:val="20"/>
                                      <w:szCs w:val="20"/>
                                    </w:rPr>
                                    <w:t>Back-propagating feature contributions.</w:t>
                                  </w:r>
                                </w:p>
                              </w:tc>
                            </w:tr>
                            <w:tr w:rsidR="007F511B" w14:paraId="275F6BE3" w14:textId="77777777" w:rsidTr="00DC74FA">
                              <w:trPr>
                                <w:jc w:val="center"/>
                              </w:trPr>
                              <w:tc>
                                <w:tcPr>
                                  <w:tcW w:w="1255" w:type="dxa"/>
                                </w:tcPr>
                                <w:p w14:paraId="07295A33" w14:textId="77777777" w:rsidR="007F511B" w:rsidRDefault="007F511B" w:rsidP="006A1256">
                                  <w:pPr>
                                    <w:spacing w:before="0" w:after="0"/>
                                    <w:jc w:val="left"/>
                                    <w:rPr>
                                      <w:sz w:val="20"/>
                                      <w:szCs w:val="20"/>
                                    </w:rPr>
                                  </w:pPr>
                                  <w:r>
                                    <w:rPr>
                                      <w:sz w:val="20"/>
                                      <w:szCs w:val="20"/>
                                    </w:rPr>
                                    <w:t>Self-Explain</w:t>
                                  </w:r>
                                </w:p>
                              </w:tc>
                              <w:tc>
                                <w:tcPr>
                                  <w:tcW w:w="1080" w:type="dxa"/>
                                </w:tcPr>
                                <w:p w14:paraId="5875FAF1" w14:textId="77777777" w:rsidR="007F511B" w:rsidRDefault="007F511B" w:rsidP="006A1256">
                                  <w:pPr>
                                    <w:spacing w:before="0" w:after="0"/>
                                    <w:jc w:val="left"/>
                                    <w:rPr>
                                      <w:sz w:val="20"/>
                                      <w:szCs w:val="20"/>
                                    </w:rPr>
                                  </w:pPr>
                                  <w:r>
                                    <w:rPr>
                                      <w:sz w:val="20"/>
                                      <w:szCs w:val="20"/>
                                    </w:rPr>
                                    <w:t>Self-explaining</w:t>
                                  </w:r>
                                </w:p>
                              </w:tc>
                              <w:tc>
                                <w:tcPr>
                                  <w:tcW w:w="1080" w:type="dxa"/>
                                </w:tcPr>
                                <w:p w14:paraId="4128D408" w14:textId="77777777" w:rsidR="007F511B" w:rsidRDefault="007F511B" w:rsidP="006A1256">
                                  <w:pPr>
                                    <w:spacing w:before="0" w:after="0"/>
                                    <w:jc w:val="left"/>
                                    <w:rPr>
                                      <w:sz w:val="20"/>
                                      <w:szCs w:val="20"/>
                                    </w:rPr>
                                  </w:pPr>
                                  <w:r>
                                    <w:rPr>
                                      <w:sz w:val="20"/>
                                      <w:szCs w:val="20"/>
                                    </w:rPr>
                                    <w:t>Local or Global</w:t>
                                  </w:r>
                                </w:p>
                              </w:tc>
                              <w:tc>
                                <w:tcPr>
                                  <w:tcW w:w="1080" w:type="dxa"/>
                                </w:tcPr>
                                <w:p w14:paraId="565B00A2" w14:textId="77777777" w:rsidR="007F511B" w:rsidRDefault="007F511B" w:rsidP="006A1256">
                                  <w:pPr>
                                    <w:spacing w:before="0" w:after="0"/>
                                    <w:jc w:val="left"/>
                                    <w:rPr>
                                      <w:sz w:val="20"/>
                                      <w:szCs w:val="20"/>
                                    </w:rPr>
                                  </w:pPr>
                                  <w:r>
                                    <w:rPr>
                                      <w:sz w:val="20"/>
                                      <w:szCs w:val="20"/>
                                    </w:rPr>
                                    <w:t>Model Specific</w:t>
                                  </w:r>
                                </w:p>
                              </w:tc>
                              <w:tc>
                                <w:tcPr>
                                  <w:tcW w:w="1620" w:type="dxa"/>
                                </w:tcPr>
                                <w:p w14:paraId="7C343CDC" w14:textId="77777777" w:rsidR="007F511B" w:rsidRPr="005E6EFB" w:rsidRDefault="007F511B" w:rsidP="006A1256">
                                  <w:pPr>
                                    <w:spacing w:before="0" w:after="0"/>
                                    <w:jc w:val="left"/>
                                    <w:rPr>
                                      <w:sz w:val="20"/>
                                      <w:szCs w:val="20"/>
                                    </w:rPr>
                                  </w:pPr>
                                  <w:r>
                                    <w:rPr>
                                      <w:sz w:val="20"/>
                                      <w:szCs w:val="20"/>
                                    </w:rPr>
                                    <w:t>Raw scores. (Paper does not elaborate on an exact visualizing technique)</w:t>
                                  </w:r>
                                </w:p>
                              </w:tc>
                              <w:tc>
                                <w:tcPr>
                                  <w:tcW w:w="2035" w:type="dxa"/>
                                </w:tcPr>
                                <w:p w14:paraId="7B0FC758" w14:textId="77777777" w:rsidR="007F511B" w:rsidRDefault="007F511B" w:rsidP="006A1256">
                                  <w:pPr>
                                    <w:spacing w:before="0" w:after="0"/>
                                    <w:jc w:val="left"/>
                                    <w:rPr>
                                      <w:sz w:val="20"/>
                                      <w:szCs w:val="20"/>
                                    </w:rPr>
                                  </w:pPr>
                                  <w:r>
                                    <w:rPr>
                                      <w:sz w:val="20"/>
                                      <w:szCs w:val="20"/>
                                    </w:rPr>
                                    <w:t>Regularization with explanation specific losses and phrase-based concept instead of words.</w:t>
                                  </w:r>
                                </w:p>
                              </w:tc>
                            </w:tr>
                            <w:tr w:rsidR="007F511B" w14:paraId="585ECFDB" w14:textId="77777777" w:rsidTr="00DC74FA">
                              <w:trPr>
                                <w:jc w:val="center"/>
                              </w:trPr>
                              <w:tc>
                                <w:tcPr>
                                  <w:tcW w:w="1255" w:type="dxa"/>
                                </w:tcPr>
                                <w:p w14:paraId="3B71CF84" w14:textId="77777777" w:rsidR="00DC74FA" w:rsidRDefault="007F511B" w:rsidP="006A1256">
                                  <w:pPr>
                                    <w:spacing w:before="0" w:after="0"/>
                                    <w:jc w:val="left"/>
                                    <w:rPr>
                                      <w:sz w:val="20"/>
                                      <w:szCs w:val="20"/>
                                    </w:rPr>
                                  </w:pPr>
                                  <w:r>
                                    <w:rPr>
                                      <w:sz w:val="20"/>
                                      <w:szCs w:val="20"/>
                                    </w:rPr>
                                    <w:t xml:space="preserve">DIME </w:t>
                                  </w:r>
                                </w:p>
                                <w:p w14:paraId="12BAB31E" w14:textId="2727C308" w:rsidR="007F511B" w:rsidRDefault="007F511B" w:rsidP="006A1256">
                                  <w:pPr>
                                    <w:spacing w:before="0" w:after="0"/>
                                    <w:jc w:val="left"/>
                                    <w:rPr>
                                      <w:sz w:val="20"/>
                                      <w:szCs w:val="20"/>
                                    </w:rPr>
                                  </w:pPr>
                                  <w:r w:rsidRPr="005145C7">
                                    <w:rPr>
                                      <w:i/>
                                      <w:iCs/>
                                      <w:sz w:val="20"/>
                                      <w:szCs w:val="20"/>
                                    </w:rPr>
                                    <w:t>(This Research</w:t>
                                  </w:r>
                                  <w:r w:rsidR="00DC74FA">
                                    <w:rPr>
                                      <w:i/>
                                      <w:iCs/>
                                      <w:sz w:val="20"/>
                                      <w:szCs w:val="20"/>
                                    </w:rPr>
                                    <w:t xml:space="preserve"> Component</w:t>
                                  </w:r>
                                  <w:r w:rsidRPr="005145C7">
                                    <w:rPr>
                                      <w:i/>
                                      <w:iCs/>
                                      <w:sz w:val="20"/>
                                      <w:szCs w:val="20"/>
                                    </w:rPr>
                                    <w:t>)</w:t>
                                  </w:r>
                                </w:p>
                              </w:tc>
                              <w:tc>
                                <w:tcPr>
                                  <w:tcW w:w="1080" w:type="dxa"/>
                                </w:tcPr>
                                <w:p w14:paraId="1F763C99"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15FF83FD" w14:textId="77777777" w:rsidR="007F511B" w:rsidRPr="007F672B" w:rsidRDefault="007F511B" w:rsidP="006A1256">
                                  <w:pPr>
                                    <w:spacing w:before="0" w:after="0"/>
                                    <w:jc w:val="left"/>
                                    <w:rPr>
                                      <w:sz w:val="20"/>
                                      <w:szCs w:val="20"/>
                                    </w:rPr>
                                  </w:pPr>
                                  <w:r w:rsidRPr="007F672B">
                                    <w:rPr>
                                      <w:sz w:val="20"/>
                                      <w:szCs w:val="20"/>
                                    </w:rPr>
                                    <w:t xml:space="preserve">Local </w:t>
                                  </w:r>
                                  <w:r w:rsidRPr="007F672B">
                                    <w:rPr>
                                      <w:b/>
                                      <w:bCs/>
                                      <w:sz w:val="20"/>
                                      <w:szCs w:val="20"/>
                                    </w:rPr>
                                    <w:t>and</w:t>
                                  </w:r>
                                  <w:r w:rsidRPr="007F672B">
                                    <w:rPr>
                                      <w:sz w:val="20"/>
                                      <w:szCs w:val="20"/>
                                    </w:rPr>
                                    <w:t xml:space="preserve"> Global</w:t>
                                  </w:r>
                                  <w:r>
                                    <w:rPr>
                                      <w:sz w:val="20"/>
                                      <w:szCs w:val="20"/>
                                    </w:rPr>
                                    <w:t xml:space="preserve"> combined</w:t>
                                  </w:r>
                                </w:p>
                              </w:tc>
                              <w:tc>
                                <w:tcPr>
                                  <w:tcW w:w="1080" w:type="dxa"/>
                                </w:tcPr>
                                <w:p w14:paraId="0677428D"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2840D332" w14:textId="77777777" w:rsidR="007F511B" w:rsidRPr="005E6EFB" w:rsidRDefault="007F511B" w:rsidP="006A1256">
                                  <w:pPr>
                                    <w:spacing w:before="0" w:after="0"/>
                                    <w:jc w:val="left"/>
                                    <w:rPr>
                                      <w:sz w:val="20"/>
                                      <w:szCs w:val="20"/>
                                    </w:rPr>
                                  </w:pPr>
                                  <w:r>
                                    <w:rPr>
                                      <w:sz w:val="20"/>
                                      <w:szCs w:val="20"/>
                                    </w:rPr>
                                    <w:t>Global and Dual Feature importance plots, Raw scores</w:t>
                                  </w:r>
                                </w:p>
                              </w:tc>
                              <w:tc>
                                <w:tcPr>
                                  <w:tcW w:w="2035" w:type="dxa"/>
                                </w:tcPr>
                                <w:p w14:paraId="59F2F2F0" w14:textId="77777777" w:rsidR="007F511B" w:rsidRPr="00CD0E4D" w:rsidRDefault="007F511B" w:rsidP="00B95656">
                                  <w:pPr>
                                    <w:keepNext/>
                                    <w:spacing w:before="0" w:after="0"/>
                                    <w:jc w:val="left"/>
                                    <w:rPr>
                                      <w:sz w:val="20"/>
                                      <w:szCs w:val="20"/>
                                    </w:rPr>
                                  </w:pPr>
                                  <w:r>
                                    <w:rPr>
                                      <w:sz w:val="20"/>
                                      <w:szCs w:val="20"/>
                                    </w:rPr>
                                    <w:t xml:space="preserve">Global feature importance-based feature selection to calculate local feature importance (introduced as </w:t>
                                  </w:r>
                                  <w:r w:rsidRPr="00CD0E4D">
                                    <w:rPr>
                                      <w:b/>
                                      <w:bCs/>
                                      <w:sz w:val="20"/>
                                      <w:szCs w:val="20"/>
                                    </w:rPr>
                                    <w:t>Dual Feature Importance</w:t>
                                  </w:r>
                                  <w:r>
                                    <w:rPr>
                                      <w:sz w:val="20"/>
                                      <w:szCs w:val="20"/>
                                    </w:rPr>
                                    <w:t>)</w:t>
                                  </w:r>
                                </w:p>
                              </w:tc>
                            </w:tr>
                          </w:tbl>
                          <w:p w14:paraId="4858E943" w14:textId="77777777" w:rsidR="007F511B" w:rsidRPr="00F4123C" w:rsidRDefault="007F511B" w:rsidP="007F511B">
                            <w:pPr>
                              <w:pStyle w:val="Caption"/>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C8731C" id="_x0000_t202" coordsize="21600,21600" o:spt="202" path="m,l,21600r21600,l21600,xe">
                <v:stroke joinstyle="miter"/>
                <v:path gradientshapeok="t" o:connecttype="rect"/>
              </v:shapetype>
              <v:shape id="_x0000_s1030" type="#_x0000_t202" style="position:absolute;left:0;text-align:left;margin-left:359.5pt;margin-top:0;width:410.7pt;height:348.5pt;z-index:-25165821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" stroked="f">
                <v:textbox inset="1.44pt,1.44pt,1.44pt,1.44pt">
                  <w:txbxContent>
                    <w:p w14:paraId="24F3A4D3" w14:textId="0E68E379" w:rsidR="007F511B" w:rsidRDefault="00D86DDE" w:rsidP="007F511B">
                      <w:pPr>
                        <w:pStyle w:val="Caption"/>
                      </w:pPr>
                      <w:bookmarkStart w:id="30" w:name="_Toc117082233"/>
                      <w:bookmarkStart w:id="31" w:name="_Ref117156957"/>
                      <w:r>
                        <w:t>Table 1.2.1.</w:t>
                      </w:r>
                      <w:r w:rsidR="00CF4633">
                        <w:fldChar w:fldCharType="begin"/>
                      </w:r>
                      <w:r w:rsidR="00CF4633">
                        <w:instrText xml:space="preserve"> SEQ Table_1.2.1. \* ARABIC </w:instrText>
                      </w:r>
                      <w:r w:rsidR="00CF4633">
                        <w:fldChar w:fldCharType="separate"/>
                      </w:r>
                      <w:r>
                        <w:rPr>
                          <w:noProof/>
                        </w:rPr>
                        <w:t>1</w:t>
                      </w:r>
                      <w:r w:rsidR="00CF4633">
                        <w:rPr>
                          <w:noProof/>
                        </w:rPr>
                        <w:fldChar w:fldCharType="end"/>
                      </w:r>
                      <w:bookmarkEnd w:id="31"/>
                      <w:r>
                        <w:t xml:space="preserve">. </w:t>
                      </w:r>
                      <w:r w:rsidRPr="00BB58A6">
                        <w:t>Comparison of XAI</w:t>
                      </w:r>
                      <w:r w:rsidR="00386CF4">
                        <w:t>-NLP</w:t>
                      </w:r>
                      <w:r w:rsidRPr="00BB58A6">
                        <w:t xml:space="preserve"> research in contrast to this research</w:t>
                      </w:r>
                      <w:bookmarkEnd w:id="30"/>
                    </w:p>
                    <w:tbl>
                      <w:tblPr>
                        <w:tblStyle w:val="TableGrid"/>
                        <w:tblW w:w="8150" w:type="dxa"/>
                        <w:jc w:val="center"/>
                        <w:tblLayout w:type="fixed"/>
                        <w:tblLook w:val="04A0" w:firstRow="1" w:lastRow="0" w:firstColumn="1" w:lastColumn="0" w:noHBand="0" w:noVBand="1"/>
                      </w:tblPr>
                      <w:tblGrid>
                        <w:gridCol w:w="1255"/>
                        <w:gridCol w:w="1080"/>
                        <w:gridCol w:w="1080"/>
                        <w:gridCol w:w="1080"/>
                        <w:gridCol w:w="1620"/>
                        <w:gridCol w:w="2035"/>
                      </w:tblGrid>
                      <w:tr w:rsidR="007F511B" w14:paraId="33EB2183" w14:textId="77777777" w:rsidTr="00DC74FA">
                        <w:trPr>
                          <w:jc w:val="center"/>
                        </w:trPr>
                        <w:tc>
                          <w:tcPr>
                            <w:tcW w:w="1255" w:type="dxa"/>
                          </w:tcPr>
                          <w:p w14:paraId="3206F8A3" w14:textId="77777777" w:rsidR="007F511B" w:rsidRPr="006154FC" w:rsidRDefault="007F511B" w:rsidP="006A1256">
                            <w:pPr>
                              <w:spacing w:before="0" w:after="0"/>
                              <w:jc w:val="center"/>
                              <w:rPr>
                                <w:b/>
                                <w:bCs/>
                                <w:sz w:val="20"/>
                                <w:szCs w:val="20"/>
                              </w:rPr>
                            </w:pPr>
                            <w:r w:rsidRPr="006154FC">
                              <w:rPr>
                                <w:b/>
                                <w:bCs/>
                                <w:sz w:val="20"/>
                                <w:szCs w:val="20"/>
                              </w:rPr>
                              <w:t>Research Name</w:t>
                            </w:r>
                          </w:p>
                        </w:tc>
                        <w:tc>
                          <w:tcPr>
                            <w:tcW w:w="1080" w:type="dxa"/>
                          </w:tcPr>
                          <w:p w14:paraId="507D51B7" w14:textId="77777777" w:rsidR="007F511B" w:rsidRPr="006154FC" w:rsidRDefault="007F511B" w:rsidP="00A83DC6">
                            <w:pPr>
                              <w:spacing w:before="0" w:after="0"/>
                              <w:jc w:val="center"/>
                              <w:rPr>
                                <w:b/>
                                <w:bCs/>
                                <w:sz w:val="20"/>
                                <w:szCs w:val="20"/>
                              </w:rPr>
                            </w:pPr>
                            <w:r w:rsidRPr="006154FC">
                              <w:rPr>
                                <w:b/>
                                <w:bCs/>
                                <w:sz w:val="20"/>
                                <w:szCs w:val="20"/>
                              </w:rPr>
                              <w:t>Intrinsi</w:t>
                            </w:r>
                            <w:r>
                              <w:rPr>
                                <w:b/>
                                <w:bCs/>
                                <w:sz w:val="20"/>
                                <w:szCs w:val="20"/>
                              </w:rPr>
                              <w:t>c /</w:t>
                            </w:r>
                            <w:r w:rsidRPr="006154FC">
                              <w:rPr>
                                <w:b/>
                                <w:bCs/>
                                <w:sz w:val="20"/>
                                <w:szCs w:val="20"/>
                              </w:rPr>
                              <w:t>Post</w:t>
                            </w:r>
                            <w:r>
                              <w:rPr>
                                <w:b/>
                                <w:bCs/>
                                <w:sz w:val="20"/>
                                <w:szCs w:val="20"/>
                              </w:rPr>
                              <w:t>-</w:t>
                            </w:r>
                            <w:r w:rsidRPr="006154FC">
                              <w:rPr>
                                <w:b/>
                                <w:bCs/>
                                <w:sz w:val="20"/>
                                <w:szCs w:val="20"/>
                              </w:rPr>
                              <w:t>hoc</w:t>
                            </w:r>
                          </w:p>
                        </w:tc>
                        <w:tc>
                          <w:tcPr>
                            <w:tcW w:w="1080" w:type="dxa"/>
                          </w:tcPr>
                          <w:p w14:paraId="72B4C4C6" w14:textId="77777777" w:rsidR="007F511B" w:rsidRPr="006154FC" w:rsidRDefault="007F511B" w:rsidP="006A1256">
                            <w:pPr>
                              <w:spacing w:before="0" w:after="0"/>
                              <w:jc w:val="center"/>
                              <w:rPr>
                                <w:b/>
                                <w:bCs/>
                                <w:sz w:val="20"/>
                                <w:szCs w:val="20"/>
                              </w:rPr>
                            </w:pPr>
                            <w:r w:rsidRPr="006154FC">
                              <w:rPr>
                                <w:b/>
                                <w:bCs/>
                                <w:sz w:val="20"/>
                                <w:szCs w:val="20"/>
                              </w:rPr>
                              <w:t>XAI Scope (Local/ Global)</w:t>
                            </w:r>
                          </w:p>
                        </w:tc>
                        <w:tc>
                          <w:tcPr>
                            <w:tcW w:w="1080" w:type="dxa"/>
                          </w:tcPr>
                          <w:p w14:paraId="1BEDE455" w14:textId="77777777" w:rsidR="007F511B" w:rsidRPr="006154FC" w:rsidRDefault="007F511B" w:rsidP="006A1256">
                            <w:pPr>
                              <w:spacing w:before="0" w:after="0"/>
                              <w:jc w:val="center"/>
                              <w:rPr>
                                <w:b/>
                                <w:bCs/>
                                <w:sz w:val="20"/>
                                <w:szCs w:val="20"/>
                              </w:rPr>
                            </w:pPr>
                            <w:r w:rsidRPr="006154FC">
                              <w:rPr>
                                <w:b/>
                                <w:bCs/>
                                <w:sz w:val="20"/>
                                <w:szCs w:val="20"/>
                              </w:rPr>
                              <w:t>Model-specificity</w:t>
                            </w:r>
                          </w:p>
                        </w:tc>
                        <w:tc>
                          <w:tcPr>
                            <w:tcW w:w="1620" w:type="dxa"/>
                          </w:tcPr>
                          <w:p w14:paraId="105D42DC" w14:textId="77777777" w:rsidR="007F511B" w:rsidRPr="006154FC" w:rsidRDefault="007F511B" w:rsidP="006A1256">
                            <w:pPr>
                              <w:spacing w:before="0" w:after="0"/>
                              <w:jc w:val="center"/>
                              <w:rPr>
                                <w:b/>
                                <w:bCs/>
                                <w:sz w:val="20"/>
                                <w:szCs w:val="20"/>
                              </w:rPr>
                            </w:pPr>
                            <w:r w:rsidRPr="006154FC">
                              <w:rPr>
                                <w:b/>
                                <w:bCs/>
                                <w:sz w:val="20"/>
                                <w:szCs w:val="20"/>
                              </w:rPr>
                              <w:t>Visualization Technique</w:t>
                            </w:r>
                          </w:p>
                        </w:tc>
                        <w:tc>
                          <w:tcPr>
                            <w:tcW w:w="2035" w:type="dxa"/>
                          </w:tcPr>
                          <w:p w14:paraId="64DAAB51" w14:textId="77777777" w:rsidR="007F511B" w:rsidRPr="006154FC" w:rsidRDefault="007F511B" w:rsidP="006A1256">
                            <w:pPr>
                              <w:spacing w:before="0" w:after="0"/>
                              <w:jc w:val="center"/>
                              <w:rPr>
                                <w:b/>
                                <w:bCs/>
                                <w:sz w:val="20"/>
                                <w:szCs w:val="20"/>
                              </w:rPr>
                            </w:pPr>
                            <w:r w:rsidRPr="006154FC">
                              <w:rPr>
                                <w:b/>
                                <w:bCs/>
                                <w:sz w:val="20"/>
                                <w:szCs w:val="20"/>
                              </w:rPr>
                              <w:t>Feature contribution calculation</w:t>
                            </w:r>
                          </w:p>
                        </w:tc>
                      </w:tr>
                      <w:tr w:rsidR="007F511B" w14:paraId="363BC39A" w14:textId="77777777" w:rsidTr="00DC74FA">
                        <w:trPr>
                          <w:jc w:val="center"/>
                        </w:trPr>
                        <w:tc>
                          <w:tcPr>
                            <w:tcW w:w="1255" w:type="dxa"/>
                          </w:tcPr>
                          <w:p w14:paraId="5E716552" w14:textId="77777777" w:rsidR="007F511B" w:rsidRPr="005E6EFB" w:rsidRDefault="007F511B" w:rsidP="006A1256">
                            <w:pPr>
                              <w:spacing w:before="0" w:after="0"/>
                              <w:jc w:val="left"/>
                              <w:rPr>
                                <w:sz w:val="20"/>
                                <w:szCs w:val="20"/>
                              </w:rPr>
                            </w:pPr>
                            <w:r w:rsidRPr="005E6EFB">
                              <w:rPr>
                                <w:sz w:val="20"/>
                                <w:szCs w:val="20"/>
                              </w:rPr>
                              <w:t>LIME</w:t>
                            </w:r>
                          </w:p>
                        </w:tc>
                        <w:tc>
                          <w:tcPr>
                            <w:tcW w:w="1080" w:type="dxa"/>
                          </w:tcPr>
                          <w:p w14:paraId="3F48E69C"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6AC3D71F" w14:textId="77777777" w:rsidR="007F511B" w:rsidRPr="005E6EFB" w:rsidRDefault="007F511B" w:rsidP="006A1256">
                            <w:pPr>
                              <w:spacing w:before="0" w:after="0"/>
                              <w:jc w:val="left"/>
                              <w:rPr>
                                <w:sz w:val="20"/>
                                <w:szCs w:val="20"/>
                              </w:rPr>
                            </w:pPr>
                            <w:r>
                              <w:rPr>
                                <w:sz w:val="20"/>
                                <w:szCs w:val="20"/>
                              </w:rPr>
                              <w:t>Local</w:t>
                            </w:r>
                          </w:p>
                        </w:tc>
                        <w:tc>
                          <w:tcPr>
                            <w:tcW w:w="1080" w:type="dxa"/>
                          </w:tcPr>
                          <w:p w14:paraId="7620A20A"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5CF55B68" w14:textId="77777777" w:rsidR="007F511B" w:rsidRPr="005E6EFB" w:rsidRDefault="007F511B" w:rsidP="006A1256">
                            <w:pPr>
                              <w:spacing w:before="0" w:after="0"/>
                              <w:jc w:val="left"/>
                              <w:rPr>
                                <w:sz w:val="20"/>
                                <w:szCs w:val="20"/>
                              </w:rPr>
                            </w:pPr>
                            <w:r>
                              <w:rPr>
                                <w:sz w:val="20"/>
                                <w:szCs w:val="20"/>
                              </w:rPr>
                              <w:t>Saliency highlighting, Raw scores</w:t>
                            </w:r>
                          </w:p>
                        </w:tc>
                        <w:tc>
                          <w:tcPr>
                            <w:tcW w:w="2035" w:type="dxa"/>
                          </w:tcPr>
                          <w:p w14:paraId="4BC095B3" w14:textId="77777777" w:rsidR="007F511B" w:rsidRPr="005E6EFB" w:rsidRDefault="007F511B" w:rsidP="006A1256">
                            <w:pPr>
                              <w:spacing w:before="0" w:after="0"/>
                              <w:jc w:val="left"/>
                              <w:rPr>
                                <w:sz w:val="20"/>
                                <w:szCs w:val="20"/>
                              </w:rPr>
                            </w:pPr>
                            <w:r>
                              <w:rPr>
                                <w:sz w:val="20"/>
                                <w:szCs w:val="20"/>
                              </w:rPr>
                              <w:t>Input perturbation + Local linear surrogate model + Ridge Regression</w:t>
                            </w:r>
                          </w:p>
                        </w:tc>
                      </w:tr>
                      <w:tr w:rsidR="007F511B" w14:paraId="73BEBA62" w14:textId="77777777" w:rsidTr="00DC74FA">
                        <w:trPr>
                          <w:jc w:val="center"/>
                        </w:trPr>
                        <w:tc>
                          <w:tcPr>
                            <w:tcW w:w="1255" w:type="dxa"/>
                          </w:tcPr>
                          <w:p w14:paraId="2DCBC10A" w14:textId="77777777" w:rsidR="007F511B" w:rsidRPr="005E6EFB" w:rsidRDefault="007F511B" w:rsidP="006A1256">
                            <w:pPr>
                              <w:spacing w:before="0" w:after="0"/>
                              <w:jc w:val="left"/>
                              <w:rPr>
                                <w:sz w:val="20"/>
                                <w:szCs w:val="20"/>
                              </w:rPr>
                            </w:pPr>
                            <w:r>
                              <w:rPr>
                                <w:sz w:val="20"/>
                                <w:szCs w:val="20"/>
                              </w:rPr>
                              <w:t>SHAP</w:t>
                            </w:r>
                          </w:p>
                        </w:tc>
                        <w:tc>
                          <w:tcPr>
                            <w:tcW w:w="1080" w:type="dxa"/>
                          </w:tcPr>
                          <w:p w14:paraId="7CB96B27"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7050C528" w14:textId="77777777" w:rsidR="007F511B" w:rsidRPr="005E6EFB" w:rsidRDefault="007F511B" w:rsidP="006A1256">
                            <w:pPr>
                              <w:spacing w:before="0" w:after="0"/>
                              <w:jc w:val="left"/>
                              <w:rPr>
                                <w:sz w:val="20"/>
                                <w:szCs w:val="20"/>
                              </w:rPr>
                            </w:pPr>
                            <w:r>
                              <w:rPr>
                                <w:sz w:val="20"/>
                                <w:szCs w:val="20"/>
                              </w:rPr>
                              <w:t>Local or Global</w:t>
                            </w:r>
                          </w:p>
                        </w:tc>
                        <w:tc>
                          <w:tcPr>
                            <w:tcW w:w="1080" w:type="dxa"/>
                          </w:tcPr>
                          <w:p w14:paraId="65A87176"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0A15A54B" w14:textId="77777777" w:rsidR="007F511B" w:rsidRPr="005E6EFB" w:rsidRDefault="007F511B" w:rsidP="006A1256">
                            <w:pPr>
                              <w:spacing w:before="0" w:after="0"/>
                              <w:jc w:val="left"/>
                              <w:rPr>
                                <w:sz w:val="20"/>
                                <w:szCs w:val="20"/>
                              </w:rPr>
                            </w:pPr>
                            <w:r>
                              <w:rPr>
                                <w:sz w:val="20"/>
                                <w:szCs w:val="20"/>
                              </w:rPr>
                              <w:t>Saliency highlighting, Raw scores</w:t>
                            </w:r>
                          </w:p>
                        </w:tc>
                        <w:tc>
                          <w:tcPr>
                            <w:tcW w:w="2035" w:type="dxa"/>
                          </w:tcPr>
                          <w:p w14:paraId="7B72F786" w14:textId="77777777" w:rsidR="007F511B" w:rsidRDefault="007F511B" w:rsidP="006A1256">
                            <w:pPr>
                              <w:spacing w:before="0" w:after="0"/>
                              <w:jc w:val="left"/>
                              <w:rPr>
                                <w:sz w:val="20"/>
                                <w:szCs w:val="20"/>
                              </w:rPr>
                            </w:pPr>
                            <w:r>
                              <w:rPr>
                                <w:sz w:val="20"/>
                                <w:szCs w:val="20"/>
                              </w:rPr>
                              <w:t>LIME, DeepLIFT, and other approaches with</w:t>
                            </w:r>
                          </w:p>
                          <w:p w14:paraId="048EC240" w14:textId="77777777" w:rsidR="007F511B" w:rsidRPr="005E6EFB" w:rsidRDefault="007F511B" w:rsidP="006A1256">
                            <w:pPr>
                              <w:spacing w:before="0" w:after="0"/>
                              <w:jc w:val="left"/>
                              <w:rPr>
                                <w:sz w:val="20"/>
                                <w:szCs w:val="20"/>
                              </w:rPr>
                            </w:pPr>
                            <w:r>
                              <w:rPr>
                                <w:sz w:val="20"/>
                                <w:szCs w:val="20"/>
                              </w:rPr>
                              <w:t>SHAP values with kernel approximation.</w:t>
                            </w:r>
                          </w:p>
                        </w:tc>
                      </w:tr>
                      <w:tr w:rsidR="007F511B" w14:paraId="3FFDD035" w14:textId="77777777" w:rsidTr="00DC74FA">
                        <w:trPr>
                          <w:jc w:val="center"/>
                        </w:trPr>
                        <w:tc>
                          <w:tcPr>
                            <w:tcW w:w="1255" w:type="dxa"/>
                          </w:tcPr>
                          <w:p w14:paraId="77013716" w14:textId="77777777" w:rsidR="007F511B" w:rsidRDefault="007F511B" w:rsidP="006A1256">
                            <w:pPr>
                              <w:spacing w:before="0" w:after="0"/>
                              <w:jc w:val="left"/>
                              <w:rPr>
                                <w:sz w:val="20"/>
                                <w:szCs w:val="20"/>
                              </w:rPr>
                            </w:pPr>
                            <w:r>
                              <w:rPr>
                                <w:sz w:val="20"/>
                                <w:szCs w:val="20"/>
                              </w:rPr>
                              <w:t>Deep</w:t>
                            </w:r>
                          </w:p>
                          <w:p w14:paraId="04AB4001" w14:textId="77777777" w:rsidR="007F511B" w:rsidRDefault="007F511B" w:rsidP="006A1256">
                            <w:pPr>
                              <w:spacing w:before="0" w:after="0"/>
                              <w:jc w:val="left"/>
                              <w:rPr>
                                <w:sz w:val="20"/>
                                <w:szCs w:val="20"/>
                              </w:rPr>
                            </w:pPr>
                            <w:r>
                              <w:rPr>
                                <w:sz w:val="20"/>
                                <w:szCs w:val="20"/>
                              </w:rPr>
                              <w:t>LIFT</w:t>
                            </w:r>
                          </w:p>
                        </w:tc>
                        <w:tc>
                          <w:tcPr>
                            <w:tcW w:w="1080" w:type="dxa"/>
                          </w:tcPr>
                          <w:p w14:paraId="38C32754" w14:textId="77777777" w:rsidR="007F511B" w:rsidRDefault="007F511B" w:rsidP="006A1256">
                            <w:pPr>
                              <w:spacing w:before="0" w:after="0"/>
                              <w:jc w:val="left"/>
                              <w:rPr>
                                <w:sz w:val="20"/>
                                <w:szCs w:val="20"/>
                              </w:rPr>
                            </w:pPr>
                            <w:r>
                              <w:rPr>
                                <w:sz w:val="20"/>
                                <w:szCs w:val="20"/>
                              </w:rPr>
                              <w:t>Post hoc</w:t>
                            </w:r>
                          </w:p>
                        </w:tc>
                        <w:tc>
                          <w:tcPr>
                            <w:tcW w:w="1080" w:type="dxa"/>
                          </w:tcPr>
                          <w:p w14:paraId="31C88780" w14:textId="77777777" w:rsidR="007F511B" w:rsidRDefault="007F511B" w:rsidP="006A1256">
                            <w:pPr>
                              <w:spacing w:before="0" w:after="0"/>
                              <w:jc w:val="left"/>
                              <w:rPr>
                                <w:sz w:val="20"/>
                                <w:szCs w:val="20"/>
                              </w:rPr>
                            </w:pPr>
                            <w:r>
                              <w:rPr>
                                <w:sz w:val="20"/>
                                <w:szCs w:val="20"/>
                              </w:rPr>
                              <w:t>Local</w:t>
                            </w:r>
                          </w:p>
                        </w:tc>
                        <w:tc>
                          <w:tcPr>
                            <w:tcW w:w="1080" w:type="dxa"/>
                          </w:tcPr>
                          <w:p w14:paraId="75030600" w14:textId="77777777" w:rsidR="007F511B" w:rsidRDefault="007F511B" w:rsidP="006A1256">
                            <w:pPr>
                              <w:spacing w:before="0" w:after="0"/>
                              <w:jc w:val="left"/>
                              <w:rPr>
                                <w:sz w:val="20"/>
                                <w:szCs w:val="20"/>
                              </w:rPr>
                            </w:pPr>
                            <w:r>
                              <w:rPr>
                                <w:sz w:val="20"/>
                                <w:szCs w:val="20"/>
                              </w:rPr>
                              <w:t>Model Specific</w:t>
                            </w:r>
                          </w:p>
                        </w:tc>
                        <w:tc>
                          <w:tcPr>
                            <w:tcW w:w="1620" w:type="dxa"/>
                          </w:tcPr>
                          <w:p w14:paraId="100A194D" w14:textId="77777777" w:rsidR="007F511B" w:rsidRPr="005E6EFB" w:rsidRDefault="007F511B" w:rsidP="006A1256">
                            <w:pPr>
                              <w:spacing w:before="0" w:after="0"/>
                              <w:jc w:val="left"/>
                              <w:rPr>
                                <w:sz w:val="20"/>
                                <w:szCs w:val="20"/>
                              </w:rPr>
                            </w:pPr>
                            <w:r>
                              <w:rPr>
                                <w:sz w:val="20"/>
                                <w:szCs w:val="20"/>
                              </w:rPr>
                              <w:t>Sequence visualizations</w:t>
                            </w:r>
                          </w:p>
                        </w:tc>
                        <w:tc>
                          <w:tcPr>
                            <w:tcW w:w="2035" w:type="dxa"/>
                          </w:tcPr>
                          <w:p w14:paraId="6E7956A4" w14:textId="77777777" w:rsidR="007F511B" w:rsidRDefault="007F511B" w:rsidP="006A1256">
                            <w:pPr>
                              <w:spacing w:before="0" w:after="0"/>
                              <w:jc w:val="left"/>
                              <w:rPr>
                                <w:sz w:val="20"/>
                                <w:szCs w:val="20"/>
                              </w:rPr>
                            </w:pPr>
                            <w:r>
                              <w:rPr>
                                <w:sz w:val="20"/>
                                <w:szCs w:val="20"/>
                              </w:rPr>
                              <w:t>Back-propagating feature contributions.</w:t>
                            </w:r>
                          </w:p>
                        </w:tc>
                      </w:tr>
                      <w:tr w:rsidR="007F511B" w14:paraId="275F6BE3" w14:textId="77777777" w:rsidTr="00DC74FA">
                        <w:trPr>
                          <w:jc w:val="center"/>
                        </w:trPr>
                        <w:tc>
                          <w:tcPr>
                            <w:tcW w:w="1255" w:type="dxa"/>
                          </w:tcPr>
                          <w:p w14:paraId="07295A33" w14:textId="77777777" w:rsidR="007F511B" w:rsidRDefault="007F511B" w:rsidP="006A1256">
                            <w:pPr>
                              <w:spacing w:before="0" w:after="0"/>
                              <w:jc w:val="left"/>
                              <w:rPr>
                                <w:sz w:val="20"/>
                                <w:szCs w:val="20"/>
                              </w:rPr>
                            </w:pPr>
                            <w:r>
                              <w:rPr>
                                <w:sz w:val="20"/>
                                <w:szCs w:val="20"/>
                              </w:rPr>
                              <w:t>Self-Explain</w:t>
                            </w:r>
                          </w:p>
                        </w:tc>
                        <w:tc>
                          <w:tcPr>
                            <w:tcW w:w="1080" w:type="dxa"/>
                          </w:tcPr>
                          <w:p w14:paraId="5875FAF1" w14:textId="77777777" w:rsidR="007F511B" w:rsidRDefault="007F511B" w:rsidP="006A1256">
                            <w:pPr>
                              <w:spacing w:before="0" w:after="0"/>
                              <w:jc w:val="left"/>
                              <w:rPr>
                                <w:sz w:val="20"/>
                                <w:szCs w:val="20"/>
                              </w:rPr>
                            </w:pPr>
                            <w:r>
                              <w:rPr>
                                <w:sz w:val="20"/>
                                <w:szCs w:val="20"/>
                              </w:rPr>
                              <w:t>Self-explaining</w:t>
                            </w:r>
                          </w:p>
                        </w:tc>
                        <w:tc>
                          <w:tcPr>
                            <w:tcW w:w="1080" w:type="dxa"/>
                          </w:tcPr>
                          <w:p w14:paraId="4128D408" w14:textId="77777777" w:rsidR="007F511B" w:rsidRDefault="007F511B" w:rsidP="006A1256">
                            <w:pPr>
                              <w:spacing w:before="0" w:after="0"/>
                              <w:jc w:val="left"/>
                              <w:rPr>
                                <w:sz w:val="20"/>
                                <w:szCs w:val="20"/>
                              </w:rPr>
                            </w:pPr>
                            <w:r>
                              <w:rPr>
                                <w:sz w:val="20"/>
                                <w:szCs w:val="20"/>
                              </w:rPr>
                              <w:t>Local or Global</w:t>
                            </w:r>
                          </w:p>
                        </w:tc>
                        <w:tc>
                          <w:tcPr>
                            <w:tcW w:w="1080" w:type="dxa"/>
                          </w:tcPr>
                          <w:p w14:paraId="565B00A2" w14:textId="77777777" w:rsidR="007F511B" w:rsidRDefault="007F511B" w:rsidP="006A1256">
                            <w:pPr>
                              <w:spacing w:before="0" w:after="0"/>
                              <w:jc w:val="left"/>
                              <w:rPr>
                                <w:sz w:val="20"/>
                                <w:szCs w:val="20"/>
                              </w:rPr>
                            </w:pPr>
                            <w:r>
                              <w:rPr>
                                <w:sz w:val="20"/>
                                <w:szCs w:val="20"/>
                              </w:rPr>
                              <w:t>Model Specific</w:t>
                            </w:r>
                          </w:p>
                        </w:tc>
                        <w:tc>
                          <w:tcPr>
                            <w:tcW w:w="1620" w:type="dxa"/>
                          </w:tcPr>
                          <w:p w14:paraId="7C343CDC" w14:textId="77777777" w:rsidR="007F511B" w:rsidRPr="005E6EFB" w:rsidRDefault="007F511B" w:rsidP="006A1256">
                            <w:pPr>
                              <w:spacing w:before="0" w:after="0"/>
                              <w:jc w:val="left"/>
                              <w:rPr>
                                <w:sz w:val="20"/>
                                <w:szCs w:val="20"/>
                              </w:rPr>
                            </w:pPr>
                            <w:r>
                              <w:rPr>
                                <w:sz w:val="20"/>
                                <w:szCs w:val="20"/>
                              </w:rPr>
                              <w:t>Raw scores. (Paper does not elaborate on an exact visualizing technique)</w:t>
                            </w:r>
                          </w:p>
                        </w:tc>
                        <w:tc>
                          <w:tcPr>
                            <w:tcW w:w="2035" w:type="dxa"/>
                          </w:tcPr>
                          <w:p w14:paraId="7B0FC758" w14:textId="77777777" w:rsidR="007F511B" w:rsidRDefault="007F511B" w:rsidP="006A1256">
                            <w:pPr>
                              <w:spacing w:before="0" w:after="0"/>
                              <w:jc w:val="left"/>
                              <w:rPr>
                                <w:sz w:val="20"/>
                                <w:szCs w:val="20"/>
                              </w:rPr>
                            </w:pPr>
                            <w:r>
                              <w:rPr>
                                <w:sz w:val="20"/>
                                <w:szCs w:val="20"/>
                              </w:rPr>
                              <w:t>Regularization with explanation specific losses and phrase-based concept instead of words.</w:t>
                            </w:r>
                          </w:p>
                        </w:tc>
                      </w:tr>
                      <w:tr w:rsidR="007F511B" w14:paraId="585ECFDB" w14:textId="77777777" w:rsidTr="00DC74FA">
                        <w:trPr>
                          <w:jc w:val="center"/>
                        </w:trPr>
                        <w:tc>
                          <w:tcPr>
                            <w:tcW w:w="1255" w:type="dxa"/>
                          </w:tcPr>
                          <w:p w14:paraId="3B71CF84" w14:textId="77777777" w:rsidR="00DC74FA" w:rsidRDefault="007F511B" w:rsidP="006A1256">
                            <w:pPr>
                              <w:spacing w:before="0" w:after="0"/>
                              <w:jc w:val="left"/>
                              <w:rPr>
                                <w:sz w:val="20"/>
                                <w:szCs w:val="20"/>
                              </w:rPr>
                            </w:pPr>
                            <w:r>
                              <w:rPr>
                                <w:sz w:val="20"/>
                                <w:szCs w:val="20"/>
                              </w:rPr>
                              <w:t xml:space="preserve">DIME </w:t>
                            </w:r>
                          </w:p>
                          <w:p w14:paraId="12BAB31E" w14:textId="2727C308" w:rsidR="007F511B" w:rsidRDefault="007F511B" w:rsidP="006A1256">
                            <w:pPr>
                              <w:spacing w:before="0" w:after="0"/>
                              <w:jc w:val="left"/>
                              <w:rPr>
                                <w:sz w:val="20"/>
                                <w:szCs w:val="20"/>
                              </w:rPr>
                            </w:pPr>
                            <w:r w:rsidRPr="005145C7">
                              <w:rPr>
                                <w:i/>
                                <w:iCs/>
                                <w:sz w:val="20"/>
                                <w:szCs w:val="20"/>
                              </w:rPr>
                              <w:t>(This Research</w:t>
                            </w:r>
                            <w:r w:rsidR="00DC74FA">
                              <w:rPr>
                                <w:i/>
                                <w:iCs/>
                                <w:sz w:val="20"/>
                                <w:szCs w:val="20"/>
                              </w:rPr>
                              <w:t xml:space="preserve"> Component</w:t>
                            </w:r>
                            <w:r w:rsidRPr="005145C7">
                              <w:rPr>
                                <w:i/>
                                <w:iCs/>
                                <w:sz w:val="20"/>
                                <w:szCs w:val="20"/>
                              </w:rPr>
                              <w:t>)</w:t>
                            </w:r>
                          </w:p>
                        </w:tc>
                        <w:tc>
                          <w:tcPr>
                            <w:tcW w:w="1080" w:type="dxa"/>
                          </w:tcPr>
                          <w:p w14:paraId="1F763C99" w14:textId="77777777" w:rsidR="007F511B" w:rsidRPr="005E6EFB" w:rsidRDefault="007F511B" w:rsidP="006A1256">
                            <w:pPr>
                              <w:spacing w:before="0" w:after="0"/>
                              <w:jc w:val="left"/>
                              <w:rPr>
                                <w:sz w:val="20"/>
                                <w:szCs w:val="20"/>
                              </w:rPr>
                            </w:pPr>
                            <w:r>
                              <w:rPr>
                                <w:sz w:val="20"/>
                                <w:szCs w:val="20"/>
                              </w:rPr>
                              <w:t>Post hoc</w:t>
                            </w:r>
                          </w:p>
                        </w:tc>
                        <w:tc>
                          <w:tcPr>
                            <w:tcW w:w="1080" w:type="dxa"/>
                          </w:tcPr>
                          <w:p w14:paraId="15FF83FD" w14:textId="77777777" w:rsidR="007F511B" w:rsidRPr="007F672B" w:rsidRDefault="007F511B" w:rsidP="006A1256">
                            <w:pPr>
                              <w:spacing w:before="0" w:after="0"/>
                              <w:jc w:val="left"/>
                              <w:rPr>
                                <w:sz w:val="20"/>
                                <w:szCs w:val="20"/>
                              </w:rPr>
                            </w:pPr>
                            <w:r w:rsidRPr="007F672B">
                              <w:rPr>
                                <w:sz w:val="20"/>
                                <w:szCs w:val="20"/>
                              </w:rPr>
                              <w:t xml:space="preserve">Local </w:t>
                            </w:r>
                            <w:r w:rsidRPr="007F672B">
                              <w:rPr>
                                <w:b/>
                                <w:bCs/>
                                <w:sz w:val="20"/>
                                <w:szCs w:val="20"/>
                              </w:rPr>
                              <w:t>and</w:t>
                            </w:r>
                            <w:r w:rsidRPr="007F672B">
                              <w:rPr>
                                <w:sz w:val="20"/>
                                <w:szCs w:val="20"/>
                              </w:rPr>
                              <w:t xml:space="preserve"> Global</w:t>
                            </w:r>
                            <w:r>
                              <w:rPr>
                                <w:sz w:val="20"/>
                                <w:szCs w:val="20"/>
                              </w:rPr>
                              <w:t xml:space="preserve"> combined</w:t>
                            </w:r>
                          </w:p>
                        </w:tc>
                        <w:tc>
                          <w:tcPr>
                            <w:tcW w:w="1080" w:type="dxa"/>
                          </w:tcPr>
                          <w:p w14:paraId="0677428D" w14:textId="77777777" w:rsidR="007F511B" w:rsidRPr="005E6EFB" w:rsidRDefault="007F511B" w:rsidP="006A1256">
                            <w:pPr>
                              <w:spacing w:before="0" w:after="0"/>
                              <w:jc w:val="left"/>
                              <w:rPr>
                                <w:sz w:val="20"/>
                                <w:szCs w:val="20"/>
                              </w:rPr>
                            </w:pPr>
                            <w:r>
                              <w:rPr>
                                <w:sz w:val="20"/>
                                <w:szCs w:val="20"/>
                              </w:rPr>
                              <w:t>Model Agnostic</w:t>
                            </w:r>
                          </w:p>
                        </w:tc>
                        <w:tc>
                          <w:tcPr>
                            <w:tcW w:w="1620" w:type="dxa"/>
                          </w:tcPr>
                          <w:p w14:paraId="2840D332" w14:textId="77777777" w:rsidR="007F511B" w:rsidRPr="005E6EFB" w:rsidRDefault="007F511B" w:rsidP="006A1256">
                            <w:pPr>
                              <w:spacing w:before="0" w:after="0"/>
                              <w:jc w:val="left"/>
                              <w:rPr>
                                <w:sz w:val="20"/>
                                <w:szCs w:val="20"/>
                              </w:rPr>
                            </w:pPr>
                            <w:r>
                              <w:rPr>
                                <w:sz w:val="20"/>
                                <w:szCs w:val="20"/>
                              </w:rPr>
                              <w:t>Global and Dual Feature importance plots, Raw scores</w:t>
                            </w:r>
                          </w:p>
                        </w:tc>
                        <w:tc>
                          <w:tcPr>
                            <w:tcW w:w="2035" w:type="dxa"/>
                          </w:tcPr>
                          <w:p w14:paraId="59F2F2F0" w14:textId="77777777" w:rsidR="007F511B" w:rsidRPr="00CD0E4D" w:rsidRDefault="007F511B" w:rsidP="00B95656">
                            <w:pPr>
                              <w:keepNext/>
                              <w:spacing w:before="0" w:after="0"/>
                              <w:jc w:val="left"/>
                              <w:rPr>
                                <w:sz w:val="20"/>
                                <w:szCs w:val="20"/>
                              </w:rPr>
                            </w:pPr>
                            <w:r>
                              <w:rPr>
                                <w:sz w:val="20"/>
                                <w:szCs w:val="20"/>
                              </w:rPr>
                              <w:t xml:space="preserve">Global feature importance-based feature selection to calculate local feature importance (introduced as </w:t>
                            </w:r>
                            <w:r w:rsidRPr="00CD0E4D">
                              <w:rPr>
                                <w:b/>
                                <w:bCs/>
                                <w:sz w:val="20"/>
                                <w:szCs w:val="20"/>
                              </w:rPr>
                              <w:t>Dual Feature Importance</w:t>
                            </w:r>
                            <w:r>
                              <w:rPr>
                                <w:sz w:val="20"/>
                                <w:szCs w:val="20"/>
                              </w:rPr>
                              <w:t>)</w:t>
                            </w:r>
                          </w:p>
                        </w:tc>
                      </w:tr>
                    </w:tbl>
                    <w:p w14:paraId="4858E943" w14:textId="77777777" w:rsidR="007F511B" w:rsidRPr="00F4123C" w:rsidRDefault="007F511B" w:rsidP="007F511B">
                      <w:pPr>
                        <w:pStyle w:val="Caption"/>
                      </w:pPr>
                    </w:p>
                  </w:txbxContent>
                </v:textbox>
                <w10:wrap type="topAndBottom" anchorx="margin" anchory="margin"/>
              </v:shape>
            </w:pict>
          </mc:Fallback>
        </mc:AlternateContent>
      </w:r>
      <w:r w:rsidRPr="00871F68">
        <w:t>advancements in natural language understanding services, including conversational AI assistants and chatbots, have not mentioned explainability as a prominent aspect to consider or a future direction to study</w:t>
      </w:r>
      <w:r w:rsidR="007B5BE9">
        <w:t xml:space="preserve"> </w:t>
      </w:r>
      <w:r w:rsidR="007B5BE9">
        <w:fldChar w:fldCharType="begin"/>
      </w:r>
      <w:r w:rsidR="007B5BE9">
        <w:instrText xml:space="preserve"> ADDIN EN.CITE &lt;EndNote&gt;&lt;Cite&gt;&lt;Author&gt;Caldarini&lt;/Author&gt;&lt;Year&gt;2022&lt;/Year&gt;&lt;IDText&gt;A literature survey of recent advances in chatbots&lt;/IDText&gt;&lt;DisplayText&gt;[28]&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sidR="007B5BE9">
        <w:fldChar w:fldCharType="separate"/>
      </w:r>
      <w:r w:rsidR="007B5BE9">
        <w:rPr>
          <w:noProof/>
        </w:rPr>
        <w:t>[28]</w:t>
      </w:r>
      <w:r w:rsidR="007B5BE9">
        <w:fldChar w:fldCharType="end"/>
      </w:r>
      <w:r w:rsidR="007B5BE9">
        <w:t xml:space="preserve">, </w:t>
      </w:r>
      <w:r w:rsidR="007B5BE9">
        <w:fldChar w:fldCharType="begin"/>
      </w:r>
      <w:r w:rsidR="007B5BE9">
        <w:instrText xml:space="preserve"> ADDIN EN.CITE &lt;EndNote&gt;&lt;Cite&gt;&lt;Author&gt;Xue&lt;/Author&gt;&lt;Year&gt;2022&lt;/Year&gt;&lt;IDText&gt;Recent Progress in Conversational AI&lt;/IDText&gt;&lt;DisplayText&gt;[36]&lt;/DisplayText&gt;&lt;record&gt;&lt;titles&gt;&lt;title&gt;Recent Progress in Conversational AI&lt;/title&gt;&lt;secondary-title&gt;arXiv preprint arXiv:2204.09719&lt;/secondary-title&gt;&lt;/titles&gt;&lt;contributors&gt;&lt;authors&gt;&lt;author&gt;Xue, Zijun&lt;/author&gt;&lt;author&gt;Li, Ruirui&lt;/author&gt;&lt;author&gt;Li, Mingda&lt;/author&gt;&lt;/authors&gt;&lt;/contributors&gt;&lt;added-date format="utc"&gt;1664344430&lt;/added-date&gt;&lt;ref-type name="Journal Article"&gt;17&lt;/ref-type&gt;&lt;dates&gt;&lt;year&gt;2022&lt;/year&gt;&lt;/dates&gt;&lt;rec-number&gt;102&lt;/rec-number&gt;&lt;last-updated-date format="utc"&gt;1664344430&lt;/last-updated-date&gt;&lt;/record&gt;&lt;/Cite&gt;&lt;/EndNote&gt;</w:instrText>
      </w:r>
      <w:r w:rsidR="007B5BE9">
        <w:fldChar w:fldCharType="separate"/>
      </w:r>
      <w:r w:rsidR="007B5BE9">
        <w:rPr>
          <w:noProof/>
        </w:rPr>
        <w:t>[36]</w:t>
      </w:r>
      <w:r w:rsidR="007B5BE9">
        <w:fldChar w:fldCharType="end"/>
      </w:r>
      <w:r w:rsidR="00E7257A">
        <w:t>.</w:t>
      </w:r>
      <w:r w:rsidR="007E3ED2">
        <w:t xml:space="preserve"> </w:t>
      </w:r>
      <w:r w:rsidR="005F1FB4">
        <w:t xml:space="preserve">Reference </w:t>
      </w:r>
      <w:r w:rsidR="005F1FB4">
        <w:fldChar w:fldCharType="begin"/>
      </w:r>
      <w:r w:rsidR="005F1FB4">
        <w:instrText xml:space="preserve"> ADDIN EN.CITE &lt;EndNote&gt;&lt;Cite&gt;&lt;Author&gt;Pérez-Soler&lt;/Author&gt;&lt;Year&gt;2021&lt;/Year&gt;&lt;IDText&gt;Choosing a chatbot development tool&lt;/IDText&gt;&lt;DisplayText&gt;[37]&lt;/DisplayText&gt;&lt;record&gt;&lt;isbn&gt;0740-7459&lt;/isbn&gt;&lt;titles&gt;&lt;title&gt;Choosing a chatbot development tool&lt;/title&gt;&lt;secondary-title&gt;IEEE Software&lt;/secondary-title&gt;&lt;/titles&gt;&lt;pages&gt;94-103&lt;/pages&gt;&lt;number&gt;4&lt;/number&gt;&lt;contributors&gt;&lt;authors&gt;&lt;author&gt;Pérez-Soler, Sara&lt;/author&gt;&lt;author&gt;Juarez-Puerta, Sandra&lt;/author&gt;&lt;author&gt;Guerra, Esther&lt;/author&gt;&lt;author&gt;de Lara, Juan&lt;/author&gt;&lt;/authors&gt;&lt;/contributors&gt;&lt;added-date format="utc"&gt;1664381046&lt;/added-date&gt;&lt;ref-type name="Journal Article"&gt;17&lt;/ref-type&gt;&lt;dates&gt;&lt;year&gt;2021&lt;/year&gt;&lt;/dates&gt;&lt;rec-number&gt;115&lt;/rec-number&gt;&lt;last-updated-date format="utc"&gt;1664381046&lt;/last-updated-date&gt;&lt;volume&gt;38&lt;/volume&gt;&lt;/record&gt;&lt;/Cite&gt;&lt;/EndNote&gt;</w:instrText>
      </w:r>
      <w:r w:rsidR="005F1FB4">
        <w:fldChar w:fldCharType="separate"/>
      </w:r>
      <w:r w:rsidR="005F1FB4">
        <w:rPr>
          <w:noProof/>
        </w:rPr>
        <w:t>[37]</w:t>
      </w:r>
      <w:r w:rsidR="005F1FB4">
        <w:fldChar w:fldCharType="end"/>
      </w:r>
      <w:r w:rsidR="005F1FB4">
        <w:t xml:space="preserve"> </w:t>
      </w:r>
      <w:r w:rsidR="00633451" w:rsidRPr="00633451">
        <w:t xml:space="preserve">and other similar research have also failed to accentuate the importance of having built-in support for explainability as a crucial factor when selecting a chatbot development platform or </w:t>
      </w:r>
      <w:r w:rsidR="007A68D9">
        <w:t xml:space="preserve">a </w:t>
      </w:r>
      <w:r w:rsidR="00633451" w:rsidRPr="00633451">
        <w:t xml:space="preserve">framework. </w:t>
      </w:r>
    </w:p>
    <w:p w14:paraId="3F82A17C" w14:textId="24A8381B" w:rsidR="00BA2E57" w:rsidRPr="00BA2E57" w:rsidRDefault="00633451" w:rsidP="00F341A5">
      <w:pPr>
        <w:spacing w:before="0" w:line="360" w:lineRule="auto"/>
        <w:ind w:firstLine="360"/>
      </w:pPr>
      <w:r w:rsidRPr="00633451">
        <w:t>Zooming in on chatbot development platforms and frameworks, none of the widely utilized chatbot building tools, including Google DialogFlow</w:t>
      </w:r>
      <w:r w:rsidR="009A5DEA">
        <w:rPr>
          <w:rStyle w:val="FootnoteReference"/>
        </w:rPr>
        <w:footnoteReference w:id="6"/>
      </w:r>
      <w:r w:rsidRPr="00633451">
        <w:t>, Amazon Lex</w:t>
      </w:r>
      <w:r w:rsidR="006873E2">
        <w:rPr>
          <w:rStyle w:val="FootnoteReference"/>
        </w:rPr>
        <w:footnoteReference w:id="7"/>
      </w:r>
      <w:r w:rsidRPr="00633451">
        <w:t xml:space="preserve">, Microsoft </w:t>
      </w:r>
      <w:r w:rsidR="00E36CC9">
        <w:t>Language Understanding</w:t>
      </w:r>
      <w:r w:rsidR="00A843B5">
        <w:t xml:space="preserve"> </w:t>
      </w:r>
      <w:r w:rsidR="00E36CC9">
        <w:t>(</w:t>
      </w:r>
      <w:r w:rsidRPr="00633451">
        <w:t>LUIS</w:t>
      </w:r>
      <w:r w:rsidR="00E36CC9">
        <w:t>)</w:t>
      </w:r>
      <w:r w:rsidR="00E4325C">
        <w:rPr>
          <w:rStyle w:val="FootnoteReference"/>
        </w:rPr>
        <w:footnoteReference w:id="8"/>
      </w:r>
      <w:r w:rsidRPr="00633451">
        <w:t xml:space="preserve">, Microsoft </w:t>
      </w:r>
      <w:r w:rsidR="00E43B79">
        <w:t>B</w:t>
      </w:r>
      <w:r w:rsidRPr="00633451">
        <w:t xml:space="preserve">ot </w:t>
      </w:r>
      <w:r w:rsidR="00E43B79">
        <w:t>F</w:t>
      </w:r>
      <w:r w:rsidRPr="00633451">
        <w:t>ramework</w:t>
      </w:r>
      <w:r w:rsidR="008B23B0">
        <w:rPr>
          <w:rStyle w:val="FootnoteReference"/>
        </w:rPr>
        <w:footnoteReference w:id="9"/>
      </w:r>
      <w:r w:rsidRPr="00633451">
        <w:t>, and Rasa Open</w:t>
      </w:r>
      <w:r w:rsidR="000A6340">
        <w:t xml:space="preserve"> S</w:t>
      </w:r>
      <w:r w:rsidRPr="00633451">
        <w:t>ource</w:t>
      </w:r>
      <w:r w:rsidR="00DD661B">
        <w:rPr>
          <w:rStyle w:val="FootnoteReference"/>
        </w:rPr>
        <w:footnoteReference w:id="10"/>
      </w:r>
      <w:r w:rsidRPr="00633451">
        <w:t xml:space="preserve">, </w:t>
      </w:r>
      <w:r w:rsidR="003E3D92" w:rsidRPr="003E3D92">
        <w:t xml:space="preserve">offers built-in support for explainability-based model validation and </w:t>
      </w:r>
      <w:r w:rsidR="003E3D92" w:rsidRPr="003E3D92">
        <w:lastRenderedPageBreak/>
        <w:t>debugging. The specified platforms are cloud-based except for Rasa Open</w:t>
      </w:r>
      <w:r w:rsidR="00ED4778">
        <w:t xml:space="preserve"> S</w:t>
      </w:r>
      <w:r w:rsidR="003E3D92" w:rsidRPr="003E3D92">
        <w:t>ource, which supports hosting locally, and most interestingly, Rasa provides extended control over the chatbot development tasks, including the NLU pipeline</w:t>
      </w:r>
      <w:r w:rsidR="00E367A2">
        <w:t xml:space="preserve"> and </w:t>
      </w:r>
      <w:r w:rsidR="0042605E">
        <w:t>ML</w:t>
      </w:r>
      <w:r w:rsidR="003E3D92" w:rsidRPr="003E3D92">
        <w:t xml:space="preserve"> components. However, even Rasa does not support explainability and relies on </w:t>
      </w:r>
      <w:r w:rsidR="00760C0B" w:rsidRPr="00760C0B">
        <w:t>performance scores given by</w:t>
      </w:r>
      <w:r w:rsidR="003A2FDB">
        <w:t xml:space="preserve"> </w:t>
      </w:r>
      <w:r w:rsidR="003E3D92" w:rsidRPr="003E3D92">
        <w:t xml:space="preserve">testing approaches such as hold-out validation and cross-validation to evaluate ML model performance </w:t>
      </w:r>
      <w:r w:rsidR="007D14C7">
        <w:fldChar w:fldCharType="begin"/>
      </w:r>
      <w:r w:rsidR="007D14C7">
        <w:instrText xml:space="preserve"> ADDIN EN.CITE &lt;EndNote&gt;&lt;Cite&gt;&lt;Author&gt;Bocklisch&lt;/Author&gt;&lt;Year&gt;2017&lt;/Year&gt;&lt;IDText&gt;Rasa: Open source language understanding and dialogue management&lt;/IDText&gt;&lt;DisplayText&gt;[2]&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rsidR="007D14C7">
        <w:fldChar w:fldCharType="separate"/>
      </w:r>
      <w:r w:rsidR="007D14C7">
        <w:rPr>
          <w:noProof/>
        </w:rPr>
        <w:t>[2]</w:t>
      </w:r>
      <w:r w:rsidR="007D14C7">
        <w:fldChar w:fldCharType="end"/>
      </w:r>
      <w:r w:rsidR="00550738">
        <w:t xml:space="preserve">, </w:t>
      </w:r>
      <w:r w:rsidR="00550738">
        <w:fldChar w:fldCharType="begin"/>
      </w:r>
      <w:r w:rsidR="00550738">
        <w:instrText xml:space="preserve"> ADDIN EN.CITE &lt;EndNote&gt;&lt;Cite&gt;&lt;Author&gt;Singh&lt;/Author&gt;&lt;Year&gt;2019&lt;/Year&gt;&lt;IDText&gt;Introduction to Microsoft Bot, RASA, and Google Dialogflow&lt;/IDText&gt;&lt;DisplayText&gt;[38]&lt;/DisplayText&gt;&lt;record&gt;&lt;urls&gt;&lt;related-urls&gt;&lt;url&gt;https://doi.org/10.1007/978-1-4842-5034-1_7&lt;/url&gt;&lt;/related-urls&gt;&lt;/urls&gt;&lt;isbn&gt;978-1-4842-5034-1&lt;/isbn&gt;&lt;titles&gt;&lt;title&gt;Introduction to Microsoft Bot, RASA, and Google Dialogflow&lt;/title&gt;&lt;secondary-title&gt;Building an Enterprise Chatbot: Work with Protected Enterprise Data Using Open Source Frameworks&lt;/secondary-title&gt;&lt;/titles&gt;&lt;pages&gt;281-302&lt;/pages&gt;&lt;contributors&gt;&lt;authors&gt;&lt;author&gt;Singh, Abhishek&lt;/author&gt;&lt;author&gt;Ramasubramanian, Karthik&lt;/author&gt;&lt;author&gt;Shivam, Shrey&lt;/author&gt;&lt;/authors&gt;&lt;/contributors&gt;&lt;added-date format="utc"&gt;1662679789&lt;/added-date&gt;&lt;pub-location&gt;Berkeley, CA&lt;/pub-location&gt;&lt;ref-type name="Book Section"&gt;5&lt;/ref-type&gt;&lt;dates&gt;&lt;year&gt;2019&lt;/year&gt;&lt;/dates&gt;&lt;rec-number&gt;40&lt;/rec-number&gt;&lt;publisher&gt;Apress&lt;/publisher&gt;&lt;last-updated-date format="utc"&gt;1662679789&lt;/last-updated-date&gt;&lt;label&gt;Singh2019&lt;/label&gt;&lt;electronic-resource-num&gt;10.1007/978-1-4842-5034-1_7&lt;/electronic-resource-num&gt;&lt;/record&gt;&lt;/Cite&gt;&lt;/EndNote&gt;</w:instrText>
      </w:r>
      <w:r w:rsidR="00550738">
        <w:fldChar w:fldCharType="separate"/>
      </w:r>
      <w:r w:rsidR="00550738">
        <w:rPr>
          <w:noProof/>
        </w:rPr>
        <w:t>[38]</w:t>
      </w:r>
      <w:r w:rsidR="00550738">
        <w:fldChar w:fldCharType="end"/>
      </w:r>
      <w:r w:rsidR="003E3D92" w:rsidRPr="003E3D92">
        <w:t>.</w:t>
      </w:r>
      <w:r w:rsidR="00F341A5">
        <w:t xml:space="preserve"> </w:t>
      </w:r>
      <w:r w:rsidR="00F341A5" w:rsidRPr="00F341A5">
        <w:t>The absence of built-in support for XAI in widely utilized AI-enabled chatbot development frameworks and platforms is a significant research gap</w:t>
      </w:r>
      <w:r w:rsidR="00435019" w:rsidRPr="00435019">
        <w:t>. This research component strives to emphasize the importance of XAI in modern chatbot building platforms by providing a solid XAI implementation for Rasa-based chatbot development</w:t>
      </w:r>
      <w:r w:rsidR="00F341A5" w:rsidRPr="00F341A5">
        <w:t>.</w:t>
      </w:r>
      <w:r w:rsidR="007F511B">
        <w:t xml:space="preserve"> </w:t>
      </w:r>
    </w:p>
    <w:p w14:paraId="24AC3975" w14:textId="165C2E00" w:rsidR="006F1302" w:rsidRDefault="00047EAB" w:rsidP="003C6C5E">
      <w:pPr>
        <w:pStyle w:val="Heading3"/>
        <w:numPr>
          <w:ilvl w:val="2"/>
          <w:numId w:val="1"/>
        </w:numPr>
        <w:spacing w:before="0" w:after="240"/>
      </w:pPr>
      <w:bookmarkStart w:id="32" w:name="_Toc117094333"/>
      <w:r>
        <w:t xml:space="preserve">Other </w:t>
      </w:r>
      <w:r w:rsidR="00B23F9B">
        <w:t>r</w:t>
      </w:r>
      <w:r w:rsidR="00E7257A">
        <w:t xml:space="preserve">elated </w:t>
      </w:r>
      <w:r w:rsidR="00B23F9B">
        <w:t>w</w:t>
      </w:r>
      <w:r w:rsidR="00E7257A">
        <w:t>ork</w:t>
      </w:r>
      <w:bookmarkEnd w:id="32"/>
    </w:p>
    <w:p w14:paraId="7B6760AB" w14:textId="4510E196" w:rsidR="009231C5" w:rsidRDefault="00F166B7" w:rsidP="003D0808">
      <w:pPr>
        <w:spacing w:before="0" w:line="360" w:lineRule="auto"/>
        <w:ind w:firstLine="360"/>
      </w:pPr>
      <w:r>
        <w:t xml:space="preserve">Reference </w:t>
      </w:r>
      <w:r>
        <w:fldChar w:fldCharType="begin"/>
      </w:r>
      <w:r>
        <w:instrText xml:space="preserve"> ADDIN EN.CITE &lt;EndNote&gt;&lt;Cite&gt;&lt;Author&gt;Marrakchi&lt;/Author&gt;&lt;Year&gt;2021&lt;/Year&gt;&lt;IDText&gt;Explaining by Conversing: The Argument for Conversational Xai Systems&lt;/IDText&gt;&lt;DisplayText&gt;[27]&lt;/DisplayText&gt;&lt;record&gt;&lt;titles&gt;&lt;title&gt;Explaining by Conversing: The Argument for Conversational Xai Systems&lt;/title&gt;&lt;/titles&gt;&lt;contributors&gt;&lt;authors&gt;&lt;author&gt;Marrakchi, Wassim&lt;/author&gt;&lt;/authors&gt;&lt;/contributors&gt;&lt;added-date format="utc"&gt;1662892699&lt;/added-date&gt;&lt;ref-type name="Thesis"&gt;32&lt;/ref-type&gt;&lt;dates&gt;&lt;year&gt;2021&lt;/year&gt;&lt;/dates&gt;&lt;rec-number&gt;66&lt;/rec-number&gt;&lt;publisher&gt;Harvard University&lt;/publisher&gt;&lt;last-updated-date format="utc"&gt;1662892699&lt;/last-updated-date&gt;&lt;/record&gt;&lt;/Cite&gt;&lt;/EndNote&gt;</w:instrText>
      </w:r>
      <w:r>
        <w:fldChar w:fldCharType="separate"/>
      </w:r>
      <w:r>
        <w:rPr>
          <w:noProof/>
        </w:rPr>
        <w:t>[27]</w:t>
      </w:r>
      <w:r>
        <w:fldChar w:fldCharType="end"/>
      </w:r>
      <w:r w:rsidR="007F390F">
        <w:t xml:space="preserve"> </w:t>
      </w:r>
      <w:r w:rsidR="005F77DA" w:rsidRPr="005F77DA">
        <w:t>has proposed a conversational XAI approach based on the argument that the interpretability tools must be bidirectional rather than monolithic. The proposed solution takes the interpretability goals of the users into account through conversing and delivers natural language interpretations according to the questions presented by users. The technique is not directly related to the work done in this research component since implementing a bidirectional interpretability tool is not one of the primary goals. However, most explanations obtained through conversing mentioned in the study will be available to users via static visualizations generated by the XAI technique introduced in this research</w:t>
      </w:r>
      <w:r w:rsidR="000364C3" w:rsidRPr="000364C3">
        <w:t>.</w:t>
      </w:r>
      <w:r w:rsidR="00F25667">
        <w:t xml:space="preserve"> </w:t>
      </w:r>
    </w:p>
    <w:p w14:paraId="7CED933C" w14:textId="33AB1694" w:rsidR="00F25667" w:rsidRDefault="00A163DB" w:rsidP="003D0808">
      <w:pPr>
        <w:spacing w:before="0" w:line="360" w:lineRule="auto"/>
        <w:ind w:firstLine="360"/>
      </w:pPr>
      <w:r w:rsidRPr="00034AC0">
        <w:rPr>
          <w:noProof/>
        </w:rPr>
        <mc:AlternateContent>
          <mc:Choice Requires="wps">
            <w:drawing>
              <wp:anchor distT="0" distB="0" distL="114300" distR="114300" simplePos="0" relativeHeight="251658268" behindDoc="1" locked="0" layoutInCell="1" allowOverlap="1" wp14:anchorId="2B7916AF" wp14:editId="3F1E164A">
                <wp:simplePos x="0" y="0"/>
                <wp:positionH relativeFrom="margin">
                  <wp:align>right</wp:align>
                </wp:positionH>
                <wp:positionV relativeFrom="paragraph">
                  <wp:posOffset>1217295</wp:posOffset>
                </wp:positionV>
                <wp:extent cx="5215890" cy="1480820"/>
                <wp:effectExtent l="0" t="0" r="3810" b="5080"/>
                <wp:wrapTopAndBottom/>
                <wp:docPr id="6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480820"/>
                        </a:xfrm>
                        <a:prstGeom prst="rect">
                          <a:avLst/>
                        </a:prstGeom>
                        <a:solidFill>
                          <a:srgbClr val="FFFFFF"/>
                        </a:solidFill>
                        <a:ln w="9525">
                          <a:noFill/>
                          <a:miter lim="800000"/>
                          <a:headEnd/>
                          <a:tailEnd/>
                        </a:ln>
                      </wps:spPr>
                      <wps:txbx>
                        <w:txbxContent>
                          <w:p w14:paraId="1A252E19" w14:textId="7225C050" w:rsidR="0098163A" w:rsidRPr="0098163A" w:rsidRDefault="0098163A" w:rsidP="0098163A">
                            <w:pPr>
                              <w:pStyle w:val="Caption"/>
                              <w:rPr>
                                <w:noProof/>
                                <w:sz w:val="24"/>
                              </w:rPr>
                            </w:pPr>
                            <w:bookmarkStart w:id="33" w:name="_Toc117082240"/>
                            <w:r>
                              <w:t>Table 1.2.2.</w:t>
                            </w:r>
                            <w:r w:rsidR="00CF4633">
                              <w:fldChar w:fldCharType="begin"/>
                            </w:r>
                            <w:r w:rsidR="00CF4633">
                              <w:instrText xml:space="preserve"> SEQ Table_1.2.2. \* ARABIC </w:instrText>
                            </w:r>
                            <w:r w:rsidR="00CF4633">
                              <w:fldChar w:fldCharType="separate"/>
                            </w:r>
                            <w:r>
                              <w:rPr>
                                <w:noProof/>
                              </w:rPr>
                              <w:t>1</w:t>
                            </w:r>
                            <w:r w:rsidR="00CF4633">
                              <w:rPr>
                                <w:noProof/>
                              </w:rPr>
                              <w:fldChar w:fldCharType="end"/>
                            </w:r>
                            <w:r>
                              <w:t xml:space="preserve">. </w:t>
                            </w:r>
                            <w:r w:rsidR="00757499">
                              <w:t>Chatbot development platforms and</w:t>
                            </w:r>
                            <w:r w:rsidR="00E7617C">
                              <w:t xml:space="preserve"> their </w:t>
                            </w:r>
                            <w:r w:rsidR="0060406D">
                              <w:t>support for XAI</w:t>
                            </w:r>
                            <w:bookmarkEnd w:id="33"/>
                          </w:p>
                          <w:tbl>
                            <w:tblPr>
                              <w:tblStyle w:val="TableGrid"/>
                              <w:tblW w:w="8150" w:type="dxa"/>
                              <w:tblInd w:w="-5" w:type="dxa"/>
                              <w:tblLayout w:type="fixed"/>
                              <w:tblLook w:val="04A0" w:firstRow="1" w:lastRow="0" w:firstColumn="1" w:lastColumn="0" w:noHBand="0" w:noVBand="1"/>
                            </w:tblPr>
                            <w:tblGrid>
                              <w:gridCol w:w="2520"/>
                              <w:gridCol w:w="1800"/>
                              <w:gridCol w:w="1980"/>
                              <w:gridCol w:w="1850"/>
                            </w:tblGrid>
                            <w:tr w:rsidR="00251947" w14:paraId="71523057" w14:textId="77777777" w:rsidTr="00453A10">
                              <w:tc>
                                <w:tcPr>
                                  <w:tcW w:w="2520" w:type="dxa"/>
                                </w:tcPr>
                                <w:p w14:paraId="649EB2C9" w14:textId="6307F453" w:rsidR="00251947" w:rsidRPr="006154FC" w:rsidRDefault="00251947" w:rsidP="006A1256">
                                  <w:pPr>
                                    <w:spacing w:before="0" w:after="0"/>
                                    <w:jc w:val="center"/>
                                    <w:rPr>
                                      <w:b/>
                                      <w:bCs/>
                                      <w:sz w:val="20"/>
                                      <w:szCs w:val="20"/>
                                    </w:rPr>
                                  </w:pPr>
                                  <w:r>
                                    <w:rPr>
                                      <w:b/>
                                      <w:bCs/>
                                      <w:sz w:val="20"/>
                                      <w:szCs w:val="20"/>
                                    </w:rPr>
                                    <w:t>Chatbot Development Platform/ Framework</w:t>
                                  </w:r>
                                </w:p>
                              </w:tc>
                              <w:tc>
                                <w:tcPr>
                                  <w:tcW w:w="1800" w:type="dxa"/>
                                </w:tcPr>
                                <w:p w14:paraId="373DA721" w14:textId="625886E6" w:rsidR="00251947" w:rsidRPr="006154FC" w:rsidRDefault="00251947" w:rsidP="00A83DC6">
                                  <w:pPr>
                                    <w:spacing w:before="0" w:after="0"/>
                                    <w:jc w:val="center"/>
                                    <w:rPr>
                                      <w:b/>
                                      <w:bCs/>
                                      <w:sz w:val="20"/>
                                      <w:szCs w:val="20"/>
                                    </w:rPr>
                                  </w:pPr>
                                  <w:r>
                                    <w:rPr>
                                      <w:b/>
                                      <w:bCs/>
                                      <w:sz w:val="20"/>
                                      <w:szCs w:val="20"/>
                                    </w:rPr>
                                    <w:t>Support for Explainability</w:t>
                                  </w:r>
                                </w:p>
                              </w:tc>
                              <w:tc>
                                <w:tcPr>
                                  <w:tcW w:w="1980" w:type="dxa"/>
                                </w:tcPr>
                                <w:p w14:paraId="53417C39" w14:textId="0AB43387" w:rsidR="00251947" w:rsidRPr="006154FC" w:rsidRDefault="00251947" w:rsidP="006A1256">
                                  <w:pPr>
                                    <w:spacing w:before="0" w:after="0"/>
                                    <w:jc w:val="center"/>
                                    <w:rPr>
                                      <w:b/>
                                      <w:bCs/>
                                      <w:sz w:val="20"/>
                                      <w:szCs w:val="20"/>
                                    </w:rPr>
                                  </w:pPr>
                                  <w:r>
                                    <w:rPr>
                                      <w:b/>
                                      <w:bCs/>
                                      <w:sz w:val="20"/>
                                      <w:szCs w:val="20"/>
                                    </w:rPr>
                                    <w:t>Support for ML Model Evaluation</w:t>
                                  </w:r>
                                </w:p>
                              </w:tc>
                              <w:tc>
                                <w:tcPr>
                                  <w:tcW w:w="1850" w:type="dxa"/>
                                </w:tcPr>
                                <w:p w14:paraId="12476B61" w14:textId="3A430CD5" w:rsidR="00251947" w:rsidRPr="006154FC" w:rsidRDefault="00251947" w:rsidP="006A1256">
                                  <w:pPr>
                                    <w:spacing w:before="0" w:after="0"/>
                                    <w:jc w:val="center"/>
                                    <w:rPr>
                                      <w:b/>
                                      <w:bCs/>
                                      <w:sz w:val="20"/>
                                      <w:szCs w:val="20"/>
                                    </w:rPr>
                                  </w:pPr>
                                  <w:r>
                                    <w:rPr>
                                      <w:b/>
                                      <w:bCs/>
                                      <w:sz w:val="20"/>
                                      <w:szCs w:val="20"/>
                                    </w:rPr>
                                    <w:t>Model Evaluation Technique</w:t>
                                  </w:r>
                                </w:p>
                              </w:tc>
                            </w:tr>
                            <w:tr w:rsidR="00251947" w14:paraId="197BB805" w14:textId="77777777" w:rsidTr="00453A10">
                              <w:tc>
                                <w:tcPr>
                                  <w:tcW w:w="2520" w:type="dxa"/>
                                </w:tcPr>
                                <w:p w14:paraId="79157888" w14:textId="0624297A" w:rsidR="00251947" w:rsidRPr="005E6EFB" w:rsidRDefault="00251947" w:rsidP="006A1256">
                                  <w:pPr>
                                    <w:spacing w:before="0" w:after="0"/>
                                    <w:jc w:val="left"/>
                                    <w:rPr>
                                      <w:sz w:val="20"/>
                                      <w:szCs w:val="20"/>
                                    </w:rPr>
                                  </w:pPr>
                                  <w:r>
                                    <w:rPr>
                                      <w:sz w:val="20"/>
                                      <w:szCs w:val="20"/>
                                    </w:rPr>
                                    <w:t>DialogFlow</w:t>
                                  </w:r>
                                </w:p>
                              </w:tc>
                              <w:tc>
                                <w:tcPr>
                                  <w:tcW w:w="1800" w:type="dxa"/>
                                </w:tcPr>
                                <w:p w14:paraId="47BDEE38" w14:textId="384CA78F" w:rsidR="00251947" w:rsidRPr="005E6EFB" w:rsidRDefault="00251947" w:rsidP="006A1256">
                                  <w:pPr>
                                    <w:spacing w:before="0" w:after="0"/>
                                    <w:jc w:val="left"/>
                                    <w:rPr>
                                      <w:sz w:val="20"/>
                                      <w:szCs w:val="20"/>
                                    </w:rPr>
                                  </w:pPr>
                                  <w:r>
                                    <w:rPr>
                                      <w:sz w:val="20"/>
                                      <w:szCs w:val="20"/>
                                    </w:rPr>
                                    <w:t>No</w:t>
                                  </w:r>
                                  <w:r w:rsidR="00453A10">
                                    <w:rPr>
                                      <w:sz w:val="20"/>
                                      <w:szCs w:val="20"/>
                                    </w:rPr>
                                    <w:t xml:space="preserve"> built-in support</w:t>
                                  </w:r>
                                </w:p>
                              </w:tc>
                              <w:tc>
                                <w:tcPr>
                                  <w:tcW w:w="1980" w:type="dxa"/>
                                </w:tcPr>
                                <w:p w14:paraId="5C68BB13" w14:textId="359F2DB6" w:rsidR="00251947" w:rsidRPr="005E6EFB" w:rsidRDefault="00CE39DF" w:rsidP="006A1256">
                                  <w:pPr>
                                    <w:spacing w:before="0" w:after="0"/>
                                    <w:jc w:val="left"/>
                                    <w:rPr>
                                      <w:sz w:val="20"/>
                                      <w:szCs w:val="20"/>
                                    </w:rPr>
                                  </w:pPr>
                                  <w:r>
                                    <w:rPr>
                                      <w:sz w:val="20"/>
                                      <w:szCs w:val="20"/>
                                    </w:rPr>
                                    <w:t>No built-in support</w:t>
                                  </w:r>
                                </w:p>
                              </w:tc>
                              <w:tc>
                                <w:tcPr>
                                  <w:tcW w:w="1850" w:type="dxa"/>
                                </w:tcPr>
                                <w:p w14:paraId="38DDB4D9" w14:textId="40C45C8B" w:rsidR="00251947" w:rsidRPr="005E6EFB" w:rsidRDefault="00F36130" w:rsidP="006A1256">
                                  <w:pPr>
                                    <w:spacing w:before="0" w:after="0"/>
                                    <w:jc w:val="left"/>
                                    <w:rPr>
                                      <w:sz w:val="20"/>
                                      <w:szCs w:val="20"/>
                                    </w:rPr>
                                  </w:pPr>
                                  <w:r>
                                    <w:rPr>
                                      <w:sz w:val="20"/>
                                      <w:szCs w:val="20"/>
                                    </w:rPr>
                                    <w:t>-</w:t>
                                  </w:r>
                                </w:p>
                              </w:tc>
                            </w:tr>
                            <w:tr w:rsidR="00251947" w14:paraId="57C5017F" w14:textId="77777777" w:rsidTr="00453A10">
                              <w:tc>
                                <w:tcPr>
                                  <w:tcW w:w="2520" w:type="dxa"/>
                                </w:tcPr>
                                <w:p w14:paraId="3A4F53E9" w14:textId="08000F47" w:rsidR="00251947" w:rsidRPr="005E6EFB" w:rsidRDefault="00251947" w:rsidP="006A1256">
                                  <w:pPr>
                                    <w:spacing w:before="0" w:after="0"/>
                                    <w:jc w:val="left"/>
                                    <w:rPr>
                                      <w:sz w:val="20"/>
                                      <w:szCs w:val="20"/>
                                    </w:rPr>
                                  </w:pPr>
                                  <w:r>
                                    <w:rPr>
                                      <w:sz w:val="20"/>
                                      <w:szCs w:val="20"/>
                                    </w:rPr>
                                    <w:t>Amazon Lex</w:t>
                                  </w:r>
                                </w:p>
                              </w:tc>
                              <w:tc>
                                <w:tcPr>
                                  <w:tcW w:w="1800" w:type="dxa"/>
                                </w:tcPr>
                                <w:p w14:paraId="1052DF0C" w14:textId="30C1D8ED" w:rsidR="00251947" w:rsidRPr="005E6EFB" w:rsidRDefault="00453A10" w:rsidP="006A1256">
                                  <w:pPr>
                                    <w:spacing w:before="0" w:after="0"/>
                                    <w:jc w:val="left"/>
                                    <w:rPr>
                                      <w:sz w:val="20"/>
                                      <w:szCs w:val="20"/>
                                    </w:rPr>
                                  </w:pPr>
                                  <w:r>
                                    <w:rPr>
                                      <w:sz w:val="20"/>
                                      <w:szCs w:val="20"/>
                                    </w:rPr>
                                    <w:t>No built-in support</w:t>
                                  </w:r>
                                </w:p>
                              </w:tc>
                              <w:tc>
                                <w:tcPr>
                                  <w:tcW w:w="1980" w:type="dxa"/>
                                </w:tcPr>
                                <w:p w14:paraId="56439B30" w14:textId="524A4CD9" w:rsidR="00251947" w:rsidRPr="005E6EFB" w:rsidRDefault="00CE39DF" w:rsidP="006A1256">
                                  <w:pPr>
                                    <w:spacing w:before="0" w:after="0"/>
                                    <w:jc w:val="left"/>
                                    <w:rPr>
                                      <w:sz w:val="20"/>
                                      <w:szCs w:val="20"/>
                                    </w:rPr>
                                  </w:pPr>
                                  <w:r>
                                    <w:rPr>
                                      <w:sz w:val="20"/>
                                      <w:szCs w:val="20"/>
                                    </w:rPr>
                                    <w:t>No built-in support</w:t>
                                  </w:r>
                                </w:p>
                              </w:tc>
                              <w:tc>
                                <w:tcPr>
                                  <w:tcW w:w="1850" w:type="dxa"/>
                                </w:tcPr>
                                <w:p w14:paraId="7AA55361" w14:textId="621F276A" w:rsidR="00251947" w:rsidRPr="005E6EFB" w:rsidRDefault="00F36130" w:rsidP="006A1256">
                                  <w:pPr>
                                    <w:spacing w:before="0" w:after="0"/>
                                    <w:jc w:val="left"/>
                                    <w:rPr>
                                      <w:sz w:val="20"/>
                                      <w:szCs w:val="20"/>
                                    </w:rPr>
                                  </w:pPr>
                                  <w:r>
                                    <w:rPr>
                                      <w:sz w:val="20"/>
                                      <w:szCs w:val="20"/>
                                    </w:rPr>
                                    <w:t>-</w:t>
                                  </w:r>
                                </w:p>
                              </w:tc>
                            </w:tr>
                            <w:tr w:rsidR="00251947" w14:paraId="60F3C965" w14:textId="77777777" w:rsidTr="00453A10">
                              <w:tc>
                                <w:tcPr>
                                  <w:tcW w:w="2520" w:type="dxa"/>
                                </w:tcPr>
                                <w:p w14:paraId="4C050994" w14:textId="7B0FECC9" w:rsidR="00251947" w:rsidRDefault="00251947" w:rsidP="006A1256">
                                  <w:pPr>
                                    <w:spacing w:before="0" w:after="0"/>
                                    <w:jc w:val="left"/>
                                    <w:rPr>
                                      <w:sz w:val="20"/>
                                      <w:szCs w:val="20"/>
                                    </w:rPr>
                                  </w:pPr>
                                  <w:r>
                                    <w:rPr>
                                      <w:sz w:val="20"/>
                                      <w:szCs w:val="20"/>
                                    </w:rPr>
                                    <w:t>Microsoft LUIS</w:t>
                                  </w:r>
                                </w:p>
                              </w:tc>
                              <w:tc>
                                <w:tcPr>
                                  <w:tcW w:w="1800" w:type="dxa"/>
                                </w:tcPr>
                                <w:p w14:paraId="784D4901" w14:textId="0F9FE692" w:rsidR="00251947" w:rsidRDefault="00453A10" w:rsidP="006A1256">
                                  <w:pPr>
                                    <w:spacing w:before="0" w:after="0"/>
                                    <w:jc w:val="left"/>
                                    <w:rPr>
                                      <w:sz w:val="20"/>
                                      <w:szCs w:val="20"/>
                                    </w:rPr>
                                  </w:pPr>
                                  <w:r>
                                    <w:rPr>
                                      <w:sz w:val="20"/>
                                      <w:szCs w:val="20"/>
                                    </w:rPr>
                                    <w:t>No built-in support</w:t>
                                  </w:r>
                                </w:p>
                              </w:tc>
                              <w:tc>
                                <w:tcPr>
                                  <w:tcW w:w="1980" w:type="dxa"/>
                                </w:tcPr>
                                <w:p w14:paraId="47F6AE30" w14:textId="10FCCDF0" w:rsidR="00251947" w:rsidRDefault="00CE39DF" w:rsidP="006A1256">
                                  <w:pPr>
                                    <w:spacing w:before="0" w:after="0"/>
                                    <w:jc w:val="left"/>
                                    <w:rPr>
                                      <w:sz w:val="20"/>
                                      <w:szCs w:val="20"/>
                                    </w:rPr>
                                  </w:pPr>
                                  <w:r>
                                    <w:rPr>
                                      <w:sz w:val="20"/>
                                      <w:szCs w:val="20"/>
                                    </w:rPr>
                                    <w:t>No built-in support</w:t>
                                  </w:r>
                                </w:p>
                              </w:tc>
                              <w:tc>
                                <w:tcPr>
                                  <w:tcW w:w="1850" w:type="dxa"/>
                                </w:tcPr>
                                <w:p w14:paraId="5D8546F8" w14:textId="5F846708" w:rsidR="00251947" w:rsidRDefault="00F36130" w:rsidP="006A1256">
                                  <w:pPr>
                                    <w:spacing w:before="0" w:after="0"/>
                                    <w:jc w:val="left"/>
                                    <w:rPr>
                                      <w:sz w:val="20"/>
                                      <w:szCs w:val="20"/>
                                    </w:rPr>
                                  </w:pPr>
                                  <w:r>
                                    <w:rPr>
                                      <w:sz w:val="20"/>
                                      <w:szCs w:val="20"/>
                                    </w:rPr>
                                    <w:t>-</w:t>
                                  </w:r>
                                </w:p>
                              </w:tc>
                            </w:tr>
                            <w:tr w:rsidR="00251947" w14:paraId="5BAAC24B" w14:textId="77777777" w:rsidTr="00453A10">
                              <w:tc>
                                <w:tcPr>
                                  <w:tcW w:w="2520" w:type="dxa"/>
                                </w:tcPr>
                                <w:p w14:paraId="03821AB6" w14:textId="36BDE26A" w:rsidR="00251947" w:rsidRDefault="00251947" w:rsidP="006A1256">
                                  <w:pPr>
                                    <w:spacing w:before="0" w:after="0"/>
                                    <w:jc w:val="left"/>
                                    <w:rPr>
                                      <w:sz w:val="20"/>
                                      <w:szCs w:val="20"/>
                                    </w:rPr>
                                  </w:pPr>
                                  <w:r>
                                    <w:rPr>
                                      <w:sz w:val="20"/>
                                      <w:szCs w:val="20"/>
                                    </w:rPr>
                                    <w:t>Rasa Open Source</w:t>
                                  </w:r>
                                </w:p>
                              </w:tc>
                              <w:tc>
                                <w:tcPr>
                                  <w:tcW w:w="1800" w:type="dxa"/>
                                </w:tcPr>
                                <w:p w14:paraId="314764A0" w14:textId="156992F0" w:rsidR="00251947" w:rsidRDefault="002B3C12" w:rsidP="006A1256">
                                  <w:pPr>
                                    <w:spacing w:before="0" w:after="0"/>
                                    <w:jc w:val="left"/>
                                    <w:rPr>
                                      <w:sz w:val="20"/>
                                      <w:szCs w:val="20"/>
                                    </w:rPr>
                                  </w:pPr>
                                  <w:r>
                                    <w:rPr>
                                      <w:sz w:val="20"/>
                                      <w:szCs w:val="20"/>
                                    </w:rPr>
                                    <w:t>No built-in support</w:t>
                                  </w:r>
                                </w:p>
                              </w:tc>
                              <w:tc>
                                <w:tcPr>
                                  <w:tcW w:w="1980" w:type="dxa"/>
                                </w:tcPr>
                                <w:p w14:paraId="1AEC23EC" w14:textId="0EFF96A6" w:rsidR="00251947" w:rsidRDefault="00F36130" w:rsidP="006A1256">
                                  <w:pPr>
                                    <w:spacing w:before="0" w:after="0"/>
                                    <w:jc w:val="left"/>
                                    <w:rPr>
                                      <w:sz w:val="20"/>
                                      <w:szCs w:val="20"/>
                                    </w:rPr>
                                  </w:pPr>
                                  <w:r>
                                    <w:rPr>
                                      <w:sz w:val="20"/>
                                      <w:szCs w:val="20"/>
                                    </w:rPr>
                                    <w:t>Yes</w:t>
                                  </w:r>
                                </w:p>
                              </w:tc>
                              <w:tc>
                                <w:tcPr>
                                  <w:tcW w:w="1850" w:type="dxa"/>
                                </w:tcPr>
                                <w:p w14:paraId="706EABC9" w14:textId="41A25A0D" w:rsidR="00251947" w:rsidRDefault="00F36130" w:rsidP="006A1256">
                                  <w:pPr>
                                    <w:spacing w:before="0" w:after="0"/>
                                    <w:jc w:val="left"/>
                                    <w:rPr>
                                      <w:sz w:val="20"/>
                                      <w:szCs w:val="20"/>
                                    </w:rPr>
                                  </w:pPr>
                                  <w:r>
                                    <w:rPr>
                                      <w:sz w:val="20"/>
                                      <w:szCs w:val="20"/>
                                    </w:rPr>
                                    <w:t>Hold-out</w:t>
                                  </w:r>
                                  <w:r w:rsidR="00A163DB">
                                    <w:rPr>
                                      <w:sz w:val="20"/>
                                      <w:szCs w:val="20"/>
                                    </w:rPr>
                                    <w:t xml:space="preserve"> and</w:t>
                                  </w:r>
                                </w:p>
                                <w:p w14:paraId="702AC762" w14:textId="497C8573" w:rsidR="00A163DB" w:rsidRDefault="00A163DB" w:rsidP="006A1256">
                                  <w:pPr>
                                    <w:spacing w:before="0" w:after="0"/>
                                    <w:jc w:val="left"/>
                                    <w:rPr>
                                      <w:sz w:val="20"/>
                                      <w:szCs w:val="20"/>
                                    </w:rPr>
                                  </w:pPr>
                                  <w:r>
                                    <w:rPr>
                                      <w:sz w:val="20"/>
                                      <w:szCs w:val="20"/>
                                    </w:rPr>
                                    <w:t>Cross-validation</w:t>
                                  </w:r>
                                </w:p>
                              </w:tc>
                            </w:tr>
                          </w:tbl>
                          <w:p w14:paraId="15E4F325" w14:textId="77777777" w:rsidR="001576F9" w:rsidRPr="00F4123C" w:rsidRDefault="001576F9" w:rsidP="001576F9">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7916AF" id="_x0000_s1031" type="#_x0000_t202" style="position:absolute;left:0;text-align:left;margin-left:359.5pt;margin-top:95.85pt;width:410.7pt;height:116.6pt;z-index:-2516582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" stroked="f">
                <v:textbox inset="1.44pt,1.44pt,1.44pt,1.44pt">
                  <w:txbxContent>
                    <w:p w14:paraId="1A252E19" w14:textId="7225C050" w:rsidR="0098163A" w:rsidRPr="0098163A" w:rsidRDefault="0098163A" w:rsidP="0098163A">
                      <w:pPr>
                        <w:pStyle w:val="Caption"/>
                        <w:rPr>
                          <w:noProof/>
                          <w:sz w:val="24"/>
                        </w:rPr>
                      </w:pPr>
                      <w:bookmarkStart w:id="34" w:name="_Toc117082240"/>
                      <w:r>
                        <w:t>Table 1.2.2.</w:t>
                      </w:r>
                      <w:r w:rsidR="00CF4633">
                        <w:fldChar w:fldCharType="begin"/>
                      </w:r>
                      <w:r w:rsidR="00CF4633">
                        <w:instrText xml:space="preserve"> SEQ Table_1.2.2. \* ARABIC </w:instrText>
                      </w:r>
                      <w:r w:rsidR="00CF4633">
                        <w:fldChar w:fldCharType="separate"/>
                      </w:r>
                      <w:r>
                        <w:rPr>
                          <w:noProof/>
                        </w:rPr>
                        <w:t>1</w:t>
                      </w:r>
                      <w:r w:rsidR="00CF4633">
                        <w:rPr>
                          <w:noProof/>
                        </w:rPr>
                        <w:fldChar w:fldCharType="end"/>
                      </w:r>
                      <w:r>
                        <w:t xml:space="preserve">. </w:t>
                      </w:r>
                      <w:r w:rsidR="00757499">
                        <w:t>Chatbot development platforms and</w:t>
                      </w:r>
                      <w:r w:rsidR="00E7617C">
                        <w:t xml:space="preserve"> their </w:t>
                      </w:r>
                      <w:r w:rsidR="0060406D">
                        <w:t>support for XAI</w:t>
                      </w:r>
                      <w:bookmarkEnd w:id="34"/>
                    </w:p>
                    <w:tbl>
                      <w:tblPr>
                        <w:tblStyle w:val="TableGrid"/>
                        <w:tblW w:w="8150" w:type="dxa"/>
                        <w:tblInd w:w="-5" w:type="dxa"/>
                        <w:tblLayout w:type="fixed"/>
                        <w:tblLook w:val="04A0" w:firstRow="1" w:lastRow="0" w:firstColumn="1" w:lastColumn="0" w:noHBand="0" w:noVBand="1"/>
                      </w:tblPr>
                      <w:tblGrid>
                        <w:gridCol w:w="2520"/>
                        <w:gridCol w:w="1800"/>
                        <w:gridCol w:w="1980"/>
                        <w:gridCol w:w="1850"/>
                      </w:tblGrid>
                      <w:tr w:rsidR="00251947" w14:paraId="71523057" w14:textId="77777777" w:rsidTr="00453A10">
                        <w:tc>
                          <w:tcPr>
                            <w:tcW w:w="2520" w:type="dxa"/>
                          </w:tcPr>
                          <w:p w14:paraId="649EB2C9" w14:textId="6307F453" w:rsidR="00251947" w:rsidRPr="006154FC" w:rsidRDefault="00251947" w:rsidP="006A1256">
                            <w:pPr>
                              <w:spacing w:before="0" w:after="0"/>
                              <w:jc w:val="center"/>
                              <w:rPr>
                                <w:b/>
                                <w:bCs/>
                                <w:sz w:val="20"/>
                                <w:szCs w:val="20"/>
                              </w:rPr>
                            </w:pPr>
                            <w:r>
                              <w:rPr>
                                <w:b/>
                                <w:bCs/>
                                <w:sz w:val="20"/>
                                <w:szCs w:val="20"/>
                              </w:rPr>
                              <w:t>Chatbot Development Platform/ Framework</w:t>
                            </w:r>
                          </w:p>
                        </w:tc>
                        <w:tc>
                          <w:tcPr>
                            <w:tcW w:w="1800" w:type="dxa"/>
                          </w:tcPr>
                          <w:p w14:paraId="373DA721" w14:textId="625886E6" w:rsidR="00251947" w:rsidRPr="006154FC" w:rsidRDefault="00251947" w:rsidP="00A83DC6">
                            <w:pPr>
                              <w:spacing w:before="0" w:after="0"/>
                              <w:jc w:val="center"/>
                              <w:rPr>
                                <w:b/>
                                <w:bCs/>
                                <w:sz w:val="20"/>
                                <w:szCs w:val="20"/>
                              </w:rPr>
                            </w:pPr>
                            <w:r>
                              <w:rPr>
                                <w:b/>
                                <w:bCs/>
                                <w:sz w:val="20"/>
                                <w:szCs w:val="20"/>
                              </w:rPr>
                              <w:t>Support for Explainability</w:t>
                            </w:r>
                          </w:p>
                        </w:tc>
                        <w:tc>
                          <w:tcPr>
                            <w:tcW w:w="1980" w:type="dxa"/>
                          </w:tcPr>
                          <w:p w14:paraId="53417C39" w14:textId="0AB43387" w:rsidR="00251947" w:rsidRPr="006154FC" w:rsidRDefault="00251947" w:rsidP="006A1256">
                            <w:pPr>
                              <w:spacing w:before="0" w:after="0"/>
                              <w:jc w:val="center"/>
                              <w:rPr>
                                <w:b/>
                                <w:bCs/>
                                <w:sz w:val="20"/>
                                <w:szCs w:val="20"/>
                              </w:rPr>
                            </w:pPr>
                            <w:r>
                              <w:rPr>
                                <w:b/>
                                <w:bCs/>
                                <w:sz w:val="20"/>
                                <w:szCs w:val="20"/>
                              </w:rPr>
                              <w:t>Support for ML Model Evaluation</w:t>
                            </w:r>
                          </w:p>
                        </w:tc>
                        <w:tc>
                          <w:tcPr>
                            <w:tcW w:w="1850" w:type="dxa"/>
                          </w:tcPr>
                          <w:p w14:paraId="12476B61" w14:textId="3A430CD5" w:rsidR="00251947" w:rsidRPr="006154FC" w:rsidRDefault="00251947" w:rsidP="006A1256">
                            <w:pPr>
                              <w:spacing w:before="0" w:after="0"/>
                              <w:jc w:val="center"/>
                              <w:rPr>
                                <w:b/>
                                <w:bCs/>
                                <w:sz w:val="20"/>
                                <w:szCs w:val="20"/>
                              </w:rPr>
                            </w:pPr>
                            <w:r>
                              <w:rPr>
                                <w:b/>
                                <w:bCs/>
                                <w:sz w:val="20"/>
                                <w:szCs w:val="20"/>
                              </w:rPr>
                              <w:t>Model Evaluation Technique</w:t>
                            </w:r>
                          </w:p>
                        </w:tc>
                      </w:tr>
                      <w:tr w:rsidR="00251947" w14:paraId="197BB805" w14:textId="77777777" w:rsidTr="00453A10">
                        <w:tc>
                          <w:tcPr>
                            <w:tcW w:w="2520" w:type="dxa"/>
                          </w:tcPr>
                          <w:p w14:paraId="79157888" w14:textId="0624297A" w:rsidR="00251947" w:rsidRPr="005E6EFB" w:rsidRDefault="00251947" w:rsidP="006A1256">
                            <w:pPr>
                              <w:spacing w:before="0" w:after="0"/>
                              <w:jc w:val="left"/>
                              <w:rPr>
                                <w:sz w:val="20"/>
                                <w:szCs w:val="20"/>
                              </w:rPr>
                            </w:pPr>
                            <w:r>
                              <w:rPr>
                                <w:sz w:val="20"/>
                                <w:szCs w:val="20"/>
                              </w:rPr>
                              <w:t>DialogFlow</w:t>
                            </w:r>
                          </w:p>
                        </w:tc>
                        <w:tc>
                          <w:tcPr>
                            <w:tcW w:w="1800" w:type="dxa"/>
                          </w:tcPr>
                          <w:p w14:paraId="47BDEE38" w14:textId="384CA78F" w:rsidR="00251947" w:rsidRPr="005E6EFB" w:rsidRDefault="00251947" w:rsidP="006A1256">
                            <w:pPr>
                              <w:spacing w:before="0" w:after="0"/>
                              <w:jc w:val="left"/>
                              <w:rPr>
                                <w:sz w:val="20"/>
                                <w:szCs w:val="20"/>
                              </w:rPr>
                            </w:pPr>
                            <w:r>
                              <w:rPr>
                                <w:sz w:val="20"/>
                                <w:szCs w:val="20"/>
                              </w:rPr>
                              <w:t>No</w:t>
                            </w:r>
                            <w:r w:rsidR="00453A10">
                              <w:rPr>
                                <w:sz w:val="20"/>
                                <w:szCs w:val="20"/>
                              </w:rPr>
                              <w:t xml:space="preserve"> built-in support</w:t>
                            </w:r>
                          </w:p>
                        </w:tc>
                        <w:tc>
                          <w:tcPr>
                            <w:tcW w:w="1980" w:type="dxa"/>
                          </w:tcPr>
                          <w:p w14:paraId="5C68BB13" w14:textId="359F2DB6" w:rsidR="00251947" w:rsidRPr="005E6EFB" w:rsidRDefault="00CE39DF" w:rsidP="006A1256">
                            <w:pPr>
                              <w:spacing w:before="0" w:after="0"/>
                              <w:jc w:val="left"/>
                              <w:rPr>
                                <w:sz w:val="20"/>
                                <w:szCs w:val="20"/>
                              </w:rPr>
                            </w:pPr>
                            <w:r>
                              <w:rPr>
                                <w:sz w:val="20"/>
                                <w:szCs w:val="20"/>
                              </w:rPr>
                              <w:t>No built-in support</w:t>
                            </w:r>
                          </w:p>
                        </w:tc>
                        <w:tc>
                          <w:tcPr>
                            <w:tcW w:w="1850" w:type="dxa"/>
                          </w:tcPr>
                          <w:p w14:paraId="38DDB4D9" w14:textId="40C45C8B" w:rsidR="00251947" w:rsidRPr="005E6EFB" w:rsidRDefault="00F36130" w:rsidP="006A1256">
                            <w:pPr>
                              <w:spacing w:before="0" w:after="0"/>
                              <w:jc w:val="left"/>
                              <w:rPr>
                                <w:sz w:val="20"/>
                                <w:szCs w:val="20"/>
                              </w:rPr>
                            </w:pPr>
                            <w:r>
                              <w:rPr>
                                <w:sz w:val="20"/>
                                <w:szCs w:val="20"/>
                              </w:rPr>
                              <w:t>-</w:t>
                            </w:r>
                          </w:p>
                        </w:tc>
                      </w:tr>
                      <w:tr w:rsidR="00251947" w14:paraId="57C5017F" w14:textId="77777777" w:rsidTr="00453A10">
                        <w:tc>
                          <w:tcPr>
                            <w:tcW w:w="2520" w:type="dxa"/>
                          </w:tcPr>
                          <w:p w14:paraId="3A4F53E9" w14:textId="08000F47" w:rsidR="00251947" w:rsidRPr="005E6EFB" w:rsidRDefault="00251947" w:rsidP="006A1256">
                            <w:pPr>
                              <w:spacing w:before="0" w:after="0"/>
                              <w:jc w:val="left"/>
                              <w:rPr>
                                <w:sz w:val="20"/>
                                <w:szCs w:val="20"/>
                              </w:rPr>
                            </w:pPr>
                            <w:r>
                              <w:rPr>
                                <w:sz w:val="20"/>
                                <w:szCs w:val="20"/>
                              </w:rPr>
                              <w:t>Amazon Lex</w:t>
                            </w:r>
                          </w:p>
                        </w:tc>
                        <w:tc>
                          <w:tcPr>
                            <w:tcW w:w="1800" w:type="dxa"/>
                          </w:tcPr>
                          <w:p w14:paraId="1052DF0C" w14:textId="30C1D8ED" w:rsidR="00251947" w:rsidRPr="005E6EFB" w:rsidRDefault="00453A10" w:rsidP="006A1256">
                            <w:pPr>
                              <w:spacing w:before="0" w:after="0"/>
                              <w:jc w:val="left"/>
                              <w:rPr>
                                <w:sz w:val="20"/>
                                <w:szCs w:val="20"/>
                              </w:rPr>
                            </w:pPr>
                            <w:r>
                              <w:rPr>
                                <w:sz w:val="20"/>
                                <w:szCs w:val="20"/>
                              </w:rPr>
                              <w:t>No built-in support</w:t>
                            </w:r>
                          </w:p>
                        </w:tc>
                        <w:tc>
                          <w:tcPr>
                            <w:tcW w:w="1980" w:type="dxa"/>
                          </w:tcPr>
                          <w:p w14:paraId="56439B30" w14:textId="524A4CD9" w:rsidR="00251947" w:rsidRPr="005E6EFB" w:rsidRDefault="00CE39DF" w:rsidP="006A1256">
                            <w:pPr>
                              <w:spacing w:before="0" w:after="0"/>
                              <w:jc w:val="left"/>
                              <w:rPr>
                                <w:sz w:val="20"/>
                                <w:szCs w:val="20"/>
                              </w:rPr>
                            </w:pPr>
                            <w:r>
                              <w:rPr>
                                <w:sz w:val="20"/>
                                <w:szCs w:val="20"/>
                              </w:rPr>
                              <w:t>No built-in support</w:t>
                            </w:r>
                          </w:p>
                        </w:tc>
                        <w:tc>
                          <w:tcPr>
                            <w:tcW w:w="1850" w:type="dxa"/>
                          </w:tcPr>
                          <w:p w14:paraId="7AA55361" w14:textId="621F276A" w:rsidR="00251947" w:rsidRPr="005E6EFB" w:rsidRDefault="00F36130" w:rsidP="006A1256">
                            <w:pPr>
                              <w:spacing w:before="0" w:after="0"/>
                              <w:jc w:val="left"/>
                              <w:rPr>
                                <w:sz w:val="20"/>
                                <w:szCs w:val="20"/>
                              </w:rPr>
                            </w:pPr>
                            <w:r>
                              <w:rPr>
                                <w:sz w:val="20"/>
                                <w:szCs w:val="20"/>
                              </w:rPr>
                              <w:t>-</w:t>
                            </w:r>
                          </w:p>
                        </w:tc>
                      </w:tr>
                      <w:tr w:rsidR="00251947" w14:paraId="60F3C965" w14:textId="77777777" w:rsidTr="00453A10">
                        <w:tc>
                          <w:tcPr>
                            <w:tcW w:w="2520" w:type="dxa"/>
                          </w:tcPr>
                          <w:p w14:paraId="4C050994" w14:textId="7B0FECC9" w:rsidR="00251947" w:rsidRDefault="00251947" w:rsidP="006A1256">
                            <w:pPr>
                              <w:spacing w:before="0" w:after="0"/>
                              <w:jc w:val="left"/>
                              <w:rPr>
                                <w:sz w:val="20"/>
                                <w:szCs w:val="20"/>
                              </w:rPr>
                            </w:pPr>
                            <w:r>
                              <w:rPr>
                                <w:sz w:val="20"/>
                                <w:szCs w:val="20"/>
                              </w:rPr>
                              <w:t>Microsoft LUIS</w:t>
                            </w:r>
                          </w:p>
                        </w:tc>
                        <w:tc>
                          <w:tcPr>
                            <w:tcW w:w="1800" w:type="dxa"/>
                          </w:tcPr>
                          <w:p w14:paraId="784D4901" w14:textId="0F9FE692" w:rsidR="00251947" w:rsidRDefault="00453A10" w:rsidP="006A1256">
                            <w:pPr>
                              <w:spacing w:before="0" w:after="0"/>
                              <w:jc w:val="left"/>
                              <w:rPr>
                                <w:sz w:val="20"/>
                                <w:szCs w:val="20"/>
                              </w:rPr>
                            </w:pPr>
                            <w:r>
                              <w:rPr>
                                <w:sz w:val="20"/>
                                <w:szCs w:val="20"/>
                              </w:rPr>
                              <w:t>No built-in support</w:t>
                            </w:r>
                          </w:p>
                        </w:tc>
                        <w:tc>
                          <w:tcPr>
                            <w:tcW w:w="1980" w:type="dxa"/>
                          </w:tcPr>
                          <w:p w14:paraId="47F6AE30" w14:textId="10FCCDF0" w:rsidR="00251947" w:rsidRDefault="00CE39DF" w:rsidP="006A1256">
                            <w:pPr>
                              <w:spacing w:before="0" w:after="0"/>
                              <w:jc w:val="left"/>
                              <w:rPr>
                                <w:sz w:val="20"/>
                                <w:szCs w:val="20"/>
                              </w:rPr>
                            </w:pPr>
                            <w:r>
                              <w:rPr>
                                <w:sz w:val="20"/>
                                <w:szCs w:val="20"/>
                              </w:rPr>
                              <w:t>No built-in support</w:t>
                            </w:r>
                          </w:p>
                        </w:tc>
                        <w:tc>
                          <w:tcPr>
                            <w:tcW w:w="1850" w:type="dxa"/>
                          </w:tcPr>
                          <w:p w14:paraId="5D8546F8" w14:textId="5F846708" w:rsidR="00251947" w:rsidRDefault="00F36130" w:rsidP="006A1256">
                            <w:pPr>
                              <w:spacing w:before="0" w:after="0"/>
                              <w:jc w:val="left"/>
                              <w:rPr>
                                <w:sz w:val="20"/>
                                <w:szCs w:val="20"/>
                              </w:rPr>
                            </w:pPr>
                            <w:r>
                              <w:rPr>
                                <w:sz w:val="20"/>
                                <w:szCs w:val="20"/>
                              </w:rPr>
                              <w:t>-</w:t>
                            </w:r>
                          </w:p>
                        </w:tc>
                      </w:tr>
                      <w:tr w:rsidR="00251947" w14:paraId="5BAAC24B" w14:textId="77777777" w:rsidTr="00453A10">
                        <w:tc>
                          <w:tcPr>
                            <w:tcW w:w="2520" w:type="dxa"/>
                          </w:tcPr>
                          <w:p w14:paraId="03821AB6" w14:textId="36BDE26A" w:rsidR="00251947" w:rsidRDefault="00251947" w:rsidP="006A1256">
                            <w:pPr>
                              <w:spacing w:before="0" w:after="0"/>
                              <w:jc w:val="left"/>
                              <w:rPr>
                                <w:sz w:val="20"/>
                                <w:szCs w:val="20"/>
                              </w:rPr>
                            </w:pPr>
                            <w:r>
                              <w:rPr>
                                <w:sz w:val="20"/>
                                <w:szCs w:val="20"/>
                              </w:rPr>
                              <w:t>Rasa Open Source</w:t>
                            </w:r>
                          </w:p>
                        </w:tc>
                        <w:tc>
                          <w:tcPr>
                            <w:tcW w:w="1800" w:type="dxa"/>
                          </w:tcPr>
                          <w:p w14:paraId="314764A0" w14:textId="156992F0" w:rsidR="00251947" w:rsidRDefault="002B3C12" w:rsidP="006A1256">
                            <w:pPr>
                              <w:spacing w:before="0" w:after="0"/>
                              <w:jc w:val="left"/>
                              <w:rPr>
                                <w:sz w:val="20"/>
                                <w:szCs w:val="20"/>
                              </w:rPr>
                            </w:pPr>
                            <w:r>
                              <w:rPr>
                                <w:sz w:val="20"/>
                                <w:szCs w:val="20"/>
                              </w:rPr>
                              <w:t>No built-in support</w:t>
                            </w:r>
                          </w:p>
                        </w:tc>
                        <w:tc>
                          <w:tcPr>
                            <w:tcW w:w="1980" w:type="dxa"/>
                          </w:tcPr>
                          <w:p w14:paraId="1AEC23EC" w14:textId="0EFF96A6" w:rsidR="00251947" w:rsidRDefault="00F36130" w:rsidP="006A1256">
                            <w:pPr>
                              <w:spacing w:before="0" w:after="0"/>
                              <w:jc w:val="left"/>
                              <w:rPr>
                                <w:sz w:val="20"/>
                                <w:szCs w:val="20"/>
                              </w:rPr>
                            </w:pPr>
                            <w:r>
                              <w:rPr>
                                <w:sz w:val="20"/>
                                <w:szCs w:val="20"/>
                              </w:rPr>
                              <w:t>Yes</w:t>
                            </w:r>
                          </w:p>
                        </w:tc>
                        <w:tc>
                          <w:tcPr>
                            <w:tcW w:w="1850" w:type="dxa"/>
                          </w:tcPr>
                          <w:p w14:paraId="706EABC9" w14:textId="41A25A0D" w:rsidR="00251947" w:rsidRDefault="00F36130" w:rsidP="006A1256">
                            <w:pPr>
                              <w:spacing w:before="0" w:after="0"/>
                              <w:jc w:val="left"/>
                              <w:rPr>
                                <w:sz w:val="20"/>
                                <w:szCs w:val="20"/>
                              </w:rPr>
                            </w:pPr>
                            <w:r>
                              <w:rPr>
                                <w:sz w:val="20"/>
                                <w:szCs w:val="20"/>
                              </w:rPr>
                              <w:t>Hold-out</w:t>
                            </w:r>
                            <w:r w:rsidR="00A163DB">
                              <w:rPr>
                                <w:sz w:val="20"/>
                                <w:szCs w:val="20"/>
                              </w:rPr>
                              <w:t xml:space="preserve"> and</w:t>
                            </w:r>
                          </w:p>
                          <w:p w14:paraId="702AC762" w14:textId="497C8573" w:rsidR="00A163DB" w:rsidRDefault="00A163DB" w:rsidP="006A1256">
                            <w:pPr>
                              <w:spacing w:before="0" w:after="0"/>
                              <w:jc w:val="left"/>
                              <w:rPr>
                                <w:sz w:val="20"/>
                                <w:szCs w:val="20"/>
                              </w:rPr>
                            </w:pPr>
                            <w:r>
                              <w:rPr>
                                <w:sz w:val="20"/>
                                <w:szCs w:val="20"/>
                              </w:rPr>
                              <w:t>Cross-validation</w:t>
                            </w:r>
                          </w:p>
                        </w:tc>
                      </w:tr>
                    </w:tbl>
                    <w:p w14:paraId="15E4F325" w14:textId="77777777" w:rsidR="001576F9" w:rsidRPr="00F4123C" w:rsidRDefault="001576F9" w:rsidP="001576F9">
                      <w:pPr>
                        <w:spacing w:after="0"/>
                        <w:rPr>
                          <w:sz w:val="22"/>
                        </w:rPr>
                      </w:pPr>
                    </w:p>
                  </w:txbxContent>
                </v:textbox>
                <w10:wrap type="topAndBottom" anchorx="margin"/>
              </v:shape>
            </w:pict>
          </mc:Fallback>
        </mc:AlternateContent>
      </w:r>
      <w:r w:rsidR="00F25667" w:rsidRPr="00F25667">
        <w:t xml:space="preserve">Reference </w:t>
      </w:r>
      <w:r w:rsidR="00F25667">
        <w:fldChar w:fldCharType="begin"/>
      </w:r>
      <w:r w:rsidR="00550738">
        <w:instrText xml:space="preserve"> ADDIN EN.CITE &lt;EndNote&gt;&lt;Cite&gt;&lt;Author&gt;Chen&lt;/Author&gt;&lt;Year&gt;2021&lt;/Year&gt;&lt;IDText&gt;Towards explainable conversational recommendation&lt;/IDText&gt;&lt;DisplayText&gt;[39]&lt;/DisplayText&gt;&lt;record&gt;&lt;titles&gt;&lt;title&gt;Towards explainable conversational recommendation&lt;/title&gt;&lt;secondary-title&gt;Proceedings of the Twenty-Ninth International Conference on International Joint Conferences on Artificial Intelligence&lt;/secondary-title&gt;&lt;/titles&gt;&lt;pages&gt;2994-3000&lt;/pages&gt;&lt;contributors&gt;&lt;authors&gt;&lt;author&gt;Chen, Zhongxia&lt;/author&gt;&lt;author&gt;Wang, Xiting&lt;/author&gt;&lt;author&gt;Xie, Xing&lt;/author&gt;&lt;author&gt;Parsana, Mehul&lt;/author&gt;&lt;author&gt;Soni, Akshay&lt;/author&gt;&lt;author&gt;Ao, Xiang&lt;/author&gt;&lt;author&gt;Chen, Enhong&lt;/author&gt;&lt;/authors&gt;&lt;/contributors&gt;&lt;added-date format="utc"&gt;1662679824&lt;/added-date&gt;&lt;ref-type name="Conference Proceeding"&gt;10&lt;/ref-type&gt;&lt;dates&gt;&lt;year&gt;2021&lt;/year&gt;&lt;/dates&gt;&lt;rec-number&gt;43&lt;/rec-number&gt;&lt;last-updated-date format="utc"&gt;1662679824&lt;/last-updated-date&gt;&lt;/record&gt;&lt;/Cite&gt;&lt;/EndNote&gt;</w:instrText>
      </w:r>
      <w:r w:rsidR="00F25667">
        <w:fldChar w:fldCharType="separate"/>
      </w:r>
      <w:r w:rsidR="00550738">
        <w:rPr>
          <w:noProof/>
        </w:rPr>
        <w:t>[39]</w:t>
      </w:r>
      <w:r w:rsidR="00F25667">
        <w:fldChar w:fldCharType="end"/>
      </w:r>
      <w:r w:rsidR="00F25667">
        <w:t xml:space="preserve"> </w:t>
      </w:r>
      <w:r w:rsidR="003E1DB1" w:rsidRPr="003E1DB1">
        <w:t xml:space="preserve">has introduced explainability for delivering constantly-refined recommendations through conversing in a chatbot-based recommendation engine. The explanations given by the chatbot are natural language (raw) explanations that justify the recommendation engine decisions. Although this technique is well-suited for </w:t>
      </w:r>
      <w:r w:rsidR="003E1DB1" w:rsidRPr="003E1DB1">
        <w:lastRenderedPageBreak/>
        <w:t>conversational recommendation engines, it is not the most appropriate XAI approach for general conversational AI assistants and chatbots, where providing explanations to the end-users is not the priority. The specified research has not explored how XAI can assist in debugging and validating machine learning models i</w:t>
      </w:r>
      <w:r w:rsidR="00C35FD6">
        <w:t>n</w:t>
      </w:r>
      <w:r w:rsidR="00D26391">
        <w:t xml:space="preserve"> chatbots</w:t>
      </w:r>
      <w:r w:rsidR="003E1DB1" w:rsidRPr="003E1DB1">
        <w:t>, which is the area of concern in this research component</w:t>
      </w:r>
      <w:r w:rsidR="00F25667" w:rsidRPr="00F25667">
        <w:t>.</w:t>
      </w:r>
      <w:r w:rsidR="0011046D">
        <w:t xml:space="preserve"> </w:t>
      </w:r>
    </w:p>
    <w:p w14:paraId="21A6278A" w14:textId="0BE6CD70" w:rsidR="0011046D" w:rsidRDefault="0011046D" w:rsidP="003D0808">
      <w:pPr>
        <w:spacing w:before="0" w:line="360" w:lineRule="auto"/>
        <w:ind w:firstLine="360"/>
      </w:pPr>
      <w:r w:rsidRPr="0011046D">
        <w:t xml:space="preserve">Reference </w:t>
      </w:r>
      <w:r>
        <w:fldChar w:fldCharType="begin"/>
      </w:r>
      <w:r w:rsidR="00550738">
        <w:instrText xml:space="preserve"> ADDIN EN.CITE &lt;EndNote&gt;&lt;Cite&gt;&lt;Author&gt;Nguyen&lt;/Author&gt;&lt;Year&gt;2022&lt;/Year&gt;&lt;IDText&gt;Explaining Machine Learning Models in Natural Conversations: Towards a Conversational XAI Agent&lt;/IDText&gt;&lt;DisplayText&gt;[40]&lt;/DisplayText&gt;&lt;record&gt;&lt;titles&gt;&lt;title&gt;Explaining Machine Learning Models in Natural Conversations: Towards a Conversational XAI Agent&lt;/title&gt;&lt;/titles&gt;&lt;contributors&gt;&lt;authors&gt;&lt;author&gt;Nguyen, Van Bach&lt;/author&gt;&lt;author&gt;Schlotterer, Jorg&lt;/author&gt;&lt;author&gt;Seifert, Christin&lt;/author&gt;&lt;/authors&gt;&lt;/contributors&gt;&lt;added-date format="utc"&gt;1662679864&lt;/added-date&gt;&lt;ref-type name="Conference Proceeding"&gt;10&lt;/ref-type&gt;&lt;dates&gt;&lt;year&gt;2022&lt;/year&gt;&lt;/dates&gt;&lt;rec-number&gt;47&lt;/rec-number&gt;&lt;last-updated-date format="utc"&gt;1662679864&lt;/last-updated-date&gt;&lt;/record&gt;&lt;/Cite&gt;&lt;/EndNote&gt;</w:instrText>
      </w:r>
      <w:r>
        <w:fldChar w:fldCharType="separate"/>
      </w:r>
      <w:r w:rsidR="00550738">
        <w:rPr>
          <w:noProof/>
        </w:rPr>
        <w:t>[40]</w:t>
      </w:r>
      <w:r>
        <w:fldChar w:fldCharType="end"/>
      </w:r>
      <w:r w:rsidRPr="0011046D">
        <w:t xml:space="preserve"> </w:t>
      </w:r>
      <w:r w:rsidR="00B04F2E" w:rsidRPr="00B04F2E">
        <w:t xml:space="preserve">promotes the idea of a conversational XAI agent based on the argument that the delivery of explanations should be similar to human-to-human conversations. The proposed solution comprises an NLU component for processing the user requests and selects the best-suited explainability technique from various XAI approaches. </w:t>
      </w:r>
      <w:r w:rsidR="00EE29F5">
        <w:t>Referenc</w:t>
      </w:r>
      <w:r w:rsidR="0011030D">
        <w:t xml:space="preserve">es </w:t>
      </w:r>
      <w:r w:rsidR="000F3E22">
        <w:fldChar w:fldCharType="begin"/>
      </w:r>
      <w:r w:rsidR="00550738">
        <w:instrText xml:space="preserve"> ADDIN EN.CITE &lt;EndNote&gt;&lt;Cite&gt;&lt;Author&gt;Werner&lt;/Author&gt;&lt;Year&gt;2020&lt;/Year&gt;&lt;IDText&gt;Explainable AI through Rule-based Interactive Conversation&lt;/IDText&gt;&lt;DisplayText&gt;[41]&lt;/DisplayText&gt;&lt;record&gt;&lt;titles&gt;&lt;title&gt;Explainable AI through Rule-based Interactive Conversation&lt;/title&gt;&lt;secondary-title&gt;Edbt/icdt workshops&lt;/secondary-title&gt;&lt;/titles&gt;&lt;contributors&gt;&lt;authors&gt;&lt;author&gt;Werner, Christian&lt;/author&gt;&lt;/authors&gt;&lt;/contributors&gt;&lt;added-date format="utc"&gt;1662892709&lt;/added-date&gt;&lt;ref-type name="Conference Proceeding"&gt;10&lt;/ref-type&gt;&lt;dates&gt;&lt;year&gt;2020&lt;/year&gt;&lt;/dates&gt;&lt;rec-number&gt;67&lt;/rec-number&gt;&lt;last-updated-date format="utc"&gt;1662892709&lt;/last-updated-date&gt;&lt;/record&gt;&lt;/Cite&gt;&lt;/EndNote&gt;</w:instrText>
      </w:r>
      <w:r w:rsidR="000F3E22">
        <w:fldChar w:fldCharType="separate"/>
      </w:r>
      <w:r w:rsidR="00550738">
        <w:rPr>
          <w:noProof/>
        </w:rPr>
        <w:t>[41]</w:t>
      </w:r>
      <w:r w:rsidR="000F3E22">
        <w:fldChar w:fldCharType="end"/>
      </w:r>
      <w:r w:rsidR="008E67CC">
        <w:t xml:space="preserve">, </w:t>
      </w:r>
      <w:r w:rsidR="000F3E22">
        <w:fldChar w:fldCharType="begin"/>
      </w:r>
      <w:r w:rsidR="00550738">
        <w:instrText xml:space="preserve"> ADDIN EN.CITE &lt;EndNote&gt;&lt;Cite&gt;&lt;Author&gt;Dazeley&lt;/Author&gt;&lt;Year&gt;2021&lt;/Year&gt;&lt;IDText&gt;Levels of explainable artificial intelligence for human-aligned conversational explanations&lt;/IDText&gt;&lt;DisplayText&gt;[42]&lt;/DisplayText&gt;&lt;record&gt;&lt;isbn&gt;0004-3702&lt;/isbn&gt;&lt;titles&gt;&lt;title&gt;Levels of explainable artificial intelligence for human-aligned conversational explanations&lt;/title&gt;&lt;secondary-title&gt;Artificial Intelligence&lt;/secondary-title&gt;&lt;/titles&gt;&lt;pages&gt;103525&lt;/pages&gt;&lt;contributors&gt;&lt;authors&gt;&lt;author&gt;Dazeley, Richard&lt;/author&gt;&lt;author&gt;Vamplew, Peter&lt;/author&gt;&lt;author&gt;Foale, Cameron&lt;/author&gt;&lt;author&gt;Young, Charlotte&lt;/author&gt;&lt;author&gt;Aryal, Sunil&lt;/author&gt;&lt;author&gt;Cruz, Francisco&lt;/author&gt;&lt;/authors&gt;&lt;/contributors&gt;&lt;added-date format="utc"&gt;1662679812&lt;/added-date&gt;&lt;ref-type name="Journal Article"&gt;17&lt;/ref-type&gt;&lt;dates&gt;&lt;year&gt;2021&lt;/year&gt;&lt;/dates&gt;&lt;rec-number&gt;42&lt;/rec-number&gt;&lt;last-updated-date format="utc"&gt;1662679812&lt;/last-updated-date&gt;&lt;volume&gt;299&lt;/volume&gt;&lt;/record&gt;&lt;/Cite&gt;&lt;/EndNote&gt;</w:instrText>
      </w:r>
      <w:r w:rsidR="000F3E22">
        <w:fldChar w:fldCharType="separate"/>
      </w:r>
      <w:r w:rsidR="00550738">
        <w:rPr>
          <w:noProof/>
        </w:rPr>
        <w:t>[42]</w:t>
      </w:r>
      <w:r w:rsidR="000F3E22">
        <w:fldChar w:fldCharType="end"/>
      </w:r>
      <w:r w:rsidR="008E67CC">
        <w:t xml:space="preserve">, </w:t>
      </w:r>
      <w:r w:rsidR="00E02E4C">
        <w:fldChar w:fldCharType="begin"/>
      </w:r>
      <w:r w:rsidR="00550738">
        <w:instrText xml:space="preserve"> ADDIN EN.CITE &lt;EndNote&gt;&lt;Cite&gt;&lt;Author&gt;Nobani&lt;/Author&gt;&lt;Year&gt;2021&lt;/Year&gt;&lt;IDText&gt;Towards an Explainer-agnostic Conversational XAI&lt;/IDText&gt;&lt;DisplayText&gt;[43]&lt;/DisplayText&gt;&lt;record&gt;&lt;titles&gt;&lt;title&gt;Towards an Explainer-agnostic Conversational XAI&lt;/title&gt;&lt;secondary-title&gt;IJCAI&lt;/secondary-title&gt;&lt;/titles&gt;&lt;pages&gt;4909-4910&lt;/pages&gt;&lt;contributors&gt;&lt;authors&gt;&lt;author&gt;Nobani, Navid&lt;/author&gt;&lt;author&gt;Mercorio, Fabio&lt;/author&gt;&lt;author&gt;Mezzanzanica, Mario&lt;/author&gt;&lt;/authors&gt;&lt;/contributors&gt;&lt;added-date format="utc"&gt;1662679856&lt;/added-date&gt;&lt;ref-type name="Conference Proceeding"&gt;10&lt;/ref-type&gt;&lt;dates&gt;&lt;year&gt;2021&lt;/year&gt;&lt;/dates&gt;&lt;rec-number&gt;46&lt;/rec-number&gt;&lt;last-updated-date format="utc"&gt;1662679856&lt;/last-updated-date&gt;&lt;/record&gt;&lt;/Cite&gt;&lt;/EndNote&gt;</w:instrText>
      </w:r>
      <w:r w:rsidR="00E02E4C">
        <w:fldChar w:fldCharType="separate"/>
      </w:r>
      <w:r w:rsidR="00550738">
        <w:rPr>
          <w:noProof/>
        </w:rPr>
        <w:t>[43]</w:t>
      </w:r>
      <w:r w:rsidR="00E02E4C">
        <w:fldChar w:fldCharType="end"/>
      </w:r>
      <w:r w:rsidR="00CE7245">
        <w:t xml:space="preserve">, </w:t>
      </w:r>
      <w:r w:rsidR="00CE7245">
        <w:fldChar w:fldCharType="begin"/>
      </w:r>
      <w:r w:rsidR="00550738">
        <w:instrText xml:space="preserve"> ADDIN EN.CITE &lt;EndNote&gt;&lt;Cite&gt;&lt;Author&gt;Kuźba&lt;/Author&gt;&lt;IDText&gt;Conversational explanations of Machine Learning models using chatbots&lt;/IDText&gt;&lt;DisplayText&gt;[44]&lt;/DisplayText&gt;&lt;record&gt;&lt;titles&gt;&lt;title&gt;Conversational explanations of Machine Learning models using chatbots&lt;/title&gt;&lt;/titles&gt;&lt;contributors&gt;&lt;authors&gt;&lt;author&gt;Kuźba, Michał&lt;/author&gt;&lt;/authors&gt;&lt;/contributors&gt;&lt;added-date format="utc"&gt;1664344455&lt;/added-date&gt;&lt;ref-type name="Journal Article"&gt;17&lt;/ref-type&gt;&lt;rec-number&gt;105&lt;/rec-number&gt;&lt;last-updated-date format="utc"&gt;1664344455&lt;/last-updated-date&gt;&lt;/record&gt;&lt;/Cite&gt;&lt;/EndNote&gt;</w:instrText>
      </w:r>
      <w:r w:rsidR="00CE7245">
        <w:fldChar w:fldCharType="separate"/>
      </w:r>
      <w:r w:rsidR="00550738">
        <w:rPr>
          <w:noProof/>
        </w:rPr>
        <w:t>[44]</w:t>
      </w:r>
      <w:r w:rsidR="00CE7245">
        <w:fldChar w:fldCharType="end"/>
      </w:r>
      <w:r w:rsidR="00D564E8">
        <w:t xml:space="preserve"> </w:t>
      </w:r>
      <w:r w:rsidR="00EF53A6" w:rsidRPr="00EF53A6">
        <w:t>propos</w:t>
      </w:r>
      <w:r w:rsidR="0011030D">
        <w:t>e</w:t>
      </w:r>
      <w:r w:rsidR="00EF53A6" w:rsidRPr="00EF53A6">
        <w:t xml:space="preserve"> similar XAI techniques </w:t>
      </w:r>
      <w:r w:rsidR="00212C37">
        <w:t xml:space="preserve">and concepts </w:t>
      </w:r>
      <w:r w:rsidR="00EF53A6" w:rsidRPr="00EF53A6">
        <w:t>built around conversational XAI agents</w:t>
      </w:r>
      <w:r w:rsidR="00D564E8">
        <w:t xml:space="preserve">. </w:t>
      </w:r>
      <w:r w:rsidR="00B04F2E" w:rsidRPr="00B04F2E">
        <w:t xml:space="preserve">Although the proposed solution is insightful and interactive, conversational XAI agents are not a priority in this research component. </w:t>
      </w:r>
      <w:r w:rsidR="00F33404" w:rsidRPr="00F33404">
        <w:t xml:space="preserve">Instead, this research component presents a novel </w:t>
      </w:r>
      <w:r w:rsidR="008B693F" w:rsidRPr="00F33404">
        <w:t>model agnostic</w:t>
      </w:r>
      <w:r w:rsidR="00F33404" w:rsidRPr="00F33404">
        <w:t xml:space="preserve"> XAI approach that delivers human interpretable explanations for intent classification models utilized in conversational AI assistants and chatbots and focuses on integrating it with </w:t>
      </w:r>
      <w:r w:rsidR="00F33404">
        <w:t xml:space="preserve">a </w:t>
      </w:r>
      <w:r w:rsidR="00F33404" w:rsidRPr="00F33404">
        <w:t>chatbot development platform to enable model debugging and validation</w:t>
      </w:r>
      <w:r w:rsidRPr="0011046D">
        <w:t>.</w:t>
      </w:r>
      <w:r w:rsidR="00566BF1">
        <w:t xml:space="preserve"> </w:t>
      </w:r>
    </w:p>
    <w:p w14:paraId="744F57C0" w14:textId="25DAF6DD" w:rsidR="008A3AB2" w:rsidRDefault="008A3AB2" w:rsidP="003D0808">
      <w:pPr>
        <w:spacing w:before="0" w:line="360" w:lineRule="auto"/>
        <w:ind w:firstLine="360"/>
      </w:pPr>
      <w:r w:rsidRPr="008A3AB2">
        <w:t xml:space="preserve">Reference </w:t>
      </w:r>
      <w:r w:rsidR="00863B6F">
        <w:fldChar w:fldCharType="begin"/>
      </w:r>
      <w:r w:rsidR="00863B6F">
        <w:instrText xml:space="preserve"> ADDIN EN.CITE &lt;EndNote&gt;&lt;Cite&gt;&lt;Author&gt;Khurana&lt;/Author&gt;&lt;Year&gt;2021&lt;/Year&gt;&lt;IDText&gt;ChatrEx: Designing explainable chatbot interfaces for enhancing usefulness, transparency, and trust&lt;/IDText&gt;&lt;DisplayText&gt;[45]&lt;/DisplayText&gt;&lt;record&gt;&lt;isbn&gt;1665445920&lt;/isbn&gt;&lt;titles&gt;&lt;title&gt;ChatrEx: Designing explainable chatbot interfaces for enhancing usefulness, transparency, and trust&lt;/title&gt;&lt;secondary-title&gt;2021 IEEE Symposium on Visual Languages and Human-Centric Computing (VL/HCC)&lt;/secondary-title&gt;&lt;/titles&gt;&lt;pages&gt;1-11&lt;/pages&gt;&lt;contributors&gt;&lt;authors&gt;&lt;author&gt;Khurana, Anjali&lt;/author&gt;&lt;author&gt;Alamzadeh, Parsa&lt;/author&gt;&lt;author&gt;Chilana, Parmit K&lt;/author&gt;&lt;/authors&gt;&lt;/contributors&gt;&lt;added-date format="utc"&gt;1662679846&lt;/added-date&gt;&lt;ref-type name="Conference Proceeding"&gt;10&lt;/ref-type&gt;&lt;dates&gt;&lt;year&gt;2021&lt;/year&gt;&lt;/dates&gt;&lt;rec-number&gt;45&lt;/rec-number&gt;&lt;publisher&gt;IEEE&lt;/publisher&gt;&lt;last-updated-date format="utc"&gt;1662679846&lt;/last-updated-date&gt;&lt;/record&gt;&lt;/Cite&gt;&lt;/EndNote&gt;</w:instrText>
      </w:r>
      <w:r w:rsidR="00863B6F">
        <w:fldChar w:fldCharType="separate"/>
      </w:r>
      <w:r w:rsidR="00863B6F">
        <w:rPr>
          <w:noProof/>
        </w:rPr>
        <w:t>[45]</w:t>
      </w:r>
      <w:r w:rsidR="00863B6F">
        <w:fldChar w:fldCharType="end"/>
      </w:r>
      <w:r w:rsidRPr="008A3AB2">
        <w:t xml:space="preserve"> </w:t>
      </w:r>
      <w:r w:rsidR="003E5356" w:rsidRPr="003E5356">
        <w:t>introduces ChatrEx: an in-app task-oriented chatbot that can converse underlying steps of a task and explain the reason for task failures. However, in contrast to ChatrEx, this research component focuses on standard chatbots and conversational AIs rather than task-oriented chatbots and offers model explanations to debug the ML model utilized in chatbots instead of delivering model explanations directly through conversations</w:t>
      </w:r>
      <w:r w:rsidRPr="008A3AB2">
        <w:t>.</w:t>
      </w:r>
    </w:p>
    <w:p w14:paraId="5C86199A" w14:textId="7F21C2B7" w:rsidR="0006034D" w:rsidRDefault="008219E3" w:rsidP="003D0808">
      <w:pPr>
        <w:spacing w:before="0" w:line="360" w:lineRule="auto"/>
        <w:ind w:firstLine="360"/>
      </w:pPr>
      <w:r>
        <w:t xml:space="preserve"> </w:t>
      </w:r>
      <w:r w:rsidR="000364C3" w:rsidRPr="000364C3">
        <w:t xml:space="preserve"> </w:t>
      </w:r>
    </w:p>
    <w:p w14:paraId="596BEF84" w14:textId="2C013B52" w:rsidR="0006034D" w:rsidRDefault="0006034D" w:rsidP="00BA67EC">
      <w:pPr>
        <w:spacing w:before="0" w:after="0" w:line="360" w:lineRule="auto"/>
      </w:pPr>
    </w:p>
    <w:p w14:paraId="708FDC9D" w14:textId="7A01E281" w:rsidR="004140F7" w:rsidRDefault="004140F7" w:rsidP="00BA67EC">
      <w:pPr>
        <w:spacing w:before="0" w:after="0" w:line="360" w:lineRule="auto"/>
      </w:pPr>
    </w:p>
    <w:p w14:paraId="1B29E674" w14:textId="0189F939" w:rsidR="004140F7" w:rsidRDefault="004140F7" w:rsidP="00BA67EC">
      <w:pPr>
        <w:spacing w:before="0" w:after="0" w:line="360" w:lineRule="auto"/>
      </w:pPr>
    </w:p>
    <w:p w14:paraId="4AC437DE" w14:textId="6BB2EED7" w:rsidR="004140F7" w:rsidRDefault="004140F7" w:rsidP="00BA67EC">
      <w:pPr>
        <w:spacing w:before="0" w:after="0" w:line="360" w:lineRule="auto"/>
      </w:pPr>
    </w:p>
    <w:p w14:paraId="2E209A32" w14:textId="7816F25C" w:rsidR="004140F7" w:rsidRDefault="004140F7" w:rsidP="00BA67EC">
      <w:pPr>
        <w:spacing w:before="0" w:after="0" w:line="360" w:lineRule="auto"/>
      </w:pPr>
    </w:p>
    <w:p w14:paraId="665EF669" w14:textId="763A9A95" w:rsidR="004140F7" w:rsidRDefault="004140F7" w:rsidP="00BA67EC">
      <w:pPr>
        <w:spacing w:before="0" w:after="0" w:line="360" w:lineRule="auto"/>
      </w:pPr>
    </w:p>
    <w:p w14:paraId="137071B1" w14:textId="68152141" w:rsidR="00C718BA" w:rsidRDefault="00C718BA" w:rsidP="003C6C5E">
      <w:pPr>
        <w:pStyle w:val="Heading1"/>
        <w:numPr>
          <w:ilvl w:val="0"/>
          <w:numId w:val="1"/>
        </w:numPr>
        <w:spacing w:after="240"/>
      </w:pPr>
      <w:bookmarkStart w:id="35" w:name="_Ref94026462"/>
      <w:bookmarkStart w:id="36" w:name="_Toc117094334"/>
      <w:r>
        <w:lastRenderedPageBreak/>
        <w:t>Research Problem</w:t>
      </w:r>
      <w:bookmarkEnd w:id="35"/>
      <w:bookmarkEnd w:id="36"/>
    </w:p>
    <w:p w14:paraId="28FF15B2" w14:textId="5F23ACAD" w:rsidR="005E70BB" w:rsidRDefault="00F77557" w:rsidP="009767FD">
      <w:pPr>
        <w:spacing w:before="0" w:line="360" w:lineRule="auto"/>
        <w:ind w:firstLine="360"/>
      </w:pPr>
      <w:r w:rsidRPr="00F77557">
        <w:t>As previously explained, algorithms and machine learning models are getting more complex frequently. Widely utilized applications such as chatbots have employed machine learning and NLP due to high performance and accuracy compared to traditional approaches. These complex algorithms and advanced machine learning techniques, such as deep learning, are opaque by design, and humans fail to comprehend how these models work internally to make decisions</w:t>
      </w:r>
      <w:r w:rsidR="009767FD" w:rsidRPr="009767FD">
        <w:t xml:space="preserve"> </w:t>
      </w:r>
      <w:r w:rsidR="0048114A">
        <w:fldChar w:fldCharType="begin"/>
      </w:r>
      <w:r w:rsidR="0048114A">
        <w:instrText xml:space="preserve"> ADDIN EN.CITE &lt;EndNote&gt;&lt;Cite&gt;&lt;Author&gt;Došilović&lt;/Author&gt;&lt;Year&gt;2018&lt;/Year&gt;&lt;IDText&gt;Explainable artificial intelligence: A survey&lt;/IDText&gt;&lt;DisplayText&gt;[11]&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rsidR="0048114A">
        <w:fldChar w:fldCharType="separate"/>
      </w:r>
      <w:r w:rsidR="0048114A">
        <w:rPr>
          <w:noProof/>
        </w:rPr>
        <w:t>[11]</w:t>
      </w:r>
      <w:r w:rsidR="0048114A">
        <w:fldChar w:fldCharType="end"/>
      </w:r>
      <w:r w:rsidR="009767FD" w:rsidRPr="009767FD">
        <w:t xml:space="preserve">. </w:t>
      </w:r>
      <w:r w:rsidR="008367CB" w:rsidRPr="008367CB">
        <w:t>As explained in section 1.2, most currently available local interpretable XAI approaches are not globally faithful. Reference</w:t>
      </w:r>
      <w:r w:rsidR="00C6187B" w:rsidRPr="00C6187B">
        <w:t xml:space="preserve"> </w:t>
      </w:r>
      <w:r w:rsidR="00F50BED">
        <w:fldChar w:fldCharType="begin"/>
      </w:r>
      <w:r w:rsidR="00F50BED">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F50BED">
        <w:fldChar w:fldCharType="separate"/>
      </w:r>
      <w:r w:rsidR="00F50BED">
        <w:rPr>
          <w:noProof/>
        </w:rPr>
        <w:t>[1]</w:t>
      </w:r>
      <w:r w:rsidR="00F50BED">
        <w:fldChar w:fldCharType="end"/>
      </w:r>
      <w:r w:rsidR="00C6187B" w:rsidRPr="00C6187B">
        <w:t xml:space="preserve"> </w:t>
      </w:r>
      <w:r w:rsidR="008367CB" w:rsidRPr="008367CB">
        <w:t xml:space="preserve">states that the authors have only found four research papers in the global explanation category. Many text explainers in the XAI domain focus on generating local model explanations, and only a few explainers support generating global model explanations by aggregating local model explanations. </w:t>
      </w:r>
      <w:r w:rsidR="00407FDE" w:rsidRPr="00407FDE">
        <w:t xml:space="preserve">However, the accuracy of the aggregated model explanations is often distrustful since the global faithfulness of the individual local model explanations </w:t>
      </w:r>
      <w:proofErr w:type="gramStart"/>
      <w:r w:rsidR="00407FDE" w:rsidRPr="00407FDE">
        <w:t>is not guaranteed</w:t>
      </w:r>
      <w:proofErr w:type="gramEnd"/>
      <w:r w:rsidR="00407FDE" w:rsidRPr="00407FDE">
        <w:t>.</w:t>
      </w:r>
      <w:r w:rsidR="00FE6F52">
        <w:t xml:space="preserve"> </w:t>
      </w:r>
      <w:r w:rsidR="008367CB" w:rsidRPr="008367CB">
        <w:t>None of the referred studies has considered generating model explanations that are locally and globally faithful, mainly due to global explanation calculation being computationally intensive</w:t>
      </w:r>
      <w:r w:rsidR="00352AFA" w:rsidRPr="00352AFA">
        <w:t xml:space="preserve"> </w:t>
      </w:r>
      <w:r w:rsidR="00352AFA">
        <w:fldChar w:fldCharType="begin"/>
      </w:r>
      <w:r w:rsidR="00352AFA">
        <w:instrText xml:space="preserve"> ADDIN EN.CITE &lt;EndNote&gt;&lt;Cite&gt;&lt;Author&gt;Danilevsky&lt;/Author&gt;&lt;Year&gt;2020&lt;/Year&gt;&lt;IDText&gt;A survey of the state of explainable AI for natural language processing&lt;/IDText&gt;&lt;DisplayText&gt;[1]&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rsidR="00352AFA">
        <w:fldChar w:fldCharType="separate"/>
      </w:r>
      <w:r w:rsidR="00352AFA">
        <w:rPr>
          <w:noProof/>
        </w:rPr>
        <w:t>[1]</w:t>
      </w:r>
      <w:r w:rsidR="00352AFA">
        <w:fldChar w:fldCharType="end"/>
      </w:r>
      <w:r w:rsidR="00352AFA" w:rsidRPr="00352AFA">
        <w:t>.</w:t>
      </w:r>
      <w:r w:rsidR="00352AFA">
        <w:t xml:space="preserve"> </w:t>
      </w:r>
      <w:r w:rsidR="0012392D" w:rsidRPr="0012392D">
        <w:t xml:space="preserve">This research component concentrates on finding the local model explanations based on globally important features and enhancing the efficiency of the </w:t>
      </w:r>
      <w:r w:rsidR="00D454E0">
        <w:t>GFI</w:t>
      </w:r>
      <w:r w:rsidR="0012392D" w:rsidRPr="0012392D">
        <w:t xml:space="preserve"> calculation</w:t>
      </w:r>
      <w:r w:rsidR="00FE6F52" w:rsidRPr="00FE6F52">
        <w:t xml:space="preserve">, making the explanations generated by the introduced XAI approach </w:t>
      </w:r>
      <w:r w:rsidR="00742C3A" w:rsidRPr="00742C3A">
        <w:t>globally and locally faithful</w:t>
      </w:r>
      <w:r w:rsidR="006639E5" w:rsidRPr="006639E5">
        <w:t>.</w:t>
      </w:r>
      <w:r w:rsidR="00C80F5A">
        <w:t xml:space="preserve"> </w:t>
      </w:r>
    </w:p>
    <w:p w14:paraId="7101566A" w14:textId="75B1C72E" w:rsidR="001B0EB9" w:rsidRDefault="00A21C28" w:rsidP="001B0EB9">
      <w:pPr>
        <w:spacing w:before="0" w:line="360" w:lineRule="auto"/>
        <w:ind w:firstLine="360"/>
      </w:pPr>
      <w:r w:rsidRPr="00A21C28">
        <w:t xml:space="preserve">Another conspicuous issue is that input </w:t>
      </w:r>
      <w:proofErr w:type="gramStart"/>
      <w:r w:rsidRPr="00A21C28">
        <w:t>perturbation-based</w:t>
      </w:r>
      <w:proofErr w:type="gramEnd"/>
      <w:r w:rsidRPr="00A21C28">
        <w:t xml:space="preserve"> XAI techniques are prone to adversarial attacks. Widely utilized XAI text explainers, including LIME and SHAP, employ input perturbation for sampling, which makes the explanations generated by these methods unreliable</w:t>
      </w:r>
      <w:r w:rsidR="00B97C63">
        <w:t xml:space="preserve"> </w:t>
      </w:r>
      <w:r w:rsidR="00B97C63">
        <w:fldChar w:fldCharType="begin"/>
      </w:r>
      <w:r w:rsidR="00B97C63">
        <w:instrText xml:space="preserve"> ADDIN EN.CITE &lt;EndNote&gt;&lt;Cite&gt;&lt;Author&gt;Slack&lt;/Author&gt;&lt;Year&gt;2020&lt;/Year&gt;&lt;IDText&gt;Fooling lime and shap: Adversarial attacks on post hoc explanation methods&lt;/IDText&gt;&lt;DisplayText&gt;[31]&lt;/DisplayText&gt;&lt;record&gt;&lt;titles&gt;&lt;title&gt;Fooling lime and shap: Adversarial attacks on post hoc explanation methods&lt;/title&gt;&lt;secondary-title&gt;Proceedings of the AAAI/ACM Conference on AI, Ethics, and Society&lt;/secondary-title&gt;&lt;/titles&gt;&lt;pages&gt;180-186&lt;/pages&gt;&lt;contributors&gt;&lt;authors&gt;&lt;author&gt;Slack, Dylan&lt;/author&gt;&lt;author&gt;Hilgard, Sophie&lt;/author&gt;&lt;author&gt;Jia, Emily&lt;/author&gt;&lt;author&gt;Singh, Sameer&lt;/author&gt;&lt;author&gt;Lakkaraju, Himabindu&lt;/author&gt;&lt;/authors&gt;&lt;/contributors&gt;&lt;added-date format="utc"&gt;1663028972&lt;/added-date&gt;&lt;ref-type name="Conference Proceeding"&gt;10&lt;/ref-type&gt;&lt;dates&gt;&lt;year&gt;2020&lt;/year&gt;&lt;/dates&gt;&lt;rec-number&gt;97&lt;/rec-number&gt;&lt;last-updated-date format="utc"&gt;1663028972&lt;/last-updated-date&gt;&lt;/record&gt;&lt;/Cite&gt;&lt;/EndNote&gt;</w:instrText>
      </w:r>
      <w:r w:rsidR="00B97C63">
        <w:fldChar w:fldCharType="separate"/>
      </w:r>
      <w:r w:rsidR="00B97C63">
        <w:rPr>
          <w:noProof/>
        </w:rPr>
        <w:t>[31]</w:t>
      </w:r>
      <w:r w:rsidR="00B97C63">
        <w:fldChar w:fldCharType="end"/>
      </w:r>
      <w:r w:rsidR="00EA1255" w:rsidRPr="00EA1255">
        <w:t>.</w:t>
      </w:r>
      <w:r w:rsidR="00787382">
        <w:t xml:space="preserve"> </w:t>
      </w:r>
      <w:r w:rsidR="00797F20" w:rsidRPr="00797F20">
        <w:t xml:space="preserve">The inconsistent and manipulatable nature of these XAI techniques poses a direct threat to the reliability of the model explanations. </w:t>
      </w:r>
      <w:r w:rsidR="00881E1B" w:rsidRPr="00881E1B">
        <w:t>This research component concentrates on eliminating the input perturbation layer to make the delivered model explanations more reliable and immune to adversarial attacks.</w:t>
      </w:r>
      <w:r w:rsidR="00797F20">
        <w:t xml:space="preserve"> </w:t>
      </w:r>
    </w:p>
    <w:p w14:paraId="1A9093EA" w14:textId="4474369E" w:rsidR="00E40A2E" w:rsidRDefault="00C2473A" w:rsidP="00E40A2E">
      <w:pPr>
        <w:spacing w:before="0" w:line="360" w:lineRule="auto"/>
        <w:ind w:firstLine="360"/>
      </w:pPr>
      <w:r w:rsidRPr="000364C3">
        <w:lastRenderedPageBreak/>
        <w:t>It is arguably easy to integrate an existing XAI technique with ML models built from scratch using well-known machine learning frameworks such as TensorFlow</w:t>
      </w:r>
      <w:r>
        <w:rPr>
          <w:rStyle w:val="FootnoteReference"/>
        </w:rPr>
        <w:footnoteReference w:id="11"/>
      </w:r>
      <w:r w:rsidRPr="000364C3">
        <w:t>, PyTorch</w:t>
      </w:r>
      <w:r>
        <w:rPr>
          <w:rStyle w:val="FootnoteReference"/>
        </w:rPr>
        <w:footnoteReference w:id="12"/>
      </w:r>
      <w:r w:rsidRPr="000364C3">
        <w:t>, or Scikit-learn</w:t>
      </w:r>
      <w:r>
        <w:rPr>
          <w:rStyle w:val="FootnoteReference"/>
        </w:rPr>
        <w:footnoteReference w:id="13"/>
      </w:r>
      <w:r w:rsidRPr="000364C3">
        <w:t xml:space="preserve"> because the developers are fully aware of the ML model architecture, </w:t>
      </w:r>
      <w:r w:rsidRPr="004422BB">
        <w:t>and the ML frameworks provide a comprehensive API to interact with the models. i.e., The developers have the required tools and documentation to enable XAI in models built with well-known ML frameworks from scratch. Most XAI libraries provide built-in support for models built with well-known ML frameworks and are well-documented. For example, LIME has built-in support for Scikit-learn models, and DeepLIFT implementation is fully compatible with TensorFlow and Keras</w:t>
      </w:r>
      <w:r>
        <w:t xml:space="preserve">. </w:t>
      </w:r>
      <w:r w:rsidR="00BE4E47">
        <w:t>However, a</w:t>
      </w:r>
      <w:r w:rsidR="00705FEE" w:rsidRPr="00705FEE">
        <w:t xml:space="preserve">lthough many NLP-based XAI explainers exist, they cannot generate explanations for all ML model types. It is often impossible to find model explanations for application-specific ML models without comprehensive technical and ML knowledge, even with model-agnostic explainers such as LIME </w:t>
      </w:r>
      <w:r w:rsidR="00705FEE">
        <w:fldChar w:fldCharType="begin"/>
      </w:r>
      <w:r w:rsidR="00705FEE">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705FEE">
        <w:fldChar w:fldCharType="separate"/>
      </w:r>
      <w:r w:rsidR="00705FEE">
        <w:rPr>
          <w:noProof/>
        </w:rPr>
        <w:t>[15]</w:t>
      </w:r>
      <w:r w:rsidR="00705FEE">
        <w:fldChar w:fldCharType="end"/>
      </w:r>
      <w:r w:rsidR="00705FEE" w:rsidRPr="00705FEE">
        <w:t xml:space="preserve"> and SHAP</w:t>
      </w:r>
      <w:r w:rsidR="00705FEE">
        <w:t xml:space="preserve"> </w:t>
      </w:r>
      <w:r w:rsidR="00705FEE">
        <w:fldChar w:fldCharType="begin"/>
      </w:r>
      <w:r w:rsidR="00705FEE">
        <w:instrText xml:space="preserve"> ADDIN EN.CITE &lt;EndNote&gt;&lt;Cite&gt;&lt;Author&gt;Lundberg&lt;/Author&gt;&lt;Year&gt;2017&lt;/Year&gt;&lt;IDText&gt;A unified approach to interpreting model predictions&lt;/IDText&gt;&lt;DisplayText&gt;[16]&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rsidR="00705FEE">
        <w:fldChar w:fldCharType="separate"/>
      </w:r>
      <w:r w:rsidR="00705FEE">
        <w:rPr>
          <w:noProof/>
        </w:rPr>
        <w:t>[16]</w:t>
      </w:r>
      <w:r w:rsidR="00705FEE">
        <w:fldChar w:fldCharType="end"/>
      </w:r>
      <w:r w:rsidR="00705FEE" w:rsidRPr="00705FEE">
        <w:t xml:space="preserve">. The ML model inside the chatbot framework Rasa is an example of such a model. The models trained and stored within Rasa contain a cluster of machine learning models, NLP pipeline components, and metadata. Rasa NLU is responsible for extracting the model, loading the pipeline components, and processing textual data. Generating model explanations for intent classifiers such as the </w:t>
      </w:r>
      <w:r w:rsidR="004B7D3F">
        <w:t>Dual Intent Entity Transformer (</w:t>
      </w:r>
      <w:r w:rsidR="00705FEE" w:rsidRPr="00705FEE">
        <w:t>DIET</w:t>
      </w:r>
      <w:r w:rsidR="004B7D3F">
        <w:t>)</w:t>
      </w:r>
      <w:r w:rsidR="00705FEE" w:rsidRPr="00705FEE">
        <w:t xml:space="preserve"> classifier is tedious since Rasa does not provide a proper toolset or an API to interact with specific ML models utilized in the NLU pipeline. Extracting prediction probabilities from DIET </w:t>
      </w:r>
      <w:r w:rsidR="00E809BE" w:rsidRPr="00E809BE">
        <w:t>on demand</w:t>
      </w:r>
      <w:r w:rsidR="00E809BE">
        <w:t xml:space="preserve"> </w:t>
      </w:r>
      <w:r w:rsidR="00705FEE" w:rsidRPr="00705FEE">
        <w:t>is also not directly supported, which is required by many model-agnostic text explainers [2], [3]</w:t>
      </w:r>
      <w:r w:rsidR="00AE578E">
        <w:t xml:space="preserve">, </w:t>
      </w:r>
      <w:r w:rsidR="00AE578E">
        <w:fldChar w:fldCharType="begin"/>
      </w:r>
      <w:r w:rsidR="00AE578E">
        <w:instrText xml:space="preserve"> ADDIN EN.CITE &lt;EndNote&gt;&lt;Cite&gt;&lt;Author&gt;Ribeiro&lt;/Author&gt;&lt;Year&gt;2016&lt;/Year&gt;&lt;IDText&gt;&amp;quot; Why should i trust you?&amp;quot; Explaining the predictions of any classifier&lt;/IDText&gt;&lt;DisplayText&gt;[15]&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rsidR="00AE578E">
        <w:fldChar w:fldCharType="separate"/>
      </w:r>
      <w:r w:rsidR="00AE578E">
        <w:rPr>
          <w:noProof/>
        </w:rPr>
        <w:t>[15]</w:t>
      </w:r>
      <w:r w:rsidR="00AE578E">
        <w:fldChar w:fldCharType="end"/>
      </w:r>
      <w:r w:rsidR="00705FEE" w:rsidRPr="00705FEE">
        <w:t xml:space="preserve">. </w:t>
      </w:r>
      <w:r w:rsidR="003524F3" w:rsidRPr="003524F3">
        <w:t>However, it is more acceptable if there is a way to interpret these application-specific ML models by chatbot developers to trust the predictions given by the models employed within these widely utilized frameworks instead of having to manually attach an XAI library or only rely on performance scores that do not evaluate the reliability of the model decisions at all</w:t>
      </w:r>
      <w:r w:rsidR="00AD5876" w:rsidRPr="00AD5876">
        <w:t>.</w:t>
      </w:r>
      <w:r w:rsidR="00993FD6">
        <w:t xml:space="preserve"> </w:t>
      </w:r>
    </w:p>
    <w:p w14:paraId="10085997" w14:textId="562DA663" w:rsidR="000355F6" w:rsidRDefault="00030DD4" w:rsidP="00A772E5">
      <w:pPr>
        <w:spacing w:before="0" w:line="360" w:lineRule="auto"/>
        <w:ind w:firstLine="360"/>
      </w:pPr>
      <w:r w:rsidRPr="00030DD4">
        <w:lastRenderedPageBreak/>
        <w:t xml:space="preserve">Moreover, a recent survey that studied the current trends in ML model interpretability and explainability confirms that the majority prefers explanations for the machine learning model predictions. The population of interest in the survey was 110 Undergraduates of the Faculty of Computing of Sri Lanka Institute of Information Technology, selected based on the technical nature of the survey questions. Refer to </w:t>
      </w:r>
      <w:r w:rsidR="009C563D">
        <w:fldChar w:fldCharType="begin"/>
      </w:r>
      <w:r w:rsidR="009C563D">
        <w:instrText xml:space="preserve"> REF _Ref116898476 \h </w:instrText>
      </w:r>
      <w:r w:rsidR="009C563D">
        <w:fldChar w:fldCharType="separate"/>
      </w:r>
      <w:r w:rsidR="009C563D" w:rsidRPr="009B30D9">
        <w:t xml:space="preserve">Appendix A: </w:t>
      </w:r>
      <w:r w:rsidR="009C563D">
        <w:t>Survey Form</w:t>
      </w:r>
      <w:r w:rsidR="009C563D">
        <w:fldChar w:fldCharType="end"/>
      </w:r>
      <w:r w:rsidR="009C563D">
        <w:t xml:space="preserve"> </w:t>
      </w:r>
      <w:r w:rsidRPr="00030DD4">
        <w:t>to observe the complete survey questions and responses</w:t>
      </w:r>
      <w:r w:rsidR="003A437D" w:rsidRPr="003A437D">
        <w:t>.</w:t>
      </w:r>
      <w:r w:rsidR="00A772E5">
        <w:t xml:space="preserve"> </w:t>
      </w:r>
      <w:r w:rsidR="00875FF8" w:rsidRPr="00875FF8">
        <w:t xml:space="preserve">Responses in </w:t>
      </w:r>
      <w:r w:rsidR="00EC199A">
        <w:fldChar w:fldCharType="begin"/>
      </w:r>
      <w:r w:rsidR="00EC199A">
        <w:instrText xml:space="preserve"> REF _Ref115870818 \h </w:instrText>
      </w:r>
      <w:r w:rsidR="00EC199A">
        <w:fldChar w:fldCharType="separate"/>
      </w:r>
      <w:r w:rsidR="00EC199A">
        <w:t>Figure 2.</w:t>
      </w:r>
      <w:r w:rsidR="00EC199A">
        <w:rPr>
          <w:noProof/>
        </w:rPr>
        <w:t>1</w:t>
      </w:r>
      <w:r w:rsidR="00EC199A">
        <w:fldChar w:fldCharType="end"/>
      </w:r>
      <w:r w:rsidR="00EC199A">
        <w:t xml:space="preserve"> </w:t>
      </w:r>
      <w:r w:rsidR="00875FF8" w:rsidRPr="00875FF8">
        <w:t>clearly show that more than three-fourths of the population has little to no understanding of the NLU techniques used within chatbot frameworks</w:t>
      </w:r>
      <w:r w:rsidR="0019795F">
        <w:t xml:space="preserve"> and</w:t>
      </w:r>
      <w:r w:rsidR="0019795F" w:rsidRPr="0019795F">
        <w:t xml:space="preserve"> the intent classification process</w:t>
      </w:r>
      <w:r w:rsidR="00875FF8" w:rsidRPr="00875FF8">
        <w:t>. Although 32.7% of the population has claimed</w:t>
      </w:r>
      <w:r w:rsidR="00A17FCF">
        <w:t xml:space="preserve"> </w:t>
      </w:r>
      <w:r w:rsidR="00875FF8" w:rsidRPr="00875FF8">
        <w:t>that they are aware of the terms model interpretability and explainability</w:t>
      </w:r>
      <w:r w:rsidR="00A17FCF">
        <w:t xml:space="preserve"> </w:t>
      </w:r>
      <w:r w:rsidR="00A17FCF" w:rsidRPr="00875FF8">
        <w:t>(</w:t>
      </w:r>
      <w:r w:rsidR="00A17FCF">
        <w:fldChar w:fldCharType="begin"/>
      </w:r>
      <w:r w:rsidR="00A17FCF">
        <w:instrText xml:space="preserve"> REF _Ref115870861 \h </w:instrText>
      </w:r>
      <w:r w:rsidR="00A17FCF">
        <w:fldChar w:fldCharType="separate"/>
      </w:r>
      <w:r w:rsidR="00A17FCF">
        <w:t>Figure 2.</w:t>
      </w:r>
      <w:r w:rsidR="00A17FCF">
        <w:rPr>
          <w:noProof/>
        </w:rPr>
        <w:t>2</w:t>
      </w:r>
      <w:r w:rsidR="00A17FCF">
        <w:fldChar w:fldCharType="end"/>
      </w:r>
      <w:r w:rsidR="00A17FCF" w:rsidRPr="00875FF8">
        <w:t>)</w:t>
      </w:r>
      <w:r w:rsidR="00875FF8" w:rsidRPr="00875FF8">
        <w:t>,</w:t>
      </w:r>
      <w:r w:rsidR="00EC199A">
        <w:t xml:space="preserve"> </w:t>
      </w:r>
      <w:r w:rsidR="00EC199A">
        <w:fldChar w:fldCharType="begin"/>
      </w:r>
      <w:r w:rsidR="00EC199A">
        <w:instrText xml:space="preserve"> REF _Ref115870871 \h </w:instrText>
      </w:r>
      <w:r w:rsidR="00EC199A">
        <w:fldChar w:fldCharType="separate"/>
      </w:r>
      <w:r w:rsidR="00EC199A">
        <w:t>Figure 2.</w:t>
      </w:r>
      <w:r w:rsidR="00EC199A">
        <w:rPr>
          <w:noProof/>
        </w:rPr>
        <w:t>3</w:t>
      </w:r>
      <w:r w:rsidR="00EC199A">
        <w:fldChar w:fldCharType="end"/>
      </w:r>
      <w:r w:rsidR="00875FF8" w:rsidRPr="00875FF8">
        <w:t xml:space="preserve"> clearly illustrates that only 26.4% have used text explainer tools such as LIME and SHAP. 66.4% of the total population </w:t>
      </w:r>
      <w:r w:rsidR="00995C5C">
        <w:t>is</w:t>
      </w:r>
      <w:r w:rsidR="00875FF8" w:rsidRPr="00875FF8">
        <w:t xml:space="preserve"> unaware of model explainability and interpretability.</w:t>
      </w:r>
      <w:r w:rsidR="00974FBB">
        <w:t xml:space="preserve"> </w:t>
      </w:r>
    </w:p>
    <w:p w14:paraId="607C404B" w14:textId="1436F501" w:rsidR="00E52FAC" w:rsidRDefault="00E52FAC" w:rsidP="00042422">
      <w:pPr>
        <w:spacing w:before="0" w:line="360" w:lineRule="auto"/>
      </w:pPr>
    </w:p>
    <w:p w14:paraId="48A4B6F0" w14:textId="0B93CC87" w:rsidR="00042422" w:rsidRDefault="00042422" w:rsidP="00042422">
      <w:pPr>
        <w:spacing w:before="0" w:line="360" w:lineRule="auto"/>
      </w:pPr>
    </w:p>
    <w:p w14:paraId="267E285E" w14:textId="247D7E8F" w:rsidR="00042422" w:rsidRDefault="001E02FC" w:rsidP="00042422">
      <w:pPr>
        <w:spacing w:before="0" w:line="360" w:lineRule="auto"/>
      </w:pPr>
      <w:r w:rsidRPr="00034AC0">
        <w:rPr>
          <w:noProof/>
        </w:rPr>
        <mc:AlternateContent>
          <mc:Choice Requires="wps">
            <w:drawing>
              <wp:anchor distT="0" distB="0" distL="114300" distR="114300" simplePos="0" relativeHeight="251658271" behindDoc="1" locked="0" layoutInCell="1" allowOverlap="1" wp14:anchorId="7BABB1A6" wp14:editId="7892FA0E">
                <wp:simplePos x="0" y="0"/>
                <wp:positionH relativeFrom="margin">
                  <wp:align>right</wp:align>
                </wp:positionH>
                <wp:positionV relativeFrom="margin">
                  <wp:align>bottom</wp:align>
                </wp:positionV>
                <wp:extent cx="5215890" cy="3026410"/>
                <wp:effectExtent l="0" t="0" r="3810" b="2540"/>
                <wp:wrapTopAndBottom/>
                <wp:docPr id="8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26410"/>
                        </a:xfrm>
                        <a:prstGeom prst="rect">
                          <a:avLst/>
                        </a:prstGeom>
                        <a:solidFill>
                          <a:srgbClr val="FFFFFF"/>
                        </a:solidFill>
                        <a:ln w="9525">
                          <a:noFill/>
                          <a:miter lim="800000"/>
                          <a:headEnd/>
                          <a:tailEnd/>
                        </a:ln>
                      </wps:spPr>
                      <wps:txbx>
                        <w:txbxContent>
                          <w:p w14:paraId="79D9760B" w14:textId="4E60791F" w:rsidR="006839DC" w:rsidRDefault="001E02FC" w:rsidP="006839DC">
                            <w:pPr>
                              <w:keepNext/>
                              <w:spacing w:before="0" w:after="0" w:line="276" w:lineRule="auto"/>
                              <w:jc w:val="center"/>
                            </w:pPr>
                            <w:r>
                              <w:rPr>
                                <w:noProof/>
                              </w:rPr>
                              <w:drawing>
                                <wp:inline distT="0" distB="0" distL="0" distR="0" wp14:anchorId="66138688" wp14:editId="161CFB4E">
                                  <wp:extent cx="5013325" cy="2426970"/>
                                  <wp:effectExtent l="0" t="0" r="0" b="0"/>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10;&#10;Description automatically generated"/>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013325" cy="2426970"/>
                                          </a:xfrm>
                                          <a:prstGeom prst="rect">
                                            <a:avLst/>
                                          </a:prstGeom>
                                        </pic:spPr>
                                      </pic:pic>
                                    </a:graphicData>
                                  </a:graphic>
                                </wp:inline>
                              </w:drawing>
                            </w:r>
                          </w:p>
                          <w:p w14:paraId="26928F11" w14:textId="77777777" w:rsidR="006839DC" w:rsidRDefault="006839DC" w:rsidP="006839DC">
                            <w:pPr>
                              <w:pStyle w:val="Caption"/>
                              <w:spacing w:after="0"/>
                            </w:pPr>
                          </w:p>
                          <w:p w14:paraId="5F873772" w14:textId="19076CDD" w:rsidR="006839DC" w:rsidRPr="005E52C6" w:rsidRDefault="005E52C6" w:rsidP="005E52C6">
                            <w:pPr>
                              <w:pStyle w:val="Caption"/>
                              <w:rPr>
                                <w:noProof/>
                                <w:sz w:val="24"/>
                              </w:rPr>
                            </w:pPr>
                            <w:bookmarkStart w:id="37" w:name="_Ref115870818"/>
                            <w:bookmarkStart w:id="38" w:name="_Toc117082201"/>
                            <w:r>
                              <w:t>Figure 2.</w:t>
                            </w:r>
                            <w:r w:rsidR="00CF4633">
                              <w:fldChar w:fldCharType="begin"/>
                            </w:r>
                            <w:r w:rsidR="00CF4633">
                              <w:instrText xml:space="preserve"> SEQ Figure_2. \* ARABIC </w:instrText>
                            </w:r>
                            <w:r w:rsidR="00CF4633">
                              <w:fldChar w:fldCharType="separate"/>
                            </w:r>
                            <w:r w:rsidR="008019D8">
                              <w:rPr>
                                <w:noProof/>
                              </w:rPr>
                              <w:t>1</w:t>
                            </w:r>
                            <w:r w:rsidR="00CF4633">
                              <w:rPr>
                                <w:noProof/>
                              </w:rPr>
                              <w:fldChar w:fldCharType="end"/>
                            </w:r>
                            <w:bookmarkEnd w:id="37"/>
                            <w:r>
                              <w:t xml:space="preserve">.  </w:t>
                            </w:r>
                            <w:r w:rsidR="00804DC5" w:rsidRPr="00804DC5">
                              <w:t>Summary of survey responses received for the question "Do you know how AI-based chatbots make decisions?”</w:t>
                            </w:r>
                            <w:bookmarkEnd w:id="38"/>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ABB1A6" id="_x0000_s1032" type="#_x0000_t202" style="position:absolute;left:0;text-align:left;margin-left:359.5pt;margin-top:0;width:410.7pt;height:238.3pt;z-index:-251658209;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" stroked="f">
                <v:textbox inset="1.44pt,1.44pt,1.44pt,1.44pt">
                  <w:txbxContent>
                    <w:p w14:paraId="79D9760B" w14:textId="4E60791F" w:rsidR="006839DC" w:rsidRDefault="001E02FC" w:rsidP="006839DC">
                      <w:pPr>
                        <w:keepNext/>
                        <w:spacing w:before="0" w:after="0" w:line="276" w:lineRule="auto"/>
                        <w:jc w:val="center"/>
                      </w:pPr>
                      <w:r>
                        <w:rPr>
                          <w:noProof/>
                        </w:rPr>
                        <w:drawing>
                          <wp:inline distT="0" distB="0" distL="0" distR="0" wp14:anchorId="66138688" wp14:editId="161CFB4E">
                            <wp:extent cx="5013325" cy="2426970"/>
                            <wp:effectExtent l="0" t="0" r="0" b="0"/>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013325" cy="2426970"/>
                                    </a:xfrm>
                                    <a:prstGeom prst="rect">
                                      <a:avLst/>
                                    </a:prstGeom>
                                  </pic:spPr>
                                </pic:pic>
                              </a:graphicData>
                            </a:graphic>
                          </wp:inline>
                        </w:drawing>
                      </w:r>
                    </w:p>
                    <w:p w14:paraId="26928F11" w14:textId="77777777" w:rsidR="006839DC" w:rsidRDefault="006839DC" w:rsidP="006839DC">
                      <w:pPr>
                        <w:pStyle w:val="Caption"/>
                        <w:spacing w:after="0"/>
                      </w:pPr>
                    </w:p>
                    <w:p w14:paraId="5F873772" w14:textId="19076CDD" w:rsidR="006839DC" w:rsidRPr="005E52C6" w:rsidRDefault="005E52C6" w:rsidP="005E52C6">
                      <w:pPr>
                        <w:pStyle w:val="Caption"/>
                        <w:rPr>
                          <w:noProof/>
                          <w:sz w:val="24"/>
                        </w:rPr>
                      </w:pPr>
                      <w:bookmarkStart w:id="51" w:name="_Ref115870818"/>
                      <w:bookmarkStart w:id="52" w:name="_Toc117082201"/>
                      <w:r>
                        <w:t>Figure 2.</w:t>
                      </w:r>
                      <w:fldSimple w:instr=" SEQ Figure_2. \* ARABIC ">
                        <w:r w:rsidR="008019D8">
                          <w:rPr>
                            <w:noProof/>
                          </w:rPr>
                          <w:t>1</w:t>
                        </w:r>
                      </w:fldSimple>
                      <w:bookmarkEnd w:id="51"/>
                      <w:r>
                        <w:t xml:space="preserve">.  </w:t>
                      </w:r>
                      <w:r w:rsidR="00804DC5" w:rsidRPr="00804DC5">
                        <w:t>Summary of survey responses received for the question "Do you know how AI-based chatbots make decisions?”</w:t>
                      </w:r>
                      <w:bookmarkEnd w:id="52"/>
                    </w:p>
                  </w:txbxContent>
                </v:textbox>
                <w10:wrap type="topAndBottom" anchorx="margin" anchory="margin"/>
              </v:shape>
            </w:pict>
          </mc:Fallback>
        </mc:AlternateContent>
      </w:r>
    </w:p>
    <w:p w14:paraId="238D2A50" w14:textId="5ACC01AE" w:rsidR="00042422" w:rsidRDefault="008019D8" w:rsidP="00042422">
      <w:pPr>
        <w:spacing w:before="0" w:line="360" w:lineRule="auto"/>
      </w:pPr>
      <w:r w:rsidRPr="00034AC0">
        <w:rPr>
          <w:noProof/>
        </w:rPr>
        <w:lastRenderedPageBreak/>
        <mc:AlternateContent>
          <mc:Choice Requires="wps">
            <w:drawing>
              <wp:anchor distT="0" distB="0" distL="114300" distR="114300" simplePos="0" relativeHeight="251658272" behindDoc="1" locked="0" layoutInCell="1" allowOverlap="1" wp14:anchorId="17AA450C" wp14:editId="2B2E9DBF">
                <wp:simplePos x="0" y="0"/>
                <wp:positionH relativeFrom="margin">
                  <wp:align>right</wp:align>
                </wp:positionH>
                <wp:positionV relativeFrom="margin">
                  <wp:align>top</wp:align>
                </wp:positionV>
                <wp:extent cx="5215890" cy="3089275"/>
                <wp:effectExtent l="0" t="0" r="3810" b="0"/>
                <wp:wrapTopAndBottom/>
                <wp:docPr id="8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89564"/>
                        </a:xfrm>
                        <a:prstGeom prst="rect">
                          <a:avLst/>
                        </a:prstGeom>
                        <a:solidFill>
                          <a:srgbClr val="FFFFFF"/>
                        </a:solidFill>
                        <a:ln w="9525">
                          <a:noFill/>
                          <a:miter lim="800000"/>
                          <a:headEnd/>
                          <a:tailEnd/>
                        </a:ln>
                      </wps:spPr>
                      <wps:txbx>
                        <w:txbxContent>
                          <w:p w14:paraId="34F65817" w14:textId="3EB1F009" w:rsidR="00D11E7B" w:rsidRDefault="00515810" w:rsidP="00D11E7B">
                            <w:pPr>
                              <w:keepNext/>
                              <w:spacing w:before="0" w:after="0" w:line="276" w:lineRule="auto"/>
                              <w:jc w:val="center"/>
                            </w:pPr>
                            <w:r>
                              <w:rPr>
                                <w:noProof/>
                              </w:rPr>
                              <w:drawing>
                                <wp:inline distT="0" distB="0" distL="0" distR="0" wp14:anchorId="4B526AC0" wp14:editId="160A7BC6">
                                  <wp:extent cx="5170170" cy="2350135"/>
                                  <wp:effectExtent l="0" t="0" r="0" b="0"/>
                                  <wp:docPr id="118" name="Picture 11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pie chart&#10;&#10;Description automatically generated"/>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170170" cy="2350135"/>
                                          </a:xfrm>
                                          <a:prstGeom prst="rect">
                                            <a:avLst/>
                                          </a:prstGeom>
                                        </pic:spPr>
                                      </pic:pic>
                                    </a:graphicData>
                                  </a:graphic>
                                </wp:inline>
                              </w:drawing>
                            </w:r>
                          </w:p>
                          <w:p w14:paraId="699E3DE6" w14:textId="77777777" w:rsidR="00D11E7B" w:rsidRDefault="00D11E7B" w:rsidP="00D11E7B">
                            <w:pPr>
                              <w:pStyle w:val="Caption"/>
                              <w:spacing w:after="0"/>
                            </w:pPr>
                          </w:p>
                          <w:p w14:paraId="50DA098D" w14:textId="0303E24C" w:rsidR="008019D8" w:rsidRPr="0057525C" w:rsidRDefault="008019D8" w:rsidP="008019D8">
                            <w:pPr>
                              <w:pStyle w:val="Caption"/>
                              <w:rPr>
                                <w:noProof/>
                                <w:sz w:val="24"/>
                              </w:rPr>
                            </w:pPr>
                            <w:bookmarkStart w:id="39" w:name="_Ref115870861"/>
                            <w:bookmarkStart w:id="40" w:name="_Toc117082202"/>
                            <w:r>
                              <w:t>Figure 2.</w:t>
                            </w:r>
                            <w:r w:rsidR="00CF4633">
                              <w:fldChar w:fldCharType="begin"/>
                            </w:r>
                            <w:r w:rsidR="00CF4633">
                              <w:instrText xml:space="preserve"> SEQ Figure_2. \* ARABIC </w:instrText>
                            </w:r>
                            <w:r w:rsidR="00CF4633">
                              <w:fldChar w:fldCharType="separate"/>
                            </w:r>
                            <w:r>
                              <w:rPr>
                                <w:noProof/>
                              </w:rPr>
                              <w:t>2</w:t>
                            </w:r>
                            <w:r w:rsidR="00CF4633">
                              <w:rPr>
                                <w:noProof/>
                              </w:rPr>
                              <w:fldChar w:fldCharType="end"/>
                            </w:r>
                            <w:bookmarkEnd w:id="39"/>
                            <w:r>
                              <w:t xml:space="preserve">. </w:t>
                            </w:r>
                            <w:r w:rsidRPr="003305F8">
                              <w:t>Summary of the responses received for the survey question "Do you know what model explainability or model interpretability of machine learning models is?"</w:t>
                            </w:r>
                            <w:bookmarkEnd w:id="40"/>
                          </w:p>
                          <w:p w14:paraId="76B98EB2" w14:textId="405A2705" w:rsidR="00D11E7B" w:rsidRDefault="00001769" w:rsidP="00D11E7B">
                            <w:pPr>
                              <w:pStyle w:val="Caption"/>
                              <w:spacing w:after="0"/>
                            </w:pPr>
                            <w: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AA450C" id="_x0000_s1033" type="#_x0000_t202" style="position:absolute;left:0;text-align:left;margin-left:359.5pt;margin-top:0;width:410.7pt;height:243.25pt;z-index:-25165820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" stroked="f">
                <v:textbox inset="1.44pt,1.44pt,1.44pt,1.44pt">
                  <w:txbxContent>
                    <w:p w14:paraId="34F65817" w14:textId="3EB1F009" w:rsidR="00D11E7B" w:rsidRDefault="00515810" w:rsidP="00D11E7B">
                      <w:pPr>
                        <w:keepNext/>
                        <w:spacing w:before="0" w:after="0" w:line="276" w:lineRule="auto"/>
                        <w:jc w:val="center"/>
                      </w:pPr>
                      <w:r>
                        <w:rPr>
                          <w:noProof/>
                        </w:rPr>
                        <w:drawing>
                          <wp:inline distT="0" distB="0" distL="0" distR="0" wp14:anchorId="4B526AC0" wp14:editId="160A7BC6">
                            <wp:extent cx="5170170" cy="2350135"/>
                            <wp:effectExtent l="0" t="0" r="0" b="0"/>
                            <wp:docPr id="118" name="Picture 11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pie chart&#10;&#10;Description automatically generated"/>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170170" cy="2350135"/>
                                    </a:xfrm>
                                    <a:prstGeom prst="rect">
                                      <a:avLst/>
                                    </a:prstGeom>
                                  </pic:spPr>
                                </pic:pic>
                              </a:graphicData>
                            </a:graphic>
                          </wp:inline>
                        </w:drawing>
                      </w:r>
                    </w:p>
                    <w:p w14:paraId="699E3DE6" w14:textId="77777777" w:rsidR="00D11E7B" w:rsidRDefault="00D11E7B" w:rsidP="00D11E7B">
                      <w:pPr>
                        <w:pStyle w:val="Caption"/>
                        <w:spacing w:after="0"/>
                      </w:pPr>
                    </w:p>
                    <w:p w14:paraId="50DA098D" w14:textId="0303E24C" w:rsidR="008019D8" w:rsidRPr="0057525C" w:rsidRDefault="008019D8" w:rsidP="008019D8">
                      <w:pPr>
                        <w:pStyle w:val="Caption"/>
                        <w:rPr>
                          <w:noProof/>
                          <w:sz w:val="24"/>
                        </w:rPr>
                      </w:pPr>
                      <w:bookmarkStart w:id="55" w:name="_Ref115870861"/>
                      <w:bookmarkStart w:id="56" w:name="_Toc117082202"/>
                      <w:r>
                        <w:t>Figure 2.</w:t>
                      </w:r>
                      <w:fldSimple w:instr=" SEQ Figure_2. \* ARABIC ">
                        <w:r>
                          <w:rPr>
                            <w:noProof/>
                          </w:rPr>
                          <w:t>2</w:t>
                        </w:r>
                      </w:fldSimple>
                      <w:bookmarkEnd w:id="55"/>
                      <w:r>
                        <w:t xml:space="preserve">. </w:t>
                      </w:r>
                      <w:r w:rsidRPr="003305F8">
                        <w:t>Summary of the responses received for the survey question "Do you know what model explainability or model interpretability of machine learning models is?"</w:t>
                      </w:r>
                      <w:bookmarkEnd w:id="56"/>
                    </w:p>
                    <w:p w14:paraId="76B98EB2" w14:textId="405A2705" w:rsidR="00D11E7B" w:rsidRDefault="00001769" w:rsidP="00D11E7B">
                      <w:pPr>
                        <w:pStyle w:val="Caption"/>
                        <w:spacing w:after="0"/>
                      </w:pPr>
                      <w:r>
                        <w:t xml:space="preserve"> </w:t>
                      </w:r>
                    </w:p>
                  </w:txbxContent>
                </v:textbox>
                <w10:wrap type="topAndBottom" anchorx="margin" anchory="margin"/>
              </v:shape>
            </w:pict>
          </mc:Fallback>
        </mc:AlternateContent>
      </w:r>
    </w:p>
    <w:p w14:paraId="7D206163" w14:textId="7741FE9E" w:rsidR="00D11E7B" w:rsidRDefault="00F95C36" w:rsidP="00042422">
      <w:pPr>
        <w:spacing w:before="0" w:line="360" w:lineRule="auto"/>
      </w:pPr>
      <w:r w:rsidRPr="00034AC0">
        <w:rPr>
          <w:noProof/>
        </w:rPr>
        <mc:AlternateContent>
          <mc:Choice Requires="wps">
            <w:drawing>
              <wp:anchor distT="0" distB="0" distL="114300" distR="114300" simplePos="0" relativeHeight="251658273" behindDoc="1" locked="0" layoutInCell="1" allowOverlap="1" wp14:anchorId="609F9C25" wp14:editId="25067658">
                <wp:simplePos x="0" y="0"/>
                <wp:positionH relativeFrom="margin">
                  <wp:align>right</wp:align>
                </wp:positionH>
                <wp:positionV relativeFrom="page">
                  <wp:posOffset>4640118</wp:posOffset>
                </wp:positionV>
                <wp:extent cx="5215890" cy="3186430"/>
                <wp:effectExtent l="0" t="0" r="3810" b="0"/>
                <wp:wrapTopAndBottom/>
                <wp:docPr id="9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86545"/>
                        </a:xfrm>
                        <a:prstGeom prst="rect">
                          <a:avLst/>
                        </a:prstGeom>
                        <a:solidFill>
                          <a:srgbClr val="FFFFFF"/>
                        </a:solidFill>
                        <a:ln w="9525">
                          <a:noFill/>
                          <a:miter lim="800000"/>
                          <a:headEnd/>
                          <a:tailEnd/>
                        </a:ln>
                      </wps:spPr>
                      <wps:txbx>
                        <w:txbxContent>
                          <w:p w14:paraId="29AC3F33" w14:textId="7BAE99DF" w:rsidR="0006202C" w:rsidRDefault="00515810" w:rsidP="0006202C">
                            <w:pPr>
                              <w:keepNext/>
                              <w:spacing w:before="0" w:after="0" w:line="276" w:lineRule="auto"/>
                              <w:jc w:val="center"/>
                            </w:pPr>
                            <w:r>
                              <w:rPr>
                                <w:noProof/>
                              </w:rPr>
                              <w:drawing>
                                <wp:inline distT="0" distB="0" distL="0" distR="0" wp14:anchorId="74520A40" wp14:editId="3AF526B6">
                                  <wp:extent cx="5170170" cy="2371725"/>
                                  <wp:effectExtent l="0" t="0" r="0" b="9525"/>
                                  <wp:docPr id="117" name="Picture 1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pie chart&#10;&#10;Description automatically generated"/>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5170170" cy="2371725"/>
                                          </a:xfrm>
                                          <a:prstGeom prst="rect">
                                            <a:avLst/>
                                          </a:prstGeom>
                                        </pic:spPr>
                                      </pic:pic>
                                    </a:graphicData>
                                  </a:graphic>
                                </wp:inline>
                              </w:drawing>
                            </w:r>
                          </w:p>
                          <w:p w14:paraId="500146D7" w14:textId="77777777" w:rsidR="0006202C" w:rsidRDefault="0006202C" w:rsidP="0006202C">
                            <w:pPr>
                              <w:pStyle w:val="Caption"/>
                              <w:spacing w:after="0"/>
                            </w:pPr>
                          </w:p>
                          <w:p w14:paraId="7B239B70" w14:textId="3DD4C96D" w:rsidR="00F95C36" w:rsidRDefault="00F95C36" w:rsidP="00F95C36">
                            <w:pPr>
                              <w:pStyle w:val="Caption"/>
                            </w:pPr>
                            <w:bookmarkStart w:id="41" w:name="_Ref115870871"/>
                            <w:bookmarkStart w:id="42" w:name="_Toc117082203"/>
                            <w:r>
                              <w:t>Figure 2.</w:t>
                            </w:r>
                            <w:r w:rsidR="00CF4633">
                              <w:fldChar w:fldCharType="begin"/>
                            </w:r>
                            <w:r w:rsidR="00CF4633">
                              <w:instrText xml:space="preserve"> SEQ Figure_2. \* ARABIC </w:instrText>
                            </w:r>
                            <w:r w:rsidR="00CF4633">
                              <w:fldChar w:fldCharType="separate"/>
                            </w:r>
                            <w:r>
                              <w:rPr>
                                <w:noProof/>
                              </w:rPr>
                              <w:t>3</w:t>
                            </w:r>
                            <w:r w:rsidR="00CF4633">
                              <w:rPr>
                                <w:noProof/>
                              </w:rPr>
                              <w:fldChar w:fldCharType="end"/>
                            </w:r>
                            <w:bookmarkEnd w:id="41"/>
                            <w:r>
                              <w:t xml:space="preserve">. </w:t>
                            </w:r>
                            <w:r w:rsidRPr="00CA6C44">
                              <w:t>Summary of the responses received for the survey question "Have you used model explainability tools”</w:t>
                            </w:r>
                            <w:bookmarkEnd w:id="42"/>
                          </w:p>
                          <w:p w14:paraId="5C07929A" w14:textId="26E11C93" w:rsidR="0006202C" w:rsidRDefault="0006202C" w:rsidP="0006202C">
                            <w:pPr>
                              <w:pStyle w:val="Caption"/>
                              <w:spacing w:after="0"/>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F9C25" id="_x0000_s1034" type="#_x0000_t202" style="position:absolute;left:0;text-align:left;margin-left:359.5pt;margin-top:365.35pt;width:410.7pt;height:250.9pt;z-index:-251658207;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" stroked="f">
                <v:textbox inset="1.44pt,1.44pt,1.44pt,1.44pt">
                  <w:txbxContent>
                    <w:p w14:paraId="29AC3F33" w14:textId="7BAE99DF" w:rsidR="0006202C" w:rsidRDefault="00515810" w:rsidP="0006202C">
                      <w:pPr>
                        <w:keepNext/>
                        <w:spacing w:before="0" w:after="0" w:line="276" w:lineRule="auto"/>
                        <w:jc w:val="center"/>
                      </w:pPr>
                      <w:r>
                        <w:rPr>
                          <w:noProof/>
                        </w:rPr>
                        <w:drawing>
                          <wp:inline distT="0" distB="0" distL="0" distR="0" wp14:anchorId="74520A40" wp14:editId="3AF526B6">
                            <wp:extent cx="5170170" cy="2371725"/>
                            <wp:effectExtent l="0" t="0" r="0" b="9525"/>
                            <wp:docPr id="117" name="Picture 1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pie chart&#10;&#10;Description automatically generated"/>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170170" cy="2371725"/>
                                    </a:xfrm>
                                    <a:prstGeom prst="rect">
                                      <a:avLst/>
                                    </a:prstGeom>
                                  </pic:spPr>
                                </pic:pic>
                              </a:graphicData>
                            </a:graphic>
                          </wp:inline>
                        </w:drawing>
                      </w:r>
                    </w:p>
                    <w:p w14:paraId="500146D7" w14:textId="77777777" w:rsidR="0006202C" w:rsidRDefault="0006202C" w:rsidP="0006202C">
                      <w:pPr>
                        <w:pStyle w:val="Caption"/>
                        <w:spacing w:after="0"/>
                      </w:pPr>
                    </w:p>
                    <w:p w14:paraId="7B239B70" w14:textId="3DD4C96D" w:rsidR="00F95C36" w:rsidRDefault="00F95C36" w:rsidP="00F95C36">
                      <w:pPr>
                        <w:pStyle w:val="Caption"/>
                      </w:pPr>
                      <w:bookmarkStart w:id="59" w:name="_Ref115870871"/>
                      <w:bookmarkStart w:id="60" w:name="_Toc117082203"/>
                      <w:r>
                        <w:t>Figure 2.</w:t>
                      </w:r>
                      <w:fldSimple w:instr=" SEQ Figure_2. \* ARABIC ">
                        <w:r>
                          <w:rPr>
                            <w:noProof/>
                          </w:rPr>
                          <w:t>3</w:t>
                        </w:r>
                      </w:fldSimple>
                      <w:bookmarkEnd w:id="59"/>
                      <w:r>
                        <w:t xml:space="preserve">. </w:t>
                      </w:r>
                      <w:r w:rsidRPr="00CA6C44">
                        <w:t>Summary of the responses received for the survey question "Have you used model explainability tools”</w:t>
                      </w:r>
                      <w:bookmarkEnd w:id="60"/>
                    </w:p>
                    <w:p w14:paraId="5C07929A" w14:textId="26E11C93" w:rsidR="0006202C" w:rsidRDefault="0006202C" w:rsidP="0006202C">
                      <w:pPr>
                        <w:pStyle w:val="Caption"/>
                        <w:spacing w:after="0"/>
                      </w:pPr>
                    </w:p>
                  </w:txbxContent>
                </v:textbox>
                <w10:wrap type="topAndBottom" anchorx="margin" anchory="page"/>
              </v:shape>
            </w:pict>
          </mc:Fallback>
        </mc:AlternateContent>
      </w:r>
    </w:p>
    <w:p w14:paraId="1B5EE5F9" w14:textId="2562D9B5" w:rsidR="00D11E7B" w:rsidRDefault="00D11E7B" w:rsidP="00042422">
      <w:pPr>
        <w:spacing w:before="0" w:line="360" w:lineRule="auto"/>
      </w:pPr>
    </w:p>
    <w:p w14:paraId="535A4439" w14:textId="22377E15" w:rsidR="00D11E7B" w:rsidRDefault="00D11E7B" w:rsidP="00042422">
      <w:pPr>
        <w:spacing w:before="0" w:line="360" w:lineRule="auto"/>
      </w:pPr>
    </w:p>
    <w:p w14:paraId="73D20200" w14:textId="0397EEA5" w:rsidR="00D11E7B" w:rsidRDefault="00D11E7B" w:rsidP="00042422">
      <w:pPr>
        <w:spacing w:before="0" w:line="360" w:lineRule="auto"/>
      </w:pPr>
    </w:p>
    <w:p w14:paraId="2AFE1D3C" w14:textId="78527022" w:rsidR="005870AE" w:rsidRDefault="005870AE" w:rsidP="00042422">
      <w:pPr>
        <w:spacing w:before="0" w:line="360" w:lineRule="auto"/>
      </w:pPr>
    </w:p>
    <w:p w14:paraId="782A8C5C" w14:textId="636F61C4" w:rsidR="009D5EAC" w:rsidRDefault="006A2E54" w:rsidP="003C6C5E">
      <w:pPr>
        <w:pStyle w:val="Heading1"/>
        <w:numPr>
          <w:ilvl w:val="0"/>
          <w:numId w:val="1"/>
        </w:numPr>
        <w:spacing w:before="0" w:after="240" w:line="360" w:lineRule="auto"/>
      </w:pPr>
      <w:bookmarkStart w:id="43" w:name="_Toc117094335"/>
      <w:r>
        <w:lastRenderedPageBreak/>
        <w:t>Research</w:t>
      </w:r>
      <w:r w:rsidR="00C85C81">
        <w:t xml:space="preserve"> </w:t>
      </w:r>
      <w:r w:rsidR="009D5EAC">
        <w:t>Objectives</w:t>
      </w:r>
      <w:bookmarkEnd w:id="43"/>
    </w:p>
    <w:p w14:paraId="52F5BCBC" w14:textId="7B9EBB0D" w:rsidR="00752225" w:rsidRDefault="00752225" w:rsidP="003C6C5E">
      <w:pPr>
        <w:pStyle w:val="Heading2"/>
        <w:numPr>
          <w:ilvl w:val="1"/>
          <w:numId w:val="1"/>
        </w:numPr>
        <w:spacing w:before="0" w:after="240" w:line="360" w:lineRule="auto"/>
      </w:pPr>
      <w:bookmarkStart w:id="44" w:name="_Toc117094336"/>
      <w:r>
        <w:t>Main Objectives</w:t>
      </w:r>
      <w:bookmarkEnd w:id="44"/>
    </w:p>
    <w:p w14:paraId="6148C4C8" w14:textId="50E9AA68" w:rsidR="00CE1A3D" w:rsidRPr="00C35C30" w:rsidRDefault="005029B8" w:rsidP="005029B8">
      <w:pPr>
        <w:spacing w:before="0" w:line="360" w:lineRule="auto"/>
        <w:ind w:firstLine="360"/>
      </w:pPr>
      <w:r w:rsidRPr="005029B8">
        <w:t xml:space="preserve">The main objective of this individual research component is to implement DIME, a novel model-agnostic locally and globally faithful XAI approach, to deliver local model explanations that comprise only globally influential features. </w:t>
      </w:r>
      <w:r w:rsidR="00C1580A">
        <w:t xml:space="preserve">The </w:t>
      </w:r>
      <w:r w:rsidR="006A0117" w:rsidRPr="006A0117">
        <w:t xml:space="preserve">DIME implementation concentrates on computing the </w:t>
      </w:r>
      <w:r w:rsidR="00D454E0">
        <w:t>GFI</w:t>
      </w:r>
      <w:r w:rsidR="006A0117" w:rsidRPr="006A0117">
        <w:t xml:space="preserve"> of the tokens present in a specified text data instance to sift only the most significant features efficiently to calculate the </w:t>
      </w:r>
      <w:r w:rsidR="004C0732">
        <w:t>LFI</w:t>
      </w:r>
      <w:r w:rsidR="006A0117" w:rsidRPr="006A0117">
        <w:t>.</w:t>
      </w:r>
    </w:p>
    <w:p w14:paraId="3FB20838" w14:textId="075A5418" w:rsidR="00CE1A3D" w:rsidRDefault="00CE1A3D" w:rsidP="003C6C5E">
      <w:pPr>
        <w:pStyle w:val="Heading2"/>
        <w:numPr>
          <w:ilvl w:val="1"/>
          <w:numId w:val="1"/>
        </w:numPr>
        <w:spacing w:before="0" w:after="240" w:line="360" w:lineRule="auto"/>
      </w:pPr>
      <w:bookmarkStart w:id="45" w:name="_Toc117094337"/>
      <w:r w:rsidRPr="007E399F">
        <w:t>Specific</w:t>
      </w:r>
      <w:r>
        <w:t xml:space="preserve"> Objectives</w:t>
      </w:r>
      <w:bookmarkEnd w:id="45"/>
    </w:p>
    <w:p w14:paraId="037BED14" w14:textId="35FC01DE" w:rsidR="00CE1A3D" w:rsidRDefault="00DF5830" w:rsidP="007200F1">
      <w:pPr>
        <w:spacing w:before="0" w:line="360" w:lineRule="auto"/>
      </w:pPr>
      <w:r w:rsidRPr="00DF5830">
        <w:t>The specific objectives of this research component are as follows</w:t>
      </w:r>
      <w:r w:rsidR="00CE1A3D">
        <w:t>.</w:t>
      </w:r>
    </w:p>
    <w:p w14:paraId="25ED15E5" w14:textId="63BF039E" w:rsidR="00D50EED" w:rsidRDefault="00397946" w:rsidP="003C6C5E">
      <w:pPr>
        <w:pStyle w:val="ListParagraph"/>
        <w:numPr>
          <w:ilvl w:val="0"/>
          <w:numId w:val="3"/>
        </w:numPr>
        <w:spacing w:before="0" w:line="360" w:lineRule="auto"/>
      </w:pPr>
      <w:r w:rsidRPr="00397946">
        <w:t>Collect required Sinhala-English code-switched textual data for training a Rasa conversational AI to develop, integrate, and test DIME explanations.</w:t>
      </w:r>
    </w:p>
    <w:p w14:paraId="0CA2B4D9" w14:textId="77777777" w:rsidR="0033100E" w:rsidRDefault="0033100E" w:rsidP="0033100E">
      <w:pPr>
        <w:pStyle w:val="ListParagraph"/>
        <w:spacing w:before="0" w:line="360" w:lineRule="auto"/>
      </w:pPr>
    </w:p>
    <w:p w14:paraId="4442C8BF" w14:textId="0B0DF9B6" w:rsidR="00CE1A3D" w:rsidRDefault="007900A4" w:rsidP="003C6C5E">
      <w:pPr>
        <w:pStyle w:val="ListParagraph"/>
        <w:numPr>
          <w:ilvl w:val="0"/>
          <w:numId w:val="3"/>
        </w:numPr>
        <w:spacing w:before="0" w:line="360" w:lineRule="auto"/>
      </w:pPr>
      <w:r w:rsidRPr="007900A4">
        <w:t xml:space="preserve">Develop a novel XAI approach to calculate the </w:t>
      </w:r>
      <w:r w:rsidR="00D454E0">
        <w:t>GFI</w:t>
      </w:r>
      <w:r w:rsidRPr="007900A4">
        <w:t xml:space="preserve"> for individual tokens of a specified text data instance and utilize that as the feature selection step to calculate </w:t>
      </w:r>
      <w:r w:rsidR="004C0732">
        <w:t>LFI</w:t>
      </w:r>
      <w:r w:rsidR="00CE1A3D">
        <w:t>.</w:t>
      </w:r>
    </w:p>
    <w:p w14:paraId="511C0EDE" w14:textId="71E88403" w:rsidR="00CE1A3D" w:rsidRDefault="00CE1A3D" w:rsidP="007200F1">
      <w:pPr>
        <w:pStyle w:val="ListParagraph"/>
        <w:spacing w:before="0" w:line="360" w:lineRule="auto"/>
      </w:pPr>
    </w:p>
    <w:p w14:paraId="3C733F6D" w14:textId="4298BCE7" w:rsidR="00CE1A3D" w:rsidRDefault="00B77A07" w:rsidP="003C6C5E">
      <w:pPr>
        <w:pStyle w:val="ListParagraph"/>
        <w:numPr>
          <w:ilvl w:val="0"/>
          <w:numId w:val="3"/>
        </w:numPr>
        <w:spacing w:before="0" w:line="360" w:lineRule="auto"/>
      </w:pPr>
      <w:r w:rsidRPr="00B77A07">
        <w:t xml:space="preserve">Sift only the significant tokens based on the </w:t>
      </w:r>
      <w:r w:rsidR="002220A8">
        <w:t>GFI</w:t>
      </w:r>
      <w:r w:rsidRPr="00B77A07">
        <w:t xml:space="preserve"> scores, calculate the </w:t>
      </w:r>
      <w:r w:rsidR="004C0732">
        <w:t>LFI</w:t>
      </w:r>
      <w:r w:rsidRPr="00B77A07">
        <w:t xml:space="preserve"> of the selected features, and introduce the final score as the Dual Feature Importance (DFI) Score</w:t>
      </w:r>
      <w:r w:rsidR="00CE1A3D">
        <w:t>.</w:t>
      </w:r>
    </w:p>
    <w:p w14:paraId="2C551E34" w14:textId="5694E09D" w:rsidR="00CE1A3D" w:rsidRDefault="00CE1A3D" w:rsidP="007200F1">
      <w:pPr>
        <w:pStyle w:val="ListParagraph"/>
        <w:spacing w:before="0"/>
      </w:pPr>
    </w:p>
    <w:p w14:paraId="5874700E" w14:textId="5CFB0602" w:rsidR="00CE1A3D" w:rsidRPr="00997C2A" w:rsidRDefault="003B51DB" w:rsidP="003C6C5E">
      <w:pPr>
        <w:pStyle w:val="ListParagraph"/>
        <w:numPr>
          <w:ilvl w:val="0"/>
          <w:numId w:val="3"/>
        </w:numPr>
        <w:spacing w:before="0" w:line="360" w:lineRule="auto"/>
        <w:rPr>
          <w:rFonts w:eastAsia="Times New Roman" w:cs="Times New Roman"/>
          <w:color w:val="0E101A"/>
        </w:rPr>
      </w:pPr>
      <w:r w:rsidRPr="003B51DB">
        <w:rPr>
          <w:rFonts w:eastAsia="Times New Roman" w:cs="Times New Roman"/>
          <w:color w:val="0E101A"/>
        </w:rPr>
        <w:t>Compare and contrast different cost metrics for feature importance calculation and integrate the most suitable cost metric with the DIME core codebase</w:t>
      </w:r>
      <w:r w:rsidR="008B0709" w:rsidRPr="364A9AA3">
        <w:rPr>
          <w:rFonts w:eastAsia="Times New Roman" w:cs="Times New Roman"/>
          <w:color w:val="0E101A"/>
        </w:rPr>
        <w:t>.</w:t>
      </w:r>
    </w:p>
    <w:p w14:paraId="05FBA7A6" w14:textId="77777777" w:rsidR="00CE1A3D" w:rsidRDefault="00CE1A3D" w:rsidP="007200F1">
      <w:pPr>
        <w:pStyle w:val="ListParagraph"/>
        <w:spacing w:before="0"/>
      </w:pPr>
    </w:p>
    <w:p w14:paraId="225B47A0" w14:textId="779F0AF3" w:rsidR="00CE1A3D" w:rsidRDefault="00F73D61" w:rsidP="003C6C5E">
      <w:pPr>
        <w:pStyle w:val="ListParagraph"/>
        <w:numPr>
          <w:ilvl w:val="0"/>
          <w:numId w:val="3"/>
        </w:numPr>
        <w:spacing w:before="0" w:line="360" w:lineRule="auto"/>
      </w:pPr>
      <w:r w:rsidRPr="00F73D61">
        <w:t xml:space="preserve">Implement </w:t>
      </w:r>
      <w:r w:rsidR="00B026BC">
        <w:t xml:space="preserve">the </w:t>
      </w:r>
      <w:r w:rsidRPr="00F73D61">
        <w:t xml:space="preserve">DIME </w:t>
      </w:r>
      <w:r w:rsidR="00397888">
        <w:t>Command Line Interface (</w:t>
      </w:r>
      <w:r w:rsidRPr="00F73D61">
        <w:t>CLI</w:t>
      </w:r>
      <w:r w:rsidR="00AB2A51">
        <w:t>)</w:t>
      </w:r>
      <w:r w:rsidRPr="00F73D61">
        <w:t xml:space="preserve">, a fully Rasa-supported version of DIME that enables explanation generation in the DIET classifier utilized in the Rasa framework in CLI environments. Develop a visualization technique that works in CLI environments to display the explanations with the </w:t>
      </w:r>
      <w:r w:rsidRPr="00F73D61">
        <w:lastRenderedPageBreak/>
        <w:t>contribution percentages towards the predicted intent in a human-interpretable manner</w:t>
      </w:r>
      <w:r w:rsidR="00CE1A3D">
        <w:t>.</w:t>
      </w:r>
    </w:p>
    <w:p w14:paraId="22D78112" w14:textId="2FB21909" w:rsidR="00CE1A3D" w:rsidRDefault="00CE1A3D" w:rsidP="007200F1">
      <w:pPr>
        <w:pStyle w:val="ListParagraph"/>
        <w:spacing w:before="0"/>
      </w:pPr>
    </w:p>
    <w:p w14:paraId="407F4F01" w14:textId="3745E6D2" w:rsidR="00CE1A3D" w:rsidRDefault="00406650" w:rsidP="003C6C5E">
      <w:pPr>
        <w:pStyle w:val="ListParagraph"/>
        <w:numPr>
          <w:ilvl w:val="0"/>
          <w:numId w:val="3"/>
        </w:numPr>
        <w:spacing w:before="0" w:line="360" w:lineRule="auto"/>
      </w:pPr>
      <w:r w:rsidRPr="00406650">
        <w:t xml:space="preserve">Implement </w:t>
      </w:r>
      <w:r w:rsidR="00B026BC">
        <w:t xml:space="preserve">the </w:t>
      </w:r>
      <w:r w:rsidRPr="00406650">
        <w:t xml:space="preserve">DIME developer console, a fully Rasa-supported </w:t>
      </w:r>
      <w:r w:rsidR="00897880">
        <w:t>G</w:t>
      </w:r>
      <w:r w:rsidR="00D46BD2">
        <w:t>raphical User Interface (</w:t>
      </w:r>
      <w:r w:rsidRPr="00406650">
        <w:t>GUI</w:t>
      </w:r>
      <w:r w:rsidR="00D46BD2">
        <w:t>)</w:t>
      </w:r>
      <w:r w:rsidRPr="00406650">
        <w:t xml:space="preserve"> version of DIME that enables explanation generation in the DIET classifier utilized in the Rasa framework in GUI environments. Develop a visualization technique that works in GUI environments to display the explanations with the contribution percentages towards the predicted intent in a human-interpretable manner</w:t>
      </w:r>
      <w:r w:rsidR="00CE1A3D">
        <w:t>.</w:t>
      </w:r>
    </w:p>
    <w:p w14:paraId="5567203A" w14:textId="77777777" w:rsidR="00912887" w:rsidRDefault="00912887" w:rsidP="00912887">
      <w:pPr>
        <w:pStyle w:val="ListParagraph"/>
      </w:pPr>
    </w:p>
    <w:p w14:paraId="3B5C0CE2" w14:textId="6C417E34" w:rsidR="00912887" w:rsidRDefault="00912887" w:rsidP="003C6C5E">
      <w:pPr>
        <w:pStyle w:val="ListParagraph"/>
        <w:numPr>
          <w:ilvl w:val="0"/>
          <w:numId w:val="3"/>
        </w:numPr>
        <w:spacing w:before="0" w:line="360" w:lineRule="auto"/>
      </w:pPr>
      <w:r w:rsidRPr="00912887">
        <w:t xml:space="preserve">Build and release DIME as a modular open-source Python package that can explain any Rasa chatbot model. Test the </w:t>
      </w:r>
      <w:r w:rsidR="00A73148" w:rsidRPr="00A73148">
        <w:t>published</w:t>
      </w:r>
      <w:r w:rsidR="00A73148">
        <w:t xml:space="preserve"> </w:t>
      </w:r>
      <w:r w:rsidRPr="00912887">
        <w:t xml:space="preserve">Python package functionality </w:t>
      </w:r>
      <w:r w:rsidR="00C00346">
        <w:t>on various operating system (OS) platforms, including</w:t>
      </w:r>
      <w:r w:rsidRPr="00912887">
        <w:t xml:space="preserve"> Windows, Mac OS, and Linux.</w:t>
      </w:r>
    </w:p>
    <w:p w14:paraId="2490E220" w14:textId="47B2267C" w:rsidR="00EC5C62" w:rsidRDefault="00EC5C62" w:rsidP="00EC5C62">
      <w:pPr>
        <w:pStyle w:val="ListParagraph"/>
      </w:pPr>
    </w:p>
    <w:p w14:paraId="2485300B" w14:textId="6407FE78" w:rsidR="00EC5C62" w:rsidRDefault="003B78C1" w:rsidP="003C6C5E">
      <w:pPr>
        <w:pStyle w:val="ListParagraph"/>
        <w:numPr>
          <w:ilvl w:val="0"/>
          <w:numId w:val="3"/>
        </w:numPr>
        <w:spacing w:before="0" w:line="360" w:lineRule="auto"/>
      </w:pPr>
      <w:r w:rsidRPr="003B78C1">
        <w:t>Design test cases and conduct unit testing, integration testing, system testing, performance testing, acceptance testing, performance testing, and security testing on the DIME package parallel to development (test-driven development).</w:t>
      </w:r>
    </w:p>
    <w:p w14:paraId="6F06AD6E" w14:textId="70FBB791" w:rsidR="00CE1A3D" w:rsidRDefault="00CE1A3D" w:rsidP="007200F1">
      <w:pPr>
        <w:pStyle w:val="ListParagraph"/>
        <w:spacing w:before="0"/>
      </w:pPr>
    </w:p>
    <w:p w14:paraId="4B85E75D" w14:textId="53EAD368" w:rsidR="007200F1" w:rsidRDefault="00195EB3" w:rsidP="003C6C5E">
      <w:pPr>
        <w:pStyle w:val="ListParagraph"/>
        <w:numPr>
          <w:ilvl w:val="0"/>
          <w:numId w:val="3"/>
        </w:numPr>
        <w:spacing w:before="0" w:line="360" w:lineRule="auto"/>
      </w:pPr>
      <w:r w:rsidRPr="00195EB3">
        <w:t>Integrate the DIME core and server packages with Kolloqe, the chatbot development framework introduced as the overall research outcome, seamlessly, and test the integrated functionality.</w:t>
      </w:r>
    </w:p>
    <w:p w14:paraId="32ADB8A9" w14:textId="77777777" w:rsidR="00173D21" w:rsidRDefault="00173D21" w:rsidP="00173D21">
      <w:pPr>
        <w:pStyle w:val="ListParagraph"/>
      </w:pPr>
    </w:p>
    <w:p w14:paraId="16323503" w14:textId="2A93E7B4" w:rsidR="00985CE0" w:rsidRDefault="00281EAF" w:rsidP="003C6C5E">
      <w:pPr>
        <w:pStyle w:val="ListParagraph"/>
        <w:numPr>
          <w:ilvl w:val="0"/>
          <w:numId w:val="3"/>
        </w:numPr>
        <w:spacing w:before="0" w:line="360" w:lineRule="auto"/>
      </w:pPr>
      <w:r>
        <w:t xml:space="preserve">Build and host an official documentation </w:t>
      </w:r>
      <w:r w:rsidR="00947855">
        <w:t>website for the published DIME-XAI Python package</w:t>
      </w:r>
      <w:r w:rsidR="00D50EED">
        <w:t xml:space="preserve"> and i</w:t>
      </w:r>
      <w:r w:rsidR="00985CE0">
        <w:t>ntegrate the documentation website content with the Kolloqe documentation website: the documentation website of the integrated solution.</w:t>
      </w:r>
    </w:p>
    <w:p w14:paraId="4854D0E6" w14:textId="77777777" w:rsidR="003B78C1" w:rsidRDefault="003B78C1" w:rsidP="00455DF2"/>
    <w:p w14:paraId="020E9DFD" w14:textId="77777777" w:rsidR="00455DF2" w:rsidRDefault="00455DF2" w:rsidP="00455DF2"/>
    <w:p w14:paraId="0906E2F7" w14:textId="77777777" w:rsidR="00455DF2" w:rsidRDefault="00455DF2" w:rsidP="00455DF2"/>
    <w:p w14:paraId="248FAAF7" w14:textId="464C30F4" w:rsidR="00455DF2" w:rsidRDefault="00455DF2" w:rsidP="00455DF2"/>
    <w:p w14:paraId="25530337" w14:textId="497863DB" w:rsidR="00752225" w:rsidRDefault="00752225" w:rsidP="003C6C5E">
      <w:pPr>
        <w:pStyle w:val="Heading1"/>
        <w:numPr>
          <w:ilvl w:val="0"/>
          <w:numId w:val="1"/>
        </w:numPr>
        <w:spacing w:before="0" w:after="240" w:line="360" w:lineRule="auto"/>
      </w:pPr>
      <w:bookmarkStart w:id="46" w:name="_Toc117094338"/>
      <w:r>
        <w:lastRenderedPageBreak/>
        <w:t>Methodology</w:t>
      </w:r>
      <w:bookmarkEnd w:id="46"/>
    </w:p>
    <w:p w14:paraId="0E64D947" w14:textId="6FB6047A" w:rsidR="003A3865" w:rsidRDefault="00541AB7" w:rsidP="003C6C5E">
      <w:pPr>
        <w:pStyle w:val="Heading2"/>
        <w:numPr>
          <w:ilvl w:val="1"/>
          <w:numId w:val="1"/>
        </w:numPr>
        <w:spacing w:before="0" w:after="240" w:line="360" w:lineRule="auto"/>
      </w:pPr>
      <w:bookmarkStart w:id="47" w:name="_Toc117094339"/>
      <w:r>
        <w:t xml:space="preserve">Data </w:t>
      </w:r>
      <w:r w:rsidR="00684736">
        <w:t>Collectio</w:t>
      </w:r>
      <w:r w:rsidR="003A3865">
        <w:t>n</w:t>
      </w:r>
      <w:bookmarkEnd w:id="47"/>
    </w:p>
    <w:p w14:paraId="37AB1333" w14:textId="6228458E" w:rsidR="00AA7605" w:rsidRDefault="007A30CB" w:rsidP="00AA7605">
      <w:pPr>
        <w:spacing w:before="0" w:line="360" w:lineRule="auto"/>
        <w:ind w:firstLine="360"/>
      </w:pPr>
      <w:r w:rsidRPr="007A30CB">
        <w:t>Overall research</w:t>
      </w:r>
      <w:r w:rsidR="00AA7605">
        <w:t xml:space="preserve"> required two datasets in total. The datasets are domain-specific and comprise Sinhala-English code-switched text data. The two datasets are notably different, and subsections </w:t>
      </w:r>
      <w:r w:rsidR="003B6618">
        <w:fldChar w:fldCharType="begin"/>
      </w:r>
      <w:r w:rsidR="003B6618">
        <w:instrText xml:space="preserve"> REF _Ref115928747 \r \h </w:instrText>
      </w:r>
      <w:r w:rsidR="003B6618">
        <w:fldChar w:fldCharType="separate"/>
      </w:r>
      <w:r w:rsidR="003B6618">
        <w:t>4.1.1</w:t>
      </w:r>
      <w:r w:rsidR="003B6618">
        <w:fldChar w:fldCharType="end"/>
      </w:r>
      <w:r w:rsidR="00AA7605">
        <w:t xml:space="preserve"> and </w:t>
      </w:r>
      <w:r w:rsidR="003B6618">
        <w:fldChar w:fldCharType="begin"/>
      </w:r>
      <w:r w:rsidR="003B6618">
        <w:instrText xml:space="preserve"> REF _Ref115928756 \r \h </w:instrText>
      </w:r>
      <w:r w:rsidR="003B6618">
        <w:fldChar w:fldCharType="separate"/>
      </w:r>
      <w:r w:rsidR="003B6618">
        <w:t>4.1.2</w:t>
      </w:r>
      <w:r w:rsidR="003B6618">
        <w:fldChar w:fldCharType="end"/>
      </w:r>
      <w:r w:rsidR="00AA7605">
        <w:t xml:space="preserve"> clearly explain these differences. Both datasets utilized data augmentation techniques mainly to overcome the low-resource nature of Sinhala text data gathered and captured as many code-switched phrases and distinct writing patterns as possible to reduce the biases. All research group members generated four versions of the samples in both datasets according to different code-switching styles. Duplicate data removal assisted in ensuring the quality of the data collected.</w:t>
      </w:r>
    </w:p>
    <w:p w14:paraId="2AD7CBC7" w14:textId="45C5A6D4" w:rsidR="003A3865" w:rsidRPr="003A3865" w:rsidRDefault="00AA7605" w:rsidP="00AA7605">
      <w:pPr>
        <w:spacing w:before="0" w:line="360" w:lineRule="auto"/>
        <w:ind w:firstLine="360"/>
      </w:pPr>
      <w:r>
        <w:t xml:space="preserve">This individual research component only utilized the domain-specific dataset mentioned in subsection </w:t>
      </w:r>
      <w:r w:rsidR="00CE1811">
        <w:fldChar w:fldCharType="begin"/>
      </w:r>
      <w:r w:rsidR="00CE1811">
        <w:instrText xml:space="preserve"> REF _Ref115928756 \r \h </w:instrText>
      </w:r>
      <w:r w:rsidR="00CE1811">
        <w:fldChar w:fldCharType="separate"/>
      </w:r>
      <w:r w:rsidR="00CE1811">
        <w:t>4.1.2</w:t>
      </w:r>
      <w:r w:rsidR="00CE1811">
        <w:fldChar w:fldCharType="end"/>
      </w:r>
      <w:r>
        <w:t xml:space="preserve"> to train a Rasa conversational AI model since developing DIME only require</w:t>
      </w:r>
      <w:r w:rsidR="0070139F">
        <w:t>d</w:t>
      </w:r>
      <w:r>
        <w:t xml:space="preserve"> a fully trained Rasa model and its training dataset</w:t>
      </w:r>
      <w:r w:rsidR="003A3865">
        <w:t>.</w:t>
      </w:r>
    </w:p>
    <w:p w14:paraId="22E9B684" w14:textId="77777777" w:rsidR="004E0E42" w:rsidRDefault="00DB37BE" w:rsidP="003C6C5E">
      <w:pPr>
        <w:pStyle w:val="Heading3"/>
        <w:numPr>
          <w:ilvl w:val="2"/>
          <w:numId w:val="1"/>
        </w:numPr>
        <w:spacing w:before="0" w:after="240"/>
      </w:pPr>
      <w:bookmarkStart w:id="48" w:name="_Ref115928747"/>
      <w:bookmarkStart w:id="49" w:name="_Toc117094340"/>
      <w:r>
        <w:t>General dataset for machine learning model training</w:t>
      </w:r>
      <w:bookmarkEnd w:id="48"/>
      <w:bookmarkEnd w:id="49"/>
    </w:p>
    <w:p w14:paraId="0990A58A" w14:textId="3D86D0EB" w:rsidR="004E0E42" w:rsidRPr="004E0E42" w:rsidRDefault="00FE3109" w:rsidP="004D4379">
      <w:pPr>
        <w:spacing w:before="0" w:line="360" w:lineRule="auto"/>
        <w:ind w:firstLine="360"/>
      </w:pPr>
      <w:r w:rsidRPr="00FE3109">
        <w:t>The first domain-specific dataset for ML model training and NLP text pre-processing tool development contains scraped Sinhala-English code-switched textual data from websites related to SLIIT</w:t>
      </w:r>
      <w:r w:rsidR="00086E1E">
        <w:rPr>
          <w:rStyle w:val="FootnoteReference"/>
        </w:rPr>
        <w:footnoteReference w:id="14"/>
      </w:r>
      <w:r w:rsidR="003605AD" w:rsidRPr="003605AD">
        <w:t xml:space="preserve"> and news articles</w:t>
      </w:r>
      <w:r w:rsidR="00086E1E">
        <w:rPr>
          <w:rStyle w:val="FootnoteReference"/>
        </w:rPr>
        <w:footnoteReference w:id="15"/>
      </w:r>
      <w:r w:rsidR="003605AD" w:rsidRPr="003605AD">
        <w:t xml:space="preserve">. </w:t>
      </w:r>
      <w:r w:rsidRPr="00FE3109">
        <w:t xml:space="preserve">In addition to that, the dataset also comprises publicly available documents, such as Portable Document Format (PDF) and Microsoft Word documents, taken from the same sources since they are both public and official. The authors utilized data augmentation techniques to overcome the low-resource issue of the collected text corpus. The overall dataset comprises 720 paragraphs after data augmentation and cleaning, and it is publicly </w:t>
      </w:r>
      <w:r w:rsidRPr="00FE3109">
        <w:lastRenderedPageBreak/>
        <w:t>available as a public GitHub repository where interested parties can clone and utilize it for future research and other related academic work</w:t>
      </w:r>
      <w:r w:rsidR="00C175DC">
        <w:rPr>
          <w:rStyle w:val="FootnoteReference"/>
        </w:rPr>
        <w:footnoteReference w:id="16"/>
      </w:r>
      <w:r w:rsidR="003605AD" w:rsidRPr="003605AD">
        <w:t>.</w:t>
      </w:r>
    </w:p>
    <w:p w14:paraId="548C833D" w14:textId="39C240C2" w:rsidR="00DB37BE" w:rsidRDefault="00DB37BE" w:rsidP="003C6C5E">
      <w:pPr>
        <w:pStyle w:val="Heading3"/>
        <w:numPr>
          <w:ilvl w:val="2"/>
          <w:numId w:val="1"/>
        </w:numPr>
        <w:spacing w:before="0" w:after="240"/>
      </w:pPr>
      <w:bookmarkStart w:id="50" w:name="_Ref115928756"/>
      <w:bookmarkStart w:id="51" w:name="_Toc117094341"/>
      <w:r>
        <w:t>Domain</w:t>
      </w:r>
      <w:r w:rsidR="009B66F1">
        <w:t>-</w:t>
      </w:r>
      <w:r>
        <w:t>specific dataset for conversational AI training</w:t>
      </w:r>
      <w:bookmarkEnd w:id="50"/>
      <w:bookmarkEnd w:id="51"/>
    </w:p>
    <w:p w14:paraId="28772819" w14:textId="02824B8D" w:rsidR="00541AB7" w:rsidRPr="00541AB7" w:rsidRDefault="004A426D" w:rsidP="004D4379">
      <w:pPr>
        <w:spacing w:before="0" w:line="360" w:lineRule="auto"/>
        <w:ind w:firstLine="360"/>
      </w:pPr>
      <w:r w:rsidRPr="00034AC0">
        <w:rPr>
          <w:noProof/>
        </w:rPr>
        <mc:AlternateContent>
          <mc:Choice Requires="wps">
            <w:drawing>
              <wp:anchor distT="0" distB="0" distL="114300" distR="114300" simplePos="0" relativeHeight="251658274" behindDoc="1" locked="0" layoutInCell="1" allowOverlap="1" wp14:anchorId="1B539DD8" wp14:editId="258812F6">
                <wp:simplePos x="0" y="0"/>
                <wp:positionH relativeFrom="margin">
                  <wp:posOffset>-1270</wp:posOffset>
                </wp:positionH>
                <wp:positionV relativeFrom="margin">
                  <wp:posOffset>4464050</wp:posOffset>
                </wp:positionV>
                <wp:extent cx="5215890" cy="3411220"/>
                <wp:effectExtent l="0" t="0" r="3810" b="0"/>
                <wp:wrapTopAndBottom/>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11220"/>
                        </a:xfrm>
                        <a:prstGeom prst="rect">
                          <a:avLst/>
                        </a:prstGeom>
                        <a:solidFill>
                          <a:srgbClr val="FFFFFF"/>
                        </a:solidFill>
                        <a:ln w="9525">
                          <a:noFill/>
                          <a:miter lim="800000"/>
                          <a:headEnd/>
                          <a:tailEnd/>
                        </a:ln>
                      </wps:spPr>
                      <wps:txbx>
                        <w:txbxContent>
                          <w:p w14:paraId="062A5A57" w14:textId="77777777" w:rsidR="00A513B3" w:rsidRDefault="00B77313" w:rsidP="00A513B3">
                            <w:pPr>
                              <w:keepNext/>
                              <w:spacing w:before="0" w:after="0" w:line="276" w:lineRule="auto"/>
                              <w:jc w:val="center"/>
                            </w:pPr>
                            <w:r w:rsidRPr="00B77313">
                              <w:rPr>
                                <w:noProof/>
                                <w:sz w:val="22"/>
                              </w:rPr>
                              <w:drawing>
                                <wp:inline distT="0" distB="0" distL="0" distR="0" wp14:anchorId="3FDFB292" wp14:editId="0C43A403">
                                  <wp:extent cx="5170170" cy="28282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70170" cy="2828290"/>
                                          </a:xfrm>
                                          <a:prstGeom prst="rect">
                                            <a:avLst/>
                                          </a:prstGeom>
                                        </pic:spPr>
                                      </pic:pic>
                                    </a:graphicData>
                                  </a:graphic>
                                </wp:inline>
                              </w:drawing>
                            </w:r>
                          </w:p>
                          <w:p w14:paraId="3F67EE6C" w14:textId="77777777" w:rsidR="0081336A" w:rsidRDefault="0081336A" w:rsidP="00753404">
                            <w:pPr>
                              <w:pStyle w:val="Caption"/>
                              <w:spacing w:after="0"/>
                            </w:pPr>
                          </w:p>
                          <w:p w14:paraId="21D88077" w14:textId="36E7E076" w:rsidR="00A513B3" w:rsidRDefault="00A513B3" w:rsidP="00753404">
                            <w:pPr>
                              <w:pStyle w:val="Caption"/>
                              <w:spacing w:after="0"/>
                            </w:pPr>
                            <w:bookmarkStart w:id="52" w:name="_Toc117082316"/>
                            <w:r>
                              <w:t>Figure 4.1.2.</w:t>
                            </w:r>
                            <w:r w:rsidR="00CF4633">
                              <w:fldChar w:fldCharType="begin"/>
                            </w:r>
                            <w:r w:rsidR="00CF4633">
                              <w:instrText xml:space="preserve"> SEQ Figure_4.1.2. \* ARABIC </w:instrText>
                            </w:r>
                            <w:r w:rsidR="00CF4633">
                              <w:fldChar w:fldCharType="separate"/>
                            </w:r>
                            <w:r>
                              <w:rPr>
                                <w:noProof/>
                              </w:rPr>
                              <w:t>1</w:t>
                            </w:r>
                            <w:r w:rsidR="00CF4633">
                              <w:rPr>
                                <w:noProof/>
                              </w:rPr>
                              <w:fldChar w:fldCharType="end"/>
                            </w:r>
                            <w:r>
                              <w:t xml:space="preserve">. </w:t>
                            </w:r>
                            <w:r w:rsidRPr="00377F24">
                              <w:t>A part of the</w:t>
                            </w:r>
                            <w:r w:rsidR="00910A3D">
                              <w:t xml:space="preserve"> prepared</w:t>
                            </w:r>
                            <w:r w:rsidRPr="00377F24">
                              <w:t xml:space="preserve"> Rasa conversational AI </w:t>
                            </w:r>
                            <w:r w:rsidR="00910A3D">
                              <w:t xml:space="preserve">training </w:t>
                            </w:r>
                            <w:r w:rsidRPr="00377F24">
                              <w:t>dataset</w:t>
                            </w:r>
                            <w:bookmarkEnd w:id="52"/>
                          </w:p>
                          <w:p w14:paraId="6A6907DE" w14:textId="6EA68ADE" w:rsidR="004A426D" w:rsidRPr="00B77313" w:rsidRDefault="004A426D" w:rsidP="00CA4453">
                            <w:pPr>
                              <w:keepNext/>
                              <w:spacing w:before="0" w:after="0" w:line="276" w:lineRule="auto"/>
                              <w:jc w:val="center"/>
                              <w:rPr>
                                <w:sz w:val="22"/>
                              </w:rPr>
                            </w:pPr>
                          </w:p>
                          <w:p w14:paraId="0E77DF03" w14:textId="77777777" w:rsidR="00B77313" w:rsidRPr="00B77313" w:rsidRDefault="00B77313" w:rsidP="00B77313">
                            <w:pPr>
                              <w:spacing w:before="0" w:after="0"/>
                              <w:jc w:val="center"/>
                              <w:rPr>
                                <w:sz w:val="22"/>
                              </w:rPr>
                            </w:pPr>
                          </w:p>
                          <w:p w14:paraId="1516232E" w14:textId="77777777" w:rsidR="004A426D" w:rsidRPr="00B77313" w:rsidRDefault="004A426D" w:rsidP="008E4DA7">
                            <w:pPr>
                              <w:spacing w:before="0" w:after="0"/>
                              <w:jc w:val="center"/>
                              <w:rPr>
                                <w:sz w:val="22"/>
                              </w:rPr>
                            </w:pPr>
                          </w:p>
                          <w:p w14:paraId="0D50654B" w14:textId="77777777" w:rsidR="004A426D" w:rsidRPr="00B77313" w:rsidRDefault="004A426D" w:rsidP="008E4DA7">
                            <w:pPr>
                              <w:spacing w:before="0" w:after="0"/>
                              <w:jc w:val="center"/>
                              <w:rPr>
                                <w:sz w:val="22"/>
                              </w:rPr>
                            </w:pPr>
                          </w:p>
                          <w:p w14:paraId="604AAFF5" w14:textId="77777777" w:rsidR="004A426D" w:rsidRPr="00B77313" w:rsidRDefault="004A426D" w:rsidP="0006202C">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539DD8" id="_x0000_s1035" type="#_x0000_t202" style="position:absolute;left:0;text-align:left;margin-left:-.1pt;margin-top:351.5pt;width:410.7pt;height:268.6pt;z-index:-25165820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" stroked="f">
                <v:textbox inset="1.44pt,1.44pt,1.44pt,1.44pt">
                  <w:txbxContent>
                    <w:p w14:paraId="062A5A57" w14:textId="77777777" w:rsidR="00A513B3" w:rsidRDefault="00B77313" w:rsidP="00A513B3">
                      <w:pPr>
                        <w:keepNext/>
                        <w:spacing w:before="0" w:after="0" w:line="276" w:lineRule="auto"/>
                        <w:jc w:val="center"/>
                      </w:pPr>
                      <w:r w:rsidRPr="00B77313">
                        <w:rPr>
                          <w:noProof/>
                          <w:sz w:val="22"/>
                        </w:rPr>
                        <w:drawing>
                          <wp:inline distT="0" distB="0" distL="0" distR="0" wp14:anchorId="3FDFB292" wp14:editId="0C43A403">
                            <wp:extent cx="5170170" cy="28282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170170" cy="2828290"/>
                                    </a:xfrm>
                                    <a:prstGeom prst="rect">
                                      <a:avLst/>
                                    </a:prstGeom>
                                  </pic:spPr>
                                </pic:pic>
                              </a:graphicData>
                            </a:graphic>
                          </wp:inline>
                        </w:drawing>
                      </w:r>
                    </w:p>
                    <w:p w14:paraId="3F67EE6C" w14:textId="77777777" w:rsidR="0081336A" w:rsidRDefault="0081336A" w:rsidP="00753404">
                      <w:pPr>
                        <w:pStyle w:val="Caption"/>
                        <w:spacing w:after="0"/>
                      </w:pPr>
                    </w:p>
                    <w:p w14:paraId="21D88077" w14:textId="36E7E076" w:rsidR="00A513B3" w:rsidRDefault="00A513B3" w:rsidP="00753404">
                      <w:pPr>
                        <w:pStyle w:val="Caption"/>
                        <w:spacing w:after="0"/>
                      </w:pPr>
                      <w:bookmarkStart w:id="71" w:name="_Toc117082316"/>
                      <w:r>
                        <w:t>Figure 4.1.2.</w:t>
                      </w:r>
                      <w:fldSimple w:instr=" SEQ Figure_4.1.2. \* ARABIC ">
                        <w:r>
                          <w:rPr>
                            <w:noProof/>
                          </w:rPr>
                          <w:t>1</w:t>
                        </w:r>
                      </w:fldSimple>
                      <w:r>
                        <w:t xml:space="preserve">. </w:t>
                      </w:r>
                      <w:r w:rsidRPr="00377F24">
                        <w:t>A part of the</w:t>
                      </w:r>
                      <w:r w:rsidR="00910A3D">
                        <w:t xml:space="preserve"> prepared</w:t>
                      </w:r>
                      <w:r w:rsidRPr="00377F24">
                        <w:t xml:space="preserve"> Rasa conversational AI </w:t>
                      </w:r>
                      <w:r w:rsidR="00910A3D">
                        <w:t xml:space="preserve">training </w:t>
                      </w:r>
                      <w:r w:rsidRPr="00377F24">
                        <w:t>dataset</w:t>
                      </w:r>
                      <w:bookmarkEnd w:id="71"/>
                    </w:p>
                    <w:p w14:paraId="6A6907DE" w14:textId="6EA68ADE" w:rsidR="004A426D" w:rsidRPr="00B77313" w:rsidRDefault="004A426D" w:rsidP="00CA4453">
                      <w:pPr>
                        <w:keepNext/>
                        <w:spacing w:before="0" w:after="0" w:line="276" w:lineRule="auto"/>
                        <w:jc w:val="center"/>
                        <w:rPr>
                          <w:sz w:val="22"/>
                        </w:rPr>
                      </w:pPr>
                    </w:p>
                    <w:p w14:paraId="0E77DF03" w14:textId="77777777" w:rsidR="00B77313" w:rsidRPr="00B77313" w:rsidRDefault="00B77313" w:rsidP="00B77313">
                      <w:pPr>
                        <w:spacing w:before="0" w:after="0"/>
                        <w:jc w:val="center"/>
                        <w:rPr>
                          <w:sz w:val="22"/>
                        </w:rPr>
                      </w:pPr>
                    </w:p>
                    <w:p w14:paraId="1516232E" w14:textId="77777777" w:rsidR="004A426D" w:rsidRPr="00B77313" w:rsidRDefault="004A426D" w:rsidP="008E4DA7">
                      <w:pPr>
                        <w:spacing w:before="0" w:after="0"/>
                        <w:jc w:val="center"/>
                        <w:rPr>
                          <w:sz w:val="22"/>
                        </w:rPr>
                      </w:pPr>
                    </w:p>
                    <w:p w14:paraId="0D50654B" w14:textId="77777777" w:rsidR="004A426D" w:rsidRPr="00B77313" w:rsidRDefault="004A426D" w:rsidP="008E4DA7">
                      <w:pPr>
                        <w:spacing w:before="0" w:after="0"/>
                        <w:jc w:val="center"/>
                        <w:rPr>
                          <w:sz w:val="22"/>
                        </w:rPr>
                      </w:pPr>
                    </w:p>
                    <w:p w14:paraId="604AAFF5" w14:textId="77777777" w:rsidR="004A426D" w:rsidRPr="00B77313" w:rsidRDefault="004A426D" w:rsidP="0006202C">
                      <w:pPr>
                        <w:spacing w:after="0"/>
                        <w:rPr>
                          <w:sz w:val="22"/>
                        </w:rPr>
                      </w:pPr>
                    </w:p>
                  </w:txbxContent>
                </v:textbox>
                <w10:wrap type="topAndBottom" anchorx="margin" anchory="margin"/>
              </v:shape>
            </w:pict>
          </mc:Fallback>
        </mc:AlternateContent>
      </w:r>
      <w:r w:rsidR="001C39F1" w:rsidRPr="001C39F1">
        <w:t>The second domain-specific dataset for training the Rasa-based conversational AI contains handcrafted Sinhala-English code-switched textual data based on the first dataset. The authors designed the dataset carefully as a training dataset for the intent classification task of conversational AI according to the guidelines provided by Rasa</w:t>
      </w:r>
      <w:r w:rsidR="00EE7106">
        <w:rPr>
          <w:rStyle w:val="FootnoteReference"/>
        </w:rPr>
        <w:footnoteReference w:id="17"/>
      </w:r>
      <w:r w:rsidR="001C39F1" w:rsidRPr="001C39F1">
        <w:t>. As in the previous case, the second dataset also utilized data augmentation techniques to overcome the low-resource issue and capture various sentence patterns. There were around seventy-</w:t>
      </w:r>
      <w:r w:rsidR="00D035D6">
        <w:t>eight</w:t>
      </w:r>
      <w:r w:rsidR="001C39F1" w:rsidRPr="001C39F1">
        <w:t xml:space="preserve"> intents (7</w:t>
      </w:r>
      <w:r w:rsidR="00D035D6">
        <w:t>8</w:t>
      </w:r>
      <w:r w:rsidR="001C39F1" w:rsidRPr="001C39F1">
        <w:t xml:space="preserve"> classes) and one thousand and seven hundred examples (1700 data points), and each class initially contained a minimum of ten question examples as a standard. The authors refined the original chatbot training dataset and created a new training dataset that comprises </w:t>
      </w:r>
      <w:r w:rsidR="005F5438" w:rsidRPr="001C39F1">
        <w:t>seventy-one</w:t>
      </w:r>
      <w:r w:rsidR="00395A8E">
        <w:t xml:space="preserve"> </w:t>
      </w:r>
      <w:r w:rsidR="001C39F1" w:rsidRPr="001C39F1">
        <w:t>intents (7</w:t>
      </w:r>
      <w:r w:rsidR="001C1BCA">
        <w:t>1</w:t>
      </w:r>
      <w:r w:rsidR="001C39F1" w:rsidRPr="001C39F1">
        <w:t xml:space="preserve"> classes) and s</w:t>
      </w:r>
      <w:r w:rsidR="00395A8E">
        <w:t>ix</w:t>
      </w:r>
      <w:r w:rsidR="001C39F1" w:rsidRPr="001C39F1">
        <w:t xml:space="preserve"> hundred</w:t>
      </w:r>
      <w:r w:rsidR="00395A8E">
        <w:t xml:space="preserve"> and </w:t>
      </w:r>
      <w:r w:rsidR="00B57486">
        <w:t>thirty-five</w:t>
      </w:r>
      <w:r w:rsidR="001C39F1" w:rsidRPr="001C39F1">
        <w:t xml:space="preserve"> examples (</w:t>
      </w:r>
      <w:r w:rsidR="00EA68DF">
        <w:t>6</w:t>
      </w:r>
      <w:r w:rsidR="00D1288C">
        <w:t>35</w:t>
      </w:r>
      <w:r w:rsidR="001C39F1" w:rsidRPr="001C39F1">
        <w:t xml:space="preserve"> data points). Note that the chatbot developers can later adjust the number of question examples per intent to increase the overall performance of conversational AI at any moment. The chatbot </w:t>
      </w:r>
      <w:r w:rsidR="001C39F1" w:rsidRPr="001C39F1">
        <w:lastRenderedPageBreak/>
        <w:t xml:space="preserve">training dataset also resides in the same public GitHub repository mentioned in section </w:t>
      </w:r>
      <w:r w:rsidR="00534194">
        <w:fldChar w:fldCharType="begin"/>
      </w:r>
      <w:r w:rsidR="00534194">
        <w:instrText xml:space="preserve"> REF _Ref115928747 \r \h </w:instrText>
      </w:r>
      <w:r w:rsidR="00534194">
        <w:fldChar w:fldCharType="separate"/>
      </w:r>
      <w:r w:rsidR="00534194">
        <w:t>4.1.1</w:t>
      </w:r>
      <w:r w:rsidR="00534194">
        <w:fldChar w:fldCharType="end"/>
      </w:r>
      <w:r w:rsidR="001C39F1" w:rsidRPr="001C39F1">
        <w:t>, where interested parties can clone and utilize it for future research, other related academic work, or domain-specific chatbot training</w:t>
      </w:r>
      <w:r w:rsidR="00054B65" w:rsidRPr="00054B65">
        <w:t>.</w:t>
      </w:r>
      <w:r w:rsidR="00054B65">
        <w:t xml:space="preserve"> </w:t>
      </w:r>
    </w:p>
    <w:p w14:paraId="3FE1A320" w14:textId="6C899718" w:rsidR="00594B03" w:rsidRDefault="00D62C0F" w:rsidP="003C6C5E">
      <w:pPr>
        <w:pStyle w:val="Heading2"/>
        <w:numPr>
          <w:ilvl w:val="1"/>
          <w:numId w:val="1"/>
        </w:numPr>
        <w:spacing w:before="0" w:after="240" w:line="360" w:lineRule="auto"/>
      </w:pPr>
      <w:bookmarkStart w:id="53" w:name="_Toc117094342"/>
      <w:r>
        <w:t xml:space="preserve">Functional and Non-functional </w:t>
      </w:r>
      <w:r w:rsidR="00541AB7">
        <w:t>R</w:t>
      </w:r>
      <w:r w:rsidR="00594B03">
        <w:t>equirements</w:t>
      </w:r>
      <w:bookmarkEnd w:id="53"/>
    </w:p>
    <w:p w14:paraId="4E221F30" w14:textId="5F892680" w:rsidR="008C7B6A" w:rsidRDefault="00D65933" w:rsidP="004D4379">
      <w:pPr>
        <w:spacing w:before="0" w:line="360" w:lineRule="auto"/>
        <w:ind w:firstLine="360"/>
      </w:pPr>
      <w:r w:rsidRPr="00D65933">
        <w:t>The requirements-gathering phase mainly focused on studying existing research on XAI concepts for NLP and the necessity of an XAI component for machine learning-based products, especially chatbot frameworks such as Rasa. After identifying the current requirement for an XAI component to interpret machine learning models used in modern conversational AI frameworks, the authors conducted the survey mentioned in section 2, which delivered the following insights regarding this research component.</w:t>
      </w:r>
    </w:p>
    <w:p w14:paraId="0E13419E" w14:textId="1D4009AC" w:rsidR="008C7B6A" w:rsidRDefault="00472772" w:rsidP="003C6C5E">
      <w:pPr>
        <w:pStyle w:val="ListParagraph"/>
        <w:numPr>
          <w:ilvl w:val="0"/>
          <w:numId w:val="4"/>
        </w:numPr>
        <w:spacing w:before="0" w:line="360" w:lineRule="auto"/>
      </w:pPr>
      <w:r w:rsidRPr="00472772">
        <w:t>The percentage of users who are aware of the decision-making process in chatbots</w:t>
      </w:r>
      <w:r w:rsidR="008C7B6A">
        <w:t>.</w:t>
      </w:r>
    </w:p>
    <w:p w14:paraId="1D4402B3" w14:textId="3B465495" w:rsidR="0016356A" w:rsidRDefault="00472772" w:rsidP="003C6C5E">
      <w:pPr>
        <w:pStyle w:val="ListParagraph"/>
        <w:numPr>
          <w:ilvl w:val="0"/>
          <w:numId w:val="4"/>
        </w:numPr>
        <w:spacing w:before="0" w:line="360" w:lineRule="auto"/>
      </w:pPr>
      <w:r w:rsidRPr="00472772">
        <w:t>The proportion of users who are aware of explainable AI</w:t>
      </w:r>
      <w:r w:rsidR="00E537E1" w:rsidRPr="00E537E1">
        <w:t xml:space="preserve"> and its importance</w:t>
      </w:r>
      <w:r>
        <w:t>.</w:t>
      </w:r>
    </w:p>
    <w:p w14:paraId="64929DDE" w14:textId="30369603" w:rsidR="001F41D8" w:rsidRDefault="001F41D8" w:rsidP="001F41D8">
      <w:pPr>
        <w:spacing w:before="0" w:line="360" w:lineRule="auto"/>
      </w:pPr>
      <w:r w:rsidRPr="001F41D8">
        <w:t xml:space="preserve">Based on the survey responses and analyzed data, the author of this research component derived the following functional and non-functional requirements expected from </w:t>
      </w:r>
      <w:r w:rsidR="00374726">
        <w:t xml:space="preserve">the </w:t>
      </w:r>
      <w:r w:rsidRPr="001F41D8">
        <w:t>DIME</w:t>
      </w:r>
      <w:r w:rsidR="00374726">
        <w:t xml:space="preserve"> XAI approach</w:t>
      </w:r>
      <w:r>
        <w:t>.</w:t>
      </w:r>
    </w:p>
    <w:p w14:paraId="34BF671F" w14:textId="21ADD669" w:rsidR="004B13E8" w:rsidRDefault="004B13E8" w:rsidP="003C6C5E">
      <w:pPr>
        <w:pStyle w:val="Heading3"/>
        <w:numPr>
          <w:ilvl w:val="2"/>
          <w:numId w:val="1"/>
        </w:numPr>
        <w:spacing w:before="0" w:after="240" w:line="360" w:lineRule="auto"/>
      </w:pPr>
      <w:bookmarkStart w:id="54" w:name="_Toc117094343"/>
      <w:r>
        <w:t xml:space="preserve">Functional </w:t>
      </w:r>
      <w:r w:rsidRPr="004B13E8">
        <w:t>requirements</w:t>
      </w:r>
      <w:bookmarkEnd w:id="54"/>
    </w:p>
    <w:p w14:paraId="5CD948B8" w14:textId="30B80B33" w:rsidR="008C7B6A" w:rsidRDefault="008C7B6A" w:rsidP="0025402E">
      <w:pPr>
        <w:spacing w:before="0" w:line="360" w:lineRule="auto"/>
      </w:pPr>
      <w:r>
        <w:t>The</w:t>
      </w:r>
      <w:r w:rsidR="005B7552">
        <w:t xml:space="preserve"> functional</w:t>
      </w:r>
      <w:r>
        <w:t xml:space="preserve"> requirements of the XAI approach, DIME, are as follows.</w:t>
      </w:r>
    </w:p>
    <w:p w14:paraId="242634F7" w14:textId="52C7CE0E" w:rsidR="00BA7C47" w:rsidRDefault="00E401C6" w:rsidP="003C6C5E">
      <w:pPr>
        <w:pStyle w:val="ListParagraph"/>
        <w:numPr>
          <w:ilvl w:val="0"/>
          <w:numId w:val="5"/>
        </w:numPr>
        <w:spacing w:before="0" w:line="360" w:lineRule="auto"/>
      </w:pPr>
      <w:r>
        <w:t xml:space="preserve">The proposed XAI approach DIME should logically calculate the </w:t>
      </w:r>
      <w:r w:rsidR="002220A8">
        <w:t>GFI</w:t>
      </w:r>
      <w:r>
        <w:t xml:space="preserve"> for any given fully trained DIET classifier in any Rasa chatbot.</w:t>
      </w:r>
    </w:p>
    <w:p w14:paraId="5B6164DF" w14:textId="0C7DF664" w:rsidR="00BA7C47" w:rsidRDefault="00E401C6" w:rsidP="003C6C5E">
      <w:pPr>
        <w:pStyle w:val="ListParagraph"/>
        <w:numPr>
          <w:ilvl w:val="0"/>
          <w:numId w:val="5"/>
        </w:numPr>
        <w:spacing w:before="0" w:line="360" w:lineRule="auto"/>
      </w:pPr>
      <w:r>
        <w:t xml:space="preserve">DIME should utilize </w:t>
      </w:r>
      <w:r w:rsidR="002220A8">
        <w:t>GFI</w:t>
      </w:r>
      <w:r>
        <w:t xml:space="preserve"> scores as a feature selection technique and only select globally valuable features to calculate </w:t>
      </w:r>
      <w:r w:rsidR="004C0732">
        <w:t>LFI</w:t>
      </w:r>
      <w:r>
        <w:t>.</w:t>
      </w:r>
    </w:p>
    <w:p w14:paraId="2B4F8DFB" w14:textId="2938FF4D" w:rsidR="00BA7C47" w:rsidRDefault="00E401C6" w:rsidP="003C6C5E">
      <w:pPr>
        <w:pStyle w:val="ListParagraph"/>
        <w:numPr>
          <w:ilvl w:val="0"/>
          <w:numId w:val="5"/>
        </w:numPr>
        <w:spacing w:before="0" w:line="360" w:lineRule="auto"/>
      </w:pPr>
      <w:r>
        <w:t>DIME should support any ML text classification model that outputs confidence scores.</w:t>
      </w:r>
    </w:p>
    <w:p w14:paraId="7A2E495B" w14:textId="0C9C22FD" w:rsidR="00BA7C47" w:rsidRDefault="00E401C6" w:rsidP="003C6C5E">
      <w:pPr>
        <w:pStyle w:val="ListParagraph"/>
        <w:numPr>
          <w:ilvl w:val="0"/>
          <w:numId w:val="5"/>
        </w:numPr>
        <w:spacing w:before="0" w:line="360" w:lineRule="auto"/>
      </w:pPr>
      <w:r>
        <w:t>DIME should be able to drastically reduce computational time by allowing users to limit the number of words included in a DIME explanation.</w:t>
      </w:r>
    </w:p>
    <w:p w14:paraId="1E6D5D67" w14:textId="18E46A2A" w:rsidR="00BA7C47" w:rsidRDefault="00E401C6" w:rsidP="003C6C5E">
      <w:pPr>
        <w:pStyle w:val="ListParagraph"/>
        <w:numPr>
          <w:ilvl w:val="0"/>
          <w:numId w:val="5"/>
        </w:numPr>
        <w:spacing w:before="0" w:line="360" w:lineRule="auto"/>
      </w:pPr>
      <w:r>
        <w:lastRenderedPageBreak/>
        <w:t>DIME should visualize generated model explanations in a human-interpretable manner.</w:t>
      </w:r>
    </w:p>
    <w:p w14:paraId="1368FC1A" w14:textId="4D94BAA2" w:rsidR="00BA7C47" w:rsidRDefault="00E401C6" w:rsidP="003C6C5E">
      <w:pPr>
        <w:pStyle w:val="ListParagraph"/>
        <w:numPr>
          <w:ilvl w:val="0"/>
          <w:numId w:val="5"/>
        </w:numPr>
        <w:spacing w:before="0" w:line="360" w:lineRule="auto"/>
      </w:pPr>
      <w:r>
        <w:t>DIME should be seamlessly combinable with any Rasa conversational AI assistant project to generate explanations for non-technical users.</w:t>
      </w:r>
    </w:p>
    <w:p w14:paraId="50E5DE51" w14:textId="5A85C861" w:rsidR="00BA7C47" w:rsidRDefault="00E401C6" w:rsidP="003C6C5E">
      <w:pPr>
        <w:pStyle w:val="ListParagraph"/>
        <w:numPr>
          <w:ilvl w:val="0"/>
          <w:numId w:val="5"/>
        </w:numPr>
        <w:spacing w:before="0" w:line="360" w:lineRule="auto"/>
      </w:pPr>
      <w:r>
        <w:t>The generated DIME explanations should be easily sharable and visualizable</w:t>
      </w:r>
      <w:r w:rsidR="008C7B6A">
        <w:t>.</w:t>
      </w:r>
    </w:p>
    <w:p w14:paraId="34D80C4B" w14:textId="1FEC330A" w:rsidR="00FF6EDF" w:rsidRDefault="0016356A" w:rsidP="003C6C5E">
      <w:pPr>
        <w:pStyle w:val="Heading3"/>
        <w:numPr>
          <w:ilvl w:val="2"/>
          <w:numId w:val="1"/>
        </w:numPr>
        <w:spacing w:before="0" w:after="240" w:line="360" w:lineRule="auto"/>
      </w:pPr>
      <w:bookmarkStart w:id="55" w:name="_Toc117094344"/>
      <w:r>
        <w:t>Non-functional requirements</w:t>
      </w:r>
      <w:bookmarkEnd w:id="55"/>
    </w:p>
    <w:p w14:paraId="059CB845" w14:textId="77777777" w:rsidR="00C63A8F" w:rsidRDefault="00C63A8F" w:rsidP="002C098D">
      <w:pPr>
        <w:spacing w:before="0" w:line="360" w:lineRule="auto"/>
      </w:pPr>
      <w:r>
        <w:t>The non-functional requirements of DIME are as follows.</w:t>
      </w:r>
    </w:p>
    <w:p w14:paraId="6855E6A9" w14:textId="77777777" w:rsidR="00C63A8F" w:rsidRDefault="00C63A8F" w:rsidP="003C6C5E">
      <w:pPr>
        <w:pStyle w:val="ListParagraph"/>
        <w:numPr>
          <w:ilvl w:val="0"/>
          <w:numId w:val="6"/>
        </w:numPr>
        <w:spacing w:before="0" w:line="360" w:lineRule="auto"/>
      </w:pPr>
      <w:r>
        <w:t>DIME should perform feature importance calculations efficiently.</w:t>
      </w:r>
    </w:p>
    <w:p w14:paraId="427ED90E" w14:textId="77777777" w:rsidR="00C63A8F" w:rsidRDefault="00C63A8F" w:rsidP="003C6C5E">
      <w:pPr>
        <w:pStyle w:val="ListParagraph"/>
        <w:numPr>
          <w:ilvl w:val="0"/>
          <w:numId w:val="6"/>
        </w:numPr>
        <w:spacing w:before="0" w:line="360" w:lineRule="auto"/>
      </w:pPr>
      <w:r>
        <w:t>DIME should provide reliable and consistent model explanations.</w:t>
      </w:r>
    </w:p>
    <w:p w14:paraId="1759CB00" w14:textId="77777777" w:rsidR="00C63A8F" w:rsidRDefault="00C63A8F" w:rsidP="003C6C5E">
      <w:pPr>
        <w:pStyle w:val="ListParagraph"/>
        <w:numPr>
          <w:ilvl w:val="0"/>
          <w:numId w:val="6"/>
        </w:numPr>
        <w:spacing w:before="0" w:line="360" w:lineRule="auto"/>
      </w:pPr>
      <w:r>
        <w:t>DIME should provide simple and easy-to-interpret model explanation visualizations.</w:t>
      </w:r>
    </w:p>
    <w:p w14:paraId="6ACD7B77" w14:textId="77777777" w:rsidR="00C63A8F" w:rsidRDefault="00C63A8F" w:rsidP="003C6C5E">
      <w:pPr>
        <w:pStyle w:val="ListParagraph"/>
        <w:numPr>
          <w:ilvl w:val="0"/>
          <w:numId w:val="6"/>
        </w:numPr>
        <w:spacing w:before="0" w:line="360" w:lineRule="auto"/>
      </w:pPr>
      <w:r>
        <w:t>DIME implementation for Rasa should be modular.</w:t>
      </w:r>
    </w:p>
    <w:p w14:paraId="54312965" w14:textId="2F0058EC" w:rsidR="00C63A8F" w:rsidRDefault="00C63A8F" w:rsidP="002C098D">
      <w:pPr>
        <w:spacing w:line="360" w:lineRule="auto"/>
      </w:pPr>
      <w:r w:rsidRPr="00FF6EDF">
        <w:t>The overall outcome of this research component has successfully addressed all functional and non-functional requirements stated above, and the upcoming sections elaborate on how exactly the DIME implementation addresses these requirements and accomplishes the objectives</w:t>
      </w:r>
      <w:r>
        <w:t>.</w:t>
      </w:r>
      <w:r w:rsidR="00A14D30">
        <w:t xml:space="preserve"> </w:t>
      </w:r>
    </w:p>
    <w:p w14:paraId="66A1BBE0" w14:textId="29D19757" w:rsidR="00614795" w:rsidRDefault="00B5568F" w:rsidP="003C6C5E">
      <w:pPr>
        <w:pStyle w:val="Heading2"/>
        <w:numPr>
          <w:ilvl w:val="1"/>
          <w:numId w:val="1"/>
        </w:numPr>
        <w:spacing w:before="0" w:after="240" w:line="360" w:lineRule="auto"/>
      </w:pPr>
      <w:bookmarkStart w:id="56" w:name="_Ref116851351"/>
      <w:bookmarkStart w:id="57" w:name="_Toc117094345"/>
      <w:r>
        <w:t>Individual Component</w:t>
      </w:r>
      <w:r w:rsidR="00752225">
        <w:t xml:space="preserve"> Architecture</w:t>
      </w:r>
      <w:r w:rsidR="00436455">
        <w:t xml:space="preserve"> and Over</w:t>
      </w:r>
      <w:r w:rsidR="00CA423D">
        <w:t>view</w:t>
      </w:r>
      <w:bookmarkEnd w:id="56"/>
      <w:bookmarkEnd w:id="57"/>
    </w:p>
    <w:p w14:paraId="3F1D9A53" w14:textId="299B4015" w:rsidR="00A14D30" w:rsidRDefault="00353375" w:rsidP="00B5481E">
      <w:pPr>
        <w:spacing w:before="0" w:line="360" w:lineRule="auto"/>
        <w:ind w:firstLine="360"/>
        <w:rPr>
          <w:szCs w:val="24"/>
        </w:rPr>
      </w:pPr>
      <w:r w:rsidRPr="00353375">
        <w:rPr>
          <w:szCs w:val="24"/>
        </w:rPr>
        <w:t>The implementation of the DIME XAI approach developed in this research component comprises several sub-components, as depicted in</w:t>
      </w:r>
      <w:r w:rsidR="001019F2" w:rsidRPr="001019F2">
        <w:rPr>
          <w:szCs w:val="24"/>
        </w:rPr>
        <w:t xml:space="preserve"> </w:t>
      </w:r>
      <w:r w:rsidR="00662148">
        <w:rPr>
          <w:szCs w:val="24"/>
        </w:rPr>
        <w:fldChar w:fldCharType="begin"/>
      </w:r>
      <w:r w:rsidR="00662148">
        <w:rPr>
          <w:szCs w:val="24"/>
        </w:rPr>
        <w:instrText xml:space="preserve"> REF _Ref116662160 \h </w:instrText>
      </w:r>
      <w:r w:rsidR="00662148">
        <w:rPr>
          <w:szCs w:val="24"/>
        </w:rPr>
      </w:r>
      <w:r w:rsidR="00662148">
        <w:rPr>
          <w:szCs w:val="24"/>
        </w:rPr>
        <w:fldChar w:fldCharType="separate"/>
      </w:r>
      <w:r w:rsidR="00662148">
        <w:t>Figure 4.3.</w:t>
      </w:r>
      <w:r w:rsidR="00662148">
        <w:rPr>
          <w:noProof/>
        </w:rPr>
        <w:t>1</w:t>
      </w:r>
      <w:r w:rsidR="00662148">
        <w:rPr>
          <w:szCs w:val="24"/>
        </w:rPr>
        <w:fldChar w:fldCharType="end"/>
      </w:r>
      <w:r w:rsidR="001019F2" w:rsidRPr="001019F2">
        <w:rPr>
          <w:szCs w:val="24"/>
        </w:rPr>
        <w:t>, the high-level architectural diagram of DIME.</w:t>
      </w:r>
      <w:r w:rsidR="00B5481E">
        <w:rPr>
          <w:szCs w:val="24"/>
        </w:rPr>
        <w:t xml:space="preserve"> </w:t>
      </w:r>
      <w:r w:rsidR="00B5481E" w:rsidRPr="00B5481E">
        <w:rPr>
          <w:szCs w:val="24"/>
        </w:rPr>
        <w:t>The gist of the DIME Python package has five logical sub-packages: CLI, Server, Shared, Utils, and Core. The CLI package contains the DIME CLI explainer logic, which enables users to generate and visualize explanations all in the CLI itself. The Server package is responsible for serving a production-ready DIME developer console GUI and comprises the server and frontend build files. The front end is fully React-based. The Shared package contains constants and DIME-specific custom exception classes that the other packages require. The Utils package contains I</w:t>
      </w:r>
      <w:r w:rsidR="007C0D2E">
        <w:rPr>
          <w:szCs w:val="24"/>
        </w:rPr>
        <w:t>/</w:t>
      </w:r>
      <w:r w:rsidR="00B5481E" w:rsidRPr="00B5481E">
        <w:rPr>
          <w:szCs w:val="24"/>
        </w:rPr>
        <w:t>O</w:t>
      </w:r>
      <w:r w:rsidR="00670468">
        <w:rPr>
          <w:szCs w:val="24"/>
        </w:rPr>
        <w:t xml:space="preserve"> (Input/ Output)</w:t>
      </w:r>
      <w:r w:rsidR="00B5481E" w:rsidRPr="00B5481E">
        <w:rPr>
          <w:szCs w:val="24"/>
        </w:rPr>
        <w:t xml:space="preserve"> and other widely utilized utility functions. The </w:t>
      </w:r>
      <w:r w:rsidR="00B5481E" w:rsidRPr="00B5481E">
        <w:rPr>
          <w:szCs w:val="24"/>
        </w:rPr>
        <w:lastRenderedPageBreak/>
        <w:t xml:space="preserve">Core package is the most noteworthy and comprises the core logic of calculating </w:t>
      </w:r>
      <w:r w:rsidR="002B3AE5">
        <w:rPr>
          <w:szCs w:val="24"/>
        </w:rPr>
        <w:t>GFI</w:t>
      </w:r>
      <w:r w:rsidR="00B5481E" w:rsidRPr="00B5481E">
        <w:rPr>
          <w:szCs w:val="24"/>
        </w:rPr>
        <w:t xml:space="preserve"> and </w:t>
      </w:r>
      <w:r w:rsidR="004C0732">
        <w:rPr>
          <w:szCs w:val="24"/>
        </w:rPr>
        <w:t>LFI</w:t>
      </w:r>
      <w:r w:rsidR="00B5481E" w:rsidRPr="00B5481E">
        <w:rPr>
          <w:szCs w:val="24"/>
        </w:rPr>
        <w:t>.</w:t>
      </w:r>
      <w:r w:rsidR="001019F2">
        <w:rPr>
          <w:szCs w:val="24"/>
        </w:rPr>
        <w:t xml:space="preserve"> </w:t>
      </w:r>
    </w:p>
    <w:p w14:paraId="2CF053C8" w14:textId="2DB4168A" w:rsidR="0025402E" w:rsidRDefault="00BE4DA1" w:rsidP="00F64906">
      <w:pPr>
        <w:spacing w:before="0" w:line="360" w:lineRule="auto"/>
        <w:ind w:firstLine="360"/>
        <w:rPr>
          <w:szCs w:val="24"/>
        </w:rPr>
      </w:pPr>
      <w:r w:rsidRPr="00034AC0">
        <w:rPr>
          <w:noProof/>
        </w:rPr>
        <mc:AlternateContent>
          <mc:Choice Requires="wps">
            <w:drawing>
              <wp:anchor distT="0" distB="0" distL="114300" distR="114300" simplePos="0" relativeHeight="251658275" behindDoc="1" locked="0" layoutInCell="1" allowOverlap="1" wp14:anchorId="7F6E6F6E" wp14:editId="399C0407">
                <wp:simplePos x="0" y="0"/>
                <wp:positionH relativeFrom="margin">
                  <wp:align>right</wp:align>
                </wp:positionH>
                <wp:positionV relativeFrom="margin">
                  <wp:posOffset>5403215</wp:posOffset>
                </wp:positionV>
                <wp:extent cx="5215890" cy="2943860"/>
                <wp:effectExtent l="0" t="0" r="3810" b="8890"/>
                <wp:wrapTopAndBottom/>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943860"/>
                        </a:xfrm>
                        <a:prstGeom prst="rect">
                          <a:avLst/>
                        </a:prstGeom>
                        <a:solidFill>
                          <a:srgbClr val="FFFFFF"/>
                        </a:solidFill>
                        <a:ln w="9525">
                          <a:noFill/>
                          <a:miter lim="800000"/>
                          <a:headEnd/>
                          <a:tailEnd/>
                        </a:ln>
                      </wps:spPr>
                      <wps:txbx>
                        <w:txbxContent>
                          <w:p w14:paraId="1008654B" w14:textId="77777777" w:rsidR="00AE032E" w:rsidRDefault="00AE032E" w:rsidP="00AE032E">
                            <w:pPr>
                              <w:keepNext/>
                              <w:spacing w:before="0" w:after="0" w:line="276" w:lineRule="auto"/>
                              <w:jc w:val="center"/>
                            </w:pPr>
                            <w:r w:rsidRPr="00E862CB">
                              <w:rPr>
                                <w:noProof/>
                              </w:rPr>
                              <w:drawing>
                                <wp:inline distT="0" distB="0" distL="0" distR="0" wp14:anchorId="0EBE37E6" wp14:editId="32731EFD">
                                  <wp:extent cx="5170170" cy="2438400"/>
                                  <wp:effectExtent l="0" t="0" r="0" b="0"/>
                                  <wp:docPr id="9" name="Picture 3" descr="Graphical user interface, text, application&#10;&#10;Description automatically generated">
                                    <a:extLst xmlns:a="http://schemas.openxmlformats.org/drawingml/2006/main">
                                      <a:ext uri="{FF2B5EF4-FFF2-40B4-BE49-F238E27FC236}">
                                        <a16:creationId xmlns:a16="http://schemas.microsoft.com/office/drawing/2014/main" id="{D7BD3E22-570B-7113-D7FC-431E471877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Graphical user interface, text, application&#10;&#10;Description automatically generated">
                                            <a:extLst>
                                              <a:ext uri="{FF2B5EF4-FFF2-40B4-BE49-F238E27FC236}">
                                                <a16:creationId xmlns:a16="http://schemas.microsoft.com/office/drawing/2014/main" id="{D7BD3E22-570B-7113-D7FC-431E47187731}"/>
                                              </a:ext>
                                            </a:extLst>
                                          </pic:cNvPr>
                                          <pic:cNvPicPr>
                                            <a:picLocks noChangeAspect="1"/>
                                          </pic:cNvPicPr>
                                        </pic:nvPicPr>
                                        <pic:blipFill>
                                          <a:blip r:embed="rId79"/>
                                          <a:stretch>
                                            <a:fillRect/>
                                          </a:stretch>
                                        </pic:blipFill>
                                        <pic:spPr>
                                          <a:xfrm>
                                            <a:off x="0" y="0"/>
                                            <a:ext cx="5170170" cy="2438400"/>
                                          </a:xfrm>
                                          <a:prstGeom prst="rect">
                                            <a:avLst/>
                                          </a:prstGeom>
                                        </pic:spPr>
                                      </pic:pic>
                                    </a:graphicData>
                                  </a:graphic>
                                </wp:inline>
                              </w:drawing>
                            </w:r>
                          </w:p>
                          <w:p w14:paraId="2D229FA0" w14:textId="77777777" w:rsidR="00AE032E" w:rsidRDefault="00AE032E" w:rsidP="00AE032E">
                            <w:pPr>
                              <w:pStyle w:val="Caption"/>
                              <w:spacing w:after="0"/>
                            </w:pPr>
                          </w:p>
                          <w:p w14:paraId="24528B81" w14:textId="2F9E421A" w:rsidR="00AE032E" w:rsidRDefault="00AE032E" w:rsidP="00AE032E">
                            <w:pPr>
                              <w:pStyle w:val="Caption"/>
                              <w:spacing w:after="0"/>
                            </w:pPr>
                            <w:bookmarkStart w:id="58" w:name="_Ref116662160"/>
                            <w:bookmarkStart w:id="59" w:name="_Toc117082350"/>
                            <w:r>
                              <w:t>Figure 4.3.</w:t>
                            </w:r>
                            <w:r w:rsidR="00CF4633">
                              <w:fldChar w:fldCharType="begin"/>
                            </w:r>
                            <w:r w:rsidR="00CF4633">
                              <w:instrText xml:space="preserve"> SEQ Figure_4.3. \* ARABIC </w:instrText>
                            </w:r>
                            <w:r w:rsidR="00CF4633">
                              <w:fldChar w:fldCharType="separate"/>
                            </w:r>
                            <w:r w:rsidR="00490A6E">
                              <w:rPr>
                                <w:noProof/>
                              </w:rPr>
                              <w:t>1</w:t>
                            </w:r>
                            <w:r w:rsidR="00CF4633">
                              <w:rPr>
                                <w:noProof/>
                              </w:rPr>
                              <w:fldChar w:fldCharType="end"/>
                            </w:r>
                            <w:bookmarkEnd w:id="58"/>
                            <w:r>
                              <w:t>. High-level architectural diagram of DIME</w:t>
                            </w:r>
                            <w:bookmarkEnd w:id="59"/>
                          </w:p>
                          <w:p w14:paraId="0DBE8731" w14:textId="77777777" w:rsidR="00AE032E" w:rsidRDefault="00AE032E" w:rsidP="00AE032E">
                            <w:pPr>
                              <w:spacing w:before="0" w:after="0"/>
                              <w:jc w:val="center"/>
                              <w:rPr>
                                <w:sz w:val="22"/>
                              </w:rPr>
                            </w:pPr>
                          </w:p>
                          <w:p w14:paraId="61552689" w14:textId="77777777" w:rsidR="00AE032E" w:rsidRPr="00F13F8C" w:rsidRDefault="00AE032E" w:rsidP="00AE032E">
                            <w:pPr>
                              <w:spacing w:before="0" w:after="0"/>
                              <w:jc w:val="center"/>
                              <w:rPr>
                                <w:sz w:val="22"/>
                              </w:rPr>
                            </w:pPr>
                          </w:p>
                          <w:p w14:paraId="1AB43767" w14:textId="77777777" w:rsidR="00AE032E" w:rsidRDefault="00AE032E" w:rsidP="00AE032E">
                            <w:pPr>
                              <w:spacing w:after="0"/>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6E6F6E" id="_x0000_s1036" type="#_x0000_t202" style="position:absolute;left:0;text-align:left;margin-left:359.5pt;margin-top:425.45pt;width:410.7pt;height:231.8pt;z-index:-25165820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" stroked="f">
                <v:textbox inset="1.44pt,1.44pt,1.44pt,1.44pt">
                  <w:txbxContent>
                    <w:p w14:paraId="1008654B" w14:textId="77777777" w:rsidR="00AE032E" w:rsidRDefault="00AE032E" w:rsidP="00AE032E">
                      <w:pPr>
                        <w:keepNext/>
                        <w:spacing w:before="0" w:after="0" w:line="276" w:lineRule="auto"/>
                        <w:jc w:val="center"/>
                      </w:pPr>
                      <w:r w:rsidRPr="00E862CB">
                        <w:rPr>
                          <w:noProof/>
                        </w:rPr>
                        <w:drawing>
                          <wp:inline distT="0" distB="0" distL="0" distR="0" wp14:anchorId="0EBE37E6" wp14:editId="32731EFD">
                            <wp:extent cx="5170170" cy="2438400"/>
                            <wp:effectExtent l="0" t="0" r="0" b="0"/>
                            <wp:docPr id="9" name="Picture 3" descr="Graphical user interface, text, application&#10;&#10;Description automatically generated">
                              <a:extLst xmlns:a="http://schemas.openxmlformats.org/drawingml/2006/main">
                                <a:ext uri="{FF2B5EF4-FFF2-40B4-BE49-F238E27FC236}">
                                  <a16:creationId xmlns:a16="http://schemas.microsoft.com/office/drawing/2014/main" id="{D7BD3E22-570B-7113-D7FC-431E471877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Graphical user interface, text, application&#10;&#10;Description automatically generated">
                                      <a:extLst>
                                        <a:ext uri="{FF2B5EF4-FFF2-40B4-BE49-F238E27FC236}">
                                          <a16:creationId xmlns:a16="http://schemas.microsoft.com/office/drawing/2014/main" id="{D7BD3E22-570B-7113-D7FC-431E47187731}"/>
                                        </a:ext>
                                      </a:extLst>
                                    </pic:cNvPr>
                                    <pic:cNvPicPr>
                                      <a:picLocks noChangeAspect="1"/>
                                    </pic:cNvPicPr>
                                  </pic:nvPicPr>
                                  <pic:blipFill>
                                    <a:blip r:embed="rId80"/>
                                    <a:stretch>
                                      <a:fillRect/>
                                    </a:stretch>
                                  </pic:blipFill>
                                  <pic:spPr>
                                    <a:xfrm>
                                      <a:off x="0" y="0"/>
                                      <a:ext cx="5170170" cy="2438400"/>
                                    </a:xfrm>
                                    <a:prstGeom prst="rect">
                                      <a:avLst/>
                                    </a:prstGeom>
                                  </pic:spPr>
                                </pic:pic>
                              </a:graphicData>
                            </a:graphic>
                          </wp:inline>
                        </w:drawing>
                      </w:r>
                    </w:p>
                    <w:p w14:paraId="2D229FA0" w14:textId="77777777" w:rsidR="00AE032E" w:rsidRDefault="00AE032E" w:rsidP="00AE032E">
                      <w:pPr>
                        <w:pStyle w:val="Caption"/>
                        <w:spacing w:after="0"/>
                      </w:pPr>
                    </w:p>
                    <w:p w14:paraId="24528B81" w14:textId="2F9E421A" w:rsidR="00AE032E" w:rsidRDefault="00AE032E" w:rsidP="00AE032E">
                      <w:pPr>
                        <w:pStyle w:val="Caption"/>
                        <w:spacing w:after="0"/>
                      </w:pPr>
                      <w:bookmarkStart w:id="79" w:name="_Ref116662160"/>
                      <w:bookmarkStart w:id="80" w:name="_Toc117082350"/>
                      <w:r>
                        <w:t>Figure 4.3.</w:t>
                      </w:r>
                      <w:fldSimple w:instr=" SEQ Figure_4.3. \* ARABIC ">
                        <w:r w:rsidR="00490A6E">
                          <w:rPr>
                            <w:noProof/>
                          </w:rPr>
                          <w:t>1</w:t>
                        </w:r>
                      </w:fldSimple>
                      <w:bookmarkEnd w:id="79"/>
                      <w:r>
                        <w:t>. High-level architectural diagram of DIME</w:t>
                      </w:r>
                      <w:bookmarkEnd w:id="80"/>
                    </w:p>
                    <w:p w14:paraId="0DBE8731" w14:textId="77777777" w:rsidR="00AE032E" w:rsidRDefault="00AE032E" w:rsidP="00AE032E">
                      <w:pPr>
                        <w:spacing w:before="0" w:after="0"/>
                        <w:jc w:val="center"/>
                        <w:rPr>
                          <w:sz w:val="22"/>
                        </w:rPr>
                      </w:pPr>
                    </w:p>
                    <w:p w14:paraId="61552689" w14:textId="77777777" w:rsidR="00AE032E" w:rsidRPr="00F13F8C" w:rsidRDefault="00AE032E" w:rsidP="00AE032E">
                      <w:pPr>
                        <w:spacing w:before="0" w:after="0"/>
                        <w:jc w:val="center"/>
                        <w:rPr>
                          <w:sz w:val="22"/>
                        </w:rPr>
                      </w:pPr>
                    </w:p>
                    <w:p w14:paraId="1AB43767" w14:textId="77777777" w:rsidR="00AE032E" w:rsidRDefault="00AE032E" w:rsidP="00AE032E">
                      <w:pPr>
                        <w:spacing w:after="0"/>
                      </w:pPr>
                    </w:p>
                  </w:txbxContent>
                </v:textbox>
                <w10:wrap type="topAndBottom" anchorx="margin" anchory="margin"/>
              </v:shape>
            </w:pict>
          </mc:Fallback>
        </mc:AlternateContent>
      </w:r>
      <w:r w:rsidR="00F75334" w:rsidRPr="00F75334">
        <w:rPr>
          <w:szCs w:val="24"/>
        </w:rPr>
        <w:t xml:space="preserve">The developers can request DIME explanations by inputting a textual data instance to either the DIME developer console GUI or via the DIME CLI interface. The Core package of DIME captures the input data instance and tokenizes it using a Whitespace Tokenizer: </w:t>
      </w:r>
      <w:r w:rsidR="00FC4E59" w:rsidRPr="00F75334">
        <w:rPr>
          <w:szCs w:val="24"/>
        </w:rPr>
        <w:t>an</w:t>
      </w:r>
      <w:r w:rsidR="00F75334" w:rsidRPr="00F75334">
        <w:rPr>
          <w:szCs w:val="24"/>
        </w:rPr>
        <w:t xml:space="preserve"> </w:t>
      </w:r>
      <w:r w:rsidR="00DD35FC">
        <w:rPr>
          <w:szCs w:val="24"/>
        </w:rPr>
        <w:t>NLP tool</w:t>
      </w:r>
      <w:r w:rsidR="00F75334" w:rsidRPr="00F75334">
        <w:rPr>
          <w:szCs w:val="24"/>
        </w:rPr>
        <w:t xml:space="preserve"> that splits a given text instance by the whitespace characters. DIME calculates the </w:t>
      </w:r>
      <w:r w:rsidR="002220A8">
        <w:rPr>
          <w:szCs w:val="24"/>
        </w:rPr>
        <w:t>GFI</w:t>
      </w:r>
      <w:r w:rsidR="00F75334" w:rsidRPr="00F75334">
        <w:rPr>
          <w:szCs w:val="24"/>
        </w:rPr>
        <w:t xml:space="preserve"> for only the unique words in the tokenized word list and ranks the words based on the descending order of </w:t>
      </w:r>
      <w:r w:rsidR="002220A8">
        <w:rPr>
          <w:szCs w:val="24"/>
        </w:rPr>
        <w:t>GFI</w:t>
      </w:r>
      <w:r w:rsidR="00F75334" w:rsidRPr="00F75334">
        <w:rPr>
          <w:szCs w:val="24"/>
        </w:rPr>
        <w:t xml:space="preserve"> scores. The developers can also pre-configure DIME to select only a fixed number of the most important words</w:t>
      </w:r>
      <w:r w:rsidR="00666F89">
        <w:rPr>
          <w:szCs w:val="24"/>
        </w:rPr>
        <w:t xml:space="preserve"> (introduced as the </w:t>
      </w:r>
      <w:r w:rsidR="00666F89" w:rsidRPr="00666F89">
        <w:rPr>
          <w:i/>
          <w:iCs/>
          <w:szCs w:val="24"/>
        </w:rPr>
        <w:t>Ranking Length</w:t>
      </w:r>
      <w:r w:rsidR="00666F89">
        <w:rPr>
          <w:szCs w:val="24"/>
        </w:rPr>
        <w:t>)</w:t>
      </w:r>
      <w:r w:rsidR="00F75334" w:rsidRPr="00F75334">
        <w:rPr>
          <w:szCs w:val="24"/>
        </w:rPr>
        <w:t xml:space="preserve">. Words with zero or lower feature importance at the global level </w:t>
      </w:r>
      <w:proofErr w:type="gramStart"/>
      <w:r w:rsidR="00F75334" w:rsidRPr="00F75334">
        <w:rPr>
          <w:szCs w:val="24"/>
        </w:rPr>
        <w:t>get pruned</w:t>
      </w:r>
      <w:proofErr w:type="gramEnd"/>
      <w:r w:rsidR="00F75334" w:rsidRPr="00F75334">
        <w:rPr>
          <w:szCs w:val="24"/>
        </w:rPr>
        <w:t xml:space="preserve">, which means that DIME does not include them in the </w:t>
      </w:r>
      <w:r w:rsidR="004C0732">
        <w:rPr>
          <w:szCs w:val="24"/>
        </w:rPr>
        <w:t>LFI</w:t>
      </w:r>
      <w:r w:rsidR="00F75334" w:rsidRPr="00F75334">
        <w:rPr>
          <w:szCs w:val="24"/>
        </w:rPr>
        <w:t xml:space="preserve"> calculation. DIME then calculates the </w:t>
      </w:r>
      <w:r w:rsidR="004C0732">
        <w:rPr>
          <w:szCs w:val="24"/>
        </w:rPr>
        <w:t>LFI</w:t>
      </w:r>
      <w:r w:rsidR="00F75334" w:rsidRPr="00F75334">
        <w:rPr>
          <w:szCs w:val="24"/>
        </w:rPr>
        <w:t xml:space="preserve"> for only the sifted words, generates an explanation JSON </w:t>
      </w:r>
      <w:r w:rsidR="00120C54">
        <w:rPr>
          <w:szCs w:val="24"/>
        </w:rPr>
        <w:t>(</w:t>
      </w:r>
      <w:r w:rsidR="00120C54" w:rsidRPr="00120C54">
        <w:rPr>
          <w:szCs w:val="24"/>
        </w:rPr>
        <w:t>JavaScript Object Notation</w:t>
      </w:r>
      <w:r w:rsidR="00120C54">
        <w:rPr>
          <w:szCs w:val="24"/>
        </w:rPr>
        <w:t xml:space="preserve">) </w:t>
      </w:r>
      <w:r w:rsidR="00F75334" w:rsidRPr="00F75334">
        <w:rPr>
          <w:szCs w:val="24"/>
        </w:rPr>
        <w:t>object, and returns it. DIME CLI and GUI interfaces can visualize the importance scores as easily comprehensible bar charts and raw scores based on the content of explanation objects returned. The developer console allows developers to visualize, download, and upload explanation files efficiently, making it easy to share explanation objects without regenerating them recursively. The following sections of the dissertation clearly explain the explanation generation mechanism utilized in DIME</w:t>
      </w:r>
      <w:r w:rsidR="00D108EB" w:rsidRPr="00D108EB">
        <w:rPr>
          <w:szCs w:val="24"/>
        </w:rPr>
        <w:t>.</w:t>
      </w:r>
      <w:r w:rsidR="001019F2">
        <w:rPr>
          <w:szCs w:val="24"/>
        </w:rPr>
        <w:t xml:space="preserve"> </w:t>
      </w:r>
    </w:p>
    <w:p w14:paraId="73841340" w14:textId="42C25007" w:rsidR="00034ACE" w:rsidRDefault="0077106B" w:rsidP="00CD1939">
      <w:pPr>
        <w:spacing w:before="0" w:line="360" w:lineRule="auto"/>
        <w:ind w:firstLine="360"/>
        <w:rPr>
          <w:szCs w:val="24"/>
        </w:rPr>
      </w:pPr>
      <w:r>
        <w:rPr>
          <w:szCs w:val="24"/>
        </w:rPr>
        <w:lastRenderedPageBreak/>
        <w:fldChar w:fldCharType="begin"/>
      </w:r>
      <w:r>
        <w:rPr>
          <w:szCs w:val="24"/>
        </w:rPr>
        <w:instrText xml:space="preserve"> REF _Ref117156869 \h </w:instrText>
      </w:r>
      <w:r>
        <w:rPr>
          <w:szCs w:val="24"/>
        </w:rPr>
      </w:r>
      <w:r>
        <w:rPr>
          <w:szCs w:val="24"/>
        </w:rPr>
        <w:fldChar w:fldCharType="separate"/>
      </w:r>
      <w:r>
        <w:t>Figure 4.3.</w:t>
      </w:r>
      <w:r>
        <w:rPr>
          <w:noProof/>
        </w:rPr>
        <w:t>2</w:t>
      </w:r>
      <w:r>
        <w:rPr>
          <w:szCs w:val="24"/>
        </w:rPr>
        <w:fldChar w:fldCharType="end"/>
      </w:r>
      <w:r>
        <w:rPr>
          <w:szCs w:val="24"/>
        </w:rPr>
        <w:t xml:space="preserve"> </w:t>
      </w:r>
      <w:r w:rsidR="00A378C5" w:rsidRPr="00A378C5">
        <w:rPr>
          <w:szCs w:val="24"/>
        </w:rPr>
        <w:t>depicts how DIME fits into the overall system architecture after integrating all research components. The DIME XAI integrated into Kolloqe allows developers to debug ML models built using the developer console of the Kolloqe chatbot development framework and increases the trustworthiness and reliability of the framework.</w:t>
      </w:r>
    </w:p>
    <w:p w14:paraId="4B723425" w14:textId="3B97E9A0" w:rsidR="00D147EE" w:rsidRDefault="00C33FFB" w:rsidP="003C6C5E">
      <w:pPr>
        <w:pStyle w:val="Heading2"/>
        <w:numPr>
          <w:ilvl w:val="1"/>
          <w:numId w:val="1"/>
        </w:numPr>
        <w:spacing w:before="0" w:after="240" w:line="360" w:lineRule="auto"/>
      </w:pPr>
      <w:bookmarkStart w:id="60" w:name="_Ref116707870"/>
      <w:bookmarkStart w:id="61" w:name="_Toc117094346"/>
      <w:r>
        <w:rPr>
          <w:noProof/>
        </w:rPr>
        <mc:AlternateContent>
          <mc:Choice Requires="wps">
            <w:drawing>
              <wp:anchor distT="0" distB="0" distL="114300" distR="114300" simplePos="0" relativeHeight="251658276" behindDoc="0" locked="0" layoutInCell="1" allowOverlap="1" wp14:anchorId="2CBB7FFB" wp14:editId="7520A4B6">
                <wp:simplePos x="0" y="0"/>
                <wp:positionH relativeFrom="margin">
                  <wp:align>right</wp:align>
                </wp:positionH>
                <wp:positionV relativeFrom="margin">
                  <wp:align>bottom</wp:align>
                </wp:positionV>
                <wp:extent cx="5215890" cy="2867025"/>
                <wp:effectExtent l="0" t="0" r="3810" b="9525"/>
                <wp:wrapTopAndBottom/>
                <wp:docPr id="342" name="Text Box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867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8577B1" w14:textId="77777777" w:rsidR="00665CCC" w:rsidRDefault="00665CCC" w:rsidP="00665CCC">
                            <w:pPr>
                              <w:keepNext/>
                              <w:spacing w:before="0" w:after="0" w:line="240" w:lineRule="auto"/>
                              <w:jc w:val="center"/>
                            </w:pPr>
                            <w:r w:rsidRPr="00691EF3">
                              <w:rPr>
                                <w:noProof/>
                                <w:sz w:val="22"/>
                              </w:rPr>
                              <w:drawing>
                                <wp:inline distT="0" distB="0" distL="0" distR="0" wp14:anchorId="2B95FD7D" wp14:editId="342A7B67">
                                  <wp:extent cx="5170170" cy="2105660"/>
                                  <wp:effectExtent l="0" t="0" r="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70170" cy="2105660"/>
                                          </a:xfrm>
                                          <a:prstGeom prst="rect">
                                            <a:avLst/>
                                          </a:prstGeom>
                                          <a:noFill/>
                                          <a:ln>
                                            <a:noFill/>
                                          </a:ln>
                                        </pic:spPr>
                                      </pic:pic>
                                    </a:graphicData>
                                  </a:graphic>
                                </wp:inline>
                              </w:drawing>
                            </w:r>
                          </w:p>
                          <w:p w14:paraId="3B4D8230" w14:textId="77777777" w:rsidR="00665CCC" w:rsidRDefault="00665CCC" w:rsidP="00665CCC">
                            <w:pPr>
                              <w:pStyle w:val="Caption"/>
                              <w:spacing w:after="0"/>
                            </w:pPr>
                          </w:p>
                          <w:p w14:paraId="278850D1" w14:textId="77777777" w:rsidR="00665CCC" w:rsidRDefault="00665CCC" w:rsidP="00665CCC">
                            <w:pPr>
                              <w:pStyle w:val="Caption"/>
                              <w:spacing w:after="0"/>
                            </w:pPr>
                            <w:bookmarkStart w:id="62" w:name="_Toc117082351"/>
                            <w:bookmarkStart w:id="63" w:name="_Ref117156869"/>
                            <w:r>
                              <w:t>Figure 4.3.</w:t>
                            </w:r>
                            <w:r w:rsidR="00CF4633">
                              <w:fldChar w:fldCharType="begin"/>
                            </w:r>
                            <w:r w:rsidR="00CF4633">
                              <w:instrText xml:space="preserve"> SEQ Figure_4.3. \* ARABIC </w:instrText>
                            </w:r>
                            <w:r w:rsidR="00CF4633">
                              <w:fldChar w:fldCharType="separate"/>
                            </w:r>
                            <w:r>
                              <w:rPr>
                                <w:noProof/>
                              </w:rPr>
                              <w:t>2</w:t>
                            </w:r>
                            <w:r w:rsidR="00CF4633">
                              <w:rPr>
                                <w:noProof/>
                              </w:rPr>
                              <w:fldChar w:fldCharType="end"/>
                            </w:r>
                            <w:bookmarkEnd w:id="63"/>
                            <w:r>
                              <w:t xml:space="preserve">. High-level architectural diagram of Kolloqe, the overall research, and indicated in green is where the DIME XAI component </w:t>
                            </w:r>
                            <w:r w:rsidRPr="00123831">
                              <w:t>conform</w:t>
                            </w:r>
                            <w:r>
                              <w:t>s</w:t>
                            </w:r>
                            <w:bookmarkEnd w:id="62"/>
                          </w:p>
                          <w:p w14:paraId="3391328D" w14:textId="77777777" w:rsidR="00665CCC" w:rsidRPr="00691EF3" w:rsidRDefault="00665CCC" w:rsidP="00665CCC">
                            <w:pPr>
                              <w:keepNext/>
                              <w:spacing w:before="0" w:after="0" w:line="240" w:lineRule="auto"/>
                              <w:jc w:val="center"/>
                              <w:rPr>
                                <w:sz w:val="22"/>
                              </w:rPr>
                            </w:pPr>
                          </w:p>
                          <w:p w14:paraId="644D0FC8" w14:textId="77777777" w:rsidR="00665CCC" w:rsidRPr="00691EF3" w:rsidRDefault="00665CCC" w:rsidP="00665CCC">
                            <w:pPr>
                              <w:pStyle w:val="Caption"/>
                              <w:spacing w:after="0"/>
                              <w:rPr>
                                <w:szCs w:val="22"/>
                              </w:rPr>
                            </w:pPr>
                          </w:p>
                          <w:p w14:paraId="7B634D36" w14:textId="013AA681" w:rsidR="00665CCC" w:rsidRPr="00691EF3" w:rsidRDefault="00665CCC" w:rsidP="00665CCC">
                            <w:pPr>
                              <w:pStyle w:val="Caption"/>
                              <w:spacing w:after="0"/>
                              <w:rPr>
                                <w:szCs w:val="22"/>
                              </w:rPr>
                            </w:pPr>
                            <w:r w:rsidRPr="00691EF3">
                              <w:rPr>
                                <w:szCs w:val="22"/>
                              </w:rPr>
                              <w:t xml:space="preserve"> </w:t>
                            </w:r>
                            <w:r>
                              <w:rPr>
                                <w:szCs w:val="22"/>
                              </w:rPr>
                              <w:softHyphen/>
                            </w:r>
                            <w:r>
                              <w:rPr>
                                <w:szCs w:val="22"/>
                              </w:rPr>
                              <w:softHyphen/>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BB7FFB" id="Text Box 342" o:spid="_x0000_s1037" type="#_x0000_t202" style="position:absolute;left:0;text-align:left;margin-left:359.5pt;margin-top:0;width:410.7pt;height:225.75pt;z-index:25165827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" stroked="f">
                <v:textbox inset="1.44pt,1.44pt,1.44pt,1.44pt">
                  <w:txbxContent>
                    <w:p w14:paraId="208577B1" w14:textId="77777777" w:rsidR="00665CCC" w:rsidRDefault="00665CCC" w:rsidP="00665CCC">
                      <w:pPr>
                        <w:keepNext/>
                        <w:spacing w:before="0" w:after="0" w:line="240" w:lineRule="auto"/>
                        <w:jc w:val="center"/>
                      </w:pPr>
                      <w:r w:rsidRPr="00691EF3">
                        <w:rPr>
                          <w:noProof/>
                          <w:sz w:val="22"/>
                        </w:rPr>
                        <w:drawing>
                          <wp:inline distT="0" distB="0" distL="0" distR="0" wp14:anchorId="2B95FD7D" wp14:editId="342A7B67">
                            <wp:extent cx="5170170" cy="2105660"/>
                            <wp:effectExtent l="0" t="0" r="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70170" cy="2105660"/>
                                    </a:xfrm>
                                    <a:prstGeom prst="rect">
                                      <a:avLst/>
                                    </a:prstGeom>
                                    <a:noFill/>
                                    <a:ln>
                                      <a:noFill/>
                                    </a:ln>
                                  </pic:spPr>
                                </pic:pic>
                              </a:graphicData>
                            </a:graphic>
                          </wp:inline>
                        </w:drawing>
                      </w:r>
                    </w:p>
                    <w:p w14:paraId="3B4D8230" w14:textId="77777777" w:rsidR="00665CCC" w:rsidRDefault="00665CCC" w:rsidP="00665CCC">
                      <w:pPr>
                        <w:pStyle w:val="Caption"/>
                        <w:spacing w:after="0"/>
                      </w:pPr>
                    </w:p>
                    <w:p w14:paraId="278850D1" w14:textId="77777777" w:rsidR="00665CCC" w:rsidRDefault="00665CCC" w:rsidP="00665CCC">
                      <w:pPr>
                        <w:pStyle w:val="Caption"/>
                        <w:spacing w:after="0"/>
                      </w:pPr>
                      <w:bookmarkStart w:id="64" w:name="_Toc117082351"/>
                      <w:bookmarkStart w:id="65" w:name="_Ref117156869"/>
                      <w:r>
                        <w:t>Figure 4.3.</w:t>
                      </w:r>
                      <w:r w:rsidR="00CF4633">
                        <w:fldChar w:fldCharType="begin"/>
                      </w:r>
                      <w:r w:rsidR="00CF4633">
                        <w:instrText xml:space="preserve"> SEQ Figure_4.3. \* ARABIC </w:instrText>
                      </w:r>
                      <w:r w:rsidR="00CF4633">
                        <w:fldChar w:fldCharType="separate"/>
                      </w:r>
                      <w:r>
                        <w:rPr>
                          <w:noProof/>
                        </w:rPr>
                        <w:t>2</w:t>
                      </w:r>
                      <w:r w:rsidR="00CF4633">
                        <w:rPr>
                          <w:noProof/>
                        </w:rPr>
                        <w:fldChar w:fldCharType="end"/>
                      </w:r>
                      <w:bookmarkEnd w:id="65"/>
                      <w:r>
                        <w:t xml:space="preserve">. High-level architectural diagram of Kolloqe, the overall research, and indicated in green is where the DIME XAI component </w:t>
                      </w:r>
                      <w:r w:rsidRPr="00123831">
                        <w:t>conform</w:t>
                      </w:r>
                      <w:r>
                        <w:t>s</w:t>
                      </w:r>
                      <w:bookmarkEnd w:id="64"/>
                    </w:p>
                    <w:p w14:paraId="3391328D" w14:textId="77777777" w:rsidR="00665CCC" w:rsidRPr="00691EF3" w:rsidRDefault="00665CCC" w:rsidP="00665CCC">
                      <w:pPr>
                        <w:keepNext/>
                        <w:spacing w:before="0" w:after="0" w:line="240" w:lineRule="auto"/>
                        <w:jc w:val="center"/>
                        <w:rPr>
                          <w:sz w:val="22"/>
                        </w:rPr>
                      </w:pPr>
                    </w:p>
                    <w:p w14:paraId="644D0FC8" w14:textId="77777777" w:rsidR="00665CCC" w:rsidRPr="00691EF3" w:rsidRDefault="00665CCC" w:rsidP="00665CCC">
                      <w:pPr>
                        <w:pStyle w:val="Caption"/>
                        <w:spacing w:after="0"/>
                        <w:rPr>
                          <w:szCs w:val="22"/>
                        </w:rPr>
                      </w:pPr>
                    </w:p>
                    <w:p w14:paraId="7B634D36" w14:textId="013AA681" w:rsidR="00665CCC" w:rsidRPr="00691EF3" w:rsidRDefault="00665CCC" w:rsidP="00665CCC">
                      <w:pPr>
                        <w:pStyle w:val="Caption"/>
                        <w:spacing w:after="0"/>
                        <w:rPr>
                          <w:szCs w:val="22"/>
                        </w:rPr>
                      </w:pPr>
                      <w:r w:rsidRPr="00691EF3">
                        <w:rPr>
                          <w:szCs w:val="22"/>
                        </w:rPr>
                        <w:t xml:space="preserve"> </w:t>
                      </w:r>
                      <w:r>
                        <w:rPr>
                          <w:szCs w:val="22"/>
                        </w:rPr>
                        <w:softHyphen/>
                      </w:r>
                      <w:r>
                        <w:rPr>
                          <w:szCs w:val="22"/>
                        </w:rPr>
                        <w:softHyphen/>
                      </w:r>
                    </w:p>
                  </w:txbxContent>
                </v:textbox>
                <w10:wrap type="topAndBottom" anchorx="margin" anchory="margin"/>
              </v:shape>
            </w:pict>
          </mc:Fallback>
        </mc:AlternateContent>
      </w:r>
      <w:bookmarkStart w:id="66" w:name="_Ref116678678"/>
      <w:r w:rsidR="006E6CE6">
        <w:t>G</w:t>
      </w:r>
      <w:r w:rsidR="003A5D33">
        <w:t>enerating Model Explanations</w:t>
      </w:r>
      <w:bookmarkEnd w:id="60"/>
      <w:bookmarkEnd w:id="66"/>
      <w:bookmarkEnd w:id="61"/>
    </w:p>
    <w:p w14:paraId="4ECE01A5" w14:textId="24E148C0" w:rsidR="001B37B9" w:rsidRPr="001B37B9" w:rsidRDefault="004220E8" w:rsidP="003C6F11">
      <w:pPr>
        <w:spacing w:before="0" w:line="360" w:lineRule="auto"/>
        <w:ind w:firstLine="360"/>
      </w:pPr>
      <w:r w:rsidRPr="004220E8">
        <w:t xml:space="preserve">The DIME XAI approach primarily relies on feature importance. For any ML or deep learning model that can output prediction probabilities, DIME can calculate and visualize a combined score derived from GFI and LFI (introduced as </w:t>
      </w:r>
      <w:r w:rsidR="00775A84">
        <w:t>DFI</w:t>
      </w:r>
      <w:r w:rsidRPr="004220E8">
        <w:t xml:space="preserve"> since DIME combines </w:t>
      </w:r>
      <w:r w:rsidR="004E71D9">
        <w:t>GFI and LFI</w:t>
      </w:r>
      <w:r w:rsidRPr="004220E8">
        <w:t>)</w:t>
      </w:r>
      <w:r w:rsidR="007E0BDB">
        <w:t xml:space="preserve"> based on the prediction probabilities given by the model</w:t>
      </w:r>
      <w:r w:rsidR="00CB1339" w:rsidRPr="00CB1339">
        <w:t>, making DIME model-agnostic</w:t>
      </w:r>
      <w:r w:rsidR="007E0BDB">
        <w:t xml:space="preserve">. </w:t>
      </w:r>
      <w:r w:rsidR="004D6CF3">
        <w:t xml:space="preserve">Frameworks such as </w:t>
      </w:r>
      <w:r w:rsidR="007E0BDB">
        <w:t xml:space="preserve">Rasa outputs </w:t>
      </w:r>
      <w:r w:rsidR="004D6CF3">
        <w:t>intent classification</w:t>
      </w:r>
      <w:r w:rsidR="007E0BDB">
        <w:t xml:space="preserve"> probabilities as confidence scores. When </w:t>
      </w:r>
      <w:r w:rsidR="002B4E43" w:rsidRPr="002B4E43">
        <w:t>DIET: the default intent classifier in Rasa</w:t>
      </w:r>
      <w:r w:rsidR="002B4E43">
        <w:t xml:space="preserve">, </w:t>
      </w:r>
      <w:r w:rsidR="007E0BDB">
        <w:t>classifies an intent for a specified user query, DIET calculates and picks the intent type with the highest confidence score as the intent type of the user query. Non-</w:t>
      </w:r>
      <w:r w:rsidR="00B63635">
        <w:t>DIET</w:t>
      </w:r>
      <w:r w:rsidR="007E0BDB">
        <w:t xml:space="preserve"> models select the class with the highest prediction probability when classifying a specified text input.</w:t>
      </w:r>
      <w:r w:rsidR="003C6F11">
        <w:t xml:space="preserve"> </w:t>
      </w:r>
      <w:r w:rsidR="007E0BDB">
        <w:t xml:space="preserve">DIME calculates the feature importance based on the total confidence drop, and sections </w:t>
      </w:r>
      <w:r w:rsidR="006A3EA7">
        <w:fldChar w:fldCharType="begin"/>
      </w:r>
      <w:r w:rsidR="006A3EA7">
        <w:instrText xml:space="preserve"> REF _Ref116707782 \r \h </w:instrText>
      </w:r>
      <w:r w:rsidR="006A3EA7">
        <w:fldChar w:fldCharType="separate"/>
      </w:r>
      <w:r w:rsidR="006A3EA7">
        <w:t>4.4.2</w:t>
      </w:r>
      <w:r w:rsidR="006A3EA7">
        <w:fldChar w:fldCharType="end"/>
      </w:r>
      <w:r w:rsidR="00034BE4">
        <w:t>,</w:t>
      </w:r>
      <w:r w:rsidR="007E0BDB">
        <w:t xml:space="preserve"> </w:t>
      </w:r>
      <w:r w:rsidR="006A3EA7">
        <w:fldChar w:fldCharType="begin"/>
      </w:r>
      <w:r w:rsidR="006A3EA7">
        <w:instrText xml:space="preserve"> REF _Ref116707790 \r \h </w:instrText>
      </w:r>
      <w:r w:rsidR="006A3EA7">
        <w:fldChar w:fldCharType="separate"/>
      </w:r>
      <w:r w:rsidR="006A3EA7">
        <w:t>4.4.3</w:t>
      </w:r>
      <w:r w:rsidR="006A3EA7">
        <w:fldChar w:fldCharType="end"/>
      </w:r>
      <w:r w:rsidR="00034BE4">
        <w:t xml:space="preserve">, and </w:t>
      </w:r>
      <w:r w:rsidR="00034BE4">
        <w:fldChar w:fldCharType="begin"/>
      </w:r>
      <w:r w:rsidR="00034BE4">
        <w:instrText xml:space="preserve"> REF _Ref116830841 \r \h </w:instrText>
      </w:r>
      <w:r w:rsidR="00034BE4">
        <w:fldChar w:fldCharType="separate"/>
      </w:r>
      <w:r w:rsidR="00034BE4">
        <w:t>4.4.4</w:t>
      </w:r>
      <w:r w:rsidR="00034BE4">
        <w:fldChar w:fldCharType="end"/>
      </w:r>
      <w:r w:rsidR="007E0BDB">
        <w:t xml:space="preserve"> clearly explain how DIME calculates </w:t>
      </w:r>
      <w:r w:rsidR="004C0732">
        <w:t>GFI</w:t>
      </w:r>
      <w:r w:rsidR="00034BE4">
        <w:t xml:space="preserve">, </w:t>
      </w:r>
      <w:r w:rsidR="004C0732">
        <w:t>LFI</w:t>
      </w:r>
      <w:r w:rsidR="007E0BDB">
        <w:t xml:space="preserve"> </w:t>
      </w:r>
      <w:r w:rsidR="00034BE4">
        <w:t xml:space="preserve">and DFI by combining the GFI and LFI </w:t>
      </w:r>
      <w:r w:rsidR="007E0BDB">
        <w:t>in detail.</w:t>
      </w:r>
    </w:p>
    <w:p w14:paraId="6E8669EF" w14:textId="38E6B45B" w:rsidR="00397B8A" w:rsidRDefault="00397B8A" w:rsidP="003C6C5E">
      <w:pPr>
        <w:pStyle w:val="Heading3"/>
        <w:numPr>
          <w:ilvl w:val="2"/>
          <w:numId w:val="1"/>
        </w:numPr>
        <w:spacing w:before="0" w:after="240" w:line="360" w:lineRule="auto"/>
      </w:pPr>
      <w:bookmarkStart w:id="67" w:name="_Ref116853804"/>
      <w:bookmarkStart w:id="68" w:name="_Toc117094347"/>
      <w:r>
        <w:lastRenderedPageBreak/>
        <w:t>Training a Rasa conversational AI model</w:t>
      </w:r>
      <w:bookmarkEnd w:id="67"/>
      <w:bookmarkEnd w:id="68"/>
    </w:p>
    <w:p w14:paraId="19D4EED6" w14:textId="3D68469D" w:rsidR="008D37B4" w:rsidRPr="00397B8A" w:rsidRDefault="00397B8A" w:rsidP="00F60DAF">
      <w:pPr>
        <w:spacing w:before="0" w:line="360" w:lineRule="auto"/>
        <w:ind w:firstLine="360"/>
      </w:pPr>
      <w:r w:rsidRPr="00492E0A">
        <w:t>Although the DIME XAI approach is theoretically model-agnostic</w:t>
      </w:r>
      <w:r>
        <w:t xml:space="preserve"> </w:t>
      </w:r>
      <w:r w:rsidRPr="00F24148">
        <w:t xml:space="preserve">(section </w:t>
      </w:r>
      <w:r w:rsidR="0039693E">
        <w:fldChar w:fldCharType="begin"/>
      </w:r>
      <w:r w:rsidR="0039693E">
        <w:instrText xml:space="preserve"> REF _Ref116707870 \r \h </w:instrText>
      </w:r>
      <w:r w:rsidR="0039693E">
        <w:fldChar w:fldCharType="separate"/>
      </w:r>
      <w:r w:rsidR="0039693E">
        <w:t>4.4</w:t>
      </w:r>
      <w:r w:rsidR="0039693E">
        <w:fldChar w:fldCharType="end"/>
      </w:r>
      <w:r w:rsidRPr="00F24148">
        <w:t xml:space="preserve"> </w:t>
      </w:r>
      <w:r w:rsidRPr="00FD68C5">
        <w:t>clearly explains the model-agnostic nature of DIME</w:t>
      </w:r>
      <w:r w:rsidRPr="00F24148">
        <w:t>)</w:t>
      </w:r>
      <w:r w:rsidRPr="00492E0A">
        <w:t>, this research component focuses on implementing the DIME approach to explain DIET, the transformer-based</w:t>
      </w:r>
      <w:r>
        <w:t xml:space="preserve"> </w:t>
      </w:r>
      <w:r w:rsidRPr="00492E0A">
        <w:t xml:space="preserve">deep learning intent classification model </w:t>
      </w:r>
      <w:r>
        <w:t>introduced</w:t>
      </w:r>
      <w:r w:rsidRPr="00492E0A">
        <w:t xml:space="preserve"> </w:t>
      </w:r>
      <w:r>
        <w:t xml:space="preserve">and utilized </w:t>
      </w:r>
      <w:r w:rsidRPr="00492E0A">
        <w:t xml:space="preserve">by the Rasa chatbot framework, based on the scope of the research component and the overall research. </w:t>
      </w:r>
      <w:r w:rsidRPr="002C1C41">
        <w:t>As depicted in</w:t>
      </w:r>
      <w:r w:rsidR="00394603">
        <w:t xml:space="preserve"> </w:t>
      </w:r>
      <w:r w:rsidR="00394603">
        <w:fldChar w:fldCharType="begin"/>
      </w:r>
      <w:r w:rsidR="00394603">
        <w:instrText xml:space="preserve"> REF _Ref116662160 \h </w:instrText>
      </w:r>
      <w:r w:rsidR="00394603">
        <w:fldChar w:fldCharType="separate"/>
      </w:r>
      <w:r w:rsidR="00394603">
        <w:t>Figure 4.3.</w:t>
      </w:r>
      <w:r w:rsidR="00394603">
        <w:rPr>
          <w:noProof/>
        </w:rPr>
        <w:t>1</w:t>
      </w:r>
      <w:r w:rsidR="00394603">
        <w:fldChar w:fldCharType="end"/>
      </w:r>
      <w:r w:rsidRPr="002C1C41">
        <w:t>, developing DIME required a Rasa chatbot trained on the training dataset specified in section</w:t>
      </w:r>
      <w:r>
        <w:t xml:space="preserve"> </w:t>
      </w:r>
      <w:r>
        <w:fldChar w:fldCharType="begin"/>
      </w:r>
      <w:r>
        <w:instrText xml:space="preserve"> REF _Ref115928756 \n \h  \* MERGEFORMAT </w:instrText>
      </w:r>
      <w:r>
        <w:fldChar w:fldCharType="separate"/>
      </w:r>
      <w:r>
        <w:t>4.1.2</w:t>
      </w:r>
      <w:r>
        <w:fldChar w:fldCharType="end"/>
      </w:r>
      <w:r>
        <w:t xml:space="preserve">, </w:t>
      </w:r>
      <w:r w:rsidRPr="008C2BBE">
        <w:t>with DIET selected as the intent classification model</w:t>
      </w:r>
      <w:r w:rsidR="008D37B4">
        <w:t>.</w:t>
      </w:r>
      <w:r w:rsidR="00DB510F">
        <w:t xml:space="preserve"> </w:t>
      </w:r>
      <w:r w:rsidR="00465910">
        <w:rPr>
          <w:noProof/>
          <w:szCs w:val="24"/>
        </w:rPr>
        <mc:AlternateContent>
          <mc:Choice Requires="wps">
            <w:drawing>
              <wp:anchor distT="0" distB="0" distL="114300" distR="114300" simplePos="0" relativeHeight="251658277" behindDoc="1" locked="0" layoutInCell="1" allowOverlap="1" wp14:anchorId="3F2BBDD5" wp14:editId="679C3770">
                <wp:simplePos x="0" y="0"/>
                <wp:positionH relativeFrom="margin">
                  <wp:align>right</wp:align>
                </wp:positionH>
                <wp:positionV relativeFrom="page">
                  <wp:posOffset>5740227</wp:posOffset>
                </wp:positionV>
                <wp:extent cx="5215890" cy="2867025"/>
                <wp:effectExtent l="0" t="0" r="3810" b="9525"/>
                <wp:wrapTopAndBottom/>
                <wp:docPr id="355"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867025"/>
                        </a:xfrm>
                        <a:prstGeom prst="rect">
                          <a:avLst/>
                        </a:prstGeom>
                        <a:solidFill>
                          <a:srgbClr val="FFFFFF"/>
                        </a:solidFill>
                        <a:ln w="9525">
                          <a:noFill/>
                          <a:miter lim="800000"/>
                          <a:headEnd/>
                          <a:tailEnd/>
                        </a:ln>
                      </wps:spPr>
                      <wps:txbx>
                        <w:txbxContent>
                          <w:p w14:paraId="4D54E541" w14:textId="77777777" w:rsidR="00D8280D" w:rsidRDefault="0017417A" w:rsidP="00D8280D">
                            <w:pPr>
                              <w:keepNext/>
                              <w:spacing w:before="0" w:after="0" w:line="240" w:lineRule="auto"/>
                              <w:jc w:val="center"/>
                            </w:pPr>
                            <w:r>
                              <w:rPr>
                                <w:noProof/>
                              </w:rPr>
                              <w:drawing>
                                <wp:inline distT="0" distB="0" distL="0" distR="0" wp14:anchorId="0B5D6872" wp14:editId="197C8E1F">
                                  <wp:extent cx="5170170" cy="2274570"/>
                                  <wp:effectExtent l="0" t="0" r="0"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170170" cy="2274570"/>
                                          </a:xfrm>
                                          <a:prstGeom prst="rect">
                                            <a:avLst/>
                                          </a:prstGeom>
                                        </pic:spPr>
                                      </pic:pic>
                                    </a:graphicData>
                                  </a:graphic>
                                </wp:inline>
                              </w:drawing>
                            </w:r>
                          </w:p>
                          <w:p w14:paraId="6A98F7AC" w14:textId="77777777" w:rsidR="00D8280D" w:rsidRDefault="00D8280D" w:rsidP="00D8280D">
                            <w:pPr>
                              <w:pStyle w:val="Caption"/>
                              <w:spacing w:after="0"/>
                            </w:pPr>
                          </w:p>
                          <w:p w14:paraId="4CEBC262" w14:textId="44C75C9D" w:rsidR="00D8280D" w:rsidRDefault="00D8280D" w:rsidP="00D8280D">
                            <w:pPr>
                              <w:pStyle w:val="Caption"/>
                              <w:spacing w:after="0"/>
                            </w:pPr>
                            <w:bookmarkStart w:id="69" w:name="_Ref116708586"/>
                            <w:bookmarkStart w:id="70" w:name="_Toc117082424"/>
                            <w:r>
                              <w:t>Figure 4.4.1.</w:t>
                            </w:r>
                            <w:r w:rsidR="00CF4633">
                              <w:fldChar w:fldCharType="begin"/>
                            </w:r>
                            <w:r w:rsidR="00CF4633">
                              <w:instrText xml:space="preserve"> SEQ Figure_4.4.1. \* ARABIC </w:instrText>
                            </w:r>
                            <w:r w:rsidR="00CF4633">
                              <w:fldChar w:fldCharType="separate"/>
                            </w:r>
                            <w:r w:rsidR="000F3BB7">
                              <w:rPr>
                                <w:noProof/>
                              </w:rPr>
                              <w:t>1</w:t>
                            </w:r>
                            <w:r w:rsidR="00CF4633">
                              <w:rPr>
                                <w:noProof/>
                              </w:rPr>
                              <w:fldChar w:fldCharType="end"/>
                            </w:r>
                            <w:bookmarkEnd w:id="69"/>
                            <w:r>
                              <w:t xml:space="preserve">. </w:t>
                            </w:r>
                            <w:r w:rsidRPr="00FC376B">
                              <w:t>Authentic Rasa output with confidence score for only ten intents</w:t>
                            </w:r>
                            <w:bookmarkEnd w:id="70"/>
                          </w:p>
                          <w:p w14:paraId="6FB10834" w14:textId="0F8DC896" w:rsidR="0017417A" w:rsidRDefault="0017417A" w:rsidP="0017417A">
                            <w:pPr>
                              <w:keepNext/>
                              <w:spacing w:before="0" w:after="0" w:line="240" w:lineRule="auto"/>
                              <w:jc w:val="center"/>
                            </w:pPr>
                          </w:p>
                          <w:p w14:paraId="7594B2DD" w14:textId="77777777" w:rsidR="0017417A" w:rsidRPr="00915BB8" w:rsidRDefault="0017417A" w:rsidP="0017417A">
                            <w:pPr>
                              <w:pStyle w:val="Caption"/>
                              <w:spacing w:after="0"/>
                              <w:rPr>
                                <w:szCs w:val="22"/>
                              </w:rPr>
                            </w:pPr>
                          </w:p>
                          <w:p w14:paraId="649ED1C7" w14:textId="38E040DC" w:rsidR="0017417A" w:rsidRPr="00915BB8" w:rsidRDefault="00D8280D" w:rsidP="0017417A">
                            <w:pPr>
                              <w:pStyle w:val="Caption"/>
                              <w:spacing w:after="0"/>
                              <w:rPr>
                                <w:szCs w:val="22"/>
                              </w:rPr>
                            </w:pPr>
                            <w:r w:rsidRPr="00915BB8">
                              <w:rPr>
                                <w:szCs w:val="22"/>
                              </w:rPr>
                              <w:t xml:space="preserve"> </w:t>
                            </w:r>
                          </w:p>
                          <w:p w14:paraId="3BE2A51F" w14:textId="77777777" w:rsidR="0017417A" w:rsidRDefault="0017417A" w:rsidP="0017417A">
                            <w:pPr>
                              <w:keepNext/>
                              <w:spacing w:before="0" w:after="0" w:line="240" w:lineRule="auto"/>
                              <w:jc w:val="center"/>
                              <w:rPr>
                                <w:sz w:val="22"/>
                              </w:rPr>
                            </w:pPr>
                          </w:p>
                          <w:p w14:paraId="00E56A56" w14:textId="77777777" w:rsidR="0017417A" w:rsidRPr="000F382E" w:rsidRDefault="0017417A" w:rsidP="0017417A">
                            <w:pPr>
                              <w:keepNext/>
                              <w:spacing w:before="0" w:after="0" w:line="240" w:lineRule="auto"/>
                              <w:jc w:val="center"/>
                              <w:rPr>
                                <w:sz w:val="22"/>
                              </w:rPr>
                            </w:pPr>
                          </w:p>
                          <w:p w14:paraId="7C2D1112" w14:textId="77777777" w:rsidR="0017417A" w:rsidRPr="000F382E" w:rsidRDefault="0017417A" w:rsidP="0017417A">
                            <w:pPr>
                              <w:pStyle w:val="Caption"/>
                              <w:spacing w:after="0"/>
                              <w:rPr>
                                <w:szCs w:val="22"/>
                              </w:rPr>
                            </w:pPr>
                            <w:r w:rsidRPr="000F382E">
                              <w:rPr>
                                <w:szCs w:val="22"/>
                              </w:rPr>
                              <w:t xml:space="preserve"> </w:t>
                            </w:r>
                          </w:p>
                          <w:p w14:paraId="67F4E9B5" w14:textId="77777777" w:rsidR="0017417A" w:rsidRPr="00691EF3" w:rsidRDefault="0017417A" w:rsidP="0017417A">
                            <w:pPr>
                              <w:keepNext/>
                              <w:spacing w:before="0" w:after="0" w:line="240" w:lineRule="auto"/>
                              <w:jc w:val="center"/>
                              <w:rPr>
                                <w:sz w:val="22"/>
                              </w:rPr>
                            </w:pPr>
                          </w:p>
                          <w:p w14:paraId="39B6A809" w14:textId="77777777" w:rsidR="0017417A" w:rsidRPr="00691EF3" w:rsidRDefault="0017417A" w:rsidP="0017417A">
                            <w:pPr>
                              <w:pStyle w:val="Caption"/>
                              <w:spacing w:after="0"/>
                              <w:rPr>
                                <w:szCs w:val="22"/>
                              </w:rPr>
                            </w:pPr>
                          </w:p>
                          <w:p w14:paraId="2F592E99" w14:textId="77777777" w:rsidR="0017417A" w:rsidRPr="00691EF3" w:rsidRDefault="0017417A" w:rsidP="0017417A">
                            <w:pPr>
                              <w:pStyle w:val="Caption"/>
                              <w:spacing w:after="0"/>
                              <w:rPr>
                                <w:szCs w:val="22"/>
                              </w:rPr>
                            </w:pPr>
                            <w:r w:rsidRPr="00691EF3">
                              <w:rPr>
                                <w:szCs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BBDD5" id="Text Box 355" o:spid="_x0000_s1038" type="#_x0000_t202" style="position:absolute;left:0;text-align:left;margin-left:359.5pt;margin-top:452pt;width:410.7pt;height:225.75pt;z-index:-251658203;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" stroked="f">
                <v:textbox inset="1.44pt,1.44pt,1.44pt,1.44pt">
                  <w:txbxContent>
                    <w:p w14:paraId="4D54E541" w14:textId="77777777" w:rsidR="00D8280D" w:rsidRDefault="0017417A" w:rsidP="00D8280D">
                      <w:pPr>
                        <w:keepNext/>
                        <w:spacing w:before="0" w:after="0" w:line="240" w:lineRule="auto"/>
                        <w:jc w:val="center"/>
                      </w:pPr>
                      <w:r>
                        <w:rPr>
                          <w:noProof/>
                        </w:rPr>
                        <w:drawing>
                          <wp:inline distT="0" distB="0" distL="0" distR="0" wp14:anchorId="0B5D6872" wp14:editId="197C8E1F">
                            <wp:extent cx="5170170" cy="2274570"/>
                            <wp:effectExtent l="0" t="0" r="0"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170170" cy="2274570"/>
                                    </a:xfrm>
                                    <a:prstGeom prst="rect">
                                      <a:avLst/>
                                    </a:prstGeom>
                                  </pic:spPr>
                                </pic:pic>
                              </a:graphicData>
                            </a:graphic>
                          </wp:inline>
                        </w:drawing>
                      </w:r>
                    </w:p>
                    <w:p w14:paraId="6A98F7AC" w14:textId="77777777" w:rsidR="00D8280D" w:rsidRDefault="00D8280D" w:rsidP="00D8280D">
                      <w:pPr>
                        <w:pStyle w:val="Caption"/>
                        <w:spacing w:after="0"/>
                      </w:pPr>
                    </w:p>
                    <w:p w14:paraId="4CEBC262" w14:textId="44C75C9D" w:rsidR="00D8280D" w:rsidRDefault="00D8280D" w:rsidP="00D8280D">
                      <w:pPr>
                        <w:pStyle w:val="Caption"/>
                        <w:spacing w:after="0"/>
                      </w:pPr>
                      <w:bookmarkStart w:id="90" w:name="_Ref116708586"/>
                      <w:bookmarkStart w:id="91" w:name="_Toc117082424"/>
                      <w:r>
                        <w:t>Figure 4.4.1.</w:t>
                      </w:r>
                      <w:fldSimple w:instr=" SEQ Figure_4.4.1. \* ARABIC ">
                        <w:r w:rsidR="000F3BB7">
                          <w:rPr>
                            <w:noProof/>
                          </w:rPr>
                          <w:t>1</w:t>
                        </w:r>
                      </w:fldSimple>
                      <w:bookmarkEnd w:id="90"/>
                      <w:r>
                        <w:t xml:space="preserve">. </w:t>
                      </w:r>
                      <w:r w:rsidRPr="00FC376B">
                        <w:t>Authentic Rasa output with confidence score for only ten intents</w:t>
                      </w:r>
                      <w:bookmarkEnd w:id="91"/>
                    </w:p>
                    <w:p w14:paraId="6FB10834" w14:textId="0F8DC896" w:rsidR="0017417A" w:rsidRDefault="0017417A" w:rsidP="0017417A">
                      <w:pPr>
                        <w:keepNext/>
                        <w:spacing w:before="0" w:after="0" w:line="240" w:lineRule="auto"/>
                        <w:jc w:val="center"/>
                      </w:pPr>
                    </w:p>
                    <w:p w14:paraId="7594B2DD" w14:textId="77777777" w:rsidR="0017417A" w:rsidRPr="00915BB8" w:rsidRDefault="0017417A" w:rsidP="0017417A">
                      <w:pPr>
                        <w:pStyle w:val="Caption"/>
                        <w:spacing w:after="0"/>
                        <w:rPr>
                          <w:szCs w:val="22"/>
                        </w:rPr>
                      </w:pPr>
                    </w:p>
                    <w:p w14:paraId="649ED1C7" w14:textId="38E040DC" w:rsidR="0017417A" w:rsidRPr="00915BB8" w:rsidRDefault="00D8280D" w:rsidP="0017417A">
                      <w:pPr>
                        <w:pStyle w:val="Caption"/>
                        <w:spacing w:after="0"/>
                        <w:rPr>
                          <w:szCs w:val="22"/>
                        </w:rPr>
                      </w:pPr>
                      <w:r w:rsidRPr="00915BB8">
                        <w:rPr>
                          <w:szCs w:val="22"/>
                        </w:rPr>
                        <w:t xml:space="preserve"> </w:t>
                      </w:r>
                    </w:p>
                    <w:p w14:paraId="3BE2A51F" w14:textId="77777777" w:rsidR="0017417A" w:rsidRDefault="0017417A" w:rsidP="0017417A">
                      <w:pPr>
                        <w:keepNext/>
                        <w:spacing w:before="0" w:after="0" w:line="240" w:lineRule="auto"/>
                        <w:jc w:val="center"/>
                        <w:rPr>
                          <w:sz w:val="22"/>
                        </w:rPr>
                      </w:pPr>
                    </w:p>
                    <w:p w14:paraId="00E56A56" w14:textId="77777777" w:rsidR="0017417A" w:rsidRPr="000F382E" w:rsidRDefault="0017417A" w:rsidP="0017417A">
                      <w:pPr>
                        <w:keepNext/>
                        <w:spacing w:before="0" w:after="0" w:line="240" w:lineRule="auto"/>
                        <w:jc w:val="center"/>
                        <w:rPr>
                          <w:sz w:val="22"/>
                        </w:rPr>
                      </w:pPr>
                    </w:p>
                    <w:p w14:paraId="7C2D1112" w14:textId="77777777" w:rsidR="0017417A" w:rsidRPr="000F382E" w:rsidRDefault="0017417A" w:rsidP="0017417A">
                      <w:pPr>
                        <w:pStyle w:val="Caption"/>
                        <w:spacing w:after="0"/>
                        <w:rPr>
                          <w:szCs w:val="22"/>
                        </w:rPr>
                      </w:pPr>
                      <w:r w:rsidRPr="000F382E">
                        <w:rPr>
                          <w:szCs w:val="22"/>
                        </w:rPr>
                        <w:t xml:space="preserve"> </w:t>
                      </w:r>
                    </w:p>
                    <w:p w14:paraId="67F4E9B5" w14:textId="77777777" w:rsidR="0017417A" w:rsidRPr="00691EF3" w:rsidRDefault="0017417A" w:rsidP="0017417A">
                      <w:pPr>
                        <w:keepNext/>
                        <w:spacing w:before="0" w:after="0" w:line="240" w:lineRule="auto"/>
                        <w:jc w:val="center"/>
                        <w:rPr>
                          <w:sz w:val="22"/>
                        </w:rPr>
                      </w:pPr>
                    </w:p>
                    <w:p w14:paraId="39B6A809" w14:textId="77777777" w:rsidR="0017417A" w:rsidRPr="00691EF3" w:rsidRDefault="0017417A" w:rsidP="0017417A">
                      <w:pPr>
                        <w:pStyle w:val="Caption"/>
                        <w:spacing w:after="0"/>
                        <w:rPr>
                          <w:szCs w:val="22"/>
                        </w:rPr>
                      </w:pPr>
                    </w:p>
                    <w:p w14:paraId="2F592E99" w14:textId="77777777" w:rsidR="0017417A" w:rsidRPr="00691EF3" w:rsidRDefault="0017417A" w:rsidP="0017417A">
                      <w:pPr>
                        <w:pStyle w:val="Caption"/>
                        <w:spacing w:after="0"/>
                        <w:rPr>
                          <w:szCs w:val="22"/>
                        </w:rPr>
                      </w:pPr>
                      <w:r w:rsidRPr="00691EF3">
                        <w:rPr>
                          <w:szCs w:val="22"/>
                        </w:rPr>
                        <w:t xml:space="preserve"> </w:t>
                      </w:r>
                    </w:p>
                  </w:txbxContent>
                </v:textbox>
                <w10:wrap type="topAndBottom" anchorx="margin" anchory="page"/>
              </v:shape>
            </w:pict>
          </mc:Fallback>
        </mc:AlternateContent>
      </w:r>
      <w:r w:rsidR="008D37B4" w:rsidRPr="00E13A3F">
        <w:t>The source code of the DIET classifier</w:t>
      </w:r>
      <w:r w:rsidR="008D37B4">
        <w:rPr>
          <w:rStyle w:val="FootnoteReference"/>
        </w:rPr>
        <w:footnoteReference w:id="18"/>
      </w:r>
      <w:r w:rsidR="008D37B4" w:rsidRPr="00E13A3F">
        <w:t xml:space="preserve"> only outputs confidence scores (prediction probabilities) of the first ten intents (classes) with the highest confidence by default. However, DIET needs to output confidence scores for all intent types to implement the DIME approach. Thus, before training the Rasa chatbot, the DIET classifier source code required a few changes to </w:t>
      </w:r>
      <w:r w:rsidR="008D37B4" w:rsidRPr="00DE628B">
        <w:t>precisely</w:t>
      </w:r>
      <w:r w:rsidR="008D37B4">
        <w:t xml:space="preserve"> </w:t>
      </w:r>
      <w:r w:rsidR="008D37B4" w:rsidRPr="00E13A3F">
        <w:t>output confidence scores for all</w:t>
      </w:r>
      <w:r w:rsidR="008D37B4">
        <w:t xml:space="preserve"> </w:t>
      </w:r>
      <w:r w:rsidR="008D37B4" w:rsidRPr="00E13A3F">
        <w:t>intents</w:t>
      </w:r>
      <w:r w:rsidR="008D37B4">
        <w:rPr>
          <w:rStyle w:val="FootnoteReference"/>
        </w:rPr>
        <w:footnoteReference w:id="19"/>
      </w:r>
      <w:r w:rsidR="008D37B4">
        <w:t xml:space="preserve">. </w:t>
      </w:r>
      <w:r w:rsidR="008D37B4" w:rsidRPr="001E2E93">
        <w:t>The</w:t>
      </w:r>
      <w:r w:rsidR="008D37B4">
        <w:t xml:space="preserve"> </w:t>
      </w:r>
      <w:r w:rsidR="008D37B4" w:rsidRPr="001E2E93">
        <w:t xml:space="preserve">modified DIET classifier </w:t>
      </w:r>
      <w:proofErr w:type="gramStart"/>
      <w:r w:rsidR="008D37B4" w:rsidRPr="001E2E93">
        <w:t>was then attached</w:t>
      </w:r>
      <w:proofErr w:type="gramEnd"/>
      <w:r w:rsidR="008D37B4" w:rsidRPr="001E2E93">
        <w:t xml:space="preserve"> to the Rasa NLU pipeline before training the chatbot model.</w:t>
      </w:r>
      <w:r w:rsidR="00465910">
        <w:t xml:space="preserve"> </w:t>
      </w:r>
      <w:r w:rsidR="00AB7663">
        <w:rPr>
          <w:szCs w:val="24"/>
        </w:rPr>
        <w:fldChar w:fldCharType="begin"/>
      </w:r>
      <w:r w:rsidR="00AB7663">
        <w:instrText xml:space="preserve"> REF _Ref116708586 \h </w:instrText>
      </w:r>
      <w:r w:rsidR="00AB7663">
        <w:rPr>
          <w:szCs w:val="24"/>
        </w:rPr>
      </w:r>
      <w:r w:rsidR="00AB7663">
        <w:rPr>
          <w:szCs w:val="24"/>
        </w:rPr>
        <w:fldChar w:fldCharType="separate"/>
      </w:r>
      <w:r w:rsidR="00AB7663">
        <w:t>Figure 4.4.1.</w:t>
      </w:r>
      <w:r w:rsidR="00AB7663">
        <w:rPr>
          <w:noProof/>
        </w:rPr>
        <w:t>1</w:t>
      </w:r>
      <w:r w:rsidR="00AB7663">
        <w:rPr>
          <w:szCs w:val="24"/>
        </w:rPr>
        <w:fldChar w:fldCharType="end"/>
      </w:r>
      <w:r w:rsidR="00AB7663">
        <w:rPr>
          <w:szCs w:val="24"/>
        </w:rPr>
        <w:t xml:space="preserve"> </w:t>
      </w:r>
      <w:r w:rsidR="00FF778B">
        <w:rPr>
          <w:szCs w:val="24"/>
        </w:rPr>
        <w:t>shows</w:t>
      </w:r>
      <w:r w:rsidR="008D37B4" w:rsidRPr="00E13A3F">
        <w:t xml:space="preserve"> an authentic Rasa output, </w:t>
      </w:r>
      <w:r w:rsidR="008D37B4" w:rsidRPr="005E4149">
        <w:rPr>
          <w:szCs w:val="24"/>
        </w:rPr>
        <w:t xml:space="preserve">while </w:t>
      </w:r>
      <w:r w:rsidR="00AB7663">
        <w:rPr>
          <w:szCs w:val="24"/>
        </w:rPr>
        <w:fldChar w:fldCharType="begin"/>
      </w:r>
      <w:r w:rsidR="00AB7663">
        <w:rPr>
          <w:szCs w:val="24"/>
        </w:rPr>
        <w:instrText xml:space="preserve"> REF _Ref116708599 \h </w:instrText>
      </w:r>
      <w:r w:rsidR="00AB7663">
        <w:rPr>
          <w:szCs w:val="24"/>
        </w:rPr>
      </w:r>
      <w:r w:rsidR="00AB7663">
        <w:rPr>
          <w:szCs w:val="24"/>
        </w:rPr>
        <w:fldChar w:fldCharType="separate"/>
      </w:r>
      <w:r w:rsidR="00AB7663">
        <w:t>Figure 4.4.1.</w:t>
      </w:r>
      <w:r w:rsidR="00AB7663">
        <w:rPr>
          <w:noProof/>
        </w:rPr>
        <w:t>2</w:t>
      </w:r>
      <w:r w:rsidR="00AB7663">
        <w:rPr>
          <w:szCs w:val="24"/>
        </w:rPr>
        <w:fldChar w:fldCharType="end"/>
      </w:r>
      <w:r w:rsidR="00AB7663">
        <w:rPr>
          <w:szCs w:val="24"/>
        </w:rPr>
        <w:t xml:space="preserve"> </w:t>
      </w:r>
      <w:r w:rsidR="00FF778B">
        <w:rPr>
          <w:szCs w:val="24"/>
        </w:rPr>
        <w:t>shows</w:t>
      </w:r>
      <w:r w:rsidR="008D37B4" w:rsidRPr="00E13A3F">
        <w:t xml:space="preserve"> a Rasa output after the source code</w:t>
      </w:r>
      <w:r w:rsidR="008D37B4">
        <w:t xml:space="preserve"> </w:t>
      </w:r>
      <w:r w:rsidR="008D37B4" w:rsidRPr="00E13A3F">
        <w:lastRenderedPageBreak/>
        <w:t xml:space="preserve">modifications. </w:t>
      </w:r>
      <w:r w:rsidR="00390D0B">
        <w:fldChar w:fldCharType="begin"/>
      </w:r>
      <w:r w:rsidR="00390D0B">
        <w:instrText xml:space="preserve"> REF _Ref116728052 \h </w:instrText>
      </w:r>
      <w:r w:rsidR="00390D0B">
        <w:fldChar w:fldCharType="separate"/>
      </w:r>
      <w:r w:rsidR="00390D0B">
        <w:t>Figure 4.4.1.</w:t>
      </w:r>
      <w:r w:rsidR="00390D0B">
        <w:rPr>
          <w:noProof/>
        </w:rPr>
        <w:t>3</w:t>
      </w:r>
      <w:r w:rsidR="00390D0B">
        <w:fldChar w:fldCharType="end"/>
      </w:r>
      <w:r w:rsidR="00876DE0">
        <w:t xml:space="preserve"> </w:t>
      </w:r>
      <w:r w:rsidR="008D37B4" w:rsidRPr="00E13A3F">
        <w:t>manifests the</w:t>
      </w:r>
      <w:r w:rsidR="004773BC">
        <w:t xml:space="preserve"> </w:t>
      </w:r>
      <w:r w:rsidR="00FF778B">
        <w:t xml:space="preserve">exact </w:t>
      </w:r>
      <w:r w:rsidR="004773BC" w:rsidRPr="004773BC">
        <w:t>source</w:t>
      </w:r>
      <w:r w:rsidR="003B1AF0">
        <w:t xml:space="preserve"> </w:t>
      </w:r>
      <w:r w:rsidR="004773BC" w:rsidRPr="004773BC">
        <w:t xml:space="preserve">code changes </w:t>
      </w:r>
      <w:r w:rsidR="00FF778B">
        <w:t>done to</w:t>
      </w:r>
      <w:r w:rsidR="004773BC" w:rsidRPr="004773BC">
        <w:t xml:space="preserve"> the </w:t>
      </w:r>
      <w:r w:rsidR="00204C5A">
        <w:rPr>
          <w:noProof/>
        </w:rPr>
        <mc:AlternateContent>
          <mc:Choice Requires="wps">
            <w:drawing>
              <wp:anchor distT="0" distB="0" distL="114300" distR="114300" simplePos="0" relativeHeight="251658278" behindDoc="1" locked="0" layoutInCell="1" allowOverlap="1" wp14:anchorId="4A60E27C" wp14:editId="2264A0E8">
                <wp:simplePos x="0" y="0"/>
                <wp:positionH relativeFrom="margin">
                  <wp:posOffset>0</wp:posOffset>
                </wp:positionH>
                <wp:positionV relativeFrom="margin">
                  <wp:posOffset>1023620</wp:posOffset>
                </wp:positionV>
                <wp:extent cx="5215890" cy="3615055"/>
                <wp:effectExtent l="0" t="0" r="3810" b="4445"/>
                <wp:wrapTopAndBottom/>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15055"/>
                        </a:xfrm>
                        <a:prstGeom prst="rect">
                          <a:avLst/>
                        </a:prstGeom>
                        <a:solidFill>
                          <a:srgbClr val="FFFFFF"/>
                        </a:solidFill>
                        <a:ln w="9525">
                          <a:noFill/>
                          <a:miter lim="800000"/>
                          <a:headEnd/>
                          <a:tailEnd/>
                        </a:ln>
                      </wps:spPr>
                      <wps:txbx>
                        <w:txbxContent>
                          <w:p w14:paraId="112EA0DF" w14:textId="77777777" w:rsidR="00556D30" w:rsidRDefault="00262DB7" w:rsidP="00556D30">
                            <w:pPr>
                              <w:keepNext/>
                              <w:spacing w:before="0" w:after="0" w:line="240" w:lineRule="auto"/>
                              <w:jc w:val="center"/>
                            </w:pPr>
                            <w:r>
                              <w:rPr>
                                <w:noProof/>
                              </w:rPr>
                              <w:drawing>
                                <wp:inline distT="0" distB="0" distL="0" distR="0" wp14:anchorId="3AB88176" wp14:editId="534B54EC">
                                  <wp:extent cx="5158804" cy="3041073"/>
                                  <wp:effectExtent l="0" t="0" r="3810" b="6985"/>
                                  <wp:docPr id="382" name="Picture 3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pic:nvPicPr>
                                        <pic:blipFill>
                                          <a:blip r:embed="rId85"/>
                                          <a:stretch>
                                            <a:fillRect/>
                                          </a:stretch>
                                        </pic:blipFill>
                                        <pic:spPr>
                                          <a:xfrm>
                                            <a:off x="0" y="0"/>
                                            <a:ext cx="5184120" cy="3055996"/>
                                          </a:xfrm>
                                          <a:prstGeom prst="rect">
                                            <a:avLst/>
                                          </a:prstGeom>
                                        </pic:spPr>
                                      </pic:pic>
                                    </a:graphicData>
                                  </a:graphic>
                                </wp:inline>
                              </w:drawing>
                            </w:r>
                          </w:p>
                          <w:p w14:paraId="178B125F" w14:textId="77777777" w:rsidR="0094304A" w:rsidRDefault="0094304A" w:rsidP="0094304A">
                            <w:pPr>
                              <w:pStyle w:val="Caption"/>
                              <w:spacing w:after="0"/>
                            </w:pPr>
                          </w:p>
                          <w:p w14:paraId="44DE4275" w14:textId="2A788685" w:rsidR="00556D30" w:rsidRDefault="00556D30" w:rsidP="0094304A">
                            <w:pPr>
                              <w:pStyle w:val="Caption"/>
                              <w:spacing w:after="0"/>
                            </w:pPr>
                            <w:bookmarkStart w:id="71" w:name="_Ref116708599"/>
                            <w:bookmarkStart w:id="72" w:name="_Toc117082425"/>
                            <w:r>
                              <w:t>Figure 4.4.1.</w:t>
                            </w:r>
                            <w:r w:rsidR="00CF4633">
                              <w:fldChar w:fldCharType="begin"/>
                            </w:r>
                            <w:r w:rsidR="00CF4633">
                              <w:instrText xml:space="preserve"> SEQ Figure_4.4.1. \* ARABIC </w:instrText>
                            </w:r>
                            <w:r w:rsidR="00CF4633">
                              <w:fldChar w:fldCharType="separate"/>
                            </w:r>
                            <w:r w:rsidR="000F3BB7">
                              <w:rPr>
                                <w:noProof/>
                              </w:rPr>
                              <w:t>2</w:t>
                            </w:r>
                            <w:r w:rsidR="00CF4633">
                              <w:rPr>
                                <w:noProof/>
                              </w:rPr>
                              <w:fldChar w:fldCharType="end"/>
                            </w:r>
                            <w:bookmarkEnd w:id="71"/>
                            <w:r>
                              <w:t xml:space="preserve">. </w:t>
                            </w:r>
                            <w:r w:rsidRPr="00B321AB">
                              <w:t>Rasa output for all 70 intents after DIET source code modifications</w:t>
                            </w:r>
                            <w:bookmarkEnd w:id="72"/>
                          </w:p>
                          <w:p w14:paraId="7F8A4F1F" w14:textId="29D5FBEE" w:rsidR="00262DB7" w:rsidRDefault="00262DB7" w:rsidP="00262DB7">
                            <w:pPr>
                              <w:keepNext/>
                              <w:spacing w:before="0" w:after="0" w:line="240" w:lineRule="auto"/>
                              <w:jc w:val="center"/>
                            </w:pPr>
                          </w:p>
                          <w:p w14:paraId="780A5E28" w14:textId="77777777" w:rsidR="00262DB7" w:rsidRPr="000D7B12" w:rsidRDefault="00262DB7" w:rsidP="00262DB7">
                            <w:pPr>
                              <w:pStyle w:val="Caption"/>
                              <w:spacing w:after="0"/>
                              <w:rPr>
                                <w:szCs w:val="22"/>
                              </w:rPr>
                            </w:pPr>
                          </w:p>
                          <w:p w14:paraId="40CB1526" w14:textId="667E7B33" w:rsidR="00262DB7" w:rsidRPr="000D7B12" w:rsidRDefault="00556D30" w:rsidP="00262DB7">
                            <w:pPr>
                              <w:pStyle w:val="Caption"/>
                              <w:spacing w:after="0"/>
                              <w:rPr>
                                <w:szCs w:val="22"/>
                              </w:rPr>
                            </w:pPr>
                            <w:r w:rsidRPr="000D7B12">
                              <w:rPr>
                                <w:szCs w:val="22"/>
                              </w:rPr>
                              <w:t xml:space="preserve"> </w:t>
                            </w:r>
                          </w:p>
                          <w:p w14:paraId="49F72CF1" w14:textId="77777777" w:rsidR="00262DB7" w:rsidRDefault="00262DB7" w:rsidP="00262DB7">
                            <w:pPr>
                              <w:keepNext/>
                              <w:spacing w:before="0" w:after="0" w:line="240" w:lineRule="auto"/>
                              <w:jc w:val="center"/>
                              <w:rPr>
                                <w:sz w:val="22"/>
                              </w:rPr>
                            </w:pPr>
                          </w:p>
                          <w:p w14:paraId="2A840719" w14:textId="77777777" w:rsidR="00262DB7" w:rsidRPr="000F382E" w:rsidRDefault="00262DB7" w:rsidP="00262DB7">
                            <w:pPr>
                              <w:keepNext/>
                              <w:spacing w:before="0" w:after="0" w:line="240" w:lineRule="auto"/>
                              <w:jc w:val="center"/>
                              <w:rPr>
                                <w:sz w:val="22"/>
                              </w:rPr>
                            </w:pPr>
                          </w:p>
                          <w:p w14:paraId="261112FD" w14:textId="77777777" w:rsidR="00262DB7" w:rsidRPr="00691EF3" w:rsidRDefault="00262DB7" w:rsidP="00262DB7">
                            <w:pPr>
                              <w:keepNext/>
                              <w:spacing w:before="0" w:after="0" w:line="240" w:lineRule="auto"/>
                              <w:jc w:val="center"/>
                              <w:rPr>
                                <w:sz w:val="22"/>
                              </w:rPr>
                            </w:pPr>
                          </w:p>
                          <w:p w14:paraId="781243A1" w14:textId="77777777" w:rsidR="00262DB7" w:rsidRPr="00691EF3" w:rsidRDefault="00262DB7" w:rsidP="00262DB7">
                            <w:pPr>
                              <w:pStyle w:val="Caption"/>
                              <w:spacing w:after="0"/>
                              <w:rPr>
                                <w:szCs w:val="22"/>
                              </w:rPr>
                            </w:pPr>
                          </w:p>
                          <w:p w14:paraId="6FB981E1" w14:textId="77777777" w:rsidR="00262DB7" w:rsidRPr="00691EF3" w:rsidRDefault="00262DB7" w:rsidP="00262DB7">
                            <w:pPr>
                              <w:pStyle w:val="Caption"/>
                              <w:spacing w:after="0"/>
                              <w:rPr>
                                <w:szCs w:val="22"/>
                              </w:rPr>
                            </w:pPr>
                            <w:r w:rsidRPr="00691EF3">
                              <w:rPr>
                                <w:szCs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0E27C" id="Text Box 373" o:spid="_x0000_s1039" type="#_x0000_t202" style="position:absolute;left:0;text-align:left;margin-left:0;margin-top:80.6pt;width:410.7pt;height:284.65pt;z-index:-25165820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" stroked="f">
                <v:textbox inset="1.44pt,1.44pt,1.44pt,1.44pt">
                  <w:txbxContent>
                    <w:p w14:paraId="112EA0DF" w14:textId="77777777" w:rsidR="00556D30" w:rsidRDefault="00262DB7" w:rsidP="00556D30">
                      <w:pPr>
                        <w:keepNext/>
                        <w:spacing w:before="0" w:after="0" w:line="240" w:lineRule="auto"/>
                        <w:jc w:val="center"/>
                      </w:pPr>
                      <w:r>
                        <w:rPr>
                          <w:noProof/>
                        </w:rPr>
                        <w:drawing>
                          <wp:inline distT="0" distB="0" distL="0" distR="0" wp14:anchorId="3AB88176" wp14:editId="534B54EC">
                            <wp:extent cx="5158804" cy="3041073"/>
                            <wp:effectExtent l="0" t="0" r="3810" b="6985"/>
                            <wp:docPr id="382" name="Picture 3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pic:nvPicPr>
                                  <pic:blipFill>
                                    <a:blip r:embed="rId86"/>
                                    <a:stretch>
                                      <a:fillRect/>
                                    </a:stretch>
                                  </pic:blipFill>
                                  <pic:spPr>
                                    <a:xfrm>
                                      <a:off x="0" y="0"/>
                                      <a:ext cx="5184120" cy="3055996"/>
                                    </a:xfrm>
                                    <a:prstGeom prst="rect">
                                      <a:avLst/>
                                    </a:prstGeom>
                                  </pic:spPr>
                                </pic:pic>
                              </a:graphicData>
                            </a:graphic>
                          </wp:inline>
                        </w:drawing>
                      </w:r>
                    </w:p>
                    <w:p w14:paraId="178B125F" w14:textId="77777777" w:rsidR="0094304A" w:rsidRDefault="0094304A" w:rsidP="0094304A">
                      <w:pPr>
                        <w:pStyle w:val="Caption"/>
                        <w:spacing w:after="0"/>
                      </w:pPr>
                    </w:p>
                    <w:p w14:paraId="44DE4275" w14:textId="2A788685" w:rsidR="00556D30" w:rsidRDefault="00556D30" w:rsidP="0094304A">
                      <w:pPr>
                        <w:pStyle w:val="Caption"/>
                        <w:spacing w:after="0"/>
                      </w:pPr>
                      <w:bookmarkStart w:id="94" w:name="_Ref116708599"/>
                      <w:bookmarkStart w:id="95" w:name="_Toc117082425"/>
                      <w:r>
                        <w:t>Figure 4.4.1.</w:t>
                      </w:r>
                      <w:fldSimple w:instr=" SEQ Figure_4.4.1. \* ARABIC ">
                        <w:r w:rsidR="000F3BB7">
                          <w:rPr>
                            <w:noProof/>
                          </w:rPr>
                          <w:t>2</w:t>
                        </w:r>
                      </w:fldSimple>
                      <w:bookmarkEnd w:id="94"/>
                      <w:r>
                        <w:t xml:space="preserve">. </w:t>
                      </w:r>
                      <w:r w:rsidRPr="00B321AB">
                        <w:t>Rasa output for all 70 intents after DIET source code modifications</w:t>
                      </w:r>
                      <w:bookmarkEnd w:id="95"/>
                    </w:p>
                    <w:p w14:paraId="7F8A4F1F" w14:textId="29D5FBEE" w:rsidR="00262DB7" w:rsidRDefault="00262DB7" w:rsidP="00262DB7">
                      <w:pPr>
                        <w:keepNext/>
                        <w:spacing w:before="0" w:after="0" w:line="240" w:lineRule="auto"/>
                        <w:jc w:val="center"/>
                      </w:pPr>
                    </w:p>
                    <w:p w14:paraId="780A5E28" w14:textId="77777777" w:rsidR="00262DB7" w:rsidRPr="000D7B12" w:rsidRDefault="00262DB7" w:rsidP="00262DB7">
                      <w:pPr>
                        <w:pStyle w:val="Caption"/>
                        <w:spacing w:after="0"/>
                        <w:rPr>
                          <w:szCs w:val="22"/>
                        </w:rPr>
                      </w:pPr>
                    </w:p>
                    <w:p w14:paraId="40CB1526" w14:textId="667E7B33" w:rsidR="00262DB7" w:rsidRPr="000D7B12" w:rsidRDefault="00556D30" w:rsidP="00262DB7">
                      <w:pPr>
                        <w:pStyle w:val="Caption"/>
                        <w:spacing w:after="0"/>
                        <w:rPr>
                          <w:szCs w:val="22"/>
                        </w:rPr>
                      </w:pPr>
                      <w:r w:rsidRPr="000D7B12">
                        <w:rPr>
                          <w:szCs w:val="22"/>
                        </w:rPr>
                        <w:t xml:space="preserve"> </w:t>
                      </w:r>
                    </w:p>
                    <w:p w14:paraId="49F72CF1" w14:textId="77777777" w:rsidR="00262DB7" w:rsidRDefault="00262DB7" w:rsidP="00262DB7">
                      <w:pPr>
                        <w:keepNext/>
                        <w:spacing w:before="0" w:after="0" w:line="240" w:lineRule="auto"/>
                        <w:jc w:val="center"/>
                        <w:rPr>
                          <w:sz w:val="22"/>
                        </w:rPr>
                      </w:pPr>
                    </w:p>
                    <w:p w14:paraId="2A840719" w14:textId="77777777" w:rsidR="00262DB7" w:rsidRPr="000F382E" w:rsidRDefault="00262DB7" w:rsidP="00262DB7">
                      <w:pPr>
                        <w:keepNext/>
                        <w:spacing w:before="0" w:after="0" w:line="240" w:lineRule="auto"/>
                        <w:jc w:val="center"/>
                        <w:rPr>
                          <w:sz w:val="22"/>
                        </w:rPr>
                      </w:pPr>
                    </w:p>
                    <w:p w14:paraId="261112FD" w14:textId="77777777" w:rsidR="00262DB7" w:rsidRPr="00691EF3" w:rsidRDefault="00262DB7" w:rsidP="00262DB7">
                      <w:pPr>
                        <w:keepNext/>
                        <w:spacing w:before="0" w:after="0" w:line="240" w:lineRule="auto"/>
                        <w:jc w:val="center"/>
                        <w:rPr>
                          <w:sz w:val="22"/>
                        </w:rPr>
                      </w:pPr>
                    </w:p>
                    <w:p w14:paraId="781243A1" w14:textId="77777777" w:rsidR="00262DB7" w:rsidRPr="00691EF3" w:rsidRDefault="00262DB7" w:rsidP="00262DB7">
                      <w:pPr>
                        <w:pStyle w:val="Caption"/>
                        <w:spacing w:after="0"/>
                        <w:rPr>
                          <w:szCs w:val="22"/>
                        </w:rPr>
                      </w:pPr>
                    </w:p>
                    <w:p w14:paraId="6FB981E1" w14:textId="77777777" w:rsidR="00262DB7" w:rsidRPr="00691EF3" w:rsidRDefault="00262DB7" w:rsidP="00262DB7">
                      <w:pPr>
                        <w:pStyle w:val="Caption"/>
                        <w:spacing w:after="0"/>
                        <w:rPr>
                          <w:szCs w:val="22"/>
                        </w:rPr>
                      </w:pPr>
                      <w:r w:rsidRPr="00691EF3">
                        <w:rPr>
                          <w:szCs w:val="22"/>
                        </w:rPr>
                        <w:t xml:space="preserve"> </w:t>
                      </w:r>
                    </w:p>
                  </w:txbxContent>
                </v:textbox>
                <w10:wrap type="topAndBottom" anchorx="margin" anchory="margin"/>
              </v:shape>
            </w:pict>
          </mc:Fallback>
        </mc:AlternateContent>
      </w:r>
      <w:r w:rsidR="00204C5A">
        <w:rPr>
          <w:noProof/>
        </w:rPr>
        <mc:AlternateContent>
          <mc:Choice Requires="wps">
            <w:drawing>
              <wp:anchor distT="0" distB="0" distL="114300" distR="114300" simplePos="0" relativeHeight="251658279" behindDoc="1" locked="0" layoutInCell="1" allowOverlap="1" wp14:anchorId="691E5ED9" wp14:editId="4712416C">
                <wp:simplePos x="0" y="0"/>
                <wp:positionH relativeFrom="margin">
                  <wp:posOffset>1039</wp:posOffset>
                </wp:positionH>
                <wp:positionV relativeFrom="margin">
                  <wp:posOffset>4720994</wp:posOffset>
                </wp:positionV>
                <wp:extent cx="5215890" cy="3615055"/>
                <wp:effectExtent l="0" t="0" r="3810" b="4445"/>
                <wp:wrapTopAndBottom/>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15055"/>
                        </a:xfrm>
                        <a:prstGeom prst="rect">
                          <a:avLst/>
                        </a:prstGeom>
                        <a:solidFill>
                          <a:srgbClr val="FFFFFF"/>
                        </a:solidFill>
                        <a:ln w="9525">
                          <a:noFill/>
                          <a:miter lim="800000"/>
                          <a:headEnd/>
                          <a:tailEnd/>
                        </a:ln>
                      </wps:spPr>
                      <wps:txbx>
                        <w:txbxContent>
                          <w:p w14:paraId="0E905054" w14:textId="77777777" w:rsidR="000F3BB7" w:rsidRDefault="000F3BB7" w:rsidP="000F3BB7">
                            <w:pPr>
                              <w:keepNext/>
                              <w:spacing w:before="0" w:after="0" w:line="240" w:lineRule="auto"/>
                              <w:jc w:val="center"/>
                            </w:pPr>
                            <w:r>
                              <w:rPr>
                                <w:noProof/>
                              </w:rPr>
                              <w:drawing>
                                <wp:inline distT="0" distB="0" distL="0" distR="0" wp14:anchorId="7E4DB956" wp14:editId="06CC0CFC">
                                  <wp:extent cx="5170170" cy="3041015"/>
                                  <wp:effectExtent l="0" t="0" r="0" b="6985"/>
                                  <wp:docPr id="381" name="Picture 3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Picture 379" descr="Text&#10;&#10;Description automatically generated"/>
                                          <pic:cNvPicPr/>
                                        </pic:nvPicPr>
                                        <pic:blipFill>
                                          <a:blip r:embed="rId87"/>
                                          <a:stretch>
                                            <a:fillRect/>
                                          </a:stretch>
                                        </pic:blipFill>
                                        <pic:spPr>
                                          <a:xfrm>
                                            <a:off x="0" y="0"/>
                                            <a:ext cx="5170170" cy="3041015"/>
                                          </a:xfrm>
                                          <a:prstGeom prst="rect">
                                            <a:avLst/>
                                          </a:prstGeom>
                                        </pic:spPr>
                                      </pic:pic>
                                    </a:graphicData>
                                  </a:graphic>
                                </wp:inline>
                              </w:drawing>
                            </w:r>
                          </w:p>
                          <w:p w14:paraId="165DEC61" w14:textId="77777777" w:rsidR="00157206" w:rsidRDefault="00157206" w:rsidP="00157206">
                            <w:pPr>
                              <w:pStyle w:val="Caption"/>
                              <w:spacing w:after="0"/>
                            </w:pPr>
                          </w:p>
                          <w:p w14:paraId="51666C6C" w14:textId="6BA50926" w:rsidR="000F3BB7" w:rsidRDefault="000F3BB7" w:rsidP="00157206">
                            <w:pPr>
                              <w:pStyle w:val="Caption"/>
                              <w:spacing w:after="0"/>
                            </w:pPr>
                            <w:bookmarkStart w:id="73" w:name="_Ref116728052"/>
                            <w:bookmarkStart w:id="74" w:name="_Toc117082426"/>
                            <w:r>
                              <w:t>Figure 4.4.1.</w:t>
                            </w:r>
                            <w:r w:rsidR="00CF4633">
                              <w:fldChar w:fldCharType="begin"/>
                            </w:r>
                            <w:r w:rsidR="00CF4633">
                              <w:instrText xml:space="preserve"> SEQ Figure_4.4.1. \* ARABIC </w:instrText>
                            </w:r>
                            <w:r w:rsidR="00CF4633">
                              <w:fldChar w:fldCharType="separate"/>
                            </w:r>
                            <w:r>
                              <w:rPr>
                                <w:noProof/>
                              </w:rPr>
                              <w:t>3</w:t>
                            </w:r>
                            <w:r w:rsidR="00CF4633">
                              <w:rPr>
                                <w:noProof/>
                              </w:rPr>
                              <w:fldChar w:fldCharType="end"/>
                            </w:r>
                            <w:bookmarkEnd w:id="73"/>
                            <w:r>
                              <w:t>.</w:t>
                            </w:r>
                            <w:r w:rsidR="000749FF">
                              <w:t xml:space="preserve"> DIET classifier source code changes </w:t>
                            </w:r>
                            <w:r w:rsidR="00C177B8">
                              <w:t>(</w:t>
                            </w:r>
                            <w:r w:rsidR="000749FF">
                              <w:t>line 956</w:t>
                            </w:r>
                            <w:r w:rsidR="00C177B8">
                              <w:t xml:space="preserve"> </w:t>
                            </w:r>
                            <w:proofErr w:type="gramStart"/>
                            <w:r w:rsidR="00C177B8">
                              <w:t>was commented</w:t>
                            </w:r>
                            <w:proofErr w:type="gramEnd"/>
                            <w:r w:rsidR="00C177B8">
                              <w:t>)</w:t>
                            </w:r>
                            <w:bookmarkEnd w:id="74"/>
                          </w:p>
                          <w:p w14:paraId="200301FD" w14:textId="243E8C12" w:rsidR="000F3BB7" w:rsidRDefault="000F3BB7" w:rsidP="000F3BB7">
                            <w:pPr>
                              <w:keepNext/>
                              <w:spacing w:before="0" w:after="0" w:line="240" w:lineRule="auto"/>
                              <w:jc w:val="center"/>
                            </w:pPr>
                          </w:p>
                          <w:p w14:paraId="2E700554" w14:textId="77777777" w:rsidR="000F3BB7" w:rsidRPr="007A726C" w:rsidRDefault="000F3BB7" w:rsidP="000F3BB7">
                            <w:pPr>
                              <w:spacing w:before="0" w:after="0"/>
                              <w:jc w:val="center"/>
                              <w:rPr>
                                <w:sz w:val="22"/>
                              </w:rPr>
                            </w:pPr>
                          </w:p>
                          <w:p w14:paraId="1A8926C2" w14:textId="77777777" w:rsidR="000F3BB7" w:rsidRPr="007A726C" w:rsidRDefault="000F3BB7" w:rsidP="000F3BB7">
                            <w:pPr>
                              <w:spacing w:before="0" w:after="0"/>
                              <w:jc w:val="center"/>
                              <w:rPr>
                                <w:sz w:val="22"/>
                              </w:rPr>
                            </w:pPr>
                          </w:p>
                          <w:p w14:paraId="1AA09FA5" w14:textId="77777777" w:rsidR="000F3BB7" w:rsidRPr="007A726C" w:rsidRDefault="000F3BB7" w:rsidP="000F3BB7">
                            <w:pPr>
                              <w:keepNext/>
                              <w:spacing w:before="0" w:after="0" w:line="240" w:lineRule="auto"/>
                              <w:jc w:val="center"/>
                              <w:rPr>
                                <w:sz w:val="22"/>
                              </w:rPr>
                            </w:pPr>
                          </w:p>
                          <w:p w14:paraId="1F193524" w14:textId="77777777" w:rsidR="000F3BB7" w:rsidRPr="000D7B12" w:rsidRDefault="000F3BB7" w:rsidP="000F3BB7">
                            <w:pPr>
                              <w:spacing w:after="0"/>
                              <w:rPr>
                                <w:sz w:val="22"/>
                              </w:rPr>
                            </w:pPr>
                          </w:p>
                          <w:p w14:paraId="25186266" w14:textId="77777777" w:rsidR="000F3BB7" w:rsidRPr="000D7B12" w:rsidRDefault="000F3BB7" w:rsidP="000F3BB7">
                            <w:pPr>
                              <w:spacing w:after="0"/>
                              <w:jc w:val="center"/>
                              <w:rPr>
                                <w:sz w:val="22"/>
                              </w:rPr>
                            </w:pPr>
                            <w:r w:rsidRPr="000D7B12">
                              <w:t xml:space="preserve"> </w:t>
                            </w:r>
                          </w:p>
                          <w:p w14:paraId="33839F00" w14:textId="77777777" w:rsidR="000F3BB7" w:rsidRDefault="000F3BB7" w:rsidP="000F3BB7">
                            <w:pPr>
                              <w:keepNext/>
                              <w:spacing w:before="0" w:after="0" w:line="240" w:lineRule="auto"/>
                              <w:jc w:val="center"/>
                              <w:rPr>
                                <w:sz w:val="22"/>
                              </w:rPr>
                            </w:pPr>
                          </w:p>
                          <w:p w14:paraId="5B778277" w14:textId="77777777" w:rsidR="000F3BB7" w:rsidRPr="000F382E" w:rsidRDefault="000F3BB7" w:rsidP="000F3BB7">
                            <w:pPr>
                              <w:keepNext/>
                              <w:spacing w:before="0" w:after="0" w:line="240" w:lineRule="auto"/>
                              <w:jc w:val="center"/>
                              <w:rPr>
                                <w:sz w:val="22"/>
                              </w:rPr>
                            </w:pPr>
                          </w:p>
                          <w:p w14:paraId="12D4E34E" w14:textId="77777777" w:rsidR="000F3BB7" w:rsidRPr="00691EF3" w:rsidRDefault="000F3BB7" w:rsidP="000F3BB7">
                            <w:pPr>
                              <w:keepNext/>
                              <w:spacing w:before="0" w:after="0" w:line="240" w:lineRule="auto"/>
                              <w:jc w:val="center"/>
                              <w:rPr>
                                <w:sz w:val="22"/>
                              </w:rPr>
                            </w:pPr>
                          </w:p>
                          <w:p w14:paraId="0C20D32C" w14:textId="77777777" w:rsidR="000F3BB7" w:rsidRPr="00691EF3" w:rsidRDefault="000F3BB7" w:rsidP="000F3BB7">
                            <w:pPr>
                              <w:spacing w:after="0" w:line="240" w:lineRule="auto"/>
                              <w:rPr>
                                <w:sz w:val="22"/>
                              </w:rPr>
                            </w:pPr>
                          </w:p>
                          <w:p w14:paraId="6251FC6C" w14:textId="77777777" w:rsidR="000F3BB7" w:rsidRPr="00691EF3" w:rsidRDefault="000F3BB7" w:rsidP="000F3BB7">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E5ED9" id="Text Box 375" o:spid="_x0000_s1040" type="#_x0000_t202" style="position:absolute;left:0;text-align:left;margin-left:.1pt;margin-top:371.75pt;width:410.7pt;height:284.65pt;z-index:-25165820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" stroked="f">
                <v:textbox inset="1.44pt,1.44pt,1.44pt,1.44pt">
                  <w:txbxContent>
                    <w:p w14:paraId="0E905054" w14:textId="77777777" w:rsidR="000F3BB7" w:rsidRDefault="000F3BB7" w:rsidP="000F3BB7">
                      <w:pPr>
                        <w:keepNext/>
                        <w:spacing w:before="0" w:after="0" w:line="240" w:lineRule="auto"/>
                        <w:jc w:val="center"/>
                      </w:pPr>
                      <w:r>
                        <w:rPr>
                          <w:noProof/>
                        </w:rPr>
                        <w:drawing>
                          <wp:inline distT="0" distB="0" distL="0" distR="0" wp14:anchorId="7E4DB956" wp14:editId="06CC0CFC">
                            <wp:extent cx="5170170" cy="3041015"/>
                            <wp:effectExtent l="0" t="0" r="0" b="6985"/>
                            <wp:docPr id="381" name="Picture 3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Picture 379" descr="Text&#10;&#10;Description automatically generated"/>
                                    <pic:cNvPicPr/>
                                  </pic:nvPicPr>
                                  <pic:blipFill>
                                    <a:blip r:embed="rId88"/>
                                    <a:stretch>
                                      <a:fillRect/>
                                    </a:stretch>
                                  </pic:blipFill>
                                  <pic:spPr>
                                    <a:xfrm>
                                      <a:off x="0" y="0"/>
                                      <a:ext cx="5170170" cy="3041015"/>
                                    </a:xfrm>
                                    <a:prstGeom prst="rect">
                                      <a:avLst/>
                                    </a:prstGeom>
                                  </pic:spPr>
                                </pic:pic>
                              </a:graphicData>
                            </a:graphic>
                          </wp:inline>
                        </w:drawing>
                      </w:r>
                    </w:p>
                    <w:p w14:paraId="165DEC61" w14:textId="77777777" w:rsidR="00157206" w:rsidRDefault="00157206" w:rsidP="00157206">
                      <w:pPr>
                        <w:pStyle w:val="Caption"/>
                        <w:spacing w:after="0"/>
                      </w:pPr>
                    </w:p>
                    <w:p w14:paraId="51666C6C" w14:textId="6BA50926" w:rsidR="000F3BB7" w:rsidRDefault="000F3BB7" w:rsidP="00157206">
                      <w:pPr>
                        <w:pStyle w:val="Caption"/>
                        <w:spacing w:after="0"/>
                      </w:pPr>
                      <w:bookmarkStart w:id="98" w:name="_Ref116728052"/>
                      <w:bookmarkStart w:id="99" w:name="_Toc117082426"/>
                      <w:r>
                        <w:t>Figure 4.4.1.</w:t>
                      </w:r>
                      <w:fldSimple w:instr=" SEQ Figure_4.4.1. \* ARABIC ">
                        <w:r>
                          <w:rPr>
                            <w:noProof/>
                          </w:rPr>
                          <w:t>3</w:t>
                        </w:r>
                      </w:fldSimple>
                      <w:bookmarkEnd w:id="98"/>
                      <w:r>
                        <w:t>.</w:t>
                      </w:r>
                      <w:r w:rsidR="000749FF">
                        <w:t xml:space="preserve"> DIET classifier source code changes </w:t>
                      </w:r>
                      <w:r w:rsidR="00C177B8">
                        <w:t>(</w:t>
                      </w:r>
                      <w:r w:rsidR="000749FF">
                        <w:t>line 956</w:t>
                      </w:r>
                      <w:r w:rsidR="00C177B8">
                        <w:t xml:space="preserve"> </w:t>
                      </w:r>
                      <w:proofErr w:type="gramStart"/>
                      <w:r w:rsidR="00C177B8">
                        <w:t>was commented</w:t>
                      </w:r>
                      <w:proofErr w:type="gramEnd"/>
                      <w:r w:rsidR="00C177B8">
                        <w:t>)</w:t>
                      </w:r>
                      <w:bookmarkEnd w:id="99"/>
                    </w:p>
                    <w:p w14:paraId="200301FD" w14:textId="243E8C12" w:rsidR="000F3BB7" w:rsidRDefault="000F3BB7" w:rsidP="000F3BB7">
                      <w:pPr>
                        <w:keepNext/>
                        <w:spacing w:before="0" w:after="0" w:line="240" w:lineRule="auto"/>
                        <w:jc w:val="center"/>
                      </w:pPr>
                    </w:p>
                    <w:p w14:paraId="2E700554" w14:textId="77777777" w:rsidR="000F3BB7" w:rsidRPr="007A726C" w:rsidRDefault="000F3BB7" w:rsidP="000F3BB7">
                      <w:pPr>
                        <w:spacing w:before="0" w:after="0"/>
                        <w:jc w:val="center"/>
                        <w:rPr>
                          <w:sz w:val="22"/>
                        </w:rPr>
                      </w:pPr>
                    </w:p>
                    <w:p w14:paraId="1A8926C2" w14:textId="77777777" w:rsidR="000F3BB7" w:rsidRPr="007A726C" w:rsidRDefault="000F3BB7" w:rsidP="000F3BB7">
                      <w:pPr>
                        <w:spacing w:before="0" w:after="0"/>
                        <w:jc w:val="center"/>
                        <w:rPr>
                          <w:sz w:val="22"/>
                        </w:rPr>
                      </w:pPr>
                    </w:p>
                    <w:p w14:paraId="1AA09FA5" w14:textId="77777777" w:rsidR="000F3BB7" w:rsidRPr="007A726C" w:rsidRDefault="000F3BB7" w:rsidP="000F3BB7">
                      <w:pPr>
                        <w:keepNext/>
                        <w:spacing w:before="0" w:after="0" w:line="240" w:lineRule="auto"/>
                        <w:jc w:val="center"/>
                        <w:rPr>
                          <w:sz w:val="22"/>
                        </w:rPr>
                      </w:pPr>
                    </w:p>
                    <w:p w14:paraId="1F193524" w14:textId="77777777" w:rsidR="000F3BB7" w:rsidRPr="000D7B12" w:rsidRDefault="000F3BB7" w:rsidP="000F3BB7">
                      <w:pPr>
                        <w:spacing w:after="0"/>
                        <w:rPr>
                          <w:sz w:val="22"/>
                        </w:rPr>
                      </w:pPr>
                    </w:p>
                    <w:p w14:paraId="25186266" w14:textId="77777777" w:rsidR="000F3BB7" w:rsidRPr="000D7B12" w:rsidRDefault="000F3BB7" w:rsidP="000F3BB7">
                      <w:pPr>
                        <w:spacing w:after="0"/>
                        <w:jc w:val="center"/>
                        <w:rPr>
                          <w:sz w:val="22"/>
                        </w:rPr>
                      </w:pPr>
                      <w:r w:rsidRPr="000D7B12">
                        <w:t xml:space="preserve"> </w:t>
                      </w:r>
                    </w:p>
                    <w:p w14:paraId="33839F00" w14:textId="77777777" w:rsidR="000F3BB7" w:rsidRDefault="000F3BB7" w:rsidP="000F3BB7">
                      <w:pPr>
                        <w:keepNext/>
                        <w:spacing w:before="0" w:after="0" w:line="240" w:lineRule="auto"/>
                        <w:jc w:val="center"/>
                        <w:rPr>
                          <w:sz w:val="22"/>
                        </w:rPr>
                      </w:pPr>
                    </w:p>
                    <w:p w14:paraId="5B778277" w14:textId="77777777" w:rsidR="000F3BB7" w:rsidRPr="000F382E" w:rsidRDefault="000F3BB7" w:rsidP="000F3BB7">
                      <w:pPr>
                        <w:keepNext/>
                        <w:spacing w:before="0" w:after="0" w:line="240" w:lineRule="auto"/>
                        <w:jc w:val="center"/>
                        <w:rPr>
                          <w:sz w:val="22"/>
                        </w:rPr>
                      </w:pPr>
                    </w:p>
                    <w:p w14:paraId="12D4E34E" w14:textId="77777777" w:rsidR="000F3BB7" w:rsidRPr="00691EF3" w:rsidRDefault="000F3BB7" w:rsidP="000F3BB7">
                      <w:pPr>
                        <w:keepNext/>
                        <w:spacing w:before="0" w:after="0" w:line="240" w:lineRule="auto"/>
                        <w:jc w:val="center"/>
                        <w:rPr>
                          <w:sz w:val="22"/>
                        </w:rPr>
                      </w:pPr>
                    </w:p>
                    <w:p w14:paraId="0C20D32C" w14:textId="77777777" w:rsidR="000F3BB7" w:rsidRPr="00691EF3" w:rsidRDefault="000F3BB7" w:rsidP="000F3BB7">
                      <w:pPr>
                        <w:spacing w:after="0" w:line="240" w:lineRule="auto"/>
                        <w:rPr>
                          <w:sz w:val="22"/>
                        </w:rPr>
                      </w:pPr>
                    </w:p>
                    <w:p w14:paraId="6251FC6C" w14:textId="77777777" w:rsidR="000F3BB7" w:rsidRPr="00691EF3" w:rsidRDefault="000F3BB7" w:rsidP="000F3BB7">
                      <w:pPr>
                        <w:spacing w:after="0" w:line="240" w:lineRule="auto"/>
                        <w:rPr>
                          <w:sz w:val="22"/>
                        </w:rPr>
                      </w:pPr>
                      <w:r w:rsidRPr="00691EF3">
                        <w:rPr>
                          <w:sz w:val="22"/>
                        </w:rPr>
                        <w:t xml:space="preserve"> </w:t>
                      </w:r>
                    </w:p>
                  </w:txbxContent>
                </v:textbox>
                <w10:wrap type="topAndBottom" anchorx="margin" anchory="margin"/>
              </v:shape>
            </w:pict>
          </mc:Fallback>
        </mc:AlternateContent>
      </w:r>
      <w:r w:rsidR="00CD4038">
        <w:t xml:space="preserve">Rasa </w:t>
      </w:r>
      <w:r w:rsidR="004773BC" w:rsidRPr="004773BC">
        <w:t>DIET classifier</w:t>
      </w:r>
      <w:r w:rsidR="008D37B4">
        <w:t>.</w:t>
      </w:r>
    </w:p>
    <w:p w14:paraId="0031852E" w14:textId="284F1B6F" w:rsidR="00CD3BD4" w:rsidRDefault="00E5502B" w:rsidP="003C6C5E">
      <w:pPr>
        <w:pStyle w:val="Heading3"/>
        <w:numPr>
          <w:ilvl w:val="2"/>
          <w:numId w:val="1"/>
        </w:numPr>
        <w:spacing w:before="0" w:after="240" w:line="360" w:lineRule="auto"/>
      </w:pPr>
      <w:bookmarkStart w:id="75" w:name="_Ref116707782"/>
      <w:bookmarkStart w:id="76" w:name="_Toc117094348"/>
      <w:r>
        <w:lastRenderedPageBreak/>
        <w:t>Calculating global feature importance</w:t>
      </w:r>
      <w:bookmarkEnd w:id="75"/>
      <w:bookmarkEnd w:id="76"/>
    </w:p>
    <w:p w14:paraId="280BBF12" w14:textId="4899A505" w:rsidR="0003270E" w:rsidRDefault="00736841" w:rsidP="00D67736">
      <w:pPr>
        <w:spacing w:before="0" w:line="360" w:lineRule="auto"/>
        <w:ind w:firstLine="360"/>
      </w:pPr>
      <w:r>
        <w:rPr>
          <w:noProof/>
        </w:rPr>
        <mc:AlternateContent>
          <mc:Choice Requires="wps">
            <w:drawing>
              <wp:anchor distT="0" distB="0" distL="114300" distR="114300" simplePos="0" relativeHeight="251658280" behindDoc="1" locked="0" layoutInCell="1" allowOverlap="1" wp14:anchorId="47753909" wp14:editId="3926F3D3">
                <wp:simplePos x="0" y="0"/>
                <wp:positionH relativeFrom="margin">
                  <wp:align>right</wp:align>
                </wp:positionH>
                <wp:positionV relativeFrom="margin">
                  <wp:posOffset>4791710</wp:posOffset>
                </wp:positionV>
                <wp:extent cx="5215890" cy="655320"/>
                <wp:effectExtent l="0" t="0" r="3810" b="0"/>
                <wp:wrapTopAndBottom/>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55320"/>
                        </a:xfrm>
                        <a:prstGeom prst="rect">
                          <a:avLst/>
                        </a:prstGeom>
                        <a:solidFill>
                          <a:srgbClr val="FFFFFF"/>
                        </a:solidFill>
                        <a:ln w="9525">
                          <a:noFill/>
                          <a:miter lim="800000"/>
                          <a:headEnd/>
                          <a:tailEnd/>
                        </a:ln>
                      </wps:spPr>
                      <wps:txbx>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247"/>
                              <w:gridCol w:w="496"/>
                            </w:tblGrid>
                            <w:tr w:rsidR="004F74AC" w14:paraId="0AC55FE9" w14:textId="77777777" w:rsidTr="00525B25">
                              <w:tc>
                                <w:tcPr>
                                  <w:tcW w:w="445" w:type="dxa"/>
                                  <w:vAlign w:val="center"/>
                                </w:tcPr>
                                <w:p w14:paraId="3A7C5FD5" w14:textId="77777777" w:rsidR="004F74AC" w:rsidRDefault="004F74AC" w:rsidP="004F74AC">
                                  <w:pPr>
                                    <w:spacing w:before="0" w:after="0"/>
                                    <w:jc w:val="center"/>
                                  </w:pPr>
                                </w:p>
                              </w:tc>
                              <w:tc>
                                <w:tcPr>
                                  <w:tcW w:w="7290" w:type="dxa"/>
                                  <w:vAlign w:val="center"/>
                                </w:tcPr>
                                <w:p w14:paraId="50752ED1" w14:textId="424FD4AD" w:rsidR="004F74AC" w:rsidRDefault="004F74AC" w:rsidP="004F74AC">
                                  <w:pPr>
                                    <w:spacing w:before="0" w:after="0"/>
                                    <w:jc w:val="center"/>
                                  </w:pPr>
                                  <m:oMathPara>
                                    <m:oMath>
                                      <m:r>
                                        <w:rPr>
                                          <w:rFonts w:ascii="Cambria Math" w:hAnsi="Cambria Math"/>
                                        </w:rPr>
                                        <m:t xml:space="preserve">global feature importance of feature f=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c</m:t>
                                          </m:r>
                                        </m:e>
                                      </m:nary>
                                    </m:oMath>
                                  </m:oMathPara>
                                </w:p>
                              </w:tc>
                              <w:tc>
                                <w:tcPr>
                                  <w:tcW w:w="450" w:type="dxa"/>
                                  <w:vAlign w:val="center"/>
                                </w:tcPr>
                                <w:p w14:paraId="3A91E9DC" w14:textId="646841E1" w:rsidR="004F74AC" w:rsidRDefault="004F74AC" w:rsidP="004F74AC">
                                  <w:pPr>
                                    <w:spacing w:before="0" w:after="0"/>
                                    <w:jc w:val="center"/>
                                  </w:pPr>
                                  <w:r>
                                    <w:t>(</w:t>
                                  </w:r>
                                  <w:r w:rsidR="00CF4633">
                                    <w:fldChar w:fldCharType="begin"/>
                                  </w:r>
                                  <w:r w:rsidR="00CF4633">
                                    <w:instrText xml:space="preserve"> SEQ Eq \* MERGEFORMAT </w:instrText>
                                  </w:r>
                                  <w:r w:rsidR="00CF4633">
                                    <w:fldChar w:fldCharType="separate"/>
                                  </w:r>
                                  <w:r w:rsidR="000B5B4E">
                                    <w:rPr>
                                      <w:noProof/>
                                    </w:rPr>
                                    <w:t>1</w:t>
                                  </w:r>
                                  <w:r w:rsidR="00CF4633">
                                    <w:rPr>
                                      <w:noProof/>
                                    </w:rPr>
                                    <w:fldChar w:fldCharType="end"/>
                                  </w:r>
                                  <w:r>
                                    <w:t>)</w:t>
                                  </w:r>
                                </w:p>
                              </w:tc>
                            </w:tr>
                          </w:tbl>
                          <w:p w14:paraId="20EC7795" w14:textId="31A48464" w:rsidR="004F74AC" w:rsidRPr="00691EF3" w:rsidRDefault="004F74AC" w:rsidP="004F74AC">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753909" id="Text Box 390" o:spid="_x0000_s1041" type="#_x0000_t202" style="position:absolute;left:0;text-align:left;margin-left:359.5pt;margin-top:377.3pt;width:410.7pt;height:51.6pt;z-index:-25165820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" stroked="f">
                <v:textbox inset="1.44pt,1.44pt,1.44pt,1.44pt">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247"/>
                        <w:gridCol w:w="496"/>
                      </w:tblGrid>
                      <w:tr w:rsidR="004F74AC" w14:paraId="0AC55FE9" w14:textId="77777777" w:rsidTr="00525B25">
                        <w:tc>
                          <w:tcPr>
                            <w:tcW w:w="445" w:type="dxa"/>
                            <w:vAlign w:val="center"/>
                          </w:tcPr>
                          <w:p w14:paraId="3A7C5FD5" w14:textId="77777777" w:rsidR="004F74AC" w:rsidRDefault="004F74AC" w:rsidP="004F74AC">
                            <w:pPr>
                              <w:spacing w:before="0" w:after="0"/>
                              <w:jc w:val="center"/>
                            </w:pPr>
                          </w:p>
                        </w:tc>
                        <w:tc>
                          <w:tcPr>
                            <w:tcW w:w="7290" w:type="dxa"/>
                            <w:vAlign w:val="center"/>
                          </w:tcPr>
                          <w:p w14:paraId="50752ED1" w14:textId="424FD4AD" w:rsidR="004F74AC" w:rsidRDefault="004F74AC" w:rsidP="004F74AC">
                            <w:pPr>
                              <w:spacing w:before="0" w:after="0"/>
                              <w:jc w:val="center"/>
                            </w:pPr>
                            <m:oMathPara>
                              <m:oMath>
                                <m:r>
                                  <w:rPr>
                                    <w:rFonts w:ascii="Cambria Math" w:hAnsi="Cambria Math"/>
                                  </w:rPr>
                                  <m:t xml:space="preserve">global feature importance of feature f=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c</m:t>
                                    </m:r>
                                  </m:e>
                                </m:nary>
                              </m:oMath>
                            </m:oMathPara>
                          </w:p>
                        </w:tc>
                        <w:tc>
                          <w:tcPr>
                            <w:tcW w:w="450" w:type="dxa"/>
                            <w:vAlign w:val="center"/>
                          </w:tcPr>
                          <w:p w14:paraId="3A91E9DC" w14:textId="646841E1" w:rsidR="004F74AC" w:rsidRDefault="004F74AC" w:rsidP="004F74AC">
                            <w:pPr>
                              <w:spacing w:before="0" w:after="0"/>
                              <w:jc w:val="center"/>
                            </w:pPr>
                            <w:r>
                              <w:t>(</w:t>
                            </w:r>
                            <w:r w:rsidR="00CF4633">
                              <w:fldChar w:fldCharType="begin"/>
                            </w:r>
                            <w:r w:rsidR="00CF4633">
                              <w:instrText xml:space="preserve"> SEQ Eq \* MERGEFORMAT </w:instrText>
                            </w:r>
                            <w:r w:rsidR="00CF4633">
                              <w:fldChar w:fldCharType="separate"/>
                            </w:r>
                            <w:r w:rsidR="000B5B4E">
                              <w:rPr>
                                <w:noProof/>
                              </w:rPr>
                              <w:t>1</w:t>
                            </w:r>
                            <w:r w:rsidR="00CF4633">
                              <w:rPr>
                                <w:noProof/>
                              </w:rPr>
                              <w:fldChar w:fldCharType="end"/>
                            </w:r>
                            <w:r>
                              <w:t>)</w:t>
                            </w:r>
                          </w:p>
                        </w:tc>
                      </w:tr>
                    </w:tbl>
                    <w:p w14:paraId="20EC7795" w14:textId="31A48464" w:rsidR="004F74AC" w:rsidRPr="00691EF3" w:rsidRDefault="004F74AC" w:rsidP="004F74AC">
                      <w:pPr>
                        <w:spacing w:after="0" w:line="240" w:lineRule="auto"/>
                        <w:rPr>
                          <w:sz w:val="22"/>
                        </w:rPr>
                      </w:pPr>
                    </w:p>
                  </w:txbxContent>
                </v:textbox>
                <w10:wrap type="topAndBottom" anchorx="margin" anchory="margin"/>
              </v:shape>
            </w:pict>
          </mc:Fallback>
        </mc:AlternateContent>
      </w:r>
      <w:r w:rsidR="002B41A3">
        <w:rPr>
          <w:noProof/>
        </w:rPr>
        <mc:AlternateContent>
          <mc:Choice Requires="wps">
            <w:drawing>
              <wp:anchor distT="0" distB="0" distL="114300" distR="114300" simplePos="0" relativeHeight="251658281" behindDoc="1" locked="0" layoutInCell="1" allowOverlap="1" wp14:anchorId="234FF71D" wp14:editId="1524A4E6">
                <wp:simplePos x="0" y="0"/>
                <wp:positionH relativeFrom="margin">
                  <wp:align>right</wp:align>
                </wp:positionH>
                <wp:positionV relativeFrom="margin">
                  <wp:posOffset>5619750</wp:posOffset>
                </wp:positionV>
                <wp:extent cx="5215890" cy="2729865"/>
                <wp:effectExtent l="0" t="0" r="3810" b="0"/>
                <wp:wrapTopAndBottom/>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729865"/>
                        </a:xfrm>
                        <a:prstGeom prst="rect">
                          <a:avLst/>
                        </a:prstGeom>
                        <a:solidFill>
                          <a:srgbClr val="FFFFFF"/>
                        </a:solidFill>
                        <a:ln w="9525">
                          <a:noFill/>
                          <a:miter lim="800000"/>
                          <a:headEnd/>
                          <a:tailEnd/>
                        </a:ln>
                      </wps:spPr>
                      <wps:txbx>
                        <w:txbxContent>
                          <w:p w14:paraId="19738D2B" w14:textId="77777777" w:rsidR="0003270E" w:rsidRDefault="0003270E" w:rsidP="0003270E">
                            <w:pPr>
                              <w:keepNext/>
                              <w:spacing w:before="0" w:after="0" w:line="240" w:lineRule="auto"/>
                              <w:jc w:val="center"/>
                            </w:pPr>
                            <w:r w:rsidRPr="00F960BE">
                              <w:rPr>
                                <w:noProof/>
                              </w:rPr>
                              <w:drawing>
                                <wp:inline distT="0" distB="0" distL="0" distR="0" wp14:anchorId="153EF989" wp14:editId="2BF7BE1C">
                                  <wp:extent cx="5170170" cy="2295525"/>
                                  <wp:effectExtent l="0" t="0" r="0" b="9525"/>
                                  <wp:docPr id="389" name="Picture 7" descr="Timeline&#10;&#10;Description automatically generated">
                                    <a:extLst xmlns:a="http://schemas.openxmlformats.org/drawingml/2006/main">
                                      <a:ext uri="{FF2B5EF4-FFF2-40B4-BE49-F238E27FC236}">
                                        <a16:creationId xmlns:a16="http://schemas.microsoft.com/office/drawing/2014/main" id="{654C679F-21F9-D20A-C6AA-D22929DD3E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7" descr="Timeline&#10;&#10;Description automatically generated">
                                            <a:extLst>
                                              <a:ext uri="{FF2B5EF4-FFF2-40B4-BE49-F238E27FC236}">
                                                <a16:creationId xmlns:a16="http://schemas.microsoft.com/office/drawing/2014/main" id="{654C679F-21F9-D20A-C6AA-D22929DD3E77}"/>
                                              </a:ext>
                                            </a:extLst>
                                          </pic:cNvPr>
                                          <pic:cNvPicPr>
                                            <a:picLocks noChangeAspect="1"/>
                                          </pic:cNvPicPr>
                                        </pic:nvPicPr>
                                        <pic:blipFill>
                                          <a:blip r:embed="rId89"/>
                                          <a:stretch>
                                            <a:fillRect/>
                                          </a:stretch>
                                        </pic:blipFill>
                                        <pic:spPr>
                                          <a:xfrm>
                                            <a:off x="0" y="0"/>
                                            <a:ext cx="5170170" cy="2295525"/>
                                          </a:xfrm>
                                          <a:prstGeom prst="rect">
                                            <a:avLst/>
                                          </a:prstGeom>
                                        </pic:spPr>
                                      </pic:pic>
                                    </a:graphicData>
                                  </a:graphic>
                                </wp:inline>
                              </w:drawing>
                            </w:r>
                          </w:p>
                          <w:p w14:paraId="00FB636C" w14:textId="77777777" w:rsidR="0003270E" w:rsidRDefault="0003270E" w:rsidP="0003270E">
                            <w:pPr>
                              <w:pStyle w:val="Caption"/>
                              <w:spacing w:after="0"/>
                            </w:pPr>
                          </w:p>
                          <w:p w14:paraId="4721CD92" w14:textId="77777777" w:rsidR="0003270E" w:rsidRDefault="0003270E" w:rsidP="0003270E">
                            <w:pPr>
                              <w:pStyle w:val="Caption"/>
                              <w:spacing w:after="0"/>
                            </w:pPr>
                            <w:bookmarkStart w:id="77" w:name="_Ref116732771"/>
                            <w:bookmarkStart w:id="78" w:name="_Toc117082517"/>
                            <w:r>
                              <w:t>Figure 4.4.2.</w:t>
                            </w:r>
                            <w:r w:rsidR="00CF4633">
                              <w:fldChar w:fldCharType="begin"/>
                            </w:r>
                            <w:r w:rsidR="00CF4633">
                              <w:instrText xml:space="preserve"> SEQ Figure_4.4.2. \* ARABIC </w:instrText>
                            </w:r>
                            <w:r w:rsidR="00CF4633">
                              <w:fldChar w:fldCharType="separate"/>
                            </w:r>
                            <w:r>
                              <w:rPr>
                                <w:noProof/>
                              </w:rPr>
                              <w:t>1</w:t>
                            </w:r>
                            <w:r w:rsidR="00CF4633">
                              <w:rPr>
                                <w:noProof/>
                              </w:rPr>
                              <w:fldChar w:fldCharType="end"/>
                            </w:r>
                            <w:bookmarkEnd w:id="77"/>
                            <w:r>
                              <w:t>. The high-level flow of global feature importance calculation in DIME</w:t>
                            </w:r>
                            <w:bookmarkEnd w:id="78"/>
                          </w:p>
                          <w:p w14:paraId="76D841BD" w14:textId="77777777" w:rsidR="0003270E" w:rsidRDefault="0003270E" w:rsidP="0003270E">
                            <w:pPr>
                              <w:keepNext/>
                              <w:spacing w:before="0" w:after="0" w:line="240" w:lineRule="auto"/>
                              <w:jc w:val="center"/>
                            </w:pPr>
                          </w:p>
                          <w:p w14:paraId="615EE3F2" w14:textId="77777777" w:rsidR="0003270E" w:rsidRDefault="0003270E" w:rsidP="0003270E">
                            <w:pPr>
                              <w:pStyle w:val="Caption"/>
                              <w:spacing w:after="0"/>
                            </w:pPr>
                          </w:p>
                          <w:p w14:paraId="105BB786" w14:textId="77777777" w:rsidR="0003270E" w:rsidRPr="008E1027" w:rsidRDefault="0003270E" w:rsidP="0003270E">
                            <w:pPr>
                              <w:keepNext/>
                              <w:spacing w:before="0" w:after="0" w:line="240" w:lineRule="auto"/>
                              <w:jc w:val="center"/>
                              <w:rPr>
                                <w:sz w:val="22"/>
                              </w:rPr>
                            </w:pPr>
                          </w:p>
                          <w:p w14:paraId="299C45C8" w14:textId="77777777" w:rsidR="0003270E" w:rsidRPr="007A726C" w:rsidRDefault="0003270E" w:rsidP="0003270E">
                            <w:pPr>
                              <w:spacing w:before="0" w:after="0"/>
                              <w:jc w:val="center"/>
                              <w:rPr>
                                <w:sz w:val="22"/>
                              </w:rPr>
                            </w:pPr>
                          </w:p>
                          <w:p w14:paraId="6B2DC2AD" w14:textId="77777777" w:rsidR="0003270E" w:rsidRPr="007A726C" w:rsidRDefault="0003270E" w:rsidP="0003270E">
                            <w:pPr>
                              <w:spacing w:before="0" w:after="0"/>
                              <w:jc w:val="center"/>
                              <w:rPr>
                                <w:sz w:val="22"/>
                              </w:rPr>
                            </w:pPr>
                          </w:p>
                          <w:p w14:paraId="55924974" w14:textId="77777777" w:rsidR="0003270E" w:rsidRPr="007A726C" w:rsidRDefault="0003270E" w:rsidP="0003270E">
                            <w:pPr>
                              <w:keepNext/>
                              <w:spacing w:before="0" w:after="0" w:line="240" w:lineRule="auto"/>
                              <w:jc w:val="center"/>
                              <w:rPr>
                                <w:sz w:val="22"/>
                              </w:rPr>
                            </w:pPr>
                          </w:p>
                          <w:p w14:paraId="6818C27A" w14:textId="77777777" w:rsidR="0003270E" w:rsidRPr="000D7B12" w:rsidRDefault="0003270E" w:rsidP="0003270E">
                            <w:pPr>
                              <w:spacing w:after="0"/>
                              <w:rPr>
                                <w:sz w:val="22"/>
                              </w:rPr>
                            </w:pPr>
                          </w:p>
                          <w:p w14:paraId="18E9AC46" w14:textId="77777777" w:rsidR="0003270E" w:rsidRPr="000D7B12" w:rsidRDefault="0003270E" w:rsidP="0003270E">
                            <w:pPr>
                              <w:spacing w:after="0"/>
                              <w:jc w:val="center"/>
                              <w:rPr>
                                <w:sz w:val="22"/>
                              </w:rPr>
                            </w:pPr>
                            <w:r w:rsidRPr="000D7B12">
                              <w:t xml:space="preserve"> </w:t>
                            </w:r>
                          </w:p>
                          <w:p w14:paraId="5782A6C3" w14:textId="77777777" w:rsidR="0003270E" w:rsidRDefault="0003270E" w:rsidP="0003270E">
                            <w:pPr>
                              <w:keepNext/>
                              <w:spacing w:before="0" w:after="0" w:line="240" w:lineRule="auto"/>
                              <w:jc w:val="center"/>
                              <w:rPr>
                                <w:sz w:val="22"/>
                              </w:rPr>
                            </w:pPr>
                          </w:p>
                          <w:p w14:paraId="4A445C8F" w14:textId="77777777" w:rsidR="0003270E" w:rsidRPr="000F382E" w:rsidRDefault="0003270E" w:rsidP="0003270E">
                            <w:pPr>
                              <w:keepNext/>
                              <w:spacing w:before="0" w:after="0" w:line="240" w:lineRule="auto"/>
                              <w:jc w:val="center"/>
                              <w:rPr>
                                <w:sz w:val="22"/>
                              </w:rPr>
                            </w:pPr>
                          </w:p>
                          <w:p w14:paraId="3B9FABFF" w14:textId="77777777" w:rsidR="0003270E" w:rsidRPr="00691EF3" w:rsidRDefault="0003270E" w:rsidP="0003270E">
                            <w:pPr>
                              <w:keepNext/>
                              <w:spacing w:before="0" w:after="0" w:line="240" w:lineRule="auto"/>
                              <w:jc w:val="center"/>
                              <w:rPr>
                                <w:sz w:val="22"/>
                              </w:rPr>
                            </w:pPr>
                          </w:p>
                          <w:p w14:paraId="77962B80" w14:textId="77777777" w:rsidR="0003270E" w:rsidRPr="00691EF3" w:rsidRDefault="0003270E" w:rsidP="0003270E">
                            <w:pPr>
                              <w:spacing w:after="0" w:line="240" w:lineRule="auto"/>
                              <w:rPr>
                                <w:sz w:val="22"/>
                              </w:rPr>
                            </w:pPr>
                          </w:p>
                          <w:p w14:paraId="570FD3D8" w14:textId="77777777" w:rsidR="0003270E" w:rsidRPr="00691EF3" w:rsidRDefault="0003270E" w:rsidP="0003270E">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FF71D" id="Text Box 386" o:spid="_x0000_s1042" type="#_x0000_t202" style="position:absolute;left:0;text-align:left;margin-left:359.5pt;margin-top:442.5pt;width:410.7pt;height:214.95pt;z-index:-25165819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" stroked="f">
                <v:textbox inset="1.44pt,1.44pt,1.44pt,1.44pt">
                  <w:txbxContent>
                    <w:p w14:paraId="19738D2B" w14:textId="77777777" w:rsidR="0003270E" w:rsidRDefault="0003270E" w:rsidP="0003270E">
                      <w:pPr>
                        <w:keepNext/>
                        <w:spacing w:before="0" w:after="0" w:line="240" w:lineRule="auto"/>
                        <w:jc w:val="center"/>
                      </w:pPr>
                      <w:r w:rsidRPr="00F960BE">
                        <w:rPr>
                          <w:noProof/>
                        </w:rPr>
                        <w:drawing>
                          <wp:inline distT="0" distB="0" distL="0" distR="0" wp14:anchorId="153EF989" wp14:editId="2BF7BE1C">
                            <wp:extent cx="5170170" cy="2295525"/>
                            <wp:effectExtent l="0" t="0" r="0" b="9525"/>
                            <wp:docPr id="389" name="Picture 7" descr="Timeline&#10;&#10;Description automatically generated">
                              <a:extLst xmlns:a="http://schemas.openxmlformats.org/drawingml/2006/main">
                                <a:ext uri="{FF2B5EF4-FFF2-40B4-BE49-F238E27FC236}">
                                  <a16:creationId xmlns:a16="http://schemas.microsoft.com/office/drawing/2014/main" id="{654C679F-21F9-D20A-C6AA-D22929DD3E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7" descr="Timeline&#10;&#10;Description automatically generated">
                                      <a:extLst>
                                        <a:ext uri="{FF2B5EF4-FFF2-40B4-BE49-F238E27FC236}">
                                          <a16:creationId xmlns:a16="http://schemas.microsoft.com/office/drawing/2014/main" id="{654C679F-21F9-D20A-C6AA-D22929DD3E77}"/>
                                        </a:ext>
                                      </a:extLst>
                                    </pic:cNvPr>
                                    <pic:cNvPicPr>
                                      <a:picLocks noChangeAspect="1"/>
                                    </pic:cNvPicPr>
                                  </pic:nvPicPr>
                                  <pic:blipFill>
                                    <a:blip r:embed="rId90"/>
                                    <a:stretch>
                                      <a:fillRect/>
                                    </a:stretch>
                                  </pic:blipFill>
                                  <pic:spPr>
                                    <a:xfrm>
                                      <a:off x="0" y="0"/>
                                      <a:ext cx="5170170" cy="2295525"/>
                                    </a:xfrm>
                                    <a:prstGeom prst="rect">
                                      <a:avLst/>
                                    </a:prstGeom>
                                  </pic:spPr>
                                </pic:pic>
                              </a:graphicData>
                            </a:graphic>
                          </wp:inline>
                        </w:drawing>
                      </w:r>
                    </w:p>
                    <w:p w14:paraId="00FB636C" w14:textId="77777777" w:rsidR="0003270E" w:rsidRDefault="0003270E" w:rsidP="0003270E">
                      <w:pPr>
                        <w:pStyle w:val="Caption"/>
                        <w:spacing w:after="0"/>
                      </w:pPr>
                    </w:p>
                    <w:p w14:paraId="4721CD92" w14:textId="77777777" w:rsidR="0003270E" w:rsidRDefault="0003270E" w:rsidP="0003270E">
                      <w:pPr>
                        <w:pStyle w:val="Caption"/>
                        <w:spacing w:after="0"/>
                      </w:pPr>
                      <w:bookmarkStart w:id="104" w:name="_Ref116732771"/>
                      <w:bookmarkStart w:id="105" w:name="_Toc117082517"/>
                      <w:r>
                        <w:t>Figure 4.4.2.</w:t>
                      </w:r>
                      <w:fldSimple w:instr=" SEQ Figure_4.4.2. \* ARABIC ">
                        <w:r>
                          <w:rPr>
                            <w:noProof/>
                          </w:rPr>
                          <w:t>1</w:t>
                        </w:r>
                      </w:fldSimple>
                      <w:bookmarkEnd w:id="104"/>
                      <w:r>
                        <w:t>. The high-level flow of global feature importance calculation in DIME</w:t>
                      </w:r>
                      <w:bookmarkEnd w:id="105"/>
                    </w:p>
                    <w:p w14:paraId="76D841BD" w14:textId="77777777" w:rsidR="0003270E" w:rsidRDefault="0003270E" w:rsidP="0003270E">
                      <w:pPr>
                        <w:keepNext/>
                        <w:spacing w:before="0" w:after="0" w:line="240" w:lineRule="auto"/>
                        <w:jc w:val="center"/>
                      </w:pPr>
                    </w:p>
                    <w:p w14:paraId="615EE3F2" w14:textId="77777777" w:rsidR="0003270E" w:rsidRDefault="0003270E" w:rsidP="0003270E">
                      <w:pPr>
                        <w:pStyle w:val="Caption"/>
                        <w:spacing w:after="0"/>
                      </w:pPr>
                    </w:p>
                    <w:p w14:paraId="105BB786" w14:textId="77777777" w:rsidR="0003270E" w:rsidRPr="008E1027" w:rsidRDefault="0003270E" w:rsidP="0003270E">
                      <w:pPr>
                        <w:keepNext/>
                        <w:spacing w:before="0" w:after="0" w:line="240" w:lineRule="auto"/>
                        <w:jc w:val="center"/>
                        <w:rPr>
                          <w:sz w:val="22"/>
                        </w:rPr>
                      </w:pPr>
                    </w:p>
                    <w:p w14:paraId="299C45C8" w14:textId="77777777" w:rsidR="0003270E" w:rsidRPr="007A726C" w:rsidRDefault="0003270E" w:rsidP="0003270E">
                      <w:pPr>
                        <w:spacing w:before="0" w:after="0"/>
                        <w:jc w:val="center"/>
                        <w:rPr>
                          <w:sz w:val="22"/>
                        </w:rPr>
                      </w:pPr>
                    </w:p>
                    <w:p w14:paraId="6B2DC2AD" w14:textId="77777777" w:rsidR="0003270E" w:rsidRPr="007A726C" w:rsidRDefault="0003270E" w:rsidP="0003270E">
                      <w:pPr>
                        <w:spacing w:before="0" w:after="0"/>
                        <w:jc w:val="center"/>
                        <w:rPr>
                          <w:sz w:val="22"/>
                        </w:rPr>
                      </w:pPr>
                    </w:p>
                    <w:p w14:paraId="55924974" w14:textId="77777777" w:rsidR="0003270E" w:rsidRPr="007A726C" w:rsidRDefault="0003270E" w:rsidP="0003270E">
                      <w:pPr>
                        <w:keepNext/>
                        <w:spacing w:before="0" w:after="0" w:line="240" w:lineRule="auto"/>
                        <w:jc w:val="center"/>
                        <w:rPr>
                          <w:sz w:val="22"/>
                        </w:rPr>
                      </w:pPr>
                    </w:p>
                    <w:p w14:paraId="6818C27A" w14:textId="77777777" w:rsidR="0003270E" w:rsidRPr="000D7B12" w:rsidRDefault="0003270E" w:rsidP="0003270E">
                      <w:pPr>
                        <w:spacing w:after="0"/>
                        <w:rPr>
                          <w:sz w:val="22"/>
                        </w:rPr>
                      </w:pPr>
                    </w:p>
                    <w:p w14:paraId="18E9AC46" w14:textId="77777777" w:rsidR="0003270E" w:rsidRPr="000D7B12" w:rsidRDefault="0003270E" w:rsidP="0003270E">
                      <w:pPr>
                        <w:spacing w:after="0"/>
                        <w:jc w:val="center"/>
                        <w:rPr>
                          <w:sz w:val="22"/>
                        </w:rPr>
                      </w:pPr>
                      <w:r w:rsidRPr="000D7B12">
                        <w:t xml:space="preserve"> </w:t>
                      </w:r>
                    </w:p>
                    <w:p w14:paraId="5782A6C3" w14:textId="77777777" w:rsidR="0003270E" w:rsidRDefault="0003270E" w:rsidP="0003270E">
                      <w:pPr>
                        <w:keepNext/>
                        <w:spacing w:before="0" w:after="0" w:line="240" w:lineRule="auto"/>
                        <w:jc w:val="center"/>
                        <w:rPr>
                          <w:sz w:val="22"/>
                        </w:rPr>
                      </w:pPr>
                    </w:p>
                    <w:p w14:paraId="4A445C8F" w14:textId="77777777" w:rsidR="0003270E" w:rsidRPr="000F382E" w:rsidRDefault="0003270E" w:rsidP="0003270E">
                      <w:pPr>
                        <w:keepNext/>
                        <w:spacing w:before="0" w:after="0" w:line="240" w:lineRule="auto"/>
                        <w:jc w:val="center"/>
                        <w:rPr>
                          <w:sz w:val="22"/>
                        </w:rPr>
                      </w:pPr>
                    </w:p>
                    <w:p w14:paraId="3B9FABFF" w14:textId="77777777" w:rsidR="0003270E" w:rsidRPr="00691EF3" w:rsidRDefault="0003270E" w:rsidP="0003270E">
                      <w:pPr>
                        <w:keepNext/>
                        <w:spacing w:before="0" w:after="0" w:line="240" w:lineRule="auto"/>
                        <w:jc w:val="center"/>
                        <w:rPr>
                          <w:sz w:val="22"/>
                        </w:rPr>
                      </w:pPr>
                    </w:p>
                    <w:p w14:paraId="77962B80" w14:textId="77777777" w:rsidR="0003270E" w:rsidRPr="00691EF3" w:rsidRDefault="0003270E" w:rsidP="0003270E">
                      <w:pPr>
                        <w:spacing w:after="0" w:line="240" w:lineRule="auto"/>
                        <w:rPr>
                          <w:sz w:val="22"/>
                        </w:rPr>
                      </w:pPr>
                    </w:p>
                    <w:p w14:paraId="570FD3D8" w14:textId="77777777" w:rsidR="0003270E" w:rsidRPr="00691EF3" w:rsidRDefault="0003270E" w:rsidP="0003270E">
                      <w:pPr>
                        <w:spacing w:after="0" w:line="240" w:lineRule="auto"/>
                        <w:rPr>
                          <w:sz w:val="22"/>
                        </w:rPr>
                      </w:pPr>
                      <w:r w:rsidRPr="00691EF3">
                        <w:rPr>
                          <w:sz w:val="22"/>
                        </w:rPr>
                        <w:t xml:space="preserve"> </w:t>
                      </w:r>
                    </w:p>
                  </w:txbxContent>
                </v:textbox>
                <w10:wrap type="topAndBottom" anchorx="margin" anchory="margin"/>
              </v:shape>
            </w:pict>
          </mc:Fallback>
        </mc:AlternateContent>
      </w:r>
      <w:r w:rsidR="00680689" w:rsidRPr="00680689">
        <w:t xml:space="preserve">As previously mentioned, DIME calculates the </w:t>
      </w:r>
      <w:r w:rsidR="002220A8">
        <w:t>GFI</w:t>
      </w:r>
      <w:r w:rsidR="00680689" w:rsidRPr="00680689">
        <w:t xml:space="preserve"> of a specified word by removing the word from the entire training dataset and aggregating the confidence score difference across all data instances</w:t>
      </w:r>
      <w:r w:rsidR="00260D0F" w:rsidRPr="00260D0F">
        <w:t>.</w:t>
      </w:r>
      <w:r w:rsidR="00C378B4">
        <w:t xml:space="preserve"> </w:t>
      </w:r>
      <w:r w:rsidR="00C378B4">
        <w:fldChar w:fldCharType="begin"/>
      </w:r>
      <w:r w:rsidR="00C378B4">
        <w:instrText xml:space="preserve"> REF _Ref116732771 \h </w:instrText>
      </w:r>
      <w:r w:rsidR="00C378B4">
        <w:fldChar w:fldCharType="separate"/>
      </w:r>
      <w:r w:rsidR="00C378B4">
        <w:t>Figure 4.4.2.</w:t>
      </w:r>
      <w:r w:rsidR="00C378B4">
        <w:rPr>
          <w:noProof/>
        </w:rPr>
        <w:t>1</w:t>
      </w:r>
      <w:r w:rsidR="00C378B4">
        <w:fldChar w:fldCharType="end"/>
      </w:r>
      <w:r w:rsidR="00260D0F" w:rsidRPr="00260D0F">
        <w:t xml:space="preserve"> depicts the high-level flow of </w:t>
      </w:r>
      <w:r w:rsidR="002220A8">
        <w:t>GFI</w:t>
      </w:r>
      <w:r w:rsidR="00260D0F" w:rsidRPr="00260D0F">
        <w:t xml:space="preserve"> calculation in DIME.</w:t>
      </w:r>
      <w:r w:rsidR="006C05BD">
        <w:t xml:space="preserve"> For example, to calculate the GFI of the word </w:t>
      </w:r>
      <w:r w:rsidR="006C05BD" w:rsidRPr="00C95BDA">
        <w:rPr>
          <w:i/>
          <w:iCs/>
        </w:rPr>
        <w:t>degree</w:t>
      </w:r>
      <w:r w:rsidR="006C05BD">
        <w:t xml:space="preserve">, </w:t>
      </w:r>
      <w:r w:rsidR="005347AA">
        <w:t xml:space="preserve">first, </w:t>
      </w:r>
      <w:r w:rsidR="006C05BD">
        <w:t xml:space="preserve">DIME removes it from all data instances in the training dataset of the chatbot model and creates a modified dataset. </w:t>
      </w:r>
      <w:r w:rsidR="005347AA">
        <w:t>Then</w:t>
      </w:r>
      <w:r w:rsidR="006C05BD">
        <w:t xml:space="preserve">, DIME loads the unmodified dataset, trained Rasa model, and finds the confidence score of the relevant intent type for each data instance in the dataset. Then the algorithm loads the modified dataset, parses individual data instances using the trained Rasa model, and finds the new confidence score for the relevant intent type for each data instance. Finally, the algorithm iterates through the confidence scores of the data instances and constructs an array of confidence score differences between unmodified and modified datasets. Then, DIME assigns the aggregated confidence score differences as the feature importance score of the word </w:t>
      </w:r>
      <w:r w:rsidR="006C05BD" w:rsidRPr="00C95BDA">
        <w:rPr>
          <w:i/>
          <w:iCs/>
        </w:rPr>
        <w:t>degree</w:t>
      </w:r>
      <w:r w:rsidR="00DB6666">
        <w:t xml:space="preserve"> </w:t>
      </w:r>
      <w:r w:rsidR="002B7070" w:rsidRPr="002B7070">
        <w:t>at the global level</w:t>
      </w:r>
      <w:r w:rsidR="006C05BD">
        <w:t>.</w:t>
      </w:r>
      <w:r w:rsidR="009801FF">
        <w:t xml:space="preserve"> </w:t>
      </w:r>
      <w:r w:rsidR="005347AA">
        <w:t xml:space="preserve">This method is known as </w:t>
      </w:r>
      <w:r w:rsidR="005E6353">
        <w:rPr>
          <w:i/>
          <w:iCs/>
        </w:rPr>
        <w:t>permutation feature importance</w:t>
      </w:r>
      <w:r w:rsidR="00D13A85" w:rsidRPr="00D13A85">
        <w:t xml:space="preserve"> calculation</w:t>
      </w:r>
      <w:r w:rsidR="00AC401E">
        <w:t xml:space="preserve">, and equation (1) </w:t>
      </w:r>
      <w:r w:rsidR="002F560D">
        <w:t xml:space="preserve">clearly states that </w:t>
      </w:r>
      <w:r>
        <w:t>GFI</w:t>
      </w:r>
      <w:r w:rsidR="0096279D">
        <w:t xml:space="preserve"> is the </w:t>
      </w:r>
      <w:r w:rsidR="007E117E">
        <w:t xml:space="preserve">aggregated confidence </w:t>
      </w:r>
      <w:r w:rsidR="007E117E">
        <w:lastRenderedPageBreak/>
        <w:t xml:space="preserve">difference </w:t>
      </w:r>
      <m:oMath>
        <m:r>
          <w:rPr>
            <w:rFonts w:ascii="Cambria Math" w:hAnsi="Cambria Math"/>
          </w:rPr>
          <m:t>∆c</m:t>
        </m:r>
      </m:oMath>
      <w:r w:rsidR="0016525F">
        <w:t xml:space="preserve"> </w:t>
      </w:r>
      <w:r w:rsidR="00115558">
        <w:t>across</w:t>
      </w:r>
      <w:r w:rsidR="00954C29">
        <w:t xml:space="preserve"> all data instances</w:t>
      </w:r>
      <w:r w:rsidR="00BC4DF3">
        <w:t>,</w:t>
      </w:r>
      <w:r w:rsidR="00954C29">
        <w:t xml:space="preserve"> where </w:t>
      </w:r>
      <m:oMath>
        <m:r>
          <w:rPr>
            <w:rFonts w:ascii="Cambria Math" w:hAnsi="Cambria Math"/>
          </w:rPr>
          <m:t>n</m:t>
        </m:r>
      </m:oMath>
      <w:r w:rsidR="0016525F">
        <w:t xml:space="preserve"> </w:t>
      </w:r>
      <w:r w:rsidR="00954C29">
        <w:t>is the t</w:t>
      </w:r>
      <w:r w:rsidR="002B41A3">
        <w:softHyphen/>
      </w:r>
      <w:r w:rsidR="002B41A3">
        <w:softHyphen/>
      </w:r>
      <w:r w:rsidR="002B41A3">
        <w:softHyphen/>
      </w:r>
      <w:r w:rsidR="002B41A3">
        <w:softHyphen/>
      </w:r>
      <w:r w:rsidR="002B41A3">
        <w:softHyphen/>
      </w:r>
      <w:r w:rsidR="002B41A3">
        <w:softHyphen/>
      </w:r>
      <w:r w:rsidR="002B41A3">
        <w:softHyphen/>
      </w:r>
      <w:r w:rsidR="00954C29">
        <w:t>otal number of data instances present in the dataset.</w:t>
      </w:r>
      <w:r w:rsidR="007E117E">
        <w:t xml:space="preserve"> </w:t>
      </w:r>
    </w:p>
    <w:p w14:paraId="22405098" w14:textId="4A2BE251" w:rsidR="00E17207" w:rsidRDefault="00751DA7" w:rsidP="00F430F5">
      <w:pPr>
        <w:spacing w:before="0" w:line="360" w:lineRule="auto"/>
        <w:ind w:firstLine="360"/>
      </w:pPr>
      <w:r w:rsidRPr="00751DA7">
        <w:t xml:space="preserve">Algorithm 1 demonstrates how DIME calculates the GFI for a given feature </w:t>
      </w:r>
      <m:oMath>
        <m:r>
          <w:rPr>
            <w:rFonts w:ascii="Cambria Math" w:hAnsi="Cambria Math"/>
          </w:rPr>
          <m:t>f</m:t>
        </m:r>
      </m:oMath>
      <w:r w:rsidRPr="00751DA7">
        <w:t xml:space="preserve"> and a training dataset </w:t>
      </w:r>
      <m:oMath>
        <m:r>
          <w:rPr>
            <w:rFonts w:ascii="Cambria Math" w:hAnsi="Cambria Math"/>
          </w:rPr>
          <m:t>d</m:t>
        </m:r>
      </m:oMath>
      <w:r w:rsidRPr="00751DA7">
        <w:t xml:space="preserve"> that consists of a list of training data instances and relevant intent types. The Parse method mentioned in the Algorithm 1 is responsible for retrieving the confidence score for individual data instances of unmodified and modified datasets, </w:t>
      </w:r>
      <m:oMath>
        <m:r>
          <w:rPr>
            <w:rFonts w:ascii="Cambria Math" w:hAnsi="Cambria Math"/>
          </w:rPr>
          <m:t>p1</m:t>
        </m:r>
      </m:oMath>
      <w:r w:rsidRPr="00751DA7">
        <w:t xml:space="preserve"> and </w:t>
      </w:r>
      <m:oMath>
        <m:r>
          <w:rPr>
            <w:rFonts w:ascii="Cambria Math" w:hAnsi="Cambria Math"/>
          </w:rPr>
          <m:t>p2</m:t>
        </m:r>
      </m:oMath>
      <w:r w:rsidRPr="00751DA7">
        <w:t>, from the loaded Rasa conversational AI model. Rasa provides a Python API that lets the developers load Rasa NLU models using the Rasa Interpreter for retri</w:t>
      </w:r>
      <w:proofErr w:type="spellStart"/>
      <w:r w:rsidRPr="00751DA7">
        <w:t>eving</w:t>
      </w:r>
      <w:proofErr w:type="spellEnd"/>
      <w:r w:rsidRPr="00751DA7">
        <w:t xml:space="preserve"> the confidence scores. Steps 5 to 6 of </w:t>
      </w:r>
      <w:r w:rsidR="004A4070">
        <w:t>A</w:t>
      </w:r>
      <w:r w:rsidRPr="00751DA7">
        <w:t>lgorithm 1 indicate how DIME loops through the dataset, calculate the confidence score difference and aggregates confidence score differences</w:t>
      </w:r>
      <w:r w:rsidR="00F430F5" w:rsidRPr="00F430F5">
        <w:t>.</w:t>
      </w:r>
      <w:r w:rsidR="00E03AD4">
        <w:t xml:space="preserve"> </w:t>
      </w:r>
    </w:p>
    <w:p w14:paraId="4D846810" w14:textId="0D909077" w:rsidR="00146B73" w:rsidRDefault="00A03150" w:rsidP="00F430F5">
      <w:pPr>
        <w:spacing w:before="0" w:line="360" w:lineRule="auto"/>
        <w:ind w:firstLine="360"/>
      </w:pPr>
      <w:r>
        <w:rPr>
          <w:noProof/>
        </w:rPr>
        <mc:AlternateContent>
          <mc:Choice Requires="wps">
            <w:drawing>
              <wp:anchor distT="0" distB="0" distL="114300" distR="114300" simplePos="0" relativeHeight="251658282" behindDoc="1" locked="0" layoutInCell="1" allowOverlap="1" wp14:anchorId="391C89E1" wp14:editId="3B890F06">
                <wp:simplePos x="0" y="0"/>
                <wp:positionH relativeFrom="margin">
                  <wp:align>right</wp:align>
                </wp:positionH>
                <wp:positionV relativeFrom="margin">
                  <wp:posOffset>4410710</wp:posOffset>
                </wp:positionV>
                <wp:extent cx="5215890" cy="2357755"/>
                <wp:effectExtent l="0" t="0" r="3810" b="4445"/>
                <wp:wrapTopAndBottom/>
                <wp:docPr id="398" name="Text Box 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357755"/>
                        </a:xfrm>
                        <a:prstGeom prst="rect">
                          <a:avLst/>
                        </a:prstGeom>
                        <a:solidFill>
                          <a:srgbClr val="FFFFFF"/>
                        </a:solidFill>
                        <a:ln w="9525">
                          <a:noFill/>
                          <a:miter lim="800000"/>
                          <a:headEnd/>
                          <a:tailEnd/>
                        </a:ln>
                      </wps:spPr>
                      <wps:txbx>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455"/>
                              <w:gridCol w:w="3240"/>
                              <w:gridCol w:w="175"/>
                              <w:gridCol w:w="3870"/>
                            </w:tblGrid>
                            <w:tr w:rsidR="00A20FF0" w:rsidRPr="00DE1DA9" w14:paraId="6D291BA1" w14:textId="77777777" w:rsidTr="00461724">
                              <w:trPr>
                                <w:trHeight w:val="350"/>
                              </w:trPr>
                              <w:tc>
                                <w:tcPr>
                                  <w:tcW w:w="8185" w:type="dxa"/>
                                  <w:gridSpan w:val="5"/>
                                  <w:tcBorders>
                                    <w:top w:val="single" w:sz="4" w:space="0" w:color="auto"/>
                                    <w:bottom w:val="single" w:sz="4" w:space="0" w:color="auto"/>
                                  </w:tcBorders>
                                  <w:vAlign w:val="center"/>
                                </w:tcPr>
                                <w:p w14:paraId="1FB490F0" w14:textId="16D24860" w:rsidR="00A20FF0" w:rsidRPr="00DE1DA9" w:rsidRDefault="00651776" w:rsidP="00BA5E3A">
                                  <w:pPr>
                                    <w:spacing w:before="0" w:after="0"/>
                                    <w:jc w:val="left"/>
                                    <w:rPr>
                                      <w:smallCaps/>
                                      <w:sz w:val="22"/>
                                    </w:rPr>
                                  </w:pPr>
                                  <w:r w:rsidRPr="00DE1DA9">
                                    <w:rPr>
                                      <w:b/>
                                      <w:bCs/>
                                      <w:sz w:val="22"/>
                                    </w:rPr>
                                    <w:t>Algorithm 1</w:t>
                                  </w:r>
                                  <w:r w:rsidRPr="00DE1DA9">
                                    <w:rPr>
                                      <w:smallCaps/>
                                      <w:sz w:val="22"/>
                                    </w:rPr>
                                    <w:t xml:space="preserve"> </w:t>
                                  </w:r>
                                  <w:proofErr w:type="gramStart"/>
                                  <w:r w:rsidR="00967CF2" w:rsidRPr="00DE1DA9">
                                    <w:rPr>
                                      <w:smallCaps/>
                                      <w:sz w:val="22"/>
                                    </w:rPr>
                                    <w:t>GlobalFeatureImportance</w:t>
                                  </w:r>
                                  <w:r w:rsidR="00967CF2" w:rsidRPr="00DE1DA9">
                                    <w:rPr>
                                      <w:sz w:val="22"/>
                                    </w:rPr>
                                    <w:t>(</w:t>
                                  </w:r>
                                  <w:proofErr w:type="gramEnd"/>
                                  <m:oMath>
                                    <m:r>
                                      <w:rPr>
                                        <w:rFonts w:ascii="Cambria Math" w:hAnsi="Cambria Math"/>
                                        <w:sz w:val="22"/>
                                      </w:rPr>
                                      <m:t>f</m:t>
                                    </m:r>
                                  </m:oMath>
                                  <w:r w:rsidR="00BF0060" w:rsidRPr="00DE1DA9">
                                    <w:rPr>
                                      <w:i/>
                                      <w:iCs/>
                                      <w:sz w:val="22"/>
                                    </w:rPr>
                                    <w:t xml:space="preserve">, </w:t>
                                  </w:r>
                                  <m:oMath>
                                    <m:r>
                                      <w:rPr>
                                        <w:rFonts w:ascii="Cambria Math" w:hAnsi="Cambria Math"/>
                                        <w:sz w:val="22"/>
                                      </w:rPr>
                                      <m:t>d</m:t>
                                    </m:r>
                                  </m:oMath>
                                  <w:r w:rsidR="00967CF2" w:rsidRPr="00DE1DA9">
                                    <w:rPr>
                                      <w:sz w:val="22"/>
                                    </w:rPr>
                                    <w:t>)</w:t>
                                  </w:r>
                                </w:p>
                              </w:tc>
                            </w:tr>
                            <w:tr w:rsidR="008B3E9A" w:rsidRPr="00DE1DA9" w14:paraId="4FC7FAA7" w14:textId="77777777" w:rsidTr="00E739FA">
                              <w:trPr>
                                <w:trHeight w:val="350"/>
                              </w:trPr>
                              <w:tc>
                                <w:tcPr>
                                  <w:tcW w:w="445" w:type="dxa"/>
                                </w:tcPr>
                                <w:p w14:paraId="2B099489" w14:textId="32EF7B6C" w:rsidR="008B3E9A" w:rsidRPr="00DE1DA9" w:rsidRDefault="008B3E9A" w:rsidP="00E739FA">
                                  <w:pPr>
                                    <w:spacing w:before="0" w:after="0"/>
                                    <w:jc w:val="left"/>
                                    <w:rPr>
                                      <w:sz w:val="22"/>
                                    </w:rPr>
                                  </w:pPr>
                                  <w:r w:rsidRPr="00DE1DA9">
                                    <w:rPr>
                                      <w:sz w:val="22"/>
                                    </w:rPr>
                                    <w:t>1</w:t>
                                  </w:r>
                                </w:p>
                              </w:tc>
                              <w:tc>
                                <w:tcPr>
                                  <w:tcW w:w="3870" w:type="dxa"/>
                                  <w:gridSpan w:val="3"/>
                                </w:tcPr>
                                <w:p w14:paraId="6AF18F7D" w14:textId="77777777" w:rsidR="008B3E9A" w:rsidRPr="00DE1DA9" w:rsidRDefault="008B3E9A" w:rsidP="00E739FA">
                                  <w:pPr>
                                    <w:spacing w:before="0" w:after="0"/>
                                    <w:jc w:val="left"/>
                                    <w:rPr>
                                      <w:i/>
                                      <w:iCs/>
                                      <w:sz w:val="22"/>
                                    </w:rPr>
                                  </w:pPr>
                                  <w:r w:rsidRPr="00DE1DA9">
                                    <w:rPr>
                                      <w:i/>
                                      <w:iCs/>
                                      <w:sz w:val="22"/>
                                    </w:rPr>
                                    <w:t xml:space="preserve">answer </w:t>
                                  </w:r>
                                  <w:r w:rsidRPr="00DE1DA9">
                                    <w:rPr>
                                      <w:sz w:val="22"/>
                                    </w:rPr>
                                    <w:t>← 0</w:t>
                                  </w:r>
                                </w:p>
                              </w:tc>
                              <w:tc>
                                <w:tcPr>
                                  <w:tcW w:w="3870" w:type="dxa"/>
                                  <w:tcBorders>
                                    <w:top w:val="single" w:sz="4" w:space="0" w:color="auto"/>
                                  </w:tcBorders>
                                </w:tcPr>
                                <w:p w14:paraId="2E495ED6" w14:textId="301310EA" w:rsidR="008B3E9A" w:rsidRPr="00DE1DA9" w:rsidRDefault="008B3E9A" w:rsidP="007C753F">
                                  <w:pPr>
                                    <w:spacing w:before="0" w:after="0"/>
                                    <w:jc w:val="left"/>
                                    <w:rPr>
                                      <w:sz w:val="22"/>
                                    </w:rPr>
                                  </w:pPr>
                                </w:p>
                              </w:tc>
                            </w:tr>
                            <w:tr w:rsidR="00B82991" w:rsidRPr="00DE1DA9" w14:paraId="50578B3D" w14:textId="77777777" w:rsidTr="00AE17EF">
                              <w:trPr>
                                <w:trHeight w:val="350"/>
                              </w:trPr>
                              <w:tc>
                                <w:tcPr>
                                  <w:tcW w:w="445" w:type="dxa"/>
                                </w:tcPr>
                                <w:p w14:paraId="52923DA3" w14:textId="12BA0D42" w:rsidR="00B82991" w:rsidRPr="00DE1DA9" w:rsidRDefault="00B82991" w:rsidP="00E739FA">
                                  <w:pPr>
                                    <w:spacing w:before="0" w:after="0"/>
                                    <w:jc w:val="left"/>
                                    <w:rPr>
                                      <w:sz w:val="22"/>
                                    </w:rPr>
                                  </w:pPr>
                                  <w:r w:rsidRPr="00DE1DA9">
                                    <w:rPr>
                                      <w:sz w:val="22"/>
                                    </w:rPr>
                                    <w:t>2</w:t>
                                  </w:r>
                                </w:p>
                              </w:tc>
                              <w:tc>
                                <w:tcPr>
                                  <w:tcW w:w="3695" w:type="dxa"/>
                                  <w:gridSpan w:val="2"/>
                                </w:tcPr>
                                <w:p w14:paraId="036F2C18" w14:textId="6D5FD753" w:rsidR="00B82991" w:rsidRPr="00DE1DA9" w:rsidRDefault="00DE1DA9" w:rsidP="00E739FA">
                                  <w:pPr>
                                    <w:spacing w:before="0" w:after="0"/>
                                    <w:jc w:val="left"/>
                                    <w:rPr>
                                      <w:sz w:val="22"/>
                                    </w:rPr>
                                  </w:pPr>
                                  <m:oMath>
                                    <m:r>
                                      <w:rPr>
                                        <w:rFonts w:ascii="Cambria Math" w:hAnsi="Cambria Math"/>
                                        <w:sz w:val="22"/>
                                      </w:rPr>
                                      <m:t>p1</m:t>
                                    </m:r>
                                  </m:oMath>
                                  <w:r w:rsidR="0015174F" w:rsidRPr="00DE1DA9">
                                    <w:rPr>
                                      <w:i/>
                                      <w:iCs/>
                                      <w:sz w:val="22"/>
                                    </w:rPr>
                                    <w:t xml:space="preserve"> </w:t>
                                  </w:r>
                                  <w:r w:rsidR="00B82991" w:rsidRPr="00DE1DA9">
                                    <w:rPr>
                                      <w:sz w:val="22"/>
                                    </w:rPr>
                                    <w:t xml:space="preserve">← </w:t>
                                  </w:r>
                                  <w:proofErr w:type="gramStart"/>
                                  <w:r w:rsidR="00B82991" w:rsidRPr="00DE1DA9">
                                    <w:rPr>
                                      <w:sz w:val="22"/>
                                    </w:rPr>
                                    <w:t>P</w:t>
                                  </w:r>
                                  <w:r w:rsidR="00B82991" w:rsidRPr="00DE1DA9">
                                    <w:rPr>
                                      <w:smallCaps/>
                                      <w:sz w:val="22"/>
                                    </w:rPr>
                                    <w:t>arse(</w:t>
                                  </w:r>
                                  <w:proofErr w:type="gramEnd"/>
                                  <m:oMath>
                                    <m:r>
                                      <w:rPr>
                                        <w:rFonts w:ascii="Cambria Math" w:hAnsi="Cambria Math"/>
                                        <w:sz w:val="22"/>
                                      </w:rPr>
                                      <m:t>d</m:t>
                                    </m:r>
                                  </m:oMath>
                                  <w:r w:rsidR="00B82991" w:rsidRPr="00DE1DA9">
                                    <w:rPr>
                                      <w:sz w:val="22"/>
                                    </w:rPr>
                                    <w:t>)</w:t>
                                  </w:r>
                                </w:p>
                              </w:tc>
                              <w:tc>
                                <w:tcPr>
                                  <w:tcW w:w="4045" w:type="dxa"/>
                                  <w:gridSpan w:val="2"/>
                                </w:tcPr>
                                <w:p w14:paraId="4F53790B" w14:textId="0EE9196B" w:rsidR="00B82991" w:rsidRPr="00DE1DA9" w:rsidRDefault="00B82991" w:rsidP="007C753F">
                                  <w:pPr>
                                    <w:spacing w:before="0" w:after="0"/>
                                    <w:jc w:val="left"/>
                                    <w:rPr>
                                      <w:rFonts w:cs="Times New Roman"/>
                                      <w:sz w:val="22"/>
                                    </w:rPr>
                                  </w:pPr>
                                  <w:r w:rsidRPr="00DE1DA9">
                                    <w:rPr>
                                      <w:rFonts w:ascii="Cambria Math" w:hAnsi="Cambria Math" w:cs="Cambria Math"/>
                                      <w:sz w:val="22"/>
                                    </w:rPr>
                                    <w:t>▷</w:t>
                                  </w:r>
                                  <w:r w:rsidRPr="00DE1DA9">
                                    <w:rPr>
                                      <w:rFonts w:cs="Times New Roman"/>
                                      <w:sz w:val="22"/>
                                    </w:rPr>
                                    <w:t xml:space="preserve"> </w:t>
                                  </w:r>
                                  <w:r w:rsidR="00E20804" w:rsidRPr="00DE1DA9">
                                    <w:rPr>
                                      <w:rFonts w:cs="Times New Roman"/>
                                      <w:sz w:val="22"/>
                                    </w:rPr>
                                    <w:t>U</w:t>
                                  </w:r>
                                  <w:r w:rsidR="00130756" w:rsidRPr="00DE1DA9">
                                    <w:rPr>
                                      <w:rFonts w:cs="Times New Roman"/>
                                      <w:sz w:val="22"/>
                                    </w:rPr>
                                    <w:t xml:space="preserve">nmodified </w:t>
                                  </w:r>
                                  <w:r w:rsidR="00DB522E" w:rsidRPr="00DE1DA9">
                                    <w:rPr>
                                      <w:rFonts w:cs="Times New Roman"/>
                                      <w:sz w:val="22"/>
                                    </w:rPr>
                                    <w:t>instances</w:t>
                                  </w:r>
                                  <w:r w:rsidR="007C753F" w:rsidRPr="00DE1DA9">
                                    <w:rPr>
                                      <w:rFonts w:cs="Times New Roman"/>
                                      <w:sz w:val="22"/>
                                    </w:rPr>
                                    <w:t xml:space="preserve"> </w:t>
                                  </w:r>
                                  <w:r w:rsidR="00DB522E" w:rsidRPr="00DE1DA9">
                                    <w:rPr>
                                      <w:rFonts w:cs="Times New Roman"/>
                                      <w:sz w:val="22"/>
                                    </w:rPr>
                                    <w:t>confidence</w:t>
                                  </w:r>
                                  <w:r w:rsidR="00E20804" w:rsidRPr="00DE1DA9">
                                    <w:rPr>
                                      <w:rFonts w:cs="Times New Roman"/>
                                      <w:sz w:val="22"/>
                                    </w:rPr>
                                    <w:t xml:space="preserve"> scores</w:t>
                                  </w:r>
                                </w:p>
                              </w:tc>
                            </w:tr>
                            <w:tr w:rsidR="007C753F" w:rsidRPr="00DE1DA9" w14:paraId="53667043" w14:textId="77777777" w:rsidTr="00AE17EF">
                              <w:trPr>
                                <w:trHeight w:val="350"/>
                              </w:trPr>
                              <w:tc>
                                <w:tcPr>
                                  <w:tcW w:w="445" w:type="dxa"/>
                                </w:tcPr>
                                <w:p w14:paraId="22AF8CFE" w14:textId="069B545A" w:rsidR="007C753F" w:rsidRPr="00DE1DA9" w:rsidRDefault="007C753F" w:rsidP="00E739FA">
                                  <w:pPr>
                                    <w:spacing w:before="0" w:after="0"/>
                                    <w:jc w:val="left"/>
                                    <w:rPr>
                                      <w:sz w:val="22"/>
                                    </w:rPr>
                                  </w:pPr>
                                  <w:r w:rsidRPr="00DE1DA9">
                                    <w:rPr>
                                      <w:sz w:val="22"/>
                                    </w:rPr>
                                    <w:t>3</w:t>
                                  </w:r>
                                </w:p>
                              </w:tc>
                              <w:tc>
                                <w:tcPr>
                                  <w:tcW w:w="3695" w:type="dxa"/>
                                  <w:gridSpan w:val="2"/>
                                </w:tcPr>
                                <w:p w14:paraId="2E144A8E" w14:textId="3D12C8C4" w:rsidR="007C753F" w:rsidRPr="00DE1DA9" w:rsidRDefault="00DE1DA9" w:rsidP="00E739FA">
                                  <w:pPr>
                                    <w:spacing w:before="0" w:after="0"/>
                                    <w:jc w:val="left"/>
                                    <w:rPr>
                                      <w:sz w:val="22"/>
                                    </w:rPr>
                                  </w:pPr>
                                  <m:oMath>
                                    <m:r>
                                      <w:rPr>
                                        <w:rFonts w:ascii="Cambria Math" w:hAnsi="Cambria Math"/>
                                        <w:sz w:val="22"/>
                                      </w:rPr>
                                      <m:t>p2</m:t>
                                    </m:r>
                                  </m:oMath>
                                  <w:r w:rsidR="007C753F" w:rsidRPr="00DE1DA9">
                                    <w:rPr>
                                      <w:sz w:val="22"/>
                                    </w:rPr>
                                    <w:t xml:space="preserve"> ← </w:t>
                                  </w:r>
                                  <w:proofErr w:type="gramStart"/>
                                  <w:r w:rsidR="007C753F" w:rsidRPr="00DE1DA9">
                                    <w:rPr>
                                      <w:sz w:val="22"/>
                                    </w:rPr>
                                    <w:t>P</w:t>
                                  </w:r>
                                  <w:proofErr w:type="spellStart"/>
                                  <w:r w:rsidR="007C753F" w:rsidRPr="00DE1DA9">
                                    <w:rPr>
                                      <w:smallCaps/>
                                      <w:sz w:val="22"/>
                                    </w:rPr>
                                    <w:t>arse</w:t>
                                  </w:r>
                                  <w:proofErr w:type="spellEnd"/>
                                  <w:r w:rsidR="007C753F" w:rsidRPr="00DE1DA9">
                                    <w:rPr>
                                      <w:smallCaps/>
                                      <w:sz w:val="22"/>
                                    </w:rPr>
                                    <w:t>(</w:t>
                                  </w:r>
                                  <w:proofErr w:type="gramEnd"/>
                                  <w:r w:rsidR="007C753F" w:rsidRPr="00DE1DA9">
                                    <w:rPr>
                                      <w:smallCaps/>
                                      <w:sz w:val="22"/>
                                    </w:rPr>
                                    <w:t>RemoveFeature(</w:t>
                                  </w:r>
                                  <m:oMath>
                                    <m:r>
                                      <w:rPr>
                                        <w:rFonts w:ascii="Cambria Math" w:hAnsi="Cambria Math"/>
                                        <w:smallCaps/>
                                        <w:sz w:val="22"/>
                                      </w:rPr>
                                      <m:t>f</m:t>
                                    </m:r>
                                  </m:oMath>
                                  <w:r w:rsidR="007C753F" w:rsidRPr="00DE1DA9">
                                    <w:rPr>
                                      <w:i/>
                                      <w:iCs/>
                                      <w:sz w:val="22"/>
                                    </w:rPr>
                                    <w:t xml:space="preserve">, </w:t>
                                  </w:r>
                                  <m:oMath>
                                    <m:r>
                                      <w:rPr>
                                        <w:rFonts w:ascii="Cambria Math" w:hAnsi="Cambria Math"/>
                                        <w:sz w:val="22"/>
                                      </w:rPr>
                                      <m:t>d</m:t>
                                    </m:r>
                                  </m:oMath>
                                  <w:r w:rsidR="007C753F" w:rsidRPr="00DE1DA9">
                                    <w:rPr>
                                      <w:sz w:val="22"/>
                                    </w:rPr>
                                    <w:t>))</w:t>
                                  </w:r>
                                </w:p>
                              </w:tc>
                              <w:tc>
                                <w:tcPr>
                                  <w:tcW w:w="4045" w:type="dxa"/>
                                  <w:gridSpan w:val="2"/>
                                </w:tcPr>
                                <w:p w14:paraId="43C0B82D" w14:textId="41E74A12" w:rsidR="007C753F" w:rsidRPr="00DE1DA9" w:rsidRDefault="007C753F" w:rsidP="007C753F">
                                  <w:pPr>
                                    <w:spacing w:before="0" w:after="0"/>
                                    <w:jc w:val="left"/>
                                    <w:rPr>
                                      <w:sz w:val="22"/>
                                    </w:rPr>
                                  </w:pPr>
                                  <w:r w:rsidRPr="00DE1DA9">
                                    <w:rPr>
                                      <w:rFonts w:ascii="Cambria Math" w:hAnsi="Cambria Math" w:cs="Cambria Math"/>
                                      <w:sz w:val="22"/>
                                    </w:rPr>
                                    <w:t>▷</w:t>
                                  </w:r>
                                  <w:r w:rsidRPr="00DE1DA9">
                                    <w:rPr>
                                      <w:rFonts w:cs="Times New Roman"/>
                                      <w:sz w:val="22"/>
                                    </w:rPr>
                                    <w:t xml:space="preserve"> </w:t>
                                  </w:r>
                                  <w:r w:rsidR="00E20804" w:rsidRPr="00DE1DA9">
                                    <w:rPr>
                                      <w:rFonts w:cs="Times New Roman"/>
                                      <w:sz w:val="22"/>
                                    </w:rPr>
                                    <w:t>M</w:t>
                                  </w:r>
                                  <w:r w:rsidRPr="00DE1DA9">
                                    <w:rPr>
                                      <w:rFonts w:cs="Times New Roman"/>
                                      <w:sz w:val="22"/>
                                    </w:rPr>
                                    <w:t>odified instances</w:t>
                                  </w:r>
                                  <w:r w:rsidR="00E20804" w:rsidRPr="00DE1DA9">
                                    <w:rPr>
                                      <w:rFonts w:cs="Times New Roman"/>
                                      <w:sz w:val="22"/>
                                    </w:rPr>
                                    <w:t xml:space="preserve"> confidence scores</w:t>
                                  </w:r>
                                </w:p>
                              </w:tc>
                            </w:tr>
                            <w:tr w:rsidR="00B857E2" w:rsidRPr="00DE1DA9" w14:paraId="2EC429AF" w14:textId="77777777" w:rsidTr="00AE17EF">
                              <w:trPr>
                                <w:trHeight w:val="350"/>
                              </w:trPr>
                              <w:tc>
                                <w:tcPr>
                                  <w:tcW w:w="445" w:type="dxa"/>
                                </w:tcPr>
                                <w:p w14:paraId="6088A258" w14:textId="367FE143" w:rsidR="00B857E2" w:rsidRPr="00DE1DA9" w:rsidRDefault="00B857E2" w:rsidP="00E739FA">
                                  <w:pPr>
                                    <w:spacing w:before="0" w:after="0"/>
                                    <w:jc w:val="left"/>
                                    <w:rPr>
                                      <w:sz w:val="22"/>
                                    </w:rPr>
                                  </w:pPr>
                                  <w:r w:rsidRPr="00DE1DA9">
                                    <w:rPr>
                                      <w:sz w:val="22"/>
                                    </w:rPr>
                                    <w:t>4</w:t>
                                  </w:r>
                                </w:p>
                              </w:tc>
                              <w:tc>
                                <w:tcPr>
                                  <w:tcW w:w="3695" w:type="dxa"/>
                                  <w:gridSpan w:val="2"/>
                                </w:tcPr>
                                <w:p w14:paraId="74C8E7C7" w14:textId="683A2F9C" w:rsidR="00B857E2" w:rsidRPr="00DE1DA9" w:rsidRDefault="00C066B1" w:rsidP="00E739FA">
                                  <w:pPr>
                                    <w:spacing w:before="0" w:after="0"/>
                                    <w:jc w:val="left"/>
                                    <w:rPr>
                                      <w:i/>
                                      <w:iCs/>
                                      <w:sz w:val="22"/>
                                    </w:rPr>
                                  </w:pPr>
                                  <m:oMath>
                                    <m:r>
                                      <w:rPr>
                                        <w:rFonts w:ascii="Cambria Math" w:hAnsi="Cambria Math"/>
                                        <w:sz w:val="22"/>
                                      </w:rPr>
                                      <m:t>n</m:t>
                                    </m:r>
                                  </m:oMath>
                                  <w:r w:rsidR="0015174F" w:rsidRPr="00DE1DA9">
                                    <w:rPr>
                                      <w:i/>
                                      <w:iCs/>
                                      <w:sz w:val="22"/>
                                    </w:rPr>
                                    <w:t xml:space="preserve"> </w:t>
                                  </w:r>
                                  <w:r w:rsidR="0015174F" w:rsidRPr="00DE1DA9">
                                    <w:rPr>
                                      <w:sz w:val="22"/>
                                    </w:rPr>
                                    <w:t xml:space="preserve">← </w:t>
                                  </w:r>
                                  <w:r w:rsidR="0015174F" w:rsidRPr="00DE1DA9">
                                    <w:rPr>
                                      <w:smallCaps/>
                                      <w:sz w:val="22"/>
                                    </w:rPr>
                                    <w:t>Length (</w:t>
                                  </w:r>
                                  <m:oMath>
                                    <m:r>
                                      <w:rPr>
                                        <w:rFonts w:ascii="Cambria Math" w:hAnsi="Cambria Math"/>
                                        <w:sz w:val="22"/>
                                      </w:rPr>
                                      <m:t>d</m:t>
                                    </m:r>
                                  </m:oMath>
                                  <w:r w:rsidR="0015174F" w:rsidRPr="00DE1DA9">
                                    <w:rPr>
                                      <w:sz w:val="22"/>
                                    </w:rPr>
                                    <w:t>)</w:t>
                                  </w:r>
                                </w:p>
                              </w:tc>
                              <w:tc>
                                <w:tcPr>
                                  <w:tcW w:w="4045" w:type="dxa"/>
                                  <w:gridSpan w:val="2"/>
                                </w:tcPr>
                                <w:p w14:paraId="5A70A704" w14:textId="77664A05" w:rsidR="00B857E2" w:rsidRPr="00DE1DA9" w:rsidRDefault="002C7525" w:rsidP="007C753F">
                                  <w:pPr>
                                    <w:spacing w:before="0" w:after="0"/>
                                    <w:jc w:val="left"/>
                                    <w:rPr>
                                      <w:rFonts w:ascii="Cambria Math" w:hAnsi="Cambria Math" w:cs="Cambria Math"/>
                                      <w:sz w:val="22"/>
                                    </w:rPr>
                                  </w:pPr>
                                  <w:r w:rsidRPr="00DE1DA9">
                                    <w:rPr>
                                      <w:rFonts w:ascii="Cambria Math" w:hAnsi="Cambria Math" w:cs="Cambria Math"/>
                                      <w:sz w:val="22"/>
                                    </w:rPr>
                                    <w:t>▷</w:t>
                                  </w:r>
                                  <w:r w:rsidRPr="00DE1DA9">
                                    <w:rPr>
                                      <w:rFonts w:cs="Times New Roman"/>
                                      <w:sz w:val="22"/>
                                    </w:rPr>
                                    <w:t xml:space="preserve"> Iterate for all data instances</w:t>
                                  </w:r>
                                </w:p>
                              </w:tc>
                            </w:tr>
                            <w:tr w:rsidR="00DA0FAF" w:rsidRPr="00DE1DA9" w14:paraId="39AF3CBE" w14:textId="77777777" w:rsidTr="00E739FA">
                              <w:trPr>
                                <w:trHeight w:val="350"/>
                              </w:trPr>
                              <w:tc>
                                <w:tcPr>
                                  <w:tcW w:w="445" w:type="dxa"/>
                                </w:tcPr>
                                <w:p w14:paraId="1BED92FC" w14:textId="68CD09E2" w:rsidR="00DA0FAF" w:rsidRPr="00DE1DA9" w:rsidRDefault="00B857E2" w:rsidP="00E739FA">
                                  <w:pPr>
                                    <w:spacing w:before="0" w:after="0"/>
                                    <w:jc w:val="left"/>
                                    <w:rPr>
                                      <w:sz w:val="22"/>
                                    </w:rPr>
                                  </w:pPr>
                                  <w:r w:rsidRPr="00DE1DA9">
                                    <w:rPr>
                                      <w:sz w:val="22"/>
                                    </w:rPr>
                                    <w:t>5</w:t>
                                  </w:r>
                                </w:p>
                              </w:tc>
                              <w:tc>
                                <w:tcPr>
                                  <w:tcW w:w="7740" w:type="dxa"/>
                                  <w:gridSpan w:val="4"/>
                                </w:tcPr>
                                <w:p w14:paraId="042C7C75" w14:textId="5C9F6112" w:rsidR="00DA0FAF" w:rsidRPr="00DE1DA9" w:rsidRDefault="006610E1" w:rsidP="00E739FA">
                                  <w:pPr>
                                    <w:spacing w:before="0" w:after="0"/>
                                    <w:jc w:val="left"/>
                                    <w:rPr>
                                      <w:b/>
                                      <w:bCs/>
                                      <w:sz w:val="22"/>
                                    </w:rPr>
                                  </w:pPr>
                                  <w:r w:rsidRPr="00DE1DA9">
                                    <w:rPr>
                                      <w:b/>
                                      <w:bCs/>
                                      <w:sz w:val="22"/>
                                    </w:rPr>
                                    <w:t xml:space="preserve">for </w:t>
                                  </w:r>
                                  <w:r w:rsidRPr="00DE1DA9">
                                    <w:rPr>
                                      <w:i/>
                                      <w:iCs/>
                                      <w:sz w:val="22"/>
                                    </w:rPr>
                                    <w:t>i</w:t>
                                  </w:r>
                                  <w:r w:rsidR="009E531E" w:rsidRPr="00DE1DA9">
                                    <w:rPr>
                                      <w:i/>
                                      <w:iCs/>
                                      <w:sz w:val="22"/>
                                    </w:rPr>
                                    <w:t>nde</w:t>
                                  </w:r>
                                  <w:r w:rsidR="003E7B55" w:rsidRPr="00DE1DA9">
                                    <w:rPr>
                                      <w:i/>
                                      <w:iCs/>
                                      <w:sz w:val="22"/>
                                    </w:rPr>
                                    <w:t>x</w:t>
                                  </w:r>
                                  <w:r w:rsidRPr="00DE1DA9">
                                    <w:rPr>
                                      <w:i/>
                                      <w:iCs/>
                                      <w:sz w:val="22"/>
                                    </w:rPr>
                                    <w:t xml:space="preserve"> </w:t>
                                  </w:r>
                                  <w:r w:rsidR="0095372E" w:rsidRPr="00DE1DA9">
                                    <w:rPr>
                                      <w:i/>
                                      <w:iCs/>
                                      <w:sz w:val="22"/>
                                    </w:rPr>
                                    <w:t xml:space="preserve"> </w:t>
                                  </w:r>
                                  <m:oMath>
                                    <m:r>
                                      <w:rPr>
                                        <w:rFonts w:ascii="Cambria Math" w:hAnsi="Cambria Math"/>
                                        <w:sz w:val="22"/>
                                      </w:rPr>
                                      <m:t>∈</m:t>
                                    </m:r>
                                  </m:oMath>
                                  <w:r w:rsidR="00F534CE" w:rsidRPr="00DE1DA9">
                                    <w:rPr>
                                      <w:i/>
                                      <w:iCs/>
                                      <w:sz w:val="22"/>
                                    </w:rPr>
                                    <w:t xml:space="preserve"> </w:t>
                                  </w:r>
                                  <w:r w:rsidR="002D2F2F" w:rsidRPr="00DE1DA9">
                                    <w:rPr>
                                      <w:sz w:val="22"/>
                                    </w:rPr>
                                    <w:t>{</w:t>
                                  </w:r>
                                  <w:proofErr w:type="gramStart"/>
                                  <w:r w:rsidR="00CE7594" w:rsidRPr="00DE1DA9">
                                    <w:rPr>
                                      <w:sz w:val="22"/>
                                    </w:rPr>
                                    <w:t>0,</w:t>
                                  </w:r>
                                  <w:r w:rsidR="007C753F" w:rsidRPr="00DE1DA9">
                                    <w:rPr>
                                      <w:sz w:val="22"/>
                                    </w:rPr>
                                    <w:t>…</w:t>
                                  </w:r>
                                  <w:proofErr w:type="gramEnd"/>
                                  <w:r w:rsidR="007C753F" w:rsidRPr="00DE1DA9">
                                    <w:rPr>
                                      <w:sz w:val="22"/>
                                    </w:rPr>
                                    <w:t>,</w:t>
                                  </w:r>
                                  <w:r w:rsidR="00CE7594" w:rsidRPr="00DE1DA9">
                                    <w:rPr>
                                      <w:sz w:val="22"/>
                                    </w:rPr>
                                    <w:t xml:space="preserve"> </w:t>
                                  </w:r>
                                  <m:oMath>
                                    <m:r>
                                      <w:rPr>
                                        <w:rFonts w:ascii="Cambria Math" w:eastAsiaTheme="minorEastAsia" w:hAnsi="Cambria Math"/>
                                        <w:sz w:val="22"/>
                                      </w:rPr>
                                      <m:t>n</m:t>
                                    </m:r>
                                  </m:oMath>
                                  <w:r w:rsidR="00CE7594" w:rsidRPr="00DE1DA9">
                                    <w:rPr>
                                      <w:sz w:val="22"/>
                                    </w:rPr>
                                    <w:t>}</w:t>
                                  </w:r>
                                  <w:r w:rsidR="00856AC6" w:rsidRPr="00DE1DA9">
                                    <w:rPr>
                                      <w:i/>
                                      <w:iCs/>
                                      <w:sz w:val="22"/>
                                    </w:rPr>
                                    <w:t xml:space="preserve"> </w:t>
                                  </w:r>
                                  <w:r w:rsidR="00856AC6" w:rsidRPr="00DE1DA9">
                                    <w:rPr>
                                      <w:b/>
                                      <w:bCs/>
                                      <w:sz w:val="22"/>
                                    </w:rPr>
                                    <w:t>do</w:t>
                                  </w:r>
                                </w:p>
                              </w:tc>
                            </w:tr>
                            <w:tr w:rsidR="00856AC6" w:rsidRPr="00DE1DA9" w14:paraId="54BDF514" w14:textId="77777777" w:rsidTr="00E739FA">
                              <w:trPr>
                                <w:trHeight w:val="350"/>
                              </w:trPr>
                              <w:tc>
                                <w:tcPr>
                                  <w:tcW w:w="445" w:type="dxa"/>
                                </w:tcPr>
                                <w:p w14:paraId="2DD34C0E" w14:textId="4DDCCE37" w:rsidR="00856AC6" w:rsidRPr="00DE1DA9" w:rsidRDefault="00B857E2" w:rsidP="00E739FA">
                                  <w:pPr>
                                    <w:spacing w:before="0" w:after="0"/>
                                    <w:jc w:val="left"/>
                                    <w:rPr>
                                      <w:sz w:val="22"/>
                                    </w:rPr>
                                  </w:pPr>
                                  <w:r w:rsidRPr="00DE1DA9">
                                    <w:rPr>
                                      <w:sz w:val="22"/>
                                    </w:rPr>
                                    <w:t>6</w:t>
                                  </w:r>
                                </w:p>
                              </w:tc>
                              <w:tc>
                                <w:tcPr>
                                  <w:tcW w:w="455" w:type="dxa"/>
                                </w:tcPr>
                                <w:p w14:paraId="33094ADC" w14:textId="77777777" w:rsidR="00856AC6" w:rsidRPr="00DE1DA9" w:rsidRDefault="00856AC6" w:rsidP="00E739FA">
                                  <w:pPr>
                                    <w:spacing w:before="0" w:after="0"/>
                                    <w:jc w:val="left"/>
                                    <w:rPr>
                                      <w:sz w:val="22"/>
                                    </w:rPr>
                                  </w:pPr>
                                </w:p>
                              </w:tc>
                              <w:tc>
                                <w:tcPr>
                                  <w:tcW w:w="7285" w:type="dxa"/>
                                  <w:gridSpan w:val="3"/>
                                </w:tcPr>
                                <w:p w14:paraId="1E198988" w14:textId="117F1D15" w:rsidR="00856AC6" w:rsidRPr="00DE1DA9" w:rsidRDefault="004E16CD" w:rsidP="007C753F">
                                  <w:pPr>
                                    <w:spacing w:before="0" w:after="0"/>
                                    <w:jc w:val="left"/>
                                    <w:rPr>
                                      <w:sz w:val="22"/>
                                    </w:rPr>
                                  </w:pPr>
                                  <w:r w:rsidRPr="00DE1DA9">
                                    <w:rPr>
                                      <w:sz w:val="22"/>
                                    </w:rPr>
                                    <w:t xml:space="preserve"> </w:t>
                                  </w:r>
                                  <w:r w:rsidR="004F5247" w:rsidRPr="00DE1DA9">
                                    <w:rPr>
                                      <w:i/>
                                      <w:iCs/>
                                      <w:sz w:val="22"/>
                                    </w:rPr>
                                    <w:t xml:space="preserve"> </w:t>
                                  </w:r>
                                  <m:oMath>
                                    <m:r>
                                      <w:rPr>
                                        <w:rFonts w:ascii="Cambria Math" w:hAnsi="Cambria Math"/>
                                        <w:sz w:val="22"/>
                                      </w:rPr>
                                      <m:t>∆c</m:t>
                                    </m:r>
                                  </m:oMath>
                                  <w:r w:rsidR="004E5938" w:rsidRPr="00DE1DA9">
                                    <w:rPr>
                                      <w:i/>
                                      <w:iCs/>
                                      <w:sz w:val="22"/>
                                    </w:rPr>
                                    <w:t xml:space="preserve"> </w:t>
                                  </w:r>
                                  <w:r w:rsidR="004E5938" w:rsidRPr="00DE1DA9">
                                    <w:rPr>
                                      <w:sz w:val="22"/>
                                    </w:rPr>
                                    <w:t xml:space="preserve">← </w:t>
                                  </w:r>
                                  <w:r w:rsidR="00084EAB" w:rsidRPr="00DE1DA9">
                                    <w:rPr>
                                      <w:smallCaps/>
                                      <w:sz w:val="22"/>
                                    </w:rPr>
                                    <w:t>Subtract(</w:t>
                                  </w:r>
                                  <m:oMath>
                                    <m:r>
                                      <w:rPr>
                                        <w:rFonts w:ascii="Cambria Math" w:eastAsiaTheme="minorEastAsia" w:hAnsi="Cambria Math"/>
                                        <w:smallCaps/>
                                        <w:sz w:val="22"/>
                                      </w:rPr>
                                      <m:t>p1</m:t>
                                    </m:r>
                                  </m:oMath>
                                  <w:r w:rsidR="0007032A" w:rsidRPr="00DE1DA9">
                                    <w:rPr>
                                      <w:sz w:val="22"/>
                                    </w:rPr>
                                    <w:t>[</w:t>
                                  </w:r>
                                  <w:r w:rsidR="0007032A" w:rsidRPr="00DE1DA9">
                                    <w:rPr>
                                      <w:i/>
                                      <w:iCs/>
                                      <w:sz w:val="22"/>
                                    </w:rPr>
                                    <w:t>index</w:t>
                                  </w:r>
                                  <w:r w:rsidR="0007032A" w:rsidRPr="00DE1DA9">
                                    <w:rPr>
                                      <w:sz w:val="22"/>
                                    </w:rPr>
                                    <w:t>]</w:t>
                                  </w:r>
                                  <w:r w:rsidR="002018A5" w:rsidRPr="00DE1DA9">
                                    <w:rPr>
                                      <w:i/>
                                      <w:iCs/>
                                      <w:sz w:val="22"/>
                                    </w:rPr>
                                    <w:t xml:space="preserve">, </w:t>
                                  </w:r>
                                  <m:oMath>
                                    <m:r>
                                      <w:rPr>
                                        <w:rFonts w:ascii="Cambria Math" w:hAnsi="Cambria Math"/>
                                        <w:sz w:val="22"/>
                                      </w:rPr>
                                      <m:t>p2</m:t>
                                    </m:r>
                                  </m:oMath>
                                  <w:r w:rsidR="000F322B" w:rsidRPr="00DE1DA9">
                                    <w:rPr>
                                      <w:sz w:val="22"/>
                                    </w:rPr>
                                    <w:t>[</w:t>
                                  </w:r>
                                  <w:r w:rsidR="000F322B" w:rsidRPr="00DE1DA9">
                                    <w:rPr>
                                      <w:i/>
                                      <w:iCs/>
                                      <w:sz w:val="22"/>
                                    </w:rPr>
                                    <w:t>index</w:t>
                                  </w:r>
                                  <w:r w:rsidR="000F322B" w:rsidRPr="00DE1DA9">
                                    <w:rPr>
                                      <w:sz w:val="22"/>
                                    </w:rPr>
                                    <w:t>]</w:t>
                                  </w:r>
                                  <w:r w:rsidR="00084EAB" w:rsidRPr="00DE1DA9">
                                    <w:rPr>
                                      <w:smallCaps/>
                                      <w:sz w:val="22"/>
                                    </w:rPr>
                                    <w:t>)</w:t>
                                  </w:r>
                                </w:p>
                              </w:tc>
                            </w:tr>
                            <w:tr w:rsidR="0007032A" w:rsidRPr="00DE1DA9" w14:paraId="6C4DB6BB" w14:textId="77777777" w:rsidTr="00E04AC8">
                              <w:trPr>
                                <w:trHeight w:val="350"/>
                              </w:trPr>
                              <w:tc>
                                <w:tcPr>
                                  <w:tcW w:w="445" w:type="dxa"/>
                                </w:tcPr>
                                <w:p w14:paraId="1D94227B" w14:textId="6F2E7ADE" w:rsidR="0007032A" w:rsidRPr="00DE1DA9" w:rsidRDefault="00B857E2" w:rsidP="00E739FA">
                                  <w:pPr>
                                    <w:spacing w:before="0" w:after="0"/>
                                    <w:jc w:val="left"/>
                                    <w:rPr>
                                      <w:sz w:val="22"/>
                                    </w:rPr>
                                  </w:pPr>
                                  <w:r w:rsidRPr="00DE1DA9">
                                    <w:rPr>
                                      <w:sz w:val="22"/>
                                    </w:rPr>
                                    <w:t>7</w:t>
                                  </w:r>
                                </w:p>
                              </w:tc>
                              <w:tc>
                                <w:tcPr>
                                  <w:tcW w:w="455" w:type="dxa"/>
                                </w:tcPr>
                                <w:p w14:paraId="56FB8EE4" w14:textId="77777777" w:rsidR="0007032A" w:rsidRPr="00DE1DA9" w:rsidRDefault="0007032A" w:rsidP="00E739FA">
                                  <w:pPr>
                                    <w:spacing w:before="0" w:after="0"/>
                                    <w:jc w:val="left"/>
                                    <w:rPr>
                                      <w:sz w:val="22"/>
                                    </w:rPr>
                                  </w:pPr>
                                </w:p>
                              </w:tc>
                              <w:tc>
                                <w:tcPr>
                                  <w:tcW w:w="7285" w:type="dxa"/>
                                  <w:gridSpan w:val="3"/>
                                </w:tcPr>
                                <w:p w14:paraId="0BA5A23D" w14:textId="26883B55" w:rsidR="0007032A" w:rsidRPr="00DE1DA9" w:rsidRDefault="00064F5E" w:rsidP="007C753F">
                                  <w:pPr>
                                    <w:spacing w:before="0" w:after="0"/>
                                    <w:jc w:val="left"/>
                                    <w:rPr>
                                      <w:i/>
                                      <w:iCs/>
                                      <w:sz w:val="22"/>
                                    </w:rPr>
                                  </w:pPr>
                                  <w:r w:rsidRPr="00DE1DA9">
                                    <w:rPr>
                                      <w:i/>
                                      <w:iCs/>
                                      <w:sz w:val="22"/>
                                    </w:rPr>
                                    <w:t xml:space="preserve">answer </w:t>
                                  </w:r>
                                  <w:r w:rsidRPr="00DE1DA9">
                                    <w:rPr>
                                      <w:sz w:val="22"/>
                                    </w:rPr>
                                    <w:t xml:space="preserve">← </w:t>
                                  </w:r>
                                  <w:proofErr w:type="gramStart"/>
                                  <w:r w:rsidRPr="00DE1DA9">
                                    <w:rPr>
                                      <w:smallCaps/>
                                      <w:sz w:val="22"/>
                                    </w:rPr>
                                    <w:t>Add(</w:t>
                                  </w:r>
                                  <w:proofErr w:type="gramEnd"/>
                                  <w:r w:rsidRPr="00DE1DA9">
                                    <w:rPr>
                                      <w:i/>
                                      <w:iCs/>
                                      <w:sz w:val="22"/>
                                    </w:rPr>
                                    <w:t xml:space="preserve">answer, </w:t>
                                  </w:r>
                                  <m:oMath>
                                    <m:r>
                                      <w:rPr>
                                        <w:rFonts w:ascii="Cambria Math" w:hAnsi="Cambria Math"/>
                                        <w:sz w:val="22"/>
                                      </w:rPr>
                                      <m:t>∆c</m:t>
                                    </m:r>
                                  </m:oMath>
                                  <w:r w:rsidRPr="00DE1DA9">
                                    <w:rPr>
                                      <w:smallCaps/>
                                      <w:sz w:val="22"/>
                                    </w:rPr>
                                    <w:t>)</w:t>
                                  </w:r>
                                </w:p>
                              </w:tc>
                            </w:tr>
                            <w:tr w:rsidR="00B250A6" w:rsidRPr="00DE1DA9" w14:paraId="2A96C69F" w14:textId="77777777" w:rsidTr="00E04AC8">
                              <w:trPr>
                                <w:trHeight w:val="350"/>
                              </w:trPr>
                              <w:tc>
                                <w:tcPr>
                                  <w:tcW w:w="445" w:type="dxa"/>
                                  <w:tcBorders>
                                    <w:bottom w:val="single" w:sz="4" w:space="0" w:color="auto"/>
                                  </w:tcBorders>
                                </w:tcPr>
                                <w:p w14:paraId="166FF5D5" w14:textId="78D80FA2" w:rsidR="00B250A6" w:rsidRPr="00DE1DA9" w:rsidRDefault="00B857E2" w:rsidP="00E739FA">
                                  <w:pPr>
                                    <w:spacing w:before="0" w:after="0"/>
                                    <w:jc w:val="left"/>
                                    <w:rPr>
                                      <w:sz w:val="22"/>
                                    </w:rPr>
                                  </w:pPr>
                                  <w:r w:rsidRPr="00DE1DA9">
                                    <w:rPr>
                                      <w:sz w:val="22"/>
                                    </w:rPr>
                                    <w:t>8</w:t>
                                  </w:r>
                                </w:p>
                              </w:tc>
                              <w:tc>
                                <w:tcPr>
                                  <w:tcW w:w="7740" w:type="dxa"/>
                                  <w:gridSpan w:val="4"/>
                                  <w:tcBorders>
                                    <w:bottom w:val="single" w:sz="4" w:space="0" w:color="auto"/>
                                  </w:tcBorders>
                                </w:tcPr>
                                <w:p w14:paraId="60369FA1" w14:textId="45BAD832" w:rsidR="00B250A6" w:rsidRPr="00DE1DA9" w:rsidRDefault="00E739FA" w:rsidP="00E739FA">
                                  <w:pPr>
                                    <w:spacing w:before="0" w:after="0"/>
                                    <w:jc w:val="left"/>
                                    <w:rPr>
                                      <w:i/>
                                      <w:iCs/>
                                      <w:sz w:val="22"/>
                                    </w:rPr>
                                  </w:pPr>
                                  <w:r w:rsidRPr="00DE1DA9">
                                    <w:rPr>
                                      <w:b/>
                                      <w:bCs/>
                                      <w:sz w:val="22"/>
                                    </w:rPr>
                                    <w:t xml:space="preserve">return </w:t>
                                  </w:r>
                                  <w:r w:rsidRPr="00DE1DA9">
                                    <w:rPr>
                                      <w:i/>
                                      <w:iCs/>
                                      <w:sz w:val="22"/>
                                    </w:rPr>
                                    <w:t>answer</w:t>
                                  </w:r>
                                </w:p>
                              </w:tc>
                            </w:tr>
                          </w:tbl>
                          <w:p w14:paraId="5D15E486" w14:textId="77777777" w:rsidR="00A20FF0" w:rsidRPr="00691EF3" w:rsidRDefault="00A20FF0" w:rsidP="00A20FF0">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1C89E1" id="Text Box 398" o:spid="_x0000_s1043" type="#_x0000_t202" style="position:absolute;left:0;text-align:left;margin-left:359.5pt;margin-top:347.3pt;width:410.7pt;height:185.65pt;z-index:-25165819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" stroked="f">
                <v:textbox inset="1.44pt,1.44pt,1.44pt,1.44pt">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455"/>
                        <w:gridCol w:w="3240"/>
                        <w:gridCol w:w="175"/>
                        <w:gridCol w:w="3870"/>
                      </w:tblGrid>
                      <w:tr w:rsidR="00A20FF0" w:rsidRPr="00DE1DA9" w14:paraId="6D291BA1" w14:textId="77777777" w:rsidTr="00461724">
                        <w:trPr>
                          <w:trHeight w:val="350"/>
                        </w:trPr>
                        <w:tc>
                          <w:tcPr>
                            <w:tcW w:w="8185" w:type="dxa"/>
                            <w:gridSpan w:val="5"/>
                            <w:tcBorders>
                              <w:top w:val="single" w:sz="4" w:space="0" w:color="auto"/>
                              <w:bottom w:val="single" w:sz="4" w:space="0" w:color="auto"/>
                            </w:tcBorders>
                            <w:vAlign w:val="center"/>
                          </w:tcPr>
                          <w:p w14:paraId="1FB490F0" w14:textId="16D24860" w:rsidR="00A20FF0" w:rsidRPr="00DE1DA9" w:rsidRDefault="00651776" w:rsidP="00BA5E3A">
                            <w:pPr>
                              <w:spacing w:before="0" w:after="0"/>
                              <w:jc w:val="left"/>
                              <w:rPr>
                                <w:smallCaps/>
                                <w:sz w:val="22"/>
                              </w:rPr>
                            </w:pPr>
                            <w:r w:rsidRPr="00DE1DA9">
                              <w:rPr>
                                <w:b/>
                                <w:bCs/>
                                <w:sz w:val="22"/>
                              </w:rPr>
                              <w:t>Algorithm 1</w:t>
                            </w:r>
                            <w:r w:rsidRPr="00DE1DA9">
                              <w:rPr>
                                <w:smallCaps/>
                                <w:sz w:val="22"/>
                              </w:rPr>
                              <w:t xml:space="preserve"> </w:t>
                            </w:r>
                            <w:proofErr w:type="gramStart"/>
                            <w:r w:rsidR="00967CF2" w:rsidRPr="00DE1DA9">
                              <w:rPr>
                                <w:smallCaps/>
                                <w:sz w:val="22"/>
                              </w:rPr>
                              <w:t>GlobalFeatureImportance</w:t>
                            </w:r>
                            <w:r w:rsidR="00967CF2" w:rsidRPr="00DE1DA9">
                              <w:rPr>
                                <w:sz w:val="22"/>
                              </w:rPr>
                              <w:t>(</w:t>
                            </w:r>
                            <w:proofErr w:type="gramEnd"/>
                            <m:oMath>
                              <m:r>
                                <w:rPr>
                                  <w:rFonts w:ascii="Cambria Math" w:hAnsi="Cambria Math"/>
                                  <w:sz w:val="22"/>
                                </w:rPr>
                                <m:t>f</m:t>
                              </m:r>
                            </m:oMath>
                            <w:r w:rsidR="00BF0060" w:rsidRPr="00DE1DA9">
                              <w:rPr>
                                <w:i/>
                                <w:iCs/>
                                <w:sz w:val="22"/>
                              </w:rPr>
                              <w:t xml:space="preserve">, </w:t>
                            </w:r>
                            <m:oMath>
                              <m:r>
                                <w:rPr>
                                  <w:rFonts w:ascii="Cambria Math" w:hAnsi="Cambria Math"/>
                                  <w:sz w:val="22"/>
                                </w:rPr>
                                <m:t>d</m:t>
                              </m:r>
                            </m:oMath>
                            <w:r w:rsidR="00967CF2" w:rsidRPr="00DE1DA9">
                              <w:rPr>
                                <w:sz w:val="22"/>
                              </w:rPr>
                              <w:t>)</w:t>
                            </w:r>
                          </w:p>
                        </w:tc>
                      </w:tr>
                      <w:tr w:rsidR="008B3E9A" w:rsidRPr="00DE1DA9" w14:paraId="4FC7FAA7" w14:textId="77777777" w:rsidTr="00E739FA">
                        <w:trPr>
                          <w:trHeight w:val="350"/>
                        </w:trPr>
                        <w:tc>
                          <w:tcPr>
                            <w:tcW w:w="445" w:type="dxa"/>
                          </w:tcPr>
                          <w:p w14:paraId="2B099489" w14:textId="32EF7B6C" w:rsidR="008B3E9A" w:rsidRPr="00DE1DA9" w:rsidRDefault="008B3E9A" w:rsidP="00E739FA">
                            <w:pPr>
                              <w:spacing w:before="0" w:after="0"/>
                              <w:jc w:val="left"/>
                              <w:rPr>
                                <w:sz w:val="22"/>
                              </w:rPr>
                            </w:pPr>
                            <w:r w:rsidRPr="00DE1DA9">
                              <w:rPr>
                                <w:sz w:val="22"/>
                              </w:rPr>
                              <w:t>1</w:t>
                            </w:r>
                          </w:p>
                        </w:tc>
                        <w:tc>
                          <w:tcPr>
                            <w:tcW w:w="3870" w:type="dxa"/>
                            <w:gridSpan w:val="3"/>
                          </w:tcPr>
                          <w:p w14:paraId="6AF18F7D" w14:textId="77777777" w:rsidR="008B3E9A" w:rsidRPr="00DE1DA9" w:rsidRDefault="008B3E9A" w:rsidP="00E739FA">
                            <w:pPr>
                              <w:spacing w:before="0" w:after="0"/>
                              <w:jc w:val="left"/>
                              <w:rPr>
                                <w:i/>
                                <w:iCs/>
                                <w:sz w:val="22"/>
                              </w:rPr>
                            </w:pPr>
                            <w:r w:rsidRPr="00DE1DA9">
                              <w:rPr>
                                <w:i/>
                                <w:iCs/>
                                <w:sz w:val="22"/>
                              </w:rPr>
                              <w:t xml:space="preserve">answer </w:t>
                            </w:r>
                            <w:r w:rsidRPr="00DE1DA9">
                              <w:rPr>
                                <w:sz w:val="22"/>
                              </w:rPr>
                              <w:t>← 0</w:t>
                            </w:r>
                          </w:p>
                        </w:tc>
                        <w:tc>
                          <w:tcPr>
                            <w:tcW w:w="3870" w:type="dxa"/>
                            <w:tcBorders>
                              <w:top w:val="single" w:sz="4" w:space="0" w:color="auto"/>
                            </w:tcBorders>
                          </w:tcPr>
                          <w:p w14:paraId="2E495ED6" w14:textId="301310EA" w:rsidR="008B3E9A" w:rsidRPr="00DE1DA9" w:rsidRDefault="008B3E9A" w:rsidP="007C753F">
                            <w:pPr>
                              <w:spacing w:before="0" w:after="0"/>
                              <w:jc w:val="left"/>
                              <w:rPr>
                                <w:sz w:val="22"/>
                              </w:rPr>
                            </w:pPr>
                          </w:p>
                        </w:tc>
                      </w:tr>
                      <w:tr w:rsidR="00B82991" w:rsidRPr="00DE1DA9" w14:paraId="50578B3D" w14:textId="77777777" w:rsidTr="00AE17EF">
                        <w:trPr>
                          <w:trHeight w:val="350"/>
                        </w:trPr>
                        <w:tc>
                          <w:tcPr>
                            <w:tcW w:w="445" w:type="dxa"/>
                          </w:tcPr>
                          <w:p w14:paraId="52923DA3" w14:textId="12BA0D42" w:rsidR="00B82991" w:rsidRPr="00DE1DA9" w:rsidRDefault="00B82991" w:rsidP="00E739FA">
                            <w:pPr>
                              <w:spacing w:before="0" w:after="0"/>
                              <w:jc w:val="left"/>
                              <w:rPr>
                                <w:sz w:val="22"/>
                              </w:rPr>
                            </w:pPr>
                            <w:r w:rsidRPr="00DE1DA9">
                              <w:rPr>
                                <w:sz w:val="22"/>
                              </w:rPr>
                              <w:t>2</w:t>
                            </w:r>
                          </w:p>
                        </w:tc>
                        <w:tc>
                          <w:tcPr>
                            <w:tcW w:w="3695" w:type="dxa"/>
                            <w:gridSpan w:val="2"/>
                          </w:tcPr>
                          <w:p w14:paraId="036F2C18" w14:textId="6D5FD753" w:rsidR="00B82991" w:rsidRPr="00DE1DA9" w:rsidRDefault="00DE1DA9" w:rsidP="00E739FA">
                            <w:pPr>
                              <w:spacing w:before="0" w:after="0"/>
                              <w:jc w:val="left"/>
                              <w:rPr>
                                <w:sz w:val="22"/>
                              </w:rPr>
                            </w:pPr>
                            <m:oMath>
                              <m:r>
                                <w:rPr>
                                  <w:rFonts w:ascii="Cambria Math" w:hAnsi="Cambria Math"/>
                                  <w:sz w:val="22"/>
                                </w:rPr>
                                <m:t>p1</m:t>
                              </m:r>
                            </m:oMath>
                            <w:r w:rsidR="0015174F" w:rsidRPr="00DE1DA9">
                              <w:rPr>
                                <w:i/>
                                <w:iCs/>
                                <w:sz w:val="22"/>
                              </w:rPr>
                              <w:t xml:space="preserve"> </w:t>
                            </w:r>
                            <w:r w:rsidR="00B82991" w:rsidRPr="00DE1DA9">
                              <w:rPr>
                                <w:sz w:val="22"/>
                              </w:rPr>
                              <w:t xml:space="preserve">← </w:t>
                            </w:r>
                            <w:proofErr w:type="gramStart"/>
                            <w:r w:rsidR="00B82991" w:rsidRPr="00DE1DA9">
                              <w:rPr>
                                <w:sz w:val="22"/>
                              </w:rPr>
                              <w:t>P</w:t>
                            </w:r>
                            <w:r w:rsidR="00B82991" w:rsidRPr="00DE1DA9">
                              <w:rPr>
                                <w:smallCaps/>
                                <w:sz w:val="22"/>
                              </w:rPr>
                              <w:t>arse(</w:t>
                            </w:r>
                            <w:proofErr w:type="gramEnd"/>
                            <m:oMath>
                              <m:r>
                                <w:rPr>
                                  <w:rFonts w:ascii="Cambria Math" w:hAnsi="Cambria Math"/>
                                  <w:sz w:val="22"/>
                                </w:rPr>
                                <m:t>d</m:t>
                              </m:r>
                            </m:oMath>
                            <w:r w:rsidR="00B82991" w:rsidRPr="00DE1DA9">
                              <w:rPr>
                                <w:sz w:val="22"/>
                              </w:rPr>
                              <w:t>)</w:t>
                            </w:r>
                          </w:p>
                        </w:tc>
                        <w:tc>
                          <w:tcPr>
                            <w:tcW w:w="4045" w:type="dxa"/>
                            <w:gridSpan w:val="2"/>
                          </w:tcPr>
                          <w:p w14:paraId="4F53790B" w14:textId="0EE9196B" w:rsidR="00B82991" w:rsidRPr="00DE1DA9" w:rsidRDefault="00B82991" w:rsidP="007C753F">
                            <w:pPr>
                              <w:spacing w:before="0" w:after="0"/>
                              <w:jc w:val="left"/>
                              <w:rPr>
                                <w:rFonts w:cs="Times New Roman"/>
                                <w:sz w:val="22"/>
                              </w:rPr>
                            </w:pPr>
                            <w:r w:rsidRPr="00DE1DA9">
                              <w:rPr>
                                <w:rFonts w:ascii="Cambria Math" w:hAnsi="Cambria Math" w:cs="Cambria Math"/>
                                <w:sz w:val="22"/>
                              </w:rPr>
                              <w:t>▷</w:t>
                            </w:r>
                            <w:r w:rsidRPr="00DE1DA9">
                              <w:rPr>
                                <w:rFonts w:cs="Times New Roman"/>
                                <w:sz w:val="22"/>
                              </w:rPr>
                              <w:t xml:space="preserve"> </w:t>
                            </w:r>
                            <w:r w:rsidR="00E20804" w:rsidRPr="00DE1DA9">
                              <w:rPr>
                                <w:rFonts w:cs="Times New Roman"/>
                                <w:sz w:val="22"/>
                              </w:rPr>
                              <w:t>U</w:t>
                            </w:r>
                            <w:r w:rsidR="00130756" w:rsidRPr="00DE1DA9">
                              <w:rPr>
                                <w:rFonts w:cs="Times New Roman"/>
                                <w:sz w:val="22"/>
                              </w:rPr>
                              <w:t xml:space="preserve">nmodified </w:t>
                            </w:r>
                            <w:r w:rsidR="00DB522E" w:rsidRPr="00DE1DA9">
                              <w:rPr>
                                <w:rFonts w:cs="Times New Roman"/>
                                <w:sz w:val="22"/>
                              </w:rPr>
                              <w:t>instances</w:t>
                            </w:r>
                            <w:r w:rsidR="007C753F" w:rsidRPr="00DE1DA9">
                              <w:rPr>
                                <w:rFonts w:cs="Times New Roman"/>
                                <w:sz w:val="22"/>
                              </w:rPr>
                              <w:t xml:space="preserve"> </w:t>
                            </w:r>
                            <w:r w:rsidR="00DB522E" w:rsidRPr="00DE1DA9">
                              <w:rPr>
                                <w:rFonts w:cs="Times New Roman"/>
                                <w:sz w:val="22"/>
                              </w:rPr>
                              <w:t>confidence</w:t>
                            </w:r>
                            <w:r w:rsidR="00E20804" w:rsidRPr="00DE1DA9">
                              <w:rPr>
                                <w:rFonts w:cs="Times New Roman"/>
                                <w:sz w:val="22"/>
                              </w:rPr>
                              <w:t xml:space="preserve"> scores</w:t>
                            </w:r>
                          </w:p>
                        </w:tc>
                      </w:tr>
                      <w:tr w:rsidR="007C753F" w:rsidRPr="00DE1DA9" w14:paraId="53667043" w14:textId="77777777" w:rsidTr="00AE17EF">
                        <w:trPr>
                          <w:trHeight w:val="350"/>
                        </w:trPr>
                        <w:tc>
                          <w:tcPr>
                            <w:tcW w:w="445" w:type="dxa"/>
                          </w:tcPr>
                          <w:p w14:paraId="22AF8CFE" w14:textId="069B545A" w:rsidR="007C753F" w:rsidRPr="00DE1DA9" w:rsidRDefault="007C753F" w:rsidP="00E739FA">
                            <w:pPr>
                              <w:spacing w:before="0" w:after="0"/>
                              <w:jc w:val="left"/>
                              <w:rPr>
                                <w:sz w:val="22"/>
                              </w:rPr>
                            </w:pPr>
                            <w:r w:rsidRPr="00DE1DA9">
                              <w:rPr>
                                <w:sz w:val="22"/>
                              </w:rPr>
                              <w:t>3</w:t>
                            </w:r>
                          </w:p>
                        </w:tc>
                        <w:tc>
                          <w:tcPr>
                            <w:tcW w:w="3695" w:type="dxa"/>
                            <w:gridSpan w:val="2"/>
                          </w:tcPr>
                          <w:p w14:paraId="2E144A8E" w14:textId="3D12C8C4" w:rsidR="007C753F" w:rsidRPr="00DE1DA9" w:rsidRDefault="00DE1DA9" w:rsidP="00E739FA">
                            <w:pPr>
                              <w:spacing w:before="0" w:after="0"/>
                              <w:jc w:val="left"/>
                              <w:rPr>
                                <w:sz w:val="22"/>
                              </w:rPr>
                            </w:pPr>
                            <m:oMath>
                              <m:r>
                                <w:rPr>
                                  <w:rFonts w:ascii="Cambria Math" w:hAnsi="Cambria Math"/>
                                  <w:sz w:val="22"/>
                                </w:rPr>
                                <m:t>p2</m:t>
                              </m:r>
                            </m:oMath>
                            <w:r w:rsidR="007C753F" w:rsidRPr="00DE1DA9">
                              <w:rPr>
                                <w:sz w:val="22"/>
                              </w:rPr>
                              <w:t xml:space="preserve"> ← </w:t>
                            </w:r>
                            <w:proofErr w:type="gramStart"/>
                            <w:r w:rsidR="007C753F" w:rsidRPr="00DE1DA9">
                              <w:rPr>
                                <w:sz w:val="22"/>
                              </w:rPr>
                              <w:t>P</w:t>
                            </w:r>
                            <w:proofErr w:type="spellStart"/>
                            <w:r w:rsidR="007C753F" w:rsidRPr="00DE1DA9">
                              <w:rPr>
                                <w:smallCaps/>
                                <w:sz w:val="22"/>
                              </w:rPr>
                              <w:t>arse</w:t>
                            </w:r>
                            <w:proofErr w:type="spellEnd"/>
                            <w:r w:rsidR="007C753F" w:rsidRPr="00DE1DA9">
                              <w:rPr>
                                <w:smallCaps/>
                                <w:sz w:val="22"/>
                              </w:rPr>
                              <w:t>(</w:t>
                            </w:r>
                            <w:proofErr w:type="gramEnd"/>
                            <w:r w:rsidR="007C753F" w:rsidRPr="00DE1DA9">
                              <w:rPr>
                                <w:smallCaps/>
                                <w:sz w:val="22"/>
                              </w:rPr>
                              <w:t>RemoveFeature(</w:t>
                            </w:r>
                            <m:oMath>
                              <m:r>
                                <w:rPr>
                                  <w:rFonts w:ascii="Cambria Math" w:hAnsi="Cambria Math"/>
                                  <w:smallCaps/>
                                  <w:sz w:val="22"/>
                                </w:rPr>
                                <m:t>f</m:t>
                              </m:r>
                            </m:oMath>
                            <w:r w:rsidR="007C753F" w:rsidRPr="00DE1DA9">
                              <w:rPr>
                                <w:i/>
                                <w:iCs/>
                                <w:sz w:val="22"/>
                              </w:rPr>
                              <w:t xml:space="preserve">, </w:t>
                            </w:r>
                            <m:oMath>
                              <m:r>
                                <w:rPr>
                                  <w:rFonts w:ascii="Cambria Math" w:hAnsi="Cambria Math"/>
                                  <w:sz w:val="22"/>
                                </w:rPr>
                                <m:t>d</m:t>
                              </m:r>
                            </m:oMath>
                            <w:r w:rsidR="007C753F" w:rsidRPr="00DE1DA9">
                              <w:rPr>
                                <w:sz w:val="22"/>
                              </w:rPr>
                              <w:t>))</w:t>
                            </w:r>
                          </w:p>
                        </w:tc>
                        <w:tc>
                          <w:tcPr>
                            <w:tcW w:w="4045" w:type="dxa"/>
                            <w:gridSpan w:val="2"/>
                          </w:tcPr>
                          <w:p w14:paraId="43C0B82D" w14:textId="41E74A12" w:rsidR="007C753F" w:rsidRPr="00DE1DA9" w:rsidRDefault="007C753F" w:rsidP="007C753F">
                            <w:pPr>
                              <w:spacing w:before="0" w:after="0"/>
                              <w:jc w:val="left"/>
                              <w:rPr>
                                <w:sz w:val="22"/>
                              </w:rPr>
                            </w:pPr>
                            <w:r w:rsidRPr="00DE1DA9">
                              <w:rPr>
                                <w:rFonts w:ascii="Cambria Math" w:hAnsi="Cambria Math" w:cs="Cambria Math"/>
                                <w:sz w:val="22"/>
                              </w:rPr>
                              <w:t>▷</w:t>
                            </w:r>
                            <w:r w:rsidRPr="00DE1DA9">
                              <w:rPr>
                                <w:rFonts w:cs="Times New Roman"/>
                                <w:sz w:val="22"/>
                              </w:rPr>
                              <w:t xml:space="preserve"> </w:t>
                            </w:r>
                            <w:r w:rsidR="00E20804" w:rsidRPr="00DE1DA9">
                              <w:rPr>
                                <w:rFonts w:cs="Times New Roman"/>
                                <w:sz w:val="22"/>
                              </w:rPr>
                              <w:t>M</w:t>
                            </w:r>
                            <w:r w:rsidRPr="00DE1DA9">
                              <w:rPr>
                                <w:rFonts w:cs="Times New Roman"/>
                                <w:sz w:val="22"/>
                              </w:rPr>
                              <w:t>odified instances</w:t>
                            </w:r>
                            <w:r w:rsidR="00E20804" w:rsidRPr="00DE1DA9">
                              <w:rPr>
                                <w:rFonts w:cs="Times New Roman"/>
                                <w:sz w:val="22"/>
                              </w:rPr>
                              <w:t xml:space="preserve"> confidence scores</w:t>
                            </w:r>
                          </w:p>
                        </w:tc>
                      </w:tr>
                      <w:tr w:rsidR="00B857E2" w:rsidRPr="00DE1DA9" w14:paraId="2EC429AF" w14:textId="77777777" w:rsidTr="00AE17EF">
                        <w:trPr>
                          <w:trHeight w:val="350"/>
                        </w:trPr>
                        <w:tc>
                          <w:tcPr>
                            <w:tcW w:w="445" w:type="dxa"/>
                          </w:tcPr>
                          <w:p w14:paraId="6088A258" w14:textId="367FE143" w:rsidR="00B857E2" w:rsidRPr="00DE1DA9" w:rsidRDefault="00B857E2" w:rsidP="00E739FA">
                            <w:pPr>
                              <w:spacing w:before="0" w:after="0"/>
                              <w:jc w:val="left"/>
                              <w:rPr>
                                <w:sz w:val="22"/>
                              </w:rPr>
                            </w:pPr>
                            <w:r w:rsidRPr="00DE1DA9">
                              <w:rPr>
                                <w:sz w:val="22"/>
                              </w:rPr>
                              <w:t>4</w:t>
                            </w:r>
                          </w:p>
                        </w:tc>
                        <w:tc>
                          <w:tcPr>
                            <w:tcW w:w="3695" w:type="dxa"/>
                            <w:gridSpan w:val="2"/>
                          </w:tcPr>
                          <w:p w14:paraId="74C8E7C7" w14:textId="683A2F9C" w:rsidR="00B857E2" w:rsidRPr="00DE1DA9" w:rsidRDefault="00C066B1" w:rsidP="00E739FA">
                            <w:pPr>
                              <w:spacing w:before="0" w:after="0"/>
                              <w:jc w:val="left"/>
                              <w:rPr>
                                <w:i/>
                                <w:iCs/>
                                <w:sz w:val="22"/>
                              </w:rPr>
                            </w:pPr>
                            <m:oMath>
                              <m:r>
                                <w:rPr>
                                  <w:rFonts w:ascii="Cambria Math" w:hAnsi="Cambria Math"/>
                                  <w:sz w:val="22"/>
                                </w:rPr>
                                <m:t>n</m:t>
                              </m:r>
                            </m:oMath>
                            <w:r w:rsidR="0015174F" w:rsidRPr="00DE1DA9">
                              <w:rPr>
                                <w:i/>
                                <w:iCs/>
                                <w:sz w:val="22"/>
                              </w:rPr>
                              <w:t xml:space="preserve"> </w:t>
                            </w:r>
                            <w:r w:rsidR="0015174F" w:rsidRPr="00DE1DA9">
                              <w:rPr>
                                <w:sz w:val="22"/>
                              </w:rPr>
                              <w:t xml:space="preserve">← </w:t>
                            </w:r>
                            <w:r w:rsidR="0015174F" w:rsidRPr="00DE1DA9">
                              <w:rPr>
                                <w:smallCaps/>
                                <w:sz w:val="22"/>
                              </w:rPr>
                              <w:t>Length (</w:t>
                            </w:r>
                            <m:oMath>
                              <m:r>
                                <w:rPr>
                                  <w:rFonts w:ascii="Cambria Math" w:hAnsi="Cambria Math"/>
                                  <w:sz w:val="22"/>
                                </w:rPr>
                                <m:t>d</m:t>
                              </m:r>
                            </m:oMath>
                            <w:r w:rsidR="0015174F" w:rsidRPr="00DE1DA9">
                              <w:rPr>
                                <w:sz w:val="22"/>
                              </w:rPr>
                              <w:t>)</w:t>
                            </w:r>
                          </w:p>
                        </w:tc>
                        <w:tc>
                          <w:tcPr>
                            <w:tcW w:w="4045" w:type="dxa"/>
                            <w:gridSpan w:val="2"/>
                          </w:tcPr>
                          <w:p w14:paraId="5A70A704" w14:textId="77664A05" w:rsidR="00B857E2" w:rsidRPr="00DE1DA9" w:rsidRDefault="002C7525" w:rsidP="007C753F">
                            <w:pPr>
                              <w:spacing w:before="0" w:after="0"/>
                              <w:jc w:val="left"/>
                              <w:rPr>
                                <w:rFonts w:ascii="Cambria Math" w:hAnsi="Cambria Math" w:cs="Cambria Math"/>
                                <w:sz w:val="22"/>
                              </w:rPr>
                            </w:pPr>
                            <w:r w:rsidRPr="00DE1DA9">
                              <w:rPr>
                                <w:rFonts w:ascii="Cambria Math" w:hAnsi="Cambria Math" w:cs="Cambria Math"/>
                                <w:sz w:val="22"/>
                              </w:rPr>
                              <w:t>▷</w:t>
                            </w:r>
                            <w:r w:rsidRPr="00DE1DA9">
                              <w:rPr>
                                <w:rFonts w:cs="Times New Roman"/>
                                <w:sz w:val="22"/>
                              </w:rPr>
                              <w:t xml:space="preserve"> Iterate for all data instances</w:t>
                            </w:r>
                          </w:p>
                        </w:tc>
                      </w:tr>
                      <w:tr w:rsidR="00DA0FAF" w:rsidRPr="00DE1DA9" w14:paraId="39AF3CBE" w14:textId="77777777" w:rsidTr="00E739FA">
                        <w:trPr>
                          <w:trHeight w:val="350"/>
                        </w:trPr>
                        <w:tc>
                          <w:tcPr>
                            <w:tcW w:w="445" w:type="dxa"/>
                          </w:tcPr>
                          <w:p w14:paraId="1BED92FC" w14:textId="68CD09E2" w:rsidR="00DA0FAF" w:rsidRPr="00DE1DA9" w:rsidRDefault="00B857E2" w:rsidP="00E739FA">
                            <w:pPr>
                              <w:spacing w:before="0" w:after="0"/>
                              <w:jc w:val="left"/>
                              <w:rPr>
                                <w:sz w:val="22"/>
                              </w:rPr>
                            </w:pPr>
                            <w:r w:rsidRPr="00DE1DA9">
                              <w:rPr>
                                <w:sz w:val="22"/>
                              </w:rPr>
                              <w:t>5</w:t>
                            </w:r>
                          </w:p>
                        </w:tc>
                        <w:tc>
                          <w:tcPr>
                            <w:tcW w:w="7740" w:type="dxa"/>
                            <w:gridSpan w:val="4"/>
                          </w:tcPr>
                          <w:p w14:paraId="042C7C75" w14:textId="5C9F6112" w:rsidR="00DA0FAF" w:rsidRPr="00DE1DA9" w:rsidRDefault="006610E1" w:rsidP="00E739FA">
                            <w:pPr>
                              <w:spacing w:before="0" w:after="0"/>
                              <w:jc w:val="left"/>
                              <w:rPr>
                                <w:b/>
                                <w:bCs/>
                                <w:sz w:val="22"/>
                              </w:rPr>
                            </w:pPr>
                            <w:r w:rsidRPr="00DE1DA9">
                              <w:rPr>
                                <w:b/>
                                <w:bCs/>
                                <w:sz w:val="22"/>
                              </w:rPr>
                              <w:t xml:space="preserve">for </w:t>
                            </w:r>
                            <w:r w:rsidRPr="00DE1DA9">
                              <w:rPr>
                                <w:i/>
                                <w:iCs/>
                                <w:sz w:val="22"/>
                              </w:rPr>
                              <w:t>i</w:t>
                            </w:r>
                            <w:r w:rsidR="009E531E" w:rsidRPr="00DE1DA9">
                              <w:rPr>
                                <w:i/>
                                <w:iCs/>
                                <w:sz w:val="22"/>
                              </w:rPr>
                              <w:t>nde</w:t>
                            </w:r>
                            <w:r w:rsidR="003E7B55" w:rsidRPr="00DE1DA9">
                              <w:rPr>
                                <w:i/>
                                <w:iCs/>
                                <w:sz w:val="22"/>
                              </w:rPr>
                              <w:t>x</w:t>
                            </w:r>
                            <w:r w:rsidRPr="00DE1DA9">
                              <w:rPr>
                                <w:i/>
                                <w:iCs/>
                                <w:sz w:val="22"/>
                              </w:rPr>
                              <w:t xml:space="preserve"> </w:t>
                            </w:r>
                            <w:r w:rsidR="0095372E" w:rsidRPr="00DE1DA9">
                              <w:rPr>
                                <w:i/>
                                <w:iCs/>
                                <w:sz w:val="22"/>
                              </w:rPr>
                              <w:t xml:space="preserve"> </w:t>
                            </w:r>
                            <m:oMath>
                              <m:r>
                                <w:rPr>
                                  <w:rFonts w:ascii="Cambria Math" w:hAnsi="Cambria Math"/>
                                  <w:sz w:val="22"/>
                                </w:rPr>
                                <m:t>∈</m:t>
                              </m:r>
                            </m:oMath>
                            <w:r w:rsidR="00F534CE" w:rsidRPr="00DE1DA9">
                              <w:rPr>
                                <w:i/>
                                <w:iCs/>
                                <w:sz w:val="22"/>
                              </w:rPr>
                              <w:t xml:space="preserve"> </w:t>
                            </w:r>
                            <w:r w:rsidR="002D2F2F" w:rsidRPr="00DE1DA9">
                              <w:rPr>
                                <w:sz w:val="22"/>
                              </w:rPr>
                              <w:t>{</w:t>
                            </w:r>
                            <w:proofErr w:type="gramStart"/>
                            <w:r w:rsidR="00CE7594" w:rsidRPr="00DE1DA9">
                              <w:rPr>
                                <w:sz w:val="22"/>
                              </w:rPr>
                              <w:t>0,</w:t>
                            </w:r>
                            <w:r w:rsidR="007C753F" w:rsidRPr="00DE1DA9">
                              <w:rPr>
                                <w:sz w:val="22"/>
                              </w:rPr>
                              <w:t>…</w:t>
                            </w:r>
                            <w:proofErr w:type="gramEnd"/>
                            <w:r w:rsidR="007C753F" w:rsidRPr="00DE1DA9">
                              <w:rPr>
                                <w:sz w:val="22"/>
                              </w:rPr>
                              <w:t>,</w:t>
                            </w:r>
                            <w:r w:rsidR="00CE7594" w:rsidRPr="00DE1DA9">
                              <w:rPr>
                                <w:sz w:val="22"/>
                              </w:rPr>
                              <w:t xml:space="preserve"> </w:t>
                            </w:r>
                            <m:oMath>
                              <m:r>
                                <w:rPr>
                                  <w:rFonts w:ascii="Cambria Math" w:eastAsiaTheme="minorEastAsia" w:hAnsi="Cambria Math"/>
                                  <w:sz w:val="22"/>
                                </w:rPr>
                                <m:t>n</m:t>
                              </m:r>
                            </m:oMath>
                            <w:r w:rsidR="00CE7594" w:rsidRPr="00DE1DA9">
                              <w:rPr>
                                <w:sz w:val="22"/>
                              </w:rPr>
                              <w:t>}</w:t>
                            </w:r>
                            <w:r w:rsidR="00856AC6" w:rsidRPr="00DE1DA9">
                              <w:rPr>
                                <w:i/>
                                <w:iCs/>
                                <w:sz w:val="22"/>
                              </w:rPr>
                              <w:t xml:space="preserve"> </w:t>
                            </w:r>
                            <w:r w:rsidR="00856AC6" w:rsidRPr="00DE1DA9">
                              <w:rPr>
                                <w:b/>
                                <w:bCs/>
                                <w:sz w:val="22"/>
                              </w:rPr>
                              <w:t>do</w:t>
                            </w:r>
                          </w:p>
                        </w:tc>
                      </w:tr>
                      <w:tr w:rsidR="00856AC6" w:rsidRPr="00DE1DA9" w14:paraId="54BDF514" w14:textId="77777777" w:rsidTr="00E739FA">
                        <w:trPr>
                          <w:trHeight w:val="350"/>
                        </w:trPr>
                        <w:tc>
                          <w:tcPr>
                            <w:tcW w:w="445" w:type="dxa"/>
                          </w:tcPr>
                          <w:p w14:paraId="2DD34C0E" w14:textId="4DDCCE37" w:rsidR="00856AC6" w:rsidRPr="00DE1DA9" w:rsidRDefault="00B857E2" w:rsidP="00E739FA">
                            <w:pPr>
                              <w:spacing w:before="0" w:after="0"/>
                              <w:jc w:val="left"/>
                              <w:rPr>
                                <w:sz w:val="22"/>
                              </w:rPr>
                            </w:pPr>
                            <w:r w:rsidRPr="00DE1DA9">
                              <w:rPr>
                                <w:sz w:val="22"/>
                              </w:rPr>
                              <w:t>6</w:t>
                            </w:r>
                          </w:p>
                        </w:tc>
                        <w:tc>
                          <w:tcPr>
                            <w:tcW w:w="455" w:type="dxa"/>
                          </w:tcPr>
                          <w:p w14:paraId="33094ADC" w14:textId="77777777" w:rsidR="00856AC6" w:rsidRPr="00DE1DA9" w:rsidRDefault="00856AC6" w:rsidP="00E739FA">
                            <w:pPr>
                              <w:spacing w:before="0" w:after="0"/>
                              <w:jc w:val="left"/>
                              <w:rPr>
                                <w:sz w:val="22"/>
                              </w:rPr>
                            </w:pPr>
                          </w:p>
                        </w:tc>
                        <w:tc>
                          <w:tcPr>
                            <w:tcW w:w="7285" w:type="dxa"/>
                            <w:gridSpan w:val="3"/>
                          </w:tcPr>
                          <w:p w14:paraId="1E198988" w14:textId="117F1D15" w:rsidR="00856AC6" w:rsidRPr="00DE1DA9" w:rsidRDefault="004E16CD" w:rsidP="007C753F">
                            <w:pPr>
                              <w:spacing w:before="0" w:after="0"/>
                              <w:jc w:val="left"/>
                              <w:rPr>
                                <w:sz w:val="22"/>
                              </w:rPr>
                            </w:pPr>
                            <w:r w:rsidRPr="00DE1DA9">
                              <w:rPr>
                                <w:sz w:val="22"/>
                              </w:rPr>
                              <w:t xml:space="preserve"> </w:t>
                            </w:r>
                            <w:r w:rsidR="004F5247" w:rsidRPr="00DE1DA9">
                              <w:rPr>
                                <w:i/>
                                <w:iCs/>
                                <w:sz w:val="22"/>
                              </w:rPr>
                              <w:t xml:space="preserve"> </w:t>
                            </w:r>
                            <m:oMath>
                              <m:r>
                                <w:rPr>
                                  <w:rFonts w:ascii="Cambria Math" w:hAnsi="Cambria Math"/>
                                  <w:sz w:val="22"/>
                                </w:rPr>
                                <m:t>∆c</m:t>
                              </m:r>
                            </m:oMath>
                            <w:r w:rsidR="004E5938" w:rsidRPr="00DE1DA9">
                              <w:rPr>
                                <w:i/>
                                <w:iCs/>
                                <w:sz w:val="22"/>
                              </w:rPr>
                              <w:t xml:space="preserve"> </w:t>
                            </w:r>
                            <w:r w:rsidR="004E5938" w:rsidRPr="00DE1DA9">
                              <w:rPr>
                                <w:sz w:val="22"/>
                              </w:rPr>
                              <w:t xml:space="preserve">← </w:t>
                            </w:r>
                            <w:r w:rsidR="00084EAB" w:rsidRPr="00DE1DA9">
                              <w:rPr>
                                <w:smallCaps/>
                                <w:sz w:val="22"/>
                              </w:rPr>
                              <w:t>Subtract(</w:t>
                            </w:r>
                            <m:oMath>
                              <m:r>
                                <w:rPr>
                                  <w:rFonts w:ascii="Cambria Math" w:eastAsiaTheme="minorEastAsia" w:hAnsi="Cambria Math"/>
                                  <w:smallCaps/>
                                  <w:sz w:val="22"/>
                                </w:rPr>
                                <m:t>p1</m:t>
                              </m:r>
                            </m:oMath>
                            <w:r w:rsidR="0007032A" w:rsidRPr="00DE1DA9">
                              <w:rPr>
                                <w:sz w:val="22"/>
                              </w:rPr>
                              <w:t>[</w:t>
                            </w:r>
                            <w:r w:rsidR="0007032A" w:rsidRPr="00DE1DA9">
                              <w:rPr>
                                <w:i/>
                                <w:iCs/>
                                <w:sz w:val="22"/>
                              </w:rPr>
                              <w:t>index</w:t>
                            </w:r>
                            <w:r w:rsidR="0007032A" w:rsidRPr="00DE1DA9">
                              <w:rPr>
                                <w:sz w:val="22"/>
                              </w:rPr>
                              <w:t>]</w:t>
                            </w:r>
                            <w:r w:rsidR="002018A5" w:rsidRPr="00DE1DA9">
                              <w:rPr>
                                <w:i/>
                                <w:iCs/>
                                <w:sz w:val="22"/>
                              </w:rPr>
                              <w:t xml:space="preserve">, </w:t>
                            </w:r>
                            <m:oMath>
                              <m:r>
                                <w:rPr>
                                  <w:rFonts w:ascii="Cambria Math" w:hAnsi="Cambria Math"/>
                                  <w:sz w:val="22"/>
                                </w:rPr>
                                <m:t>p2</m:t>
                              </m:r>
                            </m:oMath>
                            <w:r w:rsidR="000F322B" w:rsidRPr="00DE1DA9">
                              <w:rPr>
                                <w:sz w:val="22"/>
                              </w:rPr>
                              <w:t>[</w:t>
                            </w:r>
                            <w:r w:rsidR="000F322B" w:rsidRPr="00DE1DA9">
                              <w:rPr>
                                <w:i/>
                                <w:iCs/>
                                <w:sz w:val="22"/>
                              </w:rPr>
                              <w:t>index</w:t>
                            </w:r>
                            <w:r w:rsidR="000F322B" w:rsidRPr="00DE1DA9">
                              <w:rPr>
                                <w:sz w:val="22"/>
                              </w:rPr>
                              <w:t>]</w:t>
                            </w:r>
                            <w:r w:rsidR="00084EAB" w:rsidRPr="00DE1DA9">
                              <w:rPr>
                                <w:smallCaps/>
                                <w:sz w:val="22"/>
                              </w:rPr>
                              <w:t>)</w:t>
                            </w:r>
                          </w:p>
                        </w:tc>
                      </w:tr>
                      <w:tr w:rsidR="0007032A" w:rsidRPr="00DE1DA9" w14:paraId="6C4DB6BB" w14:textId="77777777" w:rsidTr="00E04AC8">
                        <w:trPr>
                          <w:trHeight w:val="350"/>
                        </w:trPr>
                        <w:tc>
                          <w:tcPr>
                            <w:tcW w:w="445" w:type="dxa"/>
                          </w:tcPr>
                          <w:p w14:paraId="1D94227B" w14:textId="6F2E7ADE" w:rsidR="0007032A" w:rsidRPr="00DE1DA9" w:rsidRDefault="00B857E2" w:rsidP="00E739FA">
                            <w:pPr>
                              <w:spacing w:before="0" w:after="0"/>
                              <w:jc w:val="left"/>
                              <w:rPr>
                                <w:sz w:val="22"/>
                              </w:rPr>
                            </w:pPr>
                            <w:r w:rsidRPr="00DE1DA9">
                              <w:rPr>
                                <w:sz w:val="22"/>
                              </w:rPr>
                              <w:t>7</w:t>
                            </w:r>
                          </w:p>
                        </w:tc>
                        <w:tc>
                          <w:tcPr>
                            <w:tcW w:w="455" w:type="dxa"/>
                          </w:tcPr>
                          <w:p w14:paraId="56FB8EE4" w14:textId="77777777" w:rsidR="0007032A" w:rsidRPr="00DE1DA9" w:rsidRDefault="0007032A" w:rsidP="00E739FA">
                            <w:pPr>
                              <w:spacing w:before="0" w:after="0"/>
                              <w:jc w:val="left"/>
                              <w:rPr>
                                <w:sz w:val="22"/>
                              </w:rPr>
                            </w:pPr>
                          </w:p>
                        </w:tc>
                        <w:tc>
                          <w:tcPr>
                            <w:tcW w:w="7285" w:type="dxa"/>
                            <w:gridSpan w:val="3"/>
                          </w:tcPr>
                          <w:p w14:paraId="0BA5A23D" w14:textId="26883B55" w:rsidR="0007032A" w:rsidRPr="00DE1DA9" w:rsidRDefault="00064F5E" w:rsidP="007C753F">
                            <w:pPr>
                              <w:spacing w:before="0" w:after="0"/>
                              <w:jc w:val="left"/>
                              <w:rPr>
                                <w:i/>
                                <w:iCs/>
                                <w:sz w:val="22"/>
                              </w:rPr>
                            </w:pPr>
                            <w:r w:rsidRPr="00DE1DA9">
                              <w:rPr>
                                <w:i/>
                                <w:iCs/>
                                <w:sz w:val="22"/>
                              </w:rPr>
                              <w:t xml:space="preserve">answer </w:t>
                            </w:r>
                            <w:r w:rsidRPr="00DE1DA9">
                              <w:rPr>
                                <w:sz w:val="22"/>
                              </w:rPr>
                              <w:t xml:space="preserve">← </w:t>
                            </w:r>
                            <w:proofErr w:type="gramStart"/>
                            <w:r w:rsidRPr="00DE1DA9">
                              <w:rPr>
                                <w:smallCaps/>
                                <w:sz w:val="22"/>
                              </w:rPr>
                              <w:t>Add(</w:t>
                            </w:r>
                            <w:proofErr w:type="gramEnd"/>
                            <w:r w:rsidRPr="00DE1DA9">
                              <w:rPr>
                                <w:i/>
                                <w:iCs/>
                                <w:sz w:val="22"/>
                              </w:rPr>
                              <w:t xml:space="preserve">answer, </w:t>
                            </w:r>
                            <m:oMath>
                              <m:r>
                                <w:rPr>
                                  <w:rFonts w:ascii="Cambria Math" w:hAnsi="Cambria Math"/>
                                  <w:sz w:val="22"/>
                                </w:rPr>
                                <m:t>∆c</m:t>
                              </m:r>
                            </m:oMath>
                            <w:r w:rsidRPr="00DE1DA9">
                              <w:rPr>
                                <w:smallCaps/>
                                <w:sz w:val="22"/>
                              </w:rPr>
                              <w:t>)</w:t>
                            </w:r>
                          </w:p>
                        </w:tc>
                      </w:tr>
                      <w:tr w:rsidR="00B250A6" w:rsidRPr="00DE1DA9" w14:paraId="2A96C69F" w14:textId="77777777" w:rsidTr="00E04AC8">
                        <w:trPr>
                          <w:trHeight w:val="350"/>
                        </w:trPr>
                        <w:tc>
                          <w:tcPr>
                            <w:tcW w:w="445" w:type="dxa"/>
                            <w:tcBorders>
                              <w:bottom w:val="single" w:sz="4" w:space="0" w:color="auto"/>
                            </w:tcBorders>
                          </w:tcPr>
                          <w:p w14:paraId="166FF5D5" w14:textId="78D80FA2" w:rsidR="00B250A6" w:rsidRPr="00DE1DA9" w:rsidRDefault="00B857E2" w:rsidP="00E739FA">
                            <w:pPr>
                              <w:spacing w:before="0" w:after="0"/>
                              <w:jc w:val="left"/>
                              <w:rPr>
                                <w:sz w:val="22"/>
                              </w:rPr>
                            </w:pPr>
                            <w:r w:rsidRPr="00DE1DA9">
                              <w:rPr>
                                <w:sz w:val="22"/>
                              </w:rPr>
                              <w:t>8</w:t>
                            </w:r>
                          </w:p>
                        </w:tc>
                        <w:tc>
                          <w:tcPr>
                            <w:tcW w:w="7740" w:type="dxa"/>
                            <w:gridSpan w:val="4"/>
                            <w:tcBorders>
                              <w:bottom w:val="single" w:sz="4" w:space="0" w:color="auto"/>
                            </w:tcBorders>
                          </w:tcPr>
                          <w:p w14:paraId="60369FA1" w14:textId="45BAD832" w:rsidR="00B250A6" w:rsidRPr="00DE1DA9" w:rsidRDefault="00E739FA" w:rsidP="00E739FA">
                            <w:pPr>
                              <w:spacing w:before="0" w:after="0"/>
                              <w:jc w:val="left"/>
                              <w:rPr>
                                <w:i/>
                                <w:iCs/>
                                <w:sz w:val="22"/>
                              </w:rPr>
                            </w:pPr>
                            <w:r w:rsidRPr="00DE1DA9">
                              <w:rPr>
                                <w:b/>
                                <w:bCs/>
                                <w:sz w:val="22"/>
                              </w:rPr>
                              <w:t xml:space="preserve">return </w:t>
                            </w:r>
                            <w:r w:rsidRPr="00DE1DA9">
                              <w:rPr>
                                <w:i/>
                                <w:iCs/>
                                <w:sz w:val="22"/>
                              </w:rPr>
                              <w:t>answer</w:t>
                            </w:r>
                          </w:p>
                        </w:tc>
                      </w:tr>
                    </w:tbl>
                    <w:p w14:paraId="5D15E486" w14:textId="77777777" w:rsidR="00A20FF0" w:rsidRPr="00691EF3" w:rsidRDefault="00A20FF0" w:rsidP="00A20FF0">
                      <w:pPr>
                        <w:spacing w:after="0" w:line="240" w:lineRule="auto"/>
                        <w:rPr>
                          <w:sz w:val="22"/>
                        </w:rPr>
                      </w:pPr>
                    </w:p>
                  </w:txbxContent>
                </v:textbox>
                <w10:wrap type="topAndBottom" anchorx="margin" anchory="margin"/>
              </v:shape>
            </w:pict>
          </mc:Fallback>
        </mc:AlternateContent>
      </w:r>
      <w:r>
        <w:rPr>
          <w:noProof/>
        </w:rPr>
        <mc:AlternateContent>
          <mc:Choice Requires="wps">
            <w:drawing>
              <wp:anchor distT="0" distB="0" distL="114300" distR="114300" simplePos="0" relativeHeight="251658283" behindDoc="1" locked="0" layoutInCell="1" allowOverlap="1" wp14:anchorId="59FB0C6F" wp14:editId="4D191344">
                <wp:simplePos x="0" y="0"/>
                <wp:positionH relativeFrom="margin">
                  <wp:posOffset>1905</wp:posOffset>
                </wp:positionH>
                <wp:positionV relativeFrom="margin">
                  <wp:posOffset>6809740</wp:posOffset>
                </wp:positionV>
                <wp:extent cx="5215890" cy="1517015"/>
                <wp:effectExtent l="0" t="0" r="3810" b="6985"/>
                <wp:wrapTopAndBottom/>
                <wp:docPr id="399" name="Text Box 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517015"/>
                        </a:xfrm>
                        <a:prstGeom prst="rect">
                          <a:avLst/>
                        </a:prstGeom>
                        <a:solidFill>
                          <a:srgbClr val="FFFFFF"/>
                        </a:solidFill>
                        <a:ln w="9525">
                          <a:noFill/>
                          <a:miter lim="800000"/>
                          <a:headEnd/>
                          <a:tailEnd/>
                        </a:ln>
                      </wps:spPr>
                      <wps:txbx>
                        <w:txbxContent>
                          <w:tbl>
                            <w:tblPr>
                              <w:tblW w:w="8185" w:type="dxa"/>
                              <w:tblLook w:val="04A0" w:firstRow="1" w:lastRow="0" w:firstColumn="1" w:lastColumn="0" w:noHBand="0" w:noVBand="1"/>
                            </w:tblPr>
                            <w:tblGrid>
                              <w:gridCol w:w="445"/>
                              <w:gridCol w:w="455"/>
                              <w:gridCol w:w="3415"/>
                              <w:gridCol w:w="635"/>
                              <w:gridCol w:w="3235"/>
                            </w:tblGrid>
                            <w:tr w:rsidR="00BB733F" w14:paraId="08A09320" w14:textId="77777777" w:rsidTr="00461724">
                              <w:trPr>
                                <w:trHeight w:val="350"/>
                              </w:trPr>
                              <w:tc>
                                <w:tcPr>
                                  <w:tcW w:w="8185" w:type="dxa"/>
                                  <w:gridSpan w:val="5"/>
                                  <w:tcBorders>
                                    <w:top w:val="single" w:sz="4" w:space="0" w:color="auto"/>
                                    <w:bottom w:val="single" w:sz="4" w:space="0" w:color="auto"/>
                                  </w:tcBorders>
                                  <w:vAlign w:val="center"/>
                                </w:tcPr>
                                <w:p w14:paraId="30174AE2" w14:textId="369F945A" w:rsidR="00BB733F" w:rsidRPr="00DE1DA9" w:rsidRDefault="00BB733F" w:rsidP="00BA5E3A">
                                  <w:pPr>
                                    <w:spacing w:before="0" w:after="0" w:line="240" w:lineRule="auto"/>
                                    <w:jc w:val="left"/>
                                    <w:rPr>
                                      <w:smallCaps/>
                                      <w:sz w:val="22"/>
                                    </w:rPr>
                                  </w:pPr>
                                  <w:r w:rsidRPr="00DE1DA9">
                                    <w:rPr>
                                      <w:b/>
                                      <w:bCs/>
                                      <w:sz w:val="22"/>
                                    </w:rPr>
                                    <w:t xml:space="preserve">Algorithm </w:t>
                                  </w:r>
                                  <w:r w:rsidR="00DF013D" w:rsidRPr="00DE1DA9">
                                    <w:rPr>
                                      <w:b/>
                                      <w:bCs/>
                                      <w:sz w:val="22"/>
                                    </w:rPr>
                                    <w:t>2</w:t>
                                  </w:r>
                                  <w:r w:rsidRPr="00DE1DA9">
                                    <w:rPr>
                                      <w:smallCaps/>
                                      <w:sz w:val="22"/>
                                    </w:rPr>
                                    <w:t xml:space="preserve"> </w:t>
                                  </w:r>
                                  <w:proofErr w:type="gramStart"/>
                                  <w:r w:rsidRPr="00DE1DA9">
                                    <w:rPr>
                                      <w:smallCaps/>
                                      <w:sz w:val="22"/>
                                    </w:rPr>
                                    <w:t>RemoveFeature</w:t>
                                  </w:r>
                                  <w:r w:rsidRPr="00DE1DA9">
                                    <w:rPr>
                                      <w:sz w:val="22"/>
                                    </w:rPr>
                                    <w:t>(</w:t>
                                  </w:r>
                                  <w:proofErr w:type="gramEnd"/>
                                  <m:oMath>
                                    <m:r>
                                      <w:rPr>
                                        <w:rFonts w:ascii="Cambria Math" w:hAnsi="Cambria Math"/>
                                        <w:sz w:val="22"/>
                                      </w:rPr>
                                      <m:t>f</m:t>
                                    </m:r>
                                  </m:oMath>
                                  <w:r w:rsidRPr="00DE1DA9">
                                    <w:rPr>
                                      <w:i/>
                                      <w:iCs/>
                                      <w:sz w:val="22"/>
                                    </w:rPr>
                                    <w:t xml:space="preserve">, </w:t>
                                  </w:r>
                                  <m:oMath>
                                    <m:r>
                                      <w:rPr>
                                        <w:rFonts w:ascii="Cambria Math" w:hAnsi="Cambria Math"/>
                                        <w:sz w:val="22"/>
                                      </w:rPr>
                                      <m:t>d</m:t>
                                    </m:r>
                                  </m:oMath>
                                  <w:r w:rsidRPr="00DE1DA9">
                                    <w:rPr>
                                      <w:sz w:val="22"/>
                                    </w:rPr>
                                    <w:t>)</w:t>
                                  </w:r>
                                </w:p>
                              </w:tc>
                            </w:tr>
                            <w:tr w:rsidR="00BB733F" w14:paraId="3CD564E0" w14:textId="77777777" w:rsidTr="00E739FA">
                              <w:trPr>
                                <w:trHeight w:val="350"/>
                              </w:trPr>
                              <w:tc>
                                <w:tcPr>
                                  <w:tcW w:w="445" w:type="dxa"/>
                                </w:tcPr>
                                <w:p w14:paraId="1338EFFF" w14:textId="77777777" w:rsidR="00BB733F" w:rsidRPr="00DF40FE" w:rsidRDefault="00BB733F" w:rsidP="00E739FA">
                                  <w:pPr>
                                    <w:spacing w:before="0" w:after="0" w:line="240" w:lineRule="auto"/>
                                    <w:jc w:val="left"/>
                                    <w:rPr>
                                      <w:sz w:val="22"/>
                                    </w:rPr>
                                  </w:pPr>
                                  <w:r w:rsidRPr="00DF40FE">
                                    <w:rPr>
                                      <w:sz w:val="22"/>
                                    </w:rPr>
                                    <w:t>1</w:t>
                                  </w:r>
                                </w:p>
                              </w:tc>
                              <w:tc>
                                <w:tcPr>
                                  <w:tcW w:w="3870" w:type="dxa"/>
                                  <w:gridSpan w:val="2"/>
                                </w:tcPr>
                                <w:p w14:paraId="0A5BB40D" w14:textId="35457EF6" w:rsidR="00BB733F" w:rsidRPr="00DE1DA9" w:rsidRDefault="00BB733F" w:rsidP="00E739FA">
                                  <w:pPr>
                                    <w:spacing w:before="0" w:after="0" w:line="240" w:lineRule="auto"/>
                                    <w:jc w:val="left"/>
                                    <w:rPr>
                                      <w:i/>
                                      <w:iCs/>
                                      <w:sz w:val="22"/>
                                    </w:rPr>
                                  </w:pPr>
                                  <w:r w:rsidRPr="00DE1DA9">
                                    <w:rPr>
                                      <w:i/>
                                      <w:iCs/>
                                      <w:sz w:val="22"/>
                                    </w:rPr>
                                    <w:t xml:space="preserve">answer </w:t>
                                  </w:r>
                                  <w:r w:rsidRPr="00DE1DA9">
                                    <w:rPr>
                                      <w:sz w:val="22"/>
                                    </w:rPr>
                                    <w:t>←</w:t>
                                  </w:r>
                                  <w:r w:rsidR="001051EE" w:rsidRPr="00DE1DA9">
                                    <w:rPr>
                                      <w:sz w:val="22"/>
                                    </w:rPr>
                                    <w:t xml:space="preserve"> </w:t>
                                  </w:r>
                                  <w:r w:rsidR="00895C75" w:rsidRPr="00DE1DA9">
                                    <w:rPr>
                                      <w:rFonts w:ascii="Cambria Math" w:hAnsi="Cambria Math" w:cs="Cambria Math"/>
                                      <w:sz w:val="22"/>
                                    </w:rPr>
                                    <w:t>〈</w:t>
                                  </w:r>
                                  <w:r w:rsidR="00CE589F" w:rsidRPr="00DE1DA9">
                                    <w:rPr>
                                      <w:rFonts w:ascii="Cambria Math" w:hAnsi="Cambria Math" w:cs="Cambria Math"/>
                                      <w:sz w:val="22"/>
                                    </w:rPr>
                                    <w:t xml:space="preserve"> </w:t>
                                  </w:r>
                                  <w:r w:rsidR="009B59FF" w:rsidRPr="00DE1DA9">
                                    <w:rPr>
                                      <w:rFonts w:ascii="Cambria Math" w:eastAsia="MS Gothic" w:hAnsi="Cambria Math" w:cs="Cambria Math"/>
                                      <w:sz w:val="22"/>
                                    </w:rPr>
                                    <w:t>〉</w:t>
                                  </w:r>
                                </w:p>
                              </w:tc>
                              <w:tc>
                                <w:tcPr>
                                  <w:tcW w:w="3870" w:type="dxa"/>
                                  <w:gridSpan w:val="2"/>
                                  <w:tcBorders>
                                    <w:top w:val="single" w:sz="4" w:space="0" w:color="auto"/>
                                  </w:tcBorders>
                                </w:tcPr>
                                <w:p w14:paraId="7B1702DA" w14:textId="77777777" w:rsidR="00BB733F" w:rsidRPr="00DE1DA9" w:rsidRDefault="00BB733F" w:rsidP="007C753F">
                                  <w:pPr>
                                    <w:spacing w:before="0" w:after="0" w:line="240" w:lineRule="auto"/>
                                    <w:jc w:val="left"/>
                                    <w:rPr>
                                      <w:sz w:val="22"/>
                                    </w:rPr>
                                  </w:pPr>
                                </w:p>
                              </w:tc>
                            </w:tr>
                            <w:tr w:rsidR="009A3378" w14:paraId="32EB2C40" w14:textId="77777777" w:rsidTr="009A3378">
                              <w:trPr>
                                <w:trHeight w:val="350"/>
                              </w:trPr>
                              <w:tc>
                                <w:tcPr>
                                  <w:tcW w:w="445" w:type="dxa"/>
                                </w:tcPr>
                                <w:p w14:paraId="3200BF2D" w14:textId="6CD34DC7" w:rsidR="009A3378" w:rsidRPr="00DF40FE" w:rsidRDefault="009A3378" w:rsidP="009A3378">
                                  <w:pPr>
                                    <w:spacing w:before="0" w:after="0" w:line="240" w:lineRule="auto"/>
                                    <w:jc w:val="left"/>
                                    <w:rPr>
                                      <w:sz w:val="22"/>
                                    </w:rPr>
                                  </w:pPr>
                                  <w:r>
                                    <w:rPr>
                                      <w:sz w:val="22"/>
                                    </w:rPr>
                                    <w:t>2</w:t>
                                  </w:r>
                                </w:p>
                              </w:tc>
                              <w:tc>
                                <w:tcPr>
                                  <w:tcW w:w="4505" w:type="dxa"/>
                                  <w:gridSpan w:val="3"/>
                                </w:tcPr>
                                <w:p w14:paraId="61B2FC16" w14:textId="0E420E02" w:rsidR="009A3378" w:rsidRPr="00DE1DA9" w:rsidRDefault="00C066B1" w:rsidP="009A3378">
                                  <w:pPr>
                                    <w:spacing w:before="0" w:after="0" w:line="240" w:lineRule="auto"/>
                                    <w:jc w:val="left"/>
                                    <w:rPr>
                                      <w:i/>
                                      <w:iCs/>
                                      <w:sz w:val="22"/>
                                    </w:rPr>
                                  </w:pPr>
                                  <m:oMath>
                                    <m:r>
                                      <w:rPr>
                                        <w:rFonts w:ascii="Cambria Math" w:hAnsi="Cambria Math"/>
                                        <w:sz w:val="22"/>
                                      </w:rPr>
                                      <m:t>n</m:t>
                                    </m:r>
                                  </m:oMath>
                                  <w:r w:rsidR="009A3378" w:rsidRPr="00DE1DA9">
                                    <w:rPr>
                                      <w:i/>
                                      <w:iCs/>
                                      <w:sz w:val="22"/>
                                    </w:rPr>
                                    <w:t xml:space="preserve"> </w:t>
                                  </w:r>
                                  <w:r w:rsidR="009A3378" w:rsidRPr="00DE1DA9">
                                    <w:rPr>
                                      <w:sz w:val="22"/>
                                    </w:rPr>
                                    <w:t xml:space="preserve">← </w:t>
                                  </w:r>
                                  <w:r w:rsidR="009A3378" w:rsidRPr="00DE1DA9">
                                    <w:rPr>
                                      <w:smallCaps/>
                                      <w:sz w:val="22"/>
                                    </w:rPr>
                                    <w:t>Length (</w:t>
                                  </w:r>
                                  <m:oMath>
                                    <m:r>
                                      <w:rPr>
                                        <w:rFonts w:ascii="Cambria Math" w:hAnsi="Cambria Math"/>
                                        <w:sz w:val="22"/>
                                      </w:rPr>
                                      <m:t>d</m:t>
                                    </m:r>
                                  </m:oMath>
                                  <w:r w:rsidR="009A3378" w:rsidRPr="00DE1DA9">
                                    <w:rPr>
                                      <w:sz w:val="22"/>
                                    </w:rPr>
                                    <w:t>)</w:t>
                                  </w:r>
                                </w:p>
                              </w:tc>
                              <w:tc>
                                <w:tcPr>
                                  <w:tcW w:w="3235" w:type="dxa"/>
                                </w:tcPr>
                                <w:p w14:paraId="2A7DB08F" w14:textId="73BAE359" w:rsidR="009A3378" w:rsidRPr="00DE1DA9" w:rsidRDefault="009A3378" w:rsidP="009A3378">
                                  <w:pPr>
                                    <w:spacing w:before="0" w:after="0" w:line="240" w:lineRule="auto"/>
                                    <w:jc w:val="left"/>
                                    <w:rPr>
                                      <w:rFonts w:ascii="Cambria Math" w:hAnsi="Cambria Math" w:cs="Cambria Math"/>
                                      <w:sz w:val="22"/>
                                    </w:rPr>
                                  </w:pPr>
                                  <w:r w:rsidRPr="00DE1DA9">
                                    <w:rPr>
                                      <w:rFonts w:ascii="Cambria Math" w:hAnsi="Cambria Math" w:cs="Cambria Math"/>
                                      <w:sz w:val="22"/>
                                    </w:rPr>
                                    <w:t>▷</w:t>
                                  </w:r>
                                  <w:r w:rsidRPr="00DE1DA9">
                                    <w:rPr>
                                      <w:rFonts w:cs="Times New Roman"/>
                                      <w:sz w:val="22"/>
                                    </w:rPr>
                                    <w:t xml:space="preserve"> Iterate for all data instances</w:t>
                                  </w:r>
                                </w:p>
                              </w:tc>
                            </w:tr>
                            <w:tr w:rsidR="009A3378" w14:paraId="0FF0E353" w14:textId="77777777" w:rsidTr="00E739FA">
                              <w:trPr>
                                <w:trHeight w:val="350"/>
                              </w:trPr>
                              <w:tc>
                                <w:tcPr>
                                  <w:tcW w:w="445" w:type="dxa"/>
                                </w:tcPr>
                                <w:p w14:paraId="030D65FA" w14:textId="3991F932" w:rsidR="009A3378" w:rsidRPr="00DF40FE" w:rsidRDefault="009A3378" w:rsidP="009A3378">
                                  <w:pPr>
                                    <w:spacing w:before="0" w:after="0" w:line="240" w:lineRule="auto"/>
                                    <w:jc w:val="left"/>
                                    <w:rPr>
                                      <w:sz w:val="22"/>
                                    </w:rPr>
                                  </w:pPr>
                                  <w:r>
                                    <w:rPr>
                                      <w:sz w:val="22"/>
                                    </w:rPr>
                                    <w:t>3</w:t>
                                  </w:r>
                                </w:p>
                              </w:tc>
                              <w:tc>
                                <w:tcPr>
                                  <w:tcW w:w="7740" w:type="dxa"/>
                                  <w:gridSpan w:val="4"/>
                                </w:tcPr>
                                <w:p w14:paraId="340DC950" w14:textId="31A3D559" w:rsidR="009A3378" w:rsidRPr="00DE1DA9" w:rsidRDefault="009A3378" w:rsidP="009A3378">
                                  <w:pPr>
                                    <w:spacing w:before="0" w:after="0" w:line="240" w:lineRule="auto"/>
                                    <w:jc w:val="left"/>
                                    <w:rPr>
                                      <w:b/>
                                      <w:bCs/>
                                      <w:sz w:val="22"/>
                                    </w:rPr>
                                  </w:pPr>
                                  <w:r w:rsidRPr="00DE1DA9">
                                    <w:rPr>
                                      <w:b/>
                                      <w:bCs/>
                                      <w:sz w:val="22"/>
                                    </w:rPr>
                                    <w:t xml:space="preserve">for </w:t>
                                  </w:r>
                                  <w:r w:rsidRPr="00DE1DA9">
                                    <w:rPr>
                                      <w:i/>
                                      <w:iCs/>
                                      <w:sz w:val="22"/>
                                    </w:rPr>
                                    <w:t xml:space="preserve">index </w:t>
                                  </w:r>
                                  <m:oMath>
                                    <m:r>
                                      <w:rPr>
                                        <w:rFonts w:ascii="Cambria Math" w:hAnsi="Cambria Math"/>
                                        <w:sz w:val="22"/>
                                      </w:rPr>
                                      <m:t>∈</m:t>
                                    </m:r>
                                  </m:oMath>
                                  <w:r w:rsidRPr="00DE1DA9">
                                    <w:rPr>
                                      <w:i/>
                                      <w:iCs/>
                                      <w:sz w:val="22"/>
                                    </w:rPr>
                                    <w:t xml:space="preserve"> </w:t>
                                  </w:r>
                                  <w:r w:rsidRPr="00DE1DA9">
                                    <w:rPr>
                                      <w:sz w:val="22"/>
                                    </w:rPr>
                                    <w:t>{</w:t>
                                  </w:r>
                                  <w:proofErr w:type="gramStart"/>
                                  <w:r w:rsidRPr="00DE1DA9">
                                    <w:rPr>
                                      <w:sz w:val="22"/>
                                    </w:rPr>
                                    <w:t>0,…</w:t>
                                  </w:r>
                                  <w:proofErr w:type="gramEnd"/>
                                  <w:r w:rsidRPr="00DE1DA9">
                                    <w:rPr>
                                      <w:sz w:val="22"/>
                                    </w:rPr>
                                    <w:t xml:space="preserve">, </w:t>
                                  </w:r>
                                  <m:oMath>
                                    <m:r>
                                      <w:rPr>
                                        <w:rFonts w:ascii="Cambria Math" w:hAnsi="Cambria Math"/>
                                        <w:sz w:val="22"/>
                                      </w:rPr>
                                      <m:t>n</m:t>
                                    </m:r>
                                  </m:oMath>
                                  <w:r w:rsidRPr="00DE1DA9">
                                    <w:rPr>
                                      <w:sz w:val="22"/>
                                    </w:rPr>
                                    <w:t>}</w:t>
                                  </w:r>
                                  <w:r w:rsidRPr="00DE1DA9">
                                    <w:rPr>
                                      <w:i/>
                                      <w:iCs/>
                                      <w:sz w:val="22"/>
                                    </w:rPr>
                                    <w:t xml:space="preserve"> </w:t>
                                  </w:r>
                                  <w:r w:rsidRPr="00DE1DA9">
                                    <w:rPr>
                                      <w:b/>
                                      <w:bCs/>
                                      <w:sz w:val="22"/>
                                    </w:rPr>
                                    <w:t>do</w:t>
                                  </w:r>
                                </w:p>
                              </w:tc>
                            </w:tr>
                            <w:tr w:rsidR="009A3378" w14:paraId="29893F12" w14:textId="77777777" w:rsidTr="002131BE">
                              <w:trPr>
                                <w:trHeight w:val="350"/>
                              </w:trPr>
                              <w:tc>
                                <w:tcPr>
                                  <w:tcW w:w="445" w:type="dxa"/>
                                </w:tcPr>
                                <w:p w14:paraId="274DA8CB" w14:textId="26FD1E22" w:rsidR="009A3378" w:rsidRPr="00DF40FE" w:rsidRDefault="009A3378" w:rsidP="009A3378">
                                  <w:pPr>
                                    <w:spacing w:before="0" w:after="0" w:line="240" w:lineRule="auto"/>
                                    <w:jc w:val="left"/>
                                    <w:rPr>
                                      <w:sz w:val="22"/>
                                    </w:rPr>
                                  </w:pPr>
                                  <w:r>
                                    <w:rPr>
                                      <w:sz w:val="22"/>
                                    </w:rPr>
                                    <w:t>4</w:t>
                                  </w:r>
                                </w:p>
                              </w:tc>
                              <w:tc>
                                <w:tcPr>
                                  <w:tcW w:w="455" w:type="dxa"/>
                                </w:tcPr>
                                <w:p w14:paraId="69512BB7" w14:textId="77777777" w:rsidR="009A3378" w:rsidRPr="00DE1DA9" w:rsidRDefault="009A3378" w:rsidP="009A3378">
                                  <w:pPr>
                                    <w:spacing w:before="0" w:after="0" w:line="240" w:lineRule="auto"/>
                                    <w:jc w:val="left"/>
                                    <w:rPr>
                                      <w:sz w:val="22"/>
                                    </w:rPr>
                                  </w:pPr>
                                </w:p>
                              </w:tc>
                              <w:tc>
                                <w:tcPr>
                                  <w:tcW w:w="4050" w:type="dxa"/>
                                  <w:gridSpan w:val="2"/>
                                </w:tcPr>
                                <w:p w14:paraId="2A81A199" w14:textId="070ABC53" w:rsidR="009A3378" w:rsidRPr="00DE1DA9" w:rsidRDefault="009A3378" w:rsidP="009A3378">
                                  <w:pPr>
                                    <w:spacing w:before="0" w:after="0" w:line="240" w:lineRule="auto"/>
                                    <w:jc w:val="left"/>
                                    <w:rPr>
                                      <w:sz w:val="22"/>
                                    </w:rPr>
                                  </w:pPr>
                                  <w:r w:rsidRPr="00DE1DA9">
                                    <w:rPr>
                                      <w:i/>
                                      <w:iCs/>
                                      <w:sz w:val="22"/>
                                    </w:rPr>
                                    <w:t>answer</w:t>
                                  </w:r>
                                  <w:r w:rsidRPr="00DE1DA9">
                                    <w:rPr>
                                      <w:sz w:val="22"/>
                                    </w:rPr>
                                    <w:t>[</w:t>
                                  </w:r>
                                  <w:r w:rsidRPr="00DE1DA9">
                                    <w:rPr>
                                      <w:i/>
                                      <w:iCs/>
                                      <w:sz w:val="22"/>
                                    </w:rPr>
                                    <w:t>index</w:t>
                                  </w:r>
                                  <w:r w:rsidRPr="00DE1DA9">
                                    <w:rPr>
                                      <w:sz w:val="22"/>
                                    </w:rPr>
                                    <w:t>]</w:t>
                                  </w:r>
                                  <w:r w:rsidRPr="00DE1DA9">
                                    <w:rPr>
                                      <w:i/>
                                      <w:iCs/>
                                      <w:sz w:val="22"/>
                                    </w:rPr>
                                    <w:t xml:space="preserve"> </w:t>
                                  </w:r>
                                  <w:r w:rsidRPr="00DE1DA9">
                                    <w:rPr>
                                      <w:sz w:val="22"/>
                                    </w:rPr>
                                    <w:t xml:space="preserve">← </w:t>
                                  </w:r>
                                  <w:r w:rsidRPr="00DE1DA9">
                                    <w:rPr>
                                      <w:smallCaps/>
                                      <w:sz w:val="22"/>
                                    </w:rPr>
                                    <w:t>Replace(</w:t>
                                  </w:r>
                                  <m:oMath>
                                    <m:r>
                                      <w:rPr>
                                        <w:rFonts w:ascii="Cambria Math" w:hAnsi="Cambria Math"/>
                                        <w:sz w:val="22"/>
                                      </w:rPr>
                                      <m:t>d</m:t>
                                    </m:r>
                                  </m:oMath>
                                  <w:r w:rsidRPr="00DE1DA9">
                                    <w:rPr>
                                      <w:sz w:val="22"/>
                                    </w:rPr>
                                    <w:t>[</w:t>
                                  </w:r>
                                  <w:r w:rsidRPr="00DE1DA9">
                                    <w:rPr>
                                      <w:i/>
                                      <w:iCs/>
                                      <w:sz w:val="22"/>
                                    </w:rPr>
                                    <w:t>index</w:t>
                                  </w:r>
                                  <w:r w:rsidRPr="00DE1DA9">
                                    <w:rPr>
                                      <w:sz w:val="22"/>
                                    </w:rPr>
                                    <w:t>]</w:t>
                                  </w:r>
                                  <w:r w:rsidRPr="00DE1DA9">
                                    <w:rPr>
                                      <w:i/>
                                      <w:iCs/>
                                      <w:sz w:val="22"/>
                                    </w:rPr>
                                    <w:t xml:space="preserve">, </w:t>
                                  </w:r>
                                  <m:oMath>
                                    <m:r>
                                      <w:rPr>
                                        <w:rFonts w:ascii="Cambria Math" w:hAnsi="Cambria Math"/>
                                        <w:sz w:val="22"/>
                                      </w:rPr>
                                      <m:t>f</m:t>
                                    </m:r>
                                  </m:oMath>
                                  <w:r w:rsidRPr="00DE1DA9">
                                    <w:rPr>
                                      <w:sz w:val="22"/>
                                    </w:rPr>
                                    <w:t xml:space="preserve">, </w:t>
                                  </w:r>
                                  <w:r w:rsidRPr="00DE1DA9">
                                    <w:rPr>
                                      <w:i/>
                                      <w:iCs/>
                                      <w:sz w:val="22"/>
                                    </w:rPr>
                                    <w:t>‘’</w:t>
                                  </w:r>
                                  <w:r w:rsidRPr="00DE1DA9">
                                    <w:rPr>
                                      <w:smallCaps/>
                                      <w:sz w:val="22"/>
                                    </w:rPr>
                                    <w:t>)</w:t>
                                  </w:r>
                                </w:p>
                              </w:tc>
                              <w:tc>
                                <w:tcPr>
                                  <w:tcW w:w="3235" w:type="dxa"/>
                                </w:tcPr>
                                <w:p w14:paraId="6A06FF9E" w14:textId="41861DF6" w:rsidR="009A3378" w:rsidRPr="00DE1DA9" w:rsidRDefault="009A3378" w:rsidP="009A3378">
                                  <w:pPr>
                                    <w:spacing w:before="0" w:after="0" w:line="240" w:lineRule="auto"/>
                                    <w:jc w:val="left"/>
                                    <w:rPr>
                                      <w:sz w:val="22"/>
                                    </w:rPr>
                                  </w:pPr>
                                  <w:r w:rsidRPr="00DE1DA9">
                                    <w:rPr>
                                      <w:rFonts w:ascii="Cambria Math" w:hAnsi="Cambria Math" w:cs="Cambria Math"/>
                                      <w:sz w:val="22"/>
                                    </w:rPr>
                                    <w:t>▷</w:t>
                                  </w:r>
                                  <w:r w:rsidRPr="00DE1DA9">
                                    <w:rPr>
                                      <w:rFonts w:cs="Times New Roman"/>
                                      <w:sz w:val="22"/>
                                    </w:rPr>
                                    <w:t xml:space="preserve"> Replace feature with noise or remove</w:t>
                                  </w:r>
                                  <w:r w:rsidR="007D2757" w:rsidRPr="00DE1DA9">
                                    <w:rPr>
                                      <w:rFonts w:cs="Times New Roman"/>
                                      <w:sz w:val="22"/>
                                    </w:rPr>
                                    <w:t xml:space="preserve"> the feature entirely</w:t>
                                  </w:r>
                                </w:p>
                              </w:tc>
                            </w:tr>
                            <w:tr w:rsidR="009A3378" w14:paraId="7CBF4007" w14:textId="77777777" w:rsidTr="00E04AC8">
                              <w:trPr>
                                <w:trHeight w:val="350"/>
                              </w:trPr>
                              <w:tc>
                                <w:tcPr>
                                  <w:tcW w:w="445" w:type="dxa"/>
                                  <w:tcBorders>
                                    <w:bottom w:val="single" w:sz="4" w:space="0" w:color="auto"/>
                                  </w:tcBorders>
                                </w:tcPr>
                                <w:p w14:paraId="5DDF8377" w14:textId="2EB36F1E" w:rsidR="009A3378" w:rsidRPr="00DF40FE" w:rsidRDefault="009A3378" w:rsidP="009A3378">
                                  <w:pPr>
                                    <w:spacing w:before="0" w:after="0" w:line="240" w:lineRule="auto"/>
                                    <w:jc w:val="left"/>
                                    <w:rPr>
                                      <w:sz w:val="22"/>
                                    </w:rPr>
                                  </w:pPr>
                                  <w:r>
                                    <w:rPr>
                                      <w:sz w:val="22"/>
                                    </w:rPr>
                                    <w:t>5</w:t>
                                  </w:r>
                                </w:p>
                              </w:tc>
                              <w:tc>
                                <w:tcPr>
                                  <w:tcW w:w="7740" w:type="dxa"/>
                                  <w:gridSpan w:val="4"/>
                                  <w:tcBorders>
                                    <w:bottom w:val="single" w:sz="4" w:space="0" w:color="auto"/>
                                  </w:tcBorders>
                                </w:tcPr>
                                <w:p w14:paraId="62C36324" w14:textId="77777777" w:rsidR="009A3378" w:rsidRPr="00DE1DA9" w:rsidRDefault="009A3378" w:rsidP="009A3378">
                                  <w:pPr>
                                    <w:spacing w:before="0" w:after="0" w:line="240" w:lineRule="auto"/>
                                    <w:jc w:val="left"/>
                                    <w:rPr>
                                      <w:i/>
                                      <w:iCs/>
                                      <w:sz w:val="22"/>
                                    </w:rPr>
                                  </w:pPr>
                                  <w:r w:rsidRPr="00DE1DA9">
                                    <w:rPr>
                                      <w:b/>
                                      <w:bCs/>
                                      <w:sz w:val="22"/>
                                    </w:rPr>
                                    <w:t xml:space="preserve">return </w:t>
                                  </w:r>
                                  <w:r w:rsidRPr="00DE1DA9">
                                    <w:rPr>
                                      <w:i/>
                                      <w:iCs/>
                                      <w:sz w:val="22"/>
                                    </w:rPr>
                                    <w:t>answer</w:t>
                                  </w:r>
                                </w:p>
                              </w:tc>
                            </w:tr>
                          </w:tbl>
                          <w:p w14:paraId="50085895" w14:textId="77777777" w:rsidR="00BB733F" w:rsidRPr="00691EF3" w:rsidRDefault="00BB733F" w:rsidP="00A20FF0">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FB0C6F" id="Text Box 399" o:spid="_x0000_s1044" type="#_x0000_t202" style="position:absolute;left:0;text-align:left;margin-left:.15pt;margin-top:536.2pt;width:410.7pt;height:119.45pt;z-index:-251658197;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" stroked="f">
                <v:textbox inset="1.44pt,1.44pt,1.44pt,1.44pt">
                  <w:txbxContent>
                    <w:tbl>
                      <w:tblPr>
                        <w:tblW w:w="8185" w:type="dxa"/>
                        <w:tblLook w:val="04A0" w:firstRow="1" w:lastRow="0" w:firstColumn="1" w:lastColumn="0" w:noHBand="0" w:noVBand="1"/>
                      </w:tblPr>
                      <w:tblGrid>
                        <w:gridCol w:w="445"/>
                        <w:gridCol w:w="455"/>
                        <w:gridCol w:w="3415"/>
                        <w:gridCol w:w="635"/>
                        <w:gridCol w:w="3235"/>
                      </w:tblGrid>
                      <w:tr w:rsidR="00BB733F" w14:paraId="08A09320" w14:textId="77777777" w:rsidTr="00461724">
                        <w:trPr>
                          <w:trHeight w:val="350"/>
                        </w:trPr>
                        <w:tc>
                          <w:tcPr>
                            <w:tcW w:w="8185" w:type="dxa"/>
                            <w:gridSpan w:val="5"/>
                            <w:tcBorders>
                              <w:top w:val="single" w:sz="4" w:space="0" w:color="auto"/>
                              <w:bottom w:val="single" w:sz="4" w:space="0" w:color="auto"/>
                            </w:tcBorders>
                            <w:vAlign w:val="center"/>
                          </w:tcPr>
                          <w:p w14:paraId="30174AE2" w14:textId="369F945A" w:rsidR="00BB733F" w:rsidRPr="00DE1DA9" w:rsidRDefault="00BB733F" w:rsidP="00BA5E3A">
                            <w:pPr>
                              <w:spacing w:before="0" w:after="0" w:line="240" w:lineRule="auto"/>
                              <w:jc w:val="left"/>
                              <w:rPr>
                                <w:smallCaps/>
                                <w:sz w:val="22"/>
                              </w:rPr>
                            </w:pPr>
                            <w:r w:rsidRPr="00DE1DA9">
                              <w:rPr>
                                <w:b/>
                                <w:bCs/>
                                <w:sz w:val="22"/>
                              </w:rPr>
                              <w:t xml:space="preserve">Algorithm </w:t>
                            </w:r>
                            <w:r w:rsidR="00DF013D" w:rsidRPr="00DE1DA9">
                              <w:rPr>
                                <w:b/>
                                <w:bCs/>
                                <w:sz w:val="22"/>
                              </w:rPr>
                              <w:t>2</w:t>
                            </w:r>
                            <w:r w:rsidRPr="00DE1DA9">
                              <w:rPr>
                                <w:smallCaps/>
                                <w:sz w:val="22"/>
                              </w:rPr>
                              <w:t xml:space="preserve"> </w:t>
                            </w:r>
                            <w:proofErr w:type="gramStart"/>
                            <w:r w:rsidRPr="00DE1DA9">
                              <w:rPr>
                                <w:smallCaps/>
                                <w:sz w:val="22"/>
                              </w:rPr>
                              <w:t>RemoveFeature</w:t>
                            </w:r>
                            <w:r w:rsidRPr="00DE1DA9">
                              <w:rPr>
                                <w:sz w:val="22"/>
                              </w:rPr>
                              <w:t>(</w:t>
                            </w:r>
                            <w:proofErr w:type="gramEnd"/>
                            <m:oMath>
                              <m:r>
                                <w:rPr>
                                  <w:rFonts w:ascii="Cambria Math" w:hAnsi="Cambria Math"/>
                                  <w:sz w:val="22"/>
                                </w:rPr>
                                <m:t>f</m:t>
                              </m:r>
                            </m:oMath>
                            <w:r w:rsidRPr="00DE1DA9">
                              <w:rPr>
                                <w:i/>
                                <w:iCs/>
                                <w:sz w:val="22"/>
                              </w:rPr>
                              <w:t xml:space="preserve">, </w:t>
                            </w:r>
                            <m:oMath>
                              <m:r>
                                <w:rPr>
                                  <w:rFonts w:ascii="Cambria Math" w:hAnsi="Cambria Math"/>
                                  <w:sz w:val="22"/>
                                </w:rPr>
                                <m:t>d</m:t>
                              </m:r>
                            </m:oMath>
                            <w:r w:rsidRPr="00DE1DA9">
                              <w:rPr>
                                <w:sz w:val="22"/>
                              </w:rPr>
                              <w:t>)</w:t>
                            </w:r>
                          </w:p>
                        </w:tc>
                      </w:tr>
                      <w:tr w:rsidR="00BB733F" w14:paraId="3CD564E0" w14:textId="77777777" w:rsidTr="00E739FA">
                        <w:trPr>
                          <w:trHeight w:val="350"/>
                        </w:trPr>
                        <w:tc>
                          <w:tcPr>
                            <w:tcW w:w="445" w:type="dxa"/>
                          </w:tcPr>
                          <w:p w14:paraId="1338EFFF" w14:textId="77777777" w:rsidR="00BB733F" w:rsidRPr="00DF40FE" w:rsidRDefault="00BB733F" w:rsidP="00E739FA">
                            <w:pPr>
                              <w:spacing w:before="0" w:after="0" w:line="240" w:lineRule="auto"/>
                              <w:jc w:val="left"/>
                              <w:rPr>
                                <w:sz w:val="22"/>
                              </w:rPr>
                            </w:pPr>
                            <w:r w:rsidRPr="00DF40FE">
                              <w:rPr>
                                <w:sz w:val="22"/>
                              </w:rPr>
                              <w:t>1</w:t>
                            </w:r>
                          </w:p>
                        </w:tc>
                        <w:tc>
                          <w:tcPr>
                            <w:tcW w:w="3870" w:type="dxa"/>
                            <w:gridSpan w:val="2"/>
                          </w:tcPr>
                          <w:p w14:paraId="0A5BB40D" w14:textId="35457EF6" w:rsidR="00BB733F" w:rsidRPr="00DE1DA9" w:rsidRDefault="00BB733F" w:rsidP="00E739FA">
                            <w:pPr>
                              <w:spacing w:before="0" w:after="0" w:line="240" w:lineRule="auto"/>
                              <w:jc w:val="left"/>
                              <w:rPr>
                                <w:i/>
                                <w:iCs/>
                                <w:sz w:val="22"/>
                              </w:rPr>
                            </w:pPr>
                            <w:r w:rsidRPr="00DE1DA9">
                              <w:rPr>
                                <w:i/>
                                <w:iCs/>
                                <w:sz w:val="22"/>
                              </w:rPr>
                              <w:t xml:space="preserve">answer </w:t>
                            </w:r>
                            <w:r w:rsidRPr="00DE1DA9">
                              <w:rPr>
                                <w:sz w:val="22"/>
                              </w:rPr>
                              <w:t>←</w:t>
                            </w:r>
                            <w:r w:rsidR="001051EE" w:rsidRPr="00DE1DA9">
                              <w:rPr>
                                <w:sz w:val="22"/>
                              </w:rPr>
                              <w:t xml:space="preserve"> </w:t>
                            </w:r>
                            <w:r w:rsidR="00895C75" w:rsidRPr="00DE1DA9">
                              <w:rPr>
                                <w:rFonts w:ascii="Cambria Math" w:hAnsi="Cambria Math" w:cs="Cambria Math"/>
                                <w:sz w:val="22"/>
                              </w:rPr>
                              <w:t>〈</w:t>
                            </w:r>
                            <w:r w:rsidR="00CE589F" w:rsidRPr="00DE1DA9">
                              <w:rPr>
                                <w:rFonts w:ascii="Cambria Math" w:hAnsi="Cambria Math" w:cs="Cambria Math"/>
                                <w:sz w:val="22"/>
                              </w:rPr>
                              <w:t xml:space="preserve"> </w:t>
                            </w:r>
                            <w:r w:rsidR="009B59FF" w:rsidRPr="00DE1DA9">
                              <w:rPr>
                                <w:rFonts w:ascii="Cambria Math" w:eastAsia="MS Gothic" w:hAnsi="Cambria Math" w:cs="Cambria Math"/>
                                <w:sz w:val="22"/>
                              </w:rPr>
                              <w:t>〉</w:t>
                            </w:r>
                          </w:p>
                        </w:tc>
                        <w:tc>
                          <w:tcPr>
                            <w:tcW w:w="3870" w:type="dxa"/>
                            <w:gridSpan w:val="2"/>
                            <w:tcBorders>
                              <w:top w:val="single" w:sz="4" w:space="0" w:color="auto"/>
                            </w:tcBorders>
                          </w:tcPr>
                          <w:p w14:paraId="7B1702DA" w14:textId="77777777" w:rsidR="00BB733F" w:rsidRPr="00DE1DA9" w:rsidRDefault="00BB733F" w:rsidP="007C753F">
                            <w:pPr>
                              <w:spacing w:before="0" w:after="0" w:line="240" w:lineRule="auto"/>
                              <w:jc w:val="left"/>
                              <w:rPr>
                                <w:sz w:val="22"/>
                              </w:rPr>
                            </w:pPr>
                          </w:p>
                        </w:tc>
                      </w:tr>
                      <w:tr w:rsidR="009A3378" w14:paraId="32EB2C40" w14:textId="77777777" w:rsidTr="009A3378">
                        <w:trPr>
                          <w:trHeight w:val="350"/>
                        </w:trPr>
                        <w:tc>
                          <w:tcPr>
                            <w:tcW w:w="445" w:type="dxa"/>
                          </w:tcPr>
                          <w:p w14:paraId="3200BF2D" w14:textId="6CD34DC7" w:rsidR="009A3378" w:rsidRPr="00DF40FE" w:rsidRDefault="009A3378" w:rsidP="009A3378">
                            <w:pPr>
                              <w:spacing w:before="0" w:after="0" w:line="240" w:lineRule="auto"/>
                              <w:jc w:val="left"/>
                              <w:rPr>
                                <w:sz w:val="22"/>
                              </w:rPr>
                            </w:pPr>
                            <w:r>
                              <w:rPr>
                                <w:sz w:val="22"/>
                              </w:rPr>
                              <w:t>2</w:t>
                            </w:r>
                          </w:p>
                        </w:tc>
                        <w:tc>
                          <w:tcPr>
                            <w:tcW w:w="4505" w:type="dxa"/>
                            <w:gridSpan w:val="3"/>
                          </w:tcPr>
                          <w:p w14:paraId="61B2FC16" w14:textId="0E420E02" w:rsidR="009A3378" w:rsidRPr="00DE1DA9" w:rsidRDefault="00C066B1" w:rsidP="009A3378">
                            <w:pPr>
                              <w:spacing w:before="0" w:after="0" w:line="240" w:lineRule="auto"/>
                              <w:jc w:val="left"/>
                              <w:rPr>
                                <w:i/>
                                <w:iCs/>
                                <w:sz w:val="22"/>
                              </w:rPr>
                            </w:pPr>
                            <m:oMath>
                              <m:r>
                                <w:rPr>
                                  <w:rFonts w:ascii="Cambria Math" w:hAnsi="Cambria Math"/>
                                  <w:sz w:val="22"/>
                                </w:rPr>
                                <m:t>n</m:t>
                              </m:r>
                            </m:oMath>
                            <w:r w:rsidR="009A3378" w:rsidRPr="00DE1DA9">
                              <w:rPr>
                                <w:i/>
                                <w:iCs/>
                                <w:sz w:val="22"/>
                              </w:rPr>
                              <w:t xml:space="preserve"> </w:t>
                            </w:r>
                            <w:r w:rsidR="009A3378" w:rsidRPr="00DE1DA9">
                              <w:rPr>
                                <w:sz w:val="22"/>
                              </w:rPr>
                              <w:t xml:space="preserve">← </w:t>
                            </w:r>
                            <w:r w:rsidR="009A3378" w:rsidRPr="00DE1DA9">
                              <w:rPr>
                                <w:smallCaps/>
                                <w:sz w:val="22"/>
                              </w:rPr>
                              <w:t>Length (</w:t>
                            </w:r>
                            <m:oMath>
                              <m:r>
                                <w:rPr>
                                  <w:rFonts w:ascii="Cambria Math" w:hAnsi="Cambria Math"/>
                                  <w:sz w:val="22"/>
                                </w:rPr>
                                <m:t>d</m:t>
                              </m:r>
                            </m:oMath>
                            <w:r w:rsidR="009A3378" w:rsidRPr="00DE1DA9">
                              <w:rPr>
                                <w:sz w:val="22"/>
                              </w:rPr>
                              <w:t>)</w:t>
                            </w:r>
                          </w:p>
                        </w:tc>
                        <w:tc>
                          <w:tcPr>
                            <w:tcW w:w="3235" w:type="dxa"/>
                          </w:tcPr>
                          <w:p w14:paraId="2A7DB08F" w14:textId="73BAE359" w:rsidR="009A3378" w:rsidRPr="00DE1DA9" w:rsidRDefault="009A3378" w:rsidP="009A3378">
                            <w:pPr>
                              <w:spacing w:before="0" w:after="0" w:line="240" w:lineRule="auto"/>
                              <w:jc w:val="left"/>
                              <w:rPr>
                                <w:rFonts w:ascii="Cambria Math" w:hAnsi="Cambria Math" w:cs="Cambria Math"/>
                                <w:sz w:val="22"/>
                              </w:rPr>
                            </w:pPr>
                            <w:r w:rsidRPr="00DE1DA9">
                              <w:rPr>
                                <w:rFonts w:ascii="Cambria Math" w:hAnsi="Cambria Math" w:cs="Cambria Math"/>
                                <w:sz w:val="22"/>
                              </w:rPr>
                              <w:t>▷</w:t>
                            </w:r>
                            <w:r w:rsidRPr="00DE1DA9">
                              <w:rPr>
                                <w:rFonts w:cs="Times New Roman"/>
                                <w:sz w:val="22"/>
                              </w:rPr>
                              <w:t xml:space="preserve"> Iterate for all data instances</w:t>
                            </w:r>
                          </w:p>
                        </w:tc>
                      </w:tr>
                      <w:tr w:rsidR="009A3378" w14:paraId="0FF0E353" w14:textId="77777777" w:rsidTr="00E739FA">
                        <w:trPr>
                          <w:trHeight w:val="350"/>
                        </w:trPr>
                        <w:tc>
                          <w:tcPr>
                            <w:tcW w:w="445" w:type="dxa"/>
                          </w:tcPr>
                          <w:p w14:paraId="030D65FA" w14:textId="3991F932" w:rsidR="009A3378" w:rsidRPr="00DF40FE" w:rsidRDefault="009A3378" w:rsidP="009A3378">
                            <w:pPr>
                              <w:spacing w:before="0" w:after="0" w:line="240" w:lineRule="auto"/>
                              <w:jc w:val="left"/>
                              <w:rPr>
                                <w:sz w:val="22"/>
                              </w:rPr>
                            </w:pPr>
                            <w:r>
                              <w:rPr>
                                <w:sz w:val="22"/>
                              </w:rPr>
                              <w:t>3</w:t>
                            </w:r>
                          </w:p>
                        </w:tc>
                        <w:tc>
                          <w:tcPr>
                            <w:tcW w:w="7740" w:type="dxa"/>
                            <w:gridSpan w:val="4"/>
                          </w:tcPr>
                          <w:p w14:paraId="340DC950" w14:textId="31A3D559" w:rsidR="009A3378" w:rsidRPr="00DE1DA9" w:rsidRDefault="009A3378" w:rsidP="009A3378">
                            <w:pPr>
                              <w:spacing w:before="0" w:after="0" w:line="240" w:lineRule="auto"/>
                              <w:jc w:val="left"/>
                              <w:rPr>
                                <w:b/>
                                <w:bCs/>
                                <w:sz w:val="22"/>
                              </w:rPr>
                            </w:pPr>
                            <w:r w:rsidRPr="00DE1DA9">
                              <w:rPr>
                                <w:b/>
                                <w:bCs/>
                                <w:sz w:val="22"/>
                              </w:rPr>
                              <w:t xml:space="preserve">for </w:t>
                            </w:r>
                            <w:r w:rsidRPr="00DE1DA9">
                              <w:rPr>
                                <w:i/>
                                <w:iCs/>
                                <w:sz w:val="22"/>
                              </w:rPr>
                              <w:t xml:space="preserve">index </w:t>
                            </w:r>
                            <m:oMath>
                              <m:r>
                                <w:rPr>
                                  <w:rFonts w:ascii="Cambria Math" w:hAnsi="Cambria Math"/>
                                  <w:sz w:val="22"/>
                                </w:rPr>
                                <m:t>∈</m:t>
                              </m:r>
                            </m:oMath>
                            <w:r w:rsidRPr="00DE1DA9">
                              <w:rPr>
                                <w:i/>
                                <w:iCs/>
                                <w:sz w:val="22"/>
                              </w:rPr>
                              <w:t xml:space="preserve"> </w:t>
                            </w:r>
                            <w:r w:rsidRPr="00DE1DA9">
                              <w:rPr>
                                <w:sz w:val="22"/>
                              </w:rPr>
                              <w:t>{</w:t>
                            </w:r>
                            <w:proofErr w:type="gramStart"/>
                            <w:r w:rsidRPr="00DE1DA9">
                              <w:rPr>
                                <w:sz w:val="22"/>
                              </w:rPr>
                              <w:t>0,…</w:t>
                            </w:r>
                            <w:proofErr w:type="gramEnd"/>
                            <w:r w:rsidRPr="00DE1DA9">
                              <w:rPr>
                                <w:sz w:val="22"/>
                              </w:rPr>
                              <w:t xml:space="preserve">, </w:t>
                            </w:r>
                            <m:oMath>
                              <m:r>
                                <w:rPr>
                                  <w:rFonts w:ascii="Cambria Math" w:hAnsi="Cambria Math"/>
                                  <w:sz w:val="22"/>
                                </w:rPr>
                                <m:t>n</m:t>
                              </m:r>
                            </m:oMath>
                            <w:r w:rsidRPr="00DE1DA9">
                              <w:rPr>
                                <w:sz w:val="22"/>
                              </w:rPr>
                              <w:t>}</w:t>
                            </w:r>
                            <w:r w:rsidRPr="00DE1DA9">
                              <w:rPr>
                                <w:i/>
                                <w:iCs/>
                                <w:sz w:val="22"/>
                              </w:rPr>
                              <w:t xml:space="preserve"> </w:t>
                            </w:r>
                            <w:r w:rsidRPr="00DE1DA9">
                              <w:rPr>
                                <w:b/>
                                <w:bCs/>
                                <w:sz w:val="22"/>
                              </w:rPr>
                              <w:t>do</w:t>
                            </w:r>
                          </w:p>
                        </w:tc>
                      </w:tr>
                      <w:tr w:rsidR="009A3378" w14:paraId="29893F12" w14:textId="77777777" w:rsidTr="002131BE">
                        <w:trPr>
                          <w:trHeight w:val="350"/>
                        </w:trPr>
                        <w:tc>
                          <w:tcPr>
                            <w:tcW w:w="445" w:type="dxa"/>
                          </w:tcPr>
                          <w:p w14:paraId="274DA8CB" w14:textId="26FD1E22" w:rsidR="009A3378" w:rsidRPr="00DF40FE" w:rsidRDefault="009A3378" w:rsidP="009A3378">
                            <w:pPr>
                              <w:spacing w:before="0" w:after="0" w:line="240" w:lineRule="auto"/>
                              <w:jc w:val="left"/>
                              <w:rPr>
                                <w:sz w:val="22"/>
                              </w:rPr>
                            </w:pPr>
                            <w:r>
                              <w:rPr>
                                <w:sz w:val="22"/>
                              </w:rPr>
                              <w:t>4</w:t>
                            </w:r>
                          </w:p>
                        </w:tc>
                        <w:tc>
                          <w:tcPr>
                            <w:tcW w:w="455" w:type="dxa"/>
                          </w:tcPr>
                          <w:p w14:paraId="69512BB7" w14:textId="77777777" w:rsidR="009A3378" w:rsidRPr="00DE1DA9" w:rsidRDefault="009A3378" w:rsidP="009A3378">
                            <w:pPr>
                              <w:spacing w:before="0" w:after="0" w:line="240" w:lineRule="auto"/>
                              <w:jc w:val="left"/>
                              <w:rPr>
                                <w:sz w:val="22"/>
                              </w:rPr>
                            </w:pPr>
                          </w:p>
                        </w:tc>
                        <w:tc>
                          <w:tcPr>
                            <w:tcW w:w="4050" w:type="dxa"/>
                            <w:gridSpan w:val="2"/>
                          </w:tcPr>
                          <w:p w14:paraId="2A81A199" w14:textId="070ABC53" w:rsidR="009A3378" w:rsidRPr="00DE1DA9" w:rsidRDefault="009A3378" w:rsidP="009A3378">
                            <w:pPr>
                              <w:spacing w:before="0" w:after="0" w:line="240" w:lineRule="auto"/>
                              <w:jc w:val="left"/>
                              <w:rPr>
                                <w:sz w:val="22"/>
                              </w:rPr>
                            </w:pPr>
                            <w:r w:rsidRPr="00DE1DA9">
                              <w:rPr>
                                <w:i/>
                                <w:iCs/>
                                <w:sz w:val="22"/>
                              </w:rPr>
                              <w:t>answer</w:t>
                            </w:r>
                            <w:r w:rsidRPr="00DE1DA9">
                              <w:rPr>
                                <w:sz w:val="22"/>
                              </w:rPr>
                              <w:t>[</w:t>
                            </w:r>
                            <w:r w:rsidRPr="00DE1DA9">
                              <w:rPr>
                                <w:i/>
                                <w:iCs/>
                                <w:sz w:val="22"/>
                              </w:rPr>
                              <w:t>index</w:t>
                            </w:r>
                            <w:r w:rsidRPr="00DE1DA9">
                              <w:rPr>
                                <w:sz w:val="22"/>
                              </w:rPr>
                              <w:t>]</w:t>
                            </w:r>
                            <w:r w:rsidRPr="00DE1DA9">
                              <w:rPr>
                                <w:i/>
                                <w:iCs/>
                                <w:sz w:val="22"/>
                              </w:rPr>
                              <w:t xml:space="preserve"> </w:t>
                            </w:r>
                            <w:r w:rsidRPr="00DE1DA9">
                              <w:rPr>
                                <w:sz w:val="22"/>
                              </w:rPr>
                              <w:t xml:space="preserve">← </w:t>
                            </w:r>
                            <w:r w:rsidRPr="00DE1DA9">
                              <w:rPr>
                                <w:smallCaps/>
                                <w:sz w:val="22"/>
                              </w:rPr>
                              <w:t>Replace(</w:t>
                            </w:r>
                            <m:oMath>
                              <m:r>
                                <w:rPr>
                                  <w:rFonts w:ascii="Cambria Math" w:hAnsi="Cambria Math"/>
                                  <w:sz w:val="22"/>
                                </w:rPr>
                                <m:t>d</m:t>
                              </m:r>
                            </m:oMath>
                            <w:r w:rsidRPr="00DE1DA9">
                              <w:rPr>
                                <w:sz w:val="22"/>
                              </w:rPr>
                              <w:t>[</w:t>
                            </w:r>
                            <w:r w:rsidRPr="00DE1DA9">
                              <w:rPr>
                                <w:i/>
                                <w:iCs/>
                                <w:sz w:val="22"/>
                              </w:rPr>
                              <w:t>index</w:t>
                            </w:r>
                            <w:r w:rsidRPr="00DE1DA9">
                              <w:rPr>
                                <w:sz w:val="22"/>
                              </w:rPr>
                              <w:t>]</w:t>
                            </w:r>
                            <w:r w:rsidRPr="00DE1DA9">
                              <w:rPr>
                                <w:i/>
                                <w:iCs/>
                                <w:sz w:val="22"/>
                              </w:rPr>
                              <w:t xml:space="preserve">, </w:t>
                            </w:r>
                            <m:oMath>
                              <m:r>
                                <w:rPr>
                                  <w:rFonts w:ascii="Cambria Math" w:hAnsi="Cambria Math"/>
                                  <w:sz w:val="22"/>
                                </w:rPr>
                                <m:t>f</m:t>
                              </m:r>
                            </m:oMath>
                            <w:r w:rsidRPr="00DE1DA9">
                              <w:rPr>
                                <w:sz w:val="22"/>
                              </w:rPr>
                              <w:t xml:space="preserve">, </w:t>
                            </w:r>
                            <w:r w:rsidRPr="00DE1DA9">
                              <w:rPr>
                                <w:i/>
                                <w:iCs/>
                                <w:sz w:val="22"/>
                              </w:rPr>
                              <w:t>‘’</w:t>
                            </w:r>
                            <w:r w:rsidRPr="00DE1DA9">
                              <w:rPr>
                                <w:smallCaps/>
                                <w:sz w:val="22"/>
                              </w:rPr>
                              <w:t>)</w:t>
                            </w:r>
                          </w:p>
                        </w:tc>
                        <w:tc>
                          <w:tcPr>
                            <w:tcW w:w="3235" w:type="dxa"/>
                          </w:tcPr>
                          <w:p w14:paraId="6A06FF9E" w14:textId="41861DF6" w:rsidR="009A3378" w:rsidRPr="00DE1DA9" w:rsidRDefault="009A3378" w:rsidP="009A3378">
                            <w:pPr>
                              <w:spacing w:before="0" w:after="0" w:line="240" w:lineRule="auto"/>
                              <w:jc w:val="left"/>
                              <w:rPr>
                                <w:sz w:val="22"/>
                              </w:rPr>
                            </w:pPr>
                            <w:r w:rsidRPr="00DE1DA9">
                              <w:rPr>
                                <w:rFonts w:ascii="Cambria Math" w:hAnsi="Cambria Math" w:cs="Cambria Math"/>
                                <w:sz w:val="22"/>
                              </w:rPr>
                              <w:t>▷</w:t>
                            </w:r>
                            <w:r w:rsidRPr="00DE1DA9">
                              <w:rPr>
                                <w:rFonts w:cs="Times New Roman"/>
                                <w:sz w:val="22"/>
                              </w:rPr>
                              <w:t xml:space="preserve"> Replace feature with noise or remove</w:t>
                            </w:r>
                            <w:r w:rsidR="007D2757" w:rsidRPr="00DE1DA9">
                              <w:rPr>
                                <w:rFonts w:cs="Times New Roman"/>
                                <w:sz w:val="22"/>
                              </w:rPr>
                              <w:t xml:space="preserve"> the feature entirely</w:t>
                            </w:r>
                          </w:p>
                        </w:tc>
                      </w:tr>
                      <w:tr w:rsidR="009A3378" w14:paraId="7CBF4007" w14:textId="77777777" w:rsidTr="00E04AC8">
                        <w:trPr>
                          <w:trHeight w:val="350"/>
                        </w:trPr>
                        <w:tc>
                          <w:tcPr>
                            <w:tcW w:w="445" w:type="dxa"/>
                            <w:tcBorders>
                              <w:bottom w:val="single" w:sz="4" w:space="0" w:color="auto"/>
                            </w:tcBorders>
                          </w:tcPr>
                          <w:p w14:paraId="5DDF8377" w14:textId="2EB36F1E" w:rsidR="009A3378" w:rsidRPr="00DF40FE" w:rsidRDefault="009A3378" w:rsidP="009A3378">
                            <w:pPr>
                              <w:spacing w:before="0" w:after="0" w:line="240" w:lineRule="auto"/>
                              <w:jc w:val="left"/>
                              <w:rPr>
                                <w:sz w:val="22"/>
                              </w:rPr>
                            </w:pPr>
                            <w:r>
                              <w:rPr>
                                <w:sz w:val="22"/>
                              </w:rPr>
                              <w:t>5</w:t>
                            </w:r>
                          </w:p>
                        </w:tc>
                        <w:tc>
                          <w:tcPr>
                            <w:tcW w:w="7740" w:type="dxa"/>
                            <w:gridSpan w:val="4"/>
                            <w:tcBorders>
                              <w:bottom w:val="single" w:sz="4" w:space="0" w:color="auto"/>
                            </w:tcBorders>
                          </w:tcPr>
                          <w:p w14:paraId="62C36324" w14:textId="77777777" w:rsidR="009A3378" w:rsidRPr="00DE1DA9" w:rsidRDefault="009A3378" w:rsidP="009A3378">
                            <w:pPr>
                              <w:spacing w:before="0" w:after="0" w:line="240" w:lineRule="auto"/>
                              <w:jc w:val="left"/>
                              <w:rPr>
                                <w:i/>
                                <w:iCs/>
                                <w:sz w:val="22"/>
                              </w:rPr>
                            </w:pPr>
                            <w:r w:rsidRPr="00DE1DA9">
                              <w:rPr>
                                <w:b/>
                                <w:bCs/>
                                <w:sz w:val="22"/>
                              </w:rPr>
                              <w:t xml:space="preserve">return </w:t>
                            </w:r>
                            <w:r w:rsidRPr="00DE1DA9">
                              <w:rPr>
                                <w:i/>
                                <w:iCs/>
                                <w:sz w:val="22"/>
                              </w:rPr>
                              <w:t>answer</w:t>
                            </w:r>
                          </w:p>
                        </w:tc>
                      </w:tr>
                    </w:tbl>
                    <w:p w14:paraId="50085895" w14:textId="77777777" w:rsidR="00BB733F" w:rsidRPr="00691EF3" w:rsidRDefault="00BB733F" w:rsidP="00A20FF0">
                      <w:pPr>
                        <w:spacing w:after="0" w:line="240" w:lineRule="auto"/>
                        <w:rPr>
                          <w:sz w:val="22"/>
                        </w:rPr>
                      </w:pPr>
                    </w:p>
                  </w:txbxContent>
                </v:textbox>
                <w10:wrap type="topAndBottom" anchorx="margin" anchory="margin"/>
              </v:shape>
            </w:pict>
          </mc:Fallback>
        </mc:AlternateContent>
      </w:r>
      <w:r w:rsidR="00194C17" w:rsidRPr="00AD480A">
        <w:t xml:space="preserve">The </w:t>
      </w:r>
      <m:oMath>
        <m:r>
          <w:rPr>
            <w:rFonts w:ascii="Cambria Math" w:hAnsi="Cambria Math"/>
          </w:rPr>
          <m:t>RemoveFeature</m:t>
        </m:r>
      </m:oMath>
      <w:r w:rsidR="00194C17" w:rsidRPr="00AD480A">
        <w:t xml:space="preserve"> method defined in Algorithm 1 is responsible for removing a specified feature (word)</w:t>
      </w:r>
      <w:r w:rsidR="00194C17">
        <w:t xml:space="preserve"> </w:t>
      </w:r>
      <m:oMath>
        <m:r>
          <w:rPr>
            <w:rFonts w:ascii="Cambria Math" w:hAnsi="Cambria Math"/>
          </w:rPr>
          <m:t>f</m:t>
        </m:r>
      </m:oMath>
      <w:r w:rsidR="00194C17" w:rsidRPr="00AD480A">
        <w:t xml:space="preserve"> from a provided dataset</w:t>
      </w:r>
      <w:r w:rsidR="00194C17">
        <w:t xml:space="preserve"> </w:t>
      </w:r>
      <m:oMath>
        <m:r>
          <w:rPr>
            <w:rFonts w:ascii="Cambria Math" w:hAnsi="Cambria Math"/>
          </w:rPr>
          <m:t>d</m:t>
        </m:r>
      </m:oMath>
      <w:r w:rsidR="00194C17" w:rsidRPr="00AD480A">
        <w:t>. Algorithm 2 reveals the</w:t>
      </w:r>
      <w:r w:rsidR="00194C17">
        <w:t xml:space="preserve"> </w:t>
      </w:r>
      <m:oMath>
        <m:r>
          <w:rPr>
            <w:rFonts w:ascii="Cambria Math" w:hAnsi="Cambria Math"/>
          </w:rPr>
          <m:t>RemoveFeature</m:t>
        </m:r>
      </m:oMath>
      <w:r w:rsidR="00194C17" w:rsidRPr="00AD480A">
        <w:t xml:space="preserve"> </w:t>
      </w:r>
      <w:r w:rsidR="00194C17">
        <w:t xml:space="preserve">method steps </w:t>
      </w:r>
      <w:r w:rsidR="00194C17" w:rsidRPr="00AD480A">
        <w:t>in detail and indicates how DIME removes a specific word from the whole dataset for calculating the GFI.</w:t>
      </w:r>
      <w:r w:rsidR="00194C17">
        <w:t xml:space="preserve"> </w:t>
      </w:r>
      <w:r w:rsidR="00194C17" w:rsidRPr="00584544">
        <w:t xml:space="preserve">The algorithm iterates through </w:t>
      </w:r>
      <w:r w:rsidR="00194C17" w:rsidRPr="00584544">
        <w:lastRenderedPageBreak/>
        <w:t xml:space="preserve">the </w:t>
      </w:r>
      <w:r w:rsidR="00194C17">
        <w:t xml:space="preserve">entire </w:t>
      </w:r>
      <w:r w:rsidR="00194C17" w:rsidRPr="00584544">
        <w:t xml:space="preserve">dataset and replaces all instances of the word from </w:t>
      </w:r>
      <w:r w:rsidR="00194C17" w:rsidRPr="00E5110F">
        <w:t>all data instances</w:t>
      </w:r>
      <w:r w:rsidR="00194C17" w:rsidRPr="00584544">
        <w:t>.</w:t>
      </w:r>
      <w:r w:rsidR="00194C17">
        <w:t xml:space="preserve"> </w:t>
      </w:r>
      <w:r w:rsidR="00194C17" w:rsidRPr="004B2602">
        <w:t>Current DIME implementation utilizes a simple string replacement function coupled with regular expressions to achieve that</w:t>
      </w:r>
      <w:r w:rsidR="00194C17">
        <w:t>.</w:t>
      </w:r>
    </w:p>
    <w:p w14:paraId="7BB290BE" w14:textId="41CAFF2A" w:rsidR="006D3A64" w:rsidRDefault="00531B21" w:rsidP="003C6C5E">
      <w:pPr>
        <w:pStyle w:val="Heading3"/>
        <w:numPr>
          <w:ilvl w:val="2"/>
          <w:numId w:val="1"/>
        </w:numPr>
        <w:spacing w:before="0" w:after="240" w:line="360" w:lineRule="auto"/>
      </w:pPr>
      <w:bookmarkStart w:id="79" w:name="_Ref116707790"/>
      <w:bookmarkStart w:id="80" w:name="_Ref116831459"/>
      <w:bookmarkStart w:id="81" w:name="_Toc117094349"/>
      <w:r>
        <w:t>Calculating local feature importance</w:t>
      </w:r>
      <w:bookmarkEnd w:id="79"/>
      <w:bookmarkEnd w:id="80"/>
      <w:bookmarkEnd w:id="81"/>
    </w:p>
    <w:p w14:paraId="7E03B0ED" w14:textId="251F445F" w:rsidR="00E349EC" w:rsidRDefault="0071147A" w:rsidP="001460E1">
      <w:pPr>
        <w:spacing w:before="0" w:line="360" w:lineRule="auto"/>
        <w:ind w:firstLine="360"/>
      </w:pPr>
      <w:r>
        <w:rPr>
          <w:noProof/>
        </w:rPr>
        <mc:AlternateContent>
          <mc:Choice Requires="wps">
            <w:drawing>
              <wp:anchor distT="0" distB="0" distL="114300" distR="114300" simplePos="0" relativeHeight="251658284" behindDoc="1" locked="0" layoutInCell="1" allowOverlap="1" wp14:anchorId="551D2B22" wp14:editId="64D4A563">
                <wp:simplePos x="0" y="0"/>
                <wp:positionH relativeFrom="margin">
                  <wp:align>right</wp:align>
                </wp:positionH>
                <wp:positionV relativeFrom="margin">
                  <wp:posOffset>3632835</wp:posOffset>
                </wp:positionV>
                <wp:extent cx="5215890" cy="579120"/>
                <wp:effectExtent l="0" t="0" r="3810" b="0"/>
                <wp:wrapTopAndBottom/>
                <wp:docPr id="400" name="Text Box 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79120"/>
                        </a:xfrm>
                        <a:prstGeom prst="rect">
                          <a:avLst/>
                        </a:prstGeom>
                        <a:solidFill>
                          <a:srgbClr val="FFFFFF"/>
                        </a:solidFill>
                        <a:ln w="9525">
                          <a:noFill/>
                          <a:miter lim="800000"/>
                          <a:headEnd/>
                          <a:tailEnd/>
                        </a:ln>
                      </wps:spPr>
                      <wps:txbx>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
                              <w:gridCol w:w="7246"/>
                              <w:gridCol w:w="496"/>
                            </w:tblGrid>
                            <w:tr w:rsidR="00F253C6" w14:paraId="4940BD7A" w14:textId="77777777" w:rsidTr="00A11860">
                              <w:trPr>
                                <w:trHeight w:val="633"/>
                              </w:trPr>
                              <w:tc>
                                <w:tcPr>
                                  <w:tcW w:w="445" w:type="dxa"/>
                                  <w:vAlign w:val="center"/>
                                </w:tcPr>
                                <w:p w14:paraId="375BB7AD" w14:textId="77777777" w:rsidR="00F253C6" w:rsidRDefault="00F253C6" w:rsidP="004F74AC">
                                  <w:pPr>
                                    <w:spacing w:before="0" w:after="0"/>
                                    <w:jc w:val="center"/>
                                  </w:pPr>
                                </w:p>
                              </w:tc>
                              <w:tc>
                                <w:tcPr>
                                  <w:tcW w:w="7290" w:type="dxa"/>
                                  <w:vAlign w:val="center"/>
                                </w:tcPr>
                                <w:p w14:paraId="54A2371F" w14:textId="77777777" w:rsidR="00F253C6" w:rsidRDefault="00F253C6" w:rsidP="004F74AC">
                                  <w:pPr>
                                    <w:spacing w:before="0" w:after="0"/>
                                    <w:jc w:val="center"/>
                                  </w:pPr>
                                  <m:oMathPara>
                                    <m:oMath>
                                      <m:r>
                                        <w:rPr>
                                          <w:rFonts w:ascii="Cambria Math" w:hAnsi="Cambria Math"/>
                                        </w:rPr>
                                        <m:t>local feature importance= ∆c</m:t>
                                      </m:r>
                                    </m:oMath>
                                  </m:oMathPara>
                                </w:p>
                              </w:tc>
                              <w:tc>
                                <w:tcPr>
                                  <w:tcW w:w="450" w:type="dxa"/>
                                  <w:vAlign w:val="center"/>
                                </w:tcPr>
                                <w:p w14:paraId="6E2980D7" w14:textId="77777777" w:rsidR="00F253C6" w:rsidRDefault="00F253C6" w:rsidP="004F74AC">
                                  <w:pPr>
                                    <w:spacing w:before="0" w:after="0"/>
                                    <w:jc w:val="center"/>
                                  </w:pPr>
                                  <w:r>
                                    <w:t>(</w:t>
                                  </w:r>
                                  <w:r w:rsidR="00CF4633">
                                    <w:fldChar w:fldCharType="begin"/>
                                  </w:r>
                                  <w:r w:rsidR="00CF4633">
                                    <w:instrText xml:space="preserve"> SEQ Eq \* MERGEFORMAT </w:instrText>
                                  </w:r>
                                  <w:r w:rsidR="00CF4633">
                                    <w:fldChar w:fldCharType="separate"/>
                                  </w:r>
                                  <w:r>
                                    <w:rPr>
                                      <w:noProof/>
                                    </w:rPr>
                                    <w:t>2</w:t>
                                  </w:r>
                                  <w:r w:rsidR="00CF4633">
                                    <w:rPr>
                                      <w:noProof/>
                                    </w:rPr>
                                    <w:fldChar w:fldCharType="end"/>
                                  </w:r>
                                  <w:r>
                                    <w:t>)</w:t>
                                  </w:r>
                                </w:p>
                              </w:tc>
                            </w:tr>
                          </w:tbl>
                          <w:p w14:paraId="53B1D772" w14:textId="77777777" w:rsidR="00F253C6" w:rsidRPr="00691EF3" w:rsidRDefault="00F253C6" w:rsidP="00F253C6">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D2B22" id="Text Box 400" o:spid="_x0000_s1045" type="#_x0000_t202" style="position:absolute;left:0;text-align:left;margin-left:359.5pt;margin-top:286.05pt;width:410.7pt;height:45.6pt;z-index:-25165819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" stroked="f">
                <v:textbox inset="1.44pt,1.44pt,1.44pt,1.44pt">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
                        <w:gridCol w:w="7246"/>
                        <w:gridCol w:w="496"/>
                      </w:tblGrid>
                      <w:tr w:rsidR="00F253C6" w14:paraId="4940BD7A" w14:textId="77777777" w:rsidTr="00A11860">
                        <w:trPr>
                          <w:trHeight w:val="633"/>
                        </w:trPr>
                        <w:tc>
                          <w:tcPr>
                            <w:tcW w:w="445" w:type="dxa"/>
                            <w:vAlign w:val="center"/>
                          </w:tcPr>
                          <w:p w14:paraId="375BB7AD" w14:textId="77777777" w:rsidR="00F253C6" w:rsidRDefault="00F253C6" w:rsidP="004F74AC">
                            <w:pPr>
                              <w:spacing w:before="0" w:after="0"/>
                              <w:jc w:val="center"/>
                            </w:pPr>
                          </w:p>
                        </w:tc>
                        <w:tc>
                          <w:tcPr>
                            <w:tcW w:w="7290" w:type="dxa"/>
                            <w:vAlign w:val="center"/>
                          </w:tcPr>
                          <w:p w14:paraId="54A2371F" w14:textId="77777777" w:rsidR="00F253C6" w:rsidRDefault="00F253C6" w:rsidP="004F74AC">
                            <w:pPr>
                              <w:spacing w:before="0" w:after="0"/>
                              <w:jc w:val="center"/>
                            </w:pPr>
                            <m:oMathPara>
                              <m:oMath>
                                <m:r>
                                  <w:rPr>
                                    <w:rFonts w:ascii="Cambria Math" w:hAnsi="Cambria Math"/>
                                  </w:rPr>
                                  <m:t>local feature importance= ∆c</m:t>
                                </m:r>
                              </m:oMath>
                            </m:oMathPara>
                          </w:p>
                        </w:tc>
                        <w:tc>
                          <w:tcPr>
                            <w:tcW w:w="450" w:type="dxa"/>
                            <w:vAlign w:val="center"/>
                          </w:tcPr>
                          <w:p w14:paraId="6E2980D7" w14:textId="77777777" w:rsidR="00F253C6" w:rsidRDefault="00F253C6" w:rsidP="004F74AC">
                            <w:pPr>
                              <w:spacing w:before="0" w:after="0"/>
                              <w:jc w:val="center"/>
                            </w:pPr>
                            <w:r>
                              <w:t>(</w:t>
                            </w:r>
                            <w:r w:rsidR="00CF4633">
                              <w:fldChar w:fldCharType="begin"/>
                            </w:r>
                            <w:r w:rsidR="00CF4633">
                              <w:instrText xml:space="preserve"> SEQ Eq \* MERGEFORMAT </w:instrText>
                            </w:r>
                            <w:r w:rsidR="00CF4633">
                              <w:fldChar w:fldCharType="separate"/>
                            </w:r>
                            <w:r>
                              <w:rPr>
                                <w:noProof/>
                              </w:rPr>
                              <w:t>2</w:t>
                            </w:r>
                            <w:r w:rsidR="00CF4633">
                              <w:rPr>
                                <w:noProof/>
                              </w:rPr>
                              <w:fldChar w:fldCharType="end"/>
                            </w:r>
                            <w:r>
                              <w:t>)</w:t>
                            </w:r>
                          </w:p>
                        </w:tc>
                      </w:tr>
                    </w:tbl>
                    <w:p w14:paraId="53B1D772" w14:textId="77777777" w:rsidR="00F253C6" w:rsidRPr="00691EF3" w:rsidRDefault="00F253C6" w:rsidP="00F253C6">
                      <w:pPr>
                        <w:spacing w:after="0" w:line="240" w:lineRule="auto"/>
                        <w:rPr>
                          <w:sz w:val="22"/>
                        </w:rPr>
                      </w:pPr>
                    </w:p>
                  </w:txbxContent>
                </v:textbox>
                <w10:wrap type="topAndBottom" anchorx="margin" anchory="margin"/>
              </v:shape>
            </w:pict>
          </mc:Fallback>
        </mc:AlternateContent>
      </w:r>
      <w:r w:rsidR="001460E1" w:rsidRPr="001460E1">
        <w:t xml:space="preserve"> DIME utilizes a similar approach to GFI calculation when calculating LFI. It computes the LFI of a specific </w:t>
      </w:r>
      <w:r w:rsidR="00F500E8">
        <w:t>feature</w:t>
      </w:r>
      <w:r w:rsidR="001460E1" w:rsidRPr="001460E1">
        <w:t xml:space="preserve"> by inspecting the confidence score given by the Rasa model for the initial data instance and memorizes the predicted intent type. DIME then removes all </w:t>
      </w:r>
      <w:r w:rsidR="00F500E8">
        <w:t>feature</w:t>
      </w:r>
      <w:r w:rsidR="001460E1" w:rsidRPr="001460E1">
        <w:t xml:space="preserve"> occurrences from the specified text data instance and inspects the confidence score for the same intent type that the model predicted earlier for the initial unmodified data instance. Finally, the algorithm computes the confidence score difference</w:t>
      </w:r>
      <w:r w:rsidR="008B519B" w:rsidRPr="0087772F">
        <w:t xml:space="preserve">, </w:t>
      </w:r>
      <m:oMath>
        <m:r>
          <w:rPr>
            <w:rFonts w:ascii="Cambria Math" w:hAnsi="Cambria Math"/>
          </w:rPr>
          <m:t>∆c</m:t>
        </m:r>
      </m:oMath>
      <w:r w:rsidR="008B519B" w:rsidRPr="0087772F">
        <w:t xml:space="preserve">, by subtracting the confidence score of the modified data instance from the initial data instance confidence for the initially predicted intent type. DIME assigns ∆c as the LFI of the </w:t>
      </w:r>
      <w:r w:rsidR="008B519B">
        <w:t>s</w:t>
      </w:r>
      <w:r w:rsidR="008B519B" w:rsidRPr="0087772F">
        <w:t xml:space="preserve">pecified </w:t>
      </w:r>
      <w:r w:rsidR="00F500E8">
        <w:t>feature</w:t>
      </w:r>
      <w:r w:rsidR="008B519B" w:rsidRPr="0087772F">
        <w:t>.</w:t>
      </w:r>
      <w:r w:rsidR="008B519B">
        <w:t xml:space="preserve"> </w:t>
      </w:r>
      <w:r w:rsidR="008B519B">
        <w:fldChar w:fldCharType="begin"/>
      </w:r>
      <w:r w:rsidR="008B519B">
        <w:instrText xml:space="preserve"> REF _Ref116811279 \h </w:instrText>
      </w:r>
      <w:r w:rsidR="008B519B">
        <w:fldChar w:fldCharType="separate"/>
      </w:r>
      <w:r w:rsidR="008B519B">
        <w:t>Figure 4.4.3.</w:t>
      </w:r>
      <w:r w:rsidR="008B519B">
        <w:rPr>
          <w:noProof/>
        </w:rPr>
        <w:t>1</w:t>
      </w:r>
      <w:r w:rsidR="008B519B">
        <w:fldChar w:fldCharType="end"/>
      </w:r>
      <w:r w:rsidR="008B519B" w:rsidRPr="0087772F">
        <w:t xml:space="preserve"> illustrates the high-level flow of LFI calculation in DIME. Equation (2) clearly states LFI is the confidence score difference</w:t>
      </w:r>
      <w:r w:rsidR="008B519B" w:rsidRPr="004B5A45">
        <w:t xml:space="preserve">, </w:t>
      </w:r>
      <m:oMath>
        <m:r>
          <w:rPr>
            <w:rFonts w:ascii="Cambria Math" w:hAnsi="Cambria Math"/>
          </w:rPr>
          <m:t>∆c</m:t>
        </m:r>
      </m:oMath>
      <w:r w:rsidR="00CA5B58" w:rsidRPr="00CA5B58">
        <w:t>.</w:t>
      </w:r>
    </w:p>
    <w:p w14:paraId="7A3C4685" w14:textId="3B8EAB68" w:rsidR="005517FD" w:rsidRDefault="00064F42" w:rsidP="005517FD">
      <w:pPr>
        <w:spacing w:before="0" w:line="360" w:lineRule="auto"/>
        <w:ind w:firstLine="360"/>
      </w:pPr>
      <w:r>
        <w:rPr>
          <w:noProof/>
        </w:rPr>
        <mc:AlternateContent>
          <mc:Choice Requires="wps">
            <w:drawing>
              <wp:anchor distT="0" distB="0" distL="114300" distR="114300" simplePos="0" relativeHeight="251658285" behindDoc="1" locked="0" layoutInCell="1" allowOverlap="1" wp14:anchorId="756A4AFC" wp14:editId="24FDCCFB">
                <wp:simplePos x="0" y="0"/>
                <wp:positionH relativeFrom="margin">
                  <wp:align>right</wp:align>
                </wp:positionH>
                <wp:positionV relativeFrom="margin">
                  <wp:posOffset>5659120</wp:posOffset>
                </wp:positionV>
                <wp:extent cx="5215890" cy="2691765"/>
                <wp:effectExtent l="0" t="0" r="3810" b="0"/>
                <wp:wrapTopAndBottom/>
                <wp:docPr id="401" name="Text Box 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691765"/>
                        </a:xfrm>
                        <a:prstGeom prst="rect">
                          <a:avLst/>
                        </a:prstGeom>
                        <a:solidFill>
                          <a:srgbClr val="FFFFFF"/>
                        </a:solidFill>
                        <a:ln w="9525">
                          <a:noFill/>
                          <a:miter lim="800000"/>
                          <a:headEnd/>
                          <a:tailEnd/>
                        </a:ln>
                      </wps:spPr>
                      <wps:txbx>
                        <w:txbxContent>
                          <w:p w14:paraId="18499EC2" w14:textId="77777777" w:rsidR="005517FD" w:rsidRDefault="005517FD" w:rsidP="005517FD">
                            <w:pPr>
                              <w:keepNext/>
                              <w:spacing w:before="0" w:after="0" w:line="240" w:lineRule="auto"/>
                              <w:jc w:val="center"/>
                            </w:pPr>
                            <w:r w:rsidRPr="00FC5219">
                              <w:rPr>
                                <w:noProof/>
                              </w:rPr>
                              <w:drawing>
                                <wp:inline distT="0" distB="0" distL="0" distR="0" wp14:anchorId="5D6C465F" wp14:editId="1DD49D4E">
                                  <wp:extent cx="5170170" cy="2294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70170" cy="2294255"/>
                                          </a:xfrm>
                                          <a:prstGeom prst="rect">
                                            <a:avLst/>
                                          </a:prstGeom>
                                          <a:noFill/>
                                          <a:ln>
                                            <a:noFill/>
                                          </a:ln>
                                        </pic:spPr>
                                      </pic:pic>
                                    </a:graphicData>
                                  </a:graphic>
                                </wp:inline>
                              </w:drawing>
                            </w:r>
                          </w:p>
                          <w:p w14:paraId="5B5C2788" w14:textId="77777777" w:rsidR="005517FD" w:rsidRDefault="005517FD" w:rsidP="005517FD">
                            <w:pPr>
                              <w:pStyle w:val="Caption"/>
                              <w:spacing w:after="0"/>
                            </w:pPr>
                          </w:p>
                          <w:p w14:paraId="796568F1" w14:textId="77777777" w:rsidR="005517FD" w:rsidRDefault="005517FD" w:rsidP="005517FD">
                            <w:pPr>
                              <w:pStyle w:val="Caption"/>
                              <w:spacing w:after="0"/>
                            </w:pPr>
                            <w:bookmarkStart w:id="82" w:name="_Ref116811279"/>
                            <w:bookmarkStart w:id="83" w:name="_Toc117082532"/>
                            <w:r>
                              <w:t>Figure 4.4.3.</w:t>
                            </w:r>
                            <w:r w:rsidR="00CF4633">
                              <w:fldChar w:fldCharType="begin"/>
                            </w:r>
                            <w:r w:rsidR="00CF4633">
                              <w:instrText xml:space="preserve"> SEQ Figure_4.4.3. \* ARABIC </w:instrText>
                            </w:r>
                            <w:r w:rsidR="00CF4633">
                              <w:fldChar w:fldCharType="separate"/>
                            </w:r>
                            <w:r>
                              <w:rPr>
                                <w:noProof/>
                              </w:rPr>
                              <w:t>1</w:t>
                            </w:r>
                            <w:r w:rsidR="00CF4633">
                              <w:rPr>
                                <w:noProof/>
                              </w:rPr>
                              <w:fldChar w:fldCharType="end"/>
                            </w:r>
                            <w:bookmarkEnd w:id="82"/>
                            <w:r>
                              <w:t xml:space="preserve">. </w:t>
                            </w:r>
                            <w:r w:rsidRPr="00E70CE0">
                              <w:t xml:space="preserve">The high-level flow of </w:t>
                            </w:r>
                            <w:r>
                              <w:t>local</w:t>
                            </w:r>
                            <w:r w:rsidRPr="00E70CE0">
                              <w:t xml:space="preserve"> feature importance calculation in DIME</w:t>
                            </w:r>
                            <w:bookmarkEnd w:id="83"/>
                          </w:p>
                          <w:p w14:paraId="4277CBE7" w14:textId="77777777" w:rsidR="005517FD" w:rsidRPr="00FC5219" w:rsidRDefault="005517FD" w:rsidP="005517FD">
                            <w:pPr>
                              <w:keepNext/>
                              <w:spacing w:before="0" w:after="0" w:line="240" w:lineRule="auto"/>
                              <w:jc w:val="center"/>
                              <w:rPr>
                                <w:sz w:val="22"/>
                              </w:rPr>
                            </w:pPr>
                          </w:p>
                          <w:p w14:paraId="08D63B8E" w14:textId="77777777" w:rsidR="005517FD" w:rsidRDefault="005517FD" w:rsidP="005517FD">
                            <w:pPr>
                              <w:spacing w:before="0" w:after="0" w:line="240" w:lineRule="auto"/>
                              <w:jc w:val="center"/>
                              <w:rPr>
                                <w:sz w:val="22"/>
                              </w:rPr>
                            </w:pPr>
                          </w:p>
                          <w:p w14:paraId="1DB779E0" w14:textId="77777777" w:rsidR="005517FD" w:rsidRPr="00FC5219" w:rsidRDefault="005517FD" w:rsidP="005517FD">
                            <w:pPr>
                              <w:spacing w:before="0" w:after="0" w:line="240" w:lineRule="auto"/>
                              <w:jc w:val="center"/>
                              <w:rPr>
                                <w:sz w:val="22"/>
                              </w:rPr>
                            </w:pPr>
                          </w:p>
                          <w:p w14:paraId="22CB3E33" w14:textId="77777777" w:rsidR="005517FD" w:rsidRDefault="005517FD" w:rsidP="005517FD">
                            <w:pPr>
                              <w:keepNext/>
                              <w:spacing w:before="0" w:after="0" w:line="240" w:lineRule="auto"/>
                              <w:jc w:val="center"/>
                            </w:pPr>
                          </w:p>
                          <w:p w14:paraId="6A1DEA5D" w14:textId="77777777" w:rsidR="005517FD" w:rsidRDefault="005517FD" w:rsidP="005517FD">
                            <w:pPr>
                              <w:spacing w:after="0"/>
                            </w:pPr>
                          </w:p>
                          <w:p w14:paraId="18B4E8B3" w14:textId="77777777" w:rsidR="005517FD" w:rsidRPr="008E1027" w:rsidRDefault="005517FD" w:rsidP="005517FD">
                            <w:pPr>
                              <w:keepNext/>
                              <w:spacing w:before="0" w:after="0" w:line="240" w:lineRule="auto"/>
                              <w:jc w:val="center"/>
                              <w:rPr>
                                <w:sz w:val="22"/>
                              </w:rPr>
                            </w:pPr>
                          </w:p>
                          <w:p w14:paraId="6F4FD89E" w14:textId="77777777" w:rsidR="005517FD" w:rsidRPr="007A726C" w:rsidRDefault="005517FD" w:rsidP="005517FD">
                            <w:pPr>
                              <w:spacing w:before="0" w:after="0"/>
                              <w:jc w:val="center"/>
                              <w:rPr>
                                <w:sz w:val="22"/>
                              </w:rPr>
                            </w:pPr>
                          </w:p>
                          <w:p w14:paraId="65360B13" w14:textId="77777777" w:rsidR="005517FD" w:rsidRPr="007A726C" w:rsidRDefault="005517FD" w:rsidP="005517FD">
                            <w:pPr>
                              <w:spacing w:before="0" w:after="0"/>
                              <w:jc w:val="center"/>
                              <w:rPr>
                                <w:sz w:val="22"/>
                              </w:rPr>
                            </w:pPr>
                          </w:p>
                          <w:p w14:paraId="6553C479" w14:textId="77777777" w:rsidR="005517FD" w:rsidRPr="007A726C" w:rsidRDefault="005517FD" w:rsidP="005517FD">
                            <w:pPr>
                              <w:keepNext/>
                              <w:spacing w:before="0" w:after="0" w:line="240" w:lineRule="auto"/>
                              <w:jc w:val="center"/>
                              <w:rPr>
                                <w:sz w:val="22"/>
                              </w:rPr>
                            </w:pPr>
                          </w:p>
                          <w:p w14:paraId="59A5375D" w14:textId="77777777" w:rsidR="005517FD" w:rsidRPr="000D7B12" w:rsidRDefault="005517FD" w:rsidP="005517FD">
                            <w:pPr>
                              <w:spacing w:after="0"/>
                              <w:rPr>
                                <w:sz w:val="22"/>
                              </w:rPr>
                            </w:pPr>
                          </w:p>
                          <w:p w14:paraId="3249C9B8" w14:textId="77777777" w:rsidR="005517FD" w:rsidRPr="000D7B12" w:rsidRDefault="005517FD" w:rsidP="005517FD">
                            <w:pPr>
                              <w:spacing w:after="0"/>
                              <w:jc w:val="center"/>
                              <w:rPr>
                                <w:sz w:val="22"/>
                              </w:rPr>
                            </w:pPr>
                            <w:r w:rsidRPr="000D7B12">
                              <w:t xml:space="preserve"> </w:t>
                            </w:r>
                          </w:p>
                          <w:p w14:paraId="53CC7700" w14:textId="77777777" w:rsidR="005517FD" w:rsidRDefault="005517FD" w:rsidP="005517FD">
                            <w:pPr>
                              <w:keepNext/>
                              <w:spacing w:before="0" w:after="0" w:line="240" w:lineRule="auto"/>
                              <w:jc w:val="center"/>
                              <w:rPr>
                                <w:sz w:val="22"/>
                              </w:rPr>
                            </w:pPr>
                          </w:p>
                          <w:p w14:paraId="65FE2F10" w14:textId="77777777" w:rsidR="005517FD" w:rsidRPr="000F382E" w:rsidRDefault="005517FD" w:rsidP="005517FD">
                            <w:pPr>
                              <w:keepNext/>
                              <w:spacing w:before="0" w:after="0" w:line="240" w:lineRule="auto"/>
                              <w:jc w:val="center"/>
                              <w:rPr>
                                <w:sz w:val="22"/>
                              </w:rPr>
                            </w:pPr>
                          </w:p>
                          <w:p w14:paraId="63606083" w14:textId="77777777" w:rsidR="005517FD" w:rsidRPr="00691EF3" w:rsidRDefault="005517FD" w:rsidP="005517FD">
                            <w:pPr>
                              <w:keepNext/>
                              <w:spacing w:before="0" w:after="0" w:line="240" w:lineRule="auto"/>
                              <w:jc w:val="center"/>
                              <w:rPr>
                                <w:sz w:val="22"/>
                              </w:rPr>
                            </w:pPr>
                          </w:p>
                          <w:p w14:paraId="03636A6B" w14:textId="77777777" w:rsidR="005517FD" w:rsidRPr="00691EF3" w:rsidRDefault="005517FD" w:rsidP="005517FD">
                            <w:pPr>
                              <w:spacing w:after="0" w:line="240" w:lineRule="auto"/>
                              <w:rPr>
                                <w:sz w:val="22"/>
                              </w:rPr>
                            </w:pPr>
                          </w:p>
                          <w:p w14:paraId="17F642C5" w14:textId="77777777" w:rsidR="005517FD" w:rsidRPr="00691EF3" w:rsidRDefault="005517FD" w:rsidP="005517FD">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6A4AFC" id="Text Box 401" o:spid="_x0000_s1046" type="#_x0000_t202" style="position:absolute;left:0;text-align:left;margin-left:359.5pt;margin-top:445.6pt;width:410.7pt;height:211.95pt;z-index:-25165819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" stroked="f">
                <v:textbox inset="1.44pt,1.44pt,1.44pt,1.44pt">
                  <w:txbxContent>
                    <w:p w14:paraId="18499EC2" w14:textId="77777777" w:rsidR="005517FD" w:rsidRDefault="005517FD" w:rsidP="005517FD">
                      <w:pPr>
                        <w:keepNext/>
                        <w:spacing w:before="0" w:after="0" w:line="240" w:lineRule="auto"/>
                        <w:jc w:val="center"/>
                      </w:pPr>
                      <w:r w:rsidRPr="00FC5219">
                        <w:rPr>
                          <w:noProof/>
                        </w:rPr>
                        <w:drawing>
                          <wp:inline distT="0" distB="0" distL="0" distR="0" wp14:anchorId="5D6C465F" wp14:editId="1DD49D4E">
                            <wp:extent cx="5170170" cy="2294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170170" cy="2294255"/>
                                    </a:xfrm>
                                    <a:prstGeom prst="rect">
                                      <a:avLst/>
                                    </a:prstGeom>
                                    <a:noFill/>
                                    <a:ln>
                                      <a:noFill/>
                                    </a:ln>
                                  </pic:spPr>
                                </pic:pic>
                              </a:graphicData>
                            </a:graphic>
                          </wp:inline>
                        </w:drawing>
                      </w:r>
                    </w:p>
                    <w:p w14:paraId="5B5C2788" w14:textId="77777777" w:rsidR="005517FD" w:rsidRDefault="005517FD" w:rsidP="005517FD">
                      <w:pPr>
                        <w:pStyle w:val="Caption"/>
                        <w:spacing w:after="0"/>
                      </w:pPr>
                    </w:p>
                    <w:p w14:paraId="796568F1" w14:textId="77777777" w:rsidR="005517FD" w:rsidRDefault="005517FD" w:rsidP="005517FD">
                      <w:pPr>
                        <w:pStyle w:val="Caption"/>
                        <w:spacing w:after="0"/>
                      </w:pPr>
                      <w:bookmarkStart w:id="111" w:name="_Ref116811279"/>
                      <w:bookmarkStart w:id="112" w:name="_Toc117082532"/>
                      <w:r>
                        <w:t>Figure 4.4.3.</w:t>
                      </w:r>
                      <w:fldSimple w:instr=" SEQ Figure_4.4.3. \* ARABIC ">
                        <w:r>
                          <w:rPr>
                            <w:noProof/>
                          </w:rPr>
                          <w:t>1</w:t>
                        </w:r>
                      </w:fldSimple>
                      <w:bookmarkEnd w:id="111"/>
                      <w:r>
                        <w:t xml:space="preserve">. </w:t>
                      </w:r>
                      <w:r w:rsidRPr="00E70CE0">
                        <w:t xml:space="preserve">The high-level flow of </w:t>
                      </w:r>
                      <w:r>
                        <w:t>local</w:t>
                      </w:r>
                      <w:r w:rsidRPr="00E70CE0">
                        <w:t xml:space="preserve"> feature importance calculation in DIME</w:t>
                      </w:r>
                      <w:bookmarkEnd w:id="112"/>
                    </w:p>
                    <w:p w14:paraId="4277CBE7" w14:textId="77777777" w:rsidR="005517FD" w:rsidRPr="00FC5219" w:rsidRDefault="005517FD" w:rsidP="005517FD">
                      <w:pPr>
                        <w:keepNext/>
                        <w:spacing w:before="0" w:after="0" w:line="240" w:lineRule="auto"/>
                        <w:jc w:val="center"/>
                        <w:rPr>
                          <w:sz w:val="22"/>
                        </w:rPr>
                      </w:pPr>
                    </w:p>
                    <w:p w14:paraId="08D63B8E" w14:textId="77777777" w:rsidR="005517FD" w:rsidRDefault="005517FD" w:rsidP="005517FD">
                      <w:pPr>
                        <w:spacing w:before="0" w:after="0" w:line="240" w:lineRule="auto"/>
                        <w:jc w:val="center"/>
                        <w:rPr>
                          <w:sz w:val="22"/>
                        </w:rPr>
                      </w:pPr>
                    </w:p>
                    <w:p w14:paraId="1DB779E0" w14:textId="77777777" w:rsidR="005517FD" w:rsidRPr="00FC5219" w:rsidRDefault="005517FD" w:rsidP="005517FD">
                      <w:pPr>
                        <w:spacing w:before="0" w:after="0" w:line="240" w:lineRule="auto"/>
                        <w:jc w:val="center"/>
                        <w:rPr>
                          <w:sz w:val="22"/>
                        </w:rPr>
                      </w:pPr>
                    </w:p>
                    <w:p w14:paraId="22CB3E33" w14:textId="77777777" w:rsidR="005517FD" w:rsidRDefault="005517FD" w:rsidP="005517FD">
                      <w:pPr>
                        <w:keepNext/>
                        <w:spacing w:before="0" w:after="0" w:line="240" w:lineRule="auto"/>
                        <w:jc w:val="center"/>
                      </w:pPr>
                    </w:p>
                    <w:p w14:paraId="6A1DEA5D" w14:textId="77777777" w:rsidR="005517FD" w:rsidRDefault="005517FD" w:rsidP="005517FD">
                      <w:pPr>
                        <w:spacing w:after="0"/>
                      </w:pPr>
                    </w:p>
                    <w:p w14:paraId="18B4E8B3" w14:textId="77777777" w:rsidR="005517FD" w:rsidRPr="008E1027" w:rsidRDefault="005517FD" w:rsidP="005517FD">
                      <w:pPr>
                        <w:keepNext/>
                        <w:spacing w:before="0" w:after="0" w:line="240" w:lineRule="auto"/>
                        <w:jc w:val="center"/>
                        <w:rPr>
                          <w:sz w:val="22"/>
                        </w:rPr>
                      </w:pPr>
                    </w:p>
                    <w:p w14:paraId="6F4FD89E" w14:textId="77777777" w:rsidR="005517FD" w:rsidRPr="007A726C" w:rsidRDefault="005517FD" w:rsidP="005517FD">
                      <w:pPr>
                        <w:spacing w:before="0" w:after="0"/>
                        <w:jc w:val="center"/>
                        <w:rPr>
                          <w:sz w:val="22"/>
                        </w:rPr>
                      </w:pPr>
                    </w:p>
                    <w:p w14:paraId="65360B13" w14:textId="77777777" w:rsidR="005517FD" w:rsidRPr="007A726C" w:rsidRDefault="005517FD" w:rsidP="005517FD">
                      <w:pPr>
                        <w:spacing w:before="0" w:after="0"/>
                        <w:jc w:val="center"/>
                        <w:rPr>
                          <w:sz w:val="22"/>
                        </w:rPr>
                      </w:pPr>
                    </w:p>
                    <w:p w14:paraId="6553C479" w14:textId="77777777" w:rsidR="005517FD" w:rsidRPr="007A726C" w:rsidRDefault="005517FD" w:rsidP="005517FD">
                      <w:pPr>
                        <w:keepNext/>
                        <w:spacing w:before="0" w:after="0" w:line="240" w:lineRule="auto"/>
                        <w:jc w:val="center"/>
                        <w:rPr>
                          <w:sz w:val="22"/>
                        </w:rPr>
                      </w:pPr>
                    </w:p>
                    <w:p w14:paraId="59A5375D" w14:textId="77777777" w:rsidR="005517FD" w:rsidRPr="000D7B12" w:rsidRDefault="005517FD" w:rsidP="005517FD">
                      <w:pPr>
                        <w:spacing w:after="0"/>
                        <w:rPr>
                          <w:sz w:val="22"/>
                        </w:rPr>
                      </w:pPr>
                    </w:p>
                    <w:p w14:paraId="3249C9B8" w14:textId="77777777" w:rsidR="005517FD" w:rsidRPr="000D7B12" w:rsidRDefault="005517FD" w:rsidP="005517FD">
                      <w:pPr>
                        <w:spacing w:after="0"/>
                        <w:jc w:val="center"/>
                        <w:rPr>
                          <w:sz w:val="22"/>
                        </w:rPr>
                      </w:pPr>
                      <w:r w:rsidRPr="000D7B12">
                        <w:t xml:space="preserve"> </w:t>
                      </w:r>
                    </w:p>
                    <w:p w14:paraId="53CC7700" w14:textId="77777777" w:rsidR="005517FD" w:rsidRDefault="005517FD" w:rsidP="005517FD">
                      <w:pPr>
                        <w:keepNext/>
                        <w:spacing w:before="0" w:after="0" w:line="240" w:lineRule="auto"/>
                        <w:jc w:val="center"/>
                        <w:rPr>
                          <w:sz w:val="22"/>
                        </w:rPr>
                      </w:pPr>
                    </w:p>
                    <w:p w14:paraId="65FE2F10" w14:textId="77777777" w:rsidR="005517FD" w:rsidRPr="000F382E" w:rsidRDefault="005517FD" w:rsidP="005517FD">
                      <w:pPr>
                        <w:keepNext/>
                        <w:spacing w:before="0" w:after="0" w:line="240" w:lineRule="auto"/>
                        <w:jc w:val="center"/>
                        <w:rPr>
                          <w:sz w:val="22"/>
                        </w:rPr>
                      </w:pPr>
                    </w:p>
                    <w:p w14:paraId="63606083" w14:textId="77777777" w:rsidR="005517FD" w:rsidRPr="00691EF3" w:rsidRDefault="005517FD" w:rsidP="005517FD">
                      <w:pPr>
                        <w:keepNext/>
                        <w:spacing w:before="0" w:after="0" w:line="240" w:lineRule="auto"/>
                        <w:jc w:val="center"/>
                        <w:rPr>
                          <w:sz w:val="22"/>
                        </w:rPr>
                      </w:pPr>
                    </w:p>
                    <w:p w14:paraId="03636A6B" w14:textId="77777777" w:rsidR="005517FD" w:rsidRPr="00691EF3" w:rsidRDefault="005517FD" w:rsidP="005517FD">
                      <w:pPr>
                        <w:spacing w:after="0" w:line="240" w:lineRule="auto"/>
                        <w:rPr>
                          <w:sz w:val="22"/>
                        </w:rPr>
                      </w:pPr>
                    </w:p>
                    <w:p w14:paraId="17F642C5" w14:textId="77777777" w:rsidR="005517FD" w:rsidRPr="00691EF3" w:rsidRDefault="005517FD" w:rsidP="005517FD">
                      <w:pPr>
                        <w:spacing w:after="0" w:line="240" w:lineRule="auto"/>
                        <w:rPr>
                          <w:sz w:val="22"/>
                        </w:rPr>
                      </w:pPr>
                      <w:r w:rsidRPr="00691EF3">
                        <w:rPr>
                          <w:sz w:val="22"/>
                        </w:rPr>
                        <w:t xml:space="preserve"> </w:t>
                      </w:r>
                    </w:p>
                  </w:txbxContent>
                </v:textbox>
                <w10:wrap type="topAndBottom" anchorx="margin" anchory="margin"/>
              </v:shape>
            </w:pict>
          </mc:Fallback>
        </mc:AlternateContent>
      </w:r>
      <w:r w:rsidR="005517FD" w:rsidRPr="00ED63A8">
        <w:t xml:space="preserve">Algorithm 3 reveals how DIME calculates LFI for a given feature </w:t>
      </w:r>
      <m:oMath>
        <m:r>
          <w:rPr>
            <w:rFonts w:ascii="Cambria Math" w:hAnsi="Cambria Math"/>
          </w:rPr>
          <m:t>f</m:t>
        </m:r>
      </m:oMath>
      <w:r w:rsidR="005517FD" w:rsidRPr="00ED63A8">
        <w:t xml:space="preserve"> and a single text data instance </w:t>
      </w:r>
      <m:oMath>
        <m:r>
          <w:rPr>
            <w:rFonts w:ascii="Cambria Math" w:hAnsi="Cambria Math"/>
          </w:rPr>
          <m:t>i</m:t>
        </m:r>
      </m:oMath>
      <w:r w:rsidR="005517FD" w:rsidRPr="00ED63A8">
        <w:t xml:space="preserve">. The algorithm utilizes </w:t>
      </w:r>
      <m:oMath>
        <m:r>
          <w:rPr>
            <w:rFonts w:ascii="Cambria Math" w:hAnsi="Cambria Math"/>
          </w:rPr>
          <m:t>Parse</m:t>
        </m:r>
      </m:oMath>
      <w:r w:rsidR="005517FD">
        <w:t xml:space="preserve"> </w:t>
      </w:r>
      <w:r w:rsidR="005517FD" w:rsidRPr="00ED63A8">
        <w:t xml:space="preserve">and </w:t>
      </w:r>
      <m:oMath>
        <m:r>
          <w:rPr>
            <w:rFonts w:ascii="Cambria Math" w:hAnsi="Cambria Math"/>
          </w:rPr>
          <m:t>RemoveFeature</m:t>
        </m:r>
      </m:oMath>
      <w:r w:rsidR="005517FD">
        <w:t xml:space="preserve"> </w:t>
      </w:r>
      <w:r w:rsidR="005517FD" w:rsidRPr="00ED63A8">
        <w:t xml:space="preserve">functions to </w:t>
      </w:r>
      <w:r w:rsidR="005517FD" w:rsidRPr="00ED63A8">
        <w:lastRenderedPageBreak/>
        <w:t xml:space="preserve">get the Rasa model output for a specified data instance and remove a given feature </w:t>
      </w:r>
      <m:oMath>
        <m:r>
          <w:rPr>
            <w:rFonts w:ascii="Cambria Math" w:hAnsi="Cambria Math"/>
          </w:rPr>
          <m:t>f</m:t>
        </m:r>
      </m:oMath>
      <w:r w:rsidR="005517FD" w:rsidRPr="00ED63A8">
        <w:t xml:space="preserve"> from the </w:t>
      </w:r>
      <w:r w:rsidR="005517FD">
        <w:t>d</w:t>
      </w:r>
      <w:r w:rsidR="005517FD" w:rsidRPr="00ED63A8">
        <w:t>ata instance</w:t>
      </w:r>
      <w:r w:rsidR="005517FD">
        <w:t xml:space="preserve"> </w:t>
      </w:r>
      <m:oMath>
        <m:r>
          <w:rPr>
            <w:rFonts w:ascii="Cambria Math" w:hAnsi="Cambria Math"/>
          </w:rPr>
          <m:t>i</m:t>
        </m:r>
      </m:oMath>
      <w:r w:rsidR="005517FD" w:rsidRPr="00ED63A8">
        <w:t xml:space="preserve">, respectively. Then, the algorithm calculates the confidence score difference </w:t>
      </w:r>
      <m:oMath>
        <m:r>
          <w:rPr>
            <w:rFonts w:ascii="Cambria Math" w:hAnsi="Cambria Math"/>
          </w:rPr>
          <m:t>∆c</m:t>
        </m:r>
      </m:oMath>
      <w:r w:rsidR="005517FD" w:rsidRPr="00ED63A8">
        <w:t xml:space="preserve"> by subtracting the con</w:t>
      </w:r>
      <w:proofErr w:type="spellStart"/>
      <w:r w:rsidR="005517FD" w:rsidRPr="00ED63A8">
        <w:t>fidence</w:t>
      </w:r>
      <w:proofErr w:type="spellEnd"/>
      <w:r w:rsidR="005517FD" w:rsidRPr="00ED63A8">
        <w:t xml:space="preserve"> score of the modified data instance </w:t>
      </w:r>
      <m:oMath>
        <m:r>
          <w:rPr>
            <w:rFonts w:ascii="Cambria Math" w:hAnsi="Cambria Math"/>
          </w:rPr>
          <m:t>c2</m:t>
        </m:r>
      </m:oMath>
      <w:r w:rsidR="005517FD" w:rsidRPr="00ED63A8">
        <w:t xml:space="preserve"> from the confidence score of the unmodified data instance </w:t>
      </w:r>
      <m:oMath>
        <m:r>
          <w:rPr>
            <w:rFonts w:ascii="Cambria Math" w:hAnsi="Cambria Math"/>
          </w:rPr>
          <m:t>c1</m:t>
        </m:r>
      </m:oMath>
      <w:r w:rsidR="005517FD" w:rsidRPr="00ED63A8">
        <w:t xml:space="preserve"> and assigns that as </w:t>
      </w:r>
      <w:r w:rsidR="005517FD">
        <w:rPr>
          <w:noProof/>
        </w:rPr>
        <mc:AlternateContent>
          <mc:Choice Requires="wps">
            <w:drawing>
              <wp:anchor distT="0" distB="0" distL="114300" distR="114300" simplePos="0" relativeHeight="251658286" behindDoc="1" locked="0" layoutInCell="1" allowOverlap="1" wp14:anchorId="608677D4" wp14:editId="627C58D6">
                <wp:simplePos x="0" y="0"/>
                <wp:positionH relativeFrom="margin">
                  <wp:align>right</wp:align>
                </wp:positionH>
                <wp:positionV relativeFrom="margin">
                  <wp:align>top</wp:align>
                </wp:positionV>
                <wp:extent cx="5215890" cy="1325880"/>
                <wp:effectExtent l="0" t="0" r="3810" b="7620"/>
                <wp:wrapTopAndBottom/>
                <wp:docPr id="404" name="Text Box 4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325880"/>
                        </a:xfrm>
                        <a:prstGeom prst="rect">
                          <a:avLst/>
                        </a:prstGeom>
                        <a:solidFill>
                          <a:srgbClr val="FFFFFF"/>
                        </a:solidFill>
                        <a:ln w="9525">
                          <a:noFill/>
                          <a:miter lim="800000"/>
                          <a:headEnd/>
                          <a:tailEnd/>
                        </a:ln>
                      </wps:spPr>
                      <wps:txbx>
                        <w:txbxContent>
                          <w:tbl>
                            <w:tblPr>
                              <w:tblW w:w="8185" w:type="dxa"/>
                              <w:tblLook w:val="04A0" w:firstRow="1" w:lastRow="0" w:firstColumn="1" w:lastColumn="0" w:noHBand="0" w:noVBand="1"/>
                            </w:tblPr>
                            <w:tblGrid>
                              <w:gridCol w:w="445"/>
                              <w:gridCol w:w="3605"/>
                              <w:gridCol w:w="4135"/>
                            </w:tblGrid>
                            <w:tr w:rsidR="005517FD" w14:paraId="1A24A722" w14:textId="77777777" w:rsidTr="00461724">
                              <w:trPr>
                                <w:trHeight w:val="350"/>
                              </w:trPr>
                              <w:tc>
                                <w:tcPr>
                                  <w:tcW w:w="8185" w:type="dxa"/>
                                  <w:gridSpan w:val="3"/>
                                  <w:tcBorders>
                                    <w:top w:val="single" w:sz="4" w:space="0" w:color="auto"/>
                                    <w:bottom w:val="single" w:sz="4" w:space="0" w:color="auto"/>
                                  </w:tcBorders>
                                  <w:vAlign w:val="center"/>
                                </w:tcPr>
                                <w:p w14:paraId="00A3774E" w14:textId="77777777" w:rsidR="005517FD" w:rsidRPr="00DF40FE" w:rsidRDefault="005517FD" w:rsidP="00BA5E3A">
                                  <w:pPr>
                                    <w:spacing w:before="0" w:after="0" w:line="240" w:lineRule="auto"/>
                                    <w:jc w:val="left"/>
                                    <w:rPr>
                                      <w:smallCaps/>
                                      <w:sz w:val="22"/>
                                    </w:rPr>
                                  </w:pPr>
                                  <w:r w:rsidRPr="00D17B77">
                                    <w:rPr>
                                      <w:b/>
                                      <w:bCs/>
                                      <w:sz w:val="22"/>
                                    </w:rPr>
                                    <w:t xml:space="preserve">Algorithm </w:t>
                                  </w:r>
                                  <w:r>
                                    <w:rPr>
                                      <w:b/>
                                      <w:bCs/>
                                      <w:sz w:val="22"/>
                                    </w:rPr>
                                    <w:t>3</w:t>
                                  </w:r>
                                  <w:r>
                                    <w:rPr>
                                      <w:smallCaps/>
                                      <w:sz w:val="22"/>
                                    </w:rPr>
                                    <w:t xml:space="preserve"> </w:t>
                                  </w:r>
                                  <w:proofErr w:type="gramStart"/>
                                  <w:r>
                                    <w:rPr>
                                      <w:smallCaps/>
                                      <w:sz w:val="22"/>
                                    </w:rPr>
                                    <w:t>Local</w:t>
                                  </w:r>
                                  <w:r w:rsidRPr="00DF40FE">
                                    <w:rPr>
                                      <w:smallCaps/>
                                      <w:sz w:val="22"/>
                                    </w:rPr>
                                    <w:t>FeatureImportance</w:t>
                                  </w:r>
                                  <w:r w:rsidRPr="00DF40FE">
                                    <w:rPr>
                                      <w:sz w:val="22"/>
                                    </w:rPr>
                                    <w:t>(</w:t>
                                  </w:r>
                                  <w:proofErr w:type="gramEnd"/>
                                  <m:oMath>
                                    <m:r>
                                      <w:rPr>
                                        <w:rFonts w:ascii="Cambria Math" w:hAnsi="Cambria Math"/>
                                        <w:sz w:val="22"/>
                                      </w:rPr>
                                      <m:t>f</m:t>
                                    </m:r>
                                  </m:oMath>
                                  <w:r>
                                    <w:rPr>
                                      <w:i/>
                                      <w:iCs/>
                                      <w:sz w:val="22"/>
                                    </w:rPr>
                                    <w:t xml:space="preserve">, </w:t>
                                  </w:r>
                                  <m:oMath>
                                    <m:r>
                                      <w:rPr>
                                        <w:rFonts w:ascii="Cambria Math" w:hAnsi="Cambria Math"/>
                                        <w:sz w:val="22"/>
                                      </w:rPr>
                                      <m:t>i</m:t>
                                    </m:r>
                                  </m:oMath>
                                  <w:r w:rsidRPr="00DF40FE">
                                    <w:rPr>
                                      <w:sz w:val="22"/>
                                    </w:rPr>
                                    <w:t>)</w:t>
                                  </w:r>
                                </w:p>
                              </w:tc>
                            </w:tr>
                            <w:tr w:rsidR="005517FD" w14:paraId="751586B8" w14:textId="77777777">
                              <w:trPr>
                                <w:trHeight w:val="350"/>
                              </w:trPr>
                              <w:tc>
                                <w:tcPr>
                                  <w:tcW w:w="445" w:type="dxa"/>
                                </w:tcPr>
                                <w:p w14:paraId="0B2C74E2" w14:textId="77777777" w:rsidR="005517FD" w:rsidRPr="00DF40FE" w:rsidRDefault="005517FD" w:rsidP="00A11860">
                                  <w:pPr>
                                    <w:spacing w:before="0" w:after="0" w:line="240" w:lineRule="auto"/>
                                    <w:jc w:val="left"/>
                                    <w:rPr>
                                      <w:sz w:val="22"/>
                                    </w:rPr>
                                  </w:pPr>
                                  <w:r w:rsidRPr="00DF40FE">
                                    <w:rPr>
                                      <w:sz w:val="22"/>
                                    </w:rPr>
                                    <w:t>1</w:t>
                                  </w:r>
                                </w:p>
                              </w:tc>
                              <w:tc>
                                <w:tcPr>
                                  <w:tcW w:w="3605" w:type="dxa"/>
                                </w:tcPr>
                                <w:p w14:paraId="438CC38D" w14:textId="77777777" w:rsidR="005517FD" w:rsidRPr="00DF40FE" w:rsidRDefault="005517FD" w:rsidP="00A11860">
                                  <w:pPr>
                                    <w:spacing w:before="0" w:after="0" w:line="240" w:lineRule="auto"/>
                                    <w:jc w:val="left"/>
                                    <w:rPr>
                                      <w:i/>
                                      <w:iCs/>
                                      <w:sz w:val="22"/>
                                    </w:rPr>
                                  </w:pPr>
                                  <m:oMath>
                                    <m:r>
                                      <w:rPr>
                                        <w:rFonts w:ascii="Cambria Math" w:hAnsi="Cambria Math"/>
                                        <w:sz w:val="22"/>
                                      </w:rPr>
                                      <m:t>c1</m:t>
                                    </m:r>
                                  </m:oMath>
                                  <w:r>
                                    <w:rPr>
                                      <w:i/>
                                      <w:iCs/>
                                      <w:sz w:val="22"/>
                                    </w:rPr>
                                    <w:t xml:space="preserve"> </w:t>
                                  </w:r>
                                  <w:r w:rsidRPr="00787A70">
                                    <w:rPr>
                                      <w:sz w:val="22"/>
                                    </w:rPr>
                                    <w:t>←</w:t>
                                  </w:r>
                                  <w:r>
                                    <w:rPr>
                                      <w:sz w:val="22"/>
                                    </w:rPr>
                                    <w:t xml:space="preserve"> </w:t>
                                  </w:r>
                                  <w:proofErr w:type="gramStart"/>
                                  <w:r w:rsidRPr="00433845">
                                    <w:rPr>
                                      <w:sz w:val="22"/>
                                    </w:rPr>
                                    <w:t>P</w:t>
                                  </w:r>
                                  <w:r w:rsidRPr="00433845">
                                    <w:rPr>
                                      <w:smallCaps/>
                                      <w:sz w:val="22"/>
                                    </w:rPr>
                                    <w:t>arse(</w:t>
                                  </w:r>
                                  <w:proofErr w:type="gramEnd"/>
                                  <m:oMath>
                                    <m:r>
                                      <w:rPr>
                                        <w:rFonts w:ascii="Cambria Math" w:hAnsi="Cambria Math"/>
                                        <w:sz w:val="22"/>
                                      </w:rPr>
                                      <m:t>i</m:t>
                                    </m:r>
                                  </m:oMath>
                                  <w:r>
                                    <w:rPr>
                                      <w:sz w:val="22"/>
                                    </w:rPr>
                                    <w:t>)</w:t>
                                  </w:r>
                                </w:p>
                              </w:tc>
                              <w:tc>
                                <w:tcPr>
                                  <w:tcW w:w="4135" w:type="dxa"/>
                                  <w:tcBorders>
                                    <w:top w:val="single" w:sz="4" w:space="0" w:color="auto"/>
                                  </w:tcBorders>
                                </w:tcPr>
                                <w:p w14:paraId="0A36D852" w14:textId="77777777" w:rsidR="005517FD" w:rsidRPr="008B3E9A" w:rsidRDefault="005517FD" w:rsidP="00A11860">
                                  <w:pPr>
                                    <w:spacing w:before="0" w:after="0" w:line="240" w:lineRule="auto"/>
                                    <w:jc w:val="left"/>
                                    <w:rPr>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U</w:t>
                                  </w:r>
                                  <w:r w:rsidRPr="00A2657D">
                                    <w:rPr>
                                      <w:rFonts w:cs="Times New Roman"/>
                                      <w:sz w:val="22"/>
                                    </w:rPr>
                                    <w:t xml:space="preserve">nmodified </w:t>
                                  </w:r>
                                  <w:r>
                                    <w:rPr>
                                      <w:rFonts w:cs="Times New Roman"/>
                                      <w:sz w:val="22"/>
                                    </w:rPr>
                                    <w:t>instance confidence score</w:t>
                                  </w:r>
                                </w:p>
                              </w:tc>
                            </w:tr>
                            <w:tr w:rsidR="005517FD" w14:paraId="7A31D614" w14:textId="77777777" w:rsidTr="00DB522E">
                              <w:trPr>
                                <w:trHeight w:val="350"/>
                              </w:trPr>
                              <w:tc>
                                <w:tcPr>
                                  <w:tcW w:w="445" w:type="dxa"/>
                                </w:tcPr>
                                <w:p w14:paraId="55DE453E" w14:textId="77777777" w:rsidR="005517FD" w:rsidRPr="00DF40FE" w:rsidRDefault="005517FD" w:rsidP="00A11860">
                                  <w:pPr>
                                    <w:spacing w:before="0" w:after="0" w:line="240" w:lineRule="auto"/>
                                    <w:jc w:val="left"/>
                                    <w:rPr>
                                      <w:sz w:val="22"/>
                                    </w:rPr>
                                  </w:pPr>
                                  <w:r w:rsidRPr="00DF40FE">
                                    <w:rPr>
                                      <w:sz w:val="22"/>
                                    </w:rPr>
                                    <w:t>2</w:t>
                                  </w:r>
                                </w:p>
                              </w:tc>
                              <w:tc>
                                <w:tcPr>
                                  <w:tcW w:w="3605" w:type="dxa"/>
                                </w:tcPr>
                                <w:p w14:paraId="4B1333DD" w14:textId="77777777" w:rsidR="005517FD" w:rsidRPr="00433845" w:rsidRDefault="005517FD" w:rsidP="00A11860">
                                  <w:pPr>
                                    <w:spacing w:before="0" w:after="0" w:line="240" w:lineRule="auto"/>
                                    <w:jc w:val="left"/>
                                    <w:rPr>
                                      <w:sz w:val="22"/>
                                    </w:rPr>
                                  </w:pPr>
                                  <m:oMath>
                                    <m:r>
                                      <w:rPr>
                                        <w:rFonts w:ascii="Cambria Math" w:hAnsi="Cambria Math"/>
                                        <w:sz w:val="22"/>
                                      </w:rPr>
                                      <m:t>c2</m:t>
                                    </m:r>
                                  </m:oMath>
                                  <w:r>
                                    <w:rPr>
                                      <w:sz w:val="22"/>
                                    </w:rPr>
                                    <w:t xml:space="preserve"> </w:t>
                                  </w:r>
                                  <w:r w:rsidRPr="009E5AE0">
                                    <w:rPr>
                                      <w:sz w:val="22"/>
                                    </w:rPr>
                                    <w:t>←</w:t>
                                  </w:r>
                                  <w:r>
                                    <w:rPr>
                                      <w:sz w:val="22"/>
                                    </w:rPr>
                                    <w:t xml:space="preserve"> </w:t>
                                  </w:r>
                                  <w:proofErr w:type="gramStart"/>
                                  <w:r w:rsidRPr="00433845">
                                    <w:rPr>
                                      <w:sz w:val="22"/>
                                    </w:rPr>
                                    <w:t>P</w:t>
                                  </w:r>
                                  <w:r w:rsidRPr="00433845">
                                    <w:rPr>
                                      <w:smallCaps/>
                                      <w:sz w:val="22"/>
                                    </w:rPr>
                                    <w:t>arse(</w:t>
                                  </w:r>
                                  <w:proofErr w:type="gramEnd"/>
                                  <w:r>
                                    <w:rPr>
                                      <w:smallCaps/>
                                      <w:sz w:val="22"/>
                                    </w:rPr>
                                    <w:t>RemoveFeature(</w:t>
                                  </w:r>
                                  <m:oMath>
                                    <m:r>
                                      <w:rPr>
                                        <w:rFonts w:ascii="Cambria Math" w:hAnsi="Cambria Math"/>
                                        <w:smallCaps/>
                                        <w:sz w:val="22"/>
                                      </w:rPr>
                                      <m:t>f</m:t>
                                    </m:r>
                                  </m:oMath>
                                  <w:r>
                                    <w:rPr>
                                      <w:i/>
                                      <w:iCs/>
                                      <w:sz w:val="22"/>
                                    </w:rPr>
                                    <w:t xml:space="preserve">, </w:t>
                                  </w:r>
                                  <m:oMath>
                                    <m:r>
                                      <w:rPr>
                                        <w:rFonts w:ascii="Cambria Math" w:hAnsi="Cambria Math"/>
                                        <w:sz w:val="22"/>
                                      </w:rPr>
                                      <m:t>i</m:t>
                                    </m:r>
                                  </m:oMath>
                                  <w:r>
                                    <w:rPr>
                                      <w:sz w:val="22"/>
                                    </w:rPr>
                                    <w:t>))</w:t>
                                  </w:r>
                                </w:p>
                              </w:tc>
                              <w:tc>
                                <w:tcPr>
                                  <w:tcW w:w="4135" w:type="dxa"/>
                                </w:tcPr>
                                <w:p w14:paraId="3AB9850B" w14:textId="77777777" w:rsidR="005517FD" w:rsidRPr="00A2657D" w:rsidRDefault="005517FD" w:rsidP="00A11860">
                                  <w:pPr>
                                    <w:spacing w:before="0" w:after="0" w:line="240" w:lineRule="auto"/>
                                    <w:jc w:val="left"/>
                                    <w:rPr>
                                      <w:rFonts w:cs="Times New Roman"/>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Modified</w:t>
                                  </w:r>
                                  <w:r w:rsidRPr="00A2657D">
                                    <w:rPr>
                                      <w:rFonts w:cs="Times New Roman"/>
                                      <w:sz w:val="22"/>
                                    </w:rPr>
                                    <w:t xml:space="preserve"> </w:t>
                                  </w:r>
                                  <w:r>
                                    <w:rPr>
                                      <w:rFonts w:cs="Times New Roman"/>
                                      <w:sz w:val="22"/>
                                    </w:rPr>
                                    <w:t>instance confidence score</w:t>
                                  </w:r>
                                </w:p>
                              </w:tc>
                            </w:tr>
                            <w:tr w:rsidR="005517FD" w14:paraId="53C0CB3D" w14:textId="77777777">
                              <w:trPr>
                                <w:trHeight w:val="350"/>
                              </w:trPr>
                              <w:tc>
                                <w:tcPr>
                                  <w:tcW w:w="445" w:type="dxa"/>
                                </w:tcPr>
                                <w:p w14:paraId="64EEAA5C" w14:textId="77777777" w:rsidR="005517FD" w:rsidRPr="00DF40FE" w:rsidRDefault="005517FD" w:rsidP="00A11860">
                                  <w:pPr>
                                    <w:spacing w:before="0" w:after="0" w:line="240" w:lineRule="auto"/>
                                    <w:jc w:val="left"/>
                                    <w:rPr>
                                      <w:sz w:val="22"/>
                                    </w:rPr>
                                  </w:pPr>
                                  <w:r w:rsidRPr="00DF40FE">
                                    <w:rPr>
                                      <w:sz w:val="22"/>
                                    </w:rPr>
                                    <w:t>3</w:t>
                                  </w:r>
                                </w:p>
                              </w:tc>
                              <w:tc>
                                <w:tcPr>
                                  <w:tcW w:w="3605" w:type="dxa"/>
                                </w:tcPr>
                                <w:p w14:paraId="330A773F" w14:textId="77777777" w:rsidR="005517FD" w:rsidRPr="00433845" w:rsidRDefault="005517FD" w:rsidP="00A11860">
                                  <w:pPr>
                                    <w:spacing w:before="0" w:after="0" w:line="240" w:lineRule="auto"/>
                                    <w:jc w:val="left"/>
                                    <w:rPr>
                                      <w:sz w:val="22"/>
                                    </w:rPr>
                                  </w:pPr>
                                  <m:oMath>
                                    <m:r>
                                      <w:rPr>
                                        <w:rFonts w:ascii="Cambria Math" w:hAnsi="Cambria Math"/>
                                        <w:sz w:val="22"/>
                                      </w:rPr>
                                      <m:t>∆c</m:t>
                                    </m:r>
                                  </m:oMath>
                                  <w:r w:rsidRPr="00C86A84">
                                    <w:rPr>
                                      <w:i/>
                                      <w:iCs/>
                                      <w:sz w:val="22"/>
                                    </w:rPr>
                                    <w:t xml:space="preserve"> </w:t>
                                  </w:r>
                                  <w:r w:rsidRPr="009E5AE0">
                                    <w:rPr>
                                      <w:sz w:val="22"/>
                                    </w:rPr>
                                    <w:t>←</w:t>
                                  </w:r>
                                  <w:r>
                                    <w:rPr>
                                      <w:sz w:val="22"/>
                                    </w:rPr>
                                    <w:t xml:space="preserve"> </w:t>
                                  </w:r>
                                  <w:proofErr w:type="gramStart"/>
                                  <w:r>
                                    <w:rPr>
                                      <w:smallCaps/>
                                      <w:sz w:val="22"/>
                                    </w:rPr>
                                    <w:t>Subtract(</w:t>
                                  </w:r>
                                  <w:proofErr w:type="gramEnd"/>
                                  <m:oMath>
                                    <m:r>
                                      <w:rPr>
                                        <w:rFonts w:ascii="Cambria Math" w:hAnsi="Cambria Math"/>
                                        <w:smallCaps/>
                                        <w:sz w:val="22"/>
                                      </w:rPr>
                                      <m:t>c1</m:t>
                                    </m:r>
                                  </m:oMath>
                                  <w:r>
                                    <w:rPr>
                                      <w:i/>
                                      <w:iCs/>
                                      <w:sz w:val="22"/>
                                    </w:rPr>
                                    <w:t xml:space="preserve">, </w:t>
                                  </w:r>
                                  <m:oMath>
                                    <m:r>
                                      <w:rPr>
                                        <w:rFonts w:ascii="Cambria Math" w:hAnsi="Cambria Math"/>
                                        <w:sz w:val="22"/>
                                      </w:rPr>
                                      <m:t>c2</m:t>
                                    </m:r>
                                  </m:oMath>
                                  <w:r>
                                    <w:rPr>
                                      <w:smallCaps/>
                                      <w:sz w:val="22"/>
                                    </w:rPr>
                                    <w:t>)</w:t>
                                  </w:r>
                                </w:p>
                              </w:tc>
                              <w:tc>
                                <w:tcPr>
                                  <w:tcW w:w="4135" w:type="dxa"/>
                                </w:tcPr>
                                <w:p w14:paraId="338D6DF9" w14:textId="77777777" w:rsidR="005517FD" w:rsidRPr="0001110A" w:rsidRDefault="005517FD" w:rsidP="00A11860">
                                  <w:pPr>
                                    <w:spacing w:before="0" w:after="0" w:line="240" w:lineRule="auto"/>
                                    <w:jc w:val="left"/>
                                    <w:rPr>
                                      <w:b/>
                                      <w:bCs/>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Confidence score difference</w:t>
                                  </w:r>
                                </w:p>
                              </w:tc>
                            </w:tr>
                            <w:tr w:rsidR="005517FD" w14:paraId="76C1A193" w14:textId="77777777" w:rsidTr="00946DFE">
                              <w:trPr>
                                <w:trHeight w:val="350"/>
                              </w:trPr>
                              <w:tc>
                                <w:tcPr>
                                  <w:tcW w:w="445" w:type="dxa"/>
                                  <w:tcBorders>
                                    <w:bottom w:val="single" w:sz="4" w:space="0" w:color="auto"/>
                                  </w:tcBorders>
                                </w:tcPr>
                                <w:p w14:paraId="2641BE93" w14:textId="77777777" w:rsidR="005517FD" w:rsidRPr="00DF40FE" w:rsidRDefault="005517FD" w:rsidP="00A11860">
                                  <w:pPr>
                                    <w:spacing w:before="0" w:after="0" w:line="240" w:lineRule="auto"/>
                                    <w:jc w:val="left"/>
                                    <w:rPr>
                                      <w:sz w:val="22"/>
                                    </w:rPr>
                                  </w:pPr>
                                  <w:r>
                                    <w:rPr>
                                      <w:sz w:val="22"/>
                                    </w:rPr>
                                    <w:t>4</w:t>
                                  </w:r>
                                </w:p>
                              </w:tc>
                              <w:tc>
                                <w:tcPr>
                                  <w:tcW w:w="7740" w:type="dxa"/>
                                  <w:gridSpan w:val="2"/>
                                  <w:tcBorders>
                                    <w:bottom w:val="single" w:sz="4" w:space="0" w:color="auto"/>
                                  </w:tcBorders>
                                </w:tcPr>
                                <w:p w14:paraId="4338D7F5" w14:textId="0CA3827D" w:rsidR="005517FD" w:rsidRPr="0001110A" w:rsidRDefault="005517FD" w:rsidP="00A11860">
                                  <w:pPr>
                                    <w:spacing w:before="0" w:after="0" w:line="240" w:lineRule="auto"/>
                                    <w:jc w:val="left"/>
                                    <w:rPr>
                                      <w:rFonts w:ascii="Cambria Math" w:hAnsi="Cambria Math" w:cs="Cambria Math"/>
                                      <w:sz w:val="22"/>
                                    </w:rPr>
                                  </w:pPr>
                                  <w:r>
                                    <w:rPr>
                                      <w:rFonts w:ascii="Cambria Math" w:hAnsi="Cambria Math" w:cs="Cambria Math"/>
                                      <w:b/>
                                      <w:bCs/>
                                      <w:sz w:val="22"/>
                                    </w:rPr>
                                    <w:t>return</w:t>
                                  </w:r>
                                  <w:r>
                                    <w:rPr>
                                      <w:rFonts w:ascii="Cambria Math" w:hAnsi="Cambria Math" w:cs="Cambria Math"/>
                                      <w:sz w:val="22"/>
                                    </w:rPr>
                                    <w:t xml:space="preserve"> </w:t>
                                  </w:r>
                                  <m:oMath>
                                    <m:r>
                                      <w:rPr>
                                        <w:rFonts w:ascii="Cambria Math" w:hAnsi="Cambria Math"/>
                                        <w:sz w:val="22"/>
                                      </w:rPr>
                                      <m:t>∆c</m:t>
                                    </m:r>
                                  </m:oMath>
                                  <w:r w:rsidR="003E02C9" w:rsidRPr="00C86A84">
                                    <w:rPr>
                                      <w:i/>
                                      <w:iCs/>
                                      <w:sz w:val="22"/>
                                    </w:rPr>
                                    <w:t xml:space="preserve"> </w:t>
                                  </w:r>
                                </w:p>
                              </w:tc>
                            </w:tr>
                          </w:tbl>
                          <w:p w14:paraId="7D6080DB" w14:textId="77777777" w:rsidR="005517FD" w:rsidRPr="00691EF3" w:rsidRDefault="005517FD" w:rsidP="005517FD">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8677D4" id="Text Box 404" o:spid="_x0000_s1047" type="#_x0000_t202" style="position:absolute;left:0;text-align:left;margin-left:359.5pt;margin-top:0;width:410.7pt;height:104.4pt;z-index:-25165819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" stroked="f">
                <v:textbox inset="1.44pt,1.44pt,1.44pt,1.44pt">
                  <w:txbxContent>
                    <w:tbl>
                      <w:tblPr>
                        <w:tblW w:w="8185" w:type="dxa"/>
                        <w:tblLook w:val="04A0" w:firstRow="1" w:lastRow="0" w:firstColumn="1" w:lastColumn="0" w:noHBand="0" w:noVBand="1"/>
                      </w:tblPr>
                      <w:tblGrid>
                        <w:gridCol w:w="445"/>
                        <w:gridCol w:w="3605"/>
                        <w:gridCol w:w="4135"/>
                      </w:tblGrid>
                      <w:tr w:rsidR="005517FD" w14:paraId="1A24A722" w14:textId="77777777" w:rsidTr="00461724">
                        <w:trPr>
                          <w:trHeight w:val="350"/>
                        </w:trPr>
                        <w:tc>
                          <w:tcPr>
                            <w:tcW w:w="8185" w:type="dxa"/>
                            <w:gridSpan w:val="3"/>
                            <w:tcBorders>
                              <w:top w:val="single" w:sz="4" w:space="0" w:color="auto"/>
                              <w:bottom w:val="single" w:sz="4" w:space="0" w:color="auto"/>
                            </w:tcBorders>
                            <w:vAlign w:val="center"/>
                          </w:tcPr>
                          <w:p w14:paraId="00A3774E" w14:textId="77777777" w:rsidR="005517FD" w:rsidRPr="00DF40FE" w:rsidRDefault="005517FD" w:rsidP="00BA5E3A">
                            <w:pPr>
                              <w:spacing w:before="0" w:after="0" w:line="240" w:lineRule="auto"/>
                              <w:jc w:val="left"/>
                              <w:rPr>
                                <w:smallCaps/>
                                <w:sz w:val="22"/>
                              </w:rPr>
                            </w:pPr>
                            <w:r w:rsidRPr="00D17B77">
                              <w:rPr>
                                <w:b/>
                                <w:bCs/>
                                <w:sz w:val="22"/>
                              </w:rPr>
                              <w:t xml:space="preserve">Algorithm </w:t>
                            </w:r>
                            <w:r>
                              <w:rPr>
                                <w:b/>
                                <w:bCs/>
                                <w:sz w:val="22"/>
                              </w:rPr>
                              <w:t>3</w:t>
                            </w:r>
                            <w:r>
                              <w:rPr>
                                <w:smallCaps/>
                                <w:sz w:val="22"/>
                              </w:rPr>
                              <w:t xml:space="preserve"> </w:t>
                            </w:r>
                            <w:proofErr w:type="gramStart"/>
                            <w:r>
                              <w:rPr>
                                <w:smallCaps/>
                                <w:sz w:val="22"/>
                              </w:rPr>
                              <w:t>Local</w:t>
                            </w:r>
                            <w:r w:rsidRPr="00DF40FE">
                              <w:rPr>
                                <w:smallCaps/>
                                <w:sz w:val="22"/>
                              </w:rPr>
                              <w:t>FeatureImportance</w:t>
                            </w:r>
                            <w:r w:rsidRPr="00DF40FE">
                              <w:rPr>
                                <w:sz w:val="22"/>
                              </w:rPr>
                              <w:t>(</w:t>
                            </w:r>
                            <w:proofErr w:type="gramEnd"/>
                            <m:oMath>
                              <m:r>
                                <w:rPr>
                                  <w:rFonts w:ascii="Cambria Math" w:hAnsi="Cambria Math"/>
                                  <w:sz w:val="22"/>
                                </w:rPr>
                                <m:t>f</m:t>
                              </m:r>
                            </m:oMath>
                            <w:r>
                              <w:rPr>
                                <w:i/>
                                <w:iCs/>
                                <w:sz w:val="22"/>
                              </w:rPr>
                              <w:t xml:space="preserve">, </w:t>
                            </w:r>
                            <m:oMath>
                              <m:r>
                                <w:rPr>
                                  <w:rFonts w:ascii="Cambria Math" w:hAnsi="Cambria Math"/>
                                  <w:sz w:val="22"/>
                                </w:rPr>
                                <m:t>i</m:t>
                              </m:r>
                            </m:oMath>
                            <w:r w:rsidRPr="00DF40FE">
                              <w:rPr>
                                <w:sz w:val="22"/>
                              </w:rPr>
                              <w:t>)</w:t>
                            </w:r>
                          </w:p>
                        </w:tc>
                      </w:tr>
                      <w:tr w:rsidR="005517FD" w14:paraId="751586B8" w14:textId="77777777">
                        <w:trPr>
                          <w:trHeight w:val="350"/>
                        </w:trPr>
                        <w:tc>
                          <w:tcPr>
                            <w:tcW w:w="445" w:type="dxa"/>
                          </w:tcPr>
                          <w:p w14:paraId="0B2C74E2" w14:textId="77777777" w:rsidR="005517FD" w:rsidRPr="00DF40FE" w:rsidRDefault="005517FD" w:rsidP="00A11860">
                            <w:pPr>
                              <w:spacing w:before="0" w:after="0" w:line="240" w:lineRule="auto"/>
                              <w:jc w:val="left"/>
                              <w:rPr>
                                <w:sz w:val="22"/>
                              </w:rPr>
                            </w:pPr>
                            <w:r w:rsidRPr="00DF40FE">
                              <w:rPr>
                                <w:sz w:val="22"/>
                              </w:rPr>
                              <w:t>1</w:t>
                            </w:r>
                          </w:p>
                        </w:tc>
                        <w:tc>
                          <w:tcPr>
                            <w:tcW w:w="3605" w:type="dxa"/>
                          </w:tcPr>
                          <w:p w14:paraId="438CC38D" w14:textId="77777777" w:rsidR="005517FD" w:rsidRPr="00DF40FE" w:rsidRDefault="005517FD" w:rsidP="00A11860">
                            <w:pPr>
                              <w:spacing w:before="0" w:after="0" w:line="240" w:lineRule="auto"/>
                              <w:jc w:val="left"/>
                              <w:rPr>
                                <w:i/>
                                <w:iCs/>
                                <w:sz w:val="22"/>
                              </w:rPr>
                            </w:pPr>
                            <m:oMath>
                              <m:r>
                                <w:rPr>
                                  <w:rFonts w:ascii="Cambria Math" w:hAnsi="Cambria Math"/>
                                  <w:sz w:val="22"/>
                                </w:rPr>
                                <m:t>c1</m:t>
                              </m:r>
                            </m:oMath>
                            <w:r>
                              <w:rPr>
                                <w:i/>
                                <w:iCs/>
                                <w:sz w:val="22"/>
                              </w:rPr>
                              <w:t xml:space="preserve"> </w:t>
                            </w:r>
                            <w:r w:rsidRPr="00787A70">
                              <w:rPr>
                                <w:sz w:val="22"/>
                              </w:rPr>
                              <w:t>←</w:t>
                            </w:r>
                            <w:r>
                              <w:rPr>
                                <w:sz w:val="22"/>
                              </w:rPr>
                              <w:t xml:space="preserve"> </w:t>
                            </w:r>
                            <w:proofErr w:type="gramStart"/>
                            <w:r w:rsidRPr="00433845">
                              <w:rPr>
                                <w:sz w:val="22"/>
                              </w:rPr>
                              <w:t>P</w:t>
                            </w:r>
                            <w:r w:rsidRPr="00433845">
                              <w:rPr>
                                <w:smallCaps/>
                                <w:sz w:val="22"/>
                              </w:rPr>
                              <w:t>arse(</w:t>
                            </w:r>
                            <w:proofErr w:type="gramEnd"/>
                            <m:oMath>
                              <m:r>
                                <w:rPr>
                                  <w:rFonts w:ascii="Cambria Math" w:hAnsi="Cambria Math"/>
                                  <w:sz w:val="22"/>
                                </w:rPr>
                                <m:t>i</m:t>
                              </m:r>
                            </m:oMath>
                            <w:r>
                              <w:rPr>
                                <w:sz w:val="22"/>
                              </w:rPr>
                              <w:t>)</w:t>
                            </w:r>
                          </w:p>
                        </w:tc>
                        <w:tc>
                          <w:tcPr>
                            <w:tcW w:w="4135" w:type="dxa"/>
                            <w:tcBorders>
                              <w:top w:val="single" w:sz="4" w:space="0" w:color="auto"/>
                            </w:tcBorders>
                          </w:tcPr>
                          <w:p w14:paraId="0A36D852" w14:textId="77777777" w:rsidR="005517FD" w:rsidRPr="008B3E9A" w:rsidRDefault="005517FD" w:rsidP="00A11860">
                            <w:pPr>
                              <w:spacing w:before="0" w:after="0" w:line="240" w:lineRule="auto"/>
                              <w:jc w:val="left"/>
                              <w:rPr>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U</w:t>
                            </w:r>
                            <w:r w:rsidRPr="00A2657D">
                              <w:rPr>
                                <w:rFonts w:cs="Times New Roman"/>
                                <w:sz w:val="22"/>
                              </w:rPr>
                              <w:t xml:space="preserve">nmodified </w:t>
                            </w:r>
                            <w:r>
                              <w:rPr>
                                <w:rFonts w:cs="Times New Roman"/>
                                <w:sz w:val="22"/>
                              </w:rPr>
                              <w:t>instance confidence score</w:t>
                            </w:r>
                          </w:p>
                        </w:tc>
                      </w:tr>
                      <w:tr w:rsidR="005517FD" w14:paraId="7A31D614" w14:textId="77777777" w:rsidTr="00DB522E">
                        <w:trPr>
                          <w:trHeight w:val="350"/>
                        </w:trPr>
                        <w:tc>
                          <w:tcPr>
                            <w:tcW w:w="445" w:type="dxa"/>
                          </w:tcPr>
                          <w:p w14:paraId="55DE453E" w14:textId="77777777" w:rsidR="005517FD" w:rsidRPr="00DF40FE" w:rsidRDefault="005517FD" w:rsidP="00A11860">
                            <w:pPr>
                              <w:spacing w:before="0" w:after="0" w:line="240" w:lineRule="auto"/>
                              <w:jc w:val="left"/>
                              <w:rPr>
                                <w:sz w:val="22"/>
                              </w:rPr>
                            </w:pPr>
                            <w:r w:rsidRPr="00DF40FE">
                              <w:rPr>
                                <w:sz w:val="22"/>
                              </w:rPr>
                              <w:t>2</w:t>
                            </w:r>
                          </w:p>
                        </w:tc>
                        <w:tc>
                          <w:tcPr>
                            <w:tcW w:w="3605" w:type="dxa"/>
                          </w:tcPr>
                          <w:p w14:paraId="4B1333DD" w14:textId="77777777" w:rsidR="005517FD" w:rsidRPr="00433845" w:rsidRDefault="005517FD" w:rsidP="00A11860">
                            <w:pPr>
                              <w:spacing w:before="0" w:after="0" w:line="240" w:lineRule="auto"/>
                              <w:jc w:val="left"/>
                              <w:rPr>
                                <w:sz w:val="22"/>
                              </w:rPr>
                            </w:pPr>
                            <m:oMath>
                              <m:r>
                                <w:rPr>
                                  <w:rFonts w:ascii="Cambria Math" w:hAnsi="Cambria Math"/>
                                  <w:sz w:val="22"/>
                                </w:rPr>
                                <m:t>c2</m:t>
                              </m:r>
                            </m:oMath>
                            <w:r>
                              <w:rPr>
                                <w:sz w:val="22"/>
                              </w:rPr>
                              <w:t xml:space="preserve"> </w:t>
                            </w:r>
                            <w:r w:rsidRPr="009E5AE0">
                              <w:rPr>
                                <w:sz w:val="22"/>
                              </w:rPr>
                              <w:t>←</w:t>
                            </w:r>
                            <w:r>
                              <w:rPr>
                                <w:sz w:val="22"/>
                              </w:rPr>
                              <w:t xml:space="preserve"> </w:t>
                            </w:r>
                            <w:proofErr w:type="gramStart"/>
                            <w:r w:rsidRPr="00433845">
                              <w:rPr>
                                <w:sz w:val="22"/>
                              </w:rPr>
                              <w:t>P</w:t>
                            </w:r>
                            <w:r w:rsidRPr="00433845">
                              <w:rPr>
                                <w:smallCaps/>
                                <w:sz w:val="22"/>
                              </w:rPr>
                              <w:t>arse(</w:t>
                            </w:r>
                            <w:proofErr w:type="gramEnd"/>
                            <w:r>
                              <w:rPr>
                                <w:smallCaps/>
                                <w:sz w:val="22"/>
                              </w:rPr>
                              <w:t>RemoveFeature(</w:t>
                            </w:r>
                            <m:oMath>
                              <m:r>
                                <w:rPr>
                                  <w:rFonts w:ascii="Cambria Math" w:hAnsi="Cambria Math"/>
                                  <w:smallCaps/>
                                  <w:sz w:val="22"/>
                                </w:rPr>
                                <m:t>f</m:t>
                              </m:r>
                            </m:oMath>
                            <w:r>
                              <w:rPr>
                                <w:i/>
                                <w:iCs/>
                                <w:sz w:val="22"/>
                              </w:rPr>
                              <w:t xml:space="preserve">, </w:t>
                            </w:r>
                            <m:oMath>
                              <m:r>
                                <w:rPr>
                                  <w:rFonts w:ascii="Cambria Math" w:hAnsi="Cambria Math"/>
                                  <w:sz w:val="22"/>
                                </w:rPr>
                                <m:t>i</m:t>
                              </m:r>
                            </m:oMath>
                            <w:r>
                              <w:rPr>
                                <w:sz w:val="22"/>
                              </w:rPr>
                              <w:t>))</w:t>
                            </w:r>
                          </w:p>
                        </w:tc>
                        <w:tc>
                          <w:tcPr>
                            <w:tcW w:w="4135" w:type="dxa"/>
                          </w:tcPr>
                          <w:p w14:paraId="3AB9850B" w14:textId="77777777" w:rsidR="005517FD" w:rsidRPr="00A2657D" w:rsidRDefault="005517FD" w:rsidP="00A11860">
                            <w:pPr>
                              <w:spacing w:before="0" w:after="0" w:line="240" w:lineRule="auto"/>
                              <w:jc w:val="left"/>
                              <w:rPr>
                                <w:rFonts w:cs="Times New Roman"/>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Modified</w:t>
                            </w:r>
                            <w:r w:rsidRPr="00A2657D">
                              <w:rPr>
                                <w:rFonts w:cs="Times New Roman"/>
                                <w:sz w:val="22"/>
                              </w:rPr>
                              <w:t xml:space="preserve"> </w:t>
                            </w:r>
                            <w:r>
                              <w:rPr>
                                <w:rFonts w:cs="Times New Roman"/>
                                <w:sz w:val="22"/>
                              </w:rPr>
                              <w:t>instance confidence score</w:t>
                            </w:r>
                          </w:p>
                        </w:tc>
                      </w:tr>
                      <w:tr w:rsidR="005517FD" w14:paraId="53C0CB3D" w14:textId="77777777">
                        <w:trPr>
                          <w:trHeight w:val="350"/>
                        </w:trPr>
                        <w:tc>
                          <w:tcPr>
                            <w:tcW w:w="445" w:type="dxa"/>
                          </w:tcPr>
                          <w:p w14:paraId="64EEAA5C" w14:textId="77777777" w:rsidR="005517FD" w:rsidRPr="00DF40FE" w:rsidRDefault="005517FD" w:rsidP="00A11860">
                            <w:pPr>
                              <w:spacing w:before="0" w:after="0" w:line="240" w:lineRule="auto"/>
                              <w:jc w:val="left"/>
                              <w:rPr>
                                <w:sz w:val="22"/>
                              </w:rPr>
                            </w:pPr>
                            <w:r w:rsidRPr="00DF40FE">
                              <w:rPr>
                                <w:sz w:val="22"/>
                              </w:rPr>
                              <w:t>3</w:t>
                            </w:r>
                          </w:p>
                        </w:tc>
                        <w:tc>
                          <w:tcPr>
                            <w:tcW w:w="3605" w:type="dxa"/>
                          </w:tcPr>
                          <w:p w14:paraId="330A773F" w14:textId="77777777" w:rsidR="005517FD" w:rsidRPr="00433845" w:rsidRDefault="005517FD" w:rsidP="00A11860">
                            <w:pPr>
                              <w:spacing w:before="0" w:after="0" w:line="240" w:lineRule="auto"/>
                              <w:jc w:val="left"/>
                              <w:rPr>
                                <w:sz w:val="22"/>
                              </w:rPr>
                            </w:pPr>
                            <m:oMath>
                              <m:r>
                                <w:rPr>
                                  <w:rFonts w:ascii="Cambria Math" w:hAnsi="Cambria Math"/>
                                  <w:sz w:val="22"/>
                                </w:rPr>
                                <m:t>∆c</m:t>
                              </m:r>
                            </m:oMath>
                            <w:r w:rsidRPr="00C86A84">
                              <w:rPr>
                                <w:i/>
                                <w:iCs/>
                                <w:sz w:val="22"/>
                              </w:rPr>
                              <w:t xml:space="preserve"> </w:t>
                            </w:r>
                            <w:r w:rsidRPr="009E5AE0">
                              <w:rPr>
                                <w:sz w:val="22"/>
                              </w:rPr>
                              <w:t>←</w:t>
                            </w:r>
                            <w:r>
                              <w:rPr>
                                <w:sz w:val="22"/>
                              </w:rPr>
                              <w:t xml:space="preserve"> </w:t>
                            </w:r>
                            <w:proofErr w:type="gramStart"/>
                            <w:r>
                              <w:rPr>
                                <w:smallCaps/>
                                <w:sz w:val="22"/>
                              </w:rPr>
                              <w:t>Subtract(</w:t>
                            </w:r>
                            <w:proofErr w:type="gramEnd"/>
                            <m:oMath>
                              <m:r>
                                <w:rPr>
                                  <w:rFonts w:ascii="Cambria Math" w:hAnsi="Cambria Math"/>
                                  <w:smallCaps/>
                                  <w:sz w:val="22"/>
                                </w:rPr>
                                <m:t>c1</m:t>
                              </m:r>
                            </m:oMath>
                            <w:r>
                              <w:rPr>
                                <w:i/>
                                <w:iCs/>
                                <w:sz w:val="22"/>
                              </w:rPr>
                              <w:t xml:space="preserve">, </w:t>
                            </w:r>
                            <m:oMath>
                              <m:r>
                                <w:rPr>
                                  <w:rFonts w:ascii="Cambria Math" w:hAnsi="Cambria Math"/>
                                  <w:sz w:val="22"/>
                                </w:rPr>
                                <m:t>c2</m:t>
                              </m:r>
                            </m:oMath>
                            <w:r>
                              <w:rPr>
                                <w:smallCaps/>
                                <w:sz w:val="22"/>
                              </w:rPr>
                              <w:t>)</w:t>
                            </w:r>
                          </w:p>
                        </w:tc>
                        <w:tc>
                          <w:tcPr>
                            <w:tcW w:w="4135" w:type="dxa"/>
                          </w:tcPr>
                          <w:p w14:paraId="338D6DF9" w14:textId="77777777" w:rsidR="005517FD" w:rsidRPr="0001110A" w:rsidRDefault="005517FD" w:rsidP="00A11860">
                            <w:pPr>
                              <w:spacing w:before="0" w:after="0" w:line="240" w:lineRule="auto"/>
                              <w:jc w:val="left"/>
                              <w:rPr>
                                <w:b/>
                                <w:bCs/>
                                <w:sz w:val="22"/>
                              </w:rPr>
                            </w:pPr>
                            <w:r w:rsidRPr="00A2657D">
                              <w:rPr>
                                <w:rFonts w:ascii="Cambria Math" w:hAnsi="Cambria Math" w:cs="Cambria Math"/>
                                <w:sz w:val="22"/>
                              </w:rPr>
                              <w:t>▷</w:t>
                            </w:r>
                            <w:r w:rsidRPr="00A2657D">
                              <w:rPr>
                                <w:rFonts w:cs="Times New Roman"/>
                                <w:sz w:val="22"/>
                              </w:rPr>
                              <w:t xml:space="preserve"> </w:t>
                            </w:r>
                            <w:r>
                              <w:rPr>
                                <w:rFonts w:cs="Times New Roman"/>
                                <w:sz w:val="22"/>
                              </w:rPr>
                              <w:t>Confidence score difference</w:t>
                            </w:r>
                          </w:p>
                        </w:tc>
                      </w:tr>
                      <w:tr w:rsidR="005517FD" w14:paraId="76C1A193" w14:textId="77777777" w:rsidTr="00946DFE">
                        <w:trPr>
                          <w:trHeight w:val="350"/>
                        </w:trPr>
                        <w:tc>
                          <w:tcPr>
                            <w:tcW w:w="445" w:type="dxa"/>
                            <w:tcBorders>
                              <w:bottom w:val="single" w:sz="4" w:space="0" w:color="auto"/>
                            </w:tcBorders>
                          </w:tcPr>
                          <w:p w14:paraId="2641BE93" w14:textId="77777777" w:rsidR="005517FD" w:rsidRPr="00DF40FE" w:rsidRDefault="005517FD" w:rsidP="00A11860">
                            <w:pPr>
                              <w:spacing w:before="0" w:after="0" w:line="240" w:lineRule="auto"/>
                              <w:jc w:val="left"/>
                              <w:rPr>
                                <w:sz w:val="22"/>
                              </w:rPr>
                            </w:pPr>
                            <w:r>
                              <w:rPr>
                                <w:sz w:val="22"/>
                              </w:rPr>
                              <w:t>4</w:t>
                            </w:r>
                          </w:p>
                        </w:tc>
                        <w:tc>
                          <w:tcPr>
                            <w:tcW w:w="7740" w:type="dxa"/>
                            <w:gridSpan w:val="2"/>
                            <w:tcBorders>
                              <w:bottom w:val="single" w:sz="4" w:space="0" w:color="auto"/>
                            </w:tcBorders>
                          </w:tcPr>
                          <w:p w14:paraId="4338D7F5" w14:textId="0CA3827D" w:rsidR="005517FD" w:rsidRPr="0001110A" w:rsidRDefault="005517FD" w:rsidP="00A11860">
                            <w:pPr>
                              <w:spacing w:before="0" w:after="0" w:line="240" w:lineRule="auto"/>
                              <w:jc w:val="left"/>
                              <w:rPr>
                                <w:rFonts w:ascii="Cambria Math" w:hAnsi="Cambria Math" w:cs="Cambria Math"/>
                                <w:sz w:val="22"/>
                              </w:rPr>
                            </w:pPr>
                            <w:r>
                              <w:rPr>
                                <w:rFonts w:ascii="Cambria Math" w:hAnsi="Cambria Math" w:cs="Cambria Math"/>
                                <w:b/>
                                <w:bCs/>
                                <w:sz w:val="22"/>
                              </w:rPr>
                              <w:t>return</w:t>
                            </w:r>
                            <w:r>
                              <w:rPr>
                                <w:rFonts w:ascii="Cambria Math" w:hAnsi="Cambria Math" w:cs="Cambria Math"/>
                                <w:sz w:val="22"/>
                              </w:rPr>
                              <w:t xml:space="preserve"> </w:t>
                            </w:r>
                            <m:oMath>
                              <m:r>
                                <w:rPr>
                                  <w:rFonts w:ascii="Cambria Math" w:hAnsi="Cambria Math"/>
                                  <w:sz w:val="22"/>
                                </w:rPr>
                                <m:t>∆c</m:t>
                              </m:r>
                            </m:oMath>
                            <w:r w:rsidR="003E02C9" w:rsidRPr="00C86A84">
                              <w:rPr>
                                <w:i/>
                                <w:iCs/>
                                <w:sz w:val="22"/>
                              </w:rPr>
                              <w:t xml:space="preserve"> </w:t>
                            </w:r>
                          </w:p>
                        </w:tc>
                      </w:tr>
                    </w:tbl>
                    <w:p w14:paraId="7D6080DB" w14:textId="77777777" w:rsidR="005517FD" w:rsidRPr="00691EF3" w:rsidRDefault="005517FD" w:rsidP="005517FD">
                      <w:pPr>
                        <w:spacing w:after="0" w:line="240" w:lineRule="auto"/>
                        <w:rPr>
                          <w:sz w:val="22"/>
                        </w:rPr>
                      </w:pPr>
                    </w:p>
                  </w:txbxContent>
                </v:textbox>
                <w10:wrap type="topAndBottom" anchorx="margin" anchory="margin"/>
              </v:shape>
            </w:pict>
          </mc:Fallback>
        </mc:AlternateContent>
      </w:r>
      <w:r w:rsidR="005517FD" w:rsidRPr="00ED63A8">
        <w:t xml:space="preserve">the LFI of feature </w:t>
      </w:r>
      <m:oMath>
        <m:r>
          <w:rPr>
            <w:rFonts w:ascii="Cambria Math" w:hAnsi="Cambria Math"/>
          </w:rPr>
          <m:t>f</m:t>
        </m:r>
      </m:oMath>
      <w:r w:rsidR="005517FD" w:rsidRPr="00ED63A8">
        <w:t>.</w:t>
      </w:r>
    </w:p>
    <w:p w14:paraId="6DC807C6" w14:textId="625CD5FA" w:rsidR="003B7805" w:rsidRDefault="003C6C5E" w:rsidP="00C801CA">
      <w:pPr>
        <w:pStyle w:val="Heading3"/>
        <w:numPr>
          <w:ilvl w:val="2"/>
          <w:numId w:val="1"/>
        </w:numPr>
        <w:spacing w:before="0" w:after="240" w:line="360" w:lineRule="auto"/>
      </w:pPr>
      <w:bookmarkStart w:id="84" w:name="_Ref116830841"/>
      <w:bookmarkStart w:id="85" w:name="_Toc117094350"/>
      <w:r>
        <w:t>Calculating dual feature importance</w:t>
      </w:r>
      <w:bookmarkEnd w:id="84"/>
      <w:bookmarkEnd w:id="85"/>
    </w:p>
    <w:p w14:paraId="638F3D68" w14:textId="6A7034BC" w:rsidR="0025402E" w:rsidRDefault="001E72A1" w:rsidP="001E72A1">
      <w:pPr>
        <w:spacing w:before="0" w:line="360" w:lineRule="auto"/>
        <w:ind w:firstLine="360"/>
      </w:pPr>
      <w:r w:rsidRPr="001E72A1">
        <w:t xml:space="preserve">Sections </w:t>
      </w:r>
      <w:r>
        <w:fldChar w:fldCharType="begin"/>
      </w:r>
      <w:r>
        <w:instrText xml:space="preserve"> REF _Ref116707782 \r \h </w:instrText>
      </w:r>
      <w:r>
        <w:fldChar w:fldCharType="separate"/>
      </w:r>
      <w:r>
        <w:t>4.4.2</w:t>
      </w:r>
      <w:r>
        <w:fldChar w:fldCharType="end"/>
      </w:r>
      <w:r w:rsidRPr="001E72A1">
        <w:t xml:space="preserve"> and </w:t>
      </w:r>
      <w:r>
        <w:fldChar w:fldCharType="begin"/>
      </w:r>
      <w:r>
        <w:instrText xml:space="preserve"> REF _Ref116831459 \r \h </w:instrText>
      </w:r>
      <w:r>
        <w:fldChar w:fldCharType="separate"/>
      </w:r>
      <w:r>
        <w:t>4.4.3</w:t>
      </w:r>
      <w:r>
        <w:fldChar w:fldCharType="end"/>
      </w:r>
      <w:r>
        <w:t xml:space="preserve"> </w:t>
      </w:r>
      <w:r w:rsidRPr="001E72A1">
        <w:t>clarify how DIME calculates GFI and LFI for a specified word. However, the DIME XAI approach follows a specific order when calculating GFI and LFI when generating the combined score introduced as DFI. This section clarifies the overall process of how DIME explains a given text data instance by combining GFI and LFI.</w:t>
      </w:r>
    </w:p>
    <w:p w14:paraId="63757B4D" w14:textId="586DE4F8" w:rsidR="0068347C" w:rsidRDefault="008D3436" w:rsidP="001E72A1">
      <w:pPr>
        <w:spacing w:before="0" w:line="360" w:lineRule="auto"/>
        <w:ind w:firstLine="360"/>
      </w:pPr>
      <w:r w:rsidRPr="008D3436">
        <w:t xml:space="preserve">The DIME XAI approach allows developers to input any text data instance and first tokenizes the input to find the distinct features (bag of words). The algorithm then iterates through the feature set, calculates the GFI for each word using the logic stated in </w:t>
      </w:r>
      <w:r w:rsidR="00A33FE6">
        <w:t>A</w:t>
      </w:r>
      <w:r w:rsidRPr="008D3436">
        <w:t xml:space="preserve">lgorithm 1, and orders the GFI scores in descending order. The ordered set of GFIs serves as a feature selection layer and passes only the features with a non-zero GFI to the LFI calculation. The feature selection step allows the algorithm to filter out globally unimportant words and include only the most influential words in the generated explanation, allowing DIME explanations to be globally faithful. As calculating feature importance is compute-intensive, DIME also allows the developers to manually specify the maximum number of features to select from the feature selection step to make the calculations further efficient. DIME introduces the adjustable maximum number of features as </w:t>
      </w:r>
      <m:oMath>
        <m:r>
          <w:rPr>
            <w:rFonts w:ascii="Cambria Math" w:hAnsi="Cambria Math"/>
          </w:rPr>
          <m:t>ranking length</m:t>
        </m:r>
      </m:oMath>
      <w:r w:rsidRPr="008D3436">
        <w:t xml:space="preserve">, and if the selected feature set based on the GFI exceeds the user-defined ranking length </w:t>
      </w:r>
      <m:oMath>
        <m:r>
          <w:rPr>
            <w:rFonts w:ascii="Cambria Math" w:hAnsi="Cambria Math"/>
          </w:rPr>
          <m:t>r</m:t>
        </m:r>
      </m:oMath>
      <w:r w:rsidRPr="008D3436">
        <w:t xml:space="preserve">, the </w:t>
      </w:r>
      <w:r w:rsidR="006A0C24">
        <w:t>algo</w:t>
      </w:r>
      <w:r w:rsidRPr="008D3436">
        <w:t>rithm</w:t>
      </w:r>
      <w:r w:rsidR="006A0C24">
        <w:t xml:space="preserve"> </w:t>
      </w:r>
      <w:r w:rsidRPr="008D3436">
        <w:t xml:space="preserve">selects only the </w:t>
      </w:r>
      <m:oMath>
        <m:r>
          <w:rPr>
            <w:rFonts w:ascii="Cambria Math" w:hAnsi="Cambria Math"/>
          </w:rPr>
          <m:t>r</m:t>
        </m:r>
      </m:oMath>
      <w:r w:rsidRPr="008D3436">
        <w:t xml:space="preserve"> number of features with the highest GFI for the LFI calculation.</w:t>
      </w:r>
      <w:r w:rsidR="00B12618">
        <w:t xml:space="preserve"> </w:t>
      </w:r>
    </w:p>
    <w:p w14:paraId="271D8A40" w14:textId="724E8622" w:rsidR="00B12618" w:rsidRDefault="0071147A" w:rsidP="001E72A1">
      <w:pPr>
        <w:spacing w:before="0" w:line="360" w:lineRule="auto"/>
        <w:ind w:firstLine="360"/>
      </w:pPr>
      <w:r>
        <w:rPr>
          <w:noProof/>
        </w:rPr>
        <w:lastRenderedPageBreak/>
        <mc:AlternateContent>
          <mc:Choice Requires="wps">
            <w:drawing>
              <wp:anchor distT="0" distB="0" distL="114300" distR="114300" simplePos="0" relativeHeight="251658287" behindDoc="1" locked="0" layoutInCell="1" allowOverlap="1" wp14:anchorId="1ED12602" wp14:editId="5707C76E">
                <wp:simplePos x="0" y="0"/>
                <wp:positionH relativeFrom="margin">
                  <wp:align>right</wp:align>
                </wp:positionH>
                <wp:positionV relativeFrom="margin">
                  <wp:posOffset>1816100</wp:posOffset>
                </wp:positionV>
                <wp:extent cx="5215890" cy="541020"/>
                <wp:effectExtent l="0" t="0" r="3810" b="0"/>
                <wp:wrapTopAndBottom/>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41020"/>
                        </a:xfrm>
                        <a:prstGeom prst="rect">
                          <a:avLst/>
                        </a:prstGeom>
                        <a:solidFill>
                          <a:srgbClr val="FFFFFF"/>
                        </a:solidFill>
                        <a:ln w="9525">
                          <a:noFill/>
                          <a:miter lim="800000"/>
                          <a:headEnd/>
                          <a:tailEnd/>
                        </a:ln>
                      </wps:spPr>
                      <wps:txbx>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
                              <w:gridCol w:w="7246"/>
                              <w:gridCol w:w="496"/>
                            </w:tblGrid>
                            <w:tr w:rsidR="00964E2A" w14:paraId="39009360" w14:textId="77777777" w:rsidTr="00525B25">
                              <w:tc>
                                <w:tcPr>
                                  <w:tcW w:w="445" w:type="dxa"/>
                                  <w:vAlign w:val="center"/>
                                </w:tcPr>
                                <w:p w14:paraId="46BCADEF" w14:textId="77777777" w:rsidR="00964E2A" w:rsidRDefault="00964E2A" w:rsidP="004F74AC">
                                  <w:pPr>
                                    <w:spacing w:before="0" w:after="0"/>
                                    <w:jc w:val="center"/>
                                  </w:pPr>
                                </w:p>
                              </w:tc>
                              <w:tc>
                                <w:tcPr>
                                  <w:tcW w:w="7290" w:type="dxa"/>
                                  <w:vAlign w:val="center"/>
                                </w:tcPr>
                                <w:p w14:paraId="4F6992B9" w14:textId="1B8536C8" w:rsidR="00964E2A" w:rsidRDefault="00964E2A" w:rsidP="004F74AC">
                                  <w:pPr>
                                    <w:spacing w:before="0" w:after="0"/>
                                    <w:jc w:val="center"/>
                                  </w:pPr>
                                  <m:oMathPara>
                                    <m:oMath>
                                      <m:r>
                                        <w:rPr>
                                          <w:rFonts w:ascii="Cambria Math" w:hAnsi="Cambria Math"/>
                                        </w:rPr>
                                        <m:t xml:space="preserve">DFI probability of feature f= </m:t>
                                      </m:r>
                                      <m:f>
                                        <m:fPr>
                                          <m:ctrlPr>
                                            <w:rPr>
                                              <w:rFonts w:ascii="Cambria Math" w:hAnsi="Cambria Math"/>
                                              <w:i/>
                                            </w:rPr>
                                          </m:ctrlPr>
                                        </m:fPr>
                                        <m:num>
                                          <m:sSub>
                                            <m:sSubPr>
                                              <m:ctrlPr>
                                                <w:rPr>
                                                  <w:rFonts w:ascii="Cambria Math" w:hAnsi="Cambria Math"/>
                                                  <w:i/>
                                                </w:rPr>
                                              </m:ctrlPr>
                                            </m:sSubPr>
                                            <m:e>
                                              <m:r>
                                                <w:rPr>
                                                  <w:rFonts w:ascii="Cambria Math" w:hAnsi="Cambria Math"/>
                                                </w:rPr>
                                                <m:t>DFI</m:t>
                                              </m:r>
                                            </m:e>
                                            <m:sub>
                                              <m:r>
                                                <w:rPr>
                                                  <w:rFonts w:ascii="Cambria Math" w:hAnsi="Cambria Math"/>
                                                </w:rPr>
                                                <m:t>f</m:t>
                                              </m:r>
                                            </m:sub>
                                          </m:sSub>
                                        </m:num>
                                        <m:den>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DFI</m:t>
                                                  </m:r>
                                                </m:e>
                                                <m:sub>
                                                  <m:r>
                                                    <w:rPr>
                                                      <w:rFonts w:ascii="Cambria Math" w:hAnsi="Cambria Math"/>
                                                    </w:rPr>
                                                    <m:t>i</m:t>
                                                  </m:r>
                                                </m:sub>
                                              </m:sSub>
                                            </m:e>
                                          </m:nary>
                                        </m:den>
                                      </m:f>
                                    </m:oMath>
                                  </m:oMathPara>
                                </w:p>
                              </w:tc>
                              <w:tc>
                                <w:tcPr>
                                  <w:tcW w:w="450" w:type="dxa"/>
                                  <w:vAlign w:val="center"/>
                                </w:tcPr>
                                <w:p w14:paraId="202EA870" w14:textId="7853D888" w:rsidR="00964E2A" w:rsidRDefault="00964E2A" w:rsidP="004F74AC">
                                  <w:pPr>
                                    <w:spacing w:before="0" w:after="0"/>
                                    <w:jc w:val="center"/>
                                  </w:pPr>
                                  <w:r>
                                    <w:t>(</w:t>
                                  </w:r>
                                  <w:r w:rsidR="00CF4633">
                                    <w:fldChar w:fldCharType="begin"/>
                                  </w:r>
                                  <w:r w:rsidR="00CF4633">
                                    <w:instrText xml:space="preserve"> SEQ Eq \* MERGEFORMAT </w:instrText>
                                  </w:r>
                                  <w:r w:rsidR="00CF4633">
                                    <w:fldChar w:fldCharType="separate"/>
                                  </w:r>
                                  <w:r>
                                    <w:rPr>
                                      <w:noProof/>
                                    </w:rPr>
                                    <w:t>3</w:t>
                                  </w:r>
                                  <w:r w:rsidR="00CF4633">
                                    <w:rPr>
                                      <w:noProof/>
                                    </w:rPr>
                                    <w:fldChar w:fldCharType="end"/>
                                  </w:r>
                                  <w:r>
                                    <w:t>)</w:t>
                                  </w:r>
                                </w:p>
                              </w:tc>
                            </w:tr>
                          </w:tbl>
                          <w:p w14:paraId="3F205B83" w14:textId="77777777" w:rsidR="0071147A" w:rsidRPr="00691EF3" w:rsidRDefault="0071147A" w:rsidP="00F253C6">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D12602" id="Text Box 26" o:spid="_x0000_s1048" type="#_x0000_t202" style="position:absolute;left:0;text-align:left;margin-left:359.5pt;margin-top:143pt;width:410.7pt;height:42.6pt;z-index:-251658193;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" stroked="f">
                <v:textbox inset="1.44pt,1.44pt,1.44pt,1.44pt">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
                        <w:gridCol w:w="7246"/>
                        <w:gridCol w:w="496"/>
                      </w:tblGrid>
                      <w:tr w:rsidR="00964E2A" w14:paraId="39009360" w14:textId="77777777" w:rsidTr="00525B25">
                        <w:tc>
                          <w:tcPr>
                            <w:tcW w:w="445" w:type="dxa"/>
                            <w:vAlign w:val="center"/>
                          </w:tcPr>
                          <w:p w14:paraId="46BCADEF" w14:textId="77777777" w:rsidR="00964E2A" w:rsidRDefault="00964E2A" w:rsidP="004F74AC">
                            <w:pPr>
                              <w:spacing w:before="0" w:after="0"/>
                              <w:jc w:val="center"/>
                            </w:pPr>
                          </w:p>
                        </w:tc>
                        <w:tc>
                          <w:tcPr>
                            <w:tcW w:w="7290" w:type="dxa"/>
                            <w:vAlign w:val="center"/>
                          </w:tcPr>
                          <w:p w14:paraId="4F6992B9" w14:textId="1B8536C8" w:rsidR="00964E2A" w:rsidRDefault="00964E2A" w:rsidP="004F74AC">
                            <w:pPr>
                              <w:spacing w:before="0" w:after="0"/>
                              <w:jc w:val="center"/>
                            </w:pPr>
                            <m:oMathPara>
                              <m:oMath>
                                <m:r>
                                  <w:rPr>
                                    <w:rFonts w:ascii="Cambria Math" w:hAnsi="Cambria Math"/>
                                  </w:rPr>
                                  <m:t xml:space="preserve">DFI probability of feature f= </m:t>
                                </m:r>
                                <m:f>
                                  <m:fPr>
                                    <m:ctrlPr>
                                      <w:rPr>
                                        <w:rFonts w:ascii="Cambria Math" w:hAnsi="Cambria Math"/>
                                        <w:i/>
                                      </w:rPr>
                                    </m:ctrlPr>
                                  </m:fPr>
                                  <m:num>
                                    <m:sSub>
                                      <m:sSubPr>
                                        <m:ctrlPr>
                                          <w:rPr>
                                            <w:rFonts w:ascii="Cambria Math" w:hAnsi="Cambria Math"/>
                                            <w:i/>
                                          </w:rPr>
                                        </m:ctrlPr>
                                      </m:sSubPr>
                                      <m:e>
                                        <m:r>
                                          <w:rPr>
                                            <w:rFonts w:ascii="Cambria Math" w:hAnsi="Cambria Math"/>
                                          </w:rPr>
                                          <m:t>DFI</m:t>
                                        </m:r>
                                      </m:e>
                                      <m:sub>
                                        <m:r>
                                          <w:rPr>
                                            <w:rFonts w:ascii="Cambria Math" w:hAnsi="Cambria Math"/>
                                          </w:rPr>
                                          <m:t>f</m:t>
                                        </m:r>
                                      </m:sub>
                                    </m:sSub>
                                  </m:num>
                                  <m:den>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DFI</m:t>
                                            </m:r>
                                          </m:e>
                                          <m:sub>
                                            <m:r>
                                              <w:rPr>
                                                <w:rFonts w:ascii="Cambria Math" w:hAnsi="Cambria Math"/>
                                              </w:rPr>
                                              <m:t>i</m:t>
                                            </m:r>
                                          </m:sub>
                                        </m:sSub>
                                      </m:e>
                                    </m:nary>
                                  </m:den>
                                </m:f>
                              </m:oMath>
                            </m:oMathPara>
                          </w:p>
                        </w:tc>
                        <w:tc>
                          <w:tcPr>
                            <w:tcW w:w="450" w:type="dxa"/>
                            <w:vAlign w:val="center"/>
                          </w:tcPr>
                          <w:p w14:paraId="202EA870" w14:textId="7853D888" w:rsidR="00964E2A" w:rsidRDefault="00964E2A" w:rsidP="004F74AC">
                            <w:pPr>
                              <w:spacing w:before="0" w:after="0"/>
                              <w:jc w:val="center"/>
                            </w:pPr>
                            <w:r>
                              <w:t>(</w:t>
                            </w:r>
                            <w:r w:rsidR="00CF4633">
                              <w:fldChar w:fldCharType="begin"/>
                            </w:r>
                            <w:r w:rsidR="00CF4633">
                              <w:instrText xml:space="preserve"> SEQ Eq \* MERGEFORMAT </w:instrText>
                            </w:r>
                            <w:r w:rsidR="00CF4633">
                              <w:fldChar w:fldCharType="separate"/>
                            </w:r>
                            <w:r>
                              <w:rPr>
                                <w:noProof/>
                              </w:rPr>
                              <w:t>3</w:t>
                            </w:r>
                            <w:r w:rsidR="00CF4633">
                              <w:rPr>
                                <w:noProof/>
                              </w:rPr>
                              <w:fldChar w:fldCharType="end"/>
                            </w:r>
                            <w:r>
                              <w:t>)</w:t>
                            </w:r>
                          </w:p>
                        </w:tc>
                      </w:tr>
                    </w:tbl>
                    <w:p w14:paraId="3F205B83" w14:textId="77777777" w:rsidR="0071147A" w:rsidRPr="00691EF3" w:rsidRDefault="0071147A" w:rsidP="00F253C6">
                      <w:pPr>
                        <w:spacing w:after="0" w:line="240" w:lineRule="auto"/>
                        <w:rPr>
                          <w:sz w:val="22"/>
                        </w:rPr>
                      </w:pPr>
                    </w:p>
                  </w:txbxContent>
                </v:textbox>
                <w10:wrap type="topAndBottom" anchorx="margin" anchory="margin"/>
              </v:shape>
            </w:pict>
          </mc:Fallback>
        </mc:AlternateContent>
      </w:r>
      <w:r w:rsidR="00DC6513" w:rsidRPr="00DC6513">
        <w:t>After selecting the most influential set of features, DIME calculates LFI for each sifted word using Algorithm 2 and introduces it as DFI to indicate that the DIME explanations contain only globally significant features.</w:t>
      </w:r>
      <w:r w:rsidR="00AC1125">
        <w:t xml:space="preserve"> </w:t>
      </w:r>
      <w:r w:rsidR="00AC1125" w:rsidRPr="00AC1125">
        <w:t>i.e., DFI is the LFI of only the sifted features based on GFI.</w:t>
      </w:r>
      <w:r w:rsidR="00DC6513" w:rsidRPr="00DC6513">
        <w:t xml:space="preserve"> Finally, the algorithm converts raw DFI scores into probability values by dividing the DFI of each sifted word by the aggregated DFI across all selected words according to equation (3)</w:t>
      </w:r>
      <w:r w:rsidR="00A4765C" w:rsidRPr="00A4765C">
        <w:t xml:space="preserve">, where </w:t>
      </w:r>
      <m:oMath>
        <m:r>
          <w:rPr>
            <w:rFonts w:ascii="Cambria Math" w:hAnsi="Cambria Math"/>
          </w:rPr>
          <m:t>n</m:t>
        </m:r>
      </m:oMath>
      <w:r w:rsidR="00A4765C" w:rsidRPr="00A4765C">
        <w:t xml:space="preserve"> is the total number of sifted features</w:t>
      </w:r>
      <w:r w:rsidR="00DC6513" w:rsidRPr="00DC6513">
        <w:t>.</w:t>
      </w:r>
    </w:p>
    <w:p w14:paraId="6B2DD1F5" w14:textId="044541DE" w:rsidR="00D51782" w:rsidRDefault="00D51782" w:rsidP="00364D40">
      <w:pPr>
        <w:spacing w:before="0" w:line="360" w:lineRule="auto"/>
        <w:ind w:firstLine="360"/>
      </w:pPr>
      <w:r>
        <w:rPr>
          <w:noProof/>
        </w:rPr>
        <mc:AlternateContent>
          <mc:Choice Requires="wps">
            <w:drawing>
              <wp:anchor distT="0" distB="0" distL="114300" distR="114300" simplePos="0" relativeHeight="251658288" behindDoc="1" locked="0" layoutInCell="1" allowOverlap="1" wp14:anchorId="14309C27" wp14:editId="74C855A5">
                <wp:simplePos x="0" y="0"/>
                <wp:positionH relativeFrom="margin">
                  <wp:align>right</wp:align>
                </wp:positionH>
                <wp:positionV relativeFrom="margin">
                  <wp:posOffset>3728720</wp:posOffset>
                </wp:positionV>
                <wp:extent cx="5215890" cy="4618355"/>
                <wp:effectExtent l="0" t="0" r="3810" b="0"/>
                <wp:wrapTopAndBottom/>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618355"/>
                        </a:xfrm>
                        <a:prstGeom prst="rect">
                          <a:avLst/>
                        </a:prstGeom>
                        <a:solidFill>
                          <a:srgbClr val="FFFFFF"/>
                        </a:solidFill>
                        <a:ln w="9525">
                          <a:noFill/>
                          <a:miter lim="800000"/>
                          <a:headEnd/>
                          <a:tailEnd/>
                        </a:ln>
                      </wps:spPr>
                      <wps:txbx>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455"/>
                              <w:gridCol w:w="540"/>
                              <w:gridCol w:w="1800"/>
                              <w:gridCol w:w="1302"/>
                              <w:gridCol w:w="3643"/>
                            </w:tblGrid>
                            <w:tr w:rsidR="00DF71DD" w:rsidRPr="00F96184" w14:paraId="2D2BBF1F" w14:textId="77777777" w:rsidTr="00A11860">
                              <w:trPr>
                                <w:trHeight w:val="350"/>
                              </w:trPr>
                              <w:tc>
                                <w:tcPr>
                                  <w:tcW w:w="8185" w:type="dxa"/>
                                  <w:gridSpan w:val="6"/>
                                  <w:tcBorders>
                                    <w:top w:val="single" w:sz="4" w:space="0" w:color="auto"/>
                                    <w:bottom w:val="single" w:sz="4" w:space="0" w:color="auto"/>
                                  </w:tcBorders>
                                  <w:vAlign w:val="center"/>
                                </w:tcPr>
                                <w:p w14:paraId="734EB2BC" w14:textId="7B63047A" w:rsidR="00DF71DD" w:rsidRPr="00F96184" w:rsidRDefault="00DF71DD" w:rsidP="00DF71DD">
                                  <w:pPr>
                                    <w:spacing w:before="0" w:after="0"/>
                                    <w:jc w:val="left"/>
                                    <w:rPr>
                                      <w:smallCaps/>
                                      <w:sz w:val="22"/>
                                    </w:rPr>
                                  </w:pPr>
                                  <w:r w:rsidRPr="00F96184">
                                    <w:rPr>
                                      <w:b/>
                                      <w:bCs/>
                                      <w:sz w:val="22"/>
                                    </w:rPr>
                                    <w:t xml:space="preserve">Algorithm </w:t>
                                  </w:r>
                                  <w:r w:rsidR="00F92F02" w:rsidRPr="00F96184">
                                    <w:rPr>
                                      <w:b/>
                                      <w:bCs/>
                                      <w:sz w:val="22"/>
                                    </w:rPr>
                                    <w:t>4</w:t>
                                  </w:r>
                                  <w:r w:rsidRPr="00F96184">
                                    <w:rPr>
                                      <w:smallCaps/>
                                      <w:sz w:val="22"/>
                                    </w:rPr>
                                    <w:t xml:space="preserve"> </w:t>
                                  </w:r>
                                  <w:proofErr w:type="spellStart"/>
                                  <w:proofErr w:type="gramStart"/>
                                  <w:r w:rsidR="00F92F02" w:rsidRPr="00F96184">
                                    <w:rPr>
                                      <w:smallCaps/>
                                      <w:sz w:val="22"/>
                                    </w:rPr>
                                    <w:t>Dua</w:t>
                                  </w:r>
                                  <w:r w:rsidRPr="00F96184">
                                    <w:rPr>
                                      <w:smallCaps/>
                                      <w:sz w:val="22"/>
                                    </w:rPr>
                                    <w:t>lFeatureImportance</w:t>
                                  </w:r>
                                  <w:proofErr w:type="spellEnd"/>
                                  <w:r w:rsidRPr="00F96184">
                                    <w:rPr>
                                      <w:sz w:val="22"/>
                                    </w:rPr>
                                    <w:t>(</w:t>
                                  </w:r>
                                  <w:proofErr w:type="gramEnd"/>
                                  <m:oMath>
                                    <m:r>
                                      <w:rPr>
                                        <w:rFonts w:ascii="Cambria Math" w:hAnsi="Cambria Math"/>
                                        <w:sz w:val="22"/>
                                      </w:rPr>
                                      <m:t>d</m:t>
                                    </m:r>
                                  </m:oMath>
                                  <w:r w:rsidRPr="00F96184">
                                    <w:rPr>
                                      <w:i/>
                                      <w:iCs/>
                                      <w:sz w:val="22"/>
                                    </w:rPr>
                                    <w:t xml:space="preserve">, </w:t>
                                  </w:r>
                                  <m:oMath>
                                    <m:r>
                                      <w:rPr>
                                        <w:rFonts w:ascii="Cambria Math" w:hAnsi="Cambria Math"/>
                                        <w:sz w:val="22"/>
                                      </w:rPr>
                                      <m:t>r</m:t>
                                    </m:r>
                                  </m:oMath>
                                  <w:r w:rsidRPr="00F96184">
                                    <w:rPr>
                                      <w:sz w:val="22"/>
                                    </w:rPr>
                                    <w:t>)</w:t>
                                  </w:r>
                                </w:p>
                              </w:tc>
                            </w:tr>
                            <w:tr w:rsidR="00DF71DD" w:rsidRPr="00F96184" w14:paraId="23B1D947" w14:textId="77777777" w:rsidTr="00592477">
                              <w:trPr>
                                <w:trHeight w:val="350"/>
                              </w:trPr>
                              <w:tc>
                                <w:tcPr>
                                  <w:tcW w:w="445" w:type="dxa"/>
                                </w:tcPr>
                                <w:p w14:paraId="024FE69A" w14:textId="77777777" w:rsidR="00DF71DD" w:rsidRPr="00F96184" w:rsidRDefault="00DF71DD" w:rsidP="00DF71DD">
                                  <w:pPr>
                                    <w:spacing w:before="0" w:after="0"/>
                                    <w:jc w:val="left"/>
                                    <w:rPr>
                                      <w:sz w:val="22"/>
                                    </w:rPr>
                                  </w:pPr>
                                  <w:r w:rsidRPr="00F96184">
                                    <w:rPr>
                                      <w:sz w:val="22"/>
                                    </w:rPr>
                                    <w:t>1</w:t>
                                  </w:r>
                                </w:p>
                              </w:tc>
                              <w:tc>
                                <w:tcPr>
                                  <w:tcW w:w="2795" w:type="dxa"/>
                                  <w:gridSpan w:val="3"/>
                                </w:tcPr>
                                <w:p w14:paraId="4E4E495B" w14:textId="1888C233" w:rsidR="00DF71DD" w:rsidRPr="00F96184" w:rsidRDefault="00A34FF0" w:rsidP="00DF71DD">
                                  <w:pPr>
                                    <w:spacing w:before="0" w:after="0"/>
                                    <w:jc w:val="left"/>
                                    <w:rPr>
                                      <w:i/>
                                      <w:iCs/>
                                      <w:sz w:val="22"/>
                                    </w:rPr>
                                  </w:pPr>
                                  <m:oMath>
                                    <m:r>
                                      <w:rPr>
                                        <w:rFonts w:ascii="Cambria Math" w:hAnsi="Cambria Math"/>
                                        <w:sz w:val="22"/>
                                      </w:rPr>
                                      <m:t>answer</m:t>
                                    </m:r>
                                  </m:oMath>
                                  <w:r w:rsidRPr="00F96184">
                                    <w:rPr>
                                      <w:sz w:val="22"/>
                                    </w:rPr>
                                    <w:t xml:space="preserve"> </w:t>
                                  </w:r>
                                  <w:r w:rsidR="00DF71DD" w:rsidRPr="00F96184">
                                    <w:rPr>
                                      <w:sz w:val="22"/>
                                    </w:rPr>
                                    <w:t>←</w:t>
                                  </w:r>
                                  <w:r w:rsidR="009E1EA4" w:rsidRPr="00F96184">
                                    <w:rPr>
                                      <w:sz w:val="22"/>
                                    </w:rPr>
                                    <w:t xml:space="preserve"> </w:t>
                                  </w:r>
                                  <w:r w:rsidR="009E1EA4" w:rsidRPr="00F96184">
                                    <w:rPr>
                                      <w:rFonts w:ascii="Cambria Math" w:hAnsi="Cambria Math" w:cs="Cambria Math"/>
                                      <w:sz w:val="22"/>
                                    </w:rPr>
                                    <w:t xml:space="preserve">〈 </w:t>
                                  </w:r>
                                  <w:r w:rsidR="009E1EA4" w:rsidRPr="00F96184">
                                    <w:rPr>
                                      <w:rFonts w:ascii="Cambria Math" w:eastAsia="MS Gothic" w:hAnsi="Cambria Math" w:cs="Cambria Math"/>
                                      <w:sz w:val="22"/>
                                    </w:rPr>
                                    <w:t>〉</w:t>
                                  </w:r>
                                </w:p>
                              </w:tc>
                              <w:tc>
                                <w:tcPr>
                                  <w:tcW w:w="4945" w:type="dxa"/>
                                  <w:gridSpan w:val="2"/>
                                  <w:tcBorders>
                                    <w:top w:val="single" w:sz="4" w:space="0" w:color="auto"/>
                                  </w:tcBorders>
                                </w:tcPr>
                                <w:p w14:paraId="2C6116BB" w14:textId="18EC5757" w:rsidR="00DF71DD" w:rsidRPr="00F96184" w:rsidRDefault="00CC6131" w:rsidP="00DF71DD">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w:t>
                                  </w:r>
                                  <w:r w:rsidR="00E3032F">
                                    <w:rPr>
                                      <w:rFonts w:cs="Times New Roman"/>
                                      <w:sz w:val="22"/>
                                    </w:rPr>
                                    <w:t>answer</w:t>
                                  </w:r>
                                  <w:r>
                                    <w:rPr>
                                      <w:rFonts w:cs="Times New Roman"/>
                                      <w:sz w:val="22"/>
                                    </w:rPr>
                                    <w:t xml:space="preserve"> to none. This is an array of arrays</w:t>
                                  </w:r>
                                </w:p>
                              </w:tc>
                            </w:tr>
                            <w:tr w:rsidR="00DF71DD" w:rsidRPr="00F96184" w14:paraId="72D56D13" w14:textId="77777777" w:rsidTr="00020259">
                              <w:trPr>
                                <w:trHeight w:val="350"/>
                              </w:trPr>
                              <w:tc>
                                <w:tcPr>
                                  <w:tcW w:w="445" w:type="dxa"/>
                                </w:tcPr>
                                <w:p w14:paraId="78E94E5C" w14:textId="77777777" w:rsidR="00DF71DD" w:rsidRPr="00F96184" w:rsidRDefault="00DF71DD" w:rsidP="00DF71DD">
                                  <w:pPr>
                                    <w:spacing w:before="0" w:after="0"/>
                                    <w:jc w:val="left"/>
                                    <w:rPr>
                                      <w:sz w:val="22"/>
                                    </w:rPr>
                                  </w:pPr>
                                  <w:r w:rsidRPr="00F96184">
                                    <w:rPr>
                                      <w:sz w:val="22"/>
                                    </w:rPr>
                                    <w:t>2</w:t>
                                  </w:r>
                                </w:p>
                              </w:tc>
                              <w:tc>
                                <w:tcPr>
                                  <w:tcW w:w="4097" w:type="dxa"/>
                                  <w:gridSpan w:val="4"/>
                                </w:tcPr>
                                <w:p w14:paraId="297009E6" w14:textId="4449969C" w:rsidR="00DF71DD" w:rsidRPr="00F96184" w:rsidRDefault="00A24786" w:rsidP="00DF71DD">
                                  <w:pPr>
                                    <w:spacing w:before="0" w:after="0"/>
                                    <w:jc w:val="left"/>
                                    <w:rPr>
                                      <w:sz w:val="22"/>
                                    </w:rPr>
                                  </w:pPr>
                                  <m:oMath>
                                    <m:r>
                                      <w:rPr>
                                        <w:rFonts w:ascii="Cambria Math" w:hAnsi="Cambria Math"/>
                                        <w:sz w:val="22"/>
                                      </w:rPr>
                                      <m:t xml:space="preserve">selection </m:t>
                                    </m:r>
                                  </m:oMath>
                                  <w:r w:rsidR="00DF71DD" w:rsidRPr="00F96184">
                                    <w:rPr>
                                      <w:sz w:val="22"/>
                                    </w:rPr>
                                    <w:t xml:space="preserve">← </w:t>
                                  </w:r>
                                  <w:r w:rsidR="00B028D5" w:rsidRPr="00F96184">
                                    <w:rPr>
                                      <w:rFonts w:ascii="Cambria Math" w:hAnsi="Cambria Math" w:cs="Cambria Math"/>
                                      <w:sz w:val="22"/>
                                    </w:rPr>
                                    <w:t xml:space="preserve">〈 </w:t>
                                  </w:r>
                                  <w:r w:rsidR="00B028D5" w:rsidRPr="00F96184">
                                    <w:rPr>
                                      <w:rFonts w:ascii="Cambria Math" w:eastAsia="MS Gothic" w:hAnsi="Cambria Math" w:cs="Cambria Math"/>
                                      <w:sz w:val="22"/>
                                    </w:rPr>
                                    <w:t>〉</w:t>
                                  </w:r>
                                </w:p>
                              </w:tc>
                              <w:tc>
                                <w:tcPr>
                                  <w:tcW w:w="3643" w:type="dxa"/>
                                </w:tcPr>
                                <w:p w14:paraId="4A387460" w14:textId="190E45A7" w:rsidR="00DF71DD" w:rsidRPr="00F96184" w:rsidRDefault="00DF71DD" w:rsidP="00DF71DD">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sidR="00AC6AC5">
                                    <w:rPr>
                                      <w:rFonts w:cs="Times New Roman"/>
                                      <w:sz w:val="22"/>
                                    </w:rPr>
                                    <w:t>Initialize selected features</w:t>
                                  </w:r>
                                  <w:r w:rsidR="00C45C16">
                                    <w:rPr>
                                      <w:rFonts w:cs="Times New Roman"/>
                                      <w:sz w:val="22"/>
                                    </w:rPr>
                                    <w:t xml:space="preserve"> based on GFI</w:t>
                                  </w:r>
                                  <w:r w:rsidR="00AC6AC5">
                                    <w:rPr>
                                      <w:rFonts w:cs="Times New Roman"/>
                                      <w:sz w:val="22"/>
                                    </w:rPr>
                                    <w:t xml:space="preserve"> to none</w:t>
                                  </w:r>
                                  <w:r w:rsidR="00CC6131">
                                    <w:rPr>
                                      <w:rFonts w:cs="Times New Roman"/>
                                      <w:sz w:val="22"/>
                                    </w:rPr>
                                    <w:t>. This is an array of arrays</w:t>
                                  </w:r>
                                </w:p>
                              </w:tc>
                            </w:tr>
                            <w:tr w:rsidR="00FF2F59" w:rsidRPr="00F96184" w14:paraId="71B04112" w14:textId="77777777" w:rsidTr="00592477">
                              <w:trPr>
                                <w:trHeight w:val="350"/>
                              </w:trPr>
                              <w:tc>
                                <w:tcPr>
                                  <w:tcW w:w="445" w:type="dxa"/>
                                </w:tcPr>
                                <w:p w14:paraId="0223AA59" w14:textId="2B7520DE" w:rsidR="00FF2F59" w:rsidRPr="00F96184" w:rsidRDefault="00FF2F59" w:rsidP="00FF2F59">
                                  <w:pPr>
                                    <w:spacing w:before="0" w:after="0"/>
                                    <w:jc w:val="left"/>
                                    <w:rPr>
                                      <w:sz w:val="22"/>
                                    </w:rPr>
                                  </w:pPr>
                                  <w:r>
                                    <w:rPr>
                                      <w:sz w:val="22"/>
                                    </w:rPr>
                                    <w:t>3</w:t>
                                  </w:r>
                                </w:p>
                              </w:tc>
                              <w:tc>
                                <w:tcPr>
                                  <w:tcW w:w="4097" w:type="dxa"/>
                                  <w:gridSpan w:val="4"/>
                                </w:tcPr>
                                <w:p w14:paraId="2D4AC73D" w14:textId="315AD26F" w:rsidR="00FF2F59" w:rsidRDefault="00FF2F59" w:rsidP="00FF2F59">
                                  <w:pPr>
                                    <w:spacing w:before="0" w:after="0"/>
                                    <w:jc w:val="left"/>
                                    <w:rPr>
                                      <w:rFonts w:eastAsia="Calibri" w:cs="Arial"/>
                                      <w:iCs/>
                                      <w:sz w:val="22"/>
                                    </w:rPr>
                                  </w:pPr>
                                  <m:oMath>
                                    <m:r>
                                      <w:rPr>
                                        <w:rFonts w:ascii="Cambria Math" w:hAnsi="Cambria Math"/>
                                        <w:sz w:val="22"/>
                                      </w:rPr>
                                      <m:t>bow</m:t>
                                    </m:r>
                                  </m:oMath>
                                  <w:r w:rsidRPr="00F96184">
                                    <w:rPr>
                                      <w:i/>
                                      <w:iCs/>
                                      <w:sz w:val="22"/>
                                    </w:rPr>
                                    <w:t xml:space="preserve"> </w:t>
                                  </w:r>
                                  <w:r w:rsidRPr="00F96184">
                                    <w:rPr>
                                      <w:sz w:val="22"/>
                                    </w:rPr>
                                    <w:t xml:space="preserve">← </w:t>
                                  </w:r>
                                  <w:proofErr w:type="gramStart"/>
                                  <w:r>
                                    <w:rPr>
                                      <w:smallCaps/>
                                      <w:sz w:val="22"/>
                                    </w:rPr>
                                    <w:t>Unique(</w:t>
                                  </w:r>
                                  <w:proofErr w:type="gramEnd"/>
                                  <w:r>
                                    <w:rPr>
                                      <w:smallCaps/>
                                      <w:sz w:val="22"/>
                                    </w:rPr>
                                    <w:t>Tokenize</w:t>
                                  </w:r>
                                  <w:r w:rsidRPr="00F96184">
                                    <w:rPr>
                                      <w:smallCaps/>
                                      <w:sz w:val="22"/>
                                    </w:rPr>
                                    <w:t xml:space="preserve"> (</w:t>
                                  </w:r>
                                  <m:oMath>
                                    <m:r>
                                      <w:rPr>
                                        <w:rFonts w:ascii="Cambria Math" w:hAnsi="Cambria Math"/>
                                        <w:sz w:val="22"/>
                                      </w:rPr>
                                      <m:t>d</m:t>
                                    </m:r>
                                  </m:oMath>
                                  <w:r w:rsidRPr="00F96184">
                                    <w:rPr>
                                      <w:sz w:val="22"/>
                                    </w:rPr>
                                    <w:t>)</w:t>
                                  </w:r>
                                  <w:r>
                                    <w:rPr>
                                      <w:sz w:val="22"/>
                                    </w:rPr>
                                    <w:t>)</w:t>
                                  </w:r>
                                </w:p>
                              </w:tc>
                              <w:tc>
                                <w:tcPr>
                                  <w:tcW w:w="3643" w:type="dxa"/>
                                </w:tcPr>
                                <w:p w14:paraId="28CA3DC4" w14:textId="4C048AC0" w:rsidR="00FF2F59" w:rsidRPr="00F96184" w:rsidRDefault="00FF2F59" w:rsidP="00FF2F59">
                                  <w:pPr>
                                    <w:spacing w:before="0" w:after="0"/>
                                    <w:jc w:val="left"/>
                                    <w:rPr>
                                      <w:rFonts w:ascii="Cambria Math" w:hAnsi="Cambria Math" w:cs="Cambria Math"/>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Bag of words</w:t>
                                  </w:r>
                                  <w:r w:rsidR="00BB46DD">
                                    <w:rPr>
                                      <w:rFonts w:cs="Times New Roman"/>
                                      <w:sz w:val="22"/>
                                    </w:rPr>
                                    <w:t xml:space="preserve"> from data instance</w:t>
                                  </w:r>
                                </w:p>
                              </w:tc>
                            </w:tr>
                            <w:tr w:rsidR="00FF2F59" w:rsidRPr="00F96184" w14:paraId="2FC1701A" w14:textId="77777777" w:rsidTr="00AD22CA">
                              <w:trPr>
                                <w:trHeight w:val="350"/>
                              </w:trPr>
                              <w:tc>
                                <w:tcPr>
                                  <w:tcW w:w="445" w:type="dxa"/>
                                </w:tcPr>
                                <w:p w14:paraId="11BD4A93" w14:textId="2548A0D9" w:rsidR="00FF2F59" w:rsidRPr="00F96184" w:rsidRDefault="00FF2F59" w:rsidP="00FF2F59">
                                  <w:pPr>
                                    <w:spacing w:before="0" w:after="0"/>
                                    <w:jc w:val="left"/>
                                    <w:rPr>
                                      <w:sz w:val="22"/>
                                    </w:rPr>
                                  </w:pPr>
                                  <w:r>
                                    <w:rPr>
                                      <w:sz w:val="22"/>
                                    </w:rPr>
                                    <w:t>4</w:t>
                                  </w:r>
                                </w:p>
                              </w:tc>
                              <w:tc>
                                <w:tcPr>
                                  <w:tcW w:w="4097" w:type="dxa"/>
                                  <w:gridSpan w:val="4"/>
                                </w:tcPr>
                                <w:p w14:paraId="25E2A6C5" w14:textId="137FE44B" w:rsidR="00FF2F59" w:rsidRDefault="00FF2F59" w:rsidP="00FF2F59">
                                  <w:pPr>
                                    <w:spacing w:before="0" w:after="0"/>
                                    <w:jc w:val="left"/>
                                    <w:rPr>
                                      <w:rFonts w:eastAsia="Calibri" w:cs="Arial"/>
                                      <w:iCs/>
                                      <w:sz w:val="22"/>
                                    </w:rPr>
                                  </w:pPr>
                                  <m:oMath>
                                    <m:r>
                                      <w:rPr>
                                        <w:rFonts w:ascii="Cambria Math" w:hAnsi="Cambria Math"/>
                                        <w:sz w:val="22"/>
                                      </w:rPr>
                                      <m:t>n</m:t>
                                    </m:r>
                                  </m:oMath>
                                  <w:r w:rsidRPr="00F96184">
                                    <w:rPr>
                                      <w:i/>
                                      <w:iCs/>
                                      <w:sz w:val="22"/>
                                    </w:rPr>
                                    <w:t xml:space="preserve"> </w:t>
                                  </w:r>
                                  <w:r w:rsidRPr="00F96184">
                                    <w:rPr>
                                      <w:sz w:val="22"/>
                                    </w:rPr>
                                    <w:t xml:space="preserve">← </w:t>
                                  </w:r>
                                  <w:proofErr w:type="gramStart"/>
                                  <w:r w:rsidRPr="00F96184">
                                    <w:rPr>
                                      <w:smallCaps/>
                                      <w:sz w:val="22"/>
                                    </w:rPr>
                                    <w:t>Length(</w:t>
                                  </w:r>
                                  <w:proofErr w:type="gramEnd"/>
                                  <m:oMath>
                                    <m:r>
                                      <w:rPr>
                                        <w:rFonts w:ascii="Cambria Math" w:hAnsi="Cambria Math"/>
                                        <w:smallCaps/>
                                        <w:sz w:val="22"/>
                                      </w:rPr>
                                      <m:t>bow</m:t>
                                    </m:r>
                                  </m:oMath>
                                  <w:r w:rsidRPr="00F96184">
                                    <w:rPr>
                                      <w:sz w:val="22"/>
                                    </w:rPr>
                                    <w:t>)</w:t>
                                  </w:r>
                                </w:p>
                              </w:tc>
                              <w:tc>
                                <w:tcPr>
                                  <w:tcW w:w="3643" w:type="dxa"/>
                                </w:tcPr>
                                <w:p w14:paraId="0324A458" w14:textId="77777777" w:rsidR="00FF2F59" w:rsidRPr="00F96184" w:rsidRDefault="00FF2F59" w:rsidP="00FF2F59">
                                  <w:pPr>
                                    <w:spacing w:before="0" w:after="0"/>
                                    <w:jc w:val="left"/>
                                    <w:rPr>
                                      <w:rFonts w:ascii="Cambria Math" w:hAnsi="Cambria Math" w:cs="Cambria Math"/>
                                      <w:sz w:val="22"/>
                                    </w:rPr>
                                  </w:pPr>
                                </w:p>
                              </w:tc>
                            </w:tr>
                            <w:tr w:rsidR="00FF2F59" w:rsidRPr="00F96184" w14:paraId="08C32A58" w14:textId="77777777" w:rsidTr="00AD22CA">
                              <w:trPr>
                                <w:trHeight w:val="350"/>
                              </w:trPr>
                              <w:tc>
                                <w:tcPr>
                                  <w:tcW w:w="445" w:type="dxa"/>
                                </w:tcPr>
                                <w:p w14:paraId="00C668D1" w14:textId="760CB415" w:rsidR="00FF2F59" w:rsidRPr="00F96184" w:rsidRDefault="00FF2F59" w:rsidP="00FF2F59">
                                  <w:pPr>
                                    <w:spacing w:before="0" w:after="0"/>
                                    <w:jc w:val="left"/>
                                    <w:rPr>
                                      <w:sz w:val="22"/>
                                    </w:rPr>
                                  </w:pPr>
                                  <w:r>
                                    <w:rPr>
                                      <w:sz w:val="22"/>
                                    </w:rPr>
                                    <w:t>5</w:t>
                                  </w:r>
                                </w:p>
                              </w:tc>
                              <w:tc>
                                <w:tcPr>
                                  <w:tcW w:w="4097" w:type="dxa"/>
                                  <w:gridSpan w:val="4"/>
                                </w:tcPr>
                                <w:p w14:paraId="56AFD797" w14:textId="38C59C4A" w:rsidR="00FF2F59" w:rsidRPr="00F96184" w:rsidRDefault="00AC6AC5" w:rsidP="00FF2F59">
                                  <w:pPr>
                                    <w:spacing w:before="0" w:after="0"/>
                                    <w:jc w:val="left"/>
                                    <w:rPr>
                                      <w:sz w:val="22"/>
                                    </w:rPr>
                                  </w:pPr>
                                  <w:r w:rsidRPr="00F96184">
                                    <w:rPr>
                                      <w:b/>
                                      <w:bCs/>
                                      <w:sz w:val="22"/>
                                    </w:rPr>
                                    <w:t>for</w:t>
                                  </w:r>
                                  <w:r w:rsidR="00910AE4">
                                    <w:rPr>
                                      <w:b/>
                                      <w:bCs/>
                                      <w:sz w:val="22"/>
                                    </w:rPr>
                                    <w:t xml:space="preserve"> each</w:t>
                                  </w:r>
                                  <w:r w:rsidRPr="00F96184">
                                    <w:rPr>
                                      <w:b/>
                                      <w:bCs/>
                                      <w:sz w:val="22"/>
                                    </w:rPr>
                                    <w:t xml:space="preserve"> </w:t>
                                  </w:r>
                                  <m:oMath>
                                    <m:r>
                                      <w:rPr>
                                        <w:rFonts w:ascii="Cambria Math" w:hAnsi="Cambria Math"/>
                                        <w:sz w:val="22"/>
                                      </w:rPr>
                                      <m:t>f</m:t>
                                    </m:r>
                                  </m:oMath>
                                  <w:r w:rsidRPr="00F96184">
                                    <w:rPr>
                                      <w:i/>
                                      <w:iCs/>
                                      <w:sz w:val="22"/>
                                    </w:rPr>
                                    <w:t xml:space="preserve"> </w:t>
                                  </w:r>
                                  <m:oMath>
                                    <m:r>
                                      <w:rPr>
                                        <w:rFonts w:ascii="Cambria Math" w:hAnsi="Cambria Math"/>
                                        <w:sz w:val="22"/>
                                      </w:rPr>
                                      <m:t>∈ bow</m:t>
                                    </m:r>
                                  </m:oMath>
                                  <w:r w:rsidRPr="00F96184">
                                    <w:rPr>
                                      <w:i/>
                                      <w:iCs/>
                                      <w:sz w:val="22"/>
                                    </w:rPr>
                                    <w:t xml:space="preserve"> </w:t>
                                  </w:r>
                                  <w:r w:rsidRPr="00F96184">
                                    <w:rPr>
                                      <w:b/>
                                      <w:bCs/>
                                      <w:sz w:val="22"/>
                                    </w:rPr>
                                    <w:t>do</w:t>
                                  </w:r>
                                </w:p>
                              </w:tc>
                              <w:tc>
                                <w:tcPr>
                                  <w:tcW w:w="3643" w:type="dxa"/>
                                </w:tcPr>
                                <w:p w14:paraId="32EEA881" w14:textId="3BCAADC5" w:rsidR="00FF2F59" w:rsidRPr="00F96184" w:rsidRDefault="00FF2F59" w:rsidP="00FF2F59">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sidR="00AC6AC5">
                                    <w:rPr>
                                      <w:rFonts w:cs="Times New Roman"/>
                                      <w:sz w:val="22"/>
                                    </w:rPr>
                                    <w:t xml:space="preserve">Iterate </w:t>
                                  </w:r>
                                  <w:r w:rsidR="0065520D">
                                    <w:rPr>
                                      <w:rFonts w:cs="Times New Roman"/>
                                      <w:sz w:val="22"/>
                                    </w:rPr>
                                    <w:t>through all words in bow</w:t>
                                  </w:r>
                                </w:p>
                              </w:tc>
                            </w:tr>
                            <w:tr w:rsidR="00AF57C2" w:rsidRPr="00F96184" w14:paraId="53196A33" w14:textId="77777777" w:rsidTr="0065520D">
                              <w:trPr>
                                <w:trHeight w:val="350"/>
                              </w:trPr>
                              <w:tc>
                                <w:tcPr>
                                  <w:tcW w:w="445" w:type="dxa"/>
                                </w:tcPr>
                                <w:p w14:paraId="69C762F9" w14:textId="71BEA1A3" w:rsidR="00AF57C2" w:rsidRDefault="00660D83" w:rsidP="0065520D">
                                  <w:pPr>
                                    <w:spacing w:before="0" w:after="0"/>
                                    <w:jc w:val="left"/>
                                    <w:rPr>
                                      <w:sz w:val="22"/>
                                    </w:rPr>
                                  </w:pPr>
                                  <w:r>
                                    <w:rPr>
                                      <w:sz w:val="22"/>
                                    </w:rPr>
                                    <w:t>6</w:t>
                                  </w:r>
                                </w:p>
                              </w:tc>
                              <w:tc>
                                <w:tcPr>
                                  <w:tcW w:w="455" w:type="dxa"/>
                                </w:tcPr>
                                <w:p w14:paraId="212CDFF2" w14:textId="77777777" w:rsidR="00AF57C2" w:rsidRPr="00F96184" w:rsidRDefault="00AF57C2" w:rsidP="0065520D">
                                  <w:pPr>
                                    <w:spacing w:before="0" w:after="0"/>
                                    <w:jc w:val="left"/>
                                    <w:rPr>
                                      <w:i/>
                                      <w:iCs/>
                                      <w:sz w:val="22"/>
                                    </w:rPr>
                                  </w:pPr>
                                </w:p>
                              </w:tc>
                              <w:tc>
                                <w:tcPr>
                                  <w:tcW w:w="7285" w:type="dxa"/>
                                  <w:gridSpan w:val="4"/>
                                </w:tcPr>
                                <w:p w14:paraId="5198198F" w14:textId="21399F68" w:rsidR="00AF57C2" w:rsidRDefault="00AF57C2" w:rsidP="0065520D">
                                  <w:pPr>
                                    <w:spacing w:before="0" w:after="0"/>
                                    <w:jc w:val="left"/>
                                    <w:rPr>
                                      <w:rFonts w:eastAsia="Calibri" w:cs="Arial"/>
                                      <w:i/>
                                      <w:iCs/>
                                      <w:sz w:val="22"/>
                                    </w:rPr>
                                  </w:pPr>
                                  <m:oMath>
                                    <m:r>
                                      <w:rPr>
                                        <w:rFonts w:ascii="Cambria Math" w:hAnsi="Cambria Math"/>
                                        <w:sz w:val="22"/>
                                      </w:rPr>
                                      <m:t xml:space="preserve">score </m:t>
                                    </m:r>
                                  </m:oMath>
                                  <w:r w:rsidRPr="00F96184">
                                    <w:rPr>
                                      <w:sz w:val="22"/>
                                    </w:rPr>
                                    <w:t xml:space="preserve">← </w:t>
                                  </w:r>
                                  <w:r w:rsidR="008A29F0" w:rsidRPr="00F96184">
                                    <w:rPr>
                                      <w:rFonts w:ascii="Cambria Math" w:hAnsi="Cambria Math" w:cs="Cambria Math"/>
                                      <w:sz w:val="22"/>
                                    </w:rPr>
                                    <w:t xml:space="preserve">〈 </w:t>
                                  </w:r>
                                  <w:r w:rsidR="008A29F0" w:rsidRPr="00F96184">
                                    <w:rPr>
                                      <w:rFonts w:ascii="Cambria Math" w:eastAsia="MS Gothic" w:hAnsi="Cambria Math" w:cs="Cambria Math"/>
                                      <w:sz w:val="22"/>
                                    </w:rPr>
                                    <w:t>〉</w:t>
                                  </w:r>
                                </w:p>
                              </w:tc>
                            </w:tr>
                            <w:tr w:rsidR="00B1149B" w:rsidRPr="00F96184" w14:paraId="1853C9FA" w14:textId="77777777" w:rsidTr="0065520D">
                              <w:trPr>
                                <w:trHeight w:val="350"/>
                              </w:trPr>
                              <w:tc>
                                <w:tcPr>
                                  <w:tcW w:w="445" w:type="dxa"/>
                                </w:tcPr>
                                <w:p w14:paraId="02260A04" w14:textId="2C060F51" w:rsidR="00B1149B" w:rsidRDefault="00660D83" w:rsidP="0065520D">
                                  <w:pPr>
                                    <w:spacing w:before="0" w:after="0"/>
                                    <w:jc w:val="left"/>
                                    <w:rPr>
                                      <w:sz w:val="22"/>
                                    </w:rPr>
                                  </w:pPr>
                                  <w:r>
                                    <w:rPr>
                                      <w:sz w:val="22"/>
                                    </w:rPr>
                                    <w:t>7</w:t>
                                  </w:r>
                                </w:p>
                              </w:tc>
                              <w:tc>
                                <w:tcPr>
                                  <w:tcW w:w="455" w:type="dxa"/>
                                </w:tcPr>
                                <w:p w14:paraId="085AF90C" w14:textId="77777777" w:rsidR="00B1149B" w:rsidRPr="00F96184" w:rsidRDefault="00B1149B" w:rsidP="0065520D">
                                  <w:pPr>
                                    <w:spacing w:before="0" w:after="0"/>
                                    <w:jc w:val="left"/>
                                    <w:rPr>
                                      <w:i/>
                                      <w:iCs/>
                                      <w:sz w:val="22"/>
                                    </w:rPr>
                                  </w:pPr>
                                </w:p>
                              </w:tc>
                              <w:tc>
                                <w:tcPr>
                                  <w:tcW w:w="7285" w:type="dxa"/>
                                  <w:gridSpan w:val="4"/>
                                </w:tcPr>
                                <w:p w14:paraId="251100AE" w14:textId="7346FE03" w:rsidR="00B1149B" w:rsidRPr="00772B40" w:rsidRDefault="00772B40" w:rsidP="0065520D">
                                  <w:pPr>
                                    <w:spacing w:before="0" w:after="0"/>
                                    <w:jc w:val="left"/>
                                    <w:rPr>
                                      <w:rFonts w:eastAsia="Calibri" w:cs="Arial"/>
                                      <w:b/>
                                      <w:bCs/>
                                      <w:sz w:val="22"/>
                                    </w:rPr>
                                  </w:pPr>
                                  <m:oMath>
                                    <m:r>
                                      <w:rPr>
                                        <w:rFonts w:ascii="Cambria Math" w:hAnsi="Cambria Math"/>
                                        <w:sz w:val="22"/>
                                      </w:rPr>
                                      <m:t>gfi</m:t>
                                    </m:r>
                                  </m:oMath>
                                  <w:r w:rsidRPr="00F96184">
                                    <w:rPr>
                                      <w:i/>
                                      <w:iCs/>
                                      <w:sz w:val="22"/>
                                    </w:rPr>
                                    <w:t xml:space="preserve"> </w:t>
                                  </w:r>
                                  <w:r w:rsidRPr="00F96184">
                                    <w:rPr>
                                      <w:sz w:val="22"/>
                                    </w:rPr>
                                    <w:t xml:space="preserve">← </w:t>
                                  </w:r>
                                  <w:proofErr w:type="gramStart"/>
                                  <w:r>
                                    <w:rPr>
                                      <w:smallCaps/>
                                      <w:sz w:val="22"/>
                                    </w:rPr>
                                    <w:t>GlobalFeatureImportance(</w:t>
                                  </w:r>
                                  <w:proofErr w:type="gramEnd"/>
                                  <m:oMath>
                                    <m:r>
                                      <w:rPr>
                                        <w:rFonts w:ascii="Cambria Math" w:hAnsi="Cambria Math"/>
                                        <w:sz w:val="22"/>
                                      </w:rPr>
                                      <m:t>f</m:t>
                                    </m:r>
                                  </m:oMath>
                                  <w:r>
                                    <w:rPr>
                                      <w:rFonts w:eastAsiaTheme="minorEastAsia"/>
                                      <w:sz w:val="22"/>
                                    </w:rPr>
                                    <w:t xml:space="preserve">, </w:t>
                                  </w:r>
                                  <m:oMath>
                                    <m:r>
                                      <w:rPr>
                                        <w:rFonts w:ascii="Cambria Math" w:hAnsi="Cambria Math"/>
                                        <w:sz w:val="22"/>
                                      </w:rPr>
                                      <m:t>d</m:t>
                                    </m:r>
                                  </m:oMath>
                                  <w:r>
                                    <w:rPr>
                                      <w:smallCaps/>
                                      <w:sz w:val="22"/>
                                    </w:rPr>
                                    <w:t>)</w:t>
                                  </w:r>
                                </w:p>
                              </w:tc>
                            </w:tr>
                            <w:tr w:rsidR="000B16D8" w:rsidRPr="00F96184" w14:paraId="57F54CCA" w14:textId="77777777" w:rsidTr="0065520D">
                              <w:trPr>
                                <w:trHeight w:val="350"/>
                              </w:trPr>
                              <w:tc>
                                <w:tcPr>
                                  <w:tcW w:w="445" w:type="dxa"/>
                                </w:tcPr>
                                <w:p w14:paraId="5A164210" w14:textId="7F86549D" w:rsidR="000B16D8" w:rsidRDefault="00660D83" w:rsidP="0065520D">
                                  <w:pPr>
                                    <w:spacing w:before="0" w:after="0"/>
                                    <w:jc w:val="left"/>
                                    <w:rPr>
                                      <w:sz w:val="22"/>
                                    </w:rPr>
                                  </w:pPr>
                                  <w:r>
                                    <w:rPr>
                                      <w:sz w:val="22"/>
                                    </w:rPr>
                                    <w:t>8</w:t>
                                  </w:r>
                                </w:p>
                              </w:tc>
                              <w:tc>
                                <w:tcPr>
                                  <w:tcW w:w="455" w:type="dxa"/>
                                </w:tcPr>
                                <w:p w14:paraId="22F151C8" w14:textId="77777777" w:rsidR="000B16D8" w:rsidRPr="00F96184" w:rsidRDefault="000B16D8" w:rsidP="0065520D">
                                  <w:pPr>
                                    <w:spacing w:before="0" w:after="0"/>
                                    <w:jc w:val="left"/>
                                    <w:rPr>
                                      <w:i/>
                                      <w:iCs/>
                                      <w:sz w:val="22"/>
                                    </w:rPr>
                                  </w:pPr>
                                </w:p>
                              </w:tc>
                              <w:tc>
                                <w:tcPr>
                                  <w:tcW w:w="7285" w:type="dxa"/>
                                  <w:gridSpan w:val="4"/>
                                </w:tcPr>
                                <w:p w14:paraId="1EDB23B3" w14:textId="246FD803" w:rsidR="000B16D8" w:rsidRDefault="008A29F0" w:rsidP="0065520D">
                                  <w:pPr>
                                    <w:spacing w:before="0" w:after="0"/>
                                    <w:jc w:val="left"/>
                                    <w:rPr>
                                      <w:rFonts w:eastAsia="Calibri" w:cs="Arial"/>
                                      <w:i/>
                                      <w:iCs/>
                                      <w:sz w:val="22"/>
                                    </w:rPr>
                                  </w:pPr>
                                  <m:oMath>
                                    <m:r>
                                      <w:rPr>
                                        <w:rFonts w:ascii="Cambria Math" w:hAnsi="Cambria Math"/>
                                        <w:sz w:val="22"/>
                                      </w:rPr>
                                      <m:t xml:space="preserve">score </m:t>
                                    </m:r>
                                  </m:oMath>
                                  <w:r w:rsidR="000B16D8" w:rsidRPr="00F96184">
                                    <w:rPr>
                                      <w:sz w:val="22"/>
                                    </w:rPr>
                                    <w:t xml:space="preserve">← </w:t>
                                  </w:r>
                                  <w:proofErr w:type="gramStart"/>
                                  <w:r w:rsidR="000B16D8">
                                    <w:rPr>
                                      <w:smallCaps/>
                                      <w:sz w:val="22"/>
                                    </w:rPr>
                                    <w:t>Add</w:t>
                                  </w:r>
                                  <w:r w:rsidR="000B16D8" w:rsidRPr="00F96184">
                                    <w:rPr>
                                      <w:smallCaps/>
                                      <w:sz w:val="22"/>
                                    </w:rPr>
                                    <w:t>(</w:t>
                                  </w:r>
                                  <w:proofErr w:type="gramEnd"/>
                                  <m:oMath>
                                    <m:r>
                                      <w:rPr>
                                        <w:rFonts w:ascii="Cambria Math" w:hAnsi="Cambria Math"/>
                                        <w:sz w:val="22"/>
                                      </w:rPr>
                                      <m:t>f</m:t>
                                    </m:r>
                                  </m:oMath>
                                  <w:r w:rsidR="000B16D8" w:rsidRPr="00F96184">
                                    <w:rPr>
                                      <w:i/>
                                      <w:iCs/>
                                      <w:sz w:val="22"/>
                                    </w:rPr>
                                    <w:t>,</w:t>
                                  </w:r>
                                  <w:r w:rsidR="000B16D8">
                                    <w:rPr>
                                      <w:sz w:val="22"/>
                                    </w:rPr>
                                    <w:t xml:space="preserve"> </w:t>
                                  </w:r>
                                  <m:oMath>
                                    <m:r>
                                      <w:rPr>
                                        <w:rFonts w:ascii="Cambria Math" w:hAnsi="Cambria Math"/>
                                        <w:sz w:val="22"/>
                                      </w:rPr>
                                      <m:t>gfi</m:t>
                                    </m:r>
                                  </m:oMath>
                                  <w:r w:rsidR="000B16D8" w:rsidRPr="00F96184">
                                    <w:rPr>
                                      <w:smallCaps/>
                                      <w:sz w:val="22"/>
                                    </w:rPr>
                                    <w:t>)</w:t>
                                  </w:r>
                                </w:p>
                              </w:tc>
                            </w:tr>
                            <w:tr w:rsidR="003E5CCD" w:rsidRPr="00F96184" w14:paraId="6FB79852" w14:textId="77777777" w:rsidTr="00AD22CA">
                              <w:trPr>
                                <w:trHeight w:val="350"/>
                              </w:trPr>
                              <w:tc>
                                <w:tcPr>
                                  <w:tcW w:w="445" w:type="dxa"/>
                                </w:tcPr>
                                <w:p w14:paraId="5FBD91BC" w14:textId="728CCF2E" w:rsidR="003E5CCD" w:rsidRDefault="003E5CCD" w:rsidP="00F50B4B">
                                  <w:pPr>
                                    <w:spacing w:before="0" w:after="0"/>
                                    <w:jc w:val="left"/>
                                    <w:rPr>
                                      <w:sz w:val="22"/>
                                    </w:rPr>
                                  </w:pPr>
                                  <w:r>
                                    <w:rPr>
                                      <w:sz w:val="22"/>
                                    </w:rPr>
                                    <w:t>9</w:t>
                                  </w:r>
                                </w:p>
                              </w:tc>
                              <w:tc>
                                <w:tcPr>
                                  <w:tcW w:w="455" w:type="dxa"/>
                                </w:tcPr>
                                <w:p w14:paraId="068CB1CB" w14:textId="77777777" w:rsidR="003E5CCD" w:rsidRPr="00F96184" w:rsidRDefault="003E5CCD" w:rsidP="00F50B4B">
                                  <w:pPr>
                                    <w:spacing w:before="0" w:after="0"/>
                                    <w:jc w:val="left"/>
                                    <w:rPr>
                                      <w:i/>
                                      <w:iCs/>
                                      <w:sz w:val="22"/>
                                    </w:rPr>
                                  </w:pPr>
                                </w:p>
                              </w:tc>
                              <w:tc>
                                <w:tcPr>
                                  <w:tcW w:w="3642" w:type="dxa"/>
                                  <w:gridSpan w:val="3"/>
                                </w:tcPr>
                                <w:p w14:paraId="60FD4680" w14:textId="77777777" w:rsidR="003E5CCD" w:rsidRDefault="003E5CCD" w:rsidP="00F50B4B">
                                  <w:pPr>
                                    <w:spacing w:before="0" w:after="0"/>
                                    <w:jc w:val="left"/>
                                    <w:rPr>
                                      <w:rFonts w:eastAsia="Calibri" w:cs="Arial"/>
                                      <w:i/>
                                      <w:iCs/>
                                      <w:sz w:val="22"/>
                                    </w:rPr>
                                  </w:pPr>
                                  <m:oMath>
                                    <m:r>
                                      <w:rPr>
                                        <w:rFonts w:ascii="Cambria Math" w:hAnsi="Cambria Math"/>
                                        <w:sz w:val="22"/>
                                      </w:rPr>
                                      <m:t xml:space="preserve">selection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z w:val="22"/>
                                      </w:rPr>
                                      <m:t xml:space="preserve">selection </m:t>
                                    </m:r>
                                  </m:oMath>
                                  <w:r w:rsidRPr="00F96184">
                                    <w:rPr>
                                      <w:i/>
                                      <w:iCs/>
                                      <w:sz w:val="22"/>
                                    </w:rPr>
                                    <w:t>,</w:t>
                                  </w:r>
                                  <w:r>
                                    <w:rPr>
                                      <w:sz w:val="22"/>
                                    </w:rPr>
                                    <w:t xml:space="preserve"> </w:t>
                                  </w:r>
                                  <m:oMath>
                                    <m:r>
                                      <w:rPr>
                                        <w:rFonts w:ascii="Cambria Math" w:hAnsi="Cambria Math"/>
                                        <w:sz w:val="22"/>
                                      </w:rPr>
                                      <m:t>score</m:t>
                                    </m:r>
                                  </m:oMath>
                                  <w:r w:rsidRPr="00F96184">
                                    <w:rPr>
                                      <w:smallCaps/>
                                      <w:sz w:val="22"/>
                                    </w:rPr>
                                    <w:t>)</w:t>
                                  </w:r>
                                </w:p>
                              </w:tc>
                              <w:tc>
                                <w:tcPr>
                                  <w:tcW w:w="3643" w:type="dxa"/>
                                </w:tcPr>
                                <w:p w14:paraId="5E8D59B7" w14:textId="57F0DBFD" w:rsidR="003E5CCD" w:rsidRDefault="003E5CCD" w:rsidP="00F50B4B">
                                  <w:pPr>
                                    <w:spacing w:before="0" w:after="0"/>
                                    <w:jc w:val="left"/>
                                    <w:rPr>
                                      <w:rFonts w:eastAsia="Calibri" w:cs="Arial"/>
                                      <w:i/>
                                      <w:iCs/>
                                      <w:sz w:val="22"/>
                                    </w:rPr>
                                  </w:pPr>
                                  <w:r w:rsidRPr="00F96184">
                                    <w:rPr>
                                      <w:rFonts w:ascii="Cambria Math" w:hAnsi="Cambria Math" w:cs="Cambria Math"/>
                                      <w:sz w:val="22"/>
                                    </w:rPr>
                                    <w:t>▷</w:t>
                                  </w:r>
                                  <w:r w:rsidRPr="00F96184">
                                    <w:rPr>
                                      <w:rFonts w:cs="Times New Roman"/>
                                      <w:sz w:val="22"/>
                                    </w:rPr>
                                    <w:t xml:space="preserve"> </w:t>
                                  </w:r>
                                  <w:r w:rsidR="00CC6131">
                                    <w:rPr>
                                      <w:rFonts w:cs="Times New Roman"/>
                                      <w:sz w:val="22"/>
                                    </w:rPr>
                                    <w:t>Append feature and GFI as an array to the selection array</w:t>
                                  </w:r>
                                </w:p>
                              </w:tc>
                            </w:tr>
                            <w:tr w:rsidR="00E3032F" w:rsidRPr="00F96184" w14:paraId="155BC116" w14:textId="77777777" w:rsidTr="00AD22CA">
                              <w:trPr>
                                <w:trHeight w:val="350"/>
                              </w:trPr>
                              <w:tc>
                                <w:tcPr>
                                  <w:tcW w:w="445" w:type="dxa"/>
                                </w:tcPr>
                                <w:p w14:paraId="79F6BBEB" w14:textId="2DAC5C04" w:rsidR="00E3032F" w:rsidRDefault="00E3032F" w:rsidP="0065520D">
                                  <w:pPr>
                                    <w:spacing w:before="0" w:after="0"/>
                                    <w:jc w:val="left"/>
                                    <w:rPr>
                                      <w:sz w:val="22"/>
                                    </w:rPr>
                                  </w:pPr>
                                  <w:r>
                                    <w:rPr>
                                      <w:sz w:val="22"/>
                                    </w:rPr>
                                    <w:t>10</w:t>
                                  </w:r>
                                </w:p>
                              </w:tc>
                              <w:tc>
                                <w:tcPr>
                                  <w:tcW w:w="4097" w:type="dxa"/>
                                  <w:gridSpan w:val="4"/>
                                </w:tcPr>
                                <w:p w14:paraId="4B068A4A" w14:textId="77777777" w:rsidR="00E3032F" w:rsidRPr="00DE7D37" w:rsidRDefault="00E3032F" w:rsidP="00213EB1">
                                  <w:pPr>
                                    <w:spacing w:before="0" w:after="0"/>
                                    <w:rPr>
                                      <w:rFonts w:eastAsia="Calibri" w:cs="Arial"/>
                                      <w:b/>
                                      <w:bCs/>
                                      <w:sz w:val="22"/>
                                    </w:rPr>
                                  </w:pPr>
                                  <w:r>
                                    <w:rPr>
                                      <w:rFonts w:eastAsia="Calibri" w:cs="Arial"/>
                                      <w:b/>
                                      <w:bCs/>
                                      <w:sz w:val="22"/>
                                    </w:rPr>
                                    <w:t>if</w:t>
                                  </w:r>
                                  <w:r>
                                    <w:rPr>
                                      <w:rFonts w:eastAsia="Calibri" w:cs="Arial"/>
                                      <w:sz w:val="22"/>
                                    </w:rPr>
                                    <w:t xml:space="preserve"> </w:t>
                                  </w:r>
                                  <w:proofErr w:type="gramStart"/>
                                  <w:r>
                                    <w:rPr>
                                      <w:smallCaps/>
                                      <w:sz w:val="22"/>
                                    </w:rPr>
                                    <w:t>Length</w:t>
                                  </w:r>
                                  <w:r>
                                    <w:rPr>
                                      <w:rFonts w:eastAsia="Calibri" w:cs="Arial"/>
                                      <w:sz w:val="22"/>
                                    </w:rPr>
                                    <w:t>(</w:t>
                                  </w:r>
                                  <w:proofErr w:type="gramEnd"/>
                                  <m:oMath>
                                    <m:r>
                                      <w:rPr>
                                        <w:rFonts w:ascii="Cambria Math" w:hAnsi="Cambria Math"/>
                                        <w:sz w:val="22"/>
                                      </w:rPr>
                                      <m:t>selection</m:t>
                                    </m:r>
                                  </m:oMath>
                                  <w:r>
                                    <w:rPr>
                                      <w:rFonts w:eastAsia="Calibri" w:cs="Arial"/>
                                      <w:iCs/>
                                      <w:sz w:val="22"/>
                                    </w:rPr>
                                    <w:t xml:space="preserve">) </w:t>
                                  </w:r>
                                  <m:oMath>
                                    <m:r>
                                      <w:rPr>
                                        <w:rFonts w:ascii="Cambria Math" w:eastAsia="Calibri" w:hAnsi="Cambria Math" w:cs="Arial"/>
                                        <w:sz w:val="22"/>
                                      </w:rPr>
                                      <m:t>&gt;r</m:t>
                                    </m:r>
                                  </m:oMath>
                                  <w:r>
                                    <w:rPr>
                                      <w:rFonts w:eastAsia="Calibri" w:cs="Arial"/>
                                      <w:iCs/>
                                      <w:sz w:val="22"/>
                                    </w:rPr>
                                    <w:t xml:space="preserve"> </w:t>
                                  </w:r>
                                  <w:r>
                                    <w:rPr>
                                      <w:rFonts w:eastAsia="Calibri" w:cs="Arial"/>
                                      <w:b/>
                                      <w:bCs/>
                                      <w:iCs/>
                                      <w:sz w:val="22"/>
                                    </w:rPr>
                                    <w:t>then</w:t>
                                  </w:r>
                                </w:p>
                              </w:tc>
                              <w:tc>
                                <w:tcPr>
                                  <w:tcW w:w="3643" w:type="dxa"/>
                                </w:tcPr>
                                <w:p w14:paraId="149E3B75" w14:textId="2960F7B7" w:rsidR="00E3032F" w:rsidRPr="00DE7D37" w:rsidRDefault="00E3032F" w:rsidP="00213EB1">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Slice the selection array at </w:t>
                                  </w:r>
                                  <w:r w:rsidRPr="002D72CF">
                                    <w:rPr>
                                      <w:rFonts w:cs="Times New Roman"/>
                                      <w:i/>
                                      <w:iCs/>
                                      <w:sz w:val="22"/>
                                    </w:rPr>
                                    <w:t>r</w:t>
                                  </w:r>
                                </w:p>
                              </w:tc>
                            </w:tr>
                            <w:tr w:rsidR="00570914" w:rsidRPr="00F96184" w14:paraId="13CBCD2F" w14:textId="77777777" w:rsidTr="00570914">
                              <w:trPr>
                                <w:trHeight w:val="350"/>
                              </w:trPr>
                              <w:tc>
                                <w:tcPr>
                                  <w:tcW w:w="445" w:type="dxa"/>
                                </w:tcPr>
                                <w:p w14:paraId="7A2E1077" w14:textId="2C6747C7" w:rsidR="00570914" w:rsidRDefault="00BD2C3F" w:rsidP="00213EB1">
                                  <w:pPr>
                                    <w:spacing w:before="0" w:after="0"/>
                                    <w:jc w:val="left"/>
                                    <w:rPr>
                                      <w:sz w:val="22"/>
                                    </w:rPr>
                                  </w:pPr>
                                  <w:r>
                                    <w:rPr>
                                      <w:sz w:val="22"/>
                                    </w:rPr>
                                    <w:t>1</w:t>
                                  </w:r>
                                  <w:r w:rsidR="00C2778D">
                                    <w:rPr>
                                      <w:sz w:val="22"/>
                                    </w:rPr>
                                    <w:t>1</w:t>
                                  </w:r>
                                </w:p>
                              </w:tc>
                              <w:tc>
                                <w:tcPr>
                                  <w:tcW w:w="455" w:type="dxa"/>
                                </w:tcPr>
                                <w:p w14:paraId="685A2B5E" w14:textId="77777777" w:rsidR="00570914" w:rsidRPr="00F96184" w:rsidRDefault="00570914" w:rsidP="00213EB1">
                                  <w:pPr>
                                    <w:spacing w:before="0" w:after="0"/>
                                    <w:jc w:val="left"/>
                                    <w:rPr>
                                      <w:rFonts w:eastAsia="Calibri" w:cs="Arial"/>
                                      <w:i/>
                                      <w:iCs/>
                                      <w:sz w:val="22"/>
                                    </w:rPr>
                                  </w:pPr>
                                </w:p>
                              </w:tc>
                              <w:tc>
                                <w:tcPr>
                                  <w:tcW w:w="7285" w:type="dxa"/>
                                  <w:gridSpan w:val="4"/>
                                </w:tcPr>
                                <w:p w14:paraId="6A031865" w14:textId="65528E82" w:rsidR="00570914" w:rsidRPr="00570914" w:rsidRDefault="00C04020" w:rsidP="00213EB1">
                                  <w:pPr>
                                    <w:spacing w:before="0" w:after="0"/>
                                    <w:jc w:val="left"/>
                                    <w:rPr>
                                      <w:rFonts w:eastAsia="Calibri" w:cs="Arial"/>
                                      <w:sz w:val="22"/>
                                    </w:rPr>
                                  </w:pPr>
                                  <m:oMath>
                                    <m:r>
                                      <w:rPr>
                                        <w:rFonts w:ascii="Cambria Math" w:hAnsi="Cambria Math"/>
                                        <w:sz w:val="22"/>
                                      </w:rPr>
                                      <m:t xml:space="preserve">selection </m:t>
                                    </m:r>
                                  </m:oMath>
                                  <w:r w:rsidR="00570914" w:rsidRPr="00F96184">
                                    <w:rPr>
                                      <w:sz w:val="22"/>
                                    </w:rPr>
                                    <w:t>←</w:t>
                                  </w:r>
                                  <w:r w:rsidR="00570914">
                                    <w:rPr>
                                      <w:sz w:val="22"/>
                                    </w:rPr>
                                    <w:t xml:space="preserve"> </w:t>
                                  </w:r>
                                  <w:proofErr w:type="gramStart"/>
                                  <w:r w:rsidR="00CF66C0">
                                    <w:rPr>
                                      <w:smallCaps/>
                                      <w:sz w:val="22"/>
                                    </w:rPr>
                                    <w:t>Slice(</w:t>
                                  </w:r>
                                  <w:proofErr w:type="gramEnd"/>
                                  <m:oMath>
                                    <m:r>
                                      <w:rPr>
                                        <w:rFonts w:ascii="Cambria Math" w:hAnsi="Cambria Math"/>
                                        <w:sz w:val="22"/>
                                      </w:rPr>
                                      <m:t xml:space="preserve">selection </m:t>
                                    </m:r>
                                  </m:oMath>
                                  <w:r w:rsidR="00CF66C0">
                                    <w:rPr>
                                      <w:rFonts w:eastAsiaTheme="minorEastAsia"/>
                                      <w:iCs/>
                                      <w:sz w:val="22"/>
                                    </w:rPr>
                                    <w:t xml:space="preserve">, </w:t>
                                  </w:r>
                                  <m:oMath>
                                    <m:r>
                                      <w:rPr>
                                        <w:rFonts w:ascii="Cambria Math" w:eastAsiaTheme="minorEastAsia" w:hAnsi="Cambria Math"/>
                                        <w:sz w:val="22"/>
                                      </w:rPr>
                                      <m:t>r</m:t>
                                    </m:r>
                                  </m:oMath>
                                  <w:r w:rsidR="0008667F">
                                    <w:rPr>
                                      <w:rFonts w:eastAsiaTheme="minorEastAsia"/>
                                      <w:iCs/>
                                      <w:sz w:val="22"/>
                                    </w:rPr>
                                    <w:t>)</w:t>
                                  </w:r>
                                </w:p>
                              </w:tc>
                            </w:tr>
                            <w:tr w:rsidR="00FF2F59" w:rsidRPr="00F96184" w14:paraId="794795A3" w14:textId="77777777" w:rsidTr="00A11860">
                              <w:trPr>
                                <w:trHeight w:val="350"/>
                              </w:trPr>
                              <w:tc>
                                <w:tcPr>
                                  <w:tcW w:w="445" w:type="dxa"/>
                                </w:tcPr>
                                <w:p w14:paraId="0EB0AA3C" w14:textId="5FAE3DCC" w:rsidR="00FF2F59" w:rsidRPr="00F96184" w:rsidRDefault="00C04020" w:rsidP="00FF2F59">
                                  <w:pPr>
                                    <w:spacing w:before="0" w:after="0"/>
                                    <w:jc w:val="left"/>
                                    <w:rPr>
                                      <w:sz w:val="22"/>
                                    </w:rPr>
                                  </w:pPr>
                                  <w:r>
                                    <w:rPr>
                                      <w:sz w:val="22"/>
                                    </w:rPr>
                                    <w:t>1</w:t>
                                  </w:r>
                                  <w:r w:rsidR="00C2778D">
                                    <w:rPr>
                                      <w:sz w:val="22"/>
                                    </w:rPr>
                                    <w:t>2</w:t>
                                  </w:r>
                                </w:p>
                              </w:tc>
                              <w:tc>
                                <w:tcPr>
                                  <w:tcW w:w="7740" w:type="dxa"/>
                                  <w:gridSpan w:val="5"/>
                                </w:tcPr>
                                <w:p w14:paraId="2A7F8615" w14:textId="4B5BC78E" w:rsidR="00FF2F59" w:rsidRPr="00F96184" w:rsidRDefault="00FF2F59" w:rsidP="00FF2F59">
                                  <w:pPr>
                                    <w:spacing w:before="0" w:after="0"/>
                                    <w:jc w:val="left"/>
                                    <w:rPr>
                                      <w:b/>
                                      <w:bCs/>
                                      <w:sz w:val="22"/>
                                    </w:rPr>
                                  </w:pPr>
                                  <w:r w:rsidRPr="00F96184">
                                    <w:rPr>
                                      <w:b/>
                                      <w:bCs/>
                                      <w:sz w:val="22"/>
                                    </w:rPr>
                                    <w:t xml:space="preserve">for </w:t>
                                  </w:r>
                                  <m:oMath>
                                    <m:r>
                                      <w:rPr>
                                        <w:rFonts w:ascii="Cambria Math" w:hAnsi="Cambria Math"/>
                                        <w:sz w:val="22"/>
                                      </w:rPr>
                                      <m:t>index∈</m:t>
                                    </m:r>
                                  </m:oMath>
                                  <w:r w:rsidRPr="00F96184">
                                    <w:rPr>
                                      <w:i/>
                                      <w:iCs/>
                                      <w:sz w:val="22"/>
                                    </w:rPr>
                                    <w:t xml:space="preserve"> </w:t>
                                  </w:r>
                                  <w:r w:rsidRPr="00F96184">
                                    <w:rPr>
                                      <w:sz w:val="22"/>
                                    </w:rPr>
                                    <w:t>{</w:t>
                                  </w:r>
                                  <w:proofErr w:type="gramStart"/>
                                  <w:r w:rsidRPr="00F96184">
                                    <w:rPr>
                                      <w:sz w:val="22"/>
                                    </w:rPr>
                                    <w:t>0,…</w:t>
                                  </w:r>
                                  <w:proofErr w:type="gramEnd"/>
                                  <w:r w:rsidRPr="00F96184">
                                    <w:rPr>
                                      <w:sz w:val="22"/>
                                    </w:rPr>
                                    <w:t xml:space="preserve">, </w:t>
                                  </w:r>
                                  <w:r w:rsidR="00FF2D9E">
                                    <w:rPr>
                                      <w:smallCaps/>
                                      <w:sz w:val="22"/>
                                    </w:rPr>
                                    <w:t>Length</w:t>
                                  </w:r>
                                  <w:r w:rsidR="00FF2D9E">
                                    <w:rPr>
                                      <w:rFonts w:eastAsia="Calibri" w:cs="Arial"/>
                                      <w:sz w:val="22"/>
                                    </w:rPr>
                                    <w:t>(</w:t>
                                  </w:r>
                                  <m:oMath>
                                    <m:r>
                                      <w:rPr>
                                        <w:rFonts w:ascii="Cambria Math" w:hAnsi="Cambria Math"/>
                                        <w:sz w:val="22"/>
                                      </w:rPr>
                                      <m:t>selection</m:t>
                                    </m:r>
                                  </m:oMath>
                                  <w:r w:rsidR="00FF2D9E">
                                    <w:rPr>
                                      <w:rFonts w:eastAsia="Calibri" w:cs="Arial"/>
                                      <w:iCs/>
                                      <w:sz w:val="22"/>
                                    </w:rPr>
                                    <w:t>)</w:t>
                                  </w:r>
                                  <w:r w:rsidRPr="00F96184">
                                    <w:rPr>
                                      <w:sz w:val="22"/>
                                    </w:rPr>
                                    <w:t>}</w:t>
                                  </w:r>
                                  <w:r w:rsidRPr="00F96184">
                                    <w:rPr>
                                      <w:i/>
                                      <w:iCs/>
                                      <w:sz w:val="22"/>
                                    </w:rPr>
                                    <w:t xml:space="preserve"> </w:t>
                                  </w:r>
                                  <w:r w:rsidRPr="00F96184">
                                    <w:rPr>
                                      <w:b/>
                                      <w:bCs/>
                                      <w:sz w:val="22"/>
                                    </w:rPr>
                                    <w:t>do</w:t>
                                  </w:r>
                                </w:p>
                              </w:tc>
                            </w:tr>
                            <w:tr w:rsidR="002D72CF" w:rsidRPr="00F96184" w14:paraId="69D8AE53" w14:textId="77777777" w:rsidTr="00AD22CA">
                              <w:trPr>
                                <w:trHeight w:val="350"/>
                              </w:trPr>
                              <w:tc>
                                <w:tcPr>
                                  <w:tcW w:w="445" w:type="dxa"/>
                                </w:tcPr>
                                <w:p w14:paraId="4A448F64" w14:textId="32879640" w:rsidR="002D72CF" w:rsidRPr="00F96184" w:rsidRDefault="002D72CF" w:rsidP="00C2778D">
                                  <w:pPr>
                                    <w:spacing w:before="0" w:after="0"/>
                                    <w:jc w:val="left"/>
                                    <w:rPr>
                                      <w:sz w:val="22"/>
                                    </w:rPr>
                                  </w:pPr>
                                  <w:r>
                                    <w:rPr>
                                      <w:sz w:val="22"/>
                                    </w:rPr>
                                    <w:t>13</w:t>
                                  </w:r>
                                </w:p>
                              </w:tc>
                              <w:tc>
                                <w:tcPr>
                                  <w:tcW w:w="455" w:type="dxa"/>
                                </w:tcPr>
                                <w:p w14:paraId="433DCEDD" w14:textId="77777777" w:rsidR="002D72CF" w:rsidRPr="00F96184" w:rsidRDefault="002D72CF" w:rsidP="00C2778D">
                                  <w:pPr>
                                    <w:spacing w:before="0" w:after="0"/>
                                    <w:jc w:val="left"/>
                                    <w:rPr>
                                      <w:sz w:val="22"/>
                                    </w:rPr>
                                  </w:pPr>
                                </w:p>
                              </w:tc>
                              <w:tc>
                                <w:tcPr>
                                  <w:tcW w:w="3642" w:type="dxa"/>
                                  <w:gridSpan w:val="3"/>
                                </w:tcPr>
                                <w:p w14:paraId="33153455" w14:textId="77777777" w:rsidR="002D72CF" w:rsidRPr="00F96184" w:rsidRDefault="002D72CF" w:rsidP="00C2778D">
                                  <w:pPr>
                                    <w:spacing w:before="0" w:after="0"/>
                                    <w:jc w:val="left"/>
                                    <w:rPr>
                                      <w:sz w:val="22"/>
                                    </w:rPr>
                                  </w:pPr>
                                  <w:r>
                                    <w:rPr>
                                      <w:rFonts w:eastAsia="Calibri" w:cs="Arial"/>
                                      <w:b/>
                                      <w:bCs/>
                                      <w:sz w:val="22"/>
                                    </w:rPr>
                                    <w:t xml:space="preserve">if </w:t>
                                  </w:r>
                                  <m:oMath>
                                    <m:r>
                                      <w:rPr>
                                        <w:rFonts w:ascii="Cambria Math" w:hAnsi="Cambria Math"/>
                                        <w:sz w:val="22"/>
                                      </w:rPr>
                                      <m:t>selection</m:t>
                                    </m:r>
                                    <m:d>
                                      <m:dPr>
                                        <m:begChr m:val="["/>
                                        <m:endChr m:val="]"/>
                                        <m:ctrlPr>
                                          <w:rPr>
                                            <w:rFonts w:ascii="Cambria Math" w:hAnsi="Cambria Math"/>
                                            <w:i/>
                                            <w:iCs/>
                                            <w:sz w:val="22"/>
                                          </w:rPr>
                                        </m:ctrlPr>
                                      </m:dPr>
                                      <m:e>
                                        <m:r>
                                          <w:rPr>
                                            <w:rFonts w:ascii="Cambria Math" w:hAnsi="Cambria Math"/>
                                            <w:sz w:val="22"/>
                                          </w:rPr>
                                          <m:t>index</m:t>
                                        </m:r>
                                      </m:e>
                                    </m:d>
                                    <m:r>
                                      <w:rPr>
                                        <w:rFonts w:ascii="Cambria Math" w:hAnsi="Cambria Math"/>
                                        <w:sz w:val="22"/>
                                      </w:rPr>
                                      <m:t>[1] &gt; 0</m:t>
                                    </m:r>
                                  </m:oMath>
                                  <w:r>
                                    <w:rPr>
                                      <w:rFonts w:eastAsia="Calibri" w:cs="Arial"/>
                                      <w:iCs/>
                                      <w:sz w:val="22"/>
                                    </w:rPr>
                                    <w:t xml:space="preserve"> </w:t>
                                  </w:r>
                                  <w:r>
                                    <w:rPr>
                                      <w:rFonts w:eastAsia="Calibri" w:cs="Arial"/>
                                      <w:b/>
                                      <w:bCs/>
                                      <w:iCs/>
                                      <w:sz w:val="22"/>
                                    </w:rPr>
                                    <w:t>then</w:t>
                                  </w:r>
                                </w:p>
                              </w:tc>
                              <w:tc>
                                <w:tcPr>
                                  <w:tcW w:w="3643" w:type="dxa"/>
                                </w:tcPr>
                                <w:p w14:paraId="3535BE77" w14:textId="58555948" w:rsidR="002D72CF" w:rsidRPr="00F96184" w:rsidRDefault="002D72CF" w:rsidP="00C2778D">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Select features for LFI calculation only if GFI is a non-zero value</w:t>
                                  </w:r>
                                </w:p>
                              </w:tc>
                            </w:tr>
                            <w:tr w:rsidR="00FF2F59" w:rsidRPr="00F96184" w14:paraId="41CEA92F" w14:textId="77777777" w:rsidTr="00C2778D">
                              <w:trPr>
                                <w:trHeight w:val="350"/>
                              </w:trPr>
                              <w:tc>
                                <w:tcPr>
                                  <w:tcW w:w="445" w:type="dxa"/>
                                </w:tcPr>
                                <w:p w14:paraId="38A490DA" w14:textId="76CB7B8D" w:rsidR="00FF2F59" w:rsidRPr="00F96184" w:rsidRDefault="002606EC" w:rsidP="00FF2F59">
                                  <w:pPr>
                                    <w:spacing w:before="0" w:after="0"/>
                                    <w:jc w:val="left"/>
                                    <w:rPr>
                                      <w:sz w:val="22"/>
                                    </w:rPr>
                                  </w:pPr>
                                  <w:r>
                                    <w:rPr>
                                      <w:sz w:val="22"/>
                                    </w:rPr>
                                    <w:t>1</w:t>
                                  </w:r>
                                  <w:r w:rsidR="00C2778D">
                                    <w:rPr>
                                      <w:sz w:val="22"/>
                                    </w:rPr>
                                    <w:t>4</w:t>
                                  </w:r>
                                </w:p>
                              </w:tc>
                              <w:tc>
                                <w:tcPr>
                                  <w:tcW w:w="995" w:type="dxa"/>
                                  <w:gridSpan w:val="2"/>
                                </w:tcPr>
                                <w:p w14:paraId="1C55C7D9" w14:textId="77777777" w:rsidR="00FF2F59" w:rsidRPr="00F96184" w:rsidRDefault="00FF2F59" w:rsidP="00FF2F59">
                                  <w:pPr>
                                    <w:spacing w:before="0" w:after="0"/>
                                    <w:jc w:val="left"/>
                                    <w:rPr>
                                      <w:sz w:val="22"/>
                                    </w:rPr>
                                  </w:pPr>
                                </w:p>
                              </w:tc>
                              <w:tc>
                                <w:tcPr>
                                  <w:tcW w:w="6745" w:type="dxa"/>
                                  <w:gridSpan w:val="3"/>
                                </w:tcPr>
                                <w:p w14:paraId="21E0A2B4" w14:textId="699D8F87" w:rsidR="00FF2F59" w:rsidRPr="00F96184" w:rsidRDefault="00203CB2" w:rsidP="00FF2F59">
                                  <w:pPr>
                                    <w:spacing w:before="0" w:after="0"/>
                                    <w:jc w:val="left"/>
                                    <w:rPr>
                                      <w:i/>
                                      <w:iCs/>
                                      <w:sz w:val="22"/>
                                    </w:rPr>
                                  </w:pPr>
                                  <m:oMath>
                                    <m:r>
                                      <w:rPr>
                                        <w:rFonts w:ascii="Cambria Math" w:hAnsi="Cambria Math"/>
                                        <w:sz w:val="22"/>
                                      </w:rPr>
                                      <m:t>score</m:t>
                                    </m:r>
                                  </m:oMath>
                                  <w:r>
                                    <w:rPr>
                                      <w:rFonts w:eastAsiaTheme="minorEastAsia"/>
                                      <w:iCs/>
                                      <w:sz w:val="22"/>
                                    </w:rPr>
                                    <w:t xml:space="preserve"> </w:t>
                                  </w:r>
                                  <w:r w:rsidRPr="00F96184">
                                    <w:rPr>
                                      <w:sz w:val="22"/>
                                    </w:rPr>
                                    <w:t xml:space="preserve">← </w:t>
                                  </w:r>
                                  <w:r w:rsidRPr="00F96184">
                                    <w:rPr>
                                      <w:rFonts w:ascii="Cambria Math" w:hAnsi="Cambria Math" w:cs="Cambria Math"/>
                                      <w:sz w:val="22"/>
                                    </w:rPr>
                                    <w:t xml:space="preserve">〈 </w:t>
                                  </w:r>
                                  <w:r w:rsidRPr="00F96184">
                                    <w:rPr>
                                      <w:rFonts w:ascii="Cambria Math" w:eastAsia="MS Gothic" w:hAnsi="Cambria Math" w:cs="Cambria Math"/>
                                      <w:sz w:val="22"/>
                                    </w:rPr>
                                    <w:t>〉</w:t>
                                  </w:r>
                                </w:p>
                              </w:tc>
                            </w:tr>
                            <w:tr w:rsidR="00C17752" w:rsidRPr="00F96184" w14:paraId="4BB3C67E" w14:textId="77777777" w:rsidTr="00C2778D">
                              <w:trPr>
                                <w:trHeight w:val="350"/>
                              </w:trPr>
                              <w:tc>
                                <w:tcPr>
                                  <w:tcW w:w="445" w:type="dxa"/>
                                </w:tcPr>
                                <w:p w14:paraId="1C2B0411" w14:textId="0081D283" w:rsidR="00C17752" w:rsidRDefault="003C3F11" w:rsidP="00C17752">
                                  <w:pPr>
                                    <w:spacing w:before="0" w:after="0"/>
                                    <w:jc w:val="left"/>
                                    <w:rPr>
                                      <w:sz w:val="22"/>
                                    </w:rPr>
                                  </w:pPr>
                                  <w:r>
                                    <w:rPr>
                                      <w:sz w:val="22"/>
                                    </w:rPr>
                                    <w:t>15</w:t>
                                  </w:r>
                                </w:p>
                              </w:tc>
                              <w:tc>
                                <w:tcPr>
                                  <w:tcW w:w="995" w:type="dxa"/>
                                  <w:gridSpan w:val="2"/>
                                </w:tcPr>
                                <w:p w14:paraId="3947CD5A" w14:textId="77777777" w:rsidR="00C17752" w:rsidRPr="00F96184" w:rsidRDefault="00C17752" w:rsidP="00C17752">
                                  <w:pPr>
                                    <w:spacing w:before="0" w:after="0"/>
                                    <w:jc w:val="left"/>
                                    <w:rPr>
                                      <w:sz w:val="22"/>
                                    </w:rPr>
                                  </w:pPr>
                                </w:p>
                              </w:tc>
                              <w:tc>
                                <w:tcPr>
                                  <w:tcW w:w="6745" w:type="dxa"/>
                                  <w:gridSpan w:val="3"/>
                                </w:tcPr>
                                <w:p w14:paraId="129DD2FC" w14:textId="1F7F7445" w:rsidR="00C17752" w:rsidRDefault="00C17752" w:rsidP="00C17752">
                                  <w:pPr>
                                    <w:spacing w:before="0" w:after="0"/>
                                    <w:jc w:val="left"/>
                                    <w:rPr>
                                      <w:rFonts w:eastAsia="Calibri" w:cs="Arial"/>
                                      <w:iCs/>
                                      <w:sz w:val="22"/>
                                    </w:rPr>
                                  </w:pPr>
                                  <m:oMath>
                                    <m:r>
                                      <w:rPr>
                                        <w:rFonts w:ascii="Cambria Math" w:eastAsiaTheme="minorEastAsia" w:hAnsi="Cambria Math"/>
                                        <w:sz w:val="22"/>
                                      </w:rPr>
                                      <m:t>lfi</m:t>
                                    </m:r>
                                  </m:oMath>
                                  <w:r>
                                    <w:rPr>
                                      <w:rFonts w:eastAsiaTheme="minorEastAsia"/>
                                      <w:iCs/>
                                      <w:sz w:val="22"/>
                                    </w:rPr>
                                    <w:t xml:space="preserve"> </w:t>
                                  </w:r>
                                  <w:r w:rsidRPr="00F96184">
                                    <w:rPr>
                                      <w:sz w:val="22"/>
                                    </w:rPr>
                                    <w:t xml:space="preserve">← </w:t>
                                  </w:r>
                                  <w:proofErr w:type="gramStart"/>
                                  <w:r>
                                    <w:rPr>
                                      <w:smallCaps/>
                                      <w:sz w:val="22"/>
                                    </w:rPr>
                                    <w:t>LocalFeatureImportance(</w:t>
                                  </w:r>
                                  <w:proofErr w:type="gramEnd"/>
                                  <m:oMath>
                                    <m:r>
                                      <w:rPr>
                                        <w:rFonts w:ascii="Cambria Math" w:hAnsi="Cambria Math"/>
                                        <w:smallCaps/>
                                        <w:sz w:val="22"/>
                                      </w:rPr>
                                      <m:t>selection</m:t>
                                    </m:r>
                                    <m:d>
                                      <m:dPr>
                                        <m:begChr m:val="["/>
                                        <m:endChr m:val="]"/>
                                        <m:ctrlPr>
                                          <w:rPr>
                                            <w:rFonts w:ascii="Cambria Math" w:hAnsi="Cambria Math"/>
                                            <w:i/>
                                            <w:smallCaps/>
                                            <w:sz w:val="22"/>
                                          </w:rPr>
                                        </m:ctrlPr>
                                      </m:dPr>
                                      <m:e>
                                        <m:r>
                                          <w:rPr>
                                            <w:rFonts w:ascii="Cambria Math" w:hAnsi="Cambria Math"/>
                                            <w:smallCaps/>
                                            <w:sz w:val="22"/>
                                          </w:rPr>
                                          <m:t>index</m:t>
                                        </m:r>
                                      </m:e>
                                    </m:d>
                                    <m:r>
                                      <w:rPr>
                                        <w:rFonts w:ascii="Cambria Math" w:hAnsi="Cambria Math"/>
                                        <w:smallCaps/>
                                        <w:sz w:val="22"/>
                                      </w:rPr>
                                      <m:t>[0]</m:t>
                                    </m:r>
                                  </m:oMath>
                                  <w:r>
                                    <w:rPr>
                                      <w:rFonts w:eastAsiaTheme="minorEastAsia"/>
                                      <w:sz w:val="22"/>
                                    </w:rPr>
                                    <w:t xml:space="preserve">, </w:t>
                                  </w:r>
                                  <m:oMath>
                                    <m:r>
                                      <w:rPr>
                                        <w:rFonts w:ascii="Cambria Math" w:hAnsi="Cambria Math"/>
                                        <w:sz w:val="22"/>
                                      </w:rPr>
                                      <m:t>d</m:t>
                                    </m:r>
                                  </m:oMath>
                                  <w:r>
                                    <w:rPr>
                                      <w:smallCaps/>
                                      <w:sz w:val="22"/>
                                    </w:rPr>
                                    <w:t>)</w:t>
                                  </w:r>
                                </w:p>
                              </w:tc>
                            </w:tr>
                            <w:tr w:rsidR="003C3F11" w:rsidRPr="00F96184" w14:paraId="1EBD27A2" w14:textId="77777777" w:rsidTr="00C2778D">
                              <w:trPr>
                                <w:trHeight w:val="350"/>
                              </w:trPr>
                              <w:tc>
                                <w:tcPr>
                                  <w:tcW w:w="445" w:type="dxa"/>
                                </w:tcPr>
                                <w:p w14:paraId="2AD45073" w14:textId="5EA47F4B" w:rsidR="003C3F11" w:rsidRDefault="003C3F11" w:rsidP="00C17752">
                                  <w:pPr>
                                    <w:spacing w:before="0" w:after="0"/>
                                    <w:jc w:val="left"/>
                                    <w:rPr>
                                      <w:sz w:val="22"/>
                                    </w:rPr>
                                  </w:pPr>
                                  <w:r>
                                    <w:rPr>
                                      <w:sz w:val="22"/>
                                    </w:rPr>
                                    <w:t>16</w:t>
                                  </w:r>
                                </w:p>
                              </w:tc>
                              <w:tc>
                                <w:tcPr>
                                  <w:tcW w:w="995" w:type="dxa"/>
                                  <w:gridSpan w:val="2"/>
                                </w:tcPr>
                                <w:p w14:paraId="2E1F11F3" w14:textId="77777777" w:rsidR="003C3F11" w:rsidRPr="00F96184" w:rsidRDefault="003C3F11" w:rsidP="00C17752">
                                  <w:pPr>
                                    <w:spacing w:before="0" w:after="0"/>
                                    <w:jc w:val="left"/>
                                    <w:rPr>
                                      <w:sz w:val="22"/>
                                    </w:rPr>
                                  </w:pPr>
                                </w:p>
                              </w:tc>
                              <w:tc>
                                <w:tcPr>
                                  <w:tcW w:w="6745" w:type="dxa"/>
                                  <w:gridSpan w:val="3"/>
                                </w:tcPr>
                                <w:p w14:paraId="79006204" w14:textId="2170EDA2" w:rsidR="003C3F11" w:rsidRDefault="003C3F11" w:rsidP="00C17752">
                                  <w:pPr>
                                    <w:spacing w:before="0" w:after="0"/>
                                    <w:jc w:val="left"/>
                                    <w:rPr>
                                      <w:rFonts w:eastAsia="Calibri" w:cs="Arial"/>
                                      <w:iCs/>
                                      <w:sz w:val="22"/>
                                    </w:rPr>
                                  </w:pPr>
                                  <m:oMath>
                                    <m:r>
                                      <w:rPr>
                                        <w:rFonts w:ascii="Cambria Math" w:hAnsi="Cambria Math"/>
                                        <w:sz w:val="22"/>
                                      </w:rPr>
                                      <m:t xml:space="preserve">score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mallCaps/>
                                        <w:sz w:val="22"/>
                                      </w:rPr>
                                      <m:t>selection[index][0]</m:t>
                                    </m:r>
                                  </m:oMath>
                                  <w:r w:rsidRPr="00F96184">
                                    <w:rPr>
                                      <w:i/>
                                      <w:iCs/>
                                      <w:sz w:val="22"/>
                                    </w:rPr>
                                    <w:t>,</w:t>
                                  </w:r>
                                  <w:r w:rsidR="003E5CCD">
                                    <w:rPr>
                                      <w:i/>
                                      <w:iCs/>
                                      <w:sz w:val="22"/>
                                    </w:rPr>
                                    <w:t xml:space="preserve"> </w:t>
                                  </w:r>
                                  <m:oMath>
                                    <m:r>
                                      <w:rPr>
                                        <w:rFonts w:ascii="Cambria Math" w:hAnsi="Cambria Math"/>
                                        <w:sz w:val="22"/>
                                      </w:rPr>
                                      <m:t>lfi</m:t>
                                    </m:r>
                                  </m:oMath>
                                  <w:r w:rsidRPr="00F96184">
                                    <w:rPr>
                                      <w:smallCaps/>
                                      <w:sz w:val="22"/>
                                    </w:rPr>
                                    <w:t>)</w:t>
                                  </w:r>
                                </w:p>
                              </w:tc>
                            </w:tr>
                            <w:tr w:rsidR="003C3F11" w:rsidRPr="00F96184" w14:paraId="7EAF846E" w14:textId="77777777" w:rsidTr="00C2778D">
                              <w:trPr>
                                <w:trHeight w:val="350"/>
                              </w:trPr>
                              <w:tc>
                                <w:tcPr>
                                  <w:tcW w:w="445" w:type="dxa"/>
                                </w:tcPr>
                                <w:p w14:paraId="59A62A92" w14:textId="0CA5DBCF" w:rsidR="003C3F11" w:rsidRDefault="003C3F11" w:rsidP="00C17752">
                                  <w:pPr>
                                    <w:spacing w:before="0" w:after="0"/>
                                    <w:jc w:val="left"/>
                                    <w:rPr>
                                      <w:sz w:val="22"/>
                                    </w:rPr>
                                  </w:pPr>
                                  <w:r>
                                    <w:rPr>
                                      <w:sz w:val="22"/>
                                    </w:rPr>
                                    <w:t>17</w:t>
                                  </w:r>
                                </w:p>
                              </w:tc>
                              <w:tc>
                                <w:tcPr>
                                  <w:tcW w:w="995" w:type="dxa"/>
                                  <w:gridSpan w:val="2"/>
                                </w:tcPr>
                                <w:p w14:paraId="56BC1022" w14:textId="77777777" w:rsidR="003C3F11" w:rsidRPr="00F96184" w:rsidRDefault="003C3F11" w:rsidP="00C17752">
                                  <w:pPr>
                                    <w:spacing w:before="0" w:after="0"/>
                                    <w:jc w:val="left"/>
                                    <w:rPr>
                                      <w:sz w:val="22"/>
                                    </w:rPr>
                                  </w:pPr>
                                </w:p>
                              </w:tc>
                              <w:tc>
                                <w:tcPr>
                                  <w:tcW w:w="6745" w:type="dxa"/>
                                  <w:gridSpan w:val="3"/>
                                </w:tcPr>
                                <w:p w14:paraId="07C3D42D" w14:textId="5113D8A2" w:rsidR="003C3F11" w:rsidRDefault="003E5CCD" w:rsidP="00C17752">
                                  <w:pPr>
                                    <w:spacing w:before="0" w:after="0"/>
                                    <w:jc w:val="left"/>
                                    <w:rPr>
                                      <w:rFonts w:eastAsia="Calibri" w:cs="Arial"/>
                                      <w:iCs/>
                                      <w:sz w:val="22"/>
                                    </w:rPr>
                                  </w:pPr>
                                  <m:oMath>
                                    <m:r>
                                      <w:rPr>
                                        <w:rFonts w:ascii="Cambria Math" w:hAnsi="Cambria Math"/>
                                        <w:sz w:val="22"/>
                                      </w:rPr>
                                      <m:t xml:space="preserve">answer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z w:val="22"/>
                                      </w:rPr>
                                      <m:t>answer</m:t>
                                    </m:r>
                                  </m:oMath>
                                  <w:r w:rsidRPr="00F96184">
                                    <w:rPr>
                                      <w:i/>
                                      <w:iCs/>
                                      <w:sz w:val="22"/>
                                    </w:rPr>
                                    <w:t>,</w:t>
                                  </w:r>
                                  <w:r>
                                    <w:rPr>
                                      <w:sz w:val="22"/>
                                    </w:rPr>
                                    <w:t xml:space="preserve"> </w:t>
                                  </w:r>
                                  <m:oMath>
                                    <m:r>
                                      <w:rPr>
                                        <w:rFonts w:ascii="Cambria Math" w:hAnsi="Cambria Math"/>
                                        <w:sz w:val="22"/>
                                      </w:rPr>
                                      <m:t>score</m:t>
                                    </m:r>
                                  </m:oMath>
                                  <w:r w:rsidR="002D72CF">
                                    <w:rPr>
                                      <w:rFonts w:eastAsiaTheme="minorEastAsia"/>
                                      <w:iCs/>
                                      <w:sz w:val="22"/>
                                    </w:rPr>
                                    <w:t>)</w:t>
                                  </w:r>
                                </w:p>
                              </w:tc>
                            </w:tr>
                            <w:tr w:rsidR="00FF2F59" w:rsidRPr="00F96184" w14:paraId="7014CACD" w14:textId="77777777" w:rsidTr="00A11860">
                              <w:trPr>
                                <w:trHeight w:val="350"/>
                              </w:trPr>
                              <w:tc>
                                <w:tcPr>
                                  <w:tcW w:w="445" w:type="dxa"/>
                                  <w:tcBorders>
                                    <w:bottom w:val="single" w:sz="4" w:space="0" w:color="auto"/>
                                  </w:tcBorders>
                                </w:tcPr>
                                <w:p w14:paraId="303D4917" w14:textId="3CBF2F57" w:rsidR="00FF2F59" w:rsidRPr="00F96184" w:rsidRDefault="002606EC" w:rsidP="00FF2F59">
                                  <w:pPr>
                                    <w:spacing w:before="0" w:after="0"/>
                                    <w:jc w:val="left"/>
                                    <w:rPr>
                                      <w:sz w:val="22"/>
                                    </w:rPr>
                                  </w:pPr>
                                  <w:r>
                                    <w:rPr>
                                      <w:sz w:val="22"/>
                                    </w:rPr>
                                    <w:t>1</w:t>
                                  </w:r>
                                  <w:r w:rsidR="003C3F11">
                                    <w:rPr>
                                      <w:sz w:val="22"/>
                                    </w:rPr>
                                    <w:t>8</w:t>
                                  </w:r>
                                </w:p>
                              </w:tc>
                              <w:tc>
                                <w:tcPr>
                                  <w:tcW w:w="7740" w:type="dxa"/>
                                  <w:gridSpan w:val="5"/>
                                  <w:tcBorders>
                                    <w:bottom w:val="single" w:sz="4" w:space="0" w:color="auto"/>
                                  </w:tcBorders>
                                </w:tcPr>
                                <w:p w14:paraId="3A29C91A" w14:textId="77777777" w:rsidR="00FF2F59" w:rsidRPr="00F96184" w:rsidRDefault="00FF2F59" w:rsidP="00FF2F59">
                                  <w:pPr>
                                    <w:spacing w:before="0" w:after="0"/>
                                    <w:jc w:val="left"/>
                                    <w:rPr>
                                      <w:i/>
                                      <w:iCs/>
                                      <w:sz w:val="22"/>
                                    </w:rPr>
                                  </w:pPr>
                                  <w:r w:rsidRPr="00F96184">
                                    <w:rPr>
                                      <w:b/>
                                      <w:bCs/>
                                      <w:sz w:val="22"/>
                                    </w:rPr>
                                    <w:t xml:space="preserve">return </w:t>
                                  </w:r>
                                  <w:r w:rsidRPr="00F96184">
                                    <w:rPr>
                                      <w:i/>
                                      <w:iCs/>
                                      <w:sz w:val="22"/>
                                    </w:rPr>
                                    <w:t>answer</w:t>
                                  </w:r>
                                </w:p>
                              </w:tc>
                            </w:tr>
                          </w:tbl>
                          <w:p w14:paraId="405CF018" w14:textId="013D0F61" w:rsidR="004B3208" w:rsidRPr="00F96184" w:rsidRDefault="004B3208" w:rsidP="00A20FF0">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09C27" id="Text Box 29" o:spid="_x0000_s1049" type="#_x0000_t202" style="position:absolute;left:0;text-align:left;margin-left:359.5pt;margin-top:293.6pt;width:410.7pt;height:363.65pt;z-index:-25165819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" stroked="f">
                <v:textbox inset="1.44pt,1.44pt,1.44pt,1.44pt">
                  <w:txbxContent>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455"/>
                        <w:gridCol w:w="540"/>
                        <w:gridCol w:w="1800"/>
                        <w:gridCol w:w="1302"/>
                        <w:gridCol w:w="3643"/>
                      </w:tblGrid>
                      <w:tr w:rsidR="00DF71DD" w:rsidRPr="00F96184" w14:paraId="2D2BBF1F" w14:textId="77777777" w:rsidTr="00A11860">
                        <w:trPr>
                          <w:trHeight w:val="350"/>
                        </w:trPr>
                        <w:tc>
                          <w:tcPr>
                            <w:tcW w:w="8185" w:type="dxa"/>
                            <w:gridSpan w:val="6"/>
                            <w:tcBorders>
                              <w:top w:val="single" w:sz="4" w:space="0" w:color="auto"/>
                              <w:bottom w:val="single" w:sz="4" w:space="0" w:color="auto"/>
                            </w:tcBorders>
                            <w:vAlign w:val="center"/>
                          </w:tcPr>
                          <w:p w14:paraId="734EB2BC" w14:textId="7B63047A" w:rsidR="00DF71DD" w:rsidRPr="00F96184" w:rsidRDefault="00DF71DD" w:rsidP="00DF71DD">
                            <w:pPr>
                              <w:spacing w:before="0" w:after="0"/>
                              <w:jc w:val="left"/>
                              <w:rPr>
                                <w:smallCaps/>
                                <w:sz w:val="22"/>
                              </w:rPr>
                            </w:pPr>
                            <w:r w:rsidRPr="00F96184">
                              <w:rPr>
                                <w:b/>
                                <w:bCs/>
                                <w:sz w:val="22"/>
                              </w:rPr>
                              <w:t xml:space="preserve">Algorithm </w:t>
                            </w:r>
                            <w:r w:rsidR="00F92F02" w:rsidRPr="00F96184">
                              <w:rPr>
                                <w:b/>
                                <w:bCs/>
                                <w:sz w:val="22"/>
                              </w:rPr>
                              <w:t>4</w:t>
                            </w:r>
                            <w:r w:rsidRPr="00F96184">
                              <w:rPr>
                                <w:smallCaps/>
                                <w:sz w:val="22"/>
                              </w:rPr>
                              <w:t xml:space="preserve"> </w:t>
                            </w:r>
                            <w:proofErr w:type="spellStart"/>
                            <w:proofErr w:type="gramStart"/>
                            <w:r w:rsidR="00F92F02" w:rsidRPr="00F96184">
                              <w:rPr>
                                <w:smallCaps/>
                                <w:sz w:val="22"/>
                              </w:rPr>
                              <w:t>Dua</w:t>
                            </w:r>
                            <w:r w:rsidRPr="00F96184">
                              <w:rPr>
                                <w:smallCaps/>
                                <w:sz w:val="22"/>
                              </w:rPr>
                              <w:t>lFeatureImportance</w:t>
                            </w:r>
                            <w:proofErr w:type="spellEnd"/>
                            <w:r w:rsidRPr="00F96184">
                              <w:rPr>
                                <w:sz w:val="22"/>
                              </w:rPr>
                              <w:t>(</w:t>
                            </w:r>
                            <w:proofErr w:type="gramEnd"/>
                            <m:oMath>
                              <m:r>
                                <w:rPr>
                                  <w:rFonts w:ascii="Cambria Math" w:hAnsi="Cambria Math"/>
                                  <w:sz w:val="22"/>
                                </w:rPr>
                                <m:t>d</m:t>
                              </m:r>
                            </m:oMath>
                            <w:r w:rsidRPr="00F96184">
                              <w:rPr>
                                <w:i/>
                                <w:iCs/>
                                <w:sz w:val="22"/>
                              </w:rPr>
                              <w:t xml:space="preserve">, </w:t>
                            </w:r>
                            <m:oMath>
                              <m:r>
                                <w:rPr>
                                  <w:rFonts w:ascii="Cambria Math" w:hAnsi="Cambria Math"/>
                                  <w:sz w:val="22"/>
                                </w:rPr>
                                <m:t>r</m:t>
                              </m:r>
                            </m:oMath>
                            <w:r w:rsidRPr="00F96184">
                              <w:rPr>
                                <w:sz w:val="22"/>
                              </w:rPr>
                              <w:t>)</w:t>
                            </w:r>
                          </w:p>
                        </w:tc>
                      </w:tr>
                      <w:tr w:rsidR="00DF71DD" w:rsidRPr="00F96184" w14:paraId="23B1D947" w14:textId="77777777" w:rsidTr="00592477">
                        <w:trPr>
                          <w:trHeight w:val="350"/>
                        </w:trPr>
                        <w:tc>
                          <w:tcPr>
                            <w:tcW w:w="445" w:type="dxa"/>
                          </w:tcPr>
                          <w:p w14:paraId="024FE69A" w14:textId="77777777" w:rsidR="00DF71DD" w:rsidRPr="00F96184" w:rsidRDefault="00DF71DD" w:rsidP="00DF71DD">
                            <w:pPr>
                              <w:spacing w:before="0" w:after="0"/>
                              <w:jc w:val="left"/>
                              <w:rPr>
                                <w:sz w:val="22"/>
                              </w:rPr>
                            </w:pPr>
                            <w:r w:rsidRPr="00F96184">
                              <w:rPr>
                                <w:sz w:val="22"/>
                              </w:rPr>
                              <w:t>1</w:t>
                            </w:r>
                          </w:p>
                        </w:tc>
                        <w:tc>
                          <w:tcPr>
                            <w:tcW w:w="2795" w:type="dxa"/>
                            <w:gridSpan w:val="3"/>
                          </w:tcPr>
                          <w:p w14:paraId="4E4E495B" w14:textId="1888C233" w:rsidR="00DF71DD" w:rsidRPr="00F96184" w:rsidRDefault="00A34FF0" w:rsidP="00DF71DD">
                            <w:pPr>
                              <w:spacing w:before="0" w:after="0"/>
                              <w:jc w:val="left"/>
                              <w:rPr>
                                <w:i/>
                                <w:iCs/>
                                <w:sz w:val="22"/>
                              </w:rPr>
                            </w:pPr>
                            <m:oMath>
                              <m:r>
                                <w:rPr>
                                  <w:rFonts w:ascii="Cambria Math" w:hAnsi="Cambria Math"/>
                                  <w:sz w:val="22"/>
                                </w:rPr>
                                <m:t>answer</m:t>
                              </m:r>
                            </m:oMath>
                            <w:r w:rsidRPr="00F96184">
                              <w:rPr>
                                <w:sz w:val="22"/>
                              </w:rPr>
                              <w:t xml:space="preserve"> </w:t>
                            </w:r>
                            <w:r w:rsidR="00DF71DD" w:rsidRPr="00F96184">
                              <w:rPr>
                                <w:sz w:val="22"/>
                              </w:rPr>
                              <w:t>←</w:t>
                            </w:r>
                            <w:r w:rsidR="009E1EA4" w:rsidRPr="00F96184">
                              <w:rPr>
                                <w:sz w:val="22"/>
                              </w:rPr>
                              <w:t xml:space="preserve"> </w:t>
                            </w:r>
                            <w:r w:rsidR="009E1EA4" w:rsidRPr="00F96184">
                              <w:rPr>
                                <w:rFonts w:ascii="Cambria Math" w:hAnsi="Cambria Math" w:cs="Cambria Math"/>
                                <w:sz w:val="22"/>
                              </w:rPr>
                              <w:t xml:space="preserve">〈 </w:t>
                            </w:r>
                            <w:r w:rsidR="009E1EA4" w:rsidRPr="00F96184">
                              <w:rPr>
                                <w:rFonts w:ascii="Cambria Math" w:eastAsia="MS Gothic" w:hAnsi="Cambria Math" w:cs="Cambria Math"/>
                                <w:sz w:val="22"/>
                              </w:rPr>
                              <w:t>〉</w:t>
                            </w:r>
                          </w:p>
                        </w:tc>
                        <w:tc>
                          <w:tcPr>
                            <w:tcW w:w="4945" w:type="dxa"/>
                            <w:gridSpan w:val="2"/>
                            <w:tcBorders>
                              <w:top w:val="single" w:sz="4" w:space="0" w:color="auto"/>
                            </w:tcBorders>
                          </w:tcPr>
                          <w:p w14:paraId="2C6116BB" w14:textId="18EC5757" w:rsidR="00DF71DD" w:rsidRPr="00F96184" w:rsidRDefault="00CC6131" w:rsidP="00DF71DD">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w:t>
                            </w:r>
                            <w:r w:rsidR="00E3032F">
                              <w:rPr>
                                <w:rFonts w:cs="Times New Roman"/>
                                <w:sz w:val="22"/>
                              </w:rPr>
                              <w:t>answer</w:t>
                            </w:r>
                            <w:r>
                              <w:rPr>
                                <w:rFonts w:cs="Times New Roman"/>
                                <w:sz w:val="22"/>
                              </w:rPr>
                              <w:t xml:space="preserve"> to none. This is an array of arrays</w:t>
                            </w:r>
                          </w:p>
                        </w:tc>
                      </w:tr>
                      <w:tr w:rsidR="00DF71DD" w:rsidRPr="00F96184" w14:paraId="72D56D13" w14:textId="77777777" w:rsidTr="00020259">
                        <w:trPr>
                          <w:trHeight w:val="350"/>
                        </w:trPr>
                        <w:tc>
                          <w:tcPr>
                            <w:tcW w:w="445" w:type="dxa"/>
                          </w:tcPr>
                          <w:p w14:paraId="78E94E5C" w14:textId="77777777" w:rsidR="00DF71DD" w:rsidRPr="00F96184" w:rsidRDefault="00DF71DD" w:rsidP="00DF71DD">
                            <w:pPr>
                              <w:spacing w:before="0" w:after="0"/>
                              <w:jc w:val="left"/>
                              <w:rPr>
                                <w:sz w:val="22"/>
                              </w:rPr>
                            </w:pPr>
                            <w:r w:rsidRPr="00F96184">
                              <w:rPr>
                                <w:sz w:val="22"/>
                              </w:rPr>
                              <w:t>2</w:t>
                            </w:r>
                          </w:p>
                        </w:tc>
                        <w:tc>
                          <w:tcPr>
                            <w:tcW w:w="4097" w:type="dxa"/>
                            <w:gridSpan w:val="4"/>
                          </w:tcPr>
                          <w:p w14:paraId="297009E6" w14:textId="4449969C" w:rsidR="00DF71DD" w:rsidRPr="00F96184" w:rsidRDefault="00A24786" w:rsidP="00DF71DD">
                            <w:pPr>
                              <w:spacing w:before="0" w:after="0"/>
                              <w:jc w:val="left"/>
                              <w:rPr>
                                <w:sz w:val="22"/>
                              </w:rPr>
                            </w:pPr>
                            <m:oMath>
                              <m:r>
                                <w:rPr>
                                  <w:rFonts w:ascii="Cambria Math" w:hAnsi="Cambria Math"/>
                                  <w:sz w:val="22"/>
                                </w:rPr>
                                <m:t xml:space="preserve">selection </m:t>
                              </m:r>
                            </m:oMath>
                            <w:r w:rsidR="00DF71DD" w:rsidRPr="00F96184">
                              <w:rPr>
                                <w:sz w:val="22"/>
                              </w:rPr>
                              <w:t xml:space="preserve">← </w:t>
                            </w:r>
                            <w:r w:rsidR="00B028D5" w:rsidRPr="00F96184">
                              <w:rPr>
                                <w:rFonts w:ascii="Cambria Math" w:hAnsi="Cambria Math" w:cs="Cambria Math"/>
                                <w:sz w:val="22"/>
                              </w:rPr>
                              <w:t xml:space="preserve">〈 </w:t>
                            </w:r>
                            <w:r w:rsidR="00B028D5" w:rsidRPr="00F96184">
                              <w:rPr>
                                <w:rFonts w:ascii="Cambria Math" w:eastAsia="MS Gothic" w:hAnsi="Cambria Math" w:cs="Cambria Math"/>
                                <w:sz w:val="22"/>
                              </w:rPr>
                              <w:t>〉</w:t>
                            </w:r>
                          </w:p>
                        </w:tc>
                        <w:tc>
                          <w:tcPr>
                            <w:tcW w:w="3643" w:type="dxa"/>
                          </w:tcPr>
                          <w:p w14:paraId="4A387460" w14:textId="190E45A7" w:rsidR="00DF71DD" w:rsidRPr="00F96184" w:rsidRDefault="00DF71DD" w:rsidP="00DF71DD">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sidR="00AC6AC5">
                              <w:rPr>
                                <w:rFonts w:cs="Times New Roman"/>
                                <w:sz w:val="22"/>
                              </w:rPr>
                              <w:t>Initialize selected features</w:t>
                            </w:r>
                            <w:r w:rsidR="00C45C16">
                              <w:rPr>
                                <w:rFonts w:cs="Times New Roman"/>
                                <w:sz w:val="22"/>
                              </w:rPr>
                              <w:t xml:space="preserve"> based on GFI</w:t>
                            </w:r>
                            <w:r w:rsidR="00AC6AC5">
                              <w:rPr>
                                <w:rFonts w:cs="Times New Roman"/>
                                <w:sz w:val="22"/>
                              </w:rPr>
                              <w:t xml:space="preserve"> to none</w:t>
                            </w:r>
                            <w:r w:rsidR="00CC6131">
                              <w:rPr>
                                <w:rFonts w:cs="Times New Roman"/>
                                <w:sz w:val="22"/>
                              </w:rPr>
                              <w:t>. This is an array of arrays</w:t>
                            </w:r>
                          </w:p>
                        </w:tc>
                      </w:tr>
                      <w:tr w:rsidR="00FF2F59" w:rsidRPr="00F96184" w14:paraId="71B04112" w14:textId="77777777" w:rsidTr="00592477">
                        <w:trPr>
                          <w:trHeight w:val="350"/>
                        </w:trPr>
                        <w:tc>
                          <w:tcPr>
                            <w:tcW w:w="445" w:type="dxa"/>
                          </w:tcPr>
                          <w:p w14:paraId="0223AA59" w14:textId="2B7520DE" w:rsidR="00FF2F59" w:rsidRPr="00F96184" w:rsidRDefault="00FF2F59" w:rsidP="00FF2F59">
                            <w:pPr>
                              <w:spacing w:before="0" w:after="0"/>
                              <w:jc w:val="left"/>
                              <w:rPr>
                                <w:sz w:val="22"/>
                              </w:rPr>
                            </w:pPr>
                            <w:r>
                              <w:rPr>
                                <w:sz w:val="22"/>
                              </w:rPr>
                              <w:t>3</w:t>
                            </w:r>
                          </w:p>
                        </w:tc>
                        <w:tc>
                          <w:tcPr>
                            <w:tcW w:w="4097" w:type="dxa"/>
                            <w:gridSpan w:val="4"/>
                          </w:tcPr>
                          <w:p w14:paraId="2D4AC73D" w14:textId="315AD26F" w:rsidR="00FF2F59" w:rsidRDefault="00FF2F59" w:rsidP="00FF2F59">
                            <w:pPr>
                              <w:spacing w:before="0" w:after="0"/>
                              <w:jc w:val="left"/>
                              <w:rPr>
                                <w:rFonts w:eastAsia="Calibri" w:cs="Arial"/>
                                <w:iCs/>
                                <w:sz w:val="22"/>
                              </w:rPr>
                            </w:pPr>
                            <m:oMath>
                              <m:r>
                                <w:rPr>
                                  <w:rFonts w:ascii="Cambria Math" w:hAnsi="Cambria Math"/>
                                  <w:sz w:val="22"/>
                                </w:rPr>
                                <m:t>bow</m:t>
                              </m:r>
                            </m:oMath>
                            <w:r w:rsidRPr="00F96184">
                              <w:rPr>
                                <w:i/>
                                <w:iCs/>
                                <w:sz w:val="22"/>
                              </w:rPr>
                              <w:t xml:space="preserve"> </w:t>
                            </w:r>
                            <w:r w:rsidRPr="00F96184">
                              <w:rPr>
                                <w:sz w:val="22"/>
                              </w:rPr>
                              <w:t xml:space="preserve">← </w:t>
                            </w:r>
                            <w:proofErr w:type="gramStart"/>
                            <w:r>
                              <w:rPr>
                                <w:smallCaps/>
                                <w:sz w:val="22"/>
                              </w:rPr>
                              <w:t>Unique(</w:t>
                            </w:r>
                            <w:proofErr w:type="gramEnd"/>
                            <w:r>
                              <w:rPr>
                                <w:smallCaps/>
                                <w:sz w:val="22"/>
                              </w:rPr>
                              <w:t>Tokenize</w:t>
                            </w:r>
                            <w:r w:rsidRPr="00F96184">
                              <w:rPr>
                                <w:smallCaps/>
                                <w:sz w:val="22"/>
                              </w:rPr>
                              <w:t xml:space="preserve"> (</w:t>
                            </w:r>
                            <m:oMath>
                              <m:r>
                                <w:rPr>
                                  <w:rFonts w:ascii="Cambria Math" w:hAnsi="Cambria Math"/>
                                  <w:sz w:val="22"/>
                                </w:rPr>
                                <m:t>d</m:t>
                              </m:r>
                            </m:oMath>
                            <w:r w:rsidRPr="00F96184">
                              <w:rPr>
                                <w:sz w:val="22"/>
                              </w:rPr>
                              <w:t>)</w:t>
                            </w:r>
                            <w:r>
                              <w:rPr>
                                <w:sz w:val="22"/>
                              </w:rPr>
                              <w:t>)</w:t>
                            </w:r>
                          </w:p>
                        </w:tc>
                        <w:tc>
                          <w:tcPr>
                            <w:tcW w:w="3643" w:type="dxa"/>
                          </w:tcPr>
                          <w:p w14:paraId="28CA3DC4" w14:textId="4C048AC0" w:rsidR="00FF2F59" w:rsidRPr="00F96184" w:rsidRDefault="00FF2F59" w:rsidP="00FF2F59">
                            <w:pPr>
                              <w:spacing w:before="0" w:after="0"/>
                              <w:jc w:val="left"/>
                              <w:rPr>
                                <w:rFonts w:ascii="Cambria Math" w:hAnsi="Cambria Math" w:cs="Cambria Math"/>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Bag of words</w:t>
                            </w:r>
                            <w:r w:rsidR="00BB46DD">
                              <w:rPr>
                                <w:rFonts w:cs="Times New Roman"/>
                                <w:sz w:val="22"/>
                              </w:rPr>
                              <w:t xml:space="preserve"> from data instance</w:t>
                            </w:r>
                          </w:p>
                        </w:tc>
                      </w:tr>
                      <w:tr w:rsidR="00FF2F59" w:rsidRPr="00F96184" w14:paraId="2FC1701A" w14:textId="77777777" w:rsidTr="00AD22CA">
                        <w:trPr>
                          <w:trHeight w:val="350"/>
                        </w:trPr>
                        <w:tc>
                          <w:tcPr>
                            <w:tcW w:w="445" w:type="dxa"/>
                          </w:tcPr>
                          <w:p w14:paraId="11BD4A93" w14:textId="2548A0D9" w:rsidR="00FF2F59" w:rsidRPr="00F96184" w:rsidRDefault="00FF2F59" w:rsidP="00FF2F59">
                            <w:pPr>
                              <w:spacing w:before="0" w:after="0"/>
                              <w:jc w:val="left"/>
                              <w:rPr>
                                <w:sz w:val="22"/>
                              </w:rPr>
                            </w:pPr>
                            <w:r>
                              <w:rPr>
                                <w:sz w:val="22"/>
                              </w:rPr>
                              <w:t>4</w:t>
                            </w:r>
                          </w:p>
                        </w:tc>
                        <w:tc>
                          <w:tcPr>
                            <w:tcW w:w="4097" w:type="dxa"/>
                            <w:gridSpan w:val="4"/>
                          </w:tcPr>
                          <w:p w14:paraId="25E2A6C5" w14:textId="137FE44B" w:rsidR="00FF2F59" w:rsidRDefault="00FF2F59" w:rsidP="00FF2F59">
                            <w:pPr>
                              <w:spacing w:before="0" w:after="0"/>
                              <w:jc w:val="left"/>
                              <w:rPr>
                                <w:rFonts w:eastAsia="Calibri" w:cs="Arial"/>
                                <w:iCs/>
                                <w:sz w:val="22"/>
                              </w:rPr>
                            </w:pPr>
                            <m:oMath>
                              <m:r>
                                <w:rPr>
                                  <w:rFonts w:ascii="Cambria Math" w:hAnsi="Cambria Math"/>
                                  <w:sz w:val="22"/>
                                </w:rPr>
                                <m:t>n</m:t>
                              </m:r>
                            </m:oMath>
                            <w:r w:rsidRPr="00F96184">
                              <w:rPr>
                                <w:i/>
                                <w:iCs/>
                                <w:sz w:val="22"/>
                              </w:rPr>
                              <w:t xml:space="preserve"> </w:t>
                            </w:r>
                            <w:r w:rsidRPr="00F96184">
                              <w:rPr>
                                <w:sz w:val="22"/>
                              </w:rPr>
                              <w:t xml:space="preserve">← </w:t>
                            </w:r>
                            <w:proofErr w:type="gramStart"/>
                            <w:r w:rsidRPr="00F96184">
                              <w:rPr>
                                <w:smallCaps/>
                                <w:sz w:val="22"/>
                              </w:rPr>
                              <w:t>Length(</w:t>
                            </w:r>
                            <w:proofErr w:type="gramEnd"/>
                            <m:oMath>
                              <m:r>
                                <w:rPr>
                                  <w:rFonts w:ascii="Cambria Math" w:hAnsi="Cambria Math"/>
                                  <w:smallCaps/>
                                  <w:sz w:val="22"/>
                                </w:rPr>
                                <m:t>bow</m:t>
                              </m:r>
                            </m:oMath>
                            <w:r w:rsidRPr="00F96184">
                              <w:rPr>
                                <w:sz w:val="22"/>
                              </w:rPr>
                              <w:t>)</w:t>
                            </w:r>
                          </w:p>
                        </w:tc>
                        <w:tc>
                          <w:tcPr>
                            <w:tcW w:w="3643" w:type="dxa"/>
                          </w:tcPr>
                          <w:p w14:paraId="0324A458" w14:textId="77777777" w:rsidR="00FF2F59" w:rsidRPr="00F96184" w:rsidRDefault="00FF2F59" w:rsidP="00FF2F59">
                            <w:pPr>
                              <w:spacing w:before="0" w:after="0"/>
                              <w:jc w:val="left"/>
                              <w:rPr>
                                <w:rFonts w:ascii="Cambria Math" w:hAnsi="Cambria Math" w:cs="Cambria Math"/>
                                <w:sz w:val="22"/>
                              </w:rPr>
                            </w:pPr>
                          </w:p>
                        </w:tc>
                      </w:tr>
                      <w:tr w:rsidR="00FF2F59" w:rsidRPr="00F96184" w14:paraId="08C32A58" w14:textId="77777777" w:rsidTr="00AD22CA">
                        <w:trPr>
                          <w:trHeight w:val="350"/>
                        </w:trPr>
                        <w:tc>
                          <w:tcPr>
                            <w:tcW w:w="445" w:type="dxa"/>
                          </w:tcPr>
                          <w:p w14:paraId="00C668D1" w14:textId="760CB415" w:rsidR="00FF2F59" w:rsidRPr="00F96184" w:rsidRDefault="00FF2F59" w:rsidP="00FF2F59">
                            <w:pPr>
                              <w:spacing w:before="0" w:after="0"/>
                              <w:jc w:val="left"/>
                              <w:rPr>
                                <w:sz w:val="22"/>
                              </w:rPr>
                            </w:pPr>
                            <w:r>
                              <w:rPr>
                                <w:sz w:val="22"/>
                              </w:rPr>
                              <w:t>5</w:t>
                            </w:r>
                          </w:p>
                        </w:tc>
                        <w:tc>
                          <w:tcPr>
                            <w:tcW w:w="4097" w:type="dxa"/>
                            <w:gridSpan w:val="4"/>
                          </w:tcPr>
                          <w:p w14:paraId="56AFD797" w14:textId="38C59C4A" w:rsidR="00FF2F59" w:rsidRPr="00F96184" w:rsidRDefault="00AC6AC5" w:rsidP="00FF2F59">
                            <w:pPr>
                              <w:spacing w:before="0" w:after="0"/>
                              <w:jc w:val="left"/>
                              <w:rPr>
                                <w:sz w:val="22"/>
                              </w:rPr>
                            </w:pPr>
                            <w:r w:rsidRPr="00F96184">
                              <w:rPr>
                                <w:b/>
                                <w:bCs/>
                                <w:sz w:val="22"/>
                              </w:rPr>
                              <w:t>for</w:t>
                            </w:r>
                            <w:r w:rsidR="00910AE4">
                              <w:rPr>
                                <w:b/>
                                <w:bCs/>
                                <w:sz w:val="22"/>
                              </w:rPr>
                              <w:t xml:space="preserve"> each</w:t>
                            </w:r>
                            <w:r w:rsidRPr="00F96184">
                              <w:rPr>
                                <w:b/>
                                <w:bCs/>
                                <w:sz w:val="22"/>
                              </w:rPr>
                              <w:t xml:space="preserve"> </w:t>
                            </w:r>
                            <m:oMath>
                              <m:r>
                                <w:rPr>
                                  <w:rFonts w:ascii="Cambria Math" w:hAnsi="Cambria Math"/>
                                  <w:sz w:val="22"/>
                                </w:rPr>
                                <m:t>f</m:t>
                              </m:r>
                            </m:oMath>
                            <w:r w:rsidRPr="00F96184">
                              <w:rPr>
                                <w:i/>
                                <w:iCs/>
                                <w:sz w:val="22"/>
                              </w:rPr>
                              <w:t xml:space="preserve"> </w:t>
                            </w:r>
                            <m:oMath>
                              <m:r>
                                <w:rPr>
                                  <w:rFonts w:ascii="Cambria Math" w:hAnsi="Cambria Math"/>
                                  <w:sz w:val="22"/>
                                </w:rPr>
                                <m:t>∈ bow</m:t>
                              </m:r>
                            </m:oMath>
                            <w:r w:rsidRPr="00F96184">
                              <w:rPr>
                                <w:i/>
                                <w:iCs/>
                                <w:sz w:val="22"/>
                              </w:rPr>
                              <w:t xml:space="preserve"> </w:t>
                            </w:r>
                            <w:r w:rsidRPr="00F96184">
                              <w:rPr>
                                <w:b/>
                                <w:bCs/>
                                <w:sz w:val="22"/>
                              </w:rPr>
                              <w:t>do</w:t>
                            </w:r>
                          </w:p>
                        </w:tc>
                        <w:tc>
                          <w:tcPr>
                            <w:tcW w:w="3643" w:type="dxa"/>
                          </w:tcPr>
                          <w:p w14:paraId="32EEA881" w14:textId="3BCAADC5" w:rsidR="00FF2F59" w:rsidRPr="00F96184" w:rsidRDefault="00FF2F59" w:rsidP="00FF2F59">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sidR="00AC6AC5">
                              <w:rPr>
                                <w:rFonts w:cs="Times New Roman"/>
                                <w:sz w:val="22"/>
                              </w:rPr>
                              <w:t xml:space="preserve">Iterate </w:t>
                            </w:r>
                            <w:r w:rsidR="0065520D">
                              <w:rPr>
                                <w:rFonts w:cs="Times New Roman"/>
                                <w:sz w:val="22"/>
                              </w:rPr>
                              <w:t>through all words in bow</w:t>
                            </w:r>
                          </w:p>
                        </w:tc>
                      </w:tr>
                      <w:tr w:rsidR="00AF57C2" w:rsidRPr="00F96184" w14:paraId="53196A33" w14:textId="77777777" w:rsidTr="0065520D">
                        <w:trPr>
                          <w:trHeight w:val="350"/>
                        </w:trPr>
                        <w:tc>
                          <w:tcPr>
                            <w:tcW w:w="445" w:type="dxa"/>
                          </w:tcPr>
                          <w:p w14:paraId="69C762F9" w14:textId="71BEA1A3" w:rsidR="00AF57C2" w:rsidRDefault="00660D83" w:rsidP="0065520D">
                            <w:pPr>
                              <w:spacing w:before="0" w:after="0"/>
                              <w:jc w:val="left"/>
                              <w:rPr>
                                <w:sz w:val="22"/>
                              </w:rPr>
                            </w:pPr>
                            <w:r>
                              <w:rPr>
                                <w:sz w:val="22"/>
                              </w:rPr>
                              <w:t>6</w:t>
                            </w:r>
                          </w:p>
                        </w:tc>
                        <w:tc>
                          <w:tcPr>
                            <w:tcW w:w="455" w:type="dxa"/>
                          </w:tcPr>
                          <w:p w14:paraId="212CDFF2" w14:textId="77777777" w:rsidR="00AF57C2" w:rsidRPr="00F96184" w:rsidRDefault="00AF57C2" w:rsidP="0065520D">
                            <w:pPr>
                              <w:spacing w:before="0" w:after="0"/>
                              <w:jc w:val="left"/>
                              <w:rPr>
                                <w:i/>
                                <w:iCs/>
                                <w:sz w:val="22"/>
                              </w:rPr>
                            </w:pPr>
                          </w:p>
                        </w:tc>
                        <w:tc>
                          <w:tcPr>
                            <w:tcW w:w="7285" w:type="dxa"/>
                            <w:gridSpan w:val="4"/>
                          </w:tcPr>
                          <w:p w14:paraId="5198198F" w14:textId="21399F68" w:rsidR="00AF57C2" w:rsidRDefault="00AF57C2" w:rsidP="0065520D">
                            <w:pPr>
                              <w:spacing w:before="0" w:after="0"/>
                              <w:jc w:val="left"/>
                              <w:rPr>
                                <w:rFonts w:eastAsia="Calibri" w:cs="Arial"/>
                                <w:i/>
                                <w:iCs/>
                                <w:sz w:val="22"/>
                              </w:rPr>
                            </w:pPr>
                            <m:oMath>
                              <m:r>
                                <w:rPr>
                                  <w:rFonts w:ascii="Cambria Math" w:hAnsi="Cambria Math"/>
                                  <w:sz w:val="22"/>
                                </w:rPr>
                                <m:t xml:space="preserve">score </m:t>
                              </m:r>
                            </m:oMath>
                            <w:r w:rsidRPr="00F96184">
                              <w:rPr>
                                <w:sz w:val="22"/>
                              </w:rPr>
                              <w:t xml:space="preserve">← </w:t>
                            </w:r>
                            <w:r w:rsidR="008A29F0" w:rsidRPr="00F96184">
                              <w:rPr>
                                <w:rFonts w:ascii="Cambria Math" w:hAnsi="Cambria Math" w:cs="Cambria Math"/>
                                <w:sz w:val="22"/>
                              </w:rPr>
                              <w:t xml:space="preserve">〈 </w:t>
                            </w:r>
                            <w:r w:rsidR="008A29F0" w:rsidRPr="00F96184">
                              <w:rPr>
                                <w:rFonts w:ascii="Cambria Math" w:eastAsia="MS Gothic" w:hAnsi="Cambria Math" w:cs="Cambria Math"/>
                                <w:sz w:val="22"/>
                              </w:rPr>
                              <w:t>〉</w:t>
                            </w:r>
                          </w:p>
                        </w:tc>
                      </w:tr>
                      <w:tr w:rsidR="00B1149B" w:rsidRPr="00F96184" w14:paraId="1853C9FA" w14:textId="77777777" w:rsidTr="0065520D">
                        <w:trPr>
                          <w:trHeight w:val="350"/>
                        </w:trPr>
                        <w:tc>
                          <w:tcPr>
                            <w:tcW w:w="445" w:type="dxa"/>
                          </w:tcPr>
                          <w:p w14:paraId="02260A04" w14:textId="2C060F51" w:rsidR="00B1149B" w:rsidRDefault="00660D83" w:rsidP="0065520D">
                            <w:pPr>
                              <w:spacing w:before="0" w:after="0"/>
                              <w:jc w:val="left"/>
                              <w:rPr>
                                <w:sz w:val="22"/>
                              </w:rPr>
                            </w:pPr>
                            <w:r>
                              <w:rPr>
                                <w:sz w:val="22"/>
                              </w:rPr>
                              <w:t>7</w:t>
                            </w:r>
                          </w:p>
                        </w:tc>
                        <w:tc>
                          <w:tcPr>
                            <w:tcW w:w="455" w:type="dxa"/>
                          </w:tcPr>
                          <w:p w14:paraId="085AF90C" w14:textId="77777777" w:rsidR="00B1149B" w:rsidRPr="00F96184" w:rsidRDefault="00B1149B" w:rsidP="0065520D">
                            <w:pPr>
                              <w:spacing w:before="0" w:after="0"/>
                              <w:jc w:val="left"/>
                              <w:rPr>
                                <w:i/>
                                <w:iCs/>
                                <w:sz w:val="22"/>
                              </w:rPr>
                            </w:pPr>
                          </w:p>
                        </w:tc>
                        <w:tc>
                          <w:tcPr>
                            <w:tcW w:w="7285" w:type="dxa"/>
                            <w:gridSpan w:val="4"/>
                          </w:tcPr>
                          <w:p w14:paraId="251100AE" w14:textId="7346FE03" w:rsidR="00B1149B" w:rsidRPr="00772B40" w:rsidRDefault="00772B40" w:rsidP="0065520D">
                            <w:pPr>
                              <w:spacing w:before="0" w:after="0"/>
                              <w:jc w:val="left"/>
                              <w:rPr>
                                <w:rFonts w:eastAsia="Calibri" w:cs="Arial"/>
                                <w:b/>
                                <w:bCs/>
                                <w:sz w:val="22"/>
                              </w:rPr>
                            </w:pPr>
                            <m:oMath>
                              <m:r>
                                <w:rPr>
                                  <w:rFonts w:ascii="Cambria Math" w:hAnsi="Cambria Math"/>
                                  <w:sz w:val="22"/>
                                </w:rPr>
                                <m:t>gfi</m:t>
                              </m:r>
                            </m:oMath>
                            <w:r w:rsidRPr="00F96184">
                              <w:rPr>
                                <w:i/>
                                <w:iCs/>
                                <w:sz w:val="22"/>
                              </w:rPr>
                              <w:t xml:space="preserve"> </w:t>
                            </w:r>
                            <w:r w:rsidRPr="00F96184">
                              <w:rPr>
                                <w:sz w:val="22"/>
                              </w:rPr>
                              <w:t xml:space="preserve">← </w:t>
                            </w:r>
                            <w:proofErr w:type="gramStart"/>
                            <w:r>
                              <w:rPr>
                                <w:smallCaps/>
                                <w:sz w:val="22"/>
                              </w:rPr>
                              <w:t>GlobalFeatureImportance(</w:t>
                            </w:r>
                            <w:proofErr w:type="gramEnd"/>
                            <m:oMath>
                              <m:r>
                                <w:rPr>
                                  <w:rFonts w:ascii="Cambria Math" w:hAnsi="Cambria Math"/>
                                  <w:sz w:val="22"/>
                                </w:rPr>
                                <m:t>f</m:t>
                              </m:r>
                            </m:oMath>
                            <w:r>
                              <w:rPr>
                                <w:rFonts w:eastAsiaTheme="minorEastAsia"/>
                                <w:sz w:val="22"/>
                              </w:rPr>
                              <w:t xml:space="preserve">, </w:t>
                            </w:r>
                            <m:oMath>
                              <m:r>
                                <w:rPr>
                                  <w:rFonts w:ascii="Cambria Math" w:hAnsi="Cambria Math"/>
                                  <w:sz w:val="22"/>
                                </w:rPr>
                                <m:t>d</m:t>
                              </m:r>
                            </m:oMath>
                            <w:r>
                              <w:rPr>
                                <w:smallCaps/>
                                <w:sz w:val="22"/>
                              </w:rPr>
                              <w:t>)</w:t>
                            </w:r>
                          </w:p>
                        </w:tc>
                      </w:tr>
                      <w:tr w:rsidR="000B16D8" w:rsidRPr="00F96184" w14:paraId="57F54CCA" w14:textId="77777777" w:rsidTr="0065520D">
                        <w:trPr>
                          <w:trHeight w:val="350"/>
                        </w:trPr>
                        <w:tc>
                          <w:tcPr>
                            <w:tcW w:w="445" w:type="dxa"/>
                          </w:tcPr>
                          <w:p w14:paraId="5A164210" w14:textId="7F86549D" w:rsidR="000B16D8" w:rsidRDefault="00660D83" w:rsidP="0065520D">
                            <w:pPr>
                              <w:spacing w:before="0" w:after="0"/>
                              <w:jc w:val="left"/>
                              <w:rPr>
                                <w:sz w:val="22"/>
                              </w:rPr>
                            </w:pPr>
                            <w:r>
                              <w:rPr>
                                <w:sz w:val="22"/>
                              </w:rPr>
                              <w:t>8</w:t>
                            </w:r>
                          </w:p>
                        </w:tc>
                        <w:tc>
                          <w:tcPr>
                            <w:tcW w:w="455" w:type="dxa"/>
                          </w:tcPr>
                          <w:p w14:paraId="22F151C8" w14:textId="77777777" w:rsidR="000B16D8" w:rsidRPr="00F96184" w:rsidRDefault="000B16D8" w:rsidP="0065520D">
                            <w:pPr>
                              <w:spacing w:before="0" w:after="0"/>
                              <w:jc w:val="left"/>
                              <w:rPr>
                                <w:i/>
                                <w:iCs/>
                                <w:sz w:val="22"/>
                              </w:rPr>
                            </w:pPr>
                          </w:p>
                        </w:tc>
                        <w:tc>
                          <w:tcPr>
                            <w:tcW w:w="7285" w:type="dxa"/>
                            <w:gridSpan w:val="4"/>
                          </w:tcPr>
                          <w:p w14:paraId="1EDB23B3" w14:textId="246FD803" w:rsidR="000B16D8" w:rsidRDefault="008A29F0" w:rsidP="0065520D">
                            <w:pPr>
                              <w:spacing w:before="0" w:after="0"/>
                              <w:jc w:val="left"/>
                              <w:rPr>
                                <w:rFonts w:eastAsia="Calibri" w:cs="Arial"/>
                                <w:i/>
                                <w:iCs/>
                                <w:sz w:val="22"/>
                              </w:rPr>
                            </w:pPr>
                            <m:oMath>
                              <m:r>
                                <w:rPr>
                                  <w:rFonts w:ascii="Cambria Math" w:hAnsi="Cambria Math"/>
                                  <w:sz w:val="22"/>
                                </w:rPr>
                                <m:t xml:space="preserve">score </m:t>
                              </m:r>
                            </m:oMath>
                            <w:r w:rsidR="000B16D8" w:rsidRPr="00F96184">
                              <w:rPr>
                                <w:sz w:val="22"/>
                              </w:rPr>
                              <w:t xml:space="preserve">← </w:t>
                            </w:r>
                            <w:proofErr w:type="gramStart"/>
                            <w:r w:rsidR="000B16D8">
                              <w:rPr>
                                <w:smallCaps/>
                                <w:sz w:val="22"/>
                              </w:rPr>
                              <w:t>Add</w:t>
                            </w:r>
                            <w:r w:rsidR="000B16D8" w:rsidRPr="00F96184">
                              <w:rPr>
                                <w:smallCaps/>
                                <w:sz w:val="22"/>
                              </w:rPr>
                              <w:t>(</w:t>
                            </w:r>
                            <w:proofErr w:type="gramEnd"/>
                            <m:oMath>
                              <m:r>
                                <w:rPr>
                                  <w:rFonts w:ascii="Cambria Math" w:hAnsi="Cambria Math"/>
                                  <w:sz w:val="22"/>
                                </w:rPr>
                                <m:t>f</m:t>
                              </m:r>
                            </m:oMath>
                            <w:r w:rsidR="000B16D8" w:rsidRPr="00F96184">
                              <w:rPr>
                                <w:i/>
                                <w:iCs/>
                                <w:sz w:val="22"/>
                              </w:rPr>
                              <w:t>,</w:t>
                            </w:r>
                            <w:r w:rsidR="000B16D8">
                              <w:rPr>
                                <w:sz w:val="22"/>
                              </w:rPr>
                              <w:t xml:space="preserve"> </w:t>
                            </w:r>
                            <m:oMath>
                              <m:r>
                                <w:rPr>
                                  <w:rFonts w:ascii="Cambria Math" w:hAnsi="Cambria Math"/>
                                  <w:sz w:val="22"/>
                                </w:rPr>
                                <m:t>gfi</m:t>
                              </m:r>
                            </m:oMath>
                            <w:r w:rsidR="000B16D8" w:rsidRPr="00F96184">
                              <w:rPr>
                                <w:smallCaps/>
                                <w:sz w:val="22"/>
                              </w:rPr>
                              <w:t>)</w:t>
                            </w:r>
                          </w:p>
                        </w:tc>
                      </w:tr>
                      <w:tr w:rsidR="003E5CCD" w:rsidRPr="00F96184" w14:paraId="6FB79852" w14:textId="77777777" w:rsidTr="00AD22CA">
                        <w:trPr>
                          <w:trHeight w:val="350"/>
                        </w:trPr>
                        <w:tc>
                          <w:tcPr>
                            <w:tcW w:w="445" w:type="dxa"/>
                          </w:tcPr>
                          <w:p w14:paraId="5FBD91BC" w14:textId="728CCF2E" w:rsidR="003E5CCD" w:rsidRDefault="003E5CCD" w:rsidP="00F50B4B">
                            <w:pPr>
                              <w:spacing w:before="0" w:after="0"/>
                              <w:jc w:val="left"/>
                              <w:rPr>
                                <w:sz w:val="22"/>
                              </w:rPr>
                            </w:pPr>
                            <w:r>
                              <w:rPr>
                                <w:sz w:val="22"/>
                              </w:rPr>
                              <w:t>9</w:t>
                            </w:r>
                          </w:p>
                        </w:tc>
                        <w:tc>
                          <w:tcPr>
                            <w:tcW w:w="455" w:type="dxa"/>
                          </w:tcPr>
                          <w:p w14:paraId="068CB1CB" w14:textId="77777777" w:rsidR="003E5CCD" w:rsidRPr="00F96184" w:rsidRDefault="003E5CCD" w:rsidP="00F50B4B">
                            <w:pPr>
                              <w:spacing w:before="0" w:after="0"/>
                              <w:jc w:val="left"/>
                              <w:rPr>
                                <w:i/>
                                <w:iCs/>
                                <w:sz w:val="22"/>
                              </w:rPr>
                            </w:pPr>
                          </w:p>
                        </w:tc>
                        <w:tc>
                          <w:tcPr>
                            <w:tcW w:w="3642" w:type="dxa"/>
                            <w:gridSpan w:val="3"/>
                          </w:tcPr>
                          <w:p w14:paraId="60FD4680" w14:textId="77777777" w:rsidR="003E5CCD" w:rsidRDefault="003E5CCD" w:rsidP="00F50B4B">
                            <w:pPr>
                              <w:spacing w:before="0" w:after="0"/>
                              <w:jc w:val="left"/>
                              <w:rPr>
                                <w:rFonts w:eastAsia="Calibri" w:cs="Arial"/>
                                <w:i/>
                                <w:iCs/>
                                <w:sz w:val="22"/>
                              </w:rPr>
                            </w:pPr>
                            <m:oMath>
                              <m:r>
                                <w:rPr>
                                  <w:rFonts w:ascii="Cambria Math" w:hAnsi="Cambria Math"/>
                                  <w:sz w:val="22"/>
                                </w:rPr>
                                <m:t xml:space="preserve">selection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z w:val="22"/>
                                </w:rPr>
                                <m:t xml:space="preserve">selection </m:t>
                              </m:r>
                            </m:oMath>
                            <w:r w:rsidRPr="00F96184">
                              <w:rPr>
                                <w:i/>
                                <w:iCs/>
                                <w:sz w:val="22"/>
                              </w:rPr>
                              <w:t>,</w:t>
                            </w:r>
                            <w:r>
                              <w:rPr>
                                <w:sz w:val="22"/>
                              </w:rPr>
                              <w:t xml:space="preserve"> </w:t>
                            </w:r>
                            <m:oMath>
                              <m:r>
                                <w:rPr>
                                  <w:rFonts w:ascii="Cambria Math" w:hAnsi="Cambria Math"/>
                                  <w:sz w:val="22"/>
                                </w:rPr>
                                <m:t>score</m:t>
                              </m:r>
                            </m:oMath>
                            <w:r w:rsidRPr="00F96184">
                              <w:rPr>
                                <w:smallCaps/>
                                <w:sz w:val="22"/>
                              </w:rPr>
                              <w:t>)</w:t>
                            </w:r>
                          </w:p>
                        </w:tc>
                        <w:tc>
                          <w:tcPr>
                            <w:tcW w:w="3643" w:type="dxa"/>
                          </w:tcPr>
                          <w:p w14:paraId="5E8D59B7" w14:textId="57F0DBFD" w:rsidR="003E5CCD" w:rsidRDefault="003E5CCD" w:rsidP="00F50B4B">
                            <w:pPr>
                              <w:spacing w:before="0" w:after="0"/>
                              <w:jc w:val="left"/>
                              <w:rPr>
                                <w:rFonts w:eastAsia="Calibri" w:cs="Arial"/>
                                <w:i/>
                                <w:iCs/>
                                <w:sz w:val="22"/>
                              </w:rPr>
                            </w:pPr>
                            <w:r w:rsidRPr="00F96184">
                              <w:rPr>
                                <w:rFonts w:ascii="Cambria Math" w:hAnsi="Cambria Math" w:cs="Cambria Math"/>
                                <w:sz w:val="22"/>
                              </w:rPr>
                              <w:t>▷</w:t>
                            </w:r>
                            <w:r w:rsidRPr="00F96184">
                              <w:rPr>
                                <w:rFonts w:cs="Times New Roman"/>
                                <w:sz w:val="22"/>
                              </w:rPr>
                              <w:t xml:space="preserve"> </w:t>
                            </w:r>
                            <w:r w:rsidR="00CC6131">
                              <w:rPr>
                                <w:rFonts w:cs="Times New Roman"/>
                                <w:sz w:val="22"/>
                              </w:rPr>
                              <w:t>Append feature and GFI as an array to the selection array</w:t>
                            </w:r>
                          </w:p>
                        </w:tc>
                      </w:tr>
                      <w:tr w:rsidR="00E3032F" w:rsidRPr="00F96184" w14:paraId="155BC116" w14:textId="77777777" w:rsidTr="00AD22CA">
                        <w:trPr>
                          <w:trHeight w:val="350"/>
                        </w:trPr>
                        <w:tc>
                          <w:tcPr>
                            <w:tcW w:w="445" w:type="dxa"/>
                          </w:tcPr>
                          <w:p w14:paraId="79F6BBEB" w14:textId="2DAC5C04" w:rsidR="00E3032F" w:rsidRDefault="00E3032F" w:rsidP="0065520D">
                            <w:pPr>
                              <w:spacing w:before="0" w:after="0"/>
                              <w:jc w:val="left"/>
                              <w:rPr>
                                <w:sz w:val="22"/>
                              </w:rPr>
                            </w:pPr>
                            <w:r>
                              <w:rPr>
                                <w:sz w:val="22"/>
                              </w:rPr>
                              <w:t>10</w:t>
                            </w:r>
                          </w:p>
                        </w:tc>
                        <w:tc>
                          <w:tcPr>
                            <w:tcW w:w="4097" w:type="dxa"/>
                            <w:gridSpan w:val="4"/>
                          </w:tcPr>
                          <w:p w14:paraId="4B068A4A" w14:textId="77777777" w:rsidR="00E3032F" w:rsidRPr="00DE7D37" w:rsidRDefault="00E3032F" w:rsidP="00213EB1">
                            <w:pPr>
                              <w:spacing w:before="0" w:after="0"/>
                              <w:rPr>
                                <w:rFonts w:eastAsia="Calibri" w:cs="Arial"/>
                                <w:b/>
                                <w:bCs/>
                                <w:sz w:val="22"/>
                              </w:rPr>
                            </w:pPr>
                            <w:r>
                              <w:rPr>
                                <w:rFonts w:eastAsia="Calibri" w:cs="Arial"/>
                                <w:b/>
                                <w:bCs/>
                                <w:sz w:val="22"/>
                              </w:rPr>
                              <w:t>if</w:t>
                            </w:r>
                            <w:r>
                              <w:rPr>
                                <w:rFonts w:eastAsia="Calibri" w:cs="Arial"/>
                                <w:sz w:val="22"/>
                              </w:rPr>
                              <w:t xml:space="preserve"> </w:t>
                            </w:r>
                            <w:proofErr w:type="gramStart"/>
                            <w:r>
                              <w:rPr>
                                <w:smallCaps/>
                                <w:sz w:val="22"/>
                              </w:rPr>
                              <w:t>Length</w:t>
                            </w:r>
                            <w:r>
                              <w:rPr>
                                <w:rFonts w:eastAsia="Calibri" w:cs="Arial"/>
                                <w:sz w:val="22"/>
                              </w:rPr>
                              <w:t>(</w:t>
                            </w:r>
                            <w:proofErr w:type="gramEnd"/>
                            <m:oMath>
                              <m:r>
                                <w:rPr>
                                  <w:rFonts w:ascii="Cambria Math" w:hAnsi="Cambria Math"/>
                                  <w:sz w:val="22"/>
                                </w:rPr>
                                <m:t>selection</m:t>
                              </m:r>
                            </m:oMath>
                            <w:r>
                              <w:rPr>
                                <w:rFonts w:eastAsia="Calibri" w:cs="Arial"/>
                                <w:iCs/>
                                <w:sz w:val="22"/>
                              </w:rPr>
                              <w:t xml:space="preserve">) </w:t>
                            </w:r>
                            <m:oMath>
                              <m:r>
                                <w:rPr>
                                  <w:rFonts w:ascii="Cambria Math" w:eastAsia="Calibri" w:hAnsi="Cambria Math" w:cs="Arial"/>
                                  <w:sz w:val="22"/>
                                </w:rPr>
                                <m:t>&gt;r</m:t>
                              </m:r>
                            </m:oMath>
                            <w:r>
                              <w:rPr>
                                <w:rFonts w:eastAsia="Calibri" w:cs="Arial"/>
                                <w:iCs/>
                                <w:sz w:val="22"/>
                              </w:rPr>
                              <w:t xml:space="preserve"> </w:t>
                            </w:r>
                            <w:r>
                              <w:rPr>
                                <w:rFonts w:eastAsia="Calibri" w:cs="Arial"/>
                                <w:b/>
                                <w:bCs/>
                                <w:iCs/>
                                <w:sz w:val="22"/>
                              </w:rPr>
                              <w:t>then</w:t>
                            </w:r>
                          </w:p>
                        </w:tc>
                        <w:tc>
                          <w:tcPr>
                            <w:tcW w:w="3643" w:type="dxa"/>
                          </w:tcPr>
                          <w:p w14:paraId="149E3B75" w14:textId="2960F7B7" w:rsidR="00E3032F" w:rsidRPr="00DE7D37" w:rsidRDefault="00E3032F" w:rsidP="00213EB1">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Slice the selection array at </w:t>
                            </w:r>
                            <w:r w:rsidRPr="002D72CF">
                              <w:rPr>
                                <w:rFonts w:cs="Times New Roman"/>
                                <w:i/>
                                <w:iCs/>
                                <w:sz w:val="22"/>
                              </w:rPr>
                              <w:t>r</w:t>
                            </w:r>
                          </w:p>
                        </w:tc>
                      </w:tr>
                      <w:tr w:rsidR="00570914" w:rsidRPr="00F96184" w14:paraId="13CBCD2F" w14:textId="77777777" w:rsidTr="00570914">
                        <w:trPr>
                          <w:trHeight w:val="350"/>
                        </w:trPr>
                        <w:tc>
                          <w:tcPr>
                            <w:tcW w:w="445" w:type="dxa"/>
                          </w:tcPr>
                          <w:p w14:paraId="7A2E1077" w14:textId="2C6747C7" w:rsidR="00570914" w:rsidRDefault="00BD2C3F" w:rsidP="00213EB1">
                            <w:pPr>
                              <w:spacing w:before="0" w:after="0"/>
                              <w:jc w:val="left"/>
                              <w:rPr>
                                <w:sz w:val="22"/>
                              </w:rPr>
                            </w:pPr>
                            <w:r>
                              <w:rPr>
                                <w:sz w:val="22"/>
                              </w:rPr>
                              <w:t>1</w:t>
                            </w:r>
                            <w:r w:rsidR="00C2778D">
                              <w:rPr>
                                <w:sz w:val="22"/>
                              </w:rPr>
                              <w:t>1</w:t>
                            </w:r>
                          </w:p>
                        </w:tc>
                        <w:tc>
                          <w:tcPr>
                            <w:tcW w:w="455" w:type="dxa"/>
                          </w:tcPr>
                          <w:p w14:paraId="685A2B5E" w14:textId="77777777" w:rsidR="00570914" w:rsidRPr="00F96184" w:rsidRDefault="00570914" w:rsidP="00213EB1">
                            <w:pPr>
                              <w:spacing w:before="0" w:after="0"/>
                              <w:jc w:val="left"/>
                              <w:rPr>
                                <w:rFonts w:eastAsia="Calibri" w:cs="Arial"/>
                                <w:i/>
                                <w:iCs/>
                                <w:sz w:val="22"/>
                              </w:rPr>
                            </w:pPr>
                          </w:p>
                        </w:tc>
                        <w:tc>
                          <w:tcPr>
                            <w:tcW w:w="7285" w:type="dxa"/>
                            <w:gridSpan w:val="4"/>
                          </w:tcPr>
                          <w:p w14:paraId="6A031865" w14:textId="65528E82" w:rsidR="00570914" w:rsidRPr="00570914" w:rsidRDefault="00C04020" w:rsidP="00213EB1">
                            <w:pPr>
                              <w:spacing w:before="0" w:after="0"/>
                              <w:jc w:val="left"/>
                              <w:rPr>
                                <w:rFonts w:eastAsia="Calibri" w:cs="Arial"/>
                                <w:sz w:val="22"/>
                              </w:rPr>
                            </w:pPr>
                            <m:oMath>
                              <m:r>
                                <w:rPr>
                                  <w:rFonts w:ascii="Cambria Math" w:hAnsi="Cambria Math"/>
                                  <w:sz w:val="22"/>
                                </w:rPr>
                                <m:t xml:space="preserve">selection </m:t>
                              </m:r>
                            </m:oMath>
                            <w:r w:rsidR="00570914" w:rsidRPr="00F96184">
                              <w:rPr>
                                <w:sz w:val="22"/>
                              </w:rPr>
                              <w:t>←</w:t>
                            </w:r>
                            <w:r w:rsidR="00570914">
                              <w:rPr>
                                <w:sz w:val="22"/>
                              </w:rPr>
                              <w:t xml:space="preserve"> </w:t>
                            </w:r>
                            <w:proofErr w:type="gramStart"/>
                            <w:r w:rsidR="00CF66C0">
                              <w:rPr>
                                <w:smallCaps/>
                                <w:sz w:val="22"/>
                              </w:rPr>
                              <w:t>Slice(</w:t>
                            </w:r>
                            <w:proofErr w:type="gramEnd"/>
                            <m:oMath>
                              <m:r>
                                <w:rPr>
                                  <w:rFonts w:ascii="Cambria Math" w:hAnsi="Cambria Math"/>
                                  <w:sz w:val="22"/>
                                </w:rPr>
                                <m:t xml:space="preserve">selection </m:t>
                              </m:r>
                            </m:oMath>
                            <w:r w:rsidR="00CF66C0">
                              <w:rPr>
                                <w:rFonts w:eastAsiaTheme="minorEastAsia"/>
                                <w:iCs/>
                                <w:sz w:val="22"/>
                              </w:rPr>
                              <w:t xml:space="preserve">, </w:t>
                            </w:r>
                            <m:oMath>
                              <m:r>
                                <w:rPr>
                                  <w:rFonts w:ascii="Cambria Math" w:eastAsiaTheme="minorEastAsia" w:hAnsi="Cambria Math"/>
                                  <w:sz w:val="22"/>
                                </w:rPr>
                                <m:t>r</m:t>
                              </m:r>
                            </m:oMath>
                            <w:r w:rsidR="0008667F">
                              <w:rPr>
                                <w:rFonts w:eastAsiaTheme="minorEastAsia"/>
                                <w:iCs/>
                                <w:sz w:val="22"/>
                              </w:rPr>
                              <w:t>)</w:t>
                            </w:r>
                          </w:p>
                        </w:tc>
                      </w:tr>
                      <w:tr w:rsidR="00FF2F59" w:rsidRPr="00F96184" w14:paraId="794795A3" w14:textId="77777777" w:rsidTr="00A11860">
                        <w:trPr>
                          <w:trHeight w:val="350"/>
                        </w:trPr>
                        <w:tc>
                          <w:tcPr>
                            <w:tcW w:w="445" w:type="dxa"/>
                          </w:tcPr>
                          <w:p w14:paraId="0EB0AA3C" w14:textId="5FAE3DCC" w:rsidR="00FF2F59" w:rsidRPr="00F96184" w:rsidRDefault="00C04020" w:rsidP="00FF2F59">
                            <w:pPr>
                              <w:spacing w:before="0" w:after="0"/>
                              <w:jc w:val="left"/>
                              <w:rPr>
                                <w:sz w:val="22"/>
                              </w:rPr>
                            </w:pPr>
                            <w:r>
                              <w:rPr>
                                <w:sz w:val="22"/>
                              </w:rPr>
                              <w:t>1</w:t>
                            </w:r>
                            <w:r w:rsidR="00C2778D">
                              <w:rPr>
                                <w:sz w:val="22"/>
                              </w:rPr>
                              <w:t>2</w:t>
                            </w:r>
                          </w:p>
                        </w:tc>
                        <w:tc>
                          <w:tcPr>
                            <w:tcW w:w="7740" w:type="dxa"/>
                            <w:gridSpan w:val="5"/>
                          </w:tcPr>
                          <w:p w14:paraId="2A7F8615" w14:textId="4B5BC78E" w:rsidR="00FF2F59" w:rsidRPr="00F96184" w:rsidRDefault="00FF2F59" w:rsidP="00FF2F59">
                            <w:pPr>
                              <w:spacing w:before="0" w:after="0"/>
                              <w:jc w:val="left"/>
                              <w:rPr>
                                <w:b/>
                                <w:bCs/>
                                <w:sz w:val="22"/>
                              </w:rPr>
                            </w:pPr>
                            <w:r w:rsidRPr="00F96184">
                              <w:rPr>
                                <w:b/>
                                <w:bCs/>
                                <w:sz w:val="22"/>
                              </w:rPr>
                              <w:t xml:space="preserve">for </w:t>
                            </w:r>
                            <m:oMath>
                              <m:r>
                                <w:rPr>
                                  <w:rFonts w:ascii="Cambria Math" w:hAnsi="Cambria Math"/>
                                  <w:sz w:val="22"/>
                                </w:rPr>
                                <m:t>index∈</m:t>
                              </m:r>
                            </m:oMath>
                            <w:r w:rsidRPr="00F96184">
                              <w:rPr>
                                <w:i/>
                                <w:iCs/>
                                <w:sz w:val="22"/>
                              </w:rPr>
                              <w:t xml:space="preserve"> </w:t>
                            </w:r>
                            <w:r w:rsidRPr="00F96184">
                              <w:rPr>
                                <w:sz w:val="22"/>
                              </w:rPr>
                              <w:t>{</w:t>
                            </w:r>
                            <w:proofErr w:type="gramStart"/>
                            <w:r w:rsidRPr="00F96184">
                              <w:rPr>
                                <w:sz w:val="22"/>
                              </w:rPr>
                              <w:t>0,…</w:t>
                            </w:r>
                            <w:proofErr w:type="gramEnd"/>
                            <w:r w:rsidRPr="00F96184">
                              <w:rPr>
                                <w:sz w:val="22"/>
                              </w:rPr>
                              <w:t xml:space="preserve">, </w:t>
                            </w:r>
                            <w:r w:rsidR="00FF2D9E">
                              <w:rPr>
                                <w:smallCaps/>
                                <w:sz w:val="22"/>
                              </w:rPr>
                              <w:t>Length</w:t>
                            </w:r>
                            <w:r w:rsidR="00FF2D9E">
                              <w:rPr>
                                <w:rFonts w:eastAsia="Calibri" w:cs="Arial"/>
                                <w:sz w:val="22"/>
                              </w:rPr>
                              <w:t>(</w:t>
                            </w:r>
                            <m:oMath>
                              <m:r>
                                <w:rPr>
                                  <w:rFonts w:ascii="Cambria Math" w:hAnsi="Cambria Math"/>
                                  <w:sz w:val="22"/>
                                </w:rPr>
                                <m:t>selection</m:t>
                              </m:r>
                            </m:oMath>
                            <w:r w:rsidR="00FF2D9E">
                              <w:rPr>
                                <w:rFonts w:eastAsia="Calibri" w:cs="Arial"/>
                                <w:iCs/>
                                <w:sz w:val="22"/>
                              </w:rPr>
                              <w:t>)</w:t>
                            </w:r>
                            <w:r w:rsidRPr="00F96184">
                              <w:rPr>
                                <w:sz w:val="22"/>
                              </w:rPr>
                              <w:t>}</w:t>
                            </w:r>
                            <w:r w:rsidRPr="00F96184">
                              <w:rPr>
                                <w:i/>
                                <w:iCs/>
                                <w:sz w:val="22"/>
                              </w:rPr>
                              <w:t xml:space="preserve"> </w:t>
                            </w:r>
                            <w:r w:rsidRPr="00F96184">
                              <w:rPr>
                                <w:b/>
                                <w:bCs/>
                                <w:sz w:val="22"/>
                              </w:rPr>
                              <w:t>do</w:t>
                            </w:r>
                          </w:p>
                        </w:tc>
                      </w:tr>
                      <w:tr w:rsidR="002D72CF" w:rsidRPr="00F96184" w14:paraId="69D8AE53" w14:textId="77777777" w:rsidTr="00AD22CA">
                        <w:trPr>
                          <w:trHeight w:val="350"/>
                        </w:trPr>
                        <w:tc>
                          <w:tcPr>
                            <w:tcW w:w="445" w:type="dxa"/>
                          </w:tcPr>
                          <w:p w14:paraId="4A448F64" w14:textId="32879640" w:rsidR="002D72CF" w:rsidRPr="00F96184" w:rsidRDefault="002D72CF" w:rsidP="00C2778D">
                            <w:pPr>
                              <w:spacing w:before="0" w:after="0"/>
                              <w:jc w:val="left"/>
                              <w:rPr>
                                <w:sz w:val="22"/>
                              </w:rPr>
                            </w:pPr>
                            <w:r>
                              <w:rPr>
                                <w:sz w:val="22"/>
                              </w:rPr>
                              <w:t>13</w:t>
                            </w:r>
                          </w:p>
                        </w:tc>
                        <w:tc>
                          <w:tcPr>
                            <w:tcW w:w="455" w:type="dxa"/>
                          </w:tcPr>
                          <w:p w14:paraId="433DCEDD" w14:textId="77777777" w:rsidR="002D72CF" w:rsidRPr="00F96184" w:rsidRDefault="002D72CF" w:rsidP="00C2778D">
                            <w:pPr>
                              <w:spacing w:before="0" w:after="0"/>
                              <w:jc w:val="left"/>
                              <w:rPr>
                                <w:sz w:val="22"/>
                              </w:rPr>
                            </w:pPr>
                          </w:p>
                        </w:tc>
                        <w:tc>
                          <w:tcPr>
                            <w:tcW w:w="3642" w:type="dxa"/>
                            <w:gridSpan w:val="3"/>
                          </w:tcPr>
                          <w:p w14:paraId="33153455" w14:textId="77777777" w:rsidR="002D72CF" w:rsidRPr="00F96184" w:rsidRDefault="002D72CF" w:rsidP="00C2778D">
                            <w:pPr>
                              <w:spacing w:before="0" w:after="0"/>
                              <w:jc w:val="left"/>
                              <w:rPr>
                                <w:sz w:val="22"/>
                              </w:rPr>
                            </w:pPr>
                            <w:r>
                              <w:rPr>
                                <w:rFonts w:eastAsia="Calibri" w:cs="Arial"/>
                                <w:b/>
                                <w:bCs/>
                                <w:sz w:val="22"/>
                              </w:rPr>
                              <w:t xml:space="preserve">if </w:t>
                            </w:r>
                            <m:oMath>
                              <m:r>
                                <w:rPr>
                                  <w:rFonts w:ascii="Cambria Math" w:hAnsi="Cambria Math"/>
                                  <w:sz w:val="22"/>
                                </w:rPr>
                                <m:t>selection</m:t>
                              </m:r>
                              <m:d>
                                <m:dPr>
                                  <m:begChr m:val="["/>
                                  <m:endChr m:val="]"/>
                                  <m:ctrlPr>
                                    <w:rPr>
                                      <w:rFonts w:ascii="Cambria Math" w:hAnsi="Cambria Math"/>
                                      <w:i/>
                                      <w:iCs/>
                                      <w:sz w:val="22"/>
                                    </w:rPr>
                                  </m:ctrlPr>
                                </m:dPr>
                                <m:e>
                                  <m:r>
                                    <w:rPr>
                                      <w:rFonts w:ascii="Cambria Math" w:hAnsi="Cambria Math"/>
                                      <w:sz w:val="22"/>
                                    </w:rPr>
                                    <m:t>index</m:t>
                                  </m:r>
                                </m:e>
                              </m:d>
                              <m:r>
                                <w:rPr>
                                  <w:rFonts w:ascii="Cambria Math" w:hAnsi="Cambria Math"/>
                                  <w:sz w:val="22"/>
                                </w:rPr>
                                <m:t>[1] &gt; 0</m:t>
                              </m:r>
                            </m:oMath>
                            <w:r>
                              <w:rPr>
                                <w:rFonts w:eastAsia="Calibri" w:cs="Arial"/>
                                <w:iCs/>
                                <w:sz w:val="22"/>
                              </w:rPr>
                              <w:t xml:space="preserve"> </w:t>
                            </w:r>
                            <w:r>
                              <w:rPr>
                                <w:rFonts w:eastAsia="Calibri" w:cs="Arial"/>
                                <w:b/>
                                <w:bCs/>
                                <w:iCs/>
                                <w:sz w:val="22"/>
                              </w:rPr>
                              <w:t>then</w:t>
                            </w:r>
                          </w:p>
                        </w:tc>
                        <w:tc>
                          <w:tcPr>
                            <w:tcW w:w="3643" w:type="dxa"/>
                          </w:tcPr>
                          <w:p w14:paraId="3535BE77" w14:textId="58555948" w:rsidR="002D72CF" w:rsidRPr="00F96184" w:rsidRDefault="002D72CF" w:rsidP="00C2778D">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Select features for LFI calculation only if GFI is a non-zero value</w:t>
                            </w:r>
                          </w:p>
                        </w:tc>
                      </w:tr>
                      <w:tr w:rsidR="00FF2F59" w:rsidRPr="00F96184" w14:paraId="41CEA92F" w14:textId="77777777" w:rsidTr="00C2778D">
                        <w:trPr>
                          <w:trHeight w:val="350"/>
                        </w:trPr>
                        <w:tc>
                          <w:tcPr>
                            <w:tcW w:w="445" w:type="dxa"/>
                          </w:tcPr>
                          <w:p w14:paraId="38A490DA" w14:textId="76CB7B8D" w:rsidR="00FF2F59" w:rsidRPr="00F96184" w:rsidRDefault="002606EC" w:rsidP="00FF2F59">
                            <w:pPr>
                              <w:spacing w:before="0" w:after="0"/>
                              <w:jc w:val="left"/>
                              <w:rPr>
                                <w:sz w:val="22"/>
                              </w:rPr>
                            </w:pPr>
                            <w:r>
                              <w:rPr>
                                <w:sz w:val="22"/>
                              </w:rPr>
                              <w:t>1</w:t>
                            </w:r>
                            <w:r w:rsidR="00C2778D">
                              <w:rPr>
                                <w:sz w:val="22"/>
                              </w:rPr>
                              <w:t>4</w:t>
                            </w:r>
                          </w:p>
                        </w:tc>
                        <w:tc>
                          <w:tcPr>
                            <w:tcW w:w="995" w:type="dxa"/>
                            <w:gridSpan w:val="2"/>
                          </w:tcPr>
                          <w:p w14:paraId="1C55C7D9" w14:textId="77777777" w:rsidR="00FF2F59" w:rsidRPr="00F96184" w:rsidRDefault="00FF2F59" w:rsidP="00FF2F59">
                            <w:pPr>
                              <w:spacing w:before="0" w:after="0"/>
                              <w:jc w:val="left"/>
                              <w:rPr>
                                <w:sz w:val="22"/>
                              </w:rPr>
                            </w:pPr>
                          </w:p>
                        </w:tc>
                        <w:tc>
                          <w:tcPr>
                            <w:tcW w:w="6745" w:type="dxa"/>
                            <w:gridSpan w:val="3"/>
                          </w:tcPr>
                          <w:p w14:paraId="21E0A2B4" w14:textId="699D8F87" w:rsidR="00FF2F59" w:rsidRPr="00F96184" w:rsidRDefault="00203CB2" w:rsidP="00FF2F59">
                            <w:pPr>
                              <w:spacing w:before="0" w:after="0"/>
                              <w:jc w:val="left"/>
                              <w:rPr>
                                <w:i/>
                                <w:iCs/>
                                <w:sz w:val="22"/>
                              </w:rPr>
                            </w:pPr>
                            <m:oMath>
                              <m:r>
                                <w:rPr>
                                  <w:rFonts w:ascii="Cambria Math" w:hAnsi="Cambria Math"/>
                                  <w:sz w:val="22"/>
                                </w:rPr>
                                <m:t>score</m:t>
                              </m:r>
                            </m:oMath>
                            <w:r>
                              <w:rPr>
                                <w:rFonts w:eastAsiaTheme="minorEastAsia"/>
                                <w:iCs/>
                                <w:sz w:val="22"/>
                              </w:rPr>
                              <w:t xml:space="preserve"> </w:t>
                            </w:r>
                            <w:r w:rsidRPr="00F96184">
                              <w:rPr>
                                <w:sz w:val="22"/>
                              </w:rPr>
                              <w:t xml:space="preserve">← </w:t>
                            </w:r>
                            <w:r w:rsidRPr="00F96184">
                              <w:rPr>
                                <w:rFonts w:ascii="Cambria Math" w:hAnsi="Cambria Math" w:cs="Cambria Math"/>
                                <w:sz w:val="22"/>
                              </w:rPr>
                              <w:t xml:space="preserve">〈 </w:t>
                            </w:r>
                            <w:r w:rsidRPr="00F96184">
                              <w:rPr>
                                <w:rFonts w:ascii="Cambria Math" w:eastAsia="MS Gothic" w:hAnsi="Cambria Math" w:cs="Cambria Math"/>
                                <w:sz w:val="22"/>
                              </w:rPr>
                              <w:t>〉</w:t>
                            </w:r>
                          </w:p>
                        </w:tc>
                      </w:tr>
                      <w:tr w:rsidR="00C17752" w:rsidRPr="00F96184" w14:paraId="4BB3C67E" w14:textId="77777777" w:rsidTr="00C2778D">
                        <w:trPr>
                          <w:trHeight w:val="350"/>
                        </w:trPr>
                        <w:tc>
                          <w:tcPr>
                            <w:tcW w:w="445" w:type="dxa"/>
                          </w:tcPr>
                          <w:p w14:paraId="1C2B0411" w14:textId="0081D283" w:rsidR="00C17752" w:rsidRDefault="003C3F11" w:rsidP="00C17752">
                            <w:pPr>
                              <w:spacing w:before="0" w:after="0"/>
                              <w:jc w:val="left"/>
                              <w:rPr>
                                <w:sz w:val="22"/>
                              </w:rPr>
                            </w:pPr>
                            <w:r>
                              <w:rPr>
                                <w:sz w:val="22"/>
                              </w:rPr>
                              <w:t>15</w:t>
                            </w:r>
                          </w:p>
                        </w:tc>
                        <w:tc>
                          <w:tcPr>
                            <w:tcW w:w="995" w:type="dxa"/>
                            <w:gridSpan w:val="2"/>
                          </w:tcPr>
                          <w:p w14:paraId="3947CD5A" w14:textId="77777777" w:rsidR="00C17752" w:rsidRPr="00F96184" w:rsidRDefault="00C17752" w:rsidP="00C17752">
                            <w:pPr>
                              <w:spacing w:before="0" w:after="0"/>
                              <w:jc w:val="left"/>
                              <w:rPr>
                                <w:sz w:val="22"/>
                              </w:rPr>
                            </w:pPr>
                          </w:p>
                        </w:tc>
                        <w:tc>
                          <w:tcPr>
                            <w:tcW w:w="6745" w:type="dxa"/>
                            <w:gridSpan w:val="3"/>
                          </w:tcPr>
                          <w:p w14:paraId="129DD2FC" w14:textId="1F7F7445" w:rsidR="00C17752" w:rsidRDefault="00C17752" w:rsidP="00C17752">
                            <w:pPr>
                              <w:spacing w:before="0" w:after="0"/>
                              <w:jc w:val="left"/>
                              <w:rPr>
                                <w:rFonts w:eastAsia="Calibri" w:cs="Arial"/>
                                <w:iCs/>
                                <w:sz w:val="22"/>
                              </w:rPr>
                            </w:pPr>
                            <m:oMath>
                              <m:r>
                                <w:rPr>
                                  <w:rFonts w:ascii="Cambria Math" w:eastAsiaTheme="minorEastAsia" w:hAnsi="Cambria Math"/>
                                  <w:sz w:val="22"/>
                                </w:rPr>
                                <m:t>lfi</m:t>
                              </m:r>
                            </m:oMath>
                            <w:r>
                              <w:rPr>
                                <w:rFonts w:eastAsiaTheme="minorEastAsia"/>
                                <w:iCs/>
                                <w:sz w:val="22"/>
                              </w:rPr>
                              <w:t xml:space="preserve"> </w:t>
                            </w:r>
                            <w:r w:rsidRPr="00F96184">
                              <w:rPr>
                                <w:sz w:val="22"/>
                              </w:rPr>
                              <w:t xml:space="preserve">← </w:t>
                            </w:r>
                            <w:proofErr w:type="gramStart"/>
                            <w:r>
                              <w:rPr>
                                <w:smallCaps/>
                                <w:sz w:val="22"/>
                              </w:rPr>
                              <w:t>LocalFeatureImportance(</w:t>
                            </w:r>
                            <w:proofErr w:type="gramEnd"/>
                            <m:oMath>
                              <m:r>
                                <w:rPr>
                                  <w:rFonts w:ascii="Cambria Math" w:hAnsi="Cambria Math"/>
                                  <w:smallCaps/>
                                  <w:sz w:val="22"/>
                                </w:rPr>
                                <m:t>selection</m:t>
                              </m:r>
                              <m:d>
                                <m:dPr>
                                  <m:begChr m:val="["/>
                                  <m:endChr m:val="]"/>
                                  <m:ctrlPr>
                                    <w:rPr>
                                      <w:rFonts w:ascii="Cambria Math" w:hAnsi="Cambria Math"/>
                                      <w:i/>
                                      <w:smallCaps/>
                                      <w:sz w:val="22"/>
                                    </w:rPr>
                                  </m:ctrlPr>
                                </m:dPr>
                                <m:e>
                                  <m:r>
                                    <w:rPr>
                                      <w:rFonts w:ascii="Cambria Math" w:hAnsi="Cambria Math"/>
                                      <w:smallCaps/>
                                      <w:sz w:val="22"/>
                                    </w:rPr>
                                    <m:t>index</m:t>
                                  </m:r>
                                </m:e>
                              </m:d>
                              <m:r>
                                <w:rPr>
                                  <w:rFonts w:ascii="Cambria Math" w:hAnsi="Cambria Math"/>
                                  <w:smallCaps/>
                                  <w:sz w:val="22"/>
                                </w:rPr>
                                <m:t>[0]</m:t>
                              </m:r>
                            </m:oMath>
                            <w:r>
                              <w:rPr>
                                <w:rFonts w:eastAsiaTheme="minorEastAsia"/>
                                <w:sz w:val="22"/>
                              </w:rPr>
                              <w:t xml:space="preserve">, </w:t>
                            </w:r>
                            <m:oMath>
                              <m:r>
                                <w:rPr>
                                  <w:rFonts w:ascii="Cambria Math" w:hAnsi="Cambria Math"/>
                                  <w:sz w:val="22"/>
                                </w:rPr>
                                <m:t>d</m:t>
                              </m:r>
                            </m:oMath>
                            <w:r>
                              <w:rPr>
                                <w:smallCaps/>
                                <w:sz w:val="22"/>
                              </w:rPr>
                              <w:t>)</w:t>
                            </w:r>
                          </w:p>
                        </w:tc>
                      </w:tr>
                      <w:tr w:rsidR="003C3F11" w:rsidRPr="00F96184" w14:paraId="1EBD27A2" w14:textId="77777777" w:rsidTr="00C2778D">
                        <w:trPr>
                          <w:trHeight w:val="350"/>
                        </w:trPr>
                        <w:tc>
                          <w:tcPr>
                            <w:tcW w:w="445" w:type="dxa"/>
                          </w:tcPr>
                          <w:p w14:paraId="2AD45073" w14:textId="5EA47F4B" w:rsidR="003C3F11" w:rsidRDefault="003C3F11" w:rsidP="00C17752">
                            <w:pPr>
                              <w:spacing w:before="0" w:after="0"/>
                              <w:jc w:val="left"/>
                              <w:rPr>
                                <w:sz w:val="22"/>
                              </w:rPr>
                            </w:pPr>
                            <w:r>
                              <w:rPr>
                                <w:sz w:val="22"/>
                              </w:rPr>
                              <w:t>16</w:t>
                            </w:r>
                          </w:p>
                        </w:tc>
                        <w:tc>
                          <w:tcPr>
                            <w:tcW w:w="995" w:type="dxa"/>
                            <w:gridSpan w:val="2"/>
                          </w:tcPr>
                          <w:p w14:paraId="2E1F11F3" w14:textId="77777777" w:rsidR="003C3F11" w:rsidRPr="00F96184" w:rsidRDefault="003C3F11" w:rsidP="00C17752">
                            <w:pPr>
                              <w:spacing w:before="0" w:after="0"/>
                              <w:jc w:val="left"/>
                              <w:rPr>
                                <w:sz w:val="22"/>
                              </w:rPr>
                            </w:pPr>
                          </w:p>
                        </w:tc>
                        <w:tc>
                          <w:tcPr>
                            <w:tcW w:w="6745" w:type="dxa"/>
                            <w:gridSpan w:val="3"/>
                          </w:tcPr>
                          <w:p w14:paraId="79006204" w14:textId="2170EDA2" w:rsidR="003C3F11" w:rsidRDefault="003C3F11" w:rsidP="00C17752">
                            <w:pPr>
                              <w:spacing w:before="0" w:after="0"/>
                              <w:jc w:val="left"/>
                              <w:rPr>
                                <w:rFonts w:eastAsia="Calibri" w:cs="Arial"/>
                                <w:iCs/>
                                <w:sz w:val="22"/>
                              </w:rPr>
                            </w:pPr>
                            <m:oMath>
                              <m:r>
                                <w:rPr>
                                  <w:rFonts w:ascii="Cambria Math" w:hAnsi="Cambria Math"/>
                                  <w:sz w:val="22"/>
                                </w:rPr>
                                <m:t xml:space="preserve">score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mallCaps/>
                                  <w:sz w:val="22"/>
                                </w:rPr>
                                <m:t>selection[index][0]</m:t>
                              </m:r>
                            </m:oMath>
                            <w:r w:rsidRPr="00F96184">
                              <w:rPr>
                                <w:i/>
                                <w:iCs/>
                                <w:sz w:val="22"/>
                              </w:rPr>
                              <w:t>,</w:t>
                            </w:r>
                            <w:r w:rsidR="003E5CCD">
                              <w:rPr>
                                <w:i/>
                                <w:iCs/>
                                <w:sz w:val="22"/>
                              </w:rPr>
                              <w:t xml:space="preserve"> </w:t>
                            </w:r>
                            <m:oMath>
                              <m:r>
                                <w:rPr>
                                  <w:rFonts w:ascii="Cambria Math" w:hAnsi="Cambria Math"/>
                                  <w:sz w:val="22"/>
                                </w:rPr>
                                <m:t>lfi</m:t>
                              </m:r>
                            </m:oMath>
                            <w:r w:rsidRPr="00F96184">
                              <w:rPr>
                                <w:smallCaps/>
                                <w:sz w:val="22"/>
                              </w:rPr>
                              <w:t>)</w:t>
                            </w:r>
                          </w:p>
                        </w:tc>
                      </w:tr>
                      <w:tr w:rsidR="003C3F11" w:rsidRPr="00F96184" w14:paraId="7EAF846E" w14:textId="77777777" w:rsidTr="00C2778D">
                        <w:trPr>
                          <w:trHeight w:val="350"/>
                        </w:trPr>
                        <w:tc>
                          <w:tcPr>
                            <w:tcW w:w="445" w:type="dxa"/>
                          </w:tcPr>
                          <w:p w14:paraId="59A62A92" w14:textId="0CA5DBCF" w:rsidR="003C3F11" w:rsidRDefault="003C3F11" w:rsidP="00C17752">
                            <w:pPr>
                              <w:spacing w:before="0" w:after="0"/>
                              <w:jc w:val="left"/>
                              <w:rPr>
                                <w:sz w:val="22"/>
                              </w:rPr>
                            </w:pPr>
                            <w:r>
                              <w:rPr>
                                <w:sz w:val="22"/>
                              </w:rPr>
                              <w:t>17</w:t>
                            </w:r>
                          </w:p>
                        </w:tc>
                        <w:tc>
                          <w:tcPr>
                            <w:tcW w:w="995" w:type="dxa"/>
                            <w:gridSpan w:val="2"/>
                          </w:tcPr>
                          <w:p w14:paraId="56BC1022" w14:textId="77777777" w:rsidR="003C3F11" w:rsidRPr="00F96184" w:rsidRDefault="003C3F11" w:rsidP="00C17752">
                            <w:pPr>
                              <w:spacing w:before="0" w:after="0"/>
                              <w:jc w:val="left"/>
                              <w:rPr>
                                <w:sz w:val="22"/>
                              </w:rPr>
                            </w:pPr>
                          </w:p>
                        </w:tc>
                        <w:tc>
                          <w:tcPr>
                            <w:tcW w:w="6745" w:type="dxa"/>
                            <w:gridSpan w:val="3"/>
                          </w:tcPr>
                          <w:p w14:paraId="07C3D42D" w14:textId="5113D8A2" w:rsidR="003C3F11" w:rsidRDefault="003E5CCD" w:rsidP="00C17752">
                            <w:pPr>
                              <w:spacing w:before="0" w:after="0"/>
                              <w:jc w:val="left"/>
                              <w:rPr>
                                <w:rFonts w:eastAsia="Calibri" w:cs="Arial"/>
                                <w:iCs/>
                                <w:sz w:val="22"/>
                              </w:rPr>
                            </w:pPr>
                            <m:oMath>
                              <m:r>
                                <w:rPr>
                                  <w:rFonts w:ascii="Cambria Math" w:hAnsi="Cambria Math"/>
                                  <w:sz w:val="22"/>
                                </w:rPr>
                                <m:t xml:space="preserve">answer </m:t>
                              </m:r>
                            </m:oMath>
                            <w:r w:rsidRPr="00F96184">
                              <w:rPr>
                                <w:sz w:val="22"/>
                              </w:rPr>
                              <w:t xml:space="preserve">← </w:t>
                            </w:r>
                            <w:proofErr w:type="gramStart"/>
                            <w:r>
                              <w:rPr>
                                <w:smallCaps/>
                                <w:sz w:val="22"/>
                              </w:rPr>
                              <w:t>Add</w:t>
                            </w:r>
                            <w:r w:rsidRPr="00F96184">
                              <w:rPr>
                                <w:smallCaps/>
                                <w:sz w:val="22"/>
                              </w:rPr>
                              <w:t>(</w:t>
                            </w:r>
                            <w:proofErr w:type="gramEnd"/>
                            <m:oMath>
                              <m:r>
                                <w:rPr>
                                  <w:rFonts w:ascii="Cambria Math" w:hAnsi="Cambria Math"/>
                                  <w:sz w:val="22"/>
                                </w:rPr>
                                <m:t>answer</m:t>
                              </m:r>
                            </m:oMath>
                            <w:r w:rsidRPr="00F96184">
                              <w:rPr>
                                <w:i/>
                                <w:iCs/>
                                <w:sz w:val="22"/>
                              </w:rPr>
                              <w:t>,</w:t>
                            </w:r>
                            <w:r>
                              <w:rPr>
                                <w:sz w:val="22"/>
                              </w:rPr>
                              <w:t xml:space="preserve"> </w:t>
                            </w:r>
                            <m:oMath>
                              <m:r>
                                <w:rPr>
                                  <w:rFonts w:ascii="Cambria Math" w:hAnsi="Cambria Math"/>
                                  <w:sz w:val="22"/>
                                </w:rPr>
                                <m:t>score</m:t>
                              </m:r>
                            </m:oMath>
                            <w:r w:rsidR="002D72CF">
                              <w:rPr>
                                <w:rFonts w:eastAsiaTheme="minorEastAsia"/>
                                <w:iCs/>
                                <w:sz w:val="22"/>
                              </w:rPr>
                              <w:t>)</w:t>
                            </w:r>
                          </w:p>
                        </w:tc>
                      </w:tr>
                      <w:tr w:rsidR="00FF2F59" w:rsidRPr="00F96184" w14:paraId="7014CACD" w14:textId="77777777" w:rsidTr="00A11860">
                        <w:trPr>
                          <w:trHeight w:val="350"/>
                        </w:trPr>
                        <w:tc>
                          <w:tcPr>
                            <w:tcW w:w="445" w:type="dxa"/>
                            <w:tcBorders>
                              <w:bottom w:val="single" w:sz="4" w:space="0" w:color="auto"/>
                            </w:tcBorders>
                          </w:tcPr>
                          <w:p w14:paraId="303D4917" w14:textId="3CBF2F57" w:rsidR="00FF2F59" w:rsidRPr="00F96184" w:rsidRDefault="002606EC" w:rsidP="00FF2F59">
                            <w:pPr>
                              <w:spacing w:before="0" w:after="0"/>
                              <w:jc w:val="left"/>
                              <w:rPr>
                                <w:sz w:val="22"/>
                              </w:rPr>
                            </w:pPr>
                            <w:r>
                              <w:rPr>
                                <w:sz w:val="22"/>
                              </w:rPr>
                              <w:t>1</w:t>
                            </w:r>
                            <w:r w:rsidR="003C3F11">
                              <w:rPr>
                                <w:sz w:val="22"/>
                              </w:rPr>
                              <w:t>8</w:t>
                            </w:r>
                          </w:p>
                        </w:tc>
                        <w:tc>
                          <w:tcPr>
                            <w:tcW w:w="7740" w:type="dxa"/>
                            <w:gridSpan w:val="5"/>
                            <w:tcBorders>
                              <w:bottom w:val="single" w:sz="4" w:space="0" w:color="auto"/>
                            </w:tcBorders>
                          </w:tcPr>
                          <w:p w14:paraId="3A29C91A" w14:textId="77777777" w:rsidR="00FF2F59" w:rsidRPr="00F96184" w:rsidRDefault="00FF2F59" w:rsidP="00FF2F59">
                            <w:pPr>
                              <w:spacing w:before="0" w:after="0"/>
                              <w:jc w:val="left"/>
                              <w:rPr>
                                <w:i/>
                                <w:iCs/>
                                <w:sz w:val="22"/>
                              </w:rPr>
                            </w:pPr>
                            <w:r w:rsidRPr="00F96184">
                              <w:rPr>
                                <w:b/>
                                <w:bCs/>
                                <w:sz w:val="22"/>
                              </w:rPr>
                              <w:t xml:space="preserve">return </w:t>
                            </w:r>
                            <w:r w:rsidRPr="00F96184">
                              <w:rPr>
                                <w:i/>
                                <w:iCs/>
                                <w:sz w:val="22"/>
                              </w:rPr>
                              <w:t>answer</w:t>
                            </w:r>
                          </w:p>
                        </w:tc>
                      </w:tr>
                    </w:tbl>
                    <w:p w14:paraId="405CF018" w14:textId="013D0F61" w:rsidR="004B3208" w:rsidRPr="00F96184" w:rsidRDefault="004B3208" w:rsidP="00A20FF0">
                      <w:pPr>
                        <w:spacing w:after="0" w:line="240" w:lineRule="auto"/>
                        <w:rPr>
                          <w:sz w:val="22"/>
                        </w:rPr>
                      </w:pPr>
                    </w:p>
                  </w:txbxContent>
                </v:textbox>
                <w10:wrap type="topAndBottom" anchorx="margin" anchory="margin"/>
              </v:shape>
            </w:pict>
          </mc:Fallback>
        </mc:AlternateContent>
      </w:r>
      <w:r w:rsidR="00F74281" w:rsidRPr="00F74281">
        <w:t xml:space="preserve">Algorithm 4 indicates how DIME calculates DFI for a given data instance </w:t>
      </w:r>
      <m:oMath>
        <m:r>
          <w:rPr>
            <w:rFonts w:ascii="Cambria Math" w:hAnsi="Cambria Math"/>
          </w:rPr>
          <m:t>d</m:t>
        </m:r>
      </m:oMath>
      <w:r w:rsidR="00F74281" w:rsidRPr="00F74281">
        <w:t xml:space="preserve"> and ranking length </w:t>
      </w:r>
      <m:oMath>
        <m:r>
          <w:rPr>
            <w:rFonts w:ascii="Cambria Math" w:hAnsi="Cambria Math"/>
            <w:sz w:val="22"/>
          </w:rPr>
          <m:t>r</m:t>
        </m:r>
      </m:oMath>
      <w:r w:rsidR="00F74281" w:rsidRPr="00F74281">
        <w:t>, in simple terms.</w:t>
      </w:r>
      <w:r w:rsidR="001170D1">
        <w:t xml:space="preserve"> </w:t>
      </w:r>
      <w:r w:rsidR="00364D40" w:rsidRPr="00364D40">
        <w:t xml:space="preserve">The algorithm outputs an array of arrays where each </w:t>
      </w:r>
      <w:r w:rsidR="00E86338" w:rsidRPr="00E86338">
        <w:t>element is an array that contains</w:t>
      </w:r>
      <w:r w:rsidR="00364D40" w:rsidRPr="00364D40">
        <w:t xml:space="preserve"> a feature and its raw dual feature importance score, respectively.</w:t>
      </w:r>
      <w:r w:rsidR="00364D40">
        <w:t xml:space="preserve"> </w:t>
      </w:r>
      <w:r w:rsidR="009F779C" w:rsidRPr="009F779C">
        <w:t>However, the actual implementation done in Python is slightly different and accepts additional parameters such as case sensitivity</w:t>
      </w:r>
      <w:r w:rsidR="00592477">
        <w:t>.</w:t>
      </w:r>
      <w:r w:rsidR="0041184D">
        <w:t xml:space="preserve"> </w:t>
      </w:r>
    </w:p>
    <w:p w14:paraId="0E495A8D" w14:textId="0C38D4A5" w:rsidR="004D6CB2" w:rsidRDefault="003A33E4" w:rsidP="003C6C5E">
      <w:pPr>
        <w:pStyle w:val="Heading2"/>
        <w:numPr>
          <w:ilvl w:val="1"/>
          <w:numId w:val="1"/>
        </w:numPr>
        <w:spacing w:before="0" w:after="240" w:line="360" w:lineRule="auto"/>
      </w:pPr>
      <w:bookmarkStart w:id="86" w:name="_Toc117094351"/>
      <w:r>
        <w:lastRenderedPageBreak/>
        <w:t>DIME Python Package Implementation</w:t>
      </w:r>
      <w:bookmarkEnd w:id="86"/>
    </w:p>
    <w:p w14:paraId="4F366800" w14:textId="77777777" w:rsidR="00C545C7" w:rsidRDefault="002320A0" w:rsidP="00C813DE">
      <w:pPr>
        <w:spacing w:before="0" w:line="360" w:lineRule="auto"/>
        <w:ind w:firstLine="360"/>
      </w:pPr>
      <w:r>
        <w:rPr>
          <w:noProof/>
        </w:rPr>
        <mc:AlternateContent>
          <mc:Choice Requires="wps">
            <w:drawing>
              <wp:anchor distT="0" distB="0" distL="114300" distR="114300" simplePos="0" relativeHeight="251658290" behindDoc="1" locked="0" layoutInCell="1" allowOverlap="1" wp14:anchorId="395424FD" wp14:editId="36F512D6">
                <wp:simplePos x="0" y="0"/>
                <wp:positionH relativeFrom="margin">
                  <wp:align>right</wp:align>
                </wp:positionH>
                <wp:positionV relativeFrom="margin">
                  <wp:posOffset>6553200</wp:posOffset>
                </wp:positionV>
                <wp:extent cx="5215890" cy="1355090"/>
                <wp:effectExtent l="0" t="0" r="3810" b="0"/>
                <wp:wrapTopAndBottom/>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355090"/>
                        </a:xfrm>
                        <a:prstGeom prst="rect">
                          <a:avLst/>
                        </a:prstGeom>
                        <a:solidFill>
                          <a:srgbClr val="FFFFFF"/>
                        </a:solidFill>
                        <a:ln w="9525">
                          <a:noFill/>
                          <a:miter lim="800000"/>
                          <a:headEnd/>
                          <a:tailEnd/>
                        </a:ln>
                      </wps:spPr>
                      <wps:txbx>
                        <w:txbxContent>
                          <w:p w14:paraId="2C8A4502" w14:textId="611FAC25" w:rsidR="0046352C" w:rsidRDefault="0046352C" w:rsidP="0046352C">
                            <w:pPr>
                              <w:pStyle w:val="Caption"/>
                            </w:pPr>
                            <w:bookmarkStart w:id="87" w:name="_Toc117082581"/>
                            <w:r>
                              <w:t>Table 4.5.</w:t>
                            </w:r>
                            <w:r w:rsidR="00CF4633">
                              <w:fldChar w:fldCharType="begin"/>
                            </w:r>
                            <w:r w:rsidR="00CF4633">
                              <w:instrText xml:space="preserve"> SEQ Table_4.5. \* ARABIC </w:instrText>
                            </w:r>
                            <w:r w:rsidR="00CF4633">
                              <w:fldChar w:fldCharType="separate"/>
                            </w:r>
                            <w:r>
                              <w:rPr>
                                <w:noProof/>
                              </w:rPr>
                              <w:t>1</w:t>
                            </w:r>
                            <w:r w:rsidR="00CF4633">
                              <w:rPr>
                                <w:noProof/>
                              </w:rPr>
                              <w:fldChar w:fldCharType="end"/>
                            </w:r>
                            <w:r>
                              <w:t>. DIME-XAI and Rasa compatibility matrix</w:t>
                            </w:r>
                            <w:bookmarkEnd w:id="87"/>
                          </w:p>
                          <w:tbl>
                            <w:tblPr>
                              <w:tblStyle w:val="TableGrid"/>
                              <w:tblW w:w="8150" w:type="dxa"/>
                              <w:jc w:val="center"/>
                              <w:tblLayout w:type="fixed"/>
                              <w:tblLook w:val="04A0" w:firstRow="1" w:lastRow="0" w:firstColumn="1" w:lastColumn="0" w:noHBand="0" w:noVBand="1"/>
                            </w:tblPr>
                            <w:tblGrid>
                              <w:gridCol w:w="1795"/>
                              <w:gridCol w:w="3870"/>
                              <w:gridCol w:w="2485"/>
                            </w:tblGrid>
                            <w:tr w:rsidR="006B773A" w14:paraId="66AB892A" w14:textId="77777777" w:rsidTr="002320A0">
                              <w:trPr>
                                <w:jc w:val="center"/>
                              </w:trPr>
                              <w:tc>
                                <w:tcPr>
                                  <w:tcW w:w="5665" w:type="dxa"/>
                                  <w:gridSpan w:val="2"/>
                                  <w:vAlign w:val="center"/>
                                </w:tcPr>
                                <w:p w14:paraId="4F8629EE" w14:textId="659F05C8" w:rsidR="006B773A" w:rsidRPr="006154FC" w:rsidRDefault="006B773A" w:rsidP="006B773A">
                                  <w:pPr>
                                    <w:spacing w:before="0" w:after="0"/>
                                    <w:jc w:val="center"/>
                                    <w:rPr>
                                      <w:b/>
                                      <w:bCs/>
                                      <w:sz w:val="20"/>
                                      <w:szCs w:val="20"/>
                                    </w:rPr>
                                  </w:pPr>
                                  <w:r>
                                    <w:rPr>
                                      <w:b/>
                                      <w:bCs/>
                                      <w:sz w:val="20"/>
                                      <w:szCs w:val="20"/>
                                    </w:rPr>
                                    <w:t>DIME-XAI Developer Console Version</w:t>
                                  </w:r>
                                </w:p>
                              </w:tc>
                              <w:tc>
                                <w:tcPr>
                                  <w:tcW w:w="2485" w:type="dxa"/>
                                  <w:vMerge w:val="restart"/>
                                  <w:vAlign w:val="center"/>
                                </w:tcPr>
                                <w:p w14:paraId="69035EE2" w14:textId="0FB6D5BA" w:rsidR="006B773A" w:rsidRPr="006154FC" w:rsidRDefault="006B773A" w:rsidP="006B773A">
                                  <w:pPr>
                                    <w:spacing w:before="0" w:after="0"/>
                                    <w:jc w:val="center"/>
                                    <w:rPr>
                                      <w:b/>
                                      <w:bCs/>
                                      <w:sz w:val="20"/>
                                      <w:szCs w:val="20"/>
                                    </w:rPr>
                                  </w:pPr>
                                  <w:r>
                                    <w:rPr>
                                      <w:b/>
                                      <w:bCs/>
                                      <w:sz w:val="20"/>
                                      <w:szCs w:val="20"/>
                                    </w:rPr>
                                    <w:t>Rasa Open-Source Version</w:t>
                                  </w:r>
                                </w:p>
                              </w:tc>
                            </w:tr>
                            <w:tr w:rsidR="006B773A" w14:paraId="1E89E1B9" w14:textId="77777777" w:rsidTr="002320A0">
                              <w:trPr>
                                <w:jc w:val="center"/>
                              </w:trPr>
                              <w:tc>
                                <w:tcPr>
                                  <w:tcW w:w="1795" w:type="dxa"/>
                                  <w:vAlign w:val="center"/>
                                </w:tcPr>
                                <w:p w14:paraId="06F56400" w14:textId="78552E6E" w:rsidR="006B773A" w:rsidRDefault="00207BE6" w:rsidP="006B773A">
                                  <w:pPr>
                                    <w:spacing w:before="0" w:after="0"/>
                                    <w:jc w:val="center"/>
                                    <w:rPr>
                                      <w:b/>
                                      <w:bCs/>
                                      <w:sz w:val="20"/>
                                      <w:szCs w:val="20"/>
                                    </w:rPr>
                                  </w:pPr>
                                  <w:r>
                                    <w:rPr>
                                      <w:b/>
                                      <w:bCs/>
                                      <w:sz w:val="20"/>
                                      <w:szCs w:val="20"/>
                                    </w:rPr>
                                    <w:t>MAJOR.MINOR</w:t>
                                  </w:r>
                                </w:p>
                              </w:tc>
                              <w:tc>
                                <w:tcPr>
                                  <w:tcW w:w="3870" w:type="dxa"/>
                                  <w:vAlign w:val="center"/>
                                </w:tcPr>
                                <w:p w14:paraId="54775678" w14:textId="181DCE70" w:rsidR="006B773A" w:rsidRDefault="00207BE6" w:rsidP="006B773A">
                                  <w:pPr>
                                    <w:spacing w:before="0" w:after="0"/>
                                    <w:jc w:val="center"/>
                                    <w:rPr>
                                      <w:b/>
                                      <w:bCs/>
                                      <w:sz w:val="20"/>
                                      <w:szCs w:val="20"/>
                                    </w:rPr>
                                  </w:pPr>
                                  <w:r>
                                    <w:rPr>
                                      <w:b/>
                                      <w:bCs/>
                                      <w:sz w:val="20"/>
                                      <w:szCs w:val="20"/>
                                    </w:rPr>
                                    <w:t>PATCH (</w:t>
                                  </w:r>
                                  <w:r w:rsidR="006B773A">
                                    <w:rPr>
                                      <w:b/>
                                      <w:bCs/>
                                      <w:sz w:val="20"/>
                                      <w:szCs w:val="20"/>
                                    </w:rPr>
                                    <w:t>Released Bug fixes</w:t>
                                  </w:r>
                                  <w:r>
                                    <w:rPr>
                                      <w:b/>
                                      <w:bCs/>
                                      <w:sz w:val="20"/>
                                      <w:szCs w:val="20"/>
                                    </w:rPr>
                                    <w:t>)</w:t>
                                  </w:r>
                                </w:p>
                              </w:tc>
                              <w:tc>
                                <w:tcPr>
                                  <w:tcW w:w="2485" w:type="dxa"/>
                                  <w:vMerge/>
                                  <w:vAlign w:val="center"/>
                                </w:tcPr>
                                <w:p w14:paraId="013D0F8A" w14:textId="77777777" w:rsidR="006B773A" w:rsidRDefault="006B773A" w:rsidP="006B773A">
                                  <w:pPr>
                                    <w:spacing w:before="0" w:after="0"/>
                                    <w:jc w:val="center"/>
                                    <w:rPr>
                                      <w:b/>
                                      <w:bCs/>
                                      <w:sz w:val="20"/>
                                      <w:szCs w:val="20"/>
                                    </w:rPr>
                                  </w:pPr>
                                </w:p>
                              </w:tc>
                            </w:tr>
                            <w:tr w:rsidR="009E2C58" w14:paraId="142E2B7F" w14:textId="77777777" w:rsidTr="002320A0">
                              <w:trPr>
                                <w:jc w:val="center"/>
                              </w:trPr>
                              <w:tc>
                                <w:tcPr>
                                  <w:tcW w:w="1795" w:type="dxa"/>
                                  <w:vAlign w:val="center"/>
                                </w:tcPr>
                                <w:p w14:paraId="2C46B516" w14:textId="77777777" w:rsidR="009E2C58" w:rsidRPr="005E6EFB" w:rsidRDefault="009E2C58" w:rsidP="007B3961">
                                  <w:pPr>
                                    <w:spacing w:before="0" w:after="0" w:line="276" w:lineRule="auto"/>
                                    <w:jc w:val="left"/>
                                    <w:rPr>
                                      <w:sz w:val="20"/>
                                      <w:szCs w:val="20"/>
                                    </w:rPr>
                                  </w:pPr>
                                  <w:r>
                                    <w:rPr>
                                      <w:sz w:val="20"/>
                                      <w:szCs w:val="20"/>
                                    </w:rPr>
                                    <w:t>1.2.x</w:t>
                                  </w:r>
                                </w:p>
                              </w:tc>
                              <w:tc>
                                <w:tcPr>
                                  <w:tcW w:w="3870" w:type="dxa"/>
                                  <w:vAlign w:val="center"/>
                                </w:tcPr>
                                <w:p w14:paraId="5DB9F52F" w14:textId="09C01F14" w:rsidR="009E2C58" w:rsidRPr="005E6EFB" w:rsidRDefault="00144F88" w:rsidP="007B3961">
                                  <w:pPr>
                                    <w:spacing w:before="0" w:after="0" w:line="276" w:lineRule="auto"/>
                                    <w:jc w:val="left"/>
                                    <w:rPr>
                                      <w:sz w:val="20"/>
                                      <w:szCs w:val="20"/>
                                    </w:rPr>
                                  </w:pPr>
                                  <w:r>
                                    <w:rPr>
                                      <w:sz w:val="20"/>
                                      <w:szCs w:val="20"/>
                                    </w:rPr>
                                    <w:t>1.2.1, 1.2.0</w:t>
                                  </w:r>
                                </w:p>
                              </w:tc>
                              <w:tc>
                                <w:tcPr>
                                  <w:tcW w:w="2485" w:type="dxa"/>
                                  <w:vMerge w:val="restart"/>
                                  <w:vAlign w:val="center"/>
                                </w:tcPr>
                                <w:p w14:paraId="41FFFF9D" w14:textId="19E560B1" w:rsidR="009E2C58" w:rsidRPr="005E6EFB" w:rsidRDefault="009E2C58" w:rsidP="006B773A">
                                  <w:pPr>
                                    <w:spacing w:before="0" w:after="0" w:line="276" w:lineRule="auto"/>
                                    <w:jc w:val="center"/>
                                    <w:rPr>
                                      <w:sz w:val="20"/>
                                      <w:szCs w:val="20"/>
                                    </w:rPr>
                                  </w:pPr>
                                  <w:r>
                                    <w:rPr>
                                      <w:sz w:val="20"/>
                                      <w:szCs w:val="20"/>
                                    </w:rPr>
                                    <w:t>2.8.8</w:t>
                                  </w:r>
                                </w:p>
                              </w:tc>
                            </w:tr>
                            <w:tr w:rsidR="009E2C58" w14:paraId="168582B9" w14:textId="77777777" w:rsidTr="002320A0">
                              <w:trPr>
                                <w:jc w:val="center"/>
                              </w:trPr>
                              <w:tc>
                                <w:tcPr>
                                  <w:tcW w:w="1795" w:type="dxa"/>
                                  <w:vAlign w:val="center"/>
                                </w:tcPr>
                                <w:p w14:paraId="7EF84F41" w14:textId="77777777" w:rsidR="009E2C58" w:rsidRPr="005E6EFB" w:rsidRDefault="009E2C58" w:rsidP="007B3961">
                                  <w:pPr>
                                    <w:spacing w:before="0" w:after="0" w:line="276" w:lineRule="auto"/>
                                    <w:jc w:val="left"/>
                                    <w:rPr>
                                      <w:sz w:val="20"/>
                                      <w:szCs w:val="20"/>
                                    </w:rPr>
                                  </w:pPr>
                                  <w:r>
                                    <w:rPr>
                                      <w:sz w:val="20"/>
                                      <w:szCs w:val="20"/>
                                    </w:rPr>
                                    <w:t>1.1.x</w:t>
                                  </w:r>
                                </w:p>
                              </w:tc>
                              <w:tc>
                                <w:tcPr>
                                  <w:tcW w:w="3870" w:type="dxa"/>
                                  <w:vAlign w:val="center"/>
                                </w:tcPr>
                                <w:p w14:paraId="4A475AE9" w14:textId="779F1091" w:rsidR="009E2C58" w:rsidRPr="005E6EFB" w:rsidRDefault="00144F88" w:rsidP="007B3961">
                                  <w:pPr>
                                    <w:spacing w:before="0" w:after="0" w:line="276" w:lineRule="auto"/>
                                    <w:jc w:val="left"/>
                                    <w:rPr>
                                      <w:sz w:val="20"/>
                                      <w:szCs w:val="20"/>
                                    </w:rPr>
                                  </w:pPr>
                                  <w:r>
                                    <w:rPr>
                                      <w:sz w:val="20"/>
                                      <w:szCs w:val="20"/>
                                    </w:rPr>
                                    <w:t>1.1.3, 1.1.2, 1.1.1</w:t>
                                  </w:r>
                                </w:p>
                              </w:tc>
                              <w:tc>
                                <w:tcPr>
                                  <w:tcW w:w="2485" w:type="dxa"/>
                                  <w:vMerge/>
                                  <w:vAlign w:val="center"/>
                                </w:tcPr>
                                <w:p w14:paraId="2E778A31" w14:textId="23180764" w:rsidR="009E2C58" w:rsidRPr="005E6EFB" w:rsidRDefault="009E2C58" w:rsidP="009F71A8">
                                  <w:pPr>
                                    <w:spacing w:before="0" w:after="0" w:line="276" w:lineRule="auto"/>
                                    <w:jc w:val="center"/>
                                    <w:rPr>
                                      <w:sz w:val="20"/>
                                      <w:szCs w:val="20"/>
                                    </w:rPr>
                                  </w:pPr>
                                </w:p>
                              </w:tc>
                            </w:tr>
                            <w:tr w:rsidR="009E2C58" w14:paraId="0FBF52CC" w14:textId="77777777" w:rsidTr="002320A0">
                              <w:trPr>
                                <w:jc w:val="center"/>
                              </w:trPr>
                              <w:tc>
                                <w:tcPr>
                                  <w:tcW w:w="1795" w:type="dxa"/>
                                  <w:vAlign w:val="center"/>
                                </w:tcPr>
                                <w:p w14:paraId="2E96C8FD" w14:textId="28C07194" w:rsidR="009E2C58" w:rsidRDefault="009E2C58" w:rsidP="007B3961">
                                  <w:pPr>
                                    <w:spacing w:before="0" w:after="0" w:line="276" w:lineRule="auto"/>
                                    <w:jc w:val="left"/>
                                    <w:rPr>
                                      <w:sz w:val="20"/>
                                      <w:szCs w:val="20"/>
                                    </w:rPr>
                                  </w:pPr>
                                  <w:r>
                                    <w:rPr>
                                      <w:sz w:val="20"/>
                                      <w:szCs w:val="20"/>
                                    </w:rPr>
                                    <w:t xml:space="preserve">1.0.x </w:t>
                                  </w:r>
                                </w:p>
                              </w:tc>
                              <w:tc>
                                <w:tcPr>
                                  <w:tcW w:w="3870" w:type="dxa"/>
                                  <w:vAlign w:val="center"/>
                                </w:tcPr>
                                <w:p w14:paraId="3649B4A6" w14:textId="30A3FCF5" w:rsidR="009E2C58" w:rsidRDefault="007473F3" w:rsidP="007B3961">
                                  <w:pPr>
                                    <w:spacing w:before="0" w:after="0" w:line="276" w:lineRule="auto"/>
                                    <w:jc w:val="left"/>
                                    <w:rPr>
                                      <w:sz w:val="20"/>
                                      <w:szCs w:val="20"/>
                                    </w:rPr>
                                  </w:pPr>
                                  <w:r>
                                    <w:rPr>
                                      <w:sz w:val="20"/>
                                      <w:szCs w:val="20"/>
                                    </w:rPr>
                                    <w:t>1.0.</w:t>
                                  </w:r>
                                  <w:r w:rsidR="00144F88">
                                    <w:rPr>
                                      <w:sz w:val="20"/>
                                      <w:szCs w:val="20"/>
                                    </w:rPr>
                                    <w:t>1</w:t>
                                  </w:r>
                                  <w:r>
                                    <w:rPr>
                                      <w:sz w:val="20"/>
                                      <w:szCs w:val="20"/>
                                    </w:rPr>
                                    <w:t>, 1.0.</w:t>
                                  </w:r>
                                  <w:r w:rsidR="00144F88">
                                    <w:rPr>
                                      <w:sz w:val="20"/>
                                      <w:szCs w:val="20"/>
                                    </w:rPr>
                                    <w:t>0</w:t>
                                  </w:r>
                                </w:p>
                              </w:tc>
                              <w:tc>
                                <w:tcPr>
                                  <w:tcW w:w="2485" w:type="dxa"/>
                                  <w:vMerge/>
                                  <w:vAlign w:val="center"/>
                                </w:tcPr>
                                <w:p w14:paraId="44A4074A" w14:textId="5FAEC04A" w:rsidR="009E2C58" w:rsidRDefault="009E2C58" w:rsidP="009F71A8">
                                  <w:pPr>
                                    <w:spacing w:before="0" w:after="0" w:line="276" w:lineRule="auto"/>
                                    <w:jc w:val="center"/>
                                    <w:rPr>
                                      <w:sz w:val="20"/>
                                      <w:szCs w:val="20"/>
                                    </w:rPr>
                                  </w:pPr>
                                </w:p>
                              </w:tc>
                            </w:tr>
                            <w:tr w:rsidR="009E2C58" w14:paraId="260ABD5B" w14:textId="77777777" w:rsidTr="002320A0">
                              <w:trPr>
                                <w:jc w:val="center"/>
                              </w:trPr>
                              <w:tc>
                                <w:tcPr>
                                  <w:tcW w:w="1795" w:type="dxa"/>
                                  <w:vAlign w:val="center"/>
                                </w:tcPr>
                                <w:p w14:paraId="076B708C" w14:textId="77777777" w:rsidR="009E2C58" w:rsidRDefault="009E2C58" w:rsidP="007B3961">
                                  <w:pPr>
                                    <w:spacing w:before="0" w:after="0" w:line="276" w:lineRule="auto"/>
                                    <w:jc w:val="left"/>
                                    <w:rPr>
                                      <w:sz w:val="20"/>
                                      <w:szCs w:val="20"/>
                                    </w:rPr>
                                  </w:pPr>
                                  <w:r>
                                    <w:rPr>
                                      <w:sz w:val="20"/>
                                      <w:szCs w:val="20"/>
                                    </w:rPr>
                                    <w:t xml:space="preserve">0.0.x </w:t>
                                  </w:r>
                                </w:p>
                              </w:tc>
                              <w:tc>
                                <w:tcPr>
                                  <w:tcW w:w="3870" w:type="dxa"/>
                                  <w:vAlign w:val="center"/>
                                </w:tcPr>
                                <w:p w14:paraId="39D81AC0" w14:textId="4F011CD1" w:rsidR="009E2C58" w:rsidRDefault="006B773A" w:rsidP="007B3961">
                                  <w:pPr>
                                    <w:spacing w:before="0" w:after="0" w:line="276" w:lineRule="auto"/>
                                    <w:jc w:val="left"/>
                                    <w:rPr>
                                      <w:sz w:val="20"/>
                                      <w:szCs w:val="20"/>
                                    </w:rPr>
                                  </w:pPr>
                                  <w:r>
                                    <w:rPr>
                                      <w:sz w:val="20"/>
                                      <w:szCs w:val="20"/>
                                    </w:rPr>
                                    <w:t>0.0.</w:t>
                                  </w:r>
                                  <w:r w:rsidR="00A7560A">
                                    <w:rPr>
                                      <w:sz w:val="20"/>
                                      <w:szCs w:val="20"/>
                                    </w:rPr>
                                    <w:t>4</w:t>
                                  </w:r>
                                  <w:r>
                                    <w:rPr>
                                      <w:sz w:val="20"/>
                                      <w:szCs w:val="20"/>
                                    </w:rPr>
                                    <w:t>a</w:t>
                                  </w:r>
                                  <w:r w:rsidR="00A7560A">
                                    <w:rPr>
                                      <w:sz w:val="20"/>
                                      <w:szCs w:val="20"/>
                                    </w:rPr>
                                    <w:t>14</w:t>
                                  </w:r>
                                  <w:r>
                                    <w:rPr>
                                      <w:sz w:val="20"/>
                                      <w:szCs w:val="20"/>
                                    </w:rPr>
                                    <w:t>, 0.0.</w:t>
                                  </w:r>
                                  <w:r w:rsidR="00A7560A">
                                    <w:rPr>
                                      <w:sz w:val="20"/>
                                      <w:szCs w:val="20"/>
                                    </w:rPr>
                                    <w:t>4</w:t>
                                  </w:r>
                                  <w:r>
                                    <w:rPr>
                                      <w:sz w:val="20"/>
                                      <w:szCs w:val="20"/>
                                    </w:rPr>
                                    <w:t>a</w:t>
                                  </w:r>
                                  <w:r w:rsidR="00A7560A">
                                    <w:rPr>
                                      <w:sz w:val="20"/>
                                      <w:szCs w:val="20"/>
                                    </w:rPr>
                                    <w:t>13</w:t>
                                  </w:r>
                                  <w:r>
                                    <w:rPr>
                                      <w:sz w:val="20"/>
                                      <w:szCs w:val="20"/>
                                    </w:rPr>
                                    <w:t>, 0.0.4a6, 0.0.</w:t>
                                  </w:r>
                                  <w:r w:rsidR="00A7560A">
                                    <w:rPr>
                                      <w:sz w:val="20"/>
                                      <w:szCs w:val="20"/>
                                    </w:rPr>
                                    <w:t>3</w:t>
                                  </w:r>
                                  <w:r>
                                    <w:rPr>
                                      <w:sz w:val="20"/>
                                      <w:szCs w:val="20"/>
                                    </w:rPr>
                                    <w:t>a</w:t>
                                  </w:r>
                                  <w:r w:rsidR="00A7560A">
                                    <w:rPr>
                                      <w:sz w:val="20"/>
                                      <w:szCs w:val="20"/>
                                    </w:rPr>
                                    <w:t>5</w:t>
                                  </w:r>
                                  <w:r>
                                    <w:rPr>
                                      <w:sz w:val="20"/>
                                      <w:szCs w:val="20"/>
                                    </w:rPr>
                                    <w:t>, 0.0.</w:t>
                                  </w:r>
                                  <w:r w:rsidR="00A7560A">
                                    <w:rPr>
                                      <w:sz w:val="20"/>
                                      <w:szCs w:val="20"/>
                                    </w:rPr>
                                    <w:t>3</w:t>
                                  </w:r>
                                  <w:r>
                                    <w:rPr>
                                      <w:sz w:val="20"/>
                                      <w:szCs w:val="20"/>
                                    </w:rPr>
                                    <w:t>a</w:t>
                                  </w:r>
                                  <w:r w:rsidR="00A7560A">
                                    <w:rPr>
                                      <w:sz w:val="20"/>
                                      <w:szCs w:val="20"/>
                                    </w:rPr>
                                    <w:t>2</w:t>
                                  </w:r>
                                </w:p>
                              </w:tc>
                              <w:tc>
                                <w:tcPr>
                                  <w:tcW w:w="2485" w:type="dxa"/>
                                  <w:vMerge/>
                                  <w:vAlign w:val="center"/>
                                </w:tcPr>
                                <w:p w14:paraId="32870BE5" w14:textId="6E4DE916" w:rsidR="009E2C58" w:rsidRDefault="009E2C58" w:rsidP="009F71A8">
                                  <w:pPr>
                                    <w:spacing w:before="0" w:after="0" w:line="276" w:lineRule="auto"/>
                                    <w:jc w:val="center"/>
                                    <w:rPr>
                                      <w:sz w:val="20"/>
                                      <w:szCs w:val="20"/>
                                    </w:rPr>
                                  </w:pPr>
                                </w:p>
                              </w:tc>
                            </w:tr>
                          </w:tbl>
                          <w:p w14:paraId="790422D4" w14:textId="77777777" w:rsidR="0046352C" w:rsidRPr="00F4123C" w:rsidRDefault="0046352C" w:rsidP="0046352C">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424FD" id="Text Box 78" o:spid="_x0000_s1050" type="#_x0000_t202" style="position:absolute;left:0;text-align:left;margin-left:359.5pt;margin-top:516pt;width:410.7pt;height:106.7pt;z-index:-25165819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" stroked="f">
                <v:textbox inset="1.44pt,1.44pt,1.44pt,1.44pt">
                  <w:txbxContent>
                    <w:p w14:paraId="2C8A4502" w14:textId="611FAC25" w:rsidR="0046352C" w:rsidRDefault="0046352C" w:rsidP="0046352C">
                      <w:pPr>
                        <w:pStyle w:val="Caption"/>
                      </w:pPr>
                      <w:bookmarkStart w:id="88" w:name="_Toc117082581"/>
                      <w:r>
                        <w:t>Table 4.5.</w:t>
                      </w:r>
                      <w:r w:rsidR="00CF4633">
                        <w:fldChar w:fldCharType="begin"/>
                      </w:r>
                      <w:r w:rsidR="00CF4633">
                        <w:instrText xml:space="preserve"> SEQ Table_4.5. \* ARABIC </w:instrText>
                      </w:r>
                      <w:r w:rsidR="00CF4633">
                        <w:fldChar w:fldCharType="separate"/>
                      </w:r>
                      <w:r>
                        <w:rPr>
                          <w:noProof/>
                        </w:rPr>
                        <w:t>1</w:t>
                      </w:r>
                      <w:r w:rsidR="00CF4633">
                        <w:rPr>
                          <w:noProof/>
                        </w:rPr>
                        <w:fldChar w:fldCharType="end"/>
                      </w:r>
                      <w:r>
                        <w:t>. DIME-XAI and Rasa compatibility matrix</w:t>
                      </w:r>
                      <w:bookmarkEnd w:id="88"/>
                    </w:p>
                    <w:tbl>
                      <w:tblPr>
                        <w:tblStyle w:val="TableGrid"/>
                        <w:tblW w:w="8150" w:type="dxa"/>
                        <w:jc w:val="center"/>
                        <w:tblLayout w:type="fixed"/>
                        <w:tblLook w:val="04A0" w:firstRow="1" w:lastRow="0" w:firstColumn="1" w:lastColumn="0" w:noHBand="0" w:noVBand="1"/>
                      </w:tblPr>
                      <w:tblGrid>
                        <w:gridCol w:w="1795"/>
                        <w:gridCol w:w="3870"/>
                        <w:gridCol w:w="2485"/>
                      </w:tblGrid>
                      <w:tr w:rsidR="006B773A" w14:paraId="66AB892A" w14:textId="77777777" w:rsidTr="002320A0">
                        <w:trPr>
                          <w:jc w:val="center"/>
                        </w:trPr>
                        <w:tc>
                          <w:tcPr>
                            <w:tcW w:w="5665" w:type="dxa"/>
                            <w:gridSpan w:val="2"/>
                            <w:vAlign w:val="center"/>
                          </w:tcPr>
                          <w:p w14:paraId="4F8629EE" w14:textId="659F05C8" w:rsidR="006B773A" w:rsidRPr="006154FC" w:rsidRDefault="006B773A" w:rsidP="006B773A">
                            <w:pPr>
                              <w:spacing w:before="0" w:after="0"/>
                              <w:jc w:val="center"/>
                              <w:rPr>
                                <w:b/>
                                <w:bCs/>
                                <w:sz w:val="20"/>
                                <w:szCs w:val="20"/>
                              </w:rPr>
                            </w:pPr>
                            <w:r>
                              <w:rPr>
                                <w:b/>
                                <w:bCs/>
                                <w:sz w:val="20"/>
                                <w:szCs w:val="20"/>
                              </w:rPr>
                              <w:t>DIME-XAI Developer Console Version</w:t>
                            </w:r>
                          </w:p>
                        </w:tc>
                        <w:tc>
                          <w:tcPr>
                            <w:tcW w:w="2485" w:type="dxa"/>
                            <w:vMerge w:val="restart"/>
                            <w:vAlign w:val="center"/>
                          </w:tcPr>
                          <w:p w14:paraId="69035EE2" w14:textId="0FB6D5BA" w:rsidR="006B773A" w:rsidRPr="006154FC" w:rsidRDefault="006B773A" w:rsidP="006B773A">
                            <w:pPr>
                              <w:spacing w:before="0" w:after="0"/>
                              <w:jc w:val="center"/>
                              <w:rPr>
                                <w:b/>
                                <w:bCs/>
                                <w:sz w:val="20"/>
                                <w:szCs w:val="20"/>
                              </w:rPr>
                            </w:pPr>
                            <w:r>
                              <w:rPr>
                                <w:b/>
                                <w:bCs/>
                                <w:sz w:val="20"/>
                                <w:szCs w:val="20"/>
                              </w:rPr>
                              <w:t>Rasa Open-Source Version</w:t>
                            </w:r>
                          </w:p>
                        </w:tc>
                      </w:tr>
                      <w:tr w:rsidR="006B773A" w14:paraId="1E89E1B9" w14:textId="77777777" w:rsidTr="002320A0">
                        <w:trPr>
                          <w:jc w:val="center"/>
                        </w:trPr>
                        <w:tc>
                          <w:tcPr>
                            <w:tcW w:w="1795" w:type="dxa"/>
                            <w:vAlign w:val="center"/>
                          </w:tcPr>
                          <w:p w14:paraId="06F56400" w14:textId="78552E6E" w:rsidR="006B773A" w:rsidRDefault="00207BE6" w:rsidP="006B773A">
                            <w:pPr>
                              <w:spacing w:before="0" w:after="0"/>
                              <w:jc w:val="center"/>
                              <w:rPr>
                                <w:b/>
                                <w:bCs/>
                                <w:sz w:val="20"/>
                                <w:szCs w:val="20"/>
                              </w:rPr>
                            </w:pPr>
                            <w:r>
                              <w:rPr>
                                <w:b/>
                                <w:bCs/>
                                <w:sz w:val="20"/>
                                <w:szCs w:val="20"/>
                              </w:rPr>
                              <w:t>MAJOR.MINOR</w:t>
                            </w:r>
                          </w:p>
                        </w:tc>
                        <w:tc>
                          <w:tcPr>
                            <w:tcW w:w="3870" w:type="dxa"/>
                            <w:vAlign w:val="center"/>
                          </w:tcPr>
                          <w:p w14:paraId="54775678" w14:textId="181DCE70" w:rsidR="006B773A" w:rsidRDefault="00207BE6" w:rsidP="006B773A">
                            <w:pPr>
                              <w:spacing w:before="0" w:after="0"/>
                              <w:jc w:val="center"/>
                              <w:rPr>
                                <w:b/>
                                <w:bCs/>
                                <w:sz w:val="20"/>
                                <w:szCs w:val="20"/>
                              </w:rPr>
                            </w:pPr>
                            <w:r>
                              <w:rPr>
                                <w:b/>
                                <w:bCs/>
                                <w:sz w:val="20"/>
                                <w:szCs w:val="20"/>
                              </w:rPr>
                              <w:t>PATCH (</w:t>
                            </w:r>
                            <w:r w:rsidR="006B773A">
                              <w:rPr>
                                <w:b/>
                                <w:bCs/>
                                <w:sz w:val="20"/>
                                <w:szCs w:val="20"/>
                              </w:rPr>
                              <w:t>Released Bug fixes</w:t>
                            </w:r>
                            <w:r>
                              <w:rPr>
                                <w:b/>
                                <w:bCs/>
                                <w:sz w:val="20"/>
                                <w:szCs w:val="20"/>
                              </w:rPr>
                              <w:t>)</w:t>
                            </w:r>
                          </w:p>
                        </w:tc>
                        <w:tc>
                          <w:tcPr>
                            <w:tcW w:w="2485" w:type="dxa"/>
                            <w:vMerge/>
                            <w:vAlign w:val="center"/>
                          </w:tcPr>
                          <w:p w14:paraId="013D0F8A" w14:textId="77777777" w:rsidR="006B773A" w:rsidRDefault="006B773A" w:rsidP="006B773A">
                            <w:pPr>
                              <w:spacing w:before="0" w:after="0"/>
                              <w:jc w:val="center"/>
                              <w:rPr>
                                <w:b/>
                                <w:bCs/>
                                <w:sz w:val="20"/>
                                <w:szCs w:val="20"/>
                              </w:rPr>
                            </w:pPr>
                          </w:p>
                        </w:tc>
                      </w:tr>
                      <w:tr w:rsidR="009E2C58" w14:paraId="142E2B7F" w14:textId="77777777" w:rsidTr="002320A0">
                        <w:trPr>
                          <w:jc w:val="center"/>
                        </w:trPr>
                        <w:tc>
                          <w:tcPr>
                            <w:tcW w:w="1795" w:type="dxa"/>
                            <w:vAlign w:val="center"/>
                          </w:tcPr>
                          <w:p w14:paraId="2C46B516" w14:textId="77777777" w:rsidR="009E2C58" w:rsidRPr="005E6EFB" w:rsidRDefault="009E2C58" w:rsidP="007B3961">
                            <w:pPr>
                              <w:spacing w:before="0" w:after="0" w:line="276" w:lineRule="auto"/>
                              <w:jc w:val="left"/>
                              <w:rPr>
                                <w:sz w:val="20"/>
                                <w:szCs w:val="20"/>
                              </w:rPr>
                            </w:pPr>
                            <w:r>
                              <w:rPr>
                                <w:sz w:val="20"/>
                                <w:szCs w:val="20"/>
                              </w:rPr>
                              <w:t>1.2.x</w:t>
                            </w:r>
                          </w:p>
                        </w:tc>
                        <w:tc>
                          <w:tcPr>
                            <w:tcW w:w="3870" w:type="dxa"/>
                            <w:vAlign w:val="center"/>
                          </w:tcPr>
                          <w:p w14:paraId="5DB9F52F" w14:textId="09C01F14" w:rsidR="009E2C58" w:rsidRPr="005E6EFB" w:rsidRDefault="00144F88" w:rsidP="007B3961">
                            <w:pPr>
                              <w:spacing w:before="0" w:after="0" w:line="276" w:lineRule="auto"/>
                              <w:jc w:val="left"/>
                              <w:rPr>
                                <w:sz w:val="20"/>
                                <w:szCs w:val="20"/>
                              </w:rPr>
                            </w:pPr>
                            <w:r>
                              <w:rPr>
                                <w:sz w:val="20"/>
                                <w:szCs w:val="20"/>
                              </w:rPr>
                              <w:t>1.2.1, 1.2.0</w:t>
                            </w:r>
                          </w:p>
                        </w:tc>
                        <w:tc>
                          <w:tcPr>
                            <w:tcW w:w="2485" w:type="dxa"/>
                            <w:vMerge w:val="restart"/>
                            <w:vAlign w:val="center"/>
                          </w:tcPr>
                          <w:p w14:paraId="41FFFF9D" w14:textId="19E560B1" w:rsidR="009E2C58" w:rsidRPr="005E6EFB" w:rsidRDefault="009E2C58" w:rsidP="006B773A">
                            <w:pPr>
                              <w:spacing w:before="0" w:after="0" w:line="276" w:lineRule="auto"/>
                              <w:jc w:val="center"/>
                              <w:rPr>
                                <w:sz w:val="20"/>
                                <w:szCs w:val="20"/>
                              </w:rPr>
                            </w:pPr>
                            <w:r>
                              <w:rPr>
                                <w:sz w:val="20"/>
                                <w:szCs w:val="20"/>
                              </w:rPr>
                              <w:t>2.8.8</w:t>
                            </w:r>
                          </w:p>
                        </w:tc>
                      </w:tr>
                      <w:tr w:rsidR="009E2C58" w14:paraId="168582B9" w14:textId="77777777" w:rsidTr="002320A0">
                        <w:trPr>
                          <w:jc w:val="center"/>
                        </w:trPr>
                        <w:tc>
                          <w:tcPr>
                            <w:tcW w:w="1795" w:type="dxa"/>
                            <w:vAlign w:val="center"/>
                          </w:tcPr>
                          <w:p w14:paraId="7EF84F41" w14:textId="77777777" w:rsidR="009E2C58" w:rsidRPr="005E6EFB" w:rsidRDefault="009E2C58" w:rsidP="007B3961">
                            <w:pPr>
                              <w:spacing w:before="0" w:after="0" w:line="276" w:lineRule="auto"/>
                              <w:jc w:val="left"/>
                              <w:rPr>
                                <w:sz w:val="20"/>
                                <w:szCs w:val="20"/>
                              </w:rPr>
                            </w:pPr>
                            <w:r>
                              <w:rPr>
                                <w:sz w:val="20"/>
                                <w:szCs w:val="20"/>
                              </w:rPr>
                              <w:t>1.1.x</w:t>
                            </w:r>
                          </w:p>
                        </w:tc>
                        <w:tc>
                          <w:tcPr>
                            <w:tcW w:w="3870" w:type="dxa"/>
                            <w:vAlign w:val="center"/>
                          </w:tcPr>
                          <w:p w14:paraId="4A475AE9" w14:textId="779F1091" w:rsidR="009E2C58" w:rsidRPr="005E6EFB" w:rsidRDefault="00144F88" w:rsidP="007B3961">
                            <w:pPr>
                              <w:spacing w:before="0" w:after="0" w:line="276" w:lineRule="auto"/>
                              <w:jc w:val="left"/>
                              <w:rPr>
                                <w:sz w:val="20"/>
                                <w:szCs w:val="20"/>
                              </w:rPr>
                            </w:pPr>
                            <w:r>
                              <w:rPr>
                                <w:sz w:val="20"/>
                                <w:szCs w:val="20"/>
                              </w:rPr>
                              <w:t>1.1.3, 1.1.2, 1.1.1</w:t>
                            </w:r>
                          </w:p>
                        </w:tc>
                        <w:tc>
                          <w:tcPr>
                            <w:tcW w:w="2485" w:type="dxa"/>
                            <w:vMerge/>
                            <w:vAlign w:val="center"/>
                          </w:tcPr>
                          <w:p w14:paraId="2E778A31" w14:textId="23180764" w:rsidR="009E2C58" w:rsidRPr="005E6EFB" w:rsidRDefault="009E2C58" w:rsidP="009F71A8">
                            <w:pPr>
                              <w:spacing w:before="0" w:after="0" w:line="276" w:lineRule="auto"/>
                              <w:jc w:val="center"/>
                              <w:rPr>
                                <w:sz w:val="20"/>
                                <w:szCs w:val="20"/>
                              </w:rPr>
                            </w:pPr>
                          </w:p>
                        </w:tc>
                      </w:tr>
                      <w:tr w:rsidR="009E2C58" w14:paraId="0FBF52CC" w14:textId="77777777" w:rsidTr="002320A0">
                        <w:trPr>
                          <w:jc w:val="center"/>
                        </w:trPr>
                        <w:tc>
                          <w:tcPr>
                            <w:tcW w:w="1795" w:type="dxa"/>
                            <w:vAlign w:val="center"/>
                          </w:tcPr>
                          <w:p w14:paraId="2E96C8FD" w14:textId="28C07194" w:rsidR="009E2C58" w:rsidRDefault="009E2C58" w:rsidP="007B3961">
                            <w:pPr>
                              <w:spacing w:before="0" w:after="0" w:line="276" w:lineRule="auto"/>
                              <w:jc w:val="left"/>
                              <w:rPr>
                                <w:sz w:val="20"/>
                                <w:szCs w:val="20"/>
                              </w:rPr>
                            </w:pPr>
                            <w:r>
                              <w:rPr>
                                <w:sz w:val="20"/>
                                <w:szCs w:val="20"/>
                              </w:rPr>
                              <w:t xml:space="preserve">1.0.x </w:t>
                            </w:r>
                          </w:p>
                        </w:tc>
                        <w:tc>
                          <w:tcPr>
                            <w:tcW w:w="3870" w:type="dxa"/>
                            <w:vAlign w:val="center"/>
                          </w:tcPr>
                          <w:p w14:paraId="3649B4A6" w14:textId="30A3FCF5" w:rsidR="009E2C58" w:rsidRDefault="007473F3" w:rsidP="007B3961">
                            <w:pPr>
                              <w:spacing w:before="0" w:after="0" w:line="276" w:lineRule="auto"/>
                              <w:jc w:val="left"/>
                              <w:rPr>
                                <w:sz w:val="20"/>
                                <w:szCs w:val="20"/>
                              </w:rPr>
                            </w:pPr>
                            <w:r>
                              <w:rPr>
                                <w:sz w:val="20"/>
                                <w:szCs w:val="20"/>
                              </w:rPr>
                              <w:t>1.0.</w:t>
                            </w:r>
                            <w:r w:rsidR="00144F88">
                              <w:rPr>
                                <w:sz w:val="20"/>
                                <w:szCs w:val="20"/>
                              </w:rPr>
                              <w:t>1</w:t>
                            </w:r>
                            <w:r>
                              <w:rPr>
                                <w:sz w:val="20"/>
                                <w:szCs w:val="20"/>
                              </w:rPr>
                              <w:t>, 1.0.</w:t>
                            </w:r>
                            <w:r w:rsidR="00144F88">
                              <w:rPr>
                                <w:sz w:val="20"/>
                                <w:szCs w:val="20"/>
                              </w:rPr>
                              <w:t>0</w:t>
                            </w:r>
                          </w:p>
                        </w:tc>
                        <w:tc>
                          <w:tcPr>
                            <w:tcW w:w="2485" w:type="dxa"/>
                            <w:vMerge/>
                            <w:vAlign w:val="center"/>
                          </w:tcPr>
                          <w:p w14:paraId="44A4074A" w14:textId="5FAEC04A" w:rsidR="009E2C58" w:rsidRDefault="009E2C58" w:rsidP="009F71A8">
                            <w:pPr>
                              <w:spacing w:before="0" w:after="0" w:line="276" w:lineRule="auto"/>
                              <w:jc w:val="center"/>
                              <w:rPr>
                                <w:sz w:val="20"/>
                                <w:szCs w:val="20"/>
                              </w:rPr>
                            </w:pPr>
                          </w:p>
                        </w:tc>
                      </w:tr>
                      <w:tr w:rsidR="009E2C58" w14:paraId="260ABD5B" w14:textId="77777777" w:rsidTr="002320A0">
                        <w:trPr>
                          <w:jc w:val="center"/>
                        </w:trPr>
                        <w:tc>
                          <w:tcPr>
                            <w:tcW w:w="1795" w:type="dxa"/>
                            <w:vAlign w:val="center"/>
                          </w:tcPr>
                          <w:p w14:paraId="076B708C" w14:textId="77777777" w:rsidR="009E2C58" w:rsidRDefault="009E2C58" w:rsidP="007B3961">
                            <w:pPr>
                              <w:spacing w:before="0" w:after="0" w:line="276" w:lineRule="auto"/>
                              <w:jc w:val="left"/>
                              <w:rPr>
                                <w:sz w:val="20"/>
                                <w:szCs w:val="20"/>
                              </w:rPr>
                            </w:pPr>
                            <w:r>
                              <w:rPr>
                                <w:sz w:val="20"/>
                                <w:szCs w:val="20"/>
                              </w:rPr>
                              <w:t xml:space="preserve">0.0.x </w:t>
                            </w:r>
                          </w:p>
                        </w:tc>
                        <w:tc>
                          <w:tcPr>
                            <w:tcW w:w="3870" w:type="dxa"/>
                            <w:vAlign w:val="center"/>
                          </w:tcPr>
                          <w:p w14:paraId="39D81AC0" w14:textId="4F011CD1" w:rsidR="009E2C58" w:rsidRDefault="006B773A" w:rsidP="007B3961">
                            <w:pPr>
                              <w:spacing w:before="0" w:after="0" w:line="276" w:lineRule="auto"/>
                              <w:jc w:val="left"/>
                              <w:rPr>
                                <w:sz w:val="20"/>
                                <w:szCs w:val="20"/>
                              </w:rPr>
                            </w:pPr>
                            <w:r>
                              <w:rPr>
                                <w:sz w:val="20"/>
                                <w:szCs w:val="20"/>
                              </w:rPr>
                              <w:t>0.0.</w:t>
                            </w:r>
                            <w:r w:rsidR="00A7560A">
                              <w:rPr>
                                <w:sz w:val="20"/>
                                <w:szCs w:val="20"/>
                              </w:rPr>
                              <w:t>4</w:t>
                            </w:r>
                            <w:r>
                              <w:rPr>
                                <w:sz w:val="20"/>
                                <w:szCs w:val="20"/>
                              </w:rPr>
                              <w:t>a</w:t>
                            </w:r>
                            <w:r w:rsidR="00A7560A">
                              <w:rPr>
                                <w:sz w:val="20"/>
                                <w:szCs w:val="20"/>
                              </w:rPr>
                              <w:t>14</w:t>
                            </w:r>
                            <w:r>
                              <w:rPr>
                                <w:sz w:val="20"/>
                                <w:szCs w:val="20"/>
                              </w:rPr>
                              <w:t>, 0.0.</w:t>
                            </w:r>
                            <w:r w:rsidR="00A7560A">
                              <w:rPr>
                                <w:sz w:val="20"/>
                                <w:szCs w:val="20"/>
                              </w:rPr>
                              <w:t>4</w:t>
                            </w:r>
                            <w:r>
                              <w:rPr>
                                <w:sz w:val="20"/>
                                <w:szCs w:val="20"/>
                              </w:rPr>
                              <w:t>a</w:t>
                            </w:r>
                            <w:r w:rsidR="00A7560A">
                              <w:rPr>
                                <w:sz w:val="20"/>
                                <w:szCs w:val="20"/>
                              </w:rPr>
                              <w:t>13</w:t>
                            </w:r>
                            <w:r>
                              <w:rPr>
                                <w:sz w:val="20"/>
                                <w:szCs w:val="20"/>
                              </w:rPr>
                              <w:t>, 0.0.4a6, 0.0.</w:t>
                            </w:r>
                            <w:r w:rsidR="00A7560A">
                              <w:rPr>
                                <w:sz w:val="20"/>
                                <w:szCs w:val="20"/>
                              </w:rPr>
                              <w:t>3</w:t>
                            </w:r>
                            <w:r>
                              <w:rPr>
                                <w:sz w:val="20"/>
                                <w:szCs w:val="20"/>
                              </w:rPr>
                              <w:t>a</w:t>
                            </w:r>
                            <w:r w:rsidR="00A7560A">
                              <w:rPr>
                                <w:sz w:val="20"/>
                                <w:szCs w:val="20"/>
                              </w:rPr>
                              <w:t>5</w:t>
                            </w:r>
                            <w:r>
                              <w:rPr>
                                <w:sz w:val="20"/>
                                <w:szCs w:val="20"/>
                              </w:rPr>
                              <w:t>, 0.0.</w:t>
                            </w:r>
                            <w:r w:rsidR="00A7560A">
                              <w:rPr>
                                <w:sz w:val="20"/>
                                <w:szCs w:val="20"/>
                              </w:rPr>
                              <w:t>3</w:t>
                            </w:r>
                            <w:r>
                              <w:rPr>
                                <w:sz w:val="20"/>
                                <w:szCs w:val="20"/>
                              </w:rPr>
                              <w:t>a</w:t>
                            </w:r>
                            <w:r w:rsidR="00A7560A">
                              <w:rPr>
                                <w:sz w:val="20"/>
                                <w:szCs w:val="20"/>
                              </w:rPr>
                              <w:t>2</w:t>
                            </w:r>
                          </w:p>
                        </w:tc>
                        <w:tc>
                          <w:tcPr>
                            <w:tcW w:w="2485" w:type="dxa"/>
                            <w:vMerge/>
                            <w:vAlign w:val="center"/>
                          </w:tcPr>
                          <w:p w14:paraId="32870BE5" w14:textId="6E4DE916" w:rsidR="009E2C58" w:rsidRDefault="009E2C58" w:rsidP="009F71A8">
                            <w:pPr>
                              <w:spacing w:before="0" w:after="0" w:line="276" w:lineRule="auto"/>
                              <w:jc w:val="center"/>
                              <w:rPr>
                                <w:sz w:val="20"/>
                                <w:szCs w:val="20"/>
                              </w:rPr>
                            </w:pPr>
                          </w:p>
                        </w:tc>
                      </w:tr>
                    </w:tbl>
                    <w:p w14:paraId="790422D4" w14:textId="77777777" w:rsidR="0046352C" w:rsidRPr="00F4123C" w:rsidRDefault="0046352C" w:rsidP="0046352C">
                      <w:pPr>
                        <w:pStyle w:val="Caption"/>
                        <w:jc w:val="both"/>
                      </w:pPr>
                    </w:p>
                  </w:txbxContent>
                </v:textbox>
                <w10:wrap type="topAndBottom" anchorx="margin" anchory="margin"/>
              </v:shape>
            </w:pict>
          </mc:Fallback>
        </mc:AlternateContent>
      </w:r>
      <w:r w:rsidR="00A173E1" w:rsidRPr="00A173E1">
        <w:t>The author of this individual research component has implemented the DIME XAI approach as a modular Python package that developers can integrate with any Rasa chatbot project. Although DIME is theoretically model-agnostic, as previously mentioned, the current Python implementation mainly focuses on explaining the DIET intent classifier utilized by Rasa-based chatbot models as one of the NLU pipeline components. DIME package source code has five logical sub-packages: CLI, Server, Shared, Utils, and Core, and section</w:t>
      </w:r>
      <w:r w:rsidR="00133224" w:rsidRPr="00133224">
        <w:t xml:space="preserve"> </w:t>
      </w:r>
      <w:r w:rsidR="00FD6F5B">
        <w:fldChar w:fldCharType="begin"/>
      </w:r>
      <w:r w:rsidR="00FD6F5B">
        <w:instrText xml:space="preserve"> REF _Ref116851351 \r \h </w:instrText>
      </w:r>
      <w:r w:rsidR="00FD6F5B">
        <w:fldChar w:fldCharType="separate"/>
      </w:r>
      <w:r w:rsidR="00FD6F5B">
        <w:t>4.3</w:t>
      </w:r>
      <w:r w:rsidR="00FD6F5B">
        <w:fldChar w:fldCharType="end"/>
      </w:r>
      <w:r w:rsidR="00133224" w:rsidRPr="00133224">
        <w:t xml:space="preserve"> </w:t>
      </w:r>
      <w:r w:rsidR="000023C8" w:rsidRPr="000023C8">
        <w:t xml:space="preserve">clearly states the purpose of each sub-package in detail. The author has decided to release the individual research work, i.e., the DIME XAI Python package, as an open-source Python package that anyone can </w:t>
      </w:r>
      <w:proofErr w:type="gramStart"/>
      <w:r w:rsidR="000023C8" w:rsidRPr="000023C8">
        <w:t>get installed</w:t>
      </w:r>
      <w:proofErr w:type="gramEnd"/>
      <w:r w:rsidR="000023C8" w:rsidRPr="000023C8">
        <w:t xml:space="preserve"> simply by running</w:t>
      </w:r>
      <w:r w:rsidR="00133224" w:rsidRPr="00133224">
        <w:t xml:space="preserve"> </w:t>
      </w:r>
      <w:r w:rsidR="00133224" w:rsidRPr="00133224">
        <w:rPr>
          <w:i/>
          <w:iCs/>
        </w:rPr>
        <w:t>pip install dime-xai</w:t>
      </w:r>
      <w:r w:rsidR="00FA04E1">
        <w:rPr>
          <w:rStyle w:val="FootnoteReference"/>
          <w:i/>
          <w:iCs/>
        </w:rPr>
        <w:footnoteReference w:id="20"/>
      </w:r>
      <w:r w:rsidR="00133224" w:rsidRPr="00133224">
        <w:t xml:space="preserve"> </w:t>
      </w:r>
      <w:r w:rsidR="00966BDE" w:rsidRPr="00966BDE">
        <w:t>on any Python 3.7 or 3.8 supported machine. The DIME Python package adheres to semantic versioning</w:t>
      </w:r>
      <w:r w:rsidR="00410323">
        <w:rPr>
          <w:rStyle w:val="FootnoteReference"/>
        </w:rPr>
        <w:footnoteReference w:id="21"/>
      </w:r>
      <w:r w:rsidR="00966BDE" w:rsidRPr="00966BDE">
        <w:t>, and each stable build of the DIME package is available as a new version at Python Package Index (PyPI). The open-source contribution is available under the Apache 2.0 license. However, the Apache 2.0 license demands individuals to clearly state any changes made to the source code if they wish to republish the package, whether they have done an improvement, bug fix, or any other modification</w:t>
      </w:r>
      <w:r w:rsidR="00133224" w:rsidRPr="00133224">
        <w:t>.</w:t>
      </w:r>
      <w:r w:rsidR="00BA25F6">
        <w:t xml:space="preserve"> </w:t>
      </w:r>
    </w:p>
    <w:p w14:paraId="2751E64F" w14:textId="590A8831" w:rsidR="0025402E" w:rsidRDefault="004D04BC" w:rsidP="00C813DE">
      <w:pPr>
        <w:spacing w:before="0" w:line="360" w:lineRule="auto"/>
        <w:ind w:firstLine="360"/>
      </w:pPr>
      <w:r w:rsidRPr="004D04BC">
        <w:t>The open-source DIME-XAI Python package allows Rasa conversational AI developers to enable explainability in their chatbot development projects by simply installing it at the root of any rasa chatbot project. Table 4.5.1 shows the compatibility between DIME-XAI and Rasa Python packages.</w:t>
      </w:r>
      <w:r w:rsidR="0046352C">
        <w:t xml:space="preserve"> </w:t>
      </w:r>
      <w:r w:rsidR="00C813DE" w:rsidRPr="00C813DE">
        <w:t xml:space="preserve">Developers should carefully pick the correct DIME package that is fully compatible with the Rasa Python package they use. DIME also provides the customized DIET classifier source code explained in detail in </w:t>
      </w:r>
      <w:r w:rsidR="00C813DE" w:rsidRPr="00C813DE">
        <w:lastRenderedPageBreak/>
        <w:t>section</w:t>
      </w:r>
      <w:r w:rsidR="00C545C7">
        <w:t xml:space="preserve"> </w:t>
      </w:r>
      <w:r w:rsidR="00C545C7">
        <w:fldChar w:fldCharType="begin"/>
      </w:r>
      <w:r w:rsidR="00C545C7">
        <w:instrText xml:space="preserve"> REF _Ref116853804 \r \h </w:instrText>
      </w:r>
      <w:r w:rsidR="00C545C7">
        <w:fldChar w:fldCharType="separate"/>
      </w:r>
      <w:r w:rsidR="00C545C7">
        <w:t>4.4.1</w:t>
      </w:r>
      <w:r w:rsidR="00C545C7">
        <w:fldChar w:fldCharType="end"/>
      </w:r>
      <w:r w:rsidR="00C813DE" w:rsidRPr="00C813DE">
        <w:t>, which the developers should attach to the NLU pipeline of the chatbot to enable DIME XAI explanations.</w:t>
      </w:r>
    </w:p>
    <w:p w14:paraId="7F53CAB9" w14:textId="6EEB02E0" w:rsidR="00785FEA" w:rsidRDefault="00077835" w:rsidP="00785FEA">
      <w:pPr>
        <w:pStyle w:val="Heading3"/>
        <w:numPr>
          <w:ilvl w:val="2"/>
          <w:numId w:val="1"/>
        </w:numPr>
        <w:spacing w:before="0" w:after="240"/>
      </w:pPr>
      <w:bookmarkStart w:id="89" w:name="_Ref116850347"/>
      <w:bookmarkStart w:id="90" w:name="_Toc117094352"/>
      <w:r>
        <w:t xml:space="preserve">DIME </w:t>
      </w:r>
      <w:r w:rsidR="00CE3883">
        <w:t xml:space="preserve">CLI </w:t>
      </w:r>
      <w:r w:rsidR="00F35B38">
        <w:t>i</w:t>
      </w:r>
      <w:r>
        <w:t>nterfac</w:t>
      </w:r>
      <w:r w:rsidR="00785FEA">
        <w:t>e</w:t>
      </w:r>
      <w:bookmarkEnd w:id="89"/>
      <w:bookmarkEnd w:id="90"/>
    </w:p>
    <w:p w14:paraId="7BA93B55" w14:textId="67381548" w:rsidR="00245A4D" w:rsidRDefault="005B7E1E" w:rsidP="00245A4D">
      <w:pPr>
        <w:spacing w:before="0" w:line="360" w:lineRule="auto"/>
        <w:ind w:firstLine="360"/>
      </w:pPr>
      <w:r w:rsidRPr="005B7E1E">
        <w:t>The primary DIME CLI interface is responsible for parsing input arguments and deciding which interface to invoke out of four sub-interfaces, namely, DIME Init, DIME Explain, DIME Server, and DIME Visualize. This section clearly explains the purpose of each sub-interface and the CLI commands to invoke them.</w:t>
      </w:r>
      <w:r>
        <w:t xml:space="preserve"> </w:t>
      </w:r>
      <w:r w:rsidR="00245A4D">
        <w:fldChar w:fldCharType="begin"/>
      </w:r>
      <w:r w:rsidR="00245A4D">
        <w:instrText xml:space="preserve"> REF _Ref116850153 \h </w:instrText>
      </w:r>
      <w:r w:rsidR="00245A4D">
        <w:fldChar w:fldCharType="separate"/>
      </w:r>
      <w:r w:rsidR="00245A4D">
        <w:t>Figure 4.5.1.</w:t>
      </w:r>
      <w:r w:rsidR="00245A4D">
        <w:rPr>
          <w:noProof/>
        </w:rPr>
        <w:t>1</w:t>
      </w:r>
      <w:r w:rsidR="00245A4D">
        <w:fldChar w:fldCharType="end"/>
      </w:r>
      <w:r w:rsidR="00245A4D">
        <w:t xml:space="preserve"> </w:t>
      </w:r>
      <w:r w:rsidR="00245A4D" w:rsidRPr="00E37A1B">
        <w:t>depicts all sub-interfaces that DIME CLI provides along with their purpose</w:t>
      </w:r>
      <w:r w:rsidR="00245A4D">
        <w:t xml:space="preserve">. </w:t>
      </w:r>
    </w:p>
    <w:p w14:paraId="4C08C39B" w14:textId="1CD14734" w:rsidR="00B130AA" w:rsidRDefault="000D6F4F" w:rsidP="00785FEA">
      <w:pPr>
        <w:spacing w:before="0" w:line="360" w:lineRule="auto"/>
        <w:ind w:firstLine="360"/>
      </w:pPr>
      <w:r>
        <w:rPr>
          <w:noProof/>
        </w:rPr>
        <mc:AlternateContent>
          <mc:Choice Requires="wps">
            <w:drawing>
              <wp:anchor distT="0" distB="0" distL="114300" distR="114300" simplePos="0" relativeHeight="251658291" behindDoc="1" locked="0" layoutInCell="1" allowOverlap="1" wp14:anchorId="5F67E4B1" wp14:editId="1C6DF021">
                <wp:simplePos x="0" y="0"/>
                <wp:positionH relativeFrom="margin">
                  <wp:align>right</wp:align>
                </wp:positionH>
                <wp:positionV relativeFrom="margin">
                  <wp:posOffset>3574358</wp:posOffset>
                </wp:positionV>
                <wp:extent cx="5215890" cy="1391920"/>
                <wp:effectExtent l="0" t="0" r="3810" b="0"/>
                <wp:wrapTopAndBottom/>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391920"/>
                        </a:xfrm>
                        <a:prstGeom prst="rect">
                          <a:avLst/>
                        </a:prstGeom>
                        <a:solidFill>
                          <a:srgbClr val="FFFFFF"/>
                        </a:solidFill>
                        <a:ln w="9525">
                          <a:noFill/>
                          <a:miter lim="800000"/>
                          <a:headEnd/>
                          <a:tailEnd/>
                        </a:ln>
                      </wps:spPr>
                      <wps:txbx>
                        <w:txbxContent>
                          <w:p w14:paraId="7ABF4A1D" w14:textId="1D910B80" w:rsidR="00307F76" w:rsidRPr="000D6F4F" w:rsidRDefault="000D6F4F" w:rsidP="000D6F4F">
                            <w:pPr>
                              <w:pStyle w:val="Caption"/>
                              <w:rPr>
                                <w:noProof/>
                                <w:sz w:val="24"/>
                              </w:rPr>
                            </w:pPr>
                            <w:bookmarkStart w:id="91" w:name="_Ref116854895"/>
                            <w:bookmarkStart w:id="92" w:name="_Toc117082633"/>
                            <w:r>
                              <w:t>Table 4.5.1.</w:t>
                            </w:r>
                            <w:r w:rsidR="00CF4633">
                              <w:fldChar w:fldCharType="begin"/>
                            </w:r>
                            <w:r w:rsidR="00CF4633">
                              <w:instrText xml:space="preserve"> SEQ Table_4.5.1. \* ARABIC </w:instrText>
                            </w:r>
                            <w:r w:rsidR="00CF4633">
                              <w:fldChar w:fldCharType="separate"/>
                            </w:r>
                            <w:r w:rsidR="00C034DF">
                              <w:rPr>
                                <w:noProof/>
                              </w:rPr>
                              <w:t>1</w:t>
                            </w:r>
                            <w:r w:rsidR="00CF4633">
                              <w:rPr>
                                <w:noProof/>
                              </w:rPr>
                              <w:fldChar w:fldCharType="end"/>
                            </w:r>
                            <w:bookmarkEnd w:id="91"/>
                            <w:r>
                              <w:t xml:space="preserve">. </w:t>
                            </w:r>
                            <w:r w:rsidR="008E4757">
                              <w:t>Main DIME-XAI CLI Interface arguments</w:t>
                            </w:r>
                            <w:bookmarkEnd w:id="92"/>
                          </w:p>
                          <w:tbl>
                            <w:tblPr>
                              <w:tblStyle w:val="TableGrid"/>
                              <w:tblW w:w="8150" w:type="dxa"/>
                              <w:jc w:val="center"/>
                              <w:tblLayout w:type="fixed"/>
                              <w:tblLook w:val="04A0" w:firstRow="1" w:lastRow="0" w:firstColumn="1" w:lastColumn="0" w:noHBand="0" w:noVBand="1"/>
                            </w:tblPr>
                            <w:tblGrid>
                              <w:gridCol w:w="625"/>
                              <w:gridCol w:w="2216"/>
                              <w:gridCol w:w="5309"/>
                            </w:tblGrid>
                            <w:tr w:rsidR="0015013C" w14:paraId="659A8ABF" w14:textId="77777777" w:rsidTr="00E663B4">
                              <w:trPr>
                                <w:jc w:val="center"/>
                              </w:trPr>
                              <w:tc>
                                <w:tcPr>
                                  <w:tcW w:w="2841" w:type="dxa"/>
                                  <w:gridSpan w:val="2"/>
                                  <w:vAlign w:val="center"/>
                                </w:tcPr>
                                <w:p w14:paraId="4907032F" w14:textId="17DD6447" w:rsidR="0015013C" w:rsidRPr="006154FC" w:rsidRDefault="0015013C" w:rsidP="006B773A">
                                  <w:pPr>
                                    <w:spacing w:before="0" w:after="0"/>
                                    <w:jc w:val="center"/>
                                    <w:rPr>
                                      <w:b/>
                                      <w:bCs/>
                                      <w:sz w:val="20"/>
                                      <w:szCs w:val="20"/>
                                    </w:rPr>
                                  </w:pPr>
                                  <w:r>
                                    <w:rPr>
                                      <w:b/>
                                      <w:bCs/>
                                      <w:sz w:val="20"/>
                                      <w:szCs w:val="20"/>
                                    </w:rPr>
                                    <w:t>CLI Command</w:t>
                                  </w:r>
                                </w:p>
                              </w:tc>
                              <w:tc>
                                <w:tcPr>
                                  <w:tcW w:w="5309" w:type="dxa"/>
                                  <w:vAlign w:val="center"/>
                                </w:tcPr>
                                <w:p w14:paraId="178B2B4E" w14:textId="2161BDE4" w:rsidR="0015013C" w:rsidRPr="006154FC" w:rsidRDefault="0015013C" w:rsidP="006B773A">
                                  <w:pPr>
                                    <w:spacing w:before="0" w:after="0"/>
                                    <w:jc w:val="center"/>
                                    <w:rPr>
                                      <w:b/>
                                      <w:bCs/>
                                      <w:sz w:val="20"/>
                                      <w:szCs w:val="20"/>
                                    </w:rPr>
                                  </w:pPr>
                                  <w:r>
                                    <w:rPr>
                                      <w:b/>
                                      <w:bCs/>
                                      <w:sz w:val="20"/>
                                      <w:szCs w:val="20"/>
                                    </w:rPr>
                                    <w:t>Purpose</w:t>
                                  </w:r>
                                </w:p>
                              </w:tc>
                            </w:tr>
                            <w:tr w:rsidR="0015013C" w14:paraId="5A1BE626" w14:textId="77777777" w:rsidTr="00E663B4">
                              <w:trPr>
                                <w:jc w:val="center"/>
                              </w:trPr>
                              <w:tc>
                                <w:tcPr>
                                  <w:tcW w:w="2841" w:type="dxa"/>
                                  <w:gridSpan w:val="2"/>
                                  <w:vAlign w:val="center"/>
                                </w:tcPr>
                                <w:p w14:paraId="01F26391" w14:textId="4B39F8E1" w:rsidR="0015013C" w:rsidRPr="008423BF" w:rsidRDefault="00E663B4" w:rsidP="007B3961">
                                  <w:pPr>
                                    <w:spacing w:before="0" w:after="0" w:line="276" w:lineRule="auto"/>
                                    <w:jc w:val="left"/>
                                    <w:rPr>
                                      <w:i/>
                                      <w:iCs/>
                                      <w:sz w:val="20"/>
                                      <w:szCs w:val="20"/>
                                    </w:rPr>
                                  </w:pPr>
                                  <w:r w:rsidRPr="008423BF">
                                    <w:rPr>
                                      <w:i/>
                                      <w:iCs/>
                                      <w:sz w:val="20"/>
                                      <w:szCs w:val="20"/>
                                    </w:rPr>
                                    <w:t>M</w:t>
                                  </w:r>
                                  <w:r w:rsidR="008423BF" w:rsidRPr="008423BF">
                                    <w:rPr>
                                      <w:i/>
                                      <w:iCs/>
                                      <w:sz w:val="20"/>
                                      <w:szCs w:val="20"/>
                                    </w:rPr>
                                    <w:t>ain Command</w:t>
                                  </w:r>
                                </w:p>
                              </w:tc>
                              <w:tc>
                                <w:tcPr>
                                  <w:tcW w:w="5309" w:type="dxa"/>
                                  <w:vAlign w:val="center"/>
                                </w:tcPr>
                                <w:p w14:paraId="4AE25FE8" w14:textId="7877AB9F" w:rsidR="0015013C" w:rsidRPr="005E6EFB" w:rsidRDefault="0015013C" w:rsidP="007B3961">
                                  <w:pPr>
                                    <w:spacing w:before="0" w:after="0" w:line="276" w:lineRule="auto"/>
                                    <w:jc w:val="left"/>
                                    <w:rPr>
                                      <w:sz w:val="20"/>
                                      <w:szCs w:val="20"/>
                                    </w:rPr>
                                  </w:pPr>
                                </w:p>
                              </w:tc>
                            </w:tr>
                            <w:tr w:rsidR="00E663B4" w14:paraId="5A975486" w14:textId="77777777" w:rsidTr="00E663B4">
                              <w:trPr>
                                <w:jc w:val="center"/>
                              </w:trPr>
                              <w:tc>
                                <w:tcPr>
                                  <w:tcW w:w="625" w:type="dxa"/>
                                  <w:tcBorders>
                                    <w:right w:val="nil"/>
                                  </w:tcBorders>
                                  <w:vAlign w:val="center"/>
                                </w:tcPr>
                                <w:p w14:paraId="6CDDDF66" w14:textId="77777777" w:rsidR="00E663B4" w:rsidRPr="005E6EFB" w:rsidRDefault="00E663B4" w:rsidP="007B3961">
                                  <w:pPr>
                                    <w:spacing w:before="0" w:after="0" w:line="276" w:lineRule="auto"/>
                                    <w:jc w:val="left"/>
                                    <w:rPr>
                                      <w:sz w:val="20"/>
                                      <w:szCs w:val="20"/>
                                    </w:rPr>
                                  </w:pPr>
                                </w:p>
                              </w:tc>
                              <w:tc>
                                <w:tcPr>
                                  <w:tcW w:w="2216" w:type="dxa"/>
                                  <w:tcBorders>
                                    <w:left w:val="nil"/>
                                  </w:tcBorders>
                                  <w:vAlign w:val="center"/>
                                </w:tcPr>
                                <w:p w14:paraId="7B593776" w14:textId="66C99904" w:rsidR="00E663B4" w:rsidRPr="005E6EFB" w:rsidRDefault="00E663B4" w:rsidP="007B3961">
                                  <w:pPr>
                                    <w:spacing w:before="0" w:after="0" w:line="276" w:lineRule="auto"/>
                                    <w:jc w:val="left"/>
                                    <w:rPr>
                                      <w:sz w:val="20"/>
                                      <w:szCs w:val="20"/>
                                    </w:rPr>
                                  </w:pPr>
                                  <w:r>
                                    <w:rPr>
                                      <w:sz w:val="20"/>
                                      <w:szCs w:val="20"/>
                                    </w:rPr>
                                    <w:t>dime</w:t>
                                  </w:r>
                                </w:p>
                              </w:tc>
                              <w:tc>
                                <w:tcPr>
                                  <w:tcW w:w="5309" w:type="dxa"/>
                                  <w:vAlign w:val="center"/>
                                </w:tcPr>
                                <w:p w14:paraId="28B1AD25" w14:textId="68F5A68B" w:rsidR="00E663B4" w:rsidRPr="005E6EFB" w:rsidRDefault="000442C1" w:rsidP="007B3961">
                                  <w:pPr>
                                    <w:spacing w:before="0" w:after="0" w:line="276" w:lineRule="auto"/>
                                    <w:jc w:val="left"/>
                                    <w:rPr>
                                      <w:sz w:val="20"/>
                                      <w:szCs w:val="20"/>
                                    </w:rPr>
                                  </w:pPr>
                                  <w:r>
                                    <w:rPr>
                                      <w:sz w:val="20"/>
                                      <w:szCs w:val="20"/>
                                    </w:rPr>
                                    <w:t>Main entry point of main DIME CLI Interface</w:t>
                                  </w:r>
                                  <w:r w:rsidR="0033046B">
                                    <w:rPr>
                                      <w:sz w:val="20"/>
                                      <w:szCs w:val="20"/>
                                    </w:rPr>
                                    <w:t>.</w:t>
                                  </w:r>
                                </w:p>
                              </w:tc>
                            </w:tr>
                            <w:tr w:rsidR="0015013C" w14:paraId="69080A55" w14:textId="77777777" w:rsidTr="00E663B4">
                              <w:trPr>
                                <w:jc w:val="center"/>
                              </w:trPr>
                              <w:tc>
                                <w:tcPr>
                                  <w:tcW w:w="2841" w:type="dxa"/>
                                  <w:gridSpan w:val="2"/>
                                  <w:vAlign w:val="center"/>
                                </w:tcPr>
                                <w:p w14:paraId="7A927643" w14:textId="5516DCC5" w:rsidR="0015013C" w:rsidRPr="008423BF" w:rsidRDefault="008423BF" w:rsidP="007B3961">
                                  <w:pPr>
                                    <w:spacing w:before="0" w:after="0" w:line="276" w:lineRule="auto"/>
                                    <w:jc w:val="left"/>
                                    <w:rPr>
                                      <w:i/>
                                      <w:iCs/>
                                      <w:sz w:val="20"/>
                                      <w:szCs w:val="20"/>
                                    </w:rPr>
                                  </w:pPr>
                                  <w:r w:rsidRPr="008423BF">
                                    <w:rPr>
                                      <w:i/>
                                      <w:iCs/>
                                      <w:sz w:val="20"/>
                                      <w:szCs w:val="20"/>
                                    </w:rPr>
                                    <w:t>Optional Arguments</w:t>
                                  </w:r>
                                </w:p>
                              </w:tc>
                              <w:tc>
                                <w:tcPr>
                                  <w:tcW w:w="5309" w:type="dxa"/>
                                  <w:vAlign w:val="center"/>
                                </w:tcPr>
                                <w:p w14:paraId="5FCFE385" w14:textId="286A4B74" w:rsidR="0015013C" w:rsidRDefault="0015013C" w:rsidP="007B3961">
                                  <w:pPr>
                                    <w:spacing w:before="0" w:after="0" w:line="276" w:lineRule="auto"/>
                                    <w:jc w:val="left"/>
                                    <w:rPr>
                                      <w:sz w:val="20"/>
                                      <w:szCs w:val="20"/>
                                    </w:rPr>
                                  </w:pPr>
                                </w:p>
                              </w:tc>
                            </w:tr>
                            <w:tr w:rsidR="008423BF" w14:paraId="51DA6378" w14:textId="77777777" w:rsidTr="008423BF">
                              <w:trPr>
                                <w:jc w:val="center"/>
                              </w:trPr>
                              <w:tc>
                                <w:tcPr>
                                  <w:tcW w:w="625" w:type="dxa"/>
                                  <w:tcBorders>
                                    <w:right w:val="nil"/>
                                  </w:tcBorders>
                                  <w:vAlign w:val="center"/>
                                </w:tcPr>
                                <w:p w14:paraId="148CCE5E" w14:textId="77777777" w:rsidR="008423BF" w:rsidRDefault="008423BF" w:rsidP="007B3961">
                                  <w:pPr>
                                    <w:spacing w:before="0" w:after="0" w:line="276" w:lineRule="auto"/>
                                    <w:jc w:val="left"/>
                                    <w:rPr>
                                      <w:sz w:val="20"/>
                                      <w:szCs w:val="20"/>
                                    </w:rPr>
                                  </w:pPr>
                                </w:p>
                              </w:tc>
                              <w:tc>
                                <w:tcPr>
                                  <w:tcW w:w="2216" w:type="dxa"/>
                                  <w:tcBorders>
                                    <w:left w:val="nil"/>
                                  </w:tcBorders>
                                  <w:vAlign w:val="center"/>
                                </w:tcPr>
                                <w:p w14:paraId="748160BA" w14:textId="5F3E6A0F" w:rsidR="008423BF" w:rsidRDefault="008423BF" w:rsidP="007B3961">
                                  <w:pPr>
                                    <w:spacing w:before="0" w:after="0" w:line="276" w:lineRule="auto"/>
                                    <w:jc w:val="left"/>
                                    <w:rPr>
                                      <w:sz w:val="20"/>
                                      <w:szCs w:val="20"/>
                                    </w:rPr>
                                  </w:pPr>
                                  <w:r>
                                    <w:rPr>
                                      <w:sz w:val="20"/>
                                      <w:szCs w:val="20"/>
                                    </w:rPr>
                                    <w:t>-v or --version</w:t>
                                  </w:r>
                                </w:p>
                              </w:tc>
                              <w:tc>
                                <w:tcPr>
                                  <w:tcW w:w="5309" w:type="dxa"/>
                                  <w:vAlign w:val="center"/>
                                </w:tcPr>
                                <w:p w14:paraId="2268B775" w14:textId="3303088D" w:rsidR="008423BF" w:rsidRDefault="001F45DC" w:rsidP="007B3961">
                                  <w:pPr>
                                    <w:spacing w:before="0" w:after="0" w:line="276" w:lineRule="auto"/>
                                    <w:jc w:val="left"/>
                                    <w:rPr>
                                      <w:sz w:val="20"/>
                                      <w:szCs w:val="20"/>
                                    </w:rPr>
                                  </w:pPr>
                                  <w:r>
                                    <w:rPr>
                                      <w:sz w:val="20"/>
                                      <w:szCs w:val="20"/>
                                    </w:rPr>
                                    <w:t>Outputs DIME XAI package version details to</w:t>
                                  </w:r>
                                  <w:r w:rsidR="004A2E43">
                                    <w:rPr>
                                      <w:sz w:val="20"/>
                                      <w:szCs w:val="20"/>
                                    </w:rPr>
                                    <w:t xml:space="preserve"> CLI</w:t>
                                  </w:r>
                                  <w:r w:rsidR="0033046B">
                                    <w:rPr>
                                      <w:sz w:val="20"/>
                                      <w:szCs w:val="20"/>
                                    </w:rPr>
                                    <w:t>.</w:t>
                                  </w:r>
                                </w:p>
                              </w:tc>
                            </w:tr>
                            <w:tr w:rsidR="004048F1" w14:paraId="4A1668E4" w14:textId="77777777" w:rsidTr="008423BF">
                              <w:trPr>
                                <w:jc w:val="center"/>
                              </w:trPr>
                              <w:tc>
                                <w:tcPr>
                                  <w:tcW w:w="625" w:type="dxa"/>
                                  <w:tcBorders>
                                    <w:right w:val="nil"/>
                                  </w:tcBorders>
                                  <w:vAlign w:val="center"/>
                                </w:tcPr>
                                <w:p w14:paraId="118664F9" w14:textId="77777777" w:rsidR="004048F1" w:rsidRDefault="004048F1" w:rsidP="007B3961">
                                  <w:pPr>
                                    <w:spacing w:before="0" w:after="0" w:line="276" w:lineRule="auto"/>
                                    <w:jc w:val="left"/>
                                    <w:rPr>
                                      <w:sz w:val="20"/>
                                      <w:szCs w:val="20"/>
                                    </w:rPr>
                                  </w:pPr>
                                </w:p>
                              </w:tc>
                              <w:tc>
                                <w:tcPr>
                                  <w:tcW w:w="2216" w:type="dxa"/>
                                  <w:tcBorders>
                                    <w:left w:val="nil"/>
                                  </w:tcBorders>
                                  <w:vAlign w:val="center"/>
                                </w:tcPr>
                                <w:p w14:paraId="6BDC4CC4" w14:textId="4EB4E10C" w:rsidR="004048F1" w:rsidRDefault="004048F1" w:rsidP="007B3961">
                                  <w:pPr>
                                    <w:spacing w:before="0" w:after="0" w:line="276" w:lineRule="auto"/>
                                    <w:jc w:val="left"/>
                                    <w:rPr>
                                      <w:sz w:val="20"/>
                                      <w:szCs w:val="20"/>
                                    </w:rPr>
                                  </w:pPr>
                                  <w:r>
                                    <w:rPr>
                                      <w:sz w:val="20"/>
                                      <w:szCs w:val="20"/>
                                    </w:rPr>
                                    <w:t>-h</w:t>
                                  </w:r>
                                  <w:r w:rsidR="00F717F4">
                                    <w:rPr>
                                      <w:sz w:val="20"/>
                                      <w:szCs w:val="20"/>
                                    </w:rPr>
                                    <w:t xml:space="preserve"> or --help</w:t>
                                  </w:r>
                                </w:p>
                              </w:tc>
                              <w:tc>
                                <w:tcPr>
                                  <w:tcW w:w="5309" w:type="dxa"/>
                                  <w:vAlign w:val="center"/>
                                </w:tcPr>
                                <w:p w14:paraId="7D79F0C3" w14:textId="166BCBD6" w:rsidR="004048F1" w:rsidRDefault="00F717F4" w:rsidP="007B3961">
                                  <w:pPr>
                                    <w:spacing w:before="0" w:after="0" w:line="276" w:lineRule="auto"/>
                                    <w:jc w:val="left"/>
                                    <w:rPr>
                                      <w:sz w:val="20"/>
                                      <w:szCs w:val="20"/>
                                    </w:rPr>
                                  </w:pPr>
                                  <w:r>
                                    <w:rPr>
                                      <w:sz w:val="20"/>
                                      <w:szCs w:val="20"/>
                                    </w:rPr>
                                    <w:t>Provides instructions on how to use dime CLI</w:t>
                                  </w:r>
                                  <w:r w:rsidR="0033046B">
                                    <w:rPr>
                                      <w:sz w:val="20"/>
                                      <w:szCs w:val="20"/>
                                    </w:rPr>
                                    <w:t>.</w:t>
                                  </w:r>
                                </w:p>
                              </w:tc>
                            </w:tr>
                          </w:tbl>
                          <w:p w14:paraId="4226E3F6" w14:textId="77777777" w:rsidR="00307F76" w:rsidRPr="00F4123C" w:rsidRDefault="00307F76" w:rsidP="00307F76">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7E4B1" id="Text Box 80" o:spid="_x0000_s1051" type="#_x0000_t202" style="position:absolute;left:0;text-align:left;margin-left:359.5pt;margin-top:281.45pt;width:410.7pt;height:109.6pt;z-index:-25165818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" stroked="f">
                <v:textbox inset="1.44pt,1.44pt,1.44pt,1.44pt">
                  <w:txbxContent>
                    <w:p w14:paraId="7ABF4A1D" w14:textId="1D910B80" w:rsidR="00307F76" w:rsidRPr="000D6F4F" w:rsidRDefault="000D6F4F" w:rsidP="000D6F4F">
                      <w:pPr>
                        <w:pStyle w:val="Caption"/>
                        <w:rPr>
                          <w:noProof/>
                          <w:sz w:val="24"/>
                        </w:rPr>
                      </w:pPr>
                      <w:bookmarkStart w:id="93" w:name="_Ref116854895"/>
                      <w:bookmarkStart w:id="94" w:name="_Toc117082633"/>
                      <w:r>
                        <w:t>Table 4.5.1.</w:t>
                      </w:r>
                      <w:r w:rsidR="00CF4633">
                        <w:fldChar w:fldCharType="begin"/>
                      </w:r>
                      <w:r w:rsidR="00CF4633">
                        <w:instrText xml:space="preserve"> SEQ Table_4.5.1. \* ARABIC </w:instrText>
                      </w:r>
                      <w:r w:rsidR="00CF4633">
                        <w:fldChar w:fldCharType="separate"/>
                      </w:r>
                      <w:r w:rsidR="00C034DF">
                        <w:rPr>
                          <w:noProof/>
                        </w:rPr>
                        <w:t>1</w:t>
                      </w:r>
                      <w:r w:rsidR="00CF4633">
                        <w:rPr>
                          <w:noProof/>
                        </w:rPr>
                        <w:fldChar w:fldCharType="end"/>
                      </w:r>
                      <w:bookmarkEnd w:id="93"/>
                      <w:r>
                        <w:t xml:space="preserve">. </w:t>
                      </w:r>
                      <w:r w:rsidR="008E4757">
                        <w:t>Main DIME-XAI CLI Interface arguments</w:t>
                      </w:r>
                      <w:bookmarkEnd w:id="94"/>
                    </w:p>
                    <w:tbl>
                      <w:tblPr>
                        <w:tblStyle w:val="TableGrid"/>
                        <w:tblW w:w="8150" w:type="dxa"/>
                        <w:jc w:val="center"/>
                        <w:tblLayout w:type="fixed"/>
                        <w:tblLook w:val="04A0" w:firstRow="1" w:lastRow="0" w:firstColumn="1" w:lastColumn="0" w:noHBand="0" w:noVBand="1"/>
                      </w:tblPr>
                      <w:tblGrid>
                        <w:gridCol w:w="625"/>
                        <w:gridCol w:w="2216"/>
                        <w:gridCol w:w="5309"/>
                      </w:tblGrid>
                      <w:tr w:rsidR="0015013C" w14:paraId="659A8ABF" w14:textId="77777777" w:rsidTr="00E663B4">
                        <w:trPr>
                          <w:jc w:val="center"/>
                        </w:trPr>
                        <w:tc>
                          <w:tcPr>
                            <w:tcW w:w="2841" w:type="dxa"/>
                            <w:gridSpan w:val="2"/>
                            <w:vAlign w:val="center"/>
                          </w:tcPr>
                          <w:p w14:paraId="4907032F" w14:textId="17DD6447" w:rsidR="0015013C" w:rsidRPr="006154FC" w:rsidRDefault="0015013C" w:rsidP="006B773A">
                            <w:pPr>
                              <w:spacing w:before="0" w:after="0"/>
                              <w:jc w:val="center"/>
                              <w:rPr>
                                <w:b/>
                                <w:bCs/>
                                <w:sz w:val="20"/>
                                <w:szCs w:val="20"/>
                              </w:rPr>
                            </w:pPr>
                            <w:r>
                              <w:rPr>
                                <w:b/>
                                <w:bCs/>
                                <w:sz w:val="20"/>
                                <w:szCs w:val="20"/>
                              </w:rPr>
                              <w:t>CLI Command</w:t>
                            </w:r>
                          </w:p>
                        </w:tc>
                        <w:tc>
                          <w:tcPr>
                            <w:tcW w:w="5309" w:type="dxa"/>
                            <w:vAlign w:val="center"/>
                          </w:tcPr>
                          <w:p w14:paraId="178B2B4E" w14:textId="2161BDE4" w:rsidR="0015013C" w:rsidRPr="006154FC" w:rsidRDefault="0015013C" w:rsidP="006B773A">
                            <w:pPr>
                              <w:spacing w:before="0" w:after="0"/>
                              <w:jc w:val="center"/>
                              <w:rPr>
                                <w:b/>
                                <w:bCs/>
                                <w:sz w:val="20"/>
                                <w:szCs w:val="20"/>
                              </w:rPr>
                            </w:pPr>
                            <w:r>
                              <w:rPr>
                                <w:b/>
                                <w:bCs/>
                                <w:sz w:val="20"/>
                                <w:szCs w:val="20"/>
                              </w:rPr>
                              <w:t>Purpose</w:t>
                            </w:r>
                          </w:p>
                        </w:tc>
                      </w:tr>
                      <w:tr w:rsidR="0015013C" w14:paraId="5A1BE626" w14:textId="77777777" w:rsidTr="00E663B4">
                        <w:trPr>
                          <w:jc w:val="center"/>
                        </w:trPr>
                        <w:tc>
                          <w:tcPr>
                            <w:tcW w:w="2841" w:type="dxa"/>
                            <w:gridSpan w:val="2"/>
                            <w:vAlign w:val="center"/>
                          </w:tcPr>
                          <w:p w14:paraId="01F26391" w14:textId="4B39F8E1" w:rsidR="0015013C" w:rsidRPr="008423BF" w:rsidRDefault="00E663B4" w:rsidP="007B3961">
                            <w:pPr>
                              <w:spacing w:before="0" w:after="0" w:line="276" w:lineRule="auto"/>
                              <w:jc w:val="left"/>
                              <w:rPr>
                                <w:i/>
                                <w:iCs/>
                                <w:sz w:val="20"/>
                                <w:szCs w:val="20"/>
                              </w:rPr>
                            </w:pPr>
                            <w:r w:rsidRPr="008423BF">
                              <w:rPr>
                                <w:i/>
                                <w:iCs/>
                                <w:sz w:val="20"/>
                                <w:szCs w:val="20"/>
                              </w:rPr>
                              <w:t>M</w:t>
                            </w:r>
                            <w:r w:rsidR="008423BF" w:rsidRPr="008423BF">
                              <w:rPr>
                                <w:i/>
                                <w:iCs/>
                                <w:sz w:val="20"/>
                                <w:szCs w:val="20"/>
                              </w:rPr>
                              <w:t>ain Command</w:t>
                            </w:r>
                          </w:p>
                        </w:tc>
                        <w:tc>
                          <w:tcPr>
                            <w:tcW w:w="5309" w:type="dxa"/>
                            <w:vAlign w:val="center"/>
                          </w:tcPr>
                          <w:p w14:paraId="4AE25FE8" w14:textId="7877AB9F" w:rsidR="0015013C" w:rsidRPr="005E6EFB" w:rsidRDefault="0015013C" w:rsidP="007B3961">
                            <w:pPr>
                              <w:spacing w:before="0" w:after="0" w:line="276" w:lineRule="auto"/>
                              <w:jc w:val="left"/>
                              <w:rPr>
                                <w:sz w:val="20"/>
                                <w:szCs w:val="20"/>
                              </w:rPr>
                            </w:pPr>
                          </w:p>
                        </w:tc>
                      </w:tr>
                      <w:tr w:rsidR="00E663B4" w14:paraId="5A975486" w14:textId="77777777" w:rsidTr="00E663B4">
                        <w:trPr>
                          <w:jc w:val="center"/>
                        </w:trPr>
                        <w:tc>
                          <w:tcPr>
                            <w:tcW w:w="625" w:type="dxa"/>
                            <w:tcBorders>
                              <w:right w:val="nil"/>
                            </w:tcBorders>
                            <w:vAlign w:val="center"/>
                          </w:tcPr>
                          <w:p w14:paraId="6CDDDF66" w14:textId="77777777" w:rsidR="00E663B4" w:rsidRPr="005E6EFB" w:rsidRDefault="00E663B4" w:rsidP="007B3961">
                            <w:pPr>
                              <w:spacing w:before="0" w:after="0" w:line="276" w:lineRule="auto"/>
                              <w:jc w:val="left"/>
                              <w:rPr>
                                <w:sz w:val="20"/>
                                <w:szCs w:val="20"/>
                              </w:rPr>
                            </w:pPr>
                          </w:p>
                        </w:tc>
                        <w:tc>
                          <w:tcPr>
                            <w:tcW w:w="2216" w:type="dxa"/>
                            <w:tcBorders>
                              <w:left w:val="nil"/>
                            </w:tcBorders>
                            <w:vAlign w:val="center"/>
                          </w:tcPr>
                          <w:p w14:paraId="7B593776" w14:textId="66C99904" w:rsidR="00E663B4" w:rsidRPr="005E6EFB" w:rsidRDefault="00E663B4" w:rsidP="007B3961">
                            <w:pPr>
                              <w:spacing w:before="0" w:after="0" w:line="276" w:lineRule="auto"/>
                              <w:jc w:val="left"/>
                              <w:rPr>
                                <w:sz w:val="20"/>
                                <w:szCs w:val="20"/>
                              </w:rPr>
                            </w:pPr>
                            <w:r>
                              <w:rPr>
                                <w:sz w:val="20"/>
                                <w:szCs w:val="20"/>
                              </w:rPr>
                              <w:t>dime</w:t>
                            </w:r>
                          </w:p>
                        </w:tc>
                        <w:tc>
                          <w:tcPr>
                            <w:tcW w:w="5309" w:type="dxa"/>
                            <w:vAlign w:val="center"/>
                          </w:tcPr>
                          <w:p w14:paraId="28B1AD25" w14:textId="68F5A68B" w:rsidR="00E663B4" w:rsidRPr="005E6EFB" w:rsidRDefault="000442C1" w:rsidP="007B3961">
                            <w:pPr>
                              <w:spacing w:before="0" w:after="0" w:line="276" w:lineRule="auto"/>
                              <w:jc w:val="left"/>
                              <w:rPr>
                                <w:sz w:val="20"/>
                                <w:szCs w:val="20"/>
                              </w:rPr>
                            </w:pPr>
                            <w:r>
                              <w:rPr>
                                <w:sz w:val="20"/>
                                <w:szCs w:val="20"/>
                              </w:rPr>
                              <w:t>Main entry point of main DIME CLI Interface</w:t>
                            </w:r>
                            <w:r w:rsidR="0033046B">
                              <w:rPr>
                                <w:sz w:val="20"/>
                                <w:szCs w:val="20"/>
                              </w:rPr>
                              <w:t>.</w:t>
                            </w:r>
                          </w:p>
                        </w:tc>
                      </w:tr>
                      <w:tr w:rsidR="0015013C" w14:paraId="69080A55" w14:textId="77777777" w:rsidTr="00E663B4">
                        <w:trPr>
                          <w:jc w:val="center"/>
                        </w:trPr>
                        <w:tc>
                          <w:tcPr>
                            <w:tcW w:w="2841" w:type="dxa"/>
                            <w:gridSpan w:val="2"/>
                            <w:vAlign w:val="center"/>
                          </w:tcPr>
                          <w:p w14:paraId="7A927643" w14:textId="5516DCC5" w:rsidR="0015013C" w:rsidRPr="008423BF" w:rsidRDefault="008423BF" w:rsidP="007B3961">
                            <w:pPr>
                              <w:spacing w:before="0" w:after="0" w:line="276" w:lineRule="auto"/>
                              <w:jc w:val="left"/>
                              <w:rPr>
                                <w:i/>
                                <w:iCs/>
                                <w:sz w:val="20"/>
                                <w:szCs w:val="20"/>
                              </w:rPr>
                            </w:pPr>
                            <w:r w:rsidRPr="008423BF">
                              <w:rPr>
                                <w:i/>
                                <w:iCs/>
                                <w:sz w:val="20"/>
                                <w:szCs w:val="20"/>
                              </w:rPr>
                              <w:t>Optional Arguments</w:t>
                            </w:r>
                          </w:p>
                        </w:tc>
                        <w:tc>
                          <w:tcPr>
                            <w:tcW w:w="5309" w:type="dxa"/>
                            <w:vAlign w:val="center"/>
                          </w:tcPr>
                          <w:p w14:paraId="5FCFE385" w14:textId="286A4B74" w:rsidR="0015013C" w:rsidRDefault="0015013C" w:rsidP="007B3961">
                            <w:pPr>
                              <w:spacing w:before="0" w:after="0" w:line="276" w:lineRule="auto"/>
                              <w:jc w:val="left"/>
                              <w:rPr>
                                <w:sz w:val="20"/>
                                <w:szCs w:val="20"/>
                              </w:rPr>
                            </w:pPr>
                          </w:p>
                        </w:tc>
                      </w:tr>
                      <w:tr w:rsidR="008423BF" w14:paraId="51DA6378" w14:textId="77777777" w:rsidTr="008423BF">
                        <w:trPr>
                          <w:jc w:val="center"/>
                        </w:trPr>
                        <w:tc>
                          <w:tcPr>
                            <w:tcW w:w="625" w:type="dxa"/>
                            <w:tcBorders>
                              <w:right w:val="nil"/>
                            </w:tcBorders>
                            <w:vAlign w:val="center"/>
                          </w:tcPr>
                          <w:p w14:paraId="148CCE5E" w14:textId="77777777" w:rsidR="008423BF" w:rsidRDefault="008423BF" w:rsidP="007B3961">
                            <w:pPr>
                              <w:spacing w:before="0" w:after="0" w:line="276" w:lineRule="auto"/>
                              <w:jc w:val="left"/>
                              <w:rPr>
                                <w:sz w:val="20"/>
                                <w:szCs w:val="20"/>
                              </w:rPr>
                            </w:pPr>
                          </w:p>
                        </w:tc>
                        <w:tc>
                          <w:tcPr>
                            <w:tcW w:w="2216" w:type="dxa"/>
                            <w:tcBorders>
                              <w:left w:val="nil"/>
                            </w:tcBorders>
                            <w:vAlign w:val="center"/>
                          </w:tcPr>
                          <w:p w14:paraId="748160BA" w14:textId="5F3E6A0F" w:rsidR="008423BF" w:rsidRDefault="008423BF" w:rsidP="007B3961">
                            <w:pPr>
                              <w:spacing w:before="0" w:after="0" w:line="276" w:lineRule="auto"/>
                              <w:jc w:val="left"/>
                              <w:rPr>
                                <w:sz w:val="20"/>
                                <w:szCs w:val="20"/>
                              </w:rPr>
                            </w:pPr>
                            <w:r>
                              <w:rPr>
                                <w:sz w:val="20"/>
                                <w:szCs w:val="20"/>
                              </w:rPr>
                              <w:t>-v or --version</w:t>
                            </w:r>
                          </w:p>
                        </w:tc>
                        <w:tc>
                          <w:tcPr>
                            <w:tcW w:w="5309" w:type="dxa"/>
                            <w:vAlign w:val="center"/>
                          </w:tcPr>
                          <w:p w14:paraId="2268B775" w14:textId="3303088D" w:rsidR="008423BF" w:rsidRDefault="001F45DC" w:rsidP="007B3961">
                            <w:pPr>
                              <w:spacing w:before="0" w:after="0" w:line="276" w:lineRule="auto"/>
                              <w:jc w:val="left"/>
                              <w:rPr>
                                <w:sz w:val="20"/>
                                <w:szCs w:val="20"/>
                              </w:rPr>
                            </w:pPr>
                            <w:r>
                              <w:rPr>
                                <w:sz w:val="20"/>
                                <w:szCs w:val="20"/>
                              </w:rPr>
                              <w:t>Outputs DIME XAI package version details to</w:t>
                            </w:r>
                            <w:r w:rsidR="004A2E43">
                              <w:rPr>
                                <w:sz w:val="20"/>
                                <w:szCs w:val="20"/>
                              </w:rPr>
                              <w:t xml:space="preserve"> CLI</w:t>
                            </w:r>
                            <w:r w:rsidR="0033046B">
                              <w:rPr>
                                <w:sz w:val="20"/>
                                <w:szCs w:val="20"/>
                              </w:rPr>
                              <w:t>.</w:t>
                            </w:r>
                          </w:p>
                        </w:tc>
                      </w:tr>
                      <w:tr w:rsidR="004048F1" w14:paraId="4A1668E4" w14:textId="77777777" w:rsidTr="008423BF">
                        <w:trPr>
                          <w:jc w:val="center"/>
                        </w:trPr>
                        <w:tc>
                          <w:tcPr>
                            <w:tcW w:w="625" w:type="dxa"/>
                            <w:tcBorders>
                              <w:right w:val="nil"/>
                            </w:tcBorders>
                            <w:vAlign w:val="center"/>
                          </w:tcPr>
                          <w:p w14:paraId="118664F9" w14:textId="77777777" w:rsidR="004048F1" w:rsidRDefault="004048F1" w:rsidP="007B3961">
                            <w:pPr>
                              <w:spacing w:before="0" w:after="0" w:line="276" w:lineRule="auto"/>
                              <w:jc w:val="left"/>
                              <w:rPr>
                                <w:sz w:val="20"/>
                                <w:szCs w:val="20"/>
                              </w:rPr>
                            </w:pPr>
                          </w:p>
                        </w:tc>
                        <w:tc>
                          <w:tcPr>
                            <w:tcW w:w="2216" w:type="dxa"/>
                            <w:tcBorders>
                              <w:left w:val="nil"/>
                            </w:tcBorders>
                            <w:vAlign w:val="center"/>
                          </w:tcPr>
                          <w:p w14:paraId="6BDC4CC4" w14:textId="4EB4E10C" w:rsidR="004048F1" w:rsidRDefault="004048F1" w:rsidP="007B3961">
                            <w:pPr>
                              <w:spacing w:before="0" w:after="0" w:line="276" w:lineRule="auto"/>
                              <w:jc w:val="left"/>
                              <w:rPr>
                                <w:sz w:val="20"/>
                                <w:szCs w:val="20"/>
                              </w:rPr>
                            </w:pPr>
                            <w:r>
                              <w:rPr>
                                <w:sz w:val="20"/>
                                <w:szCs w:val="20"/>
                              </w:rPr>
                              <w:t>-h</w:t>
                            </w:r>
                            <w:r w:rsidR="00F717F4">
                              <w:rPr>
                                <w:sz w:val="20"/>
                                <w:szCs w:val="20"/>
                              </w:rPr>
                              <w:t xml:space="preserve"> or --help</w:t>
                            </w:r>
                          </w:p>
                        </w:tc>
                        <w:tc>
                          <w:tcPr>
                            <w:tcW w:w="5309" w:type="dxa"/>
                            <w:vAlign w:val="center"/>
                          </w:tcPr>
                          <w:p w14:paraId="7D79F0C3" w14:textId="166BCBD6" w:rsidR="004048F1" w:rsidRDefault="00F717F4" w:rsidP="007B3961">
                            <w:pPr>
                              <w:spacing w:before="0" w:after="0" w:line="276" w:lineRule="auto"/>
                              <w:jc w:val="left"/>
                              <w:rPr>
                                <w:sz w:val="20"/>
                                <w:szCs w:val="20"/>
                              </w:rPr>
                            </w:pPr>
                            <w:r>
                              <w:rPr>
                                <w:sz w:val="20"/>
                                <w:szCs w:val="20"/>
                              </w:rPr>
                              <w:t>Provides instructions on how to use dime CLI</w:t>
                            </w:r>
                            <w:r w:rsidR="0033046B">
                              <w:rPr>
                                <w:sz w:val="20"/>
                                <w:szCs w:val="20"/>
                              </w:rPr>
                              <w:t>.</w:t>
                            </w:r>
                          </w:p>
                        </w:tc>
                      </w:tr>
                    </w:tbl>
                    <w:p w14:paraId="4226E3F6" w14:textId="77777777" w:rsidR="00307F76" w:rsidRPr="00F4123C" w:rsidRDefault="00307F76" w:rsidP="00307F76">
                      <w:pPr>
                        <w:pStyle w:val="Caption"/>
                        <w:jc w:val="both"/>
                      </w:pPr>
                    </w:p>
                  </w:txbxContent>
                </v:textbox>
                <w10:wrap type="topAndBottom" anchorx="margin" anchory="margin"/>
              </v:shape>
            </w:pict>
          </mc:Fallback>
        </mc:AlternateContent>
      </w:r>
      <w:r>
        <w:rPr>
          <w:noProof/>
        </w:rPr>
        <mc:AlternateContent>
          <mc:Choice Requires="wps">
            <w:drawing>
              <wp:anchor distT="0" distB="0" distL="114300" distR="114300" simplePos="0" relativeHeight="251658289" behindDoc="1" locked="0" layoutInCell="1" allowOverlap="1" wp14:anchorId="645118DA" wp14:editId="0A7E3D67">
                <wp:simplePos x="0" y="0"/>
                <wp:positionH relativeFrom="margin">
                  <wp:align>right</wp:align>
                </wp:positionH>
                <wp:positionV relativeFrom="margin">
                  <wp:align>bottom</wp:align>
                </wp:positionV>
                <wp:extent cx="5215890" cy="3245485"/>
                <wp:effectExtent l="0" t="0" r="3810" b="0"/>
                <wp:wrapTopAndBottom/>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45485"/>
                        </a:xfrm>
                        <a:prstGeom prst="rect">
                          <a:avLst/>
                        </a:prstGeom>
                        <a:solidFill>
                          <a:srgbClr val="FFFFFF"/>
                        </a:solidFill>
                        <a:ln w="9525">
                          <a:noFill/>
                          <a:miter lim="800000"/>
                          <a:headEnd/>
                          <a:tailEnd/>
                        </a:ln>
                      </wps:spPr>
                      <wps:txbx>
                        <w:txbxContent>
                          <w:p w14:paraId="6DBB5042" w14:textId="77777777" w:rsidR="00C95F37" w:rsidRDefault="005D180B" w:rsidP="00C95F37">
                            <w:pPr>
                              <w:keepNext/>
                              <w:spacing w:before="0" w:after="0" w:line="240" w:lineRule="auto"/>
                              <w:jc w:val="center"/>
                            </w:pPr>
                            <w:r w:rsidRPr="005D180B">
                              <w:rPr>
                                <w:noProof/>
                              </w:rPr>
                              <w:drawing>
                                <wp:inline distT="0" distB="0" distL="0" distR="0" wp14:anchorId="18336D62" wp14:editId="07F80659">
                                  <wp:extent cx="3284855" cy="2646045"/>
                                  <wp:effectExtent l="0" t="0" r="0" b="1905"/>
                                  <wp:docPr id="86" name="Picture 51" descr="Diagram&#10;&#10;Description automatically generated">
                                    <a:extLst xmlns:a="http://schemas.openxmlformats.org/drawingml/2006/main">
                                      <a:ext uri="{FF2B5EF4-FFF2-40B4-BE49-F238E27FC236}">
                                        <a16:creationId xmlns:a16="http://schemas.microsoft.com/office/drawing/2014/main" id="{75709CAD-3C10-8977-0146-1BA605210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1" descr="Diagram&#10;&#10;Description automatically generated">
                                            <a:extLst>
                                              <a:ext uri="{FF2B5EF4-FFF2-40B4-BE49-F238E27FC236}">
                                                <a16:creationId xmlns:a16="http://schemas.microsoft.com/office/drawing/2014/main" id="{75709CAD-3C10-8977-0146-1BA6052100B9}"/>
                                              </a:ext>
                                            </a:extLst>
                                          </pic:cNvPr>
                                          <pic:cNvPicPr>
                                            <a:picLocks noChangeAspect="1"/>
                                          </pic:cNvPicPr>
                                        </pic:nvPicPr>
                                        <pic:blipFill>
                                          <a:blip r:embed="rId93"/>
                                          <a:stretch>
                                            <a:fillRect/>
                                          </a:stretch>
                                        </pic:blipFill>
                                        <pic:spPr>
                                          <a:xfrm>
                                            <a:off x="0" y="0"/>
                                            <a:ext cx="3284855" cy="2646045"/>
                                          </a:xfrm>
                                          <a:prstGeom prst="rect">
                                            <a:avLst/>
                                          </a:prstGeom>
                                        </pic:spPr>
                                      </pic:pic>
                                    </a:graphicData>
                                  </a:graphic>
                                </wp:inline>
                              </w:drawing>
                            </w:r>
                          </w:p>
                          <w:p w14:paraId="2AB4781C" w14:textId="77777777" w:rsidR="00C95F37" w:rsidRDefault="00C95F37" w:rsidP="00C95F37">
                            <w:pPr>
                              <w:pStyle w:val="Caption"/>
                              <w:spacing w:after="0"/>
                            </w:pPr>
                          </w:p>
                          <w:p w14:paraId="4602F77A" w14:textId="14F3D77B" w:rsidR="00C95F37" w:rsidRDefault="00C95F37" w:rsidP="00C95F37">
                            <w:pPr>
                              <w:pStyle w:val="Caption"/>
                              <w:spacing w:after="0"/>
                            </w:pPr>
                            <w:bookmarkStart w:id="95" w:name="_Ref116850153"/>
                            <w:bookmarkStart w:id="96" w:name="_Toc117082654"/>
                            <w:bookmarkStart w:id="97" w:name="_Toc117082742"/>
                            <w:r>
                              <w:t>Figure 4.5.1.</w:t>
                            </w:r>
                            <w:r w:rsidR="00CF4633">
                              <w:fldChar w:fldCharType="begin"/>
                            </w:r>
                            <w:r w:rsidR="00CF4633">
                              <w:instrText xml:space="preserve"> SEQ Figure_4.5.1. \* ARABIC </w:instrText>
                            </w:r>
                            <w:r w:rsidR="00CF4633">
                              <w:fldChar w:fldCharType="separate"/>
                            </w:r>
                            <w:r w:rsidR="00AF421E">
                              <w:rPr>
                                <w:noProof/>
                              </w:rPr>
                              <w:t>1</w:t>
                            </w:r>
                            <w:r w:rsidR="00CF4633">
                              <w:rPr>
                                <w:noProof/>
                              </w:rPr>
                              <w:fldChar w:fldCharType="end"/>
                            </w:r>
                            <w:bookmarkEnd w:id="95"/>
                            <w:r>
                              <w:t xml:space="preserve">. </w:t>
                            </w:r>
                            <w:r w:rsidRPr="00972747">
                              <w:t>Interfaces offered through main DIME CLI</w:t>
                            </w:r>
                            <w:bookmarkEnd w:id="96"/>
                            <w:bookmarkEnd w:id="97"/>
                          </w:p>
                          <w:p w14:paraId="46C9AA8B" w14:textId="5A2F902F" w:rsidR="009A6F9C" w:rsidRDefault="009A6F9C" w:rsidP="009A6F9C">
                            <w:pPr>
                              <w:keepNext/>
                              <w:spacing w:before="0" w:after="0" w:line="240" w:lineRule="auto"/>
                              <w:jc w:val="center"/>
                            </w:pPr>
                          </w:p>
                          <w:p w14:paraId="388E4668" w14:textId="77777777" w:rsidR="001500A2" w:rsidRDefault="001500A2" w:rsidP="001500A2">
                            <w:pPr>
                              <w:pStyle w:val="Caption"/>
                              <w:spacing w:after="0"/>
                            </w:pPr>
                          </w:p>
                          <w:p w14:paraId="68D0027E" w14:textId="19254B62" w:rsidR="009A6F9C" w:rsidRDefault="009A6F9C" w:rsidP="005517FD">
                            <w:pPr>
                              <w:keepNext/>
                              <w:spacing w:before="0" w:after="0" w:line="240" w:lineRule="auto"/>
                              <w:jc w:val="center"/>
                            </w:pPr>
                          </w:p>
                          <w:p w14:paraId="08CDFBF7" w14:textId="22A89CAA" w:rsidR="009A6F9C" w:rsidRDefault="009A6F9C" w:rsidP="005517FD">
                            <w:pPr>
                              <w:spacing w:after="0"/>
                              <w:jc w:val="center"/>
                            </w:pPr>
                          </w:p>
                          <w:p w14:paraId="6147F0FF" w14:textId="77777777" w:rsidR="009A6F9C" w:rsidRPr="00FC5219" w:rsidRDefault="009A6F9C" w:rsidP="005517FD">
                            <w:pPr>
                              <w:keepNext/>
                              <w:spacing w:before="0" w:after="0" w:line="240" w:lineRule="auto"/>
                              <w:jc w:val="center"/>
                              <w:rPr>
                                <w:sz w:val="22"/>
                              </w:rPr>
                            </w:pPr>
                          </w:p>
                          <w:p w14:paraId="1FF53E4E" w14:textId="77777777" w:rsidR="009A6F9C" w:rsidRDefault="009A6F9C" w:rsidP="005517FD">
                            <w:pPr>
                              <w:spacing w:before="0" w:after="0" w:line="240" w:lineRule="auto"/>
                              <w:jc w:val="center"/>
                              <w:rPr>
                                <w:sz w:val="22"/>
                              </w:rPr>
                            </w:pPr>
                          </w:p>
                          <w:p w14:paraId="1E63FDBF" w14:textId="77777777" w:rsidR="009A6F9C" w:rsidRPr="00FC5219" w:rsidRDefault="009A6F9C" w:rsidP="005517FD">
                            <w:pPr>
                              <w:spacing w:before="0" w:after="0" w:line="240" w:lineRule="auto"/>
                              <w:jc w:val="center"/>
                              <w:rPr>
                                <w:sz w:val="22"/>
                              </w:rPr>
                            </w:pPr>
                          </w:p>
                          <w:p w14:paraId="7D0A3FD5" w14:textId="77777777" w:rsidR="009A6F9C" w:rsidRDefault="009A6F9C" w:rsidP="005517FD">
                            <w:pPr>
                              <w:keepNext/>
                              <w:spacing w:before="0" w:after="0" w:line="240" w:lineRule="auto"/>
                              <w:jc w:val="center"/>
                            </w:pPr>
                          </w:p>
                          <w:p w14:paraId="0D3FB81B" w14:textId="77777777" w:rsidR="009A6F9C" w:rsidRDefault="009A6F9C" w:rsidP="005517FD">
                            <w:pPr>
                              <w:spacing w:after="0"/>
                            </w:pPr>
                          </w:p>
                          <w:p w14:paraId="6086A2AC" w14:textId="77777777" w:rsidR="009A6F9C" w:rsidRPr="008E1027" w:rsidRDefault="009A6F9C" w:rsidP="005517FD">
                            <w:pPr>
                              <w:keepNext/>
                              <w:spacing w:before="0" w:after="0" w:line="240" w:lineRule="auto"/>
                              <w:jc w:val="center"/>
                              <w:rPr>
                                <w:sz w:val="22"/>
                              </w:rPr>
                            </w:pPr>
                          </w:p>
                          <w:p w14:paraId="281B8989" w14:textId="77777777" w:rsidR="009A6F9C" w:rsidRPr="007A726C" w:rsidRDefault="009A6F9C" w:rsidP="005517FD">
                            <w:pPr>
                              <w:spacing w:before="0" w:after="0"/>
                              <w:jc w:val="center"/>
                              <w:rPr>
                                <w:sz w:val="22"/>
                              </w:rPr>
                            </w:pPr>
                          </w:p>
                          <w:p w14:paraId="43781992" w14:textId="77777777" w:rsidR="009A6F9C" w:rsidRPr="007A726C" w:rsidRDefault="009A6F9C" w:rsidP="005517FD">
                            <w:pPr>
                              <w:spacing w:before="0" w:after="0"/>
                              <w:jc w:val="center"/>
                              <w:rPr>
                                <w:sz w:val="22"/>
                              </w:rPr>
                            </w:pPr>
                          </w:p>
                          <w:p w14:paraId="7179D6D8" w14:textId="77777777" w:rsidR="009A6F9C" w:rsidRPr="007A726C" w:rsidRDefault="009A6F9C" w:rsidP="005517FD">
                            <w:pPr>
                              <w:keepNext/>
                              <w:spacing w:before="0" w:after="0" w:line="240" w:lineRule="auto"/>
                              <w:jc w:val="center"/>
                              <w:rPr>
                                <w:sz w:val="22"/>
                              </w:rPr>
                            </w:pPr>
                          </w:p>
                          <w:p w14:paraId="6A341061" w14:textId="77777777" w:rsidR="009A6F9C" w:rsidRPr="000D7B12" w:rsidRDefault="009A6F9C" w:rsidP="005517FD">
                            <w:pPr>
                              <w:spacing w:after="0"/>
                              <w:rPr>
                                <w:sz w:val="22"/>
                              </w:rPr>
                            </w:pPr>
                          </w:p>
                          <w:p w14:paraId="6A655970" w14:textId="77777777" w:rsidR="009A6F9C" w:rsidRPr="000D7B12" w:rsidRDefault="009A6F9C" w:rsidP="005517FD">
                            <w:pPr>
                              <w:spacing w:after="0"/>
                              <w:jc w:val="center"/>
                              <w:rPr>
                                <w:sz w:val="22"/>
                              </w:rPr>
                            </w:pPr>
                            <w:r w:rsidRPr="000D7B12">
                              <w:t xml:space="preserve"> </w:t>
                            </w:r>
                          </w:p>
                          <w:p w14:paraId="4D2515B9" w14:textId="77777777" w:rsidR="009A6F9C" w:rsidRDefault="009A6F9C" w:rsidP="005517FD">
                            <w:pPr>
                              <w:keepNext/>
                              <w:spacing w:before="0" w:after="0" w:line="240" w:lineRule="auto"/>
                              <w:jc w:val="center"/>
                              <w:rPr>
                                <w:sz w:val="22"/>
                              </w:rPr>
                            </w:pPr>
                          </w:p>
                          <w:p w14:paraId="22BF3399" w14:textId="77777777" w:rsidR="009A6F9C" w:rsidRPr="000F382E" w:rsidRDefault="009A6F9C" w:rsidP="005517FD">
                            <w:pPr>
                              <w:keepNext/>
                              <w:spacing w:before="0" w:after="0" w:line="240" w:lineRule="auto"/>
                              <w:jc w:val="center"/>
                              <w:rPr>
                                <w:sz w:val="22"/>
                              </w:rPr>
                            </w:pPr>
                          </w:p>
                          <w:p w14:paraId="1C2B42CF" w14:textId="77777777" w:rsidR="009A6F9C" w:rsidRPr="00691EF3" w:rsidRDefault="009A6F9C" w:rsidP="005517FD">
                            <w:pPr>
                              <w:keepNext/>
                              <w:spacing w:before="0" w:after="0" w:line="240" w:lineRule="auto"/>
                              <w:jc w:val="center"/>
                              <w:rPr>
                                <w:sz w:val="22"/>
                              </w:rPr>
                            </w:pPr>
                          </w:p>
                          <w:p w14:paraId="42AECAF4" w14:textId="77777777" w:rsidR="009A6F9C" w:rsidRPr="00691EF3" w:rsidRDefault="009A6F9C" w:rsidP="005517FD">
                            <w:pPr>
                              <w:spacing w:after="0" w:line="240" w:lineRule="auto"/>
                              <w:rPr>
                                <w:sz w:val="22"/>
                              </w:rPr>
                            </w:pPr>
                          </w:p>
                          <w:p w14:paraId="46ACBE9E" w14:textId="77777777" w:rsidR="009A6F9C" w:rsidRPr="00691EF3" w:rsidRDefault="009A6F9C" w:rsidP="005517FD">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118DA" id="Text Box 62" o:spid="_x0000_s1052" type="#_x0000_t202" style="position:absolute;left:0;text-align:left;margin-left:359.5pt;margin-top:0;width:410.7pt;height:255.55pt;z-index:-251658191;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" stroked="f">
                <v:textbox inset="1.44pt,1.44pt,1.44pt,1.44pt">
                  <w:txbxContent>
                    <w:p w14:paraId="6DBB5042" w14:textId="77777777" w:rsidR="00C95F37" w:rsidRDefault="005D180B" w:rsidP="00C95F37">
                      <w:pPr>
                        <w:keepNext/>
                        <w:spacing w:before="0" w:after="0" w:line="240" w:lineRule="auto"/>
                        <w:jc w:val="center"/>
                      </w:pPr>
                      <w:r w:rsidRPr="005D180B">
                        <w:rPr>
                          <w:noProof/>
                        </w:rPr>
                        <w:drawing>
                          <wp:inline distT="0" distB="0" distL="0" distR="0" wp14:anchorId="18336D62" wp14:editId="07F80659">
                            <wp:extent cx="3284855" cy="2646045"/>
                            <wp:effectExtent l="0" t="0" r="0" b="1905"/>
                            <wp:docPr id="86" name="Picture 51" descr="Diagram&#10;&#10;Description automatically generated">
                              <a:extLst xmlns:a="http://schemas.openxmlformats.org/drawingml/2006/main">
                                <a:ext uri="{FF2B5EF4-FFF2-40B4-BE49-F238E27FC236}">
                                  <a16:creationId xmlns:a16="http://schemas.microsoft.com/office/drawing/2014/main" id="{75709CAD-3C10-8977-0146-1BA605210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1" descr="Diagram&#10;&#10;Description automatically generated">
                                      <a:extLst>
                                        <a:ext uri="{FF2B5EF4-FFF2-40B4-BE49-F238E27FC236}">
                                          <a16:creationId xmlns:a16="http://schemas.microsoft.com/office/drawing/2014/main" id="{75709CAD-3C10-8977-0146-1BA6052100B9}"/>
                                        </a:ext>
                                      </a:extLst>
                                    </pic:cNvPr>
                                    <pic:cNvPicPr>
                                      <a:picLocks noChangeAspect="1"/>
                                    </pic:cNvPicPr>
                                  </pic:nvPicPr>
                                  <pic:blipFill>
                                    <a:blip r:embed="rId94"/>
                                    <a:stretch>
                                      <a:fillRect/>
                                    </a:stretch>
                                  </pic:blipFill>
                                  <pic:spPr>
                                    <a:xfrm>
                                      <a:off x="0" y="0"/>
                                      <a:ext cx="3284855" cy="2646045"/>
                                    </a:xfrm>
                                    <a:prstGeom prst="rect">
                                      <a:avLst/>
                                    </a:prstGeom>
                                  </pic:spPr>
                                </pic:pic>
                              </a:graphicData>
                            </a:graphic>
                          </wp:inline>
                        </w:drawing>
                      </w:r>
                    </w:p>
                    <w:p w14:paraId="2AB4781C" w14:textId="77777777" w:rsidR="00C95F37" w:rsidRDefault="00C95F37" w:rsidP="00C95F37">
                      <w:pPr>
                        <w:pStyle w:val="Caption"/>
                        <w:spacing w:after="0"/>
                      </w:pPr>
                    </w:p>
                    <w:p w14:paraId="4602F77A" w14:textId="14F3D77B" w:rsidR="00C95F37" w:rsidRDefault="00C95F37" w:rsidP="00C95F37">
                      <w:pPr>
                        <w:pStyle w:val="Caption"/>
                        <w:spacing w:after="0"/>
                      </w:pPr>
                      <w:bookmarkStart w:id="127" w:name="_Ref116850153"/>
                      <w:bookmarkStart w:id="128" w:name="_Toc117082654"/>
                      <w:bookmarkStart w:id="129" w:name="_Toc117082742"/>
                      <w:r>
                        <w:t>Figure 4.5.1.</w:t>
                      </w:r>
                      <w:fldSimple w:instr=" SEQ Figure_4.5.1. \* ARABIC ">
                        <w:r w:rsidR="00AF421E">
                          <w:rPr>
                            <w:noProof/>
                          </w:rPr>
                          <w:t>1</w:t>
                        </w:r>
                      </w:fldSimple>
                      <w:bookmarkEnd w:id="127"/>
                      <w:r>
                        <w:t xml:space="preserve">. </w:t>
                      </w:r>
                      <w:r w:rsidRPr="00972747">
                        <w:t>Interfaces offered through main DIME CLI</w:t>
                      </w:r>
                      <w:bookmarkEnd w:id="128"/>
                      <w:bookmarkEnd w:id="129"/>
                    </w:p>
                    <w:p w14:paraId="46C9AA8B" w14:textId="5A2F902F" w:rsidR="009A6F9C" w:rsidRDefault="009A6F9C" w:rsidP="009A6F9C">
                      <w:pPr>
                        <w:keepNext/>
                        <w:spacing w:before="0" w:after="0" w:line="240" w:lineRule="auto"/>
                        <w:jc w:val="center"/>
                      </w:pPr>
                    </w:p>
                    <w:p w14:paraId="388E4668" w14:textId="77777777" w:rsidR="001500A2" w:rsidRDefault="001500A2" w:rsidP="001500A2">
                      <w:pPr>
                        <w:pStyle w:val="Caption"/>
                        <w:spacing w:after="0"/>
                      </w:pPr>
                    </w:p>
                    <w:p w14:paraId="68D0027E" w14:textId="19254B62" w:rsidR="009A6F9C" w:rsidRDefault="009A6F9C" w:rsidP="005517FD">
                      <w:pPr>
                        <w:keepNext/>
                        <w:spacing w:before="0" w:after="0" w:line="240" w:lineRule="auto"/>
                        <w:jc w:val="center"/>
                      </w:pPr>
                    </w:p>
                    <w:p w14:paraId="08CDFBF7" w14:textId="22A89CAA" w:rsidR="009A6F9C" w:rsidRDefault="009A6F9C" w:rsidP="005517FD">
                      <w:pPr>
                        <w:spacing w:after="0"/>
                        <w:jc w:val="center"/>
                      </w:pPr>
                    </w:p>
                    <w:p w14:paraId="6147F0FF" w14:textId="77777777" w:rsidR="009A6F9C" w:rsidRPr="00FC5219" w:rsidRDefault="009A6F9C" w:rsidP="005517FD">
                      <w:pPr>
                        <w:keepNext/>
                        <w:spacing w:before="0" w:after="0" w:line="240" w:lineRule="auto"/>
                        <w:jc w:val="center"/>
                        <w:rPr>
                          <w:sz w:val="22"/>
                        </w:rPr>
                      </w:pPr>
                    </w:p>
                    <w:p w14:paraId="1FF53E4E" w14:textId="77777777" w:rsidR="009A6F9C" w:rsidRDefault="009A6F9C" w:rsidP="005517FD">
                      <w:pPr>
                        <w:spacing w:before="0" w:after="0" w:line="240" w:lineRule="auto"/>
                        <w:jc w:val="center"/>
                        <w:rPr>
                          <w:sz w:val="22"/>
                        </w:rPr>
                      </w:pPr>
                    </w:p>
                    <w:p w14:paraId="1E63FDBF" w14:textId="77777777" w:rsidR="009A6F9C" w:rsidRPr="00FC5219" w:rsidRDefault="009A6F9C" w:rsidP="005517FD">
                      <w:pPr>
                        <w:spacing w:before="0" w:after="0" w:line="240" w:lineRule="auto"/>
                        <w:jc w:val="center"/>
                        <w:rPr>
                          <w:sz w:val="22"/>
                        </w:rPr>
                      </w:pPr>
                    </w:p>
                    <w:p w14:paraId="7D0A3FD5" w14:textId="77777777" w:rsidR="009A6F9C" w:rsidRDefault="009A6F9C" w:rsidP="005517FD">
                      <w:pPr>
                        <w:keepNext/>
                        <w:spacing w:before="0" w:after="0" w:line="240" w:lineRule="auto"/>
                        <w:jc w:val="center"/>
                      </w:pPr>
                    </w:p>
                    <w:p w14:paraId="0D3FB81B" w14:textId="77777777" w:rsidR="009A6F9C" w:rsidRDefault="009A6F9C" w:rsidP="005517FD">
                      <w:pPr>
                        <w:spacing w:after="0"/>
                      </w:pPr>
                    </w:p>
                    <w:p w14:paraId="6086A2AC" w14:textId="77777777" w:rsidR="009A6F9C" w:rsidRPr="008E1027" w:rsidRDefault="009A6F9C" w:rsidP="005517FD">
                      <w:pPr>
                        <w:keepNext/>
                        <w:spacing w:before="0" w:after="0" w:line="240" w:lineRule="auto"/>
                        <w:jc w:val="center"/>
                        <w:rPr>
                          <w:sz w:val="22"/>
                        </w:rPr>
                      </w:pPr>
                    </w:p>
                    <w:p w14:paraId="281B8989" w14:textId="77777777" w:rsidR="009A6F9C" w:rsidRPr="007A726C" w:rsidRDefault="009A6F9C" w:rsidP="005517FD">
                      <w:pPr>
                        <w:spacing w:before="0" w:after="0"/>
                        <w:jc w:val="center"/>
                        <w:rPr>
                          <w:sz w:val="22"/>
                        </w:rPr>
                      </w:pPr>
                    </w:p>
                    <w:p w14:paraId="43781992" w14:textId="77777777" w:rsidR="009A6F9C" w:rsidRPr="007A726C" w:rsidRDefault="009A6F9C" w:rsidP="005517FD">
                      <w:pPr>
                        <w:spacing w:before="0" w:after="0"/>
                        <w:jc w:val="center"/>
                        <w:rPr>
                          <w:sz w:val="22"/>
                        </w:rPr>
                      </w:pPr>
                    </w:p>
                    <w:p w14:paraId="7179D6D8" w14:textId="77777777" w:rsidR="009A6F9C" w:rsidRPr="007A726C" w:rsidRDefault="009A6F9C" w:rsidP="005517FD">
                      <w:pPr>
                        <w:keepNext/>
                        <w:spacing w:before="0" w:after="0" w:line="240" w:lineRule="auto"/>
                        <w:jc w:val="center"/>
                        <w:rPr>
                          <w:sz w:val="22"/>
                        </w:rPr>
                      </w:pPr>
                    </w:p>
                    <w:p w14:paraId="6A341061" w14:textId="77777777" w:rsidR="009A6F9C" w:rsidRPr="000D7B12" w:rsidRDefault="009A6F9C" w:rsidP="005517FD">
                      <w:pPr>
                        <w:spacing w:after="0"/>
                        <w:rPr>
                          <w:sz w:val="22"/>
                        </w:rPr>
                      </w:pPr>
                    </w:p>
                    <w:p w14:paraId="6A655970" w14:textId="77777777" w:rsidR="009A6F9C" w:rsidRPr="000D7B12" w:rsidRDefault="009A6F9C" w:rsidP="005517FD">
                      <w:pPr>
                        <w:spacing w:after="0"/>
                        <w:jc w:val="center"/>
                        <w:rPr>
                          <w:sz w:val="22"/>
                        </w:rPr>
                      </w:pPr>
                      <w:r w:rsidRPr="000D7B12">
                        <w:t xml:space="preserve"> </w:t>
                      </w:r>
                    </w:p>
                    <w:p w14:paraId="4D2515B9" w14:textId="77777777" w:rsidR="009A6F9C" w:rsidRDefault="009A6F9C" w:rsidP="005517FD">
                      <w:pPr>
                        <w:keepNext/>
                        <w:spacing w:before="0" w:after="0" w:line="240" w:lineRule="auto"/>
                        <w:jc w:val="center"/>
                        <w:rPr>
                          <w:sz w:val="22"/>
                        </w:rPr>
                      </w:pPr>
                    </w:p>
                    <w:p w14:paraId="22BF3399" w14:textId="77777777" w:rsidR="009A6F9C" w:rsidRPr="000F382E" w:rsidRDefault="009A6F9C" w:rsidP="005517FD">
                      <w:pPr>
                        <w:keepNext/>
                        <w:spacing w:before="0" w:after="0" w:line="240" w:lineRule="auto"/>
                        <w:jc w:val="center"/>
                        <w:rPr>
                          <w:sz w:val="22"/>
                        </w:rPr>
                      </w:pPr>
                    </w:p>
                    <w:p w14:paraId="1C2B42CF" w14:textId="77777777" w:rsidR="009A6F9C" w:rsidRPr="00691EF3" w:rsidRDefault="009A6F9C" w:rsidP="005517FD">
                      <w:pPr>
                        <w:keepNext/>
                        <w:spacing w:before="0" w:after="0" w:line="240" w:lineRule="auto"/>
                        <w:jc w:val="center"/>
                        <w:rPr>
                          <w:sz w:val="22"/>
                        </w:rPr>
                      </w:pPr>
                    </w:p>
                    <w:p w14:paraId="42AECAF4" w14:textId="77777777" w:rsidR="009A6F9C" w:rsidRPr="00691EF3" w:rsidRDefault="009A6F9C" w:rsidP="005517FD">
                      <w:pPr>
                        <w:spacing w:after="0" w:line="240" w:lineRule="auto"/>
                        <w:rPr>
                          <w:sz w:val="22"/>
                        </w:rPr>
                      </w:pPr>
                    </w:p>
                    <w:p w14:paraId="46ACBE9E" w14:textId="77777777" w:rsidR="009A6F9C" w:rsidRPr="00691EF3" w:rsidRDefault="009A6F9C" w:rsidP="005517FD">
                      <w:pPr>
                        <w:spacing w:after="0" w:line="240" w:lineRule="auto"/>
                        <w:rPr>
                          <w:sz w:val="22"/>
                        </w:rPr>
                      </w:pPr>
                      <w:r w:rsidRPr="00691EF3">
                        <w:rPr>
                          <w:sz w:val="22"/>
                        </w:rPr>
                        <w:t xml:space="preserve"> </w:t>
                      </w:r>
                    </w:p>
                  </w:txbxContent>
                </v:textbox>
                <w10:wrap type="topAndBottom" anchorx="margin" anchory="margin"/>
              </v:shape>
            </w:pict>
          </mc:Fallback>
        </mc:AlternateContent>
      </w:r>
      <w:r w:rsidR="00B130AA" w:rsidRPr="00B130AA">
        <w:t xml:space="preserve">The main DIME CLI entry point is the dime command, which means that typing dime in the CLI after installing the DIME-XAI package will invoke the main DIME CLI interface. </w:t>
      </w:r>
      <w:r>
        <w:fldChar w:fldCharType="begin"/>
      </w:r>
      <w:r>
        <w:instrText xml:space="preserve"> REF _Ref116854895 \h </w:instrText>
      </w:r>
      <w:r>
        <w:fldChar w:fldCharType="separate"/>
      </w:r>
      <w:r>
        <w:t>Table 4.5.1.</w:t>
      </w:r>
      <w:r>
        <w:rPr>
          <w:noProof/>
        </w:rPr>
        <w:t>1</w:t>
      </w:r>
      <w:r>
        <w:fldChar w:fldCharType="end"/>
      </w:r>
      <w:r w:rsidR="00B130AA" w:rsidRPr="00B130AA">
        <w:t xml:space="preserve"> comprises the optional arguments allowed by the main DIME CLI interface.</w:t>
      </w:r>
      <w:r w:rsidR="00B130AA">
        <w:t xml:space="preserve"> </w:t>
      </w:r>
    </w:p>
    <w:p w14:paraId="0D7A70C6" w14:textId="0F591B2E" w:rsidR="000D6F4F" w:rsidRDefault="000D6F4F" w:rsidP="000D6F4F">
      <w:pPr>
        <w:spacing w:before="0" w:line="360" w:lineRule="auto"/>
      </w:pPr>
    </w:p>
    <w:p w14:paraId="5A51A7E8" w14:textId="5DE3412C" w:rsidR="005042DB" w:rsidRDefault="005877E9" w:rsidP="00785FEA">
      <w:pPr>
        <w:spacing w:before="0" w:line="360" w:lineRule="auto"/>
        <w:ind w:firstLine="360"/>
      </w:pPr>
      <w:r>
        <w:rPr>
          <w:noProof/>
        </w:rPr>
        <mc:AlternateContent>
          <mc:Choice Requires="wps">
            <w:drawing>
              <wp:anchor distT="0" distB="0" distL="114300" distR="114300" simplePos="0" relativeHeight="251658292" behindDoc="1" locked="0" layoutInCell="1" allowOverlap="1" wp14:anchorId="140B8F4B" wp14:editId="27BAF0C1">
                <wp:simplePos x="0" y="0"/>
                <wp:positionH relativeFrom="margin">
                  <wp:align>right</wp:align>
                </wp:positionH>
                <wp:positionV relativeFrom="margin">
                  <wp:posOffset>1141325</wp:posOffset>
                </wp:positionV>
                <wp:extent cx="5215890" cy="1600200"/>
                <wp:effectExtent l="0" t="0" r="3810" b="0"/>
                <wp:wrapTopAndBottom/>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600200"/>
                        </a:xfrm>
                        <a:prstGeom prst="rect">
                          <a:avLst/>
                        </a:prstGeom>
                        <a:solidFill>
                          <a:srgbClr val="FFFFFF"/>
                        </a:solidFill>
                        <a:ln w="9525">
                          <a:noFill/>
                          <a:miter lim="800000"/>
                          <a:headEnd/>
                          <a:tailEnd/>
                        </a:ln>
                      </wps:spPr>
                      <wps:txbx>
                        <w:txbxContent>
                          <w:p w14:paraId="373D6356" w14:textId="08672EE2" w:rsidR="00453DE4" w:rsidRPr="000D6F4F" w:rsidRDefault="00441BD9" w:rsidP="00441BD9">
                            <w:pPr>
                              <w:pStyle w:val="Caption"/>
                              <w:rPr>
                                <w:noProof/>
                                <w:sz w:val="24"/>
                              </w:rPr>
                            </w:pPr>
                            <w:bookmarkStart w:id="98" w:name="_Ref116856206"/>
                            <w:bookmarkStart w:id="99" w:name="_Toc117082634"/>
                            <w:r>
                              <w:t>Table 4.5.1.</w:t>
                            </w:r>
                            <w:r w:rsidR="00CF4633">
                              <w:fldChar w:fldCharType="begin"/>
                            </w:r>
                            <w:r w:rsidR="00CF4633">
                              <w:instrText xml:space="preserve"> SEQ Table_4.5.1. \* ARABIC </w:instrText>
                            </w:r>
                            <w:r w:rsidR="00CF4633">
                              <w:fldChar w:fldCharType="separate"/>
                            </w:r>
                            <w:r w:rsidR="00C034DF">
                              <w:rPr>
                                <w:noProof/>
                              </w:rPr>
                              <w:t>2</w:t>
                            </w:r>
                            <w:r w:rsidR="00CF4633">
                              <w:rPr>
                                <w:noProof/>
                              </w:rPr>
                              <w:fldChar w:fldCharType="end"/>
                            </w:r>
                            <w:bookmarkEnd w:id="98"/>
                            <w:r>
                              <w:t xml:space="preserve">. </w:t>
                            </w:r>
                            <w:r w:rsidRPr="00EB45C3">
                              <w:t xml:space="preserve">DIME </w:t>
                            </w:r>
                            <w:r w:rsidR="005877E9">
                              <w:t>Init</w:t>
                            </w:r>
                            <w:r w:rsidRPr="00EB45C3">
                              <w:t xml:space="preserve"> </w:t>
                            </w:r>
                            <w:r w:rsidR="00B602CC">
                              <w:t>sub-i</w:t>
                            </w:r>
                            <w:r w:rsidRPr="00EB45C3">
                              <w:t>nterface arguments</w:t>
                            </w:r>
                            <w:bookmarkEnd w:id="99"/>
                          </w:p>
                          <w:tbl>
                            <w:tblPr>
                              <w:tblStyle w:val="TableGrid"/>
                              <w:tblW w:w="8150" w:type="dxa"/>
                              <w:jc w:val="center"/>
                              <w:tblLayout w:type="fixed"/>
                              <w:tblLook w:val="04A0" w:firstRow="1" w:lastRow="0" w:firstColumn="1" w:lastColumn="0" w:noHBand="0" w:noVBand="1"/>
                            </w:tblPr>
                            <w:tblGrid>
                              <w:gridCol w:w="625"/>
                              <w:gridCol w:w="2216"/>
                              <w:gridCol w:w="5309"/>
                            </w:tblGrid>
                            <w:tr w:rsidR="00453DE4" w14:paraId="5F0D645E" w14:textId="77777777" w:rsidTr="00E663B4">
                              <w:trPr>
                                <w:jc w:val="center"/>
                              </w:trPr>
                              <w:tc>
                                <w:tcPr>
                                  <w:tcW w:w="2841" w:type="dxa"/>
                                  <w:gridSpan w:val="2"/>
                                  <w:vAlign w:val="center"/>
                                </w:tcPr>
                                <w:p w14:paraId="4918BDAC" w14:textId="27284971" w:rsidR="00453DE4" w:rsidRPr="006154FC" w:rsidRDefault="00453DE4" w:rsidP="006B773A">
                                  <w:pPr>
                                    <w:spacing w:before="0" w:after="0"/>
                                    <w:jc w:val="center"/>
                                    <w:rPr>
                                      <w:b/>
                                      <w:bCs/>
                                      <w:sz w:val="20"/>
                                      <w:szCs w:val="20"/>
                                    </w:rPr>
                                  </w:pPr>
                                  <w:r>
                                    <w:rPr>
                                      <w:b/>
                                      <w:bCs/>
                                      <w:sz w:val="20"/>
                                      <w:szCs w:val="20"/>
                                    </w:rPr>
                                    <w:t>CLI Command</w:t>
                                  </w:r>
                                </w:p>
                              </w:tc>
                              <w:tc>
                                <w:tcPr>
                                  <w:tcW w:w="5309" w:type="dxa"/>
                                  <w:vAlign w:val="center"/>
                                </w:tcPr>
                                <w:p w14:paraId="55314ABF" w14:textId="77777777" w:rsidR="00453DE4" w:rsidRPr="006154FC" w:rsidRDefault="00453DE4" w:rsidP="006B773A">
                                  <w:pPr>
                                    <w:spacing w:before="0" w:after="0"/>
                                    <w:jc w:val="center"/>
                                    <w:rPr>
                                      <w:b/>
                                      <w:bCs/>
                                      <w:sz w:val="20"/>
                                      <w:szCs w:val="20"/>
                                    </w:rPr>
                                  </w:pPr>
                                  <w:r>
                                    <w:rPr>
                                      <w:b/>
                                      <w:bCs/>
                                      <w:sz w:val="20"/>
                                      <w:szCs w:val="20"/>
                                    </w:rPr>
                                    <w:t>Purpose</w:t>
                                  </w:r>
                                </w:p>
                              </w:tc>
                            </w:tr>
                            <w:tr w:rsidR="005D2BEB" w14:paraId="1BE18C79" w14:textId="77777777" w:rsidTr="00781EEC">
                              <w:trPr>
                                <w:jc w:val="center"/>
                              </w:trPr>
                              <w:tc>
                                <w:tcPr>
                                  <w:tcW w:w="8150" w:type="dxa"/>
                                  <w:gridSpan w:val="3"/>
                                  <w:vAlign w:val="center"/>
                                </w:tcPr>
                                <w:p w14:paraId="137F7614" w14:textId="191A80F9"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453DE4" w14:paraId="71A7F7C8" w14:textId="77777777" w:rsidTr="00E663B4">
                              <w:trPr>
                                <w:jc w:val="center"/>
                              </w:trPr>
                              <w:tc>
                                <w:tcPr>
                                  <w:tcW w:w="625" w:type="dxa"/>
                                  <w:tcBorders>
                                    <w:right w:val="nil"/>
                                  </w:tcBorders>
                                  <w:vAlign w:val="center"/>
                                </w:tcPr>
                                <w:p w14:paraId="36D6C211" w14:textId="77777777" w:rsidR="00453DE4" w:rsidRPr="005E6EFB" w:rsidRDefault="00453DE4" w:rsidP="007B3961">
                                  <w:pPr>
                                    <w:spacing w:before="0" w:after="0" w:line="276" w:lineRule="auto"/>
                                    <w:jc w:val="left"/>
                                    <w:rPr>
                                      <w:sz w:val="20"/>
                                      <w:szCs w:val="20"/>
                                    </w:rPr>
                                  </w:pPr>
                                </w:p>
                              </w:tc>
                              <w:tc>
                                <w:tcPr>
                                  <w:tcW w:w="2216" w:type="dxa"/>
                                  <w:tcBorders>
                                    <w:left w:val="nil"/>
                                  </w:tcBorders>
                                  <w:vAlign w:val="center"/>
                                </w:tcPr>
                                <w:p w14:paraId="67DFE449" w14:textId="19FD79C8" w:rsidR="00453DE4" w:rsidRPr="005E6EFB" w:rsidRDefault="00453DE4" w:rsidP="007B3961">
                                  <w:pPr>
                                    <w:spacing w:before="0" w:after="0" w:line="276" w:lineRule="auto"/>
                                    <w:jc w:val="left"/>
                                    <w:rPr>
                                      <w:sz w:val="20"/>
                                      <w:szCs w:val="20"/>
                                    </w:rPr>
                                  </w:pPr>
                                  <w:r>
                                    <w:rPr>
                                      <w:sz w:val="20"/>
                                      <w:szCs w:val="20"/>
                                    </w:rPr>
                                    <w:t>dime</w:t>
                                  </w:r>
                                  <w:r w:rsidR="00BE64D8">
                                    <w:rPr>
                                      <w:sz w:val="20"/>
                                      <w:szCs w:val="20"/>
                                    </w:rPr>
                                    <w:t xml:space="preserve"> </w:t>
                                  </w:r>
                                  <w:r w:rsidR="00A2273E">
                                    <w:rPr>
                                      <w:sz w:val="20"/>
                                      <w:szCs w:val="20"/>
                                    </w:rPr>
                                    <w:t>init</w:t>
                                  </w:r>
                                </w:p>
                              </w:tc>
                              <w:tc>
                                <w:tcPr>
                                  <w:tcW w:w="5309" w:type="dxa"/>
                                  <w:vAlign w:val="center"/>
                                </w:tcPr>
                                <w:p w14:paraId="1345A3C2" w14:textId="2B474A2F" w:rsidR="00453DE4" w:rsidRPr="005E6EFB" w:rsidRDefault="00A2273E" w:rsidP="007B3961">
                                  <w:pPr>
                                    <w:spacing w:before="0" w:after="0" w:line="276" w:lineRule="auto"/>
                                    <w:jc w:val="left"/>
                                    <w:rPr>
                                      <w:sz w:val="20"/>
                                      <w:szCs w:val="20"/>
                                    </w:rPr>
                                  </w:pPr>
                                  <w:r>
                                    <w:rPr>
                                      <w:sz w:val="20"/>
                                      <w:szCs w:val="20"/>
                                    </w:rPr>
                                    <w:t>Initializes a new DIME project in a specified directory</w:t>
                                  </w:r>
                                  <w:r w:rsidR="0033046B">
                                    <w:rPr>
                                      <w:sz w:val="20"/>
                                      <w:szCs w:val="20"/>
                                    </w:rPr>
                                    <w:t>.</w:t>
                                  </w:r>
                                </w:p>
                              </w:tc>
                            </w:tr>
                            <w:tr w:rsidR="005D2BEB" w14:paraId="55A10E3F" w14:textId="77777777" w:rsidTr="00781EEC">
                              <w:trPr>
                                <w:jc w:val="center"/>
                              </w:trPr>
                              <w:tc>
                                <w:tcPr>
                                  <w:tcW w:w="8150" w:type="dxa"/>
                                  <w:gridSpan w:val="3"/>
                                  <w:vAlign w:val="center"/>
                                </w:tcPr>
                                <w:p w14:paraId="5D8BC212" w14:textId="10A9A0D0" w:rsidR="005D2BEB" w:rsidRDefault="005D2BEB" w:rsidP="007B3961">
                                  <w:pPr>
                                    <w:spacing w:before="0" w:after="0" w:line="276" w:lineRule="auto"/>
                                    <w:jc w:val="left"/>
                                    <w:rPr>
                                      <w:sz w:val="20"/>
                                      <w:szCs w:val="20"/>
                                    </w:rPr>
                                  </w:pPr>
                                  <w:r w:rsidRPr="008423BF">
                                    <w:rPr>
                                      <w:i/>
                                      <w:iCs/>
                                      <w:sz w:val="20"/>
                                      <w:szCs w:val="20"/>
                                    </w:rPr>
                                    <w:t>Optional Arguments</w:t>
                                  </w:r>
                                </w:p>
                              </w:tc>
                            </w:tr>
                            <w:tr w:rsidR="00453DE4" w14:paraId="1EF3E0A3" w14:textId="77777777" w:rsidTr="008423BF">
                              <w:trPr>
                                <w:jc w:val="center"/>
                              </w:trPr>
                              <w:tc>
                                <w:tcPr>
                                  <w:tcW w:w="625" w:type="dxa"/>
                                  <w:tcBorders>
                                    <w:right w:val="nil"/>
                                  </w:tcBorders>
                                  <w:vAlign w:val="center"/>
                                </w:tcPr>
                                <w:p w14:paraId="1EAC5B55" w14:textId="77777777" w:rsidR="00453DE4" w:rsidRDefault="00453DE4" w:rsidP="007B3961">
                                  <w:pPr>
                                    <w:spacing w:before="0" w:after="0" w:line="276" w:lineRule="auto"/>
                                    <w:jc w:val="left"/>
                                    <w:rPr>
                                      <w:sz w:val="20"/>
                                      <w:szCs w:val="20"/>
                                    </w:rPr>
                                  </w:pPr>
                                </w:p>
                              </w:tc>
                              <w:tc>
                                <w:tcPr>
                                  <w:tcW w:w="2216" w:type="dxa"/>
                                  <w:tcBorders>
                                    <w:left w:val="nil"/>
                                  </w:tcBorders>
                                  <w:vAlign w:val="center"/>
                                </w:tcPr>
                                <w:p w14:paraId="55389A8D" w14:textId="10534D39" w:rsidR="00453DE4" w:rsidRDefault="00453DE4" w:rsidP="007B3961">
                                  <w:pPr>
                                    <w:spacing w:before="0" w:after="0" w:line="276" w:lineRule="auto"/>
                                    <w:jc w:val="left"/>
                                    <w:rPr>
                                      <w:sz w:val="20"/>
                                      <w:szCs w:val="20"/>
                                    </w:rPr>
                                  </w:pPr>
                                  <w:r>
                                    <w:rPr>
                                      <w:sz w:val="20"/>
                                      <w:szCs w:val="20"/>
                                    </w:rPr>
                                    <w:t>-</w:t>
                                  </w:r>
                                  <w:r w:rsidR="00BF19CF">
                                    <w:rPr>
                                      <w:sz w:val="20"/>
                                      <w:szCs w:val="20"/>
                                    </w:rPr>
                                    <w:t>-debug</w:t>
                                  </w:r>
                                </w:p>
                              </w:tc>
                              <w:tc>
                                <w:tcPr>
                                  <w:tcW w:w="5309" w:type="dxa"/>
                                  <w:vAlign w:val="center"/>
                                </w:tcPr>
                                <w:p w14:paraId="778E08C8" w14:textId="2EA6ED28" w:rsidR="00453DE4" w:rsidRDefault="004D0EA5"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BF19CF" w14:paraId="2164A0B4" w14:textId="77777777" w:rsidTr="008423BF">
                              <w:trPr>
                                <w:jc w:val="center"/>
                              </w:trPr>
                              <w:tc>
                                <w:tcPr>
                                  <w:tcW w:w="625" w:type="dxa"/>
                                  <w:tcBorders>
                                    <w:right w:val="nil"/>
                                  </w:tcBorders>
                                  <w:vAlign w:val="center"/>
                                </w:tcPr>
                                <w:p w14:paraId="0CCD76FC" w14:textId="77777777" w:rsidR="00BF19CF" w:rsidRDefault="00BF19CF" w:rsidP="007B3961">
                                  <w:pPr>
                                    <w:spacing w:before="0" w:after="0" w:line="276" w:lineRule="auto"/>
                                    <w:jc w:val="left"/>
                                    <w:rPr>
                                      <w:sz w:val="20"/>
                                      <w:szCs w:val="20"/>
                                    </w:rPr>
                                  </w:pPr>
                                </w:p>
                              </w:tc>
                              <w:tc>
                                <w:tcPr>
                                  <w:tcW w:w="2216" w:type="dxa"/>
                                  <w:tcBorders>
                                    <w:left w:val="nil"/>
                                  </w:tcBorders>
                                  <w:vAlign w:val="center"/>
                                </w:tcPr>
                                <w:p w14:paraId="415A473C" w14:textId="16E23B0A" w:rsidR="00BF19CF" w:rsidRDefault="00BF19CF" w:rsidP="007B3961">
                                  <w:pPr>
                                    <w:spacing w:before="0" w:after="0" w:line="276" w:lineRule="auto"/>
                                    <w:jc w:val="left"/>
                                    <w:rPr>
                                      <w:sz w:val="20"/>
                                      <w:szCs w:val="20"/>
                                    </w:rPr>
                                  </w:pPr>
                                  <w:r>
                                    <w:rPr>
                                      <w:sz w:val="20"/>
                                      <w:szCs w:val="20"/>
                                    </w:rPr>
                                    <w:t>--quiet</w:t>
                                  </w:r>
                                </w:p>
                              </w:tc>
                              <w:tc>
                                <w:tcPr>
                                  <w:tcW w:w="5309" w:type="dxa"/>
                                  <w:vAlign w:val="center"/>
                                </w:tcPr>
                                <w:p w14:paraId="3F6BB0A6" w14:textId="62567EB1" w:rsidR="00BF19CF" w:rsidRDefault="001E37B1" w:rsidP="007B3961">
                                  <w:pPr>
                                    <w:spacing w:before="0" w:after="0" w:line="276" w:lineRule="auto"/>
                                    <w:jc w:val="left"/>
                                    <w:rPr>
                                      <w:sz w:val="20"/>
                                      <w:szCs w:val="20"/>
                                    </w:rPr>
                                  </w:pPr>
                                  <w:r>
                                    <w:rPr>
                                      <w:sz w:val="20"/>
                                      <w:szCs w:val="20"/>
                                    </w:rPr>
                                    <w:t>I</w:t>
                                  </w:r>
                                  <w:r w:rsidRPr="001E37B1">
                                    <w:rPr>
                                      <w:sz w:val="20"/>
                                      <w:szCs w:val="20"/>
                                    </w:rPr>
                                    <w:t>nitializes a starter dime project without prompting the user for a project location</w:t>
                                  </w:r>
                                  <w:r w:rsidR="0033046B">
                                    <w:rPr>
                                      <w:sz w:val="20"/>
                                      <w:szCs w:val="20"/>
                                    </w:rPr>
                                    <w:t>.</w:t>
                                  </w:r>
                                </w:p>
                              </w:tc>
                            </w:tr>
                          </w:tbl>
                          <w:p w14:paraId="0CFD89FC" w14:textId="77777777" w:rsidR="00453DE4" w:rsidRPr="00F4123C" w:rsidRDefault="00453DE4" w:rsidP="00453DE4">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B8F4B" id="Text Box 88" o:spid="_x0000_s1053" type="#_x0000_t202" style="position:absolute;left:0;text-align:left;margin-left:359.5pt;margin-top:89.85pt;width:410.7pt;height:126pt;z-index:-25165818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" stroked="f">
                <v:textbox inset="1.44pt,1.44pt,1.44pt,1.44pt">
                  <w:txbxContent>
                    <w:p w14:paraId="373D6356" w14:textId="08672EE2" w:rsidR="00453DE4" w:rsidRPr="000D6F4F" w:rsidRDefault="00441BD9" w:rsidP="00441BD9">
                      <w:pPr>
                        <w:pStyle w:val="Caption"/>
                        <w:rPr>
                          <w:noProof/>
                          <w:sz w:val="24"/>
                        </w:rPr>
                      </w:pPr>
                      <w:bookmarkStart w:id="100" w:name="_Ref116856206"/>
                      <w:bookmarkStart w:id="101" w:name="_Toc117082634"/>
                      <w:r>
                        <w:t>Table 4.5.1.</w:t>
                      </w:r>
                      <w:r w:rsidR="00CF4633">
                        <w:fldChar w:fldCharType="begin"/>
                      </w:r>
                      <w:r w:rsidR="00CF4633">
                        <w:instrText xml:space="preserve"> SEQ Table_4.5.1. \* ARABIC </w:instrText>
                      </w:r>
                      <w:r w:rsidR="00CF4633">
                        <w:fldChar w:fldCharType="separate"/>
                      </w:r>
                      <w:r w:rsidR="00C034DF">
                        <w:rPr>
                          <w:noProof/>
                        </w:rPr>
                        <w:t>2</w:t>
                      </w:r>
                      <w:r w:rsidR="00CF4633">
                        <w:rPr>
                          <w:noProof/>
                        </w:rPr>
                        <w:fldChar w:fldCharType="end"/>
                      </w:r>
                      <w:bookmarkEnd w:id="100"/>
                      <w:r>
                        <w:t xml:space="preserve">. </w:t>
                      </w:r>
                      <w:r w:rsidRPr="00EB45C3">
                        <w:t xml:space="preserve">DIME </w:t>
                      </w:r>
                      <w:r w:rsidR="005877E9">
                        <w:t>Init</w:t>
                      </w:r>
                      <w:r w:rsidRPr="00EB45C3">
                        <w:t xml:space="preserve"> </w:t>
                      </w:r>
                      <w:r w:rsidR="00B602CC">
                        <w:t>sub-i</w:t>
                      </w:r>
                      <w:r w:rsidRPr="00EB45C3">
                        <w:t>nterface arguments</w:t>
                      </w:r>
                      <w:bookmarkEnd w:id="101"/>
                    </w:p>
                    <w:tbl>
                      <w:tblPr>
                        <w:tblStyle w:val="TableGrid"/>
                        <w:tblW w:w="8150" w:type="dxa"/>
                        <w:jc w:val="center"/>
                        <w:tblLayout w:type="fixed"/>
                        <w:tblLook w:val="04A0" w:firstRow="1" w:lastRow="0" w:firstColumn="1" w:lastColumn="0" w:noHBand="0" w:noVBand="1"/>
                      </w:tblPr>
                      <w:tblGrid>
                        <w:gridCol w:w="625"/>
                        <w:gridCol w:w="2216"/>
                        <w:gridCol w:w="5309"/>
                      </w:tblGrid>
                      <w:tr w:rsidR="00453DE4" w14:paraId="5F0D645E" w14:textId="77777777" w:rsidTr="00E663B4">
                        <w:trPr>
                          <w:jc w:val="center"/>
                        </w:trPr>
                        <w:tc>
                          <w:tcPr>
                            <w:tcW w:w="2841" w:type="dxa"/>
                            <w:gridSpan w:val="2"/>
                            <w:vAlign w:val="center"/>
                          </w:tcPr>
                          <w:p w14:paraId="4918BDAC" w14:textId="27284971" w:rsidR="00453DE4" w:rsidRPr="006154FC" w:rsidRDefault="00453DE4" w:rsidP="006B773A">
                            <w:pPr>
                              <w:spacing w:before="0" w:after="0"/>
                              <w:jc w:val="center"/>
                              <w:rPr>
                                <w:b/>
                                <w:bCs/>
                                <w:sz w:val="20"/>
                                <w:szCs w:val="20"/>
                              </w:rPr>
                            </w:pPr>
                            <w:r>
                              <w:rPr>
                                <w:b/>
                                <w:bCs/>
                                <w:sz w:val="20"/>
                                <w:szCs w:val="20"/>
                              </w:rPr>
                              <w:t>CLI Command</w:t>
                            </w:r>
                          </w:p>
                        </w:tc>
                        <w:tc>
                          <w:tcPr>
                            <w:tcW w:w="5309" w:type="dxa"/>
                            <w:vAlign w:val="center"/>
                          </w:tcPr>
                          <w:p w14:paraId="55314ABF" w14:textId="77777777" w:rsidR="00453DE4" w:rsidRPr="006154FC" w:rsidRDefault="00453DE4" w:rsidP="006B773A">
                            <w:pPr>
                              <w:spacing w:before="0" w:after="0"/>
                              <w:jc w:val="center"/>
                              <w:rPr>
                                <w:b/>
                                <w:bCs/>
                                <w:sz w:val="20"/>
                                <w:szCs w:val="20"/>
                              </w:rPr>
                            </w:pPr>
                            <w:r>
                              <w:rPr>
                                <w:b/>
                                <w:bCs/>
                                <w:sz w:val="20"/>
                                <w:szCs w:val="20"/>
                              </w:rPr>
                              <w:t>Purpose</w:t>
                            </w:r>
                          </w:p>
                        </w:tc>
                      </w:tr>
                      <w:tr w:rsidR="005D2BEB" w14:paraId="1BE18C79" w14:textId="77777777" w:rsidTr="00781EEC">
                        <w:trPr>
                          <w:jc w:val="center"/>
                        </w:trPr>
                        <w:tc>
                          <w:tcPr>
                            <w:tcW w:w="8150" w:type="dxa"/>
                            <w:gridSpan w:val="3"/>
                            <w:vAlign w:val="center"/>
                          </w:tcPr>
                          <w:p w14:paraId="137F7614" w14:textId="191A80F9"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453DE4" w14:paraId="71A7F7C8" w14:textId="77777777" w:rsidTr="00E663B4">
                        <w:trPr>
                          <w:jc w:val="center"/>
                        </w:trPr>
                        <w:tc>
                          <w:tcPr>
                            <w:tcW w:w="625" w:type="dxa"/>
                            <w:tcBorders>
                              <w:right w:val="nil"/>
                            </w:tcBorders>
                            <w:vAlign w:val="center"/>
                          </w:tcPr>
                          <w:p w14:paraId="36D6C211" w14:textId="77777777" w:rsidR="00453DE4" w:rsidRPr="005E6EFB" w:rsidRDefault="00453DE4" w:rsidP="007B3961">
                            <w:pPr>
                              <w:spacing w:before="0" w:after="0" w:line="276" w:lineRule="auto"/>
                              <w:jc w:val="left"/>
                              <w:rPr>
                                <w:sz w:val="20"/>
                                <w:szCs w:val="20"/>
                              </w:rPr>
                            </w:pPr>
                          </w:p>
                        </w:tc>
                        <w:tc>
                          <w:tcPr>
                            <w:tcW w:w="2216" w:type="dxa"/>
                            <w:tcBorders>
                              <w:left w:val="nil"/>
                            </w:tcBorders>
                            <w:vAlign w:val="center"/>
                          </w:tcPr>
                          <w:p w14:paraId="67DFE449" w14:textId="19FD79C8" w:rsidR="00453DE4" w:rsidRPr="005E6EFB" w:rsidRDefault="00453DE4" w:rsidP="007B3961">
                            <w:pPr>
                              <w:spacing w:before="0" w:after="0" w:line="276" w:lineRule="auto"/>
                              <w:jc w:val="left"/>
                              <w:rPr>
                                <w:sz w:val="20"/>
                                <w:szCs w:val="20"/>
                              </w:rPr>
                            </w:pPr>
                            <w:r>
                              <w:rPr>
                                <w:sz w:val="20"/>
                                <w:szCs w:val="20"/>
                              </w:rPr>
                              <w:t>dime</w:t>
                            </w:r>
                            <w:r w:rsidR="00BE64D8">
                              <w:rPr>
                                <w:sz w:val="20"/>
                                <w:szCs w:val="20"/>
                              </w:rPr>
                              <w:t xml:space="preserve"> </w:t>
                            </w:r>
                            <w:r w:rsidR="00A2273E">
                              <w:rPr>
                                <w:sz w:val="20"/>
                                <w:szCs w:val="20"/>
                              </w:rPr>
                              <w:t>init</w:t>
                            </w:r>
                          </w:p>
                        </w:tc>
                        <w:tc>
                          <w:tcPr>
                            <w:tcW w:w="5309" w:type="dxa"/>
                            <w:vAlign w:val="center"/>
                          </w:tcPr>
                          <w:p w14:paraId="1345A3C2" w14:textId="2B474A2F" w:rsidR="00453DE4" w:rsidRPr="005E6EFB" w:rsidRDefault="00A2273E" w:rsidP="007B3961">
                            <w:pPr>
                              <w:spacing w:before="0" w:after="0" w:line="276" w:lineRule="auto"/>
                              <w:jc w:val="left"/>
                              <w:rPr>
                                <w:sz w:val="20"/>
                                <w:szCs w:val="20"/>
                              </w:rPr>
                            </w:pPr>
                            <w:r>
                              <w:rPr>
                                <w:sz w:val="20"/>
                                <w:szCs w:val="20"/>
                              </w:rPr>
                              <w:t>Initializes a new DIME project in a specified directory</w:t>
                            </w:r>
                            <w:r w:rsidR="0033046B">
                              <w:rPr>
                                <w:sz w:val="20"/>
                                <w:szCs w:val="20"/>
                              </w:rPr>
                              <w:t>.</w:t>
                            </w:r>
                          </w:p>
                        </w:tc>
                      </w:tr>
                      <w:tr w:rsidR="005D2BEB" w14:paraId="55A10E3F" w14:textId="77777777" w:rsidTr="00781EEC">
                        <w:trPr>
                          <w:jc w:val="center"/>
                        </w:trPr>
                        <w:tc>
                          <w:tcPr>
                            <w:tcW w:w="8150" w:type="dxa"/>
                            <w:gridSpan w:val="3"/>
                            <w:vAlign w:val="center"/>
                          </w:tcPr>
                          <w:p w14:paraId="5D8BC212" w14:textId="10A9A0D0" w:rsidR="005D2BEB" w:rsidRDefault="005D2BEB" w:rsidP="007B3961">
                            <w:pPr>
                              <w:spacing w:before="0" w:after="0" w:line="276" w:lineRule="auto"/>
                              <w:jc w:val="left"/>
                              <w:rPr>
                                <w:sz w:val="20"/>
                                <w:szCs w:val="20"/>
                              </w:rPr>
                            </w:pPr>
                            <w:r w:rsidRPr="008423BF">
                              <w:rPr>
                                <w:i/>
                                <w:iCs/>
                                <w:sz w:val="20"/>
                                <w:szCs w:val="20"/>
                              </w:rPr>
                              <w:t>Optional Arguments</w:t>
                            </w:r>
                          </w:p>
                        </w:tc>
                      </w:tr>
                      <w:tr w:rsidR="00453DE4" w14:paraId="1EF3E0A3" w14:textId="77777777" w:rsidTr="008423BF">
                        <w:trPr>
                          <w:jc w:val="center"/>
                        </w:trPr>
                        <w:tc>
                          <w:tcPr>
                            <w:tcW w:w="625" w:type="dxa"/>
                            <w:tcBorders>
                              <w:right w:val="nil"/>
                            </w:tcBorders>
                            <w:vAlign w:val="center"/>
                          </w:tcPr>
                          <w:p w14:paraId="1EAC5B55" w14:textId="77777777" w:rsidR="00453DE4" w:rsidRDefault="00453DE4" w:rsidP="007B3961">
                            <w:pPr>
                              <w:spacing w:before="0" w:after="0" w:line="276" w:lineRule="auto"/>
                              <w:jc w:val="left"/>
                              <w:rPr>
                                <w:sz w:val="20"/>
                                <w:szCs w:val="20"/>
                              </w:rPr>
                            </w:pPr>
                          </w:p>
                        </w:tc>
                        <w:tc>
                          <w:tcPr>
                            <w:tcW w:w="2216" w:type="dxa"/>
                            <w:tcBorders>
                              <w:left w:val="nil"/>
                            </w:tcBorders>
                            <w:vAlign w:val="center"/>
                          </w:tcPr>
                          <w:p w14:paraId="55389A8D" w14:textId="10534D39" w:rsidR="00453DE4" w:rsidRDefault="00453DE4" w:rsidP="007B3961">
                            <w:pPr>
                              <w:spacing w:before="0" w:after="0" w:line="276" w:lineRule="auto"/>
                              <w:jc w:val="left"/>
                              <w:rPr>
                                <w:sz w:val="20"/>
                                <w:szCs w:val="20"/>
                              </w:rPr>
                            </w:pPr>
                            <w:r>
                              <w:rPr>
                                <w:sz w:val="20"/>
                                <w:szCs w:val="20"/>
                              </w:rPr>
                              <w:t>-</w:t>
                            </w:r>
                            <w:r w:rsidR="00BF19CF">
                              <w:rPr>
                                <w:sz w:val="20"/>
                                <w:szCs w:val="20"/>
                              </w:rPr>
                              <w:t>-debug</w:t>
                            </w:r>
                          </w:p>
                        </w:tc>
                        <w:tc>
                          <w:tcPr>
                            <w:tcW w:w="5309" w:type="dxa"/>
                            <w:vAlign w:val="center"/>
                          </w:tcPr>
                          <w:p w14:paraId="778E08C8" w14:textId="2EA6ED28" w:rsidR="00453DE4" w:rsidRDefault="004D0EA5"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BF19CF" w14:paraId="2164A0B4" w14:textId="77777777" w:rsidTr="008423BF">
                        <w:trPr>
                          <w:jc w:val="center"/>
                        </w:trPr>
                        <w:tc>
                          <w:tcPr>
                            <w:tcW w:w="625" w:type="dxa"/>
                            <w:tcBorders>
                              <w:right w:val="nil"/>
                            </w:tcBorders>
                            <w:vAlign w:val="center"/>
                          </w:tcPr>
                          <w:p w14:paraId="0CCD76FC" w14:textId="77777777" w:rsidR="00BF19CF" w:rsidRDefault="00BF19CF" w:rsidP="007B3961">
                            <w:pPr>
                              <w:spacing w:before="0" w:after="0" w:line="276" w:lineRule="auto"/>
                              <w:jc w:val="left"/>
                              <w:rPr>
                                <w:sz w:val="20"/>
                                <w:szCs w:val="20"/>
                              </w:rPr>
                            </w:pPr>
                          </w:p>
                        </w:tc>
                        <w:tc>
                          <w:tcPr>
                            <w:tcW w:w="2216" w:type="dxa"/>
                            <w:tcBorders>
                              <w:left w:val="nil"/>
                            </w:tcBorders>
                            <w:vAlign w:val="center"/>
                          </w:tcPr>
                          <w:p w14:paraId="415A473C" w14:textId="16E23B0A" w:rsidR="00BF19CF" w:rsidRDefault="00BF19CF" w:rsidP="007B3961">
                            <w:pPr>
                              <w:spacing w:before="0" w:after="0" w:line="276" w:lineRule="auto"/>
                              <w:jc w:val="left"/>
                              <w:rPr>
                                <w:sz w:val="20"/>
                                <w:szCs w:val="20"/>
                              </w:rPr>
                            </w:pPr>
                            <w:r>
                              <w:rPr>
                                <w:sz w:val="20"/>
                                <w:szCs w:val="20"/>
                              </w:rPr>
                              <w:t>--quiet</w:t>
                            </w:r>
                          </w:p>
                        </w:tc>
                        <w:tc>
                          <w:tcPr>
                            <w:tcW w:w="5309" w:type="dxa"/>
                            <w:vAlign w:val="center"/>
                          </w:tcPr>
                          <w:p w14:paraId="3F6BB0A6" w14:textId="62567EB1" w:rsidR="00BF19CF" w:rsidRDefault="001E37B1" w:rsidP="007B3961">
                            <w:pPr>
                              <w:spacing w:before="0" w:after="0" w:line="276" w:lineRule="auto"/>
                              <w:jc w:val="left"/>
                              <w:rPr>
                                <w:sz w:val="20"/>
                                <w:szCs w:val="20"/>
                              </w:rPr>
                            </w:pPr>
                            <w:r>
                              <w:rPr>
                                <w:sz w:val="20"/>
                                <w:szCs w:val="20"/>
                              </w:rPr>
                              <w:t>I</w:t>
                            </w:r>
                            <w:r w:rsidRPr="001E37B1">
                              <w:rPr>
                                <w:sz w:val="20"/>
                                <w:szCs w:val="20"/>
                              </w:rPr>
                              <w:t>nitializes a starter dime project without prompting the user for a project location</w:t>
                            </w:r>
                            <w:r w:rsidR="0033046B">
                              <w:rPr>
                                <w:sz w:val="20"/>
                                <w:szCs w:val="20"/>
                              </w:rPr>
                              <w:t>.</w:t>
                            </w:r>
                          </w:p>
                        </w:tc>
                      </w:tr>
                    </w:tbl>
                    <w:p w14:paraId="0CFD89FC" w14:textId="77777777" w:rsidR="00453DE4" w:rsidRPr="00F4123C" w:rsidRDefault="00453DE4" w:rsidP="00453DE4">
                      <w:pPr>
                        <w:pStyle w:val="Caption"/>
                        <w:jc w:val="both"/>
                      </w:pPr>
                    </w:p>
                  </w:txbxContent>
                </v:textbox>
                <w10:wrap type="topAndBottom" anchorx="margin" anchory="margin"/>
              </v:shape>
            </w:pict>
          </mc:Fallback>
        </mc:AlternateContent>
      </w:r>
      <w:r w:rsidR="00117983">
        <w:fldChar w:fldCharType="begin"/>
      </w:r>
      <w:r w:rsidR="00117983">
        <w:instrText xml:space="preserve"> REF _Ref116856206 \h </w:instrText>
      </w:r>
      <w:r w:rsidR="00117983">
        <w:fldChar w:fldCharType="separate"/>
      </w:r>
      <w:r w:rsidR="00117983">
        <w:t>Table 4.5.1.</w:t>
      </w:r>
      <w:r w:rsidR="00117983">
        <w:rPr>
          <w:noProof/>
        </w:rPr>
        <w:t>2</w:t>
      </w:r>
      <w:r w:rsidR="00117983">
        <w:fldChar w:fldCharType="end"/>
      </w:r>
      <w:r w:rsidR="00117983">
        <w:t xml:space="preserve"> </w:t>
      </w:r>
      <w:r w:rsidR="00DE57ED">
        <w:t xml:space="preserve">through </w:t>
      </w:r>
      <w:r w:rsidR="00366BC8">
        <w:fldChar w:fldCharType="begin"/>
      </w:r>
      <w:r w:rsidR="00366BC8">
        <w:instrText xml:space="preserve"> REF _Ref116858344 \h </w:instrText>
      </w:r>
      <w:r w:rsidR="00366BC8">
        <w:fldChar w:fldCharType="separate"/>
      </w:r>
      <w:r w:rsidR="00366BC8">
        <w:t>Table 4.5.1.</w:t>
      </w:r>
      <w:r w:rsidR="00366BC8">
        <w:rPr>
          <w:noProof/>
        </w:rPr>
        <w:t>5</w:t>
      </w:r>
      <w:r w:rsidR="00366BC8">
        <w:fldChar w:fldCharType="end"/>
      </w:r>
      <w:r w:rsidR="00DE57ED">
        <w:t xml:space="preserve"> </w:t>
      </w:r>
      <w:r w:rsidR="00453DE4" w:rsidRPr="00453DE4">
        <w:t>comprises all DIME CLI sub-interfaces, positional arguments, optional arguments, and the exact purpose they serve.</w:t>
      </w:r>
      <w:r w:rsidR="00453DE4">
        <w:t xml:space="preserve"> </w:t>
      </w:r>
    </w:p>
    <w:p w14:paraId="0F77C03B" w14:textId="5706335D" w:rsidR="000044BB" w:rsidRDefault="00BC5824" w:rsidP="00785FEA">
      <w:pPr>
        <w:spacing w:before="0" w:line="360" w:lineRule="auto"/>
        <w:ind w:firstLine="360"/>
      </w:pPr>
      <w:r>
        <w:rPr>
          <w:noProof/>
        </w:rPr>
        <mc:AlternateContent>
          <mc:Choice Requires="wps">
            <w:drawing>
              <wp:anchor distT="0" distB="0" distL="114300" distR="114300" simplePos="0" relativeHeight="251658293" behindDoc="1" locked="0" layoutInCell="1" allowOverlap="1" wp14:anchorId="1985AA2F" wp14:editId="6773CC44">
                <wp:simplePos x="0" y="0"/>
                <wp:positionH relativeFrom="margin">
                  <wp:align>right</wp:align>
                </wp:positionH>
                <wp:positionV relativeFrom="margin">
                  <wp:posOffset>3150812</wp:posOffset>
                </wp:positionV>
                <wp:extent cx="5215890" cy="3310890"/>
                <wp:effectExtent l="0" t="0" r="3810" b="3810"/>
                <wp:wrapTopAndBottom/>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310890"/>
                        </a:xfrm>
                        <a:prstGeom prst="rect">
                          <a:avLst/>
                        </a:prstGeom>
                        <a:solidFill>
                          <a:srgbClr val="FFFFFF"/>
                        </a:solidFill>
                        <a:ln w="9525">
                          <a:noFill/>
                          <a:miter lim="800000"/>
                          <a:headEnd/>
                          <a:tailEnd/>
                        </a:ln>
                      </wps:spPr>
                      <wps:txbx>
                        <w:txbxContent>
                          <w:p w14:paraId="759C39E1" w14:textId="0F259D67" w:rsidR="00DE57ED" w:rsidRPr="000044BB" w:rsidRDefault="000044BB" w:rsidP="000044BB">
                            <w:pPr>
                              <w:pStyle w:val="Caption"/>
                              <w:rPr>
                                <w:b/>
                                <w:noProof/>
                                <w:color w:val="auto"/>
                              </w:rPr>
                            </w:pPr>
                            <w:r w:rsidRPr="000D6F4F">
                              <w:rPr>
                                <w:noProof/>
                                <w:sz w:val="24"/>
                              </w:rPr>
                              <w:t xml:space="preserve"> </w:t>
                            </w:r>
                            <w:bookmarkStart w:id="102" w:name="_Toc117082635"/>
                            <w:r>
                              <w:t>Table 4.5.1.</w:t>
                            </w:r>
                            <w:r w:rsidR="00CF4633">
                              <w:fldChar w:fldCharType="begin"/>
                            </w:r>
                            <w:r w:rsidR="00CF4633">
                              <w:instrText xml:space="preserve"> SEQ Table_4.5.1. \* ARABIC </w:instrText>
                            </w:r>
                            <w:r w:rsidR="00CF4633">
                              <w:fldChar w:fldCharType="separate"/>
                            </w:r>
                            <w:r w:rsidR="00C034DF">
                              <w:rPr>
                                <w:noProof/>
                              </w:rPr>
                              <w:t>3</w:t>
                            </w:r>
                            <w:r w:rsidR="00CF4633">
                              <w:rPr>
                                <w:noProof/>
                              </w:rPr>
                              <w:fldChar w:fldCharType="end"/>
                            </w:r>
                            <w:r>
                              <w:t xml:space="preserve">. </w:t>
                            </w:r>
                            <w:r w:rsidRPr="00B4703E">
                              <w:t>DIME explain sub-interface arguments</w:t>
                            </w:r>
                            <w:bookmarkEnd w:id="102"/>
                          </w:p>
                          <w:tbl>
                            <w:tblPr>
                              <w:tblStyle w:val="TableGrid"/>
                              <w:tblW w:w="8150" w:type="dxa"/>
                              <w:jc w:val="center"/>
                              <w:tblLayout w:type="fixed"/>
                              <w:tblLook w:val="04A0" w:firstRow="1" w:lastRow="0" w:firstColumn="1" w:lastColumn="0" w:noHBand="0" w:noVBand="1"/>
                            </w:tblPr>
                            <w:tblGrid>
                              <w:gridCol w:w="625"/>
                              <w:gridCol w:w="2216"/>
                              <w:gridCol w:w="5309"/>
                            </w:tblGrid>
                            <w:tr w:rsidR="00DE57ED" w14:paraId="7B324023" w14:textId="77777777" w:rsidTr="00E663B4">
                              <w:trPr>
                                <w:jc w:val="center"/>
                              </w:trPr>
                              <w:tc>
                                <w:tcPr>
                                  <w:tcW w:w="2841" w:type="dxa"/>
                                  <w:gridSpan w:val="2"/>
                                  <w:vAlign w:val="center"/>
                                </w:tcPr>
                                <w:p w14:paraId="05655378" w14:textId="77777777" w:rsidR="00DE57ED" w:rsidRPr="006154FC" w:rsidRDefault="00DE57ED" w:rsidP="006B773A">
                                  <w:pPr>
                                    <w:spacing w:before="0" w:after="0"/>
                                    <w:jc w:val="center"/>
                                    <w:rPr>
                                      <w:b/>
                                      <w:bCs/>
                                      <w:sz w:val="20"/>
                                      <w:szCs w:val="20"/>
                                    </w:rPr>
                                  </w:pPr>
                                  <w:r>
                                    <w:rPr>
                                      <w:b/>
                                      <w:bCs/>
                                      <w:sz w:val="20"/>
                                      <w:szCs w:val="20"/>
                                    </w:rPr>
                                    <w:t>CLI Command</w:t>
                                  </w:r>
                                </w:p>
                              </w:tc>
                              <w:tc>
                                <w:tcPr>
                                  <w:tcW w:w="5309" w:type="dxa"/>
                                  <w:vAlign w:val="center"/>
                                </w:tcPr>
                                <w:p w14:paraId="1B3FD745" w14:textId="77777777" w:rsidR="00DE57ED" w:rsidRPr="006154FC" w:rsidRDefault="00DE57ED" w:rsidP="006B773A">
                                  <w:pPr>
                                    <w:spacing w:before="0" w:after="0"/>
                                    <w:jc w:val="center"/>
                                    <w:rPr>
                                      <w:b/>
                                      <w:bCs/>
                                      <w:sz w:val="20"/>
                                      <w:szCs w:val="20"/>
                                    </w:rPr>
                                  </w:pPr>
                                  <w:r>
                                    <w:rPr>
                                      <w:b/>
                                      <w:bCs/>
                                      <w:sz w:val="20"/>
                                      <w:szCs w:val="20"/>
                                    </w:rPr>
                                    <w:t>Purpose</w:t>
                                  </w:r>
                                </w:p>
                              </w:tc>
                            </w:tr>
                            <w:tr w:rsidR="005D2BEB" w14:paraId="73E3A72A" w14:textId="77777777" w:rsidTr="00781EEC">
                              <w:trPr>
                                <w:jc w:val="center"/>
                              </w:trPr>
                              <w:tc>
                                <w:tcPr>
                                  <w:tcW w:w="8150" w:type="dxa"/>
                                  <w:gridSpan w:val="3"/>
                                  <w:vAlign w:val="center"/>
                                </w:tcPr>
                                <w:p w14:paraId="3B457D46" w14:textId="020B3F05"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DE57ED" w14:paraId="448F7F41" w14:textId="77777777" w:rsidTr="00E663B4">
                              <w:trPr>
                                <w:jc w:val="center"/>
                              </w:trPr>
                              <w:tc>
                                <w:tcPr>
                                  <w:tcW w:w="625" w:type="dxa"/>
                                  <w:tcBorders>
                                    <w:right w:val="nil"/>
                                  </w:tcBorders>
                                  <w:vAlign w:val="center"/>
                                </w:tcPr>
                                <w:p w14:paraId="7F90F40F" w14:textId="77777777" w:rsidR="00DE57ED" w:rsidRPr="005E6EFB" w:rsidRDefault="00DE57ED" w:rsidP="007B3961">
                                  <w:pPr>
                                    <w:spacing w:before="0" w:after="0" w:line="276" w:lineRule="auto"/>
                                    <w:jc w:val="left"/>
                                    <w:rPr>
                                      <w:sz w:val="20"/>
                                      <w:szCs w:val="20"/>
                                    </w:rPr>
                                  </w:pPr>
                                </w:p>
                              </w:tc>
                              <w:tc>
                                <w:tcPr>
                                  <w:tcW w:w="2216" w:type="dxa"/>
                                  <w:tcBorders>
                                    <w:left w:val="nil"/>
                                  </w:tcBorders>
                                  <w:vAlign w:val="center"/>
                                </w:tcPr>
                                <w:p w14:paraId="76EFE2C0" w14:textId="0800935F" w:rsidR="00DE57ED" w:rsidRPr="005E6EFB" w:rsidRDefault="00DE57ED" w:rsidP="007B3961">
                                  <w:pPr>
                                    <w:spacing w:before="0" w:after="0" w:line="276" w:lineRule="auto"/>
                                    <w:jc w:val="left"/>
                                    <w:rPr>
                                      <w:sz w:val="20"/>
                                      <w:szCs w:val="20"/>
                                    </w:rPr>
                                  </w:pPr>
                                  <w:r>
                                    <w:rPr>
                                      <w:sz w:val="20"/>
                                      <w:szCs w:val="20"/>
                                    </w:rPr>
                                    <w:t xml:space="preserve">dime </w:t>
                                  </w:r>
                                  <w:r w:rsidR="007C331E">
                                    <w:rPr>
                                      <w:sz w:val="20"/>
                                      <w:szCs w:val="20"/>
                                    </w:rPr>
                                    <w:t>explain</w:t>
                                  </w:r>
                                </w:p>
                              </w:tc>
                              <w:tc>
                                <w:tcPr>
                                  <w:tcW w:w="5309" w:type="dxa"/>
                                  <w:vAlign w:val="center"/>
                                </w:tcPr>
                                <w:p w14:paraId="6BDAD0F7" w14:textId="51E56987" w:rsidR="00DE57ED" w:rsidRPr="005E6EFB" w:rsidRDefault="003850DE" w:rsidP="007B3961">
                                  <w:pPr>
                                    <w:spacing w:before="0" w:after="0" w:line="276" w:lineRule="auto"/>
                                    <w:jc w:val="left"/>
                                    <w:rPr>
                                      <w:sz w:val="20"/>
                                      <w:szCs w:val="20"/>
                                    </w:rPr>
                                  </w:pPr>
                                  <w:r>
                                    <w:rPr>
                                      <w:sz w:val="20"/>
                                      <w:szCs w:val="20"/>
                                    </w:rPr>
                                    <w:t>R</w:t>
                                  </w:r>
                                  <w:r w:rsidRPr="003850DE">
                                    <w:rPr>
                                      <w:sz w:val="20"/>
                                      <w:szCs w:val="20"/>
                                    </w:rPr>
                                    <w:t>un</w:t>
                                  </w:r>
                                  <w:r>
                                    <w:rPr>
                                      <w:sz w:val="20"/>
                                      <w:szCs w:val="20"/>
                                    </w:rPr>
                                    <w:t>s</w:t>
                                  </w:r>
                                  <w:r w:rsidRPr="003850DE">
                                    <w:rPr>
                                      <w:sz w:val="20"/>
                                      <w:szCs w:val="20"/>
                                    </w:rPr>
                                    <w:t xml:space="preserve"> DIME CLI explainer, a terminal-based explainer</w:t>
                                  </w:r>
                                  <w:r>
                                    <w:rPr>
                                      <w:sz w:val="20"/>
                                      <w:szCs w:val="20"/>
                                    </w:rPr>
                                    <w:t xml:space="preserve"> </w:t>
                                  </w:r>
                                  <w:r w:rsidR="00FF2068">
                                    <w:rPr>
                                      <w:sz w:val="20"/>
                                      <w:szCs w:val="20"/>
                                    </w:rPr>
                                    <w:t>tool</w:t>
                                  </w:r>
                                  <w:r w:rsidR="0033046B">
                                    <w:rPr>
                                      <w:sz w:val="20"/>
                                      <w:szCs w:val="20"/>
                                    </w:rPr>
                                    <w:t>.</w:t>
                                  </w:r>
                                </w:p>
                              </w:tc>
                            </w:tr>
                            <w:tr w:rsidR="005D2BEB" w14:paraId="5A8AC932" w14:textId="77777777" w:rsidTr="00781EEC">
                              <w:trPr>
                                <w:jc w:val="center"/>
                              </w:trPr>
                              <w:tc>
                                <w:tcPr>
                                  <w:tcW w:w="8150" w:type="dxa"/>
                                  <w:gridSpan w:val="3"/>
                                  <w:vAlign w:val="center"/>
                                </w:tcPr>
                                <w:p w14:paraId="5130DC93" w14:textId="069FEA74" w:rsidR="005D2BEB" w:rsidRDefault="005D2BEB" w:rsidP="007B3961">
                                  <w:pPr>
                                    <w:spacing w:before="0" w:after="0" w:line="276" w:lineRule="auto"/>
                                    <w:jc w:val="left"/>
                                    <w:rPr>
                                      <w:sz w:val="20"/>
                                      <w:szCs w:val="20"/>
                                    </w:rPr>
                                  </w:pPr>
                                  <w:r w:rsidRPr="008423BF">
                                    <w:rPr>
                                      <w:i/>
                                      <w:iCs/>
                                      <w:sz w:val="20"/>
                                      <w:szCs w:val="20"/>
                                    </w:rPr>
                                    <w:t>Optional Arguments</w:t>
                                  </w:r>
                                </w:p>
                              </w:tc>
                            </w:tr>
                            <w:tr w:rsidR="00F63D04" w14:paraId="4A73CA38" w14:textId="77777777" w:rsidTr="008423BF">
                              <w:trPr>
                                <w:jc w:val="center"/>
                              </w:trPr>
                              <w:tc>
                                <w:tcPr>
                                  <w:tcW w:w="625" w:type="dxa"/>
                                  <w:tcBorders>
                                    <w:right w:val="nil"/>
                                  </w:tcBorders>
                                  <w:vAlign w:val="center"/>
                                </w:tcPr>
                                <w:p w14:paraId="349B8BC9" w14:textId="77777777" w:rsidR="00F63D04" w:rsidRDefault="00F63D04" w:rsidP="007B3961">
                                  <w:pPr>
                                    <w:spacing w:before="0" w:after="0" w:line="276" w:lineRule="auto"/>
                                    <w:jc w:val="left"/>
                                    <w:rPr>
                                      <w:sz w:val="20"/>
                                      <w:szCs w:val="20"/>
                                    </w:rPr>
                                  </w:pPr>
                                </w:p>
                              </w:tc>
                              <w:tc>
                                <w:tcPr>
                                  <w:tcW w:w="2216" w:type="dxa"/>
                                  <w:tcBorders>
                                    <w:left w:val="nil"/>
                                  </w:tcBorders>
                                  <w:vAlign w:val="center"/>
                                </w:tcPr>
                                <w:p w14:paraId="4E4E5E15" w14:textId="20B2E88C" w:rsidR="00F63D04" w:rsidRDefault="00F63D04" w:rsidP="007B3961">
                                  <w:pPr>
                                    <w:spacing w:before="0" w:after="0" w:line="276" w:lineRule="auto"/>
                                    <w:jc w:val="left"/>
                                    <w:rPr>
                                      <w:sz w:val="20"/>
                                      <w:szCs w:val="20"/>
                                    </w:rPr>
                                  </w:pPr>
                                  <w:r>
                                    <w:rPr>
                                      <w:sz w:val="20"/>
                                      <w:szCs w:val="20"/>
                                    </w:rPr>
                                    <w:t>-</w:t>
                                  </w:r>
                                  <w:proofErr w:type="spellStart"/>
                                  <w:r>
                                    <w:rPr>
                                      <w:sz w:val="20"/>
                                      <w:szCs w:val="20"/>
                                    </w:rPr>
                                    <w:t>i</w:t>
                                  </w:r>
                                  <w:proofErr w:type="spellEnd"/>
                                  <w:r>
                                    <w:rPr>
                                      <w:sz w:val="20"/>
                                      <w:szCs w:val="20"/>
                                    </w:rPr>
                                    <w:t xml:space="preserve"> or --instance</w:t>
                                  </w:r>
                                </w:p>
                              </w:tc>
                              <w:tc>
                                <w:tcPr>
                                  <w:tcW w:w="5309" w:type="dxa"/>
                                  <w:vAlign w:val="center"/>
                                </w:tcPr>
                                <w:p w14:paraId="2F7C3115" w14:textId="388B4511" w:rsidR="00F63D04" w:rsidRDefault="00F66EFD" w:rsidP="007B3961">
                                  <w:pPr>
                                    <w:spacing w:before="0" w:after="0" w:line="276" w:lineRule="auto"/>
                                    <w:jc w:val="left"/>
                                    <w:rPr>
                                      <w:sz w:val="20"/>
                                      <w:szCs w:val="20"/>
                                    </w:rPr>
                                  </w:pPr>
                                  <w:r>
                                    <w:rPr>
                                      <w:sz w:val="20"/>
                                      <w:szCs w:val="20"/>
                                    </w:rPr>
                                    <w:t>Specify data instance to explain</w:t>
                                  </w:r>
                                  <w:r w:rsidR="0033046B">
                                    <w:rPr>
                                      <w:sz w:val="20"/>
                                      <w:szCs w:val="20"/>
                                    </w:rPr>
                                    <w:t>.</w:t>
                                  </w:r>
                                </w:p>
                              </w:tc>
                            </w:tr>
                            <w:tr w:rsidR="00F63D04" w14:paraId="44494799" w14:textId="77777777" w:rsidTr="008423BF">
                              <w:trPr>
                                <w:jc w:val="center"/>
                              </w:trPr>
                              <w:tc>
                                <w:tcPr>
                                  <w:tcW w:w="625" w:type="dxa"/>
                                  <w:tcBorders>
                                    <w:right w:val="nil"/>
                                  </w:tcBorders>
                                  <w:vAlign w:val="center"/>
                                </w:tcPr>
                                <w:p w14:paraId="5721AD25" w14:textId="77777777" w:rsidR="00F63D04" w:rsidRDefault="00F63D04" w:rsidP="007B3961">
                                  <w:pPr>
                                    <w:spacing w:before="0" w:after="0" w:line="276" w:lineRule="auto"/>
                                    <w:jc w:val="left"/>
                                    <w:rPr>
                                      <w:sz w:val="20"/>
                                      <w:szCs w:val="20"/>
                                    </w:rPr>
                                  </w:pPr>
                                </w:p>
                              </w:tc>
                              <w:tc>
                                <w:tcPr>
                                  <w:tcW w:w="2216" w:type="dxa"/>
                                  <w:tcBorders>
                                    <w:left w:val="nil"/>
                                  </w:tcBorders>
                                  <w:vAlign w:val="center"/>
                                </w:tcPr>
                                <w:p w14:paraId="41FC465F" w14:textId="0975B551" w:rsidR="00F63D04" w:rsidRDefault="0060161B" w:rsidP="007B3961">
                                  <w:pPr>
                                    <w:spacing w:before="0" w:after="0" w:line="276" w:lineRule="auto"/>
                                    <w:jc w:val="left"/>
                                    <w:rPr>
                                      <w:sz w:val="20"/>
                                      <w:szCs w:val="20"/>
                                    </w:rPr>
                                  </w:pPr>
                                  <w:r>
                                    <w:rPr>
                                      <w:sz w:val="20"/>
                                      <w:szCs w:val="20"/>
                                    </w:rPr>
                                    <w:t xml:space="preserve">-m or --metric </w:t>
                                  </w:r>
                                </w:p>
                              </w:tc>
                              <w:tc>
                                <w:tcPr>
                                  <w:tcW w:w="5309" w:type="dxa"/>
                                  <w:vAlign w:val="center"/>
                                </w:tcPr>
                                <w:p w14:paraId="062493DD" w14:textId="2CDBA8D3" w:rsidR="00F63D04" w:rsidRDefault="00201B2C" w:rsidP="007B3961">
                                  <w:pPr>
                                    <w:spacing w:before="0" w:after="0" w:line="276" w:lineRule="auto"/>
                                    <w:jc w:val="left"/>
                                    <w:rPr>
                                      <w:sz w:val="20"/>
                                      <w:szCs w:val="20"/>
                                    </w:rPr>
                                  </w:pPr>
                                  <w:r>
                                    <w:rPr>
                                      <w:sz w:val="20"/>
                                      <w:szCs w:val="20"/>
                                    </w:rPr>
                                    <w:t>Specify</w:t>
                                  </w:r>
                                  <w:r w:rsidR="00F66EFD">
                                    <w:rPr>
                                      <w:sz w:val="20"/>
                                      <w:szCs w:val="20"/>
                                    </w:rPr>
                                    <w:t xml:space="preserve"> </w:t>
                                  </w:r>
                                  <w:r>
                                    <w:rPr>
                                      <w:sz w:val="20"/>
                                      <w:szCs w:val="20"/>
                                    </w:rPr>
                                    <w:t>metric to use for calculating feature importance.</w:t>
                                  </w:r>
                                </w:p>
                              </w:tc>
                            </w:tr>
                            <w:tr w:rsidR="0060161B" w14:paraId="59B0A352" w14:textId="77777777" w:rsidTr="008423BF">
                              <w:trPr>
                                <w:jc w:val="center"/>
                              </w:trPr>
                              <w:tc>
                                <w:tcPr>
                                  <w:tcW w:w="625" w:type="dxa"/>
                                  <w:tcBorders>
                                    <w:right w:val="nil"/>
                                  </w:tcBorders>
                                  <w:vAlign w:val="center"/>
                                </w:tcPr>
                                <w:p w14:paraId="056621DB" w14:textId="77777777" w:rsidR="0060161B" w:rsidRDefault="0060161B" w:rsidP="007B3961">
                                  <w:pPr>
                                    <w:spacing w:before="0" w:after="0" w:line="276" w:lineRule="auto"/>
                                    <w:jc w:val="left"/>
                                    <w:rPr>
                                      <w:sz w:val="20"/>
                                      <w:szCs w:val="20"/>
                                    </w:rPr>
                                  </w:pPr>
                                </w:p>
                              </w:tc>
                              <w:tc>
                                <w:tcPr>
                                  <w:tcW w:w="2216" w:type="dxa"/>
                                  <w:tcBorders>
                                    <w:left w:val="nil"/>
                                  </w:tcBorders>
                                  <w:vAlign w:val="center"/>
                                </w:tcPr>
                                <w:p w14:paraId="3A2D9238" w14:textId="0BAD97C8" w:rsidR="0060161B" w:rsidRDefault="0060161B" w:rsidP="007B3961">
                                  <w:pPr>
                                    <w:spacing w:before="0" w:after="0" w:line="276" w:lineRule="auto"/>
                                    <w:jc w:val="left"/>
                                    <w:rPr>
                                      <w:sz w:val="20"/>
                                      <w:szCs w:val="20"/>
                                    </w:rPr>
                                  </w:pPr>
                                  <w:r>
                                    <w:rPr>
                                      <w:sz w:val="20"/>
                                      <w:szCs w:val="20"/>
                                    </w:rPr>
                                    <w:t>-o or --output</w:t>
                                  </w:r>
                                </w:p>
                              </w:tc>
                              <w:tc>
                                <w:tcPr>
                                  <w:tcW w:w="5309" w:type="dxa"/>
                                  <w:vAlign w:val="center"/>
                                </w:tcPr>
                                <w:p w14:paraId="014F4903" w14:textId="690E3D67" w:rsidR="0060161B" w:rsidRDefault="00550620" w:rsidP="007B3961">
                                  <w:pPr>
                                    <w:spacing w:before="0" w:after="0" w:line="276" w:lineRule="auto"/>
                                    <w:jc w:val="left"/>
                                    <w:rPr>
                                      <w:sz w:val="20"/>
                                      <w:szCs w:val="20"/>
                                    </w:rPr>
                                  </w:pPr>
                                  <w:r>
                                    <w:rPr>
                                      <w:sz w:val="20"/>
                                      <w:szCs w:val="20"/>
                                    </w:rPr>
                                    <w:t>Specify the output mode of the DIME CLI explainer</w:t>
                                  </w:r>
                                  <w:r w:rsidR="0033046B">
                                    <w:rPr>
                                      <w:sz w:val="20"/>
                                      <w:szCs w:val="20"/>
                                    </w:rPr>
                                    <w:t>.</w:t>
                                  </w:r>
                                </w:p>
                              </w:tc>
                            </w:tr>
                            <w:tr w:rsidR="0060161B" w14:paraId="503075C2" w14:textId="77777777" w:rsidTr="008423BF">
                              <w:trPr>
                                <w:jc w:val="center"/>
                              </w:trPr>
                              <w:tc>
                                <w:tcPr>
                                  <w:tcW w:w="625" w:type="dxa"/>
                                  <w:tcBorders>
                                    <w:right w:val="nil"/>
                                  </w:tcBorders>
                                  <w:vAlign w:val="center"/>
                                </w:tcPr>
                                <w:p w14:paraId="68767993" w14:textId="77777777" w:rsidR="0060161B" w:rsidRDefault="0060161B" w:rsidP="007B3961">
                                  <w:pPr>
                                    <w:spacing w:before="0" w:after="0" w:line="276" w:lineRule="auto"/>
                                    <w:jc w:val="left"/>
                                    <w:rPr>
                                      <w:sz w:val="20"/>
                                      <w:szCs w:val="20"/>
                                    </w:rPr>
                                  </w:pPr>
                                </w:p>
                              </w:tc>
                              <w:tc>
                                <w:tcPr>
                                  <w:tcW w:w="2216" w:type="dxa"/>
                                  <w:tcBorders>
                                    <w:left w:val="nil"/>
                                  </w:tcBorders>
                                  <w:vAlign w:val="center"/>
                                </w:tcPr>
                                <w:p w14:paraId="2422DA37" w14:textId="595FB1F7" w:rsidR="0060161B" w:rsidRDefault="009E6A56" w:rsidP="007B3961">
                                  <w:pPr>
                                    <w:spacing w:before="0" w:after="0" w:line="276" w:lineRule="auto"/>
                                    <w:jc w:val="left"/>
                                    <w:rPr>
                                      <w:sz w:val="20"/>
                                      <w:szCs w:val="20"/>
                                    </w:rPr>
                                  </w:pPr>
                                  <w:r>
                                    <w:rPr>
                                      <w:sz w:val="20"/>
                                      <w:szCs w:val="20"/>
                                    </w:rPr>
                                    <w:t>--case or --no-case</w:t>
                                  </w:r>
                                </w:p>
                              </w:tc>
                              <w:tc>
                                <w:tcPr>
                                  <w:tcW w:w="5309" w:type="dxa"/>
                                  <w:vAlign w:val="center"/>
                                </w:tcPr>
                                <w:p w14:paraId="681A3357" w14:textId="27E5DE3B" w:rsidR="0060161B" w:rsidRDefault="00883968" w:rsidP="007B3961">
                                  <w:pPr>
                                    <w:spacing w:before="0" w:after="0" w:line="276" w:lineRule="auto"/>
                                    <w:jc w:val="left"/>
                                    <w:rPr>
                                      <w:sz w:val="20"/>
                                      <w:szCs w:val="20"/>
                                    </w:rPr>
                                  </w:pPr>
                                  <w:r>
                                    <w:rPr>
                                      <w:sz w:val="20"/>
                                      <w:szCs w:val="20"/>
                                    </w:rPr>
                                    <w:t xml:space="preserve">Preserve or ignore the case sensitivity of the data instance provided. If no case is enabled, data instance </w:t>
                                  </w:r>
                                  <w:proofErr w:type="gramStart"/>
                                  <w:r>
                                    <w:rPr>
                                      <w:sz w:val="20"/>
                                      <w:szCs w:val="20"/>
                                    </w:rPr>
                                    <w:t>is converted</w:t>
                                  </w:r>
                                  <w:proofErr w:type="gramEnd"/>
                                  <w:r>
                                    <w:rPr>
                                      <w:sz w:val="20"/>
                                      <w:szCs w:val="20"/>
                                    </w:rPr>
                                    <w:t xml:space="preserve"> to lower-case</w:t>
                                  </w:r>
                                  <w:r w:rsidR="0033046B">
                                    <w:rPr>
                                      <w:sz w:val="20"/>
                                      <w:szCs w:val="20"/>
                                    </w:rPr>
                                    <w:t>.</w:t>
                                  </w:r>
                                </w:p>
                              </w:tc>
                            </w:tr>
                            <w:tr w:rsidR="009E6A56" w14:paraId="38C4342F" w14:textId="77777777" w:rsidTr="008423BF">
                              <w:trPr>
                                <w:jc w:val="center"/>
                              </w:trPr>
                              <w:tc>
                                <w:tcPr>
                                  <w:tcW w:w="625" w:type="dxa"/>
                                  <w:tcBorders>
                                    <w:right w:val="nil"/>
                                  </w:tcBorders>
                                  <w:vAlign w:val="center"/>
                                </w:tcPr>
                                <w:p w14:paraId="5BC97F4A" w14:textId="77777777" w:rsidR="009E6A56" w:rsidRDefault="009E6A56" w:rsidP="007B3961">
                                  <w:pPr>
                                    <w:spacing w:before="0" w:after="0" w:line="276" w:lineRule="auto"/>
                                    <w:jc w:val="left"/>
                                    <w:rPr>
                                      <w:sz w:val="20"/>
                                      <w:szCs w:val="20"/>
                                    </w:rPr>
                                  </w:pPr>
                                </w:p>
                              </w:tc>
                              <w:tc>
                                <w:tcPr>
                                  <w:tcW w:w="2216" w:type="dxa"/>
                                  <w:tcBorders>
                                    <w:left w:val="nil"/>
                                  </w:tcBorders>
                                  <w:vAlign w:val="center"/>
                                </w:tcPr>
                                <w:p w14:paraId="5C252421" w14:textId="32DB5142" w:rsidR="009E6A56" w:rsidRDefault="009E6A56" w:rsidP="007B3961">
                                  <w:pPr>
                                    <w:spacing w:before="0" w:after="0" w:line="276" w:lineRule="auto"/>
                                    <w:jc w:val="left"/>
                                    <w:rPr>
                                      <w:sz w:val="20"/>
                                      <w:szCs w:val="20"/>
                                    </w:rPr>
                                  </w:pPr>
                                  <w:r>
                                    <w:rPr>
                                      <w:sz w:val="20"/>
                                      <w:szCs w:val="20"/>
                                    </w:rPr>
                                    <w:t>-r or –request-id</w:t>
                                  </w:r>
                                </w:p>
                              </w:tc>
                              <w:tc>
                                <w:tcPr>
                                  <w:tcW w:w="5309" w:type="dxa"/>
                                  <w:vAlign w:val="center"/>
                                </w:tcPr>
                                <w:p w14:paraId="17E7F58F" w14:textId="074DEA98" w:rsidR="009E6A56" w:rsidRDefault="002C72F0" w:rsidP="007B3961">
                                  <w:pPr>
                                    <w:spacing w:before="0" w:after="0" w:line="276" w:lineRule="auto"/>
                                    <w:jc w:val="left"/>
                                    <w:rPr>
                                      <w:sz w:val="20"/>
                                      <w:szCs w:val="20"/>
                                    </w:rPr>
                                  </w:pPr>
                                  <w:r>
                                    <w:rPr>
                                      <w:sz w:val="20"/>
                                      <w:szCs w:val="20"/>
                                    </w:rPr>
                                    <w:t xml:space="preserve">If specified, DIME CLI Explainer appends the </w:t>
                                  </w:r>
                                  <w:r w:rsidR="00577F2A">
                                    <w:rPr>
                                      <w:sz w:val="20"/>
                                      <w:szCs w:val="20"/>
                                    </w:rPr>
                                    <w:t>expla</w:t>
                                  </w:r>
                                  <w:r w:rsidR="00F44367">
                                    <w:rPr>
                                      <w:sz w:val="20"/>
                                      <w:szCs w:val="20"/>
                                    </w:rPr>
                                    <w:t xml:space="preserve">nation object to a special </w:t>
                                  </w:r>
                                  <w:r w:rsidR="001C1710">
                                    <w:rPr>
                                      <w:sz w:val="20"/>
                                      <w:szCs w:val="20"/>
                                    </w:rPr>
                                    <w:t>explanation process queue,</w:t>
                                  </w:r>
                                  <w:r w:rsidR="00375FF5">
                                    <w:rPr>
                                      <w:sz w:val="20"/>
                                      <w:szCs w:val="20"/>
                                    </w:rPr>
                                    <w:t xml:space="preserve"> so the requester </w:t>
                                  </w:r>
                                  <w:proofErr w:type="gramStart"/>
                                  <w:r w:rsidR="00375FF5">
                                    <w:rPr>
                                      <w:sz w:val="20"/>
                                      <w:szCs w:val="20"/>
                                    </w:rPr>
                                    <w:t>is able to</w:t>
                                  </w:r>
                                  <w:proofErr w:type="gramEnd"/>
                                  <w:r w:rsidR="00375FF5">
                                    <w:rPr>
                                      <w:sz w:val="20"/>
                                      <w:szCs w:val="20"/>
                                    </w:rPr>
                                    <w:t xml:space="preserve"> retrieve the explanation from the queue remotely.</w:t>
                                  </w:r>
                                  <w:r w:rsidR="001C1710">
                                    <w:rPr>
                                      <w:sz w:val="20"/>
                                      <w:szCs w:val="20"/>
                                    </w:rPr>
                                    <w:t xml:space="preserve"> (Utilized in DIME Server)</w:t>
                                  </w:r>
                                  <w:r w:rsidR="00EB3B5C">
                                    <w:rPr>
                                      <w:sz w:val="20"/>
                                      <w:szCs w:val="20"/>
                                    </w:rPr>
                                    <w:t>. Must follow --quiet.</w:t>
                                  </w:r>
                                </w:p>
                              </w:tc>
                            </w:tr>
                            <w:tr w:rsidR="00DE57ED" w14:paraId="150C628B" w14:textId="77777777" w:rsidTr="008423BF">
                              <w:trPr>
                                <w:jc w:val="center"/>
                              </w:trPr>
                              <w:tc>
                                <w:tcPr>
                                  <w:tcW w:w="625" w:type="dxa"/>
                                  <w:tcBorders>
                                    <w:right w:val="nil"/>
                                  </w:tcBorders>
                                  <w:vAlign w:val="center"/>
                                </w:tcPr>
                                <w:p w14:paraId="19555C2E" w14:textId="77777777" w:rsidR="00DE57ED" w:rsidRDefault="00DE57ED" w:rsidP="007B3961">
                                  <w:pPr>
                                    <w:spacing w:before="0" w:after="0" w:line="276" w:lineRule="auto"/>
                                    <w:jc w:val="left"/>
                                    <w:rPr>
                                      <w:sz w:val="20"/>
                                      <w:szCs w:val="20"/>
                                    </w:rPr>
                                  </w:pPr>
                                </w:p>
                              </w:tc>
                              <w:tc>
                                <w:tcPr>
                                  <w:tcW w:w="2216" w:type="dxa"/>
                                  <w:tcBorders>
                                    <w:left w:val="nil"/>
                                  </w:tcBorders>
                                  <w:vAlign w:val="center"/>
                                </w:tcPr>
                                <w:p w14:paraId="7ABE2274" w14:textId="77777777" w:rsidR="00DE57ED" w:rsidRDefault="00DE57ED" w:rsidP="007B3961">
                                  <w:pPr>
                                    <w:spacing w:before="0" w:after="0" w:line="276" w:lineRule="auto"/>
                                    <w:jc w:val="left"/>
                                    <w:rPr>
                                      <w:sz w:val="20"/>
                                      <w:szCs w:val="20"/>
                                    </w:rPr>
                                  </w:pPr>
                                  <w:r>
                                    <w:rPr>
                                      <w:sz w:val="20"/>
                                      <w:szCs w:val="20"/>
                                    </w:rPr>
                                    <w:t>--debug</w:t>
                                  </w:r>
                                </w:p>
                              </w:tc>
                              <w:tc>
                                <w:tcPr>
                                  <w:tcW w:w="5309" w:type="dxa"/>
                                  <w:vAlign w:val="center"/>
                                </w:tcPr>
                                <w:p w14:paraId="6B3CC2DC" w14:textId="77777777" w:rsidR="00DE57ED" w:rsidRDefault="00DE57ED"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DE57ED" w14:paraId="4605AE46" w14:textId="77777777" w:rsidTr="008423BF">
                              <w:trPr>
                                <w:jc w:val="center"/>
                              </w:trPr>
                              <w:tc>
                                <w:tcPr>
                                  <w:tcW w:w="625" w:type="dxa"/>
                                  <w:tcBorders>
                                    <w:right w:val="nil"/>
                                  </w:tcBorders>
                                  <w:vAlign w:val="center"/>
                                </w:tcPr>
                                <w:p w14:paraId="172D2246" w14:textId="77777777" w:rsidR="00DE57ED" w:rsidRDefault="00DE57ED" w:rsidP="007B3961">
                                  <w:pPr>
                                    <w:spacing w:before="0" w:after="0" w:line="276" w:lineRule="auto"/>
                                    <w:jc w:val="left"/>
                                    <w:rPr>
                                      <w:sz w:val="20"/>
                                      <w:szCs w:val="20"/>
                                    </w:rPr>
                                  </w:pPr>
                                </w:p>
                              </w:tc>
                              <w:tc>
                                <w:tcPr>
                                  <w:tcW w:w="2216" w:type="dxa"/>
                                  <w:tcBorders>
                                    <w:left w:val="nil"/>
                                  </w:tcBorders>
                                  <w:vAlign w:val="center"/>
                                </w:tcPr>
                                <w:p w14:paraId="39889E9D" w14:textId="77777777" w:rsidR="00DE57ED" w:rsidRDefault="00DE57ED" w:rsidP="007B3961">
                                  <w:pPr>
                                    <w:spacing w:before="0" w:after="0" w:line="276" w:lineRule="auto"/>
                                    <w:jc w:val="left"/>
                                    <w:rPr>
                                      <w:sz w:val="20"/>
                                      <w:szCs w:val="20"/>
                                    </w:rPr>
                                  </w:pPr>
                                  <w:r>
                                    <w:rPr>
                                      <w:sz w:val="20"/>
                                      <w:szCs w:val="20"/>
                                    </w:rPr>
                                    <w:t>--quiet</w:t>
                                  </w:r>
                                </w:p>
                              </w:tc>
                              <w:tc>
                                <w:tcPr>
                                  <w:tcW w:w="5309" w:type="dxa"/>
                                  <w:vAlign w:val="center"/>
                                </w:tcPr>
                                <w:p w14:paraId="4939B5F1" w14:textId="77777777" w:rsidR="00DE57ED" w:rsidRDefault="00DE57ED" w:rsidP="007B3961">
                                  <w:pPr>
                                    <w:spacing w:before="0" w:after="0" w:line="276" w:lineRule="auto"/>
                                    <w:jc w:val="left"/>
                                    <w:rPr>
                                      <w:sz w:val="20"/>
                                      <w:szCs w:val="20"/>
                                    </w:rPr>
                                  </w:pPr>
                                  <w:r>
                                    <w:rPr>
                                      <w:sz w:val="20"/>
                                      <w:szCs w:val="20"/>
                                    </w:rPr>
                                    <w:t>I</w:t>
                                  </w:r>
                                  <w:r w:rsidRPr="001E37B1">
                                    <w:rPr>
                                      <w:sz w:val="20"/>
                                      <w:szCs w:val="20"/>
                                    </w:rPr>
                                    <w:t>nitializes a starter dime project without prompting the user for a project location</w:t>
                                  </w:r>
                                </w:p>
                              </w:tc>
                            </w:tr>
                          </w:tbl>
                          <w:p w14:paraId="62FB9775" w14:textId="77777777" w:rsidR="00DE57ED" w:rsidRPr="00F4123C" w:rsidRDefault="00DE57ED" w:rsidP="00DE57ED">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85AA2F" id="Text Box 93" o:spid="_x0000_s1054" type="#_x0000_t202" style="position:absolute;left:0;text-align:left;margin-left:359.5pt;margin-top:248.1pt;width:410.7pt;height:260.7pt;z-index:-251658187;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" stroked="f">
                <v:textbox inset="1.44pt,1.44pt,1.44pt,1.44pt">
                  <w:txbxContent>
                    <w:p w14:paraId="759C39E1" w14:textId="0F259D67" w:rsidR="00DE57ED" w:rsidRPr="000044BB" w:rsidRDefault="000044BB" w:rsidP="000044BB">
                      <w:pPr>
                        <w:pStyle w:val="Caption"/>
                        <w:rPr>
                          <w:b/>
                          <w:noProof/>
                          <w:color w:val="auto"/>
                        </w:rPr>
                      </w:pPr>
                      <w:r w:rsidRPr="000D6F4F">
                        <w:rPr>
                          <w:noProof/>
                          <w:sz w:val="24"/>
                        </w:rPr>
                        <w:t xml:space="preserve"> </w:t>
                      </w:r>
                      <w:bookmarkStart w:id="103" w:name="_Toc117082635"/>
                      <w:r>
                        <w:t>Table 4.5.1.</w:t>
                      </w:r>
                      <w:r w:rsidR="00CF4633">
                        <w:fldChar w:fldCharType="begin"/>
                      </w:r>
                      <w:r w:rsidR="00CF4633">
                        <w:instrText xml:space="preserve"> SEQ Table_4.5.1. \* ARABIC </w:instrText>
                      </w:r>
                      <w:r w:rsidR="00CF4633">
                        <w:fldChar w:fldCharType="separate"/>
                      </w:r>
                      <w:r w:rsidR="00C034DF">
                        <w:rPr>
                          <w:noProof/>
                        </w:rPr>
                        <w:t>3</w:t>
                      </w:r>
                      <w:r w:rsidR="00CF4633">
                        <w:rPr>
                          <w:noProof/>
                        </w:rPr>
                        <w:fldChar w:fldCharType="end"/>
                      </w:r>
                      <w:r>
                        <w:t xml:space="preserve">. </w:t>
                      </w:r>
                      <w:r w:rsidRPr="00B4703E">
                        <w:t>DIME explain sub-interface arguments</w:t>
                      </w:r>
                      <w:bookmarkEnd w:id="103"/>
                    </w:p>
                    <w:tbl>
                      <w:tblPr>
                        <w:tblStyle w:val="TableGrid"/>
                        <w:tblW w:w="8150" w:type="dxa"/>
                        <w:jc w:val="center"/>
                        <w:tblLayout w:type="fixed"/>
                        <w:tblLook w:val="04A0" w:firstRow="1" w:lastRow="0" w:firstColumn="1" w:lastColumn="0" w:noHBand="0" w:noVBand="1"/>
                      </w:tblPr>
                      <w:tblGrid>
                        <w:gridCol w:w="625"/>
                        <w:gridCol w:w="2216"/>
                        <w:gridCol w:w="5309"/>
                      </w:tblGrid>
                      <w:tr w:rsidR="00DE57ED" w14:paraId="7B324023" w14:textId="77777777" w:rsidTr="00E663B4">
                        <w:trPr>
                          <w:jc w:val="center"/>
                        </w:trPr>
                        <w:tc>
                          <w:tcPr>
                            <w:tcW w:w="2841" w:type="dxa"/>
                            <w:gridSpan w:val="2"/>
                            <w:vAlign w:val="center"/>
                          </w:tcPr>
                          <w:p w14:paraId="05655378" w14:textId="77777777" w:rsidR="00DE57ED" w:rsidRPr="006154FC" w:rsidRDefault="00DE57ED" w:rsidP="006B773A">
                            <w:pPr>
                              <w:spacing w:before="0" w:after="0"/>
                              <w:jc w:val="center"/>
                              <w:rPr>
                                <w:b/>
                                <w:bCs/>
                                <w:sz w:val="20"/>
                                <w:szCs w:val="20"/>
                              </w:rPr>
                            </w:pPr>
                            <w:r>
                              <w:rPr>
                                <w:b/>
                                <w:bCs/>
                                <w:sz w:val="20"/>
                                <w:szCs w:val="20"/>
                              </w:rPr>
                              <w:t>CLI Command</w:t>
                            </w:r>
                          </w:p>
                        </w:tc>
                        <w:tc>
                          <w:tcPr>
                            <w:tcW w:w="5309" w:type="dxa"/>
                            <w:vAlign w:val="center"/>
                          </w:tcPr>
                          <w:p w14:paraId="1B3FD745" w14:textId="77777777" w:rsidR="00DE57ED" w:rsidRPr="006154FC" w:rsidRDefault="00DE57ED" w:rsidP="006B773A">
                            <w:pPr>
                              <w:spacing w:before="0" w:after="0"/>
                              <w:jc w:val="center"/>
                              <w:rPr>
                                <w:b/>
                                <w:bCs/>
                                <w:sz w:val="20"/>
                                <w:szCs w:val="20"/>
                              </w:rPr>
                            </w:pPr>
                            <w:r>
                              <w:rPr>
                                <w:b/>
                                <w:bCs/>
                                <w:sz w:val="20"/>
                                <w:szCs w:val="20"/>
                              </w:rPr>
                              <w:t>Purpose</w:t>
                            </w:r>
                          </w:p>
                        </w:tc>
                      </w:tr>
                      <w:tr w:rsidR="005D2BEB" w14:paraId="73E3A72A" w14:textId="77777777" w:rsidTr="00781EEC">
                        <w:trPr>
                          <w:jc w:val="center"/>
                        </w:trPr>
                        <w:tc>
                          <w:tcPr>
                            <w:tcW w:w="8150" w:type="dxa"/>
                            <w:gridSpan w:val="3"/>
                            <w:vAlign w:val="center"/>
                          </w:tcPr>
                          <w:p w14:paraId="3B457D46" w14:textId="020B3F05"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DE57ED" w14:paraId="448F7F41" w14:textId="77777777" w:rsidTr="00E663B4">
                        <w:trPr>
                          <w:jc w:val="center"/>
                        </w:trPr>
                        <w:tc>
                          <w:tcPr>
                            <w:tcW w:w="625" w:type="dxa"/>
                            <w:tcBorders>
                              <w:right w:val="nil"/>
                            </w:tcBorders>
                            <w:vAlign w:val="center"/>
                          </w:tcPr>
                          <w:p w14:paraId="7F90F40F" w14:textId="77777777" w:rsidR="00DE57ED" w:rsidRPr="005E6EFB" w:rsidRDefault="00DE57ED" w:rsidP="007B3961">
                            <w:pPr>
                              <w:spacing w:before="0" w:after="0" w:line="276" w:lineRule="auto"/>
                              <w:jc w:val="left"/>
                              <w:rPr>
                                <w:sz w:val="20"/>
                                <w:szCs w:val="20"/>
                              </w:rPr>
                            </w:pPr>
                          </w:p>
                        </w:tc>
                        <w:tc>
                          <w:tcPr>
                            <w:tcW w:w="2216" w:type="dxa"/>
                            <w:tcBorders>
                              <w:left w:val="nil"/>
                            </w:tcBorders>
                            <w:vAlign w:val="center"/>
                          </w:tcPr>
                          <w:p w14:paraId="76EFE2C0" w14:textId="0800935F" w:rsidR="00DE57ED" w:rsidRPr="005E6EFB" w:rsidRDefault="00DE57ED" w:rsidP="007B3961">
                            <w:pPr>
                              <w:spacing w:before="0" w:after="0" w:line="276" w:lineRule="auto"/>
                              <w:jc w:val="left"/>
                              <w:rPr>
                                <w:sz w:val="20"/>
                                <w:szCs w:val="20"/>
                              </w:rPr>
                            </w:pPr>
                            <w:r>
                              <w:rPr>
                                <w:sz w:val="20"/>
                                <w:szCs w:val="20"/>
                              </w:rPr>
                              <w:t xml:space="preserve">dime </w:t>
                            </w:r>
                            <w:r w:rsidR="007C331E">
                              <w:rPr>
                                <w:sz w:val="20"/>
                                <w:szCs w:val="20"/>
                              </w:rPr>
                              <w:t>explain</w:t>
                            </w:r>
                          </w:p>
                        </w:tc>
                        <w:tc>
                          <w:tcPr>
                            <w:tcW w:w="5309" w:type="dxa"/>
                            <w:vAlign w:val="center"/>
                          </w:tcPr>
                          <w:p w14:paraId="6BDAD0F7" w14:textId="51E56987" w:rsidR="00DE57ED" w:rsidRPr="005E6EFB" w:rsidRDefault="003850DE" w:rsidP="007B3961">
                            <w:pPr>
                              <w:spacing w:before="0" w:after="0" w:line="276" w:lineRule="auto"/>
                              <w:jc w:val="left"/>
                              <w:rPr>
                                <w:sz w:val="20"/>
                                <w:szCs w:val="20"/>
                              </w:rPr>
                            </w:pPr>
                            <w:r>
                              <w:rPr>
                                <w:sz w:val="20"/>
                                <w:szCs w:val="20"/>
                              </w:rPr>
                              <w:t>R</w:t>
                            </w:r>
                            <w:r w:rsidRPr="003850DE">
                              <w:rPr>
                                <w:sz w:val="20"/>
                                <w:szCs w:val="20"/>
                              </w:rPr>
                              <w:t>un</w:t>
                            </w:r>
                            <w:r>
                              <w:rPr>
                                <w:sz w:val="20"/>
                                <w:szCs w:val="20"/>
                              </w:rPr>
                              <w:t>s</w:t>
                            </w:r>
                            <w:r w:rsidRPr="003850DE">
                              <w:rPr>
                                <w:sz w:val="20"/>
                                <w:szCs w:val="20"/>
                              </w:rPr>
                              <w:t xml:space="preserve"> DIME CLI explainer, a terminal-based explainer</w:t>
                            </w:r>
                            <w:r>
                              <w:rPr>
                                <w:sz w:val="20"/>
                                <w:szCs w:val="20"/>
                              </w:rPr>
                              <w:t xml:space="preserve"> </w:t>
                            </w:r>
                            <w:r w:rsidR="00FF2068">
                              <w:rPr>
                                <w:sz w:val="20"/>
                                <w:szCs w:val="20"/>
                              </w:rPr>
                              <w:t>tool</w:t>
                            </w:r>
                            <w:r w:rsidR="0033046B">
                              <w:rPr>
                                <w:sz w:val="20"/>
                                <w:szCs w:val="20"/>
                              </w:rPr>
                              <w:t>.</w:t>
                            </w:r>
                          </w:p>
                        </w:tc>
                      </w:tr>
                      <w:tr w:rsidR="005D2BEB" w14:paraId="5A8AC932" w14:textId="77777777" w:rsidTr="00781EEC">
                        <w:trPr>
                          <w:jc w:val="center"/>
                        </w:trPr>
                        <w:tc>
                          <w:tcPr>
                            <w:tcW w:w="8150" w:type="dxa"/>
                            <w:gridSpan w:val="3"/>
                            <w:vAlign w:val="center"/>
                          </w:tcPr>
                          <w:p w14:paraId="5130DC93" w14:textId="069FEA74" w:rsidR="005D2BEB" w:rsidRDefault="005D2BEB" w:rsidP="007B3961">
                            <w:pPr>
                              <w:spacing w:before="0" w:after="0" w:line="276" w:lineRule="auto"/>
                              <w:jc w:val="left"/>
                              <w:rPr>
                                <w:sz w:val="20"/>
                                <w:szCs w:val="20"/>
                              </w:rPr>
                            </w:pPr>
                            <w:r w:rsidRPr="008423BF">
                              <w:rPr>
                                <w:i/>
                                <w:iCs/>
                                <w:sz w:val="20"/>
                                <w:szCs w:val="20"/>
                              </w:rPr>
                              <w:t>Optional Arguments</w:t>
                            </w:r>
                          </w:p>
                        </w:tc>
                      </w:tr>
                      <w:tr w:rsidR="00F63D04" w14:paraId="4A73CA38" w14:textId="77777777" w:rsidTr="008423BF">
                        <w:trPr>
                          <w:jc w:val="center"/>
                        </w:trPr>
                        <w:tc>
                          <w:tcPr>
                            <w:tcW w:w="625" w:type="dxa"/>
                            <w:tcBorders>
                              <w:right w:val="nil"/>
                            </w:tcBorders>
                            <w:vAlign w:val="center"/>
                          </w:tcPr>
                          <w:p w14:paraId="349B8BC9" w14:textId="77777777" w:rsidR="00F63D04" w:rsidRDefault="00F63D04" w:rsidP="007B3961">
                            <w:pPr>
                              <w:spacing w:before="0" w:after="0" w:line="276" w:lineRule="auto"/>
                              <w:jc w:val="left"/>
                              <w:rPr>
                                <w:sz w:val="20"/>
                                <w:szCs w:val="20"/>
                              </w:rPr>
                            </w:pPr>
                          </w:p>
                        </w:tc>
                        <w:tc>
                          <w:tcPr>
                            <w:tcW w:w="2216" w:type="dxa"/>
                            <w:tcBorders>
                              <w:left w:val="nil"/>
                            </w:tcBorders>
                            <w:vAlign w:val="center"/>
                          </w:tcPr>
                          <w:p w14:paraId="4E4E5E15" w14:textId="20B2E88C" w:rsidR="00F63D04" w:rsidRDefault="00F63D04" w:rsidP="007B3961">
                            <w:pPr>
                              <w:spacing w:before="0" w:after="0" w:line="276" w:lineRule="auto"/>
                              <w:jc w:val="left"/>
                              <w:rPr>
                                <w:sz w:val="20"/>
                                <w:szCs w:val="20"/>
                              </w:rPr>
                            </w:pPr>
                            <w:r>
                              <w:rPr>
                                <w:sz w:val="20"/>
                                <w:szCs w:val="20"/>
                              </w:rPr>
                              <w:t>-</w:t>
                            </w:r>
                            <w:proofErr w:type="spellStart"/>
                            <w:r>
                              <w:rPr>
                                <w:sz w:val="20"/>
                                <w:szCs w:val="20"/>
                              </w:rPr>
                              <w:t>i</w:t>
                            </w:r>
                            <w:proofErr w:type="spellEnd"/>
                            <w:r>
                              <w:rPr>
                                <w:sz w:val="20"/>
                                <w:szCs w:val="20"/>
                              </w:rPr>
                              <w:t xml:space="preserve"> or --instance</w:t>
                            </w:r>
                          </w:p>
                        </w:tc>
                        <w:tc>
                          <w:tcPr>
                            <w:tcW w:w="5309" w:type="dxa"/>
                            <w:vAlign w:val="center"/>
                          </w:tcPr>
                          <w:p w14:paraId="2F7C3115" w14:textId="388B4511" w:rsidR="00F63D04" w:rsidRDefault="00F66EFD" w:rsidP="007B3961">
                            <w:pPr>
                              <w:spacing w:before="0" w:after="0" w:line="276" w:lineRule="auto"/>
                              <w:jc w:val="left"/>
                              <w:rPr>
                                <w:sz w:val="20"/>
                                <w:szCs w:val="20"/>
                              </w:rPr>
                            </w:pPr>
                            <w:r>
                              <w:rPr>
                                <w:sz w:val="20"/>
                                <w:szCs w:val="20"/>
                              </w:rPr>
                              <w:t>Specify data instance to explain</w:t>
                            </w:r>
                            <w:r w:rsidR="0033046B">
                              <w:rPr>
                                <w:sz w:val="20"/>
                                <w:szCs w:val="20"/>
                              </w:rPr>
                              <w:t>.</w:t>
                            </w:r>
                          </w:p>
                        </w:tc>
                      </w:tr>
                      <w:tr w:rsidR="00F63D04" w14:paraId="44494799" w14:textId="77777777" w:rsidTr="008423BF">
                        <w:trPr>
                          <w:jc w:val="center"/>
                        </w:trPr>
                        <w:tc>
                          <w:tcPr>
                            <w:tcW w:w="625" w:type="dxa"/>
                            <w:tcBorders>
                              <w:right w:val="nil"/>
                            </w:tcBorders>
                            <w:vAlign w:val="center"/>
                          </w:tcPr>
                          <w:p w14:paraId="5721AD25" w14:textId="77777777" w:rsidR="00F63D04" w:rsidRDefault="00F63D04" w:rsidP="007B3961">
                            <w:pPr>
                              <w:spacing w:before="0" w:after="0" w:line="276" w:lineRule="auto"/>
                              <w:jc w:val="left"/>
                              <w:rPr>
                                <w:sz w:val="20"/>
                                <w:szCs w:val="20"/>
                              </w:rPr>
                            </w:pPr>
                          </w:p>
                        </w:tc>
                        <w:tc>
                          <w:tcPr>
                            <w:tcW w:w="2216" w:type="dxa"/>
                            <w:tcBorders>
                              <w:left w:val="nil"/>
                            </w:tcBorders>
                            <w:vAlign w:val="center"/>
                          </w:tcPr>
                          <w:p w14:paraId="41FC465F" w14:textId="0975B551" w:rsidR="00F63D04" w:rsidRDefault="0060161B" w:rsidP="007B3961">
                            <w:pPr>
                              <w:spacing w:before="0" w:after="0" w:line="276" w:lineRule="auto"/>
                              <w:jc w:val="left"/>
                              <w:rPr>
                                <w:sz w:val="20"/>
                                <w:szCs w:val="20"/>
                              </w:rPr>
                            </w:pPr>
                            <w:r>
                              <w:rPr>
                                <w:sz w:val="20"/>
                                <w:szCs w:val="20"/>
                              </w:rPr>
                              <w:t xml:space="preserve">-m or --metric </w:t>
                            </w:r>
                          </w:p>
                        </w:tc>
                        <w:tc>
                          <w:tcPr>
                            <w:tcW w:w="5309" w:type="dxa"/>
                            <w:vAlign w:val="center"/>
                          </w:tcPr>
                          <w:p w14:paraId="062493DD" w14:textId="2CDBA8D3" w:rsidR="00F63D04" w:rsidRDefault="00201B2C" w:rsidP="007B3961">
                            <w:pPr>
                              <w:spacing w:before="0" w:after="0" w:line="276" w:lineRule="auto"/>
                              <w:jc w:val="left"/>
                              <w:rPr>
                                <w:sz w:val="20"/>
                                <w:szCs w:val="20"/>
                              </w:rPr>
                            </w:pPr>
                            <w:r>
                              <w:rPr>
                                <w:sz w:val="20"/>
                                <w:szCs w:val="20"/>
                              </w:rPr>
                              <w:t>Specify</w:t>
                            </w:r>
                            <w:r w:rsidR="00F66EFD">
                              <w:rPr>
                                <w:sz w:val="20"/>
                                <w:szCs w:val="20"/>
                              </w:rPr>
                              <w:t xml:space="preserve"> </w:t>
                            </w:r>
                            <w:r>
                              <w:rPr>
                                <w:sz w:val="20"/>
                                <w:szCs w:val="20"/>
                              </w:rPr>
                              <w:t>metric to use for calculating feature importance.</w:t>
                            </w:r>
                          </w:p>
                        </w:tc>
                      </w:tr>
                      <w:tr w:rsidR="0060161B" w14:paraId="59B0A352" w14:textId="77777777" w:rsidTr="008423BF">
                        <w:trPr>
                          <w:jc w:val="center"/>
                        </w:trPr>
                        <w:tc>
                          <w:tcPr>
                            <w:tcW w:w="625" w:type="dxa"/>
                            <w:tcBorders>
                              <w:right w:val="nil"/>
                            </w:tcBorders>
                            <w:vAlign w:val="center"/>
                          </w:tcPr>
                          <w:p w14:paraId="056621DB" w14:textId="77777777" w:rsidR="0060161B" w:rsidRDefault="0060161B" w:rsidP="007B3961">
                            <w:pPr>
                              <w:spacing w:before="0" w:after="0" w:line="276" w:lineRule="auto"/>
                              <w:jc w:val="left"/>
                              <w:rPr>
                                <w:sz w:val="20"/>
                                <w:szCs w:val="20"/>
                              </w:rPr>
                            </w:pPr>
                          </w:p>
                        </w:tc>
                        <w:tc>
                          <w:tcPr>
                            <w:tcW w:w="2216" w:type="dxa"/>
                            <w:tcBorders>
                              <w:left w:val="nil"/>
                            </w:tcBorders>
                            <w:vAlign w:val="center"/>
                          </w:tcPr>
                          <w:p w14:paraId="3A2D9238" w14:textId="0BAD97C8" w:rsidR="0060161B" w:rsidRDefault="0060161B" w:rsidP="007B3961">
                            <w:pPr>
                              <w:spacing w:before="0" w:after="0" w:line="276" w:lineRule="auto"/>
                              <w:jc w:val="left"/>
                              <w:rPr>
                                <w:sz w:val="20"/>
                                <w:szCs w:val="20"/>
                              </w:rPr>
                            </w:pPr>
                            <w:r>
                              <w:rPr>
                                <w:sz w:val="20"/>
                                <w:szCs w:val="20"/>
                              </w:rPr>
                              <w:t>-o or --output</w:t>
                            </w:r>
                          </w:p>
                        </w:tc>
                        <w:tc>
                          <w:tcPr>
                            <w:tcW w:w="5309" w:type="dxa"/>
                            <w:vAlign w:val="center"/>
                          </w:tcPr>
                          <w:p w14:paraId="014F4903" w14:textId="690E3D67" w:rsidR="0060161B" w:rsidRDefault="00550620" w:rsidP="007B3961">
                            <w:pPr>
                              <w:spacing w:before="0" w:after="0" w:line="276" w:lineRule="auto"/>
                              <w:jc w:val="left"/>
                              <w:rPr>
                                <w:sz w:val="20"/>
                                <w:szCs w:val="20"/>
                              </w:rPr>
                            </w:pPr>
                            <w:r>
                              <w:rPr>
                                <w:sz w:val="20"/>
                                <w:szCs w:val="20"/>
                              </w:rPr>
                              <w:t>Specify the output mode of the DIME CLI explainer</w:t>
                            </w:r>
                            <w:r w:rsidR="0033046B">
                              <w:rPr>
                                <w:sz w:val="20"/>
                                <w:szCs w:val="20"/>
                              </w:rPr>
                              <w:t>.</w:t>
                            </w:r>
                          </w:p>
                        </w:tc>
                      </w:tr>
                      <w:tr w:rsidR="0060161B" w14:paraId="503075C2" w14:textId="77777777" w:rsidTr="008423BF">
                        <w:trPr>
                          <w:jc w:val="center"/>
                        </w:trPr>
                        <w:tc>
                          <w:tcPr>
                            <w:tcW w:w="625" w:type="dxa"/>
                            <w:tcBorders>
                              <w:right w:val="nil"/>
                            </w:tcBorders>
                            <w:vAlign w:val="center"/>
                          </w:tcPr>
                          <w:p w14:paraId="68767993" w14:textId="77777777" w:rsidR="0060161B" w:rsidRDefault="0060161B" w:rsidP="007B3961">
                            <w:pPr>
                              <w:spacing w:before="0" w:after="0" w:line="276" w:lineRule="auto"/>
                              <w:jc w:val="left"/>
                              <w:rPr>
                                <w:sz w:val="20"/>
                                <w:szCs w:val="20"/>
                              </w:rPr>
                            </w:pPr>
                          </w:p>
                        </w:tc>
                        <w:tc>
                          <w:tcPr>
                            <w:tcW w:w="2216" w:type="dxa"/>
                            <w:tcBorders>
                              <w:left w:val="nil"/>
                            </w:tcBorders>
                            <w:vAlign w:val="center"/>
                          </w:tcPr>
                          <w:p w14:paraId="2422DA37" w14:textId="595FB1F7" w:rsidR="0060161B" w:rsidRDefault="009E6A56" w:rsidP="007B3961">
                            <w:pPr>
                              <w:spacing w:before="0" w:after="0" w:line="276" w:lineRule="auto"/>
                              <w:jc w:val="left"/>
                              <w:rPr>
                                <w:sz w:val="20"/>
                                <w:szCs w:val="20"/>
                              </w:rPr>
                            </w:pPr>
                            <w:r>
                              <w:rPr>
                                <w:sz w:val="20"/>
                                <w:szCs w:val="20"/>
                              </w:rPr>
                              <w:t>--case or --no-case</w:t>
                            </w:r>
                          </w:p>
                        </w:tc>
                        <w:tc>
                          <w:tcPr>
                            <w:tcW w:w="5309" w:type="dxa"/>
                            <w:vAlign w:val="center"/>
                          </w:tcPr>
                          <w:p w14:paraId="681A3357" w14:textId="27E5DE3B" w:rsidR="0060161B" w:rsidRDefault="00883968" w:rsidP="007B3961">
                            <w:pPr>
                              <w:spacing w:before="0" w:after="0" w:line="276" w:lineRule="auto"/>
                              <w:jc w:val="left"/>
                              <w:rPr>
                                <w:sz w:val="20"/>
                                <w:szCs w:val="20"/>
                              </w:rPr>
                            </w:pPr>
                            <w:r>
                              <w:rPr>
                                <w:sz w:val="20"/>
                                <w:szCs w:val="20"/>
                              </w:rPr>
                              <w:t xml:space="preserve">Preserve or ignore the case sensitivity of the data instance provided. If no case is enabled, data instance </w:t>
                            </w:r>
                            <w:proofErr w:type="gramStart"/>
                            <w:r>
                              <w:rPr>
                                <w:sz w:val="20"/>
                                <w:szCs w:val="20"/>
                              </w:rPr>
                              <w:t>is converted</w:t>
                            </w:r>
                            <w:proofErr w:type="gramEnd"/>
                            <w:r>
                              <w:rPr>
                                <w:sz w:val="20"/>
                                <w:szCs w:val="20"/>
                              </w:rPr>
                              <w:t xml:space="preserve"> to lower-case</w:t>
                            </w:r>
                            <w:r w:rsidR="0033046B">
                              <w:rPr>
                                <w:sz w:val="20"/>
                                <w:szCs w:val="20"/>
                              </w:rPr>
                              <w:t>.</w:t>
                            </w:r>
                          </w:p>
                        </w:tc>
                      </w:tr>
                      <w:tr w:rsidR="009E6A56" w14:paraId="38C4342F" w14:textId="77777777" w:rsidTr="008423BF">
                        <w:trPr>
                          <w:jc w:val="center"/>
                        </w:trPr>
                        <w:tc>
                          <w:tcPr>
                            <w:tcW w:w="625" w:type="dxa"/>
                            <w:tcBorders>
                              <w:right w:val="nil"/>
                            </w:tcBorders>
                            <w:vAlign w:val="center"/>
                          </w:tcPr>
                          <w:p w14:paraId="5BC97F4A" w14:textId="77777777" w:rsidR="009E6A56" w:rsidRDefault="009E6A56" w:rsidP="007B3961">
                            <w:pPr>
                              <w:spacing w:before="0" w:after="0" w:line="276" w:lineRule="auto"/>
                              <w:jc w:val="left"/>
                              <w:rPr>
                                <w:sz w:val="20"/>
                                <w:szCs w:val="20"/>
                              </w:rPr>
                            </w:pPr>
                          </w:p>
                        </w:tc>
                        <w:tc>
                          <w:tcPr>
                            <w:tcW w:w="2216" w:type="dxa"/>
                            <w:tcBorders>
                              <w:left w:val="nil"/>
                            </w:tcBorders>
                            <w:vAlign w:val="center"/>
                          </w:tcPr>
                          <w:p w14:paraId="5C252421" w14:textId="32DB5142" w:rsidR="009E6A56" w:rsidRDefault="009E6A56" w:rsidP="007B3961">
                            <w:pPr>
                              <w:spacing w:before="0" w:after="0" w:line="276" w:lineRule="auto"/>
                              <w:jc w:val="left"/>
                              <w:rPr>
                                <w:sz w:val="20"/>
                                <w:szCs w:val="20"/>
                              </w:rPr>
                            </w:pPr>
                            <w:r>
                              <w:rPr>
                                <w:sz w:val="20"/>
                                <w:szCs w:val="20"/>
                              </w:rPr>
                              <w:t>-r or –request-id</w:t>
                            </w:r>
                          </w:p>
                        </w:tc>
                        <w:tc>
                          <w:tcPr>
                            <w:tcW w:w="5309" w:type="dxa"/>
                            <w:vAlign w:val="center"/>
                          </w:tcPr>
                          <w:p w14:paraId="17E7F58F" w14:textId="074DEA98" w:rsidR="009E6A56" w:rsidRDefault="002C72F0" w:rsidP="007B3961">
                            <w:pPr>
                              <w:spacing w:before="0" w:after="0" w:line="276" w:lineRule="auto"/>
                              <w:jc w:val="left"/>
                              <w:rPr>
                                <w:sz w:val="20"/>
                                <w:szCs w:val="20"/>
                              </w:rPr>
                            </w:pPr>
                            <w:r>
                              <w:rPr>
                                <w:sz w:val="20"/>
                                <w:szCs w:val="20"/>
                              </w:rPr>
                              <w:t xml:space="preserve">If specified, DIME CLI Explainer appends the </w:t>
                            </w:r>
                            <w:r w:rsidR="00577F2A">
                              <w:rPr>
                                <w:sz w:val="20"/>
                                <w:szCs w:val="20"/>
                              </w:rPr>
                              <w:t>expla</w:t>
                            </w:r>
                            <w:r w:rsidR="00F44367">
                              <w:rPr>
                                <w:sz w:val="20"/>
                                <w:szCs w:val="20"/>
                              </w:rPr>
                              <w:t xml:space="preserve">nation object to a special </w:t>
                            </w:r>
                            <w:r w:rsidR="001C1710">
                              <w:rPr>
                                <w:sz w:val="20"/>
                                <w:szCs w:val="20"/>
                              </w:rPr>
                              <w:t>explanation process queue,</w:t>
                            </w:r>
                            <w:r w:rsidR="00375FF5">
                              <w:rPr>
                                <w:sz w:val="20"/>
                                <w:szCs w:val="20"/>
                              </w:rPr>
                              <w:t xml:space="preserve"> so the requester </w:t>
                            </w:r>
                            <w:proofErr w:type="gramStart"/>
                            <w:r w:rsidR="00375FF5">
                              <w:rPr>
                                <w:sz w:val="20"/>
                                <w:szCs w:val="20"/>
                              </w:rPr>
                              <w:t>is able to</w:t>
                            </w:r>
                            <w:proofErr w:type="gramEnd"/>
                            <w:r w:rsidR="00375FF5">
                              <w:rPr>
                                <w:sz w:val="20"/>
                                <w:szCs w:val="20"/>
                              </w:rPr>
                              <w:t xml:space="preserve"> retrieve the explanation from the queue remotely.</w:t>
                            </w:r>
                            <w:r w:rsidR="001C1710">
                              <w:rPr>
                                <w:sz w:val="20"/>
                                <w:szCs w:val="20"/>
                              </w:rPr>
                              <w:t xml:space="preserve"> (Utilized in DIME Server)</w:t>
                            </w:r>
                            <w:r w:rsidR="00EB3B5C">
                              <w:rPr>
                                <w:sz w:val="20"/>
                                <w:szCs w:val="20"/>
                              </w:rPr>
                              <w:t>. Must follow --quiet.</w:t>
                            </w:r>
                          </w:p>
                        </w:tc>
                      </w:tr>
                      <w:tr w:rsidR="00DE57ED" w14:paraId="150C628B" w14:textId="77777777" w:rsidTr="008423BF">
                        <w:trPr>
                          <w:jc w:val="center"/>
                        </w:trPr>
                        <w:tc>
                          <w:tcPr>
                            <w:tcW w:w="625" w:type="dxa"/>
                            <w:tcBorders>
                              <w:right w:val="nil"/>
                            </w:tcBorders>
                            <w:vAlign w:val="center"/>
                          </w:tcPr>
                          <w:p w14:paraId="19555C2E" w14:textId="77777777" w:rsidR="00DE57ED" w:rsidRDefault="00DE57ED" w:rsidP="007B3961">
                            <w:pPr>
                              <w:spacing w:before="0" w:after="0" w:line="276" w:lineRule="auto"/>
                              <w:jc w:val="left"/>
                              <w:rPr>
                                <w:sz w:val="20"/>
                                <w:szCs w:val="20"/>
                              </w:rPr>
                            </w:pPr>
                          </w:p>
                        </w:tc>
                        <w:tc>
                          <w:tcPr>
                            <w:tcW w:w="2216" w:type="dxa"/>
                            <w:tcBorders>
                              <w:left w:val="nil"/>
                            </w:tcBorders>
                            <w:vAlign w:val="center"/>
                          </w:tcPr>
                          <w:p w14:paraId="7ABE2274" w14:textId="77777777" w:rsidR="00DE57ED" w:rsidRDefault="00DE57ED" w:rsidP="007B3961">
                            <w:pPr>
                              <w:spacing w:before="0" w:after="0" w:line="276" w:lineRule="auto"/>
                              <w:jc w:val="left"/>
                              <w:rPr>
                                <w:sz w:val="20"/>
                                <w:szCs w:val="20"/>
                              </w:rPr>
                            </w:pPr>
                            <w:r>
                              <w:rPr>
                                <w:sz w:val="20"/>
                                <w:szCs w:val="20"/>
                              </w:rPr>
                              <w:t>--debug</w:t>
                            </w:r>
                          </w:p>
                        </w:tc>
                        <w:tc>
                          <w:tcPr>
                            <w:tcW w:w="5309" w:type="dxa"/>
                            <w:vAlign w:val="center"/>
                          </w:tcPr>
                          <w:p w14:paraId="6B3CC2DC" w14:textId="77777777" w:rsidR="00DE57ED" w:rsidRDefault="00DE57ED"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DE57ED" w14:paraId="4605AE46" w14:textId="77777777" w:rsidTr="008423BF">
                        <w:trPr>
                          <w:jc w:val="center"/>
                        </w:trPr>
                        <w:tc>
                          <w:tcPr>
                            <w:tcW w:w="625" w:type="dxa"/>
                            <w:tcBorders>
                              <w:right w:val="nil"/>
                            </w:tcBorders>
                            <w:vAlign w:val="center"/>
                          </w:tcPr>
                          <w:p w14:paraId="172D2246" w14:textId="77777777" w:rsidR="00DE57ED" w:rsidRDefault="00DE57ED" w:rsidP="007B3961">
                            <w:pPr>
                              <w:spacing w:before="0" w:after="0" w:line="276" w:lineRule="auto"/>
                              <w:jc w:val="left"/>
                              <w:rPr>
                                <w:sz w:val="20"/>
                                <w:szCs w:val="20"/>
                              </w:rPr>
                            </w:pPr>
                          </w:p>
                        </w:tc>
                        <w:tc>
                          <w:tcPr>
                            <w:tcW w:w="2216" w:type="dxa"/>
                            <w:tcBorders>
                              <w:left w:val="nil"/>
                            </w:tcBorders>
                            <w:vAlign w:val="center"/>
                          </w:tcPr>
                          <w:p w14:paraId="39889E9D" w14:textId="77777777" w:rsidR="00DE57ED" w:rsidRDefault="00DE57ED" w:rsidP="007B3961">
                            <w:pPr>
                              <w:spacing w:before="0" w:after="0" w:line="276" w:lineRule="auto"/>
                              <w:jc w:val="left"/>
                              <w:rPr>
                                <w:sz w:val="20"/>
                                <w:szCs w:val="20"/>
                              </w:rPr>
                            </w:pPr>
                            <w:r>
                              <w:rPr>
                                <w:sz w:val="20"/>
                                <w:szCs w:val="20"/>
                              </w:rPr>
                              <w:t>--quiet</w:t>
                            </w:r>
                          </w:p>
                        </w:tc>
                        <w:tc>
                          <w:tcPr>
                            <w:tcW w:w="5309" w:type="dxa"/>
                            <w:vAlign w:val="center"/>
                          </w:tcPr>
                          <w:p w14:paraId="4939B5F1" w14:textId="77777777" w:rsidR="00DE57ED" w:rsidRDefault="00DE57ED" w:rsidP="007B3961">
                            <w:pPr>
                              <w:spacing w:before="0" w:after="0" w:line="276" w:lineRule="auto"/>
                              <w:jc w:val="left"/>
                              <w:rPr>
                                <w:sz w:val="20"/>
                                <w:szCs w:val="20"/>
                              </w:rPr>
                            </w:pPr>
                            <w:r>
                              <w:rPr>
                                <w:sz w:val="20"/>
                                <w:szCs w:val="20"/>
                              </w:rPr>
                              <w:t>I</w:t>
                            </w:r>
                            <w:r w:rsidRPr="001E37B1">
                              <w:rPr>
                                <w:sz w:val="20"/>
                                <w:szCs w:val="20"/>
                              </w:rPr>
                              <w:t>nitializes a starter dime project without prompting the user for a project location</w:t>
                            </w:r>
                          </w:p>
                        </w:tc>
                      </w:tr>
                    </w:tbl>
                    <w:p w14:paraId="62FB9775" w14:textId="77777777" w:rsidR="00DE57ED" w:rsidRPr="00F4123C" w:rsidRDefault="00DE57ED" w:rsidP="00DE57ED">
                      <w:pPr>
                        <w:pStyle w:val="Caption"/>
                        <w:jc w:val="both"/>
                      </w:pPr>
                    </w:p>
                  </w:txbxContent>
                </v:textbox>
                <w10:wrap type="topAndBottom" anchorx="margin" anchory="margin"/>
              </v:shape>
            </w:pict>
          </mc:Fallback>
        </mc:AlternateContent>
      </w:r>
    </w:p>
    <w:p w14:paraId="6671311E" w14:textId="1A92F63D" w:rsidR="00BC5824" w:rsidRDefault="00BC5824" w:rsidP="00785FEA">
      <w:pPr>
        <w:spacing w:before="0" w:line="360" w:lineRule="auto"/>
        <w:ind w:firstLine="360"/>
      </w:pPr>
      <w:r>
        <w:rPr>
          <w:noProof/>
        </w:rPr>
        <mc:AlternateContent>
          <mc:Choice Requires="wps">
            <w:drawing>
              <wp:anchor distT="0" distB="0" distL="114300" distR="114300" simplePos="0" relativeHeight="251658294" behindDoc="1" locked="0" layoutInCell="1" allowOverlap="1" wp14:anchorId="62D6CEE0" wp14:editId="74287935">
                <wp:simplePos x="0" y="0"/>
                <wp:positionH relativeFrom="margin">
                  <wp:align>right</wp:align>
                </wp:positionH>
                <wp:positionV relativeFrom="margin">
                  <wp:align>bottom</wp:align>
                </wp:positionV>
                <wp:extent cx="5215890" cy="1468120"/>
                <wp:effectExtent l="0" t="0" r="3810" b="0"/>
                <wp:wrapTopAndBottom/>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468120"/>
                        </a:xfrm>
                        <a:prstGeom prst="rect">
                          <a:avLst/>
                        </a:prstGeom>
                        <a:solidFill>
                          <a:srgbClr val="FFFFFF"/>
                        </a:solidFill>
                        <a:ln w="9525">
                          <a:noFill/>
                          <a:miter lim="800000"/>
                          <a:headEnd/>
                          <a:tailEnd/>
                        </a:ln>
                      </wps:spPr>
                      <wps:txbx>
                        <w:txbxContent>
                          <w:p w14:paraId="5AC43D3D" w14:textId="6306AD6F" w:rsidR="009B0419" w:rsidRPr="00760277" w:rsidRDefault="00760277" w:rsidP="00760277">
                            <w:pPr>
                              <w:pStyle w:val="Caption"/>
                              <w:rPr>
                                <w:noProof/>
                                <w:sz w:val="24"/>
                              </w:rPr>
                            </w:pPr>
                            <w:bookmarkStart w:id="104" w:name="_Toc117082636"/>
                            <w:r>
                              <w:t>Table 4.5.1.</w:t>
                            </w:r>
                            <w:r w:rsidR="00CF4633">
                              <w:fldChar w:fldCharType="begin"/>
                            </w:r>
                            <w:r w:rsidR="00CF4633">
                              <w:instrText xml:space="preserve"> SEQ Table_4.5.1. \* ARABIC </w:instrText>
                            </w:r>
                            <w:r w:rsidR="00CF4633">
                              <w:fldChar w:fldCharType="separate"/>
                            </w:r>
                            <w:r w:rsidR="00C034DF">
                              <w:rPr>
                                <w:noProof/>
                              </w:rPr>
                              <w:t>4</w:t>
                            </w:r>
                            <w:r w:rsidR="00CF4633">
                              <w:rPr>
                                <w:noProof/>
                              </w:rPr>
                              <w:fldChar w:fldCharType="end"/>
                            </w:r>
                            <w:r>
                              <w:t xml:space="preserve">. </w:t>
                            </w:r>
                            <w:r w:rsidRPr="00FF6B53">
                              <w:t>DIME server sub-interface arguments</w:t>
                            </w:r>
                            <w:bookmarkEnd w:id="104"/>
                          </w:p>
                          <w:tbl>
                            <w:tblPr>
                              <w:tblStyle w:val="TableGrid"/>
                              <w:tblW w:w="8150" w:type="dxa"/>
                              <w:jc w:val="center"/>
                              <w:tblLayout w:type="fixed"/>
                              <w:tblLook w:val="04A0" w:firstRow="1" w:lastRow="0" w:firstColumn="1" w:lastColumn="0" w:noHBand="0" w:noVBand="1"/>
                            </w:tblPr>
                            <w:tblGrid>
                              <w:gridCol w:w="625"/>
                              <w:gridCol w:w="2216"/>
                              <w:gridCol w:w="5309"/>
                            </w:tblGrid>
                            <w:tr w:rsidR="009B0419" w14:paraId="6A29D118" w14:textId="77777777" w:rsidTr="00E663B4">
                              <w:trPr>
                                <w:jc w:val="center"/>
                              </w:trPr>
                              <w:tc>
                                <w:tcPr>
                                  <w:tcW w:w="2841" w:type="dxa"/>
                                  <w:gridSpan w:val="2"/>
                                  <w:vAlign w:val="center"/>
                                </w:tcPr>
                                <w:p w14:paraId="356E2BA5" w14:textId="77777777" w:rsidR="009B0419" w:rsidRPr="006154FC" w:rsidRDefault="009B0419" w:rsidP="006B773A">
                                  <w:pPr>
                                    <w:spacing w:before="0" w:after="0"/>
                                    <w:jc w:val="center"/>
                                    <w:rPr>
                                      <w:b/>
                                      <w:bCs/>
                                      <w:sz w:val="20"/>
                                      <w:szCs w:val="20"/>
                                    </w:rPr>
                                  </w:pPr>
                                  <w:r>
                                    <w:rPr>
                                      <w:b/>
                                      <w:bCs/>
                                      <w:sz w:val="20"/>
                                      <w:szCs w:val="20"/>
                                    </w:rPr>
                                    <w:t>CLI Command</w:t>
                                  </w:r>
                                </w:p>
                              </w:tc>
                              <w:tc>
                                <w:tcPr>
                                  <w:tcW w:w="5309" w:type="dxa"/>
                                  <w:vAlign w:val="center"/>
                                </w:tcPr>
                                <w:p w14:paraId="5E8D34A7" w14:textId="77777777" w:rsidR="009B0419" w:rsidRPr="006154FC" w:rsidRDefault="009B0419" w:rsidP="006B773A">
                                  <w:pPr>
                                    <w:spacing w:before="0" w:after="0"/>
                                    <w:jc w:val="center"/>
                                    <w:rPr>
                                      <w:b/>
                                      <w:bCs/>
                                      <w:sz w:val="20"/>
                                      <w:szCs w:val="20"/>
                                    </w:rPr>
                                  </w:pPr>
                                  <w:r>
                                    <w:rPr>
                                      <w:b/>
                                      <w:bCs/>
                                      <w:sz w:val="20"/>
                                      <w:szCs w:val="20"/>
                                    </w:rPr>
                                    <w:t>Purpose</w:t>
                                  </w:r>
                                </w:p>
                              </w:tc>
                            </w:tr>
                            <w:tr w:rsidR="005D2BEB" w14:paraId="43BE4434" w14:textId="77777777" w:rsidTr="00781EEC">
                              <w:trPr>
                                <w:jc w:val="center"/>
                              </w:trPr>
                              <w:tc>
                                <w:tcPr>
                                  <w:tcW w:w="8150" w:type="dxa"/>
                                  <w:gridSpan w:val="3"/>
                                  <w:vAlign w:val="center"/>
                                </w:tcPr>
                                <w:p w14:paraId="0BE74E94" w14:textId="01BD7F55"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0419" w14:paraId="4850A4E4" w14:textId="77777777" w:rsidTr="00E663B4">
                              <w:trPr>
                                <w:jc w:val="center"/>
                              </w:trPr>
                              <w:tc>
                                <w:tcPr>
                                  <w:tcW w:w="625" w:type="dxa"/>
                                  <w:tcBorders>
                                    <w:right w:val="nil"/>
                                  </w:tcBorders>
                                  <w:vAlign w:val="center"/>
                                </w:tcPr>
                                <w:p w14:paraId="754B60D2" w14:textId="77777777" w:rsidR="009B0419" w:rsidRPr="005E6EFB" w:rsidRDefault="009B0419" w:rsidP="007B3961">
                                  <w:pPr>
                                    <w:spacing w:before="0" w:after="0" w:line="276" w:lineRule="auto"/>
                                    <w:jc w:val="left"/>
                                    <w:rPr>
                                      <w:sz w:val="20"/>
                                      <w:szCs w:val="20"/>
                                    </w:rPr>
                                  </w:pPr>
                                </w:p>
                              </w:tc>
                              <w:tc>
                                <w:tcPr>
                                  <w:tcW w:w="2216" w:type="dxa"/>
                                  <w:tcBorders>
                                    <w:left w:val="nil"/>
                                  </w:tcBorders>
                                  <w:vAlign w:val="center"/>
                                </w:tcPr>
                                <w:p w14:paraId="67CE41A3" w14:textId="085C248B" w:rsidR="009B0419" w:rsidRPr="005E6EFB" w:rsidRDefault="009B0419" w:rsidP="007B3961">
                                  <w:pPr>
                                    <w:spacing w:before="0" w:after="0" w:line="276" w:lineRule="auto"/>
                                    <w:jc w:val="left"/>
                                    <w:rPr>
                                      <w:sz w:val="20"/>
                                      <w:szCs w:val="20"/>
                                    </w:rPr>
                                  </w:pPr>
                                  <w:r>
                                    <w:rPr>
                                      <w:sz w:val="20"/>
                                      <w:szCs w:val="20"/>
                                    </w:rPr>
                                    <w:t xml:space="preserve">dime </w:t>
                                  </w:r>
                                  <w:r w:rsidR="00760277">
                                    <w:rPr>
                                      <w:sz w:val="20"/>
                                      <w:szCs w:val="20"/>
                                    </w:rPr>
                                    <w:t>server</w:t>
                                  </w:r>
                                </w:p>
                              </w:tc>
                              <w:tc>
                                <w:tcPr>
                                  <w:tcW w:w="5309" w:type="dxa"/>
                                  <w:vAlign w:val="center"/>
                                </w:tcPr>
                                <w:p w14:paraId="6EB8F309" w14:textId="09578194" w:rsidR="009B0419" w:rsidRPr="005E6EFB" w:rsidRDefault="009B0419" w:rsidP="007B3961">
                                  <w:pPr>
                                    <w:spacing w:before="0" w:after="0" w:line="276" w:lineRule="auto"/>
                                    <w:jc w:val="left"/>
                                    <w:rPr>
                                      <w:sz w:val="20"/>
                                      <w:szCs w:val="20"/>
                                    </w:rPr>
                                  </w:pPr>
                                  <w:r>
                                    <w:rPr>
                                      <w:sz w:val="20"/>
                                      <w:szCs w:val="20"/>
                                    </w:rPr>
                                    <w:t>R</w:t>
                                  </w:r>
                                  <w:r w:rsidR="001D5BBC" w:rsidRPr="001D5BBC">
                                    <w:rPr>
                                      <w:sz w:val="20"/>
                                      <w:szCs w:val="20"/>
                                    </w:rPr>
                                    <w:t>un DIME server, a web-based visualization tool for DIME</w:t>
                                  </w:r>
                                  <w:r>
                                    <w:rPr>
                                      <w:sz w:val="20"/>
                                      <w:szCs w:val="20"/>
                                    </w:rPr>
                                    <w:t>.</w:t>
                                  </w:r>
                                </w:p>
                              </w:tc>
                            </w:tr>
                            <w:tr w:rsidR="005D2BEB" w14:paraId="4BFD35B5" w14:textId="77777777" w:rsidTr="00781EEC">
                              <w:trPr>
                                <w:jc w:val="center"/>
                              </w:trPr>
                              <w:tc>
                                <w:tcPr>
                                  <w:tcW w:w="8150" w:type="dxa"/>
                                  <w:gridSpan w:val="3"/>
                                  <w:vAlign w:val="center"/>
                                </w:tcPr>
                                <w:p w14:paraId="2523082C" w14:textId="3D54B252" w:rsidR="005D2BEB" w:rsidRDefault="005D2BEB" w:rsidP="007B3961">
                                  <w:pPr>
                                    <w:spacing w:before="0" w:after="0" w:line="276" w:lineRule="auto"/>
                                    <w:jc w:val="left"/>
                                    <w:rPr>
                                      <w:sz w:val="20"/>
                                      <w:szCs w:val="20"/>
                                    </w:rPr>
                                  </w:pPr>
                                  <w:r w:rsidRPr="008423BF">
                                    <w:rPr>
                                      <w:i/>
                                      <w:iCs/>
                                      <w:sz w:val="20"/>
                                      <w:szCs w:val="20"/>
                                    </w:rPr>
                                    <w:t>Optional Arguments</w:t>
                                  </w:r>
                                </w:p>
                              </w:tc>
                            </w:tr>
                            <w:tr w:rsidR="009B0419" w14:paraId="0A59091B" w14:textId="77777777" w:rsidTr="008423BF">
                              <w:trPr>
                                <w:jc w:val="center"/>
                              </w:trPr>
                              <w:tc>
                                <w:tcPr>
                                  <w:tcW w:w="625" w:type="dxa"/>
                                  <w:tcBorders>
                                    <w:right w:val="nil"/>
                                  </w:tcBorders>
                                  <w:vAlign w:val="center"/>
                                </w:tcPr>
                                <w:p w14:paraId="4C0243A9" w14:textId="77777777" w:rsidR="009B0419" w:rsidRDefault="009B0419" w:rsidP="007B3961">
                                  <w:pPr>
                                    <w:spacing w:before="0" w:after="0" w:line="276" w:lineRule="auto"/>
                                    <w:jc w:val="left"/>
                                    <w:rPr>
                                      <w:sz w:val="20"/>
                                      <w:szCs w:val="20"/>
                                    </w:rPr>
                                  </w:pPr>
                                </w:p>
                              </w:tc>
                              <w:tc>
                                <w:tcPr>
                                  <w:tcW w:w="2216" w:type="dxa"/>
                                  <w:tcBorders>
                                    <w:left w:val="nil"/>
                                  </w:tcBorders>
                                  <w:vAlign w:val="center"/>
                                </w:tcPr>
                                <w:p w14:paraId="0DEA7B3F" w14:textId="1BAC15CF" w:rsidR="009B0419" w:rsidRDefault="009B0419" w:rsidP="007B3961">
                                  <w:pPr>
                                    <w:spacing w:before="0" w:after="0" w:line="276" w:lineRule="auto"/>
                                    <w:jc w:val="left"/>
                                    <w:rPr>
                                      <w:sz w:val="20"/>
                                      <w:szCs w:val="20"/>
                                    </w:rPr>
                                  </w:pPr>
                                  <w:r>
                                    <w:rPr>
                                      <w:sz w:val="20"/>
                                      <w:szCs w:val="20"/>
                                    </w:rPr>
                                    <w:t>-</w:t>
                                  </w:r>
                                  <w:r w:rsidR="001D5BBC">
                                    <w:rPr>
                                      <w:sz w:val="20"/>
                                      <w:szCs w:val="20"/>
                                    </w:rPr>
                                    <w:t>p</w:t>
                                  </w:r>
                                  <w:r>
                                    <w:rPr>
                                      <w:sz w:val="20"/>
                                      <w:szCs w:val="20"/>
                                    </w:rPr>
                                    <w:t xml:space="preserve"> or --</w:t>
                                  </w:r>
                                  <w:r w:rsidR="001D5BBC">
                                    <w:rPr>
                                      <w:sz w:val="20"/>
                                      <w:szCs w:val="20"/>
                                    </w:rPr>
                                    <w:t>port</w:t>
                                  </w:r>
                                </w:p>
                              </w:tc>
                              <w:tc>
                                <w:tcPr>
                                  <w:tcW w:w="5309" w:type="dxa"/>
                                  <w:vAlign w:val="center"/>
                                </w:tcPr>
                                <w:p w14:paraId="7786D2FC" w14:textId="68E47860" w:rsidR="009B0419" w:rsidRDefault="009B0419" w:rsidP="007B3961">
                                  <w:pPr>
                                    <w:spacing w:before="0" w:after="0" w:line="276" w:lineRule="auto"/>
                                    <w:jc w:val="left"/>
                                    <w:rPr>
                                      <w:sz w:val="20"/>
                                      <w:szCs w:val="20"/>
                                    </w:rPr>
                                  </w:pPr>
                                  <w:r>
                                    <w:rPr>
                                      <w:sz w:val="20"/>
                                      <w:szCs w:val="20"/>
                                    </w:rPr>
                                    <w:t xml:space="preserve">Specify </w:t>
                                  </w:r>
                                  <w:r w:rsidR="00D4653A">
                                    <w:rPr>
                                      <w:sz w:val="20"/>
                                      <w:szCs w:val="20"/>
                                    </w:rPr>
                                    <w:t xml:space="preserve">the DIME server port. The default port is </w:t>
                                  </w:r>
                                  <w:r w:rsidR="00BC5824">
                                    <w:rPr>
                                      <w:sz w:val="20"/>
                                      <w:szCs w:val="20"/>
                                    </w:rPr>
                                    <w:t>6066</w:t>
                                  </w:r>
                                </w:p>
                              </w:tc>
                            </w:tr>
                            <w:tr w:rsidR="009B0419" w14:paraId="1F15DD71" w14:textId="77777777" w:rsidTr="008423BF">
                              <w:trPr>
                                <w:jc w:val="center"/>
                              </w:trPr>
                              <w:tc>
                                <w:tcPr>
                                  <w:tcW w:w="625" w:type="dxa"/>
                                  <w:tcBorders>
                                    <w:right w:val="nil"/>
                                  </w:tcBorders>
                                  <w:vAlign w:val="center"/>
                                </w:tcPr>
                                <w:p w14:paraId="482478A2" w14:textId="77777777" w:rsidR="009B0419" w:rsidRDefault="009B0419" w:rsidP="007B3961">
                                  <w:pPr>
                                    <w:spacing w:before="0" w:after="0" w:line="276" w:lineRule="auto"/>
                                    <w:jc w:val="left"/>
                                    <w:rPr>
                                      <w:sz w:val="20"/>
                                      <w:szCs w:val="20"/>
                                    </w:rPr>
                                  </w:pPr>
                                </w:p>
                              </w:tc>
                              <w:tc>
                                <w:tcPr>
                                  <w:tcW w:w="2216" w:type="dxa"/>
                                  <w:tcBorders>
                                    <w:left w:val="nil"/>
                                  </w:tcBorders>
                                  <w:vAlign w:val="center"/>
                                </w:tcPr>
                                <w:p w14:paraId="3A34B58B" w14:textId="77777777" w:rsidR="009B0419" w:rsidRDefault="009B0419" w:rsidP="007B3961">
                                  <w:pPr>
                                    <w:spacing w:before="0" w:after="0" w:line="276" w:lineRule="auto"/>
                                    <w:jc w:val="left"/>
                                    <w:rPr>
                                      <w:sz w:val="20"/>
                                      <w:szCs w:val="20"/>
                                    </w:rPr>
                                  </w:pPr>
                                  <w:r>
                                    <w:rPr>
                                      <w:sz w:val="20"/>
                                      <w:szCs w:val="20"/>
                                    </w:rPr>
                                    <w:t>--debug</w:t>
                                  </w:r>
                                </w:p>
                              </w:tc>
                              <w:tc>
                                <w:tcPr>
                                  <w:tcW w:w="5309" w:type="dxa"/>
                                  <w:vAlign w:val="center"/>
                                </w:tcPr>
                                <w:p w14:paraId="13257568" w14:textId="77777777" w:rsidR="009B0419" w:rsidRDefault="009B0419"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14:paraId="462F9428" w14:textId="77777777" w:rsidR="009B0419" w:rsidRPr="00F4123C" w:rsidRDefault="009B0419" w:rsidP="009B0419">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D6CEE0" id="Text Box 95" o:spid="_x0000_s1055" type="#_x0000_t202" style="position:absolute;left:0;text-align:left;margin-left:359.5pt;margin-top:0;width:410.7pt;height:115.6pt;z-index:-25165818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" stroked="f">
                <v:textbox inset="1.44pt,1.44pt,1.44pt,1.44pt">
                  <w:txbxContent>
                    <w:p w14:paraId="5AC43D3D" w14:textId="6306AD6F" w:rsidR="009B0419" w:rsidRPr="00760277" w:rsidRDefault="00760277" w:rsidP="00760277">
                      <w:pPr>
                        <w:pStyle w:val="Caption"/>
                        <w:rPr>
                          <w:noProof/>
                          <w:sz w:val="24"/>
                        </w:rPr>
                      </w:pPr>
                      <w:bookmarkStart w:id="105" w:name="_Toc117082636"/>
                      <w:r>
                        <w:t>Table 4.5.1.</w:t>
                      </w:r>
                      <w:r w:rsidR="00CF4633">
                        <w:fldChar w:fldCharType="begin"/>
                      </w:r>
                      <w:r w:rsidR="00CF4633">
                        <w:instrText xml:space="preserve"> SEQ Table_4.5.1. \* ARABIC </w:instrText>
                      </w:r>
                      <w:r w:rsidR="00CF4633">
                        <w:fldChar w:fldCharType="separate"/>
                      </w:r>
                      <w:r w:rsidR="00C034DF">
                        <w:rPr>
                          <w:noProof/>
                        </w:rPr>
                        <w:t>4</w:t>
                      </w:r>
                      <w:r w:rsidR="00CF4633">
                        <w:rPr>
                          <w:noProof/>
                        </w:rPr>
                        <w:fldChar w:fldCharType="end"/>
                      </w:r>
                      <w:r>
                        <w:t xml:space="preserve">. </w:t>
                      </w:r>
                      <w:r w:rsidRPr="00FF6B53">
                        <w:t>DIME server sub-interface arguments</w:t>
                      </w:r>
                      <w:bookmarkEnd w:id="105"/>
                    </w:p>
                    <w:tbl>
                      <w:tblPr>
                        <w:tblStyle w:val="TableGrid"/>
                        <w:tblW w:w="8150" w:type="dxa"/>
                        <w:jc w:val="center"/>
                        <w:tblLayout w:type="fixed"/>
                        <w:tblLook w:val="04A0" w:firstRow="1" w:lastRow="0" w:firstColumn="1" w:lastColumn="0" w:noHBand="0" w:noVBand="1"/>
                      </w:tblPr>
                      <w:tblGrid>
                        <w:gridCol w:w="625"/>
                        <w:gridCol w:w="2216"/>
                        <w:gridCol w:w="5309"/>
                      </w:tblGrid>
                      <w:tr w:rsidR="009B0419" w14:paraId="6A29D118" w14:textId="77777777" w:rsidTr="00E663B4">
                        <w:trPr>
                          <w:jc w:val="center"/>
                        </w:trPr>
                        <w:tc>
                          <w:tcPr>
                            <w:tcW w:w="2841" w:type="dxa"/>
                            <w:gridSpan w:val="2"/>
                            <w:vAlign w:val="center"/>
                          </w:tcPr>
                          <w:p w14:paraId="356E2BA5" w14:textId="77777777" w:rsidR="009B0419" w:rsidRPr="006154FC" w:rsidRDefault="009B0419" w:rsidP="006B773A">
                            <w:pPr>
                              <w:spacing w:before="0" w:after="0"/>
                              <w:jc w:val="center"/>
                              <w:rPr>
                                <w:b/>
                                <w:bCs/>
                                <w:sz w:val="20"/>
                                <w:szCs w:val="20"/>
                              </w:rPr>
                            </w:pPr>
                            <w:r>
                              <w:rPr>
                                <w:b/>
                                <w:bCs/>
                                <w:sz w:val="20"/>
                                <w:szCs w:val="20"/>
                              </w:rPr>
                              <w:t>CLI Command</w:t>
                            </w:r>
                          </w:p>
                        </w:tc>
                        <w:tc>
                          <w:tcPr>
                            <w:tcW w:w="5309" w:type="dxa"/>
                            <w:vAlign w:val="center"/>
                          </w:tcPr>
                          <w:p w14:paraId="5E8D34A7" w14:textId="77777777" w:rsidR="009B0419" w:rsidRPr="006154FC" w:rsidRDefault="009B0419" w:rsidP="006B773A">
                            <w:pPr>
                              <w:spacing w:before="0" w:after="0"/>
                              <w:jc w:val="center"/>
                              <w:rPr>
                                <w:b/>
                                <w:bCs/>
                                <w:sz w:val="20"/>
                                <w:szCs w:val="20"/>
                              </w:rPr>
                            </w:pPr>
                            <w:r>
                              <w:rPr>
                                <w:b/>
                                <w:bCs/>
                                <w:sz w:val="20"/>
                                <w:szCs w:val="20"/>
                              </w:rPr>
                              <w:t>Purpose</w:t>
                            </w:r>
                          </w:p>
                        </w:tc>
                      </w:tr>
                      <w:tr w:rsidR="005D2BEB" w14:paraId="43BE4434" w14:textId="77777777" w:rsidTr="00781EEC">
                        <w:trPr>
                          <w:jc w:val="center"/>
                        </w:trPr>
                        <w:tc>
                          <w:tcPr>
                            <w:tcW w:w="8150" w:type="dxa"/>
                            <w:gridSpan w:val="3"/>
                            <w:vAlign w:val="center"/>
                          </w:tcPr>
                          <w:p w14:paraId="0BE74E94" w14:textId="01BD7F55"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0419" w14:paraId="4850A4E4" w14:textId="77777777" w:rsidTr="00E663B4">
                        <w:trPr>
                          <w:jc w:val="center"/>
                        </w:trPr>
                        <w:tc>
                          <w:tcPr>
                            <w:tcW w:w="625" w:type="dxa"/>
                            <w:tcBorders>
                              <w:right w:val="nil"/>
                            </w:tcBorders>
                            <w:vAlign w:val="center"/>
                          </w:tcPr>
                          <w:p w14:paraId="754B60D2" w14:textId="77777777" w:rsidR="009B0419" w:rsidRPr="005E6EFB" w:rsidRDefault="009B0419" w:rsidP="007B3961">
                            <w:pPr>
                              <w:spacing w:before="0" w:after="0" w:line="276" w:lineRule="auto"/>
                              <w:jc w:val="left"/>
                              <w:rPr>
                                <w:sz w:val="20"/>
                                <w:szCs w:val="20"/>
                              </w:rPr>
                            </w:pPr>
                          </w:p>
                        </w:tc>
                        <w:tc>
                          <w:tcPr>
                            <w:tcW w:w="2216" w:type="dxa"/>
                            <w:tcBorders>
                              <w:left w:val="nil"/>
                            </w:tcBorders>
                            <w:vAlign w:val="center"/>
                          </w:tcPr>
                          <w:p w14:paraId="67CE41A3" w14:textId="085C248B" w:rsidR="009B0419" w:rsidRPr="005E6EFB" w:rsidRDefault="009B0419" w:rsidP="007B3961">
                            <w:pPr>
                              <w:spacing w:before="0" w:after="0" w:line="276" w:lineRule="auto"/>
                              <w:jc w:val="left"/>
                              <w:rPr>
                                <w:sz w:val="20"/>
                                <w:szCs w:val="20"/>
                              </w:rPr>
                            </w:pPr>
                            <w:r>
                              <w:rPr>
                                <w:sz w:val="20"/>
                                <w:szCs w:val="20"/>
                              </w:rPr>
                              <w:t xml:space="preserve">dime </w:t>
                            </w:r>
                            <w:r w:rsidR="00760277">
                              <w:rPr>
                                <w:sz w:val="20"/>
                                <w:szCs w:val="20"/>
                              </w:rPr>
                              <w:t>server</w:t>
                            </w:r>
                          </w:p>
                        </w:tc>
                        <w:tc>
                          <w:tcPr>
                            <w:tcW w:w="5309" w:type="dxa"/>
                            <w:vAlign w:val="center"/>
                          </w:tcPr>
                          <w:p w14:paraId="6EB8F309" w14:textId="09578194" w:rsidR="009B0419" w:rsidRPr="005E6EFB" w:rsidRDefault="009B0419" w:rsidP="007B3961">
                            <w:pPr>
                              <w:spacing w:before="0" w:after="0" w:line="276" w:lineRule="auto"/>
                              <w:jc w:val="left"/>
                              <w:rPr>
                                <w:sz w:val="20"/>
                                <w:szCs w:val="20"/>
                              </w:rPr>
                            </w:pPr>
                            <w:r>
                              <w:rPr>
                                <w:sz w:val="20"/>
                                <w:szCs w:val="20"/>
                              </w:rPr>
                              <w:t>R</w:t>
                            </w:r>
                            <w:r w:rsidR="001D5BBC" w:rsidRPr="001D5BBC">
                              <w:rPr>
                                <w:sz w:val="20"/>
                                <w:szCs w:val="20"/>
                              </w:rPr>
                              <w:t>un DIME server, a web-based visualization tool for DIME</w:t>
                            </w:r>
                            <w:r>
                              <w:rPr>
                                <w:sz w:val="20"/>
                                <w:szCs w:val="20"/>
                              </w:rPr>
                              <w:t>.</w:t>
                            </w:r>
                          </w:p>
                        </w:tc>
                      </w:tr>
                      <w:tr w:rsidR="005D2BEB" w14:paraId="4BFD35B5" w14:textId="77777777" w:rsidTr="00781EEC">
                        <w:trPr>
                          <w:jc w:val="center"/>
                        </w:trPr>
                        <w:tc>
                          <w:tcPr>
                            <w:tcW w:w="8150" w:type="dxa"/>
                            <w:gridSpan w:val="3"/>
                            <w:vAlign w:val="center"/>
                          </w:tcPr>
                          <w:p w14:paraId="2523082C" w14:textId="3D54B252" w:rsidR="005D2BEB" w:rsidRDefault="005D2BEB" w:rsidP="007B3961">
                            <w:pPr>
                              <w:spacing w:before="0" w:after="0" w:line="276" w:lineRule="auto"/>
                              <w:jc w:val="left"/>
                              <w:rPr>
                                <w:sz w:val="20"/>
                                <w:szCs w:val="20"/>
                              </w:rPr>
                            </w:pPr>
                            <w:r w:rsidRPr="008423BF">
                              <w:rPr>
                                <w:i/>
                                <w:iCs/>
                                <w:sz w:val="20"/>
                                <w:szCs w:val="20"/>
                              </w:rPr>
                              <w:t>Optional Arguments</w:t>
                            </w:r>
                          </w:p>
                        </w:tc>
                      </w:tr>
                      <w:tr w:rsidR="009B0419" w14:paraId="0A59091B" w14:textId="77777777" w:rsidTr="008423BF">
                        <w:trPr>
                          <w:jc w:val="center"/>
                        </w:trPr>
                        <w:tc>
                          <w:tcPr>
                            <w:tcW w:w="625" w:type="dxa"/>
                            <w:tcBorders>
                              <w:right w:val="nil"/>
                            </w:tcBorders>
                            <w:vAlign w:val="center"/>
                          </w:tcPr>
                          <w:p w14:paraId="4C0243A9" w14:textId="77777777" w:rsidR="009B0419" w:rsidRDefault="009B0419" w:rsidP="007B3961">
                            <w:pPr>
                              <w:spacing w:before="0" w:after="0" w:line="276" w:lineRule="auto"/>
                              <w:jc w:val="left"/>
                              <w:rPr>
                                <w:sz w:val="20"/>
                                <w:szCs w:val="20"/>
                              </w:rPr>
                            </w:pPr>
                          </w:p>
                        </w:tc>
                        <w:tc>
                          <w:tcPr>
                            <w:tcW w:w="2216" w:type="dxa"/>
                            <w:tcBorders>
                              <w:left w:val="nil"/>
                            </w:tcBorders>
                            <w:vAlign w:val="center"/>
                          </w:tcPr>
                          <w:p w14:paraId="0DEA7B3F" w14:textId="1BAC15CF" w:rsidR="009B0419" w:rsidRDefault="009B0419" w:rsidP="007B3961">
                            <w:pPr>
                              <w:spacing w:before="0" w:after="0" w:line="276" w:lineRule="auto"/>
                              <w:jc w:val="left"/>
                              <w:rPr>
                                <w:sz w:val="20"/>
                                <w:szCs w:val="20"/>
                              </w:rPr>
                            </w:pPr>
                            <w:r>
                              <w:rPr>
                                <w:sz w:val="20"/>
                                <w:szCs w:val="20"/>
                              </w:rPr>
                              <w:t>-</w:t>
                            </w:r>
                            <w:r w:rsidR="001D5BBC">
                              <w:rPr>
                                <w:sz w:val="20"/>
                                <w:szCs w:val="20"/>
                              </w:rPr>
                              <w:t>p</w:t>
                            </w:r>
                            <w:r>
                              <w:rPr>
                                <w:sz w:val="20"/>
                                <w:szCs w:val="20"/>
                              </w:rPr>
                              <w:t xml:space="preserve"> or --</w:t>
                            </w:r>
                            <w:r w:rsidR="001D5BBC">
                              <w:rPr>
                                <w:sz w:val="20"/>
                                <w:szCs w:val="20"/>
                              </w:rPr>
                              <w:t>port</w:t>
                            </w:r>
                          </w:p>
                        </w:tc>
                        <w:tc>
                          <w:tcPr>
                            <w:tcW w:w="5309" w:type="dxa"/>
                            <w:vAlign w:val="center"/>
                          </w:tcPr>
                          <w:p w14:paraId="7786D2FC" w14:textId="68E47860" w:rsidR="009B0419" w:rsidRDefault="009B0419" w:rsidP="007B3961">
                            <w:pPr>
                              <w:spacing w:before="0" w:after="0" w:line="276" w:lineRule="auto"/>
                              <w:jc w:val="left"/>
                              <w:rPr>
                                <w:sz w:val="20"/>
                                <w:szCs w:val="20"/>
                              </w:rPr>
                            </w:pPr>
                            <w:r>
                              <w:rPr>
                                <w:sz w:val="20"/>
                                <w:szCs w:val="20"/>
                              </w:rPr>
                              <w:t xml:space="preserve">Specify </w:t>
                            </w:r>
                            <w:r w:rsidR="00D4653A">
                              <w:rPr>
                                <w:sz w:val="20"/>
                                <w:szCs w:val="20"/>
                              </w:rPr>
                              <w:t xml:space="preserve">the DIME server port. The default port is </w:t>
                            </w:r>
                            <w:r w:rsidR="00BC5824">
                              <w:rPr>
                                <w:sz w:val="20"/>
                                <w:szCs w:val="20"/>
                              </w:rPr>
                              <w:t>6066</w:t>
                            </w:r>
                          </w:p>
                        </w:tc>
                      </w:tr>
                      <w:tr w:rsidR="009B0419" w14:paraId="1F15DD71" w14:textId="77777777" w:rsidTr="008423BF">
                        <w:trPr>
                          <w:jc w:val="center"/>
                        </w:trPr>
                        <w:tc>
                          <w:tcPr>
                            <w:tcW w:w="625" w:type="dxa"/>
                            <w:tcBorders>
                              <w:right w:val="nil"/>
                            </w:tcBorders>
                            <w:vAlign w:val="center"/>
                          </w:tcPr>
                          <w:p w14:paraId="482478A2" w14:textId="77777777" w:rsidR="009B0419" w:rsidRDefault="009B0419" w:rsidP="007B3961">
                            <w:pPr>
                              <w:spacing w:before="0" w:after="0" w:line="276" w:lineRule="auto"/>
                              <w:jc w:val="left"/>
                              <w:rPr>
                                <w:sz w:val="20"/>
                                <w:szCs w:val="20"/>
                              </w:rPr>
                            </w:pPr>
                          </w:p>
                        </w:tc>
                        <w:tc>
                          <w:tcPr>
                            <w:tcW w:w="2216" w:type="dxa"/>
                            <w:tcBorders>
                              <w:left w:val="nil"/>
                            </w:tcBorders>
                            <w:vAlign w:val="center"/>
                          </w:tcPr>
                          <w:p w14:paraId="3A34B58B" w14:textId="77777777" w:rsidR="009B0419" w:rsidRDefault="009B0419" w:rsidP="007B3961">
                            <w:pPr>
                              <w:spacing w:before="0" w:after="0" w:line="276" w:lineRule="auto"/>
                              <w:jc w:val="left"/>
                              <w:rPr>
                                <w:sz w:val="20"/>
                                <w:szCs w:val="20"/>
                              </w:rPr>
                            </w:pPr>
                            <w:r>
                              <w:rPr>
                                <w:sz w:val="20"/>
                                <w:szCs w:val="20"/>
                              </w:rPr>
                              <w:t>--debug</w:t>
                            </w:r>
                          </w:p>
                        </w:tc>
                        <w:tc>
                          <w:tcPr>
                            <w:tcW w:w="5309" w:type="dxa"/>
                            <w:vAlign w:val="center"/>
                          </w:tcPr>
                          <w:p w14:paraId="13257568" w14:textId="77777777" w:rsidR="009B0419" w:rsidRDefault="009B0419"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14:paraId="462F9428" w14:textId="77777777" w:rsidR="009B0419" w:rsidRPr="00F4123C" w:rsidRDefault="009B0419" w:rsidP="009B0419">
                      <w:pPr>
                        <w:pStyle w:val="Caption"/>
                        <w:jc w:val="both"/>
                      </w:pPr>
                    </w:p>
                  </w:txbxContent>
                </v:textbox>
                <w10:wrap type="topAndBottom" anchorx="margin" anchory="margin"/>
              </v:shape>
            </w:pict>
          </mc:Fallback>
        </mc:AlternateContent>
      </w:r>
    </w:p>
    <w:p w14:paraId="2E2015E0" w14:textId="5783E399" w:rsidR="00622E71" w:rsidRDefault="00AF421E" w:rsidP="002F1A91">
      <w:pPr>
        <w:spacing w:before="0" w:after="0" w:line="360" w:lineRule="auto"/>
      </w:pPr>
      <w:r>
        <w:rPr>
          <w:noProof/>
        </w:rPr>
        <w:lastRenderedPageBreak/>
        <mc:AlternateContent>
          <mc:Choice Requires="wps">
            <w:drawing>
              <wp:anchor distT="0" distB="0" distL="114300" distR="114300" simplePos="0" relativeHeight="251658295" behindDoc="1" locked="0" layoutInCell="1" allowOverlap="1" wp14:anchorId="4492B497" wp14:editId="79BF5259">
                <wp:simplePos x="0" y="0"/>
                <wp:positionH relativeFrom="margin">
                  <wp:align>right</wp:align>
                </wp:positionH>
                <wp:positionV relativeFrom="margin">
                  <wp:align>top</wp:align>
                </wp:positionV>
                <wp:extent cx="5215890" cy="2272030"/>
                <wp:effectExtent l="0" t="0" r="3810" b="0"/>
                <wp:wrapTopAndBottom/>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272030"/>
                        </a:xfrm>
                        <a:prstGeom prst="rect">
                          <a:avLst/>
                        </a:prstGeom>
                        <a:solidFill>
                          <a:srgbClr val="FFFFFF"/>
                        </a:solidFill>
                        <a:ln w="9525">
                          <a:noFill/>
                          <a:miter lim="800000"/>
                          <a:headEnd/>
                          <a:tailEnd/>
                        </a:ln>
                      </wps:spPr>
                      <wps:txbx>
                        <w:txbxContent>
                          <w:p w14:paraId="019F315A" w14:textId="618A21E0" w:rsidR="00BC5824" w:rsidRPr="00A5401B" w:rsidRDefault="00C034DF" w:rsidP="00C034DF">
                            <w:pPr>
                              <w:pStyle w:val="Caption"/>
                              <w:rPr>
                                <w:noProof/>
                                <w:sz w:val="24"/>
                              </w:rPr>
                            </w:pPr>
                            <w:bookmarkStart w:id="106" w:name="_Ref116858344"/>
                            <w:bookmarkStart w:id="107" w:name="_Toc117082637"/>
                            <w:r>
                              <w:t>Table 4.5.1.</w:t>
                            </w:r>
                            <w:r w:rsidR="00CF4633">
                              <w:fldChar w:fldCharType="begin"/>
                            </w:r>
                            <w:r w:rsidR="00CF4633">
                              <w:instrText xml:space="preserve"> SEQ Table_4.5.1. \* ARABIC </w:instrText>
                            </w:r>
                            <w:r w:rsidR="00CF4633">
                              <w:fldChar w:fldCharType="separate"/>
                            </w:r>
                            <w:r>
                              <w:rPr>
                                <w:noProof/>
                              </w:rPr>
                              <w:t>5</w:t>
                            </w:r>
                            <w:r w:rsidR="00CF4633">
                              <w:rPr>
                                <w:noProof/>
                              </w:rPr>
                              <w:fldChar w:fldCharType="end"/>
                            </w:r>
                            <w:bookmarkEnd w:id="106"/>
                            <w:r>
                              <w:t xml:space="preserve">. </w:t>
                            </w:r>
                            <w:r w:rsidRPr="00D75DB5">
                              <w:t>DIME visualize sub-interface arguments</w:t>
                            </w:r>
                            <w:bookmarkEnd w:id="107"/>
                          </w:p>
                          <w:tbl>
                            <w:tblPr>
                              <w:tblStyle w:val="TableGrid"/>
                              <w:tblW w:w="8150" w:type="dxa"/>
                              <w:jc w:val="center"/>
                              <w:tblLayout w:type="fixed"/>
                              <w:tblLook w:val="04A0" w:firstRow="1" w:lastRow="0" w:firstColumn="1" w:lastColumn="0" w:noHBand="0" w:noVBand="1"/>
                            </w:tblPr>
                            <w:tblGrid>
                              <w:gridCol w:w="625"/>
                              <w:gridCol w:w="2216"/>
                              <w:gridCol w:w="5309"/>
                            </w:tblGrid>
                            <w:tr w:rsidR="00BC5824" w14:paraId="0535A069" w14:textId="77777777" w:rsidTr="00E663B4">
                              <w:trPr>
                                <w:jc w:val="center"/>
                              </w:trPr>
                              <w:tc>
                                <w:tcPr>
                                  <w:tcW w:w="2841" w:type="dxa"/>
                                  <w:gridSpan w:val="2"/>
                                  <w:vAlign w:val="center"/>
                                </w:tcPr>
                                <w:p w14:paraId="7609FB26" w14:textId="77777777" w:rsidR="00BC5824" w:rsidRPr="006154FC" w:rsidRDefault="00BC5824" w:rsidP="006B773A">
                                  <w:pPr>
                                    <w:spacing w:before="0" w:after="0"/>
                                    <w:jc w:val="center"/>
                                    <w:rPr>
                                      <w:b/>
                                      <w:bCs/>
                                      <w:sz w:val="20"/>
                                      <w:szCs w:val="20"/>
                                    </w:rPr>
                                  </w:pPr>
                                  <w:r>
                                    <w:rPr>
                                      <w:b/>
                                      <w:bCs/>
                                      <w:sz w:val="20"/>
                                      <w:szCs w:val="20"/>
                                    </w:rPr>
                                    <w:t>CLI Command</w:t>
                                  </w:r>
                                </w:p>
                              </w:tc>
                              <w:tc>
                                <w:tcPr>
                                  <w:tcW w:w="5309" w:type="dxa"/>
                                  <w:vAlign w:val="center"/>
                                </w:tcPr>
                                <w:p w14:paraId="77F4CBA6" w14:textId="77777777" w:rsidR="00BC5824" w:rsidRPr="006154FC" w:rsidRDefault="00BC5824" w:rsidP="006B773A">
                                  <w:pPr>
                                    <w:spacing w:before="0" w:after="0"/>
                                    <w:jc w:val="center"/>
                                    <w:rPr>
                                      <w:b/>
                                      <w:bCs/>
                                      <w:sz w:val="20"/>
                                      <w:szCs w:val="20"/>
                                    </w:rPr>
                                  </w:pPr>
                                  <w:r>
                                    <w:rPr>
                                      <w:b/>
                                      <w:bCs/>
                                      <w:sz w:val="20"/>
                                      <w:szCs w:val="20"/>
                                    </w:rPr>
                                    <w:t>Purpose</w:t>
                                  </w:r>
                                </w:p>
                              </w:tc>
                            </w:tr>
                            <w:tr w:rsidR="005D2BEB" w14:paraId="7AD7159C" w14:textId="77777777" w:rsidTr="00781EEC">
                              <w:trPr>
                                <w:jc w:val="center"/>
                              </w:trPr>
                              <w:tc>
                                <w:tcPr>
                                  <w:tcW w:w="8150" w:type="dxa"/>
                                  <w:gridSpan w:val="3"/>
                                  <w:vAlign w:val="center"/>
                                </w:tcPr>
                                <w:p w14:paraId="3AFF9A81" w14:textId="39705337"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BC5824" w14:paraId="502EBED2" w14:textId="77777777" w:rsidTr="00E663B4">
                              <w:trPr>
                                <w:jc w:val="center"/>
                              </w:trPr>
                              <w:tc>
                                <w:tcPr>
                                  <w:tcW w:w="625" w:type="dxa"/>
                                  <w:tcBorders>
                                    <w:right w:val="nil"/>
                                  </w:tcBorders>
                                  <w:vAlign w:val="center"/>
                                </w:tcPr>
                                <w:p w14:paraId="2864FE34" w14:textId="77777777" w:rsidR="00BC5824" w:rsidRPr="005E6EFB" w:rsidRDefault="00BC5824" w:rsidP="007B3961">
                                  <w:pPr>
                                    <w:spacing w:before="0" w:after="0" w:line="276" w:lineRule="auto"/>
                                    <w:jc w:val="left"/>
                                    <w:rPr>
                                      <w:sz w:val="20"/>
                                      <w:szCs w:val="20"/>
                                    </w:rPr>
                                  </w:pPr>
                                </w:p>
                              </w:tc>
                              <w:tc>
                                <w:tcPr>
                                  <w:tcW w:w="2216" w:type="dxa"/>
                                  <w:tcBorders>
                                    <w:left w:val="nil"/>
                                  </w:tcBorders>
                                  <w:vAlign w:val="center"/>
                                </w:tcPr>
                                <w:p w14:paraId="4578E689" w14:textId="7DD0673E" w:rsidR="00BC5824" w:rsidRPr="005E6EFB" w:rsidRDefault="00BC5824" w:rsidP="007B3961">
                                  <w:pPr>
                                    <w:spacing w:before="0" w:after="0" w:line="276" w:lineRule="auto"/>
                                    <w:jc w:val="left"/>
                                    <w:rPr>
                                      <w:sz w:val="20"/>
                                      <w:szCs w:val="20"/>
                                    </w:rPr>
                                  </w:pPr>
                                  <w:proofErr w:type="gramStart"/>
                                  <w:r>
                                    <w:rPr>
                                      <w:sz w:val="20"/>
                                      <w:szCs w:val="20"/>
                                    </w:rPr>
                                    <w:t>dime</w:t>
                                  </w:r>
                                  <w:proofErr w:type="gramEnd"/>
                                  <w:r>
                                    <w:rPr>
                                      <w:sz w:val="20"/>
                                      <w:szCs w:val="20"/>
                                    </w:rPr>
                                    <w:t xml:space="preserve"> visualize</w:t>
                                  </w:r>
                                </w:p>
                              </w:tc>
                              <w:tc>
                                <w:tcPr>
                                  <w:tcW w:w="5309" w:type="dxa"/>
                                  <w:vAlign w:val="center"/>
                                </w:tcPr>
                                <w:p w14:paraId="4A30E0D9" w14:textId="51DBF79E" w:rsidR="00BC5824" w:rsidRPr="005E6EFB" w:rsidRDefault="003C67FB" w:rsidP="000B0AAD">
                                  <w:pPr>
                                    <w:spacing w:before="0" w:after="0" w:line="276" w:lineRule="auto"/>
                                    <w:jc w:val="left"/>
                                    <w:rPr>
                                      <w:sz w:val="20"/>
                                      <w:szCs w:val="20"/>
                                    </w:rPr>
                                  </w:pPr>
                                  <w:r>
                                    <w:rPr>
                                      <w:sz w:val="20"/>
                                      <w:szCs w:val="20"/>
                                    </w:rPr>
                                    <w:t>Runs</w:t>
                                  </w:r>
                                  <w:r w:rsidRPr="003C67FB">
                                    <w:rPr>
                                      <w:sz w:val="20"/>
                                      <w:szCs w:val="20"/>
                                    </w:rPr>
                                    <w:t xml:space="preserve"> DIME CLI visualizer, a terminal-based visualization tool for </w:t>
                                  </w:r>
                                  <w:r w:rsidR="000B0AAD">
                                    <w:rPr>
                                      <w:sz w:val="20"/>
                                      <w:szCs w:val="20"/>
                                    </w:rPr>
                                    <w:t xml:space="preserve">visualizing </w:t>
                                  </w:r>
                                  <w:r w:rsidRPr="003C67FB">
                                    <w:rPr>
                                      <w:sz w:val="20"/>
                                      <w:szCs w:val="20"/>
                                    </w:rPr>
                                    <w:t>already generated DIME explanation</w:t>
                                  </w:r>
                                  <w:r w:rsidR="000B0AAD">
                                    <w:rPr>
                                      <w:sz w:val="20"/>
                                      <w:szCs w:val="20"/>
                                    </w:rPr>
                                    <w:t xml:space="preserve"> objects</w:t>
                                  </w:r>
                                  <w:r w:rsidRPr="003C67FB">
                                    <w:rPr>
                                      <w:sz w:val="20"/>
                                      <w:szCs w:val="20"/>
                                    </w:rPr>
                                    <w:t>.</w:t>
                                  </w:r>
                                </w:p>
                              </w:tc>
                            </w:tr>
                            <w:tr w:rsidR="005D2BEB" w14:paraId="2A69F55E" w14:textId="77777777" w:rsidTr="00781EEC">
                              <w:trPr>
                                <w:jc w:val="center"/>
                              </w:trPr>
                              <w:tc>
                                <w:tcPr>
                                  <w:tcW w:w="8150" w:type="dxa"/>
                                  <w:gridSpan w:val="3"/>
                                  <w:vAlign w:val="center"/>
                                </w:tcPr>
                                <w:p w14:paraId="482E11B4" w14:textId="7845B13E" w:rsidR="005D2BEB" w:rsidRDefault="005D2BEB" w:rsidP="007B3961">
                                  <w:pPr>
                                    <w:spacing w:before="0" w:after="0" w:line="276" w:lineRule="auto"/>
                                    <w:jc w:val="left"/>
                                    <w:rPr>
                                      <w:sz w:val="20"/>
                                      <w:szCs w:val="20"/>
                                    </w:rPr>
                                  </w:pPr>
                                  <w:r w:rsidRPr="008423BF">
                                    <w:rPr>
                                      <w:i/>
                                      <w:iCs/>
                                      <w:sz w:val="20"/>
                                      <w:szCs w:val="20"/>
                                    </w:rPr>
                                    <w:t>Optional Arguments</w:t>
                                  </w:r>
                                </w:p>
                              </w:tc>
                            </w:tr>
                            <w:tr w:rsidR="00BC5824" w14:paraId="52BC3F5C" w14:textId="77777777" w:rsidTr="008423BF">
                              <w:trPr>
                                <w:jc w:val="center"/>
                              </w:trPr>
                              <w:tc>
                                <w:tcPr>
                                  <w:tcW w:w="625" w:type="dxa"/>
                                  <w:tcBorders>
                                    <w:right w:val="nil"/>
                                  </w:tcBorders>
                                  <w:vAlign w:val="center"/>
                                </w:tcPr>
                                <w:p w14:paraId="3DF6DBDC"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425D500D" w14:textId="45F9A52D" w:rsidR="00BC5824" w:rsidRDefault="00BC5824" w:rsidP="007B3961">
                                  <w:pPr>
                                    <w:spacing w:before="0" w:after="0" w:line="276" w:lineRule="auto"/>
                                    <w:jc w:val="left"/>
                                    <w:rPr>
                                      <w:sz w:val="20"/>
                                      <w:szCs w:val="20"/>
                                    </w:rPr>
                                  </w:pPr>
                                  <w:r>
                                    <w:rPr>
                                      <w:sz w:val="20"/>
                                      <w:szCs w:val="20"/>
                                    </w:rPr>
                                    <w:t>-</w:t>
                                  </w:r>
                                  <w:r w:rsidR="00144543">
                                    <w:rPr>
                                      <w:sz w:val="20"/>
                                      <w:szCs w:val="20"/>
                                    </w:rPr>
                                    <w:t>e</w:t>
                                  </w:r>
                                  <w:r>
                                    <w:rPr>
                                      <w:sz w:val="20"/>
                                      <w:szCs w:val="20"/>
                                    </w:rPr>
                                    <w:t xml:space="preserve"> or --e</w:t>
                                  </w:r>
                                  <w:r w:rsidR="00144543">
                                    <w:rPr>
                                      <w:sz w:val="20"/>
                                      <w:szCs w:val="20"/>
                                    </w:rPr>
                                    <w:t>xplanation</w:t>
                                  </w:r>
                                </w:p>
                              </w:tc>
                              <w:tc>
                                <w:tcPr>
                                  <w:tcW w:w="5309" w:type="dxa"/>
                                  <w:vAlign w:val="center"/>
                                </w:tcPr>
                                <w:p w14:paraId="10D4E75B" w14:textId="3285CEF9" w:rsidR="00BC5824" w:rsidRDefault="00BC5824" w:rsidP="007B3961">
                                  <w:pPr>
                                    <w:spacing w:before="0" w:after="0" w:line="276" w:lineRule="auto"/>
                                    <w:jc w:val="left"/>
                                    <w:rPr>
                                      <w:sz w:val="20"/>
                                      <w:szCs w:val="20"/>
                                    </w:rPr>
                                  </w:pPr>
                                  <w:r>
                                    <w:rPr>
                                      <w:sz w:val="20"/>
                                      <w:szCs w:val="20"/>
                                    </w:rPr>
                                    <w:t>Specify</w:t>
                                  </w:r>
                                  <w:r w:rsidR="00963B85">
                                    <w:rPr>
                                      <w:sz w:val="20"/>
                                      <w:szCs w:val="20"/>
                                    </w:rPr>
                                    <w:t xml:space="preserve"> the</w:t>
                                  </w:r>
                                  <w:r>
                                    <w:rPr>
                                      <w:sz w:val="20"/>
                                      <w:szCs w:val="20"/>
                                    </w:rPr>
                                    <w:t xml:space="preserve"> </w:t>
                                  </w:r>
                                  <w:r w:rsidR="00963B85" w:rsidRPr="00963B85">
                                    <w:rPr>
                                      <w:sz w:val="20"/>
                                      <w:szCs w:val="20"/>
                                    </w:rPr>
                                    <w:t>explanation file name for generating visualizations.</w:t>
                                  </w:r>
                                  <w:r w:rsidR="00963B85">
                                    <w:rPr>
                                      <w:sz w:val="20"/>
                                      <w:szCs w:val="20"/>
                                    </w:rPr>
                                    <w:t xml:space="preserve"> The file must reside on the </w:t>
                                  </w:r>
                                  <w:r w:rsidR="0087767E" w:rsidRPr="0087767E">
                                    <w:rPr>
                                      <w:sz w:val="20"/>
                                      <w:szCs w:val="20"/>
                                    </w:rPr>
                                    <w:t>dime_explanations</w:t>
                                  </w:r>
                                  <w:r w:rsidR="0087767E">
                                    <w:rPr>
                                      <w:sz w:val="20"/>
                                      <w:szCs w:val="20"/>
                                    </w:rPr>
                                    <w:t xml:space="preserve"> directory.</w:t>
                                  </w:r>
                                </w:p>
                              </w:tc>
                            </w:tr>
                            <w:tr w:rsidR="00BC5824" w14:paraId="77CB88D7" w14:textId="77777777" w:rsidTr="008423BF">
                              <w:trPr>
                                <w:jc w:val="center"/>
                              </w:trPr>
                              <w:tc>
                                <w:tcPr>
                                  <w:tcW w:w="625" w:type="dxa"/>
                                  <w:tcBorders>
                                    <w:right w:val="nil"/>
                                  </w:tcBorders>
                                  <w:vAlign w:val="center"/>
                                </w:tcPr>
                                <w:p w14:paraId="1AD79A32"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5C43279C" w14:textId="326FB2DA" w:rsidR="00BC5824" w:rsidRDefault="00BC5824" w:rsidP="007B3961">
                                  <w:pPr>
                                    <w:spacing w:before="0" w:after="0" w:line="276" w:lineRule="auto"/>
                                    <w:jc w:val="left"/>
                                    <w:rPr>
                                      <w:sz w:val="20"/>
                                      <w:szCs w:val="20"/>
                                    </w:rPr>
                                  </w:pPr>
                                  <w:r>
                                    <w:rPr>
                                      <w:sz w:val="20"/>
                                      <w:szCs w:val="20"/>
                                    </w:rPr>
                                    <w:t>-</w:t>
                                  </w:r>
                                  <w:r w:rsidR="00144543">
                                    <w:rPr>
                                      <w:sz w:val="20"/>
                                      <w:szCs w:val="20"/>
                                    </w:rPr>
                                    <w:t>l</w:t>
                                  </w:r>
                                  <w:r>
                                    <w:rPr>
                                      <w:sz w:val="20"/>
                                      <w:szCs w:val="20"/>
                                    </w:rPr>
                                    <w:t xml:space="preserve"> or --</w:t>
                                  </w:r>
                                  <w:r w:rsidR="00144543">
                                    <w:rPr>
                                      <w:sz w:val="20"/>
                                      <w:szCs w:val="20"/>
                                    </w:rPr>
                                    <w:t>limit</w:t>
                                  </w:r>
                                  <w:r>
                                    <w:rPr>
                                      <w:sz w:val="20"/>
                                      <w:szCs w:val="20"/>
                                    </w:rPr>
                                    <w:t xml:space="preserve"> </w:t>
                                  </w:r>
                                </w:p>
                              </w:tc>
                              <w:tc>
                                <w:tcPr>
                                  <w:tcW w:w="5309" w:type="dxa"/>
                                  <w:vAlign w:val="center"/>
                                </w:tcPr>
                                <w:p w14:paraId="17537566" w14:textId="6A74D7E0" w:rsidR="00BC5824" w:rsidRDefault="008E3380" w:rsidP="007B3961">
                                  <w:pPr>
                                    <w:spacing w:before="0" w:after="0" w:line="276" w:lineRule="auto"/>
                                    <w:jc w:val="left"/>
                                    <w:rPr>
                                      <w:sz w:val="20"/>
                                      <w:szCs w:val="20"/>
                                    </w:rPr>
                                  </w:pPr>
                                  <w:r>
                                    <w:rPr>
                                      <w:sz w:val="20"/>
                                      <w:szCs w:val="20"/>
                                    </w:rPr>
                                    <w:t xml:space="preserve">Limits the number of </w:t>
                                  </w:r>
                                  <w:r w:rsidR="00D12F39">
                                    <w:rPr>
                                      <w:sz w:val="20"/>
                                      <w:szCs w:val="20"/>
                                    </w:rPr>
                                    <w:t>words in the global explanation visualizations</w:t>
                                  </w:r>
                                  <w:r w:rsidR="00BC5824">
                                    <w:rPr>
                                      <w:sz w:val="20"/>
                                      <w:szCs w:val="20"/>
                                    </w:rPr>
                                    <w:t>.</w:t>
                                  </w:r>
                                  <w:r w:rsidR="00D12F39">
                                    <w:rPr>
                                      <w:sz w:val="20"/>
                                      <w:szCs w:val="20"/>
                                    </w:rPr>
                                    <w:t xml:space="preserve"> Not effective for dual feature importance visualizations.</w:t>
                                  </w:r>
                                </w:p>
                              </w:tc>
                            </w:tr>
                            <w:tr w:rsidR="00BC5824" w14:paraId="008191BF" w14:textId="77777777" w:rsidTr="008423BF">
                              <w:trPr>
                                <w:jc w:val="center"/>
                              </w:trPr>
                              <w:tc>
                                <w:tcPr>
                                  <w:tcW w:w="625" w:type="dxa"/>
                                  <w:tcBorders>
                                    <w:right w:val="nil"/>
                                  </w:tcBorders>
                                  <w:vAlign w:val="center"/>
                                </w:tcPr>
                                <w:p w14:paraId="597F2061"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7D0A1FD9" w14:textId="77777777" w:rsidR="00BC5824" w:rsidRDefault="00BC5824" w:rsidP="007B3961">
                                  <w:pPr>
                                    <w:spacing w:before="0" w:after="0" w:line="276" w:lineRule="auto"/>
                                    <w:jc w:val="left"/>
                                    <w:rPr>
                                      <w:sz w:val="20"/>
                                      <w:szCs w:val="20"/>
                                    </w:rPr>
                                  </w:pPr>
                                  <w:r>
                                    <w:rPr>
                                      <w:sz w:val="20"/>
                                      <w:szCs w:val="20"/>
                                    </w:rPr>
                                    <w:t>--debug</w:t>
                                  </w:r>
                                </w:p>
                              </w:tc>
                              <w:tc>
                                <w:tcPr>
                                  <w:tcW w:w="5309" w:type="dxa"/>
                                  <w:vAlign w:val="center"/>
                                </w:tcPr>
                                <w:p w14:paraId="0874B648" w14:textId="77777777" w:rsidR="00BC5824" w:rsidRDefault="00BC5824"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14:paraId="315A7FE4" w14:textId="77777777" w:rsidR="00BC5824" w:rsidRPr="00F4123C" w:rsidRDefault="00BC5824" w:rsidP="00BC5824">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92B497" id="Text Box 97" o:spid="_x0000_s1056" type="#_x0000_t202" style="position:absolute;left:0;text-align:left;margin-left:359.5pt;margin-top:0;width:410.7pt;height:178.9pt;z-index:-251658185;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" stroked="f">
                <v:textbox inset="1.44pt,1.44pt,1.44pt,1.44pt">
                  <w:txbxContent>
                    <w:p w14:paraId="019F315A" w14:textId="618A21E0" w:rsidR="00BC5824" w:rsidRPr="00A5401B" w:rsidRDefault="00C034DF" w:rsidP="00C034DF">
                      <w:pPr>
                        <w:pStyle w:val="Caption"/>
                        <w:rPr>
                          <w:noProof/>
                          <w:sz w:val="24"/>
                        </w:rPr>
                      </w:pPr>
                      <w:bookmarkStart w:id="108" w:name="_Ref116858344"/>
                      <w:bookmarkStart w:id="109" w:name="_Toc117082637"/>
                      <w:r>
                        <w:t>Table 4.5.1.</w:t>
                      </w:r>
                      <w:r w:rsidR="00CF4633">
                        <w:fldChar w:fldCharType="begin"/>
                      </w:r>
                      <w:r w:rsidR="00CF4633">
                        <w:instrText xml:space="preserve"> SEQ Table_4.5.1. \* ARABIC </w:instrText>
                      </w:r>
                      <w:r w:rsidR="00CF4633">
                        <w:fldChar w:fldCharType="separate"/>
                      </w:r>
                      <w:r>
                        <w:rPr>
                          <w:noProof/>
                        </w:rPr>
                        <w:t>5</w:t>
                      </w:r>
                      <w:r w:rsidR="00CF4633">
                        <w:rPr>
                          <w:noProof/>
                        </w:rPr>
                        <w:fldChar w:fldCharType="end"/>
                      </w:r>
                      <w:bookmarkEnd w:id="108"/>
                      <w:r>
                        <w:t xml:space="preserve">. </w:t>
                      </w:r>
                      <w:r w:rsidRPr="00D75DB5">
                        <w:t>DIME visualize sub-interface arguments</w:t>
                      </w:r>
                      <w:bookmarkEnd w:id="109"/>
                    </w:p>
                    <w:tbl>
                      <w:tblPr>
                        <w:tblStyle w:val="TableGrid"/>
                        <w:tblW w:w="8150" w:type="dxa"/>
                        <w:jc w:val="center"/>
                        <w:tblLayout w:type="fixed"/>
                        <w:tblLook w:val="04A0" w:firstRow="1" w:lastRow="0" w:firstColumn="1" w:lastColumn="0" w:noHBand="0" w:noVBand="1"/>
                      </w:tblPr>
                      <w:tblGrid>
                        <w:gridCol w:w="625"/>
                        <w:gridCol w:w="2216"/>
                        <w:gridCol w:w="5309"/>
                      </w:tblGrid>
                      <w:tr w:rsidR="00BC5824" w14:paraId="0535A069" w14:textId="77777777" w:rsidTr="00E663B4">
                        <w:trPr>
                          <w:jc w:val="center"/>
                        </w:trPr>
                        <w:tc>
                          <w:tcPr>
                            <w:tcW w:w="2841" w:type="dxa"/>
                            <w:gridSpan w:val="2"/>
                            <w:vAlign w:val="center"/>
                          </w:tcPr>
                          <w:p w14:paraId="7609FB26" w14:textId="77777777" w:rsidR="00BC5824" w:rsidRPr="006154FC" w:rsidRDefault="00BC5824" w:rsidP="006B773A">
                            <w:pPr>
                              <w:spacing w:before="0" w:after="0"/>
                              <w:jc w:val="center"/>
                              <w:rPr>
                                <w:b/>
                                <w:bCs/>
                                <w:sz w:val="20"/>
                                <w:szCs w:val="20"/>
                              </w:rPr>
                            </w:pPr>
                            <w:r>
                              <w:rPr>
                                <w:b/>
                                <w:bCs/>
                                <w:sz w:val="20"/>
                                <w:szCs w:val="20"/>
                              </w:rPr>
                              <w:t>CLI Command</w:t>
                            </w:r>
                          </w:p>
                        </w:tc>
                        <w:tc>
                          <w:tcPr>
                            <w:tcW w:w="5309" w:type="dxa"/>
                            <w:vAlign w:val="center"/>
                          </w:tcPr>
                          <w:p w14:paraId="77F4CBA6" w14:textId="77777777" w:rsidR="00BC5824" w:rsidRPr="006154FC" w:rsidRDefault="00BC5824" w:rsidP="006B773A">
                            <w:pPr>
                              <w:spacing w:before="0" w:after="0"/>
                              <w:jc w:val="center"/>
                              <w:rPr>
                                <w:b/>
                                <w:bCs/>
                                <w:sz w:val="20"/>
                                <w:szCs w:val="20"/>
                              </w:rPr>
                            </w:pPr>
                            <w:r>
                              <w:rPr>
                                <w:b/>
                                <w:bCs/>
                                <w:sz w:val="20"/>
                                <w:szCs w:val="20"/>
                              </w:rPr>
                              <w:t>Purpose</w:t>
                            </w:r>
                          </w:p>
                        </w:tc>
                      </w:tr>
                      <w:tr w:rsidR="005D2BEB" w14:paraId="7AD7159C" w14:textId="77777777" w:rsidTr="00781EEC">
                        <w:trPr>
                          <w:jc w:val="center"/>
                        </w:trPr>
                        <w:tc>
                          <w:tcPr>
                            <w:tcW w:w="8150" w:type="dxa"/>
                            <w:gridSpan w:val="3"/>
                            <w:vAlign w:val="center"/>
                          </w:tcPr>
                          <w:p w14:paraId="3AFF9A81" w14:textId="39705337" w:rsidR="005D2BEB" w:rsidRPr="005E6EFB" w:rsidRDefault="005D2BEB" w:rsidP="007B3961">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BC5824" w14:paraId="502EBED2" w14:textId="77777777" w:rsidTr="00E663B4">
                        <w:trPr>
                          <w:jc w:val="center"/>
                        </w:trPr>
                        <w:tc>
                          <w:tcPr>
                            <w:tcW w:w="625" w:type="dxa"/>
                            <w:tcBorders>
                              <w:right w:val="nil"/>
                            </w:tcBorders>
                            <w:vAlign w:val="center"/>
                          </w:tcPr>
                          <w:p w14:paraId="2864FE34" w14:textId="77777777" w:rsidR="00BC5824" w:rsidRPr="005E6EFB" w:rsidRDefault="00BC5824" w:rsidP="007B3961">
                            <w:pPr>
                              <w:spacing w:before="0" w:after="0" w:line="276" w:lineRule="auto"/>
                              <w:jc w:val="left"/>
                              <w:rPr>
                                <w:sz w:val="20"/>
                                <w:szCs w:val="20"/>
                              </w:rPr>
                            </w:pPr>
                          </w:p>
                        </w:tc>
                        <w:tc>
                          <w:tcPr>
                            <w:tcW w:w="2216" w:type="dxa"/>
                            <w:tcBorders>
                              <w:left w:val="nil"/>
                            </w:tcBorders>
                            <w:vAlign w:val="center"/>
                          </w:tcPr>
                          <w:p w14:paraId="4578E689" w14:textId="7DD0673E" w:rsidR="00BC5824" w:rsidRPr="005E6EFB" w:rsidRDefault="00BC5824" w:rsidP="007B3961">
                            <w:pPr>
                              <w:spacing w:before="0" w:after="0" w:line="276" w:lineRule="auto"/>
                              <w:jc w:val="left"/>
                              <w:rPr>
                                <w:sz w:val="20"/>
                                <w:szCs w:val="20"/>
                              </w:rPr>
                            </w:pPr>
                            <w:proofErr w:type="gramStart"/>
                            <w:r>
                              <w:rPr>
                                <w:sz w:val="20"/>
                                <w:szCs w:val="20"/>
                              </w:rPr>
                              <w:t>dime</w:t>
                            </w:r>
                            <w:proofErr w:type="gramEnd"/>
                            <w:r>
                              <w:rPr>
                                <w:sz w:val="20"/>
                                <w:szCs w:val="20"/>
                              </w:rPr>
                              <w:t xml:space="preserve"> visualize</w:t>
                            </w:r>
                          </w:p>
                        </w:tc>
                        <w:tc>
                          <w:tcPr>
                            <w:tcW w:w="5309" w:type="dxa"/>
                            <w:vAlign w:val="center"/>
                          </w:tcPr>
                          <w:p w14:paraId="4A30E0D9" w14:textId="51DBF79E" w:rsidR="00BC5824" w:rsidRPr="005E6EFB" w:rsidRDefault="003C67FB" w:rsidP="000B0AAD">
                            <w:pPr>
                              <w:spacing w:before="0" w:after="0" w:line="276" w:lineRule="auto"/>
                              <w:jc w:val="left"/>
                              <w:rPr>
                                <w:sz w:val="20"/>
                                <w:szCs w:val="20"/>
                              </w:rPr>
                            </w:pPr>
                            <w:r>
                              <w:rPr>
                                <w:sz w:val="20"/>
                                <w:szCs w:val="20"/>
                              </w:rPr>
                              <w:t>Runs</w:t>
                            </w:r>
                            <w:r w:rsidRPr="003C67FB">
                              <w:rPr>
                                <w:sz w:val="20"/>
                                <w:szCs w:val="20"/>
                              </w:rPr>
                              <w:t xml:space="preserve"> DIME CLI visualizer, a terminal-based visualization tool for </w:t>
                            </w:r>
                            <w:r w:rsidR="000B0AAD">
                              <w:rPr>
                                <w:sz w:val="20"/>
                                <w:szCs w:val="20"/>
                              </w:rPr>
                              <w:t xml:space="preserve">visualizing </w:t>
                            </w:r>
                            <w:r w:rsidRPr="003C67FB">
                              <w:rPr>
                                <w:sz w:val="20"/>
                                <w:szCs w:val="20"/>
                              </w:rPr>
                              <w:t>already generated DIME explanation</w:t>
                            </w:r>
                            <w:r w:rsidR="000B0AAD">
                              <w:rPr>
                                <w:sz w:val="20"/>
                                <w:szCs w:val="20"/>
                              </w:rPr>
                              <w:t xml:space="preserve"> objects</w:t>
                            </w:r>
                            <w:r w:rsidRPr="003C67FB">
                              <w:rPr>
                                <w:sz w:val="20"/>
                                <w:szCs w:val="20"/>
                              </w:rPr>
                              <w:t>.</w:t>
                            </w:r>
                          </w:p>
                        </w:tc>
                      </w:tr>
                      <w:tr w:rsidR="005D2BEB" w14:paraId="2A69F55E" w14:textId="77777777" w:rsidTr="00781EEC">
                        <w:trPr>
                          <w:jc w:val="center"/>
                        </w:trPr>
                        <w:tc>
                          <w:tcPr>
                            <w:tcW w:w="8150" w:type="dxa"/>
                            <w:gridSpan w:val="3"/>
                            <w:vAlign w:val="center"/>
                          </w:tcPr>
                          <w:p w14:paraId="482E11B4" w14:textId="7845B13E" w:rsidR="005D2BEB" w:rsidRDefault="005D2BEB" w:rsidP="007B3961">
                            <w:pPr>
                              <w:spacing w:before="0" w:after="0" w:line="276" w:lineRule="auto"/>
                              <w:jc w:val="left"/>
                              <w:rPr>
                                <w:sz w:val="20"/>
                                <w:szCs w:val="20"/>
                              </w:rPr>
                            </w:pPr>
                            <w:r w:rsidRPr="008423BF">
                              <w:rPr>
                                <w:i/>
                                <w:iCs/>
                                <w:sz w:val="20"/>
                                <w:szCs w:val="20"/>
                              </w:rPr>
                              <w:t>Optional Arguments</w:t>
                            </w:r>
                          </w:p>
                        </w:tc>
                      </w:tr>
                      <w:tr w:rsidR="00BC5824" w14:paraId="52BC3F5C" w14:textId="77777777" w:rsidTr="008423BF">
                        <w:trPr>
                          <w:jc w:val="center"/>
                        </w:trPr>
                        <w:tc>
                          <w:tcPr>
                            <w:tcW w:w="625" w:type="dxa"/>
                            <w:tcBorders>
                              <w:right w:val="nil"/>
                            </w:tcBorders>
                            <w:vAlign w:val="center"/>
                          </w:tcPr>
                          <w:p w14:paraId="3DF6DBDC"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425D500D" w14:textId="45F9A52D" w:rsidR="00BC5824" w:rsidRDefault="00BC5824" w:rsidP="007B3961">
                            <w:pPr>
                              <w:spacing w:before="0" w:after="0" w:line="276" w:lineRule="auto"/>
                              <w:jc w:val="left"/>
                              <w:rPr>
                                <w:sz w:val="20"/>
                                <w:szCs w:val="20"/>
                              </w:rPr>
                            </w:pPr>
                            <w:r>
                              <w:rPr>
                                <w:sz w:val="20"/>
                                <w:szCs w:val="20"/>
                              </w:rPr>
                              <w:t>-</w:t>
                            </w:r>
                            <w:r w:rsidR="00144543">
                              <w:rPr>
                                <w:sz w:val="20"/>
                                <w:szCs w:val="20"/>
                              </w:rPr>
                              <w:t>e</w:t>
                            </w:r>
                            <w:r>
                              <w:rPr>
                                <w:sz w:val="20"/>
                                <w:szCs w:val="20"/>
                              </w:rPr>
                              <w:t xml:space="preserve"> or --e</w:t>
                            </w:r>
                            <w:r w:rsidR="00144543">
                              <w:rPr>
                                <w:sz w:val="20"/>
                                <w:szCs w:val="20"/>
                              </w:rPr>
                              <w:t>xplanation</w:t>
                            </w:r>
                          </w:p>
                        </w:tc>
                        <w:tc>
                          <w:tcPr>
                            <w:tcW w:w="5309" w:type="dxa"/>
                            <w:vAlign w:val="center"/>
                          </w:tcPr>
                          <w:p w14:paraId="10D4E75B" w14:textId="3285CEF9" w:rsidR="00BC5824" w:rsidRDefault="00BC5824" w:rsidP="007B3961">
                            <w:pPr>
                              <w:spacing w:before="0" w:after="0" w:line="276" w:lineRule="auto"/>
                              <w:jc w:val="left"/>
                              <w:rPr>
                                <w:sz w:val="20"/>
                                <w:szCs w:val="20"/>
                              </w:rPr>
                            </w:pPr>
                            <w:r>
                              <w:rPr>
                                <w:sz w:val="20"/>
                                <w:szCs w:val="20"/>
                              </w:rPr>
                              <w:t>Specify</w:t>
                            </w:r>
                            <w:r w:rsidR="00963B85">
                              <w:rPr>
                                <w:sz w:val="20"/>
                                <w:szCs w:val="20"/>
                              </w:rPr>
                              <w:t xml:space="preserve"> the</w:t>
                            </w:r>
                            <w:r>
                              <w:rPr>
                                <w:sz w:val="20"/>
                                <w:szCs w:val="20"/>
                              </w:rPr>
                              <w:t xml:space="preserve"> </w:t>
                            </w:r>
                            <w:r w:rsidR="00963B85" w:rsidRPr="00963B85">
                              <w:rPr>
                                <w:sz w:val="20"/>
                                <w:szCs w:val="20"/>
                              </w:rPr>
                              <w:t>explanation file name for generating visualizations.</w:t>
                            </w:r>
                            <w:r w:rsidR="00963B85">
                              <w:rPr>
                                <w:sz w:val="20"/>
                                <w:szCs w:val="20"/>
                              </w:rPr>
                              <w:t xml:space="preserve"> The file must reside on the </w:t>
                            </w:r>
                            <w:r w:rsidR="0087767E" w:rsidRPr="0087767E">
                              <w:rPr>
                                <w:sz w:val="20"/>
                                <w:szCs w:val="20"/>
                              </w:rPr>
                              <w:t>dime_explanations</w:t>
                            </w:r>
                            <w:r w:rsidR="0087767E">
                              <w:rPr>
                                <w:sz w:val="20"/>
                                <w:szCs w:val="20"/>
                              </w:rPr>
                              <w:t xml:space="preserve"> directory.</w:t>
                            </w:r>
                          </w:p>
                        </w:tc>
                      </w:tr>
                      <w:tr w:rsidR="00BC5824" w14:paraId="77CB88D7" w14:textId="77777777" w:rsidTr="008423BF">
                        <w:trPr>
                          <w:jc w:val="center"/>
                        </w:trPr>
                        <w:tc>
                          <w:tcPr>
                            <w:tcW w:w="625" w:type="dxa"/>
                            <w:tcBorders>
                              <w:right w:val="nil"/>
                            </w:tcBorders>
                            <w:vAlign w:val="center"/>
                          </w:tcPr>
                          <w:p w14:paraId="1AD79A32"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5C43279C" w14:textId="326FB2DA" w:rsidR="00BC5824" w:rsidRDefault="00BC5824" w:rsidP="007B3961">
                            <w:pPr>
                              <w:spacing w:before="0" w:after="0" w:line="276" w:lineRule="auto"/>
                              <w:jc w:val="left"/>
                              <w:rPr>
                                <w:sz w:val="20"/>
                                <w:szCs w:val="20"/>
                              </w:rPr>
                            </w:pPr>
                            <w:r>
                              <w:rPr>
                                <w:sz w:val="20"/>
                                <w:szCs w:val="20"/>
                              </w:rPr>
                              <w:t>-</w:t>
                            </w:r>
                            <w:r w:rsidR="00144543">
                              <w:rPr>
                                <w:sz w:val="20"/>
                                <w:szCs w:val="20"/>
                              </w:rPr>
                              <w:t>l</w:t>
                            </w:r>
                            <w:r>
                              <w:rPr>
                                <w:sz w:val="20"/>
                                <w:szCs w:val="20"/>
                              </w:rPr>
                              <w:t xml:space="preserve"> or --</w:t>
                            </w:r>
                            <w:r w:rsidR="00144543">
                              <w:rPr>
                                <w:sz w:val="20"/>
                                <w:szCs w:val="20"/>
                              </w:rPr>
                              <w:t>limit</w:t>
                            </w:r>
                            <w:r>
                              <w:rPr>
                                <w:sz w:val="20"/>
                                <w:szCs w:val="20"/>
                              </w:rPr>
                              <w:t xml:space="preserve"> </w:t>
                            </w:r>
                          </w:p>
                        </w:tc>
                        <w:tc>
                          <w:tcPr>
                            <w:tcW w:w="5309" w:type="dxa"/>
                            <w:vAlign w:val="center"/>
                          </w:tcPr>
                          <w:p w14:paraId="17537566" w14:textId="6A74D7E0" w:rsidR="00BC5824" w:rsidRDefault="008E3380" w:rsidP="007B3961">
                            <w:pPr>
                              <w:spacing w:before="0" w:after="0" w:line="276" w:lineRule="auto"/>
                              <w:jc w:val="left"/>
                              <w:rPr>
                                <w:sz w:val="20"/>
                                <w:szCs w:val="20"/>
                              </w:rPr>
                            </w:pPr>
                            <w:r>
                              <w:rPr>
                                <w:sz w:val="20"/>
                                <w:szCs w:val="20"/>
                              </w:rPr>
                              <w:t xml:space="preserve">Limits the number of </w:t>
                            </w:r>
                            <w:r w:rsidR="00D12F39">
                              <w:rPr>
                                <w:sz w:val="20"/>
                                <w:szCs w:val="20"/>
                              </w:rPr>
                              <w:t>words in the global explanation visualizations</w:t>
                            </w:r>
                            <w:r w:rsidR="00BC5824">
                              <w:rPr>
                                <w:sz w:val="20"/>
                                <w:szCs w:val="20"/>
                              </w:rPr>
                              <w:t>.</w:t>
                            </w:r>
                            <w:r w:rsidR="00D12F39">
                              <w:rPr>
                                <w:sz w:val="20"/>
                                <w:szCs w:val="20"/>
                              </w:rPr>
                              <w:t xml:space="preserve"> Not effective for dual feature importance visualizations.</w:t>
                            </w:r>
                          </w:p>
                        </w:tc>
                      </w:tr>
                      <w:tr w:rsidR="00BC5824" w14:paraId="008191BF" w14:textId="77777777" w:rsidTr="008423BF">
                        <w:trPr>
                          <w:jc w:val="center"/>
                        </w:trPr>
                        <w:tc>
                          <w:tcPr>
                            <w:tcW w:w="625" w:type="dxa"/>
                            <w:tcBorders>
                              <w:right w:val="nil"/>
                            </w:tcBorders>
                            <w:vAlign w:val="center"/>
                          </w:tcPr>
                          <w:p w14:paraId="597F2061" w14:textId="77777777" w:rsidR="00BC5824" w:rsidRDefault="00BC5824" w:rsidP="007B3961">
                            <w:pPr>
                              <w:spacing w:before="0" w:after="0" w:line="276" w:lineRule="auto"/>
                              <w:jc w:val="left"/>
                              <w:rPr>
                                <w:sz w:val="20"/>
                                <w:szCs w:val="20"/>
                              </w:rPr>
                            </w:pPr>
                          </w:p>
                        </w:tc>
                        <w:tc>
                          <w:tcPr>
                            <w:tcW w:w="2216" w:type="dxa"/>
                            <w:tcBorders>
                              <w:left w:val="nil"/>
                            </w:tcBorders>
                            <w:vAlign w:val="center"/>
                          </w:tcPr>
                          <w:p w14:paraId="7D0A1FD9" w14:textId="77777777" w:rsidR="00BC5824" w:rsidRDefault="00BC5824" w:rsidP="007B3961">
                            <w:pPr>
                              <w:spacing w:before="0" w:after="0" w:line="276" w:lineRule="auto"/>
                              <w:jc w:val="left"/>
                              <w:rPr>
                                <w:sz w:val="20"/>
                                <w:szCs w:val="20"/>
                              </w:rPr>
                            </w:pPr>
                            <w:r>
                              <w:rPr>
                                <w:sz w:val="20"/>
                                <w:szCs w:val="20"/>
                              </w:rPr>
                              <w:t>--debug</w:t>
                            </w:r>
                          </w:p>
                        </w:tc>
                        <w:tc>
                          <w:tcPr>
                            <w:tcW w:w="5309" w:type="dxa"/>
                            <w:vAlign w:val="center"/>
                          </w:tcPr>
                          <w:p w14:paraId="0874B648" w14:textId="77777777" w:rsidR="00BC5824" w:rsidRDefault="00BC5824" w:rsidP="007B3961">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14:paraId="315A7FE4" w14:textId="77777777" w:rsidR="00BC5824" w:rsidRPr="00F4123C" w:rsidRDefault="00BC5824" w:rsidP="00BC5824">
                      <w:pPr>
                        <w:pStyle w:val="Caption"/>
                        <w:jc w:val="both"/>
                      </w:pPr>
                    </w:p>
                  </w:txbxContent>
                </v:textbox>
                <w10:wrap type="topAndBottom" anchorx="margin" anchory="margin"/>
              </v:shape>
            </w:pict>
          </mc:Fallback>
        </mc:AlternateContent>
      </w:r>
    </w:p>
    <w:p w14:paraId="25C8131D" w14:textId="35D76E85" w:rsidR="000044BB" w:rsidRPr="00785FEA" w:rsidRDefault="00B708E1" w:rsidP="00B708E1">
      <w:pPr>
        <w:spacing w:before="0" w:line="360" w:lineRule="auto"/>
        <w:ind w:firstLine="360"/>
      </w:pPr>
      <w:r w:rsidRPr="00B708E1">
        <w:t xml:space="preserve">DIME also includes a </w:t>
      </w:r>
      <w:r w:rsidR="00D814A6">
        <w:t>Yet Another Markup Language (</w:t>
      </w:r>
      <w:r w:rsidRPr="00B708E1">
        <w:t>YAML</w:t>
      </w:r>
      <w:r w:rsidR="00D814A6">
        <w:t>)</w:t>
      </w:r>
      <w:r w:rsidRPr="00B708E1">
        <w:t xml:space="preserve"> configuration file called </w:t>
      </w:r>
      <w:r w:rsidRPr="006E638B">
        <w:rPr>
          <w:i/>
          <w:iCs/>
        </w:rPr>
        <w:t>dime_config.yml</w:t>
      </w:r>
      <w:r w:rsidRPr="00B708E1">
        <w:t xml:space="preserve">. Instead of passing </w:t>
      </w:r>
      <w:r w:rsidR="00C14E7B">
        <w:t>configurations as arguments</w:t>
      </w:r>
      <w:r w:rsidRPr="00B708E1">
        <w:t xml:space="preserve"> via the CLI, developers can specify all the configurations in the configuration file and run DIME CLI without explicitly specifying any optional arguments. However, the existence of the default configuration file is a must. If dime_config.yml is missing from the project root, DIME CLI </w:t>
      </w:r>
      <w:r w:rsidR="00640B05">
        <w:t xml:space="preserve">interface </w:t>
      </w:r>
      <w:r w:rsidR="00953DD6" w:rsidRPr="00953DD6">
        <w:t>refuses</w:t>
      </w:r>
      <w:r w:rsidR="00953DD6">
        <w:t xml:space="preserve"> to </w:t>
      </w:r>
      <w:r w:rsidRPr="00B708E1">
        <w:t xml:space="preserve">run. Developers also can override the configurations mentioned in the configuration file using the CLI. For example, when running the command dime explain </w:t>
      </w:r>
      <w:r w:rsidRPr="006E638B">
        <w:rPr>
          <w:i/>
          <w:iCs/>
        </w:rPr>
        <w:t>--no-case</w:t>
      </w:r>
      <w:r w:rsidRPr="00B708E1">
        <w:t xml:space="preserve">, the </w:t>
      </w:r>
      <w:r w:rsidR="00A65284" w:rsidRPr="00B708E1">
        <w:t>case</w:t>
      </w:r>
      <w:r w:rsidR="00A65284">
        <w:t>_</w:t>
      </w:r>
      <w:r w:rsidR="00A65284" w:rsidRPr="00B708E1">
        <w:t>sensitive</w:t>
      </w:r>
      <w:r w:rsidRPr="00B708E1">
        <w:t xml:space="preserve"> state mentioned in the </w:t>
      </w:r>
      <w:r w:rsidRPr="006E638B">
        <w:rPr>
          <w:i/>
          <w:iCs/>
        </w:rPr>
        <w:t>dime_config.yml</w:t>
      </w:r>
      <w:r w:rsidRPr="00B708E1">
        <w:t xml:space="preserve"> </w:t>
      </w:r>
      <w:proofErr w:type="gramStart"/>
      <w:r w:rsidRPr="00B708E1">
        <w:t>is overridden</w:t>
      </w:r>
      <w:proofErr w:type="gramEnd"/>
      <w:r w:rsidR="00F00BC9">
        <w:t xml:space="preserve"> by DIME CLI</w:t>
      </w:r>
      <w:r w:rsidRPr="00B708E1">
        <w:t xml:space="preserve">. </w:t>
      </w:r>
      <w:r w:rsidR="000A1343">
        <w:fldChar w:fldCharType="begin"/>
      </w:r>
      <w:r w:rsidR="000A1343">
        <w:instrText xml:space="preserve"> REF _Ref116878313 \h </w:instrText>
      </w:r>
      <w:r w:rsidR="000A1343">
        <w:fldChar w:fldCharType="separate"/>
      </w:r>
      <w:r w:rsidR="000A1343">
        <w:t>Figure 4.5.1.</w:t>
      </w:r>
      <w:r w:rsidR="000A1343">
        <w:rPr>
          <w:noProof/>
        </w:rPr>
        <w:t>2</w:t>
      </w:r>
      <w:r w:rsidR="000A1343">
        <w:fldChar w:fldCharType="end"/>
      </w:r>
      <w:r w:rsidR="000A1343">
        <w:t xml:space="preserve"> </w:t>
      </w:r>
      <w:r w:rsidRPr="00B708E1">
        <w:t>depicts the content of the dime_config.yml file with default dime configurations.</w:t>
      </w:r>
      <w:r w:rsidR="00C543E7">
        <w:t xml:space="preserve"> </w:t>
      </w:r>
    </w:p>
    <w:p w14:paraId="0230C5CF" w14:textId="3F06DC7B" w:rsidR="00CF11BD" w:rsidRDefault="00CF11BD" w:rsidP="00785FEA">
      <w:pPr>
        <w:pStyle w:val="Heading3"/>
        <w:numPr>
          <w:ilvl w:val="2"/>
          <w:numId w:val="1"/>
        </w:numPr>
        <w:spacing w:before="0" w:after="240"/>
      </w:pPr>
      <w:bookmarkStart w:id="110" w:name="_Toc117094353"/>
      <w:r>
        <w:t>DIME project structure</w:t>
      </w:r>
      <w:bookmarkEnd w:id="110"/>
    </w:p>
    <w:p w14:paraId="2DBFC431" w14:textId="560453E1" w:rsidR="00CF11BD" w:rsidRDefault="00525C6A" w:rsidP="00525C6A">
      <w:pPr>
        <w:spacing w:before="0" w:line="360" w:lineRule="auto"/>
        <w:ind w:firstLine="360"/>
      </w:pPr>
      <w:r w:rsidRPr="00525C6A">
        <w:t xml:space="preserve">As stated in </w:t>
      </w:r>
      <w:r>
        <w:fldChar w:fldCharType="begin"/>
      </w:r>
      <w:r>
        <w:instrText xml:space="preserve"> REF _Ref116856206 \h </w:instrText>
      </w:r>
      <w:r>
        <w:fldChar w:fldCharType="separate"/>
      </w:r>
      <w:r>
        <w:t>Table 4.5.1.</w:t>
      </w:r>
      <w:r>
        <w:rPr>
          <w:noProof/>
        </w:rPr>
        <w:t>2</w:t>
      </w:r>
      <w:r>
        <w:fldChar w:fldCharType="end"/>
      </w:r>
      <w:r>
        <w:t xml:space="preserve">, </w:t>
      </w:r>
      <w:r w:rsidRPr="00525C6A">
        <w:t>running the command dime init creates a new DIME project. Figure 4.5.2.1 shows the directory structure of a DIME project.</w:t>
      </w:r>
      <w:r w:rsidR="00986F71">
        <w:t xml:space="preserve"> </w:t>
      </w:r>
      <w:r w:rsidR="00A53285" w:rsidRPr="00A53285">
        <w:t xml:space="preserve">If a Rasa project does not exist where </w:t>
      </w:r>
      <w:r w:rsidR="00A53285" w:rsidRPr="009432B0">
        <w:rPr>
          <w:i/>
          <w:iCs/>
        </w:rPr>
        <w:t>dime init</w:t>
      </w:r>
      <w:r w:rsidR="00A53285" w:rsidRPr="00A53285">
        <w:t xml:space="preserve"> is running, DIME creates two directories, </w:t>
      </w:r>
      <w:proofErr w:type="gramStart"/>
      <w:r w:rsidR="00A53285" w:rsidRPr="00A53285">
        <w:rPr>
          <w:i/>
          <w:iCs/>
        </w:rPr>
        <w:t>data</w:t>
      </w:r>
      <w:proofErr w:type="gramEnd"/>
      <w:r w:rsidR="00A53285" w:rsidRPr="00A53285">
        <w:t xml:space="preserve"> and </w:t>
      </w:r>
      <w:r w:rsidR="00A53285" w:rsidRPr="009432B0">
        <w:rPr>
          <w:i/>
          <w:iCs/>
        </w:rPr>
        <w:t>models</w:t>
      </w:r>
      <w:r w:rsidR="00A53285" w:rsidRPr="00A53285">
        <w:t xml:space="preserve">, with a default dataset and a trained Rasa model. However, if a Rasa project exists in the directory where </w:t>
      </w:r>
      <w:r w:rsidR="00A53285" w:rsidRPr="009432B0">
        <w:rPr>
          <w:i/>
          <w:iCs/>
        </w:rPr>
        <w:t xml:space="preserve">dime init </w:t>
      </w:r>
      <w:r w:rsidR="00A53285" w:rsidRPr="00A53285">
        <w:t xml:space="preserve">is running, DIME skips creating the two folders and initializes only the files and directories required by DIME: </w:t>
      </w:r>
      <w:r w:rsidR="00A53285" w:rsidRPr="009432B0">
        <w:rPr>
          <w:i/>
          <w:iCs/>
        </w:rPr>
        <w:t>dime_cache</w:t>
      </w:r>
      <w:r w:rsidR="00A53285" w:rsidRPr="00A53285">
        <w:t xml:space="preserve">, </w:t>
      </w:r>
      <w:r w:rsidR="00A53285" w:rsidRPr="009432B0">
        <w:rPr>
          <w:i/>
          <w:iCs/>
        </w:rPr>
        <w:t>dime_explanations</w:t>
      </w:r>
      <w:r w:rsidR="00A53285" w:rsidRPr="00A53285">
        <w:t xml:space="preserve">, </w:t>
      </w:r>
      <w:r w:rsidR="00A53285" w:rsidRPr="009432B0">
        <w:rPr>
          <w:i/>
          <w:iCs/>
        </w:rPr>
        <w:t>dime_components</w:t>
      </w:r>
      <w:r w:rsidR="00A53285" w:rsidRPr="00A53285">
        <w:t xml:space="preserve">, and </w:t>
      </w:r>
      <w:r w:rsidR="00A53285" w:rsidRPr="009432B0">
        <w:rPr>
          <w:i/>
          <w:iCs/>
        </w:rPr>
        <w:t>dime_config.yml</w:t>
      </w:r>
      <w:r w:rsidR="00A53285" w:rsidRPr="00A53285">
        <w:t>.</w:t>
      </w:r>
      <w:r w:rsidR="00B05F1A">
        <w:t xml:space="preserve"> </w:t>
      </w:r>
      <w:r w:rsidR="00B05F1A" w:rsidRPr="00B05F1A">
        <w:t xml:space="preserve">The DIME Init interface utilizes the dime_cache directory to store temporary files and directories when creating a new DIME project and automatically removes them after the initialization is over. dime_components folder contains custom Rasa NLU pipeline components required to </w:t>
      </w:r>
      <w:r w:rsidR="00B05F1A" w:rsidRPr="00B05F1A">
        <w:lastRenderedPageBreak/>
        <w:t xml:space="preserve">enable DIME explanations for Rasa chatbot projects. Currently, the folder only contains the modified DIET classifier source code since it is the only NLU pipeline </w:t>
      </w:r>
      <w:r w:rsidR="00965A9E">
        <w:rPr>
          <w:noProof/>
        </w:rPr>
        <mc:AlternateContent>
          <mc:Choice Requires="wps">
            <w:drawing>
              <wp:anchor distT="0" distB="0" distL="114300" distR="114300" simplePos="0" relativeHeight="251658297" behindDoc="1" locked="0" layoutInCell="1" allowOverlap="1" wp14:anchorId="59ECB1EF" wp14:editId="60439A80">
                <wp:simplePos x="0" y="0"/>
                <wp:positionH relativeFrom="margin">
                  <wp:align>right</wp:align>
                </wp:positionH>
                <wp:positionV relativeFrom="margin">
                  <wp:posOffset>837218</wp:posOffset>
                </wp:positionV>
                <wp:extent cx="5215890" cy="4069080"/>
                <wp:effectExtent l="0" t="0" r="3810" b="7620"/>
                <wp:wrapTopAndBottom/>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069080"/>
                        </a:xfrm>
                        <a:prstGeom prst="rect">
                          <a:avLst/>
                        </a:prstGeom>
                        <a:solidFill>
                          <a:srgbClr val="FFFFFF"/>
                        </a:solidFill>
                        <a:ln w="9525">
                          <a:noFill/>
                          <a:miter lim="800000"/>
                          <a:headEnd/>
                          <a:tailEnd/>
                        </a:ln>
                      </wps:spPr>
                      <wps:txbx>
                        <w:txbxContent>
                          <w:p w14:paraId="5F505459" w14:textId="77777777" w:rsidR="00AF421E" w:rsidRDefault="004421F1" w:rsidP="00AF421E">
                            <w:pPr>
                              <w:keepNext/>
                              <w:spacing w:before="0" w:after="0" w:line="240" w:lineRule="auto"/>
                              <w:jc w:val="center"/>
                            </w:pPr>
                            <w:r>
                              <w:rPr>
                                <w:noProof/>
                              </w:rPr>
                              <w:drawing>
                                <wp:inline distT="0" distB="0" distL="0" distR="0" wp14:anchorId="727D9B39" wp14:editId="4D24E74F">
                                  <wp:extent cx="3566623" cy="3685309"/>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ext&#10;&#10;Description automatically generated"/>
                                          <pic:cNvPicPr/>
                                        </pic:nvPicPr>
                                        <pic:blipFill>
                                          <a:blip r:embed="rId95"/>
                                          <a:stretch>
                                            <a:fillRect/>
                                          </a:stretch>
                                        </pic:blipFill>
                                        <pic:spPr>
                                          <a:xfrm>
                                            <a:off x="0" y="0"/>
                                            <a:ext cx="3581833" cy="3701025"/>
                                          </a:xfrm>
                                          <a:prstGeom prst="rect">
                                            <a:avLst/>
                                          </a:prstGeom>
                                        </pic:spPr>
                                      </pic:pic>
                                    </a:graphicData>
                                  </a:graphic>
                                </wp:inline>
                              </w:drawing>
                            </w:r>
                          </w:p>
                          <w:p w14:paraId="015EEC59" w14:textId="77777777" w:rsidR="00AF421E" w:rsidRDefault="00AF421E" w:rsidP="00AF421E">
                            <w:pPr>
                              <w:pStyle w:val="Caption"/>
                              <w:spacing w:after="0"/>
                            </w:pPr>
                          </w:p>
                          <w:p w14:paraId="27C0BAB1" w14:textId="24B7C6B3" w:rsidR="00AF421E" w:rsidRPr="00E564FC" w:rsidRDefault="00AF421E" w:rsidP="00AF421E">
                            <w:pPr>
                              <w:pStyle w:val="Caption"/>
                              <w:spacing w:after="0"/>
                            </w:pPr>
                            <w:bookmarkStart w:id="111" w:name="_Ref116878313"/>
                            <w:bookmarkStart w:id="112" w:name="_Toc117082655"/>
                            <w:bookmarkStart w:id="113" w:name="_Toc117082743"/>
                            <w:r>
                              <w:t>Figure 4.5.1.</w:t>
                            </w:r>
                            <w:r w:rsidR="00CF4633">
                              <w:fldChar w:fldCharType="begin"/>
                            </w:r>
                            <w:r w:rsidR="00CF4633">
                              <w:instrText xml:space="preserve"> SEQ Figure_4.5.1. \* ARABIC </w:instrText>
                            </w:r>
                            <w:r w:rsidR="00CF4633">
                              <w:fldChar w:fldCharType="separate"/>
                            </w:r>
                            <w:r>
                              <w:rPr>
                                <w:noProof/>
                              </w:rPr>
                              <w:t>2</w:t>
                            </w:r>
                            <w:r w:rsidR="00CF4633">
                              <w:rPr>
                                <w:noProof/>
                              </w:rPr>
                              <w:fldChar w:fldCharType="end"/>
                            </w:r>
                            <w:bookmarkEnd w:id="111"/>
                            <w:r>
                              <w:t xml:space="preserve">. </w:t>
                            </w:r>
                            <w:r w:rsidR="00E564FC">
                              <w:t xml:space="preserve">DIME Configuration file </w:t>
                            </w:r>
                            <w:r w:rsidR="00E564FC">
                              <w:rPr>
                                <w:i/>
                                <w:iCs/>
                              </w:rPr>
                              <w:t>dime_config.yml</w:t>
                            </w:r>
                            <w:r w:rsidR="00E564FC">
                              <w:t xml:space="preserve"> with default configurations</w:t>
                            </w:r>
                            <w:bookmarkEnd w:id="112"/>
                            <w:bookmarkEnd w:id="113"/>
                          </w:p>
                          <w:p w14:paraId="6D891F6B" w14:textId="53B4EF62" w:rsidR="00E64619" w:rsidRDefault="00E64619" w:rsidP="009A6F9C">
                            <w:pPr>
                              <w:keepNext/>
                              <w:spacing w:before="0" w:after="0" w:line="240" w:lineRule="auto"/>
                              <w:jc w:val="center"/>
                            </w:pPr>
                          </w:p>
                          <w:p w14:paraId="40874495" w14:textId="77777777" w:rsidR="00E64619" w:rsidRDefault="00E64619" w:rsidP="001500A2">
                            <w:pPr>
                              <w:spacing w:after="0"/>
                            </w:pPr>
                          </w:p>
                          <w:p w14:paraId="205ED395" w14:textId="77777777" w:rsidR="00E64619" w:rsidRDefault="00E64619" w:rsidP="005517FD">
                            <w:pPr>
                              <w:keepNext/>
                              <w:spacing w:before="0" w:after="0" w:line="240" w:lineRule="auto"/>
                              <w:jc w:val="center"/>
                            </w:pPr>
                          </w:p>
                          <w:p w14:paraId="70E7D198" w14:textId="77777777" w:rsidR="00E64619" w:rsidRDefault="00E64619" w:rsidP="005517FD">
                            <w:pPr>
                              <w:spacing w:after="0"/>
                              <w:jc w:val="center"/>
                            </w:pPr>
                          </w:p>
                          <w:p w14:paraId="0860A597" w14:textId="77777777" w:rsidR="00E64619" w:rsidRPr="00FC5219" w:rsidRDefault="00E64619" w:rsidP="005517FD">
                            <w:pPr>
                              <w:keepNext/>
                              <w:spacing w:before="0" w:after="0" w:line="240" w:lineRule="auto"/>
                              <w:jc w:val="center"/>
                              <w:rPr>
                                <w:sz w:val="22"/>
                              </w:rPr>
                            </w:pPr>
                          </w:p>
                          <w:p w14:paraId="7EBD3E96" w14:textId="77777777" w:rsidR="00E64619" w:rsidRDefault="00E64619" w:rsidP="005517FD">
                            <w:pPr>
                              <w:spacing w:before="0" w:after="0" w:line="240" w:lineRule="auto"/>
                              <w:jc w:val="center"/>
                              <w:rPr>
                                <w:sz w:val="22"/>
                              </w:rPr>
                            </w:pPr>
                          </w:p>
                          <w:p w14:paraId="3D16EB31" w14:textId="77777777" w:rsidR="00E64619" w:rsidRPr="00FC5219" w:rsidRDefault="00E64619" w:rsidP="005517FD">
                            <w:pPr>
                              <w:spacing w:before="0" w:after="0" w:line="240" w:lineRule="auto"/>
                              <w:jc w:val="center"/>
                              <w:rPr>
                                <w:sz w:val="22"/>
                              </w:rPr>
                            </w:pPr>
                          </w:p>
                          <w:p w14:paraId="33498374" w14:textId="77777777" w:rsidR="00E64619" w:rsidRDefault="00E64619" w:rsidP="005517FD">
                            <w:pPr>
                              <w:keepNext/>
                              <w:spacing w:before="0" w:after="0" w:line="240" w:lineRule="auto"/>
                              <w:jc w:val="center"/>
                            </w:pPr>
                          </w:p>
                          <w:p w14:paraId="2644CC03" w14:textId="77777777" w:rsidR="00E64619" w:rsidRDefault="00E64619" w:rsidP="005517FD">
                            <w:pPr>
                              <w:spacing w:after="0"/>
                            </w:pPr>
                          </w:p>
                          <w:p w14:paraId="385364E2" w14:textId="77777777" w:rsidR="00E64619" w:rsidRPr="008E1027" w:rsidRDefault="00E64619" w:rsidP="005517FD">
                            <w:pPr>
                              <w:keepNext/>
                              <w:spacing w:before="0" w:after="0" w:line="240" w:lineRule="auto"/>
                              <w:jc w:val="center"/>
                              <w:rPr>
                                <w:sz w:val="22"/>
                              </w:rPr>
                            </w:pPr>
                          </w:p>
                          <w:p w14:paraId="72520B1D" w14:textId="77777777" w:rsidR="00E64619" w:rsidRPr="007A726C" w:rsidRDefault="00E64619" w:rsidP="005517FD">
                            <w:pPr>
                              <w:spacing w:before="0" w:after="0"/>
                              <w:jc w:val="center"/>
                              <w:rPr>
                                <w:sz w:val="22"/>
                              </w:rPr>
                            </w:pPr>
                          </w:p>
                          <w:p w14:paraId="50814FA5" w14:textId="77777777" w:rsidR="00E64619" w:rsidRPr="007A726C" w:rsidRDefault="00E64619" w:rsidP="005517FD">
                            <w:pPr>
                              <w:spacing w:before="0" w:after="0"/>
                              <w:jc w:val="center"/>
                              <w:rPr>
                                <w:sz w:val="22"/>
                              </w:rPr>
                            </w:pPr>
                          </w:p>
                          <w:p w14:paraId="0BD94D61" w14:textId="77777777" w:rsidR="00E64619" w:rsidRPr="007A726C" w:rsidRDefault="00E64619" w:rsidP="005517FD">
                            <w:pPr>
                              <w:keepNext/>
                              <w:spacing w:before="0" w:after="0" w:line="240" w:lineRule="auto"/>
                              <w:jc w:val="center"/>
                              <w:rPr>
                                <w:sz w:val="22"/>
                              </w:rPr>
                            </w:pPr>
                          </w:p>
                          <w:p w14:paraId="2A7A2CF3" w14:textId="77777777" w:rsidR="00E64619" w:rsidRPr="000D7B12" w:rsidRDefault="00E64619" w:rsidP="005517FD">
                            <w:pPr>
                              <w:spacing w:after="0"/>
                              <w:rPr>
                                <w:sz w:val="22"/>
                              </w:rPr>
                            </w:pPr>
                          </w:p>
                          <w:p w14:paraId="2C1B2E49" w14:textId="77777777" w:rsidR="00E64619" w:rsidRPr="000D7B12" w:rsidRDefault="00E64619" w:rsidP="005517FD">
                            <w:pPr>
                              <w:spacing w:after="0"/>
                              <w:jc w:val="center"/>
                              <w:rPr>
                                <w:sz w:val="22"/>
                              </w:rPr>
                            </w:pPr>
                            <w:r w:rsidRPr="000D7B12">
                              <w:t xml:space="preserve"> </w:t>
                            </w:r>
                          </w:p>
                          <w:p w14:paraId="29CB6F5A" w14:textId="77777777" w:rsidR="00E64619" w:rsidRDefault="00E64619" w:rsidP="005517FD">
                            <w:pPr>
                              <w:keepNext/>
                              <w:spacing w:before="0" w:after="0" w:line="240" w:lineRule="auto"/>
                              <w:jc w:val="center"/>
                              <w:rPr>
                                <w:sz w:val="22"/>
                              </w:rPr>
                            </w:pPr>
                          </w:p>
                          <w:p w14:paraId="7C7B9873" w14:textId="77777777" w:rsidR="00E64619" w:rsidRPr="000F382E" w:rsidRDefault="00E64619" w:rsidP="005517FD">
                            <w:pPr>
                              <w:keepNext/>
                              <w:spacing w:before="0" w:after="0" w:line="240" w:lineRule="auto"/>
                              <w:jc w:val="center"/>
                              <w:rPr>
                                <w:sz w:val="22"/>
                              </w:rPr>
                            </w:pPr>
                          </w:p>
                          <w:p w14:paraId="2C945BEE" w14:textId="77777777" w:rsidR="00E64619" w:rsidRPr="00691EF3" w:rsidRDefault="00E64619" w:rsidP="005517FD">
                            <w:pPr>
                              <w:keepNext/>
                              <w:spacing w:before="0" w:after="0" w:line="240" w:lineRule="auto"/>
                              <w:jc w:val="center"/>
                              <w:rPr>
                                <w:sz w:val="22"/>
                              </w:rPr>
                            </w:pPr>
                          </w:p>
                          <w:p w14:paraId="52977F85" w14:textId="77777777" w:rsidR="00E64619" w:rsidRPr="00691EF3" w:rsidRDefault="00E64619" w:rsidP="005517FD">
                            <w:pPr>
                              <w:spacing w:after="0" w:line="240" w:lineRule="auto"/>
                              <w:rPr>
                                <w:sz w:val="22"/>
                              </w:rPr>
                            </w:pPr>
                          </w:p>
                          <w:p w14:paraId="1903E4CA" w14:textId="77777777" w:rsidR="00E64619" w:rsidRPr="00691EF3" w:rsidRDefault="00E64619" w:rsidP="005517FD">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CB1EF" id="Text Box 102" o:spid="_x0000_s1057" type="#_x0000_t202" style="position:absolute;left:0;text-align:left;margin-left:359.5pt;margin-top:65.9pt;width:410.7pt;height:320.4pt;z-index:-251658183;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" stroked="f">
                <v:textbox inset="1.44pt,1.44pt,1.44pt,1.44pt">
                  <w:txbxContent>
                    <w:p w14:paraId="5F505459" w14:textId="77777777" w:rsidR="00AF421E" w:rsidRDefault="004421F1" w:rsidP="00AF421E">
                      <w:pPr>
                        <w:keepNext/>
                        <w:spacing w:before="0" w:after="0" w:line="240" w:lineRule="auto"/>
                        <w:jc w:val="center"/>
                      </w:pPr>
                      <w:r>
                        <w:rPr>
                          <w:noProof/>
                        </w:rPr>
                        <w:drawing>
                          <wp:inline distT="0" distB="0" distL="0" distR="0" wp14:anchorId="727D9B39" wp14:editId="4D24E74F">
                            <wp:extent cx="3566623" cy="3685309"/>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ext&#10;&#10;Description automatically generated"/>
                                    <pic:cNvPicPr/>
                                  </pic:nvPicPr>
                                  <pic:blipFill>
                                    <a:blip r:embed="rId96"/>
                                    <a:stretch>
                                      <a:fillRect/>
                                    </a:stretch>
                                  </pic:blipFill>
                                  <pic:spPr>
                                    <a:xfrm>
                                      <a:off x="0" y="0"/>
                                      <a:ext cx="3581833" cy="3701025"/>
                                    </a:xfrm>
                                    <a:prstGeom prst="rect">
                                      <a:avLst/>
                                    </a:prstGeom>
                                  </pic:spPr>
                                </pic:pic>
                              </a:graphicData>
                            </a:graphic>
                          </wp:inline>
                        </w:drawing>
                      </w:r>
                    </w:p>
                    <w:p w14:paraId="015EEC59" w14:textId="77777777" w:rsidR="00AF421E" w:rsidRDefault="00AF421E" w:rsidP="00AF421E">
                      <w:pPr>
                        <w:pStyle w:val="Caption"/>
                        <w:spacing w:after="0"/>
                      </w:pPr>
                    </w:p>
                    <w:p w14:paraId="27C0BAB1" w14:textId="24B7C6B3" w:rsidR="00AF421E" w:rsidRPr="00E564FC" w:rsidRDefault="00AF421E" w:rsidP="00AF421E">
                      <w:pPr>
                        <w:pStyle w:val="Caption"/>
                        <w:spacing w:after="0"/>
                      </w:pPr>
                      <w:bookmarkStart w:id="146" w:name="_Ref116878313"/>
                      <w:bookmarkStart w:id="147" w:name="_Toc117082655"/>
                      <w:bookmarkStart w:id="148" w:name="_Toc117082743"/>
                      <w:r>
                        <w:t>Figure 4.5.1.</w:t>
                      </w:r>
                      <w:fldSimple w:instr=" SEQ Figure_4.5.1. \* ARABIC ">
                        <w:r>
                          <w:rPr>
                            <w:noProof/>
                          </w:rPr>
                          <w:t>2</w:t>
                        </w:r>
                      </w:fldSimple>
                      <w:bookmarkEnd w:id="146"/>
                      <w:r>
                        <w:t xml:space="preserve">. </w:t>
                      </w:r>
                      <w:r w:rsidR="00E564FC">
                        <w:t xml:space="preserve">DIME Configuration file </w:t>
                      </w:r>
                      <w:r w:rsidR="00E564FC">
                        <w:rPr>
                          <w:i/>
                          <w:iCs/>
                        </w:rPr>
                        <w:t>dime_config.yml</w:t>
                      </w:r>
                      <w:r w:rsidR="00E564FC">
                        <w:t xml:space="preserve"> with default configurations</w:t>
                      </w:r>
                      <w:bookmarkEnd w:id="147"/>
                      <w:bookmarkEnd w:id="148"/>
                    </w:p>
                    <w:p w14:paraId="6D891F6B" w14:textId="53B4EF62" w:rsidR="00E64619" w:rsidRDefault="00E64619" w:rsidP="009A6F9C">
                      <w:pPr>
                        <w:keepNext/>
                        <w:spacing w:before="0" w:after="0" w:line="240" w:lineRule="auto"/>
                        <w:jc w:val="center"/>
                      </w:pPr>
                    </w:p>
                    <w:p w14:paraId="40874495" w14:textId="77777777" w:rsidR="00E64619" w:rsidRDefault="00E64619" w:rsidP="001500A2">
                      <w:pPr>
                        <w:spacing w:after="0"/>
                      </w:pPr>
                    </w:p>
                    <w:p w14:paraId="205ED395" w14:textId="77777777" w:rsidR="00E64619" w:rsidRDefault="00E64619" w:rsidP="005517FD">
                      <w:pPr>
                        <w:keepNext/>
                        <w:spacing w:before="0" w:after="0" w:line="240" w:lineRule="auto"/>
                        <w:jc w:val="center"/>
                      </w:pPr>
                    </w:p>
                    <w:p w14:paraId="70E7D198" w14:textId="77777777" w:rsidR="00E64619" w:rsidRDefault="00E64619" w:rsidP="005517FD">
                      <w:pPr>
                        <w:spacing w:after="0"/>
                        <w:jc w:val="center"/>
                      </w:pPr>
                    </w:p>
                    <w:p w14:paraId="0860A597" w14:textId="77777777" w:rsidR="00E64619" w:rsidRPr="00FC5219" w:rsidRDefault="00E64619" w:rsidP="005517FD">
                      <w:pPr>
                        <w:keepNext/>
                        <w:spacing w:before="0" w:after="0" w:line="240" w:lineRule="auto"/>
                        <w:jc w:val="center"/>
                        <w:rPr>
                          <w:sz w:val="22"/>
                        </w:rPr>
                      </w:pPr>
                    </w:p>
                    <w:p w14:paraId="7EBD3E96" w14:textId="77777777" w:rsidR="00E64619" w:rsidRDefault="00E64619" w:rsidP="005517FD">
                      <w:pPr>
                        <w:spacing w:before="0" w:after="0" w:line="240" w:lineRule="auto"/>
                        <w:jc w:val="center"/>
                        <w:rPr>
                          <w:sz w:val="22"/>
                        </w:rPr>
                      </w:pPr>
                    </w:p>
                    <w:p w14:paraId="3D16EB31" w14:textId="77777777" w:rsidR="00E64619" w:rsidRPr="00FC5219" w:rsidRDefault="00E64619" w:rsidP="005517FD">
                      <w:pPr>
                        <w:spacing w:before="0" w:after="0" w:line="240" w:lineRule="auto"/>
                        <w:jc w:val="center"/>
                        <w:rPr>
                          <w:sz w:val="22"/>
                        </w:rPr>
                      </w:pPr>
                    </w:p>
                    <w:p w14:paraId="33498374" w14:textId="77777777" w:rsidR="00E64619" w:rsidRDefault="00E64619" w:rsidP="005517FD">
                      <w:pPr>
                        <w:keepNext/>
                        <w:spacing w:before="0" w:after="0" w:line="240" w:lineRule="auto"/>
                        <w:jc w:val="center"/>
                      </w:pPr>
                    </w:p>
                    <w:p w14:paraId="2644CC03" w14:textId="77777777" w:rsidR="00E64619" w:rsidRDefault="00E64619" w:rsidP="005517FD">
                      <w:pPr>
                        <w:spacing w:after="0"/>
                      </w:pPr>
                    </w:p>
                    <w:p w14:paraId="385364E2" w14:textId="77777777" w:rsidR="00E64619" w:rsidRPr="008E1027" w:rsidRDefault="00E64619" w:rsidP="005517FD">
                      <w:pPr>
                        <w:keepNext/>
                        <w:spacing w:before="0" w:after="0" w:line="240" w:lineRule="auto"/>
                        <w:jc w:val="center"/>
                        <w:rPr>
                          <w:sz w:val="22"/>
                        </w:rPr>
                      </w:pPr>
                    </w:p>
                    <w:p w14:paraId="72520B1D" w14:textId="77777777" w:rsidR="00E64619" w:rsidRPr="007A726C" w:rsidRDefault="00E64619" w:rsidP="005517FD">
                      <w:pPr>
                        <w:spacing w:before="0" w:after="0"/>
                        <w:jc w:val="center"/>
                        <w:rPr>
                          <w:sz w:val="22"/>
                        </w:rPr>
                      </w:pPr>
                    </w:p>
                    <w:p w14:paraId="50814FA5" w14:textId="77777777" w:rsidR="00E64619" w:rsidRPr="007A726C" w:rsidRDefault="00E64619" w:rsidP="005517FD">
                      <w:pPr>
                        <w:spacing w:before="0" w:after="0"/>
                        <w:jc w:val="center"/>
                        <w:rPr>
                          <w:sz w:val="22"/>
                        </w:rPr>
                      </w:pPr>
                    </w:p>
                    <w:p w14:paraId="0BD94D61" w14:textId="77777777" w:rsidR="00E64619" w:rsidRPr="007A726C" w:rsidRDefault="00E64619" w:rsidP="005517FD">
                      <w:pPr>
                        <w:keepNext/>
                        <w:spacing w:before="0" w:after="0" w:line="240" w:lineRule="auto"/>
                        <w:jc w:val="center"/>
                        <w:rPr>
                          <w:sz w:val="22"/>
                        </w:rPr>
                      </w:pPr>
                    </w:p>
                    <w:p w14:paraId="2A7A2CF3" w14:textId="77777777" w:rsidR="00E64619" w:rsidRPr="000D7B12" w:rsidRDefault="00E64619" w:rsidP="005517FD">
                      <w:pPr>
                        <w:spacing w:after="0"/>
                        <w:rPr>
                          <w:sz w:val="22"/>
                        </w:rPr>
                      </w:pPr>
                    </w:p>
                    <w:p w14:paraId="2C1B2E49" w14:textId="77777777" w:rsidR="00E64619" w:rsidRPr="000D7B12" w:rsidRDefault="00E64619" w:rsidP="005517FD">
                      <w:pPr>
                        <w:spacing w:after="0"/>
                        <w:jc w:val="center"/>
                        <w:rPr>
                          <w:sz w:val="22"/>
                        </w:rPr>
                      </w:pPr>
                      <w:r w:rsidRPr="000D7B12">
                        <w:t xml:space="preserve"> </w:t>
                      </w:r>
                    </w:p>
                    <w:p w14:paraId="29CB6F5A" w14:textId="77777777" w:rsidR="00E64619" w:rsidRDefault="00E64619" w:rsidP="005517FD">
                      <w:pPr>
                        <w:keepNext/>
                        <w:spacing w:before="0" w:after="0" w:line="240" w:lineRule="auto"/>
                        <w:jc w:val="center"/>
                        <w:rPr>
                          <w:sz w:val="22"/>
                        </w:rPr>
                      </w:pPr>
                    </w:p>
                    <w:p w14:paraId="7C7B9873" w14:textId="77777777" w:rsidR="00E64619" w:rsidRPr="000F382E" w:rsidRDefault="00E64619" w:rsidP="005517FD">
                      <w:pPr>
                        <w:keepNext/>
                        <w:spacing w:before="0" w:after="0" w:line="240" w:lineRule="auto"/>
                        <w:jc w:val="center"/>
                        <w:rPr>
                          <w:sz w:val="22"/>
                        </w:rPr>
                      </w:pPr>
                    </w:p>
                    <w:p w14:paraId="2C945BEE" w14:textId="77777777" w:rsidR="00E64619" w:rsidRPr="00691EF3" w:rsidRDefault="00E64619" w:rsidP="005517FD">
                      <w:pPr>
                        <w:keepNext/>
                        <w:spacing w:before="0" w:after="0" w:line="240" w:lineRule="auto"/>
                        <w:jc w:val="center"/>
                        <w:rPr>
                          <w:sz w:val="22"/>
                        </w:rPr>
                      </w:pPr>
                    </w:p>
                    <w:p w14:paraId="52977F85" w14:textId="77777777" w:rsidR="00E64619" w:rsidRPr="00691EF3" w:rsidRDefault="00E64619" w:rsidP="005517FD">
                      <w:pPr>
                        <w:spacing w:after="0" w:line="240" w:lineRule="auto"/>
                        <w:rPr>
                          <w:sz w:val="22"/>
                        </w:rPr>
                      </w:pPr>
                    </w:p>
                    <w:p w14:paraId="1903E4CA" w14:textId="77777777" w:rsidR="00E64619" w:rsidRPr="00691EF3" w:rsidRDefault="00E64619" w:rsidP="005517FD">
                      <w:pPr>
                        <w:spacing w:after="0" w:line="240" w:lineRule="auto"/>
                        <w:rPr>
                          <w:sz w:val="22"/>
                        </w:rPr>
                      </w:pPr>
                      <w:r w:rsidRPr="00691EF3">
                        <w:rPr>
                          <w:sz w:val="22"/>
                        </w:rPr>
                        <w:t xml:space="preserve"> </w:t>
                      </w:r>
                    </w:p>
                  </w:txbxContent>
                </v:textbox>
                <w10:wrap type="topAndBottom" anchorx="margin" anchory="margin"/>
              </v:shape>
            </w:pict>
          </mc:Fallback>
        </mc:AlternateContent>
      </w:r>
      <w:r w:rsidR="00965A9E">
        <w:rPr>
          <w:noProof/>
        </w:rPr>
        <mc:AlternateContent>
          <mc:Choice Requires="wps">
            <w:drawing>
              <wp:anchor distT="0" distB="0" distL="114300" distR="114300" simplePos="0" relativeHeight="251658296" behindDoc="1" locked="0" layoutInCell="1" allowOverlap="1" wp14:anchorId="71297082" wp14:editId="7E14B4E4">
                <wp:simplePos x="0" y="0"/>
                <wp:positionH relativeFrom="margin">
                  <wp:posOffset>1905</wp:posOffset>
                </wp:positionH>
                <wp:positionV relativeFrom="margin">
                  <wp:posOffset>5083925</wp:posOffset>
                </wp:positionV>
                <wp:extent cx="5215890" cy="3258820"/>
                <wp:effectExtent l="0" t="0" r="3810" b="0"/>
                <wp:wrapTopAndBottom/>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58820"/>
                        </a:xfrm>
                        <a:prstGeom prst="rect">
                          <a:avLst/>
                        </a:prstGeom>
                        <a:solidFill>
                          <a:srgbClr val="FFFFFF"/>
                        </a:solidFill>
                        <a:ln w="9525">
                          <a:noFill/>
                          <a:miter lim="800000"/>
                          <a:headEnd/>
                          <a:tailEnd/>
                        </a:ln>
                      </wps:spPr>
                      <wps:txbx>
                        <w:txbxContent>
                          <w:p w14:paraId="1768E89A" w14:textId="77777777" w:rsidR="00B01CE3" w:rsidRDefault="00631E12" w:rsidP="00B01CE3">
                            <w:pPr>
                              <w:keepNext/>
                              <w:spacing w:before="0" w:after="0" w:line="240" w:lineRule="auto"/>
                              <w:jc w:val="center"/>
                            </w:pPr>
                            <w:r w:rsidRPr="00631E12">
                              <w:rPr>
                                <w:noProof/>
                              </w:rPr>
                              <w:drawing>
                                <wp:inline distT="0" distB="0" distL="0" distR="0" wp14:anchorId="2414F2E6" wp14:editId="70009E28">
                                  <wp:extent cx="3709035" cy="2686478"/>
                                  <wp:effectExtent l="0" t="0" r="0" b="0"/>
                                  <wp:docPr id="85" name="Picture 84" descr="Graphical user interface, application&#10;&#10;Description automatically generated">
                                    <a:extLst xmlns:a="http://schemas.openxmlformats.org/drawingml/2006/main">
                                      <a:ext uri="{FF2B5EF4-FFF2-40B4-BE49-F238E27FC236}">
                                        <a16:creationId xmlns:a16="http://schemas.microsoft.com/office/drawing/2014/main" id="{47BC1A5F-4409-91DF-1E88-93735EB82C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4" descr="Graphical user interface, application&#10;&#10;Description automatically generated">
                                            <a:extLst>
                                              <a:ext uri="{FF2B5EF4-FFF2-40B4-BE49-F238E27FC236}">
                                                <a16:creationId xmlns:a16="http://schemas.microsoft.com/office/drawing/2014/main" id="{47BC1A5F-4409-91DF-1E88-93735EB82C0E}"/>
                                              </a:ext>
                                            </a:extLst>
                                          </pic:cNvPr>
                                          <pic:cNvPicPr>
                                            <a:picLocks noChangeAspect="1"/>
                                          </pic:cNvPicPr>
                                        </pic:nvPicPr>
                                        <pic:blipFill>
                                          <a:blip r:embed="rId97"/>
                                          <a:stretch>
                                            <a:fillRect/>
                                          </a:stretch>
                                        </pic:blipFill>
                                        <pic:spPr>
                                          <a:xfrm>
                                            <a:off x="0" y="0"/>
                                            <a:ext cx="3741158" cy="2709745"/>
                                          </a:xfrm>
                                          <a:prstGeom prst="rect">
                                            <a:avLst/>
                                          </a:prstGeom>
                                        </pic:spPr>
                                      </pic:pic>
                                    </a:graphicData>
                                  </a:graphic>
                                </wp:inline>
                              </w:drawing>
                            </w:r>
                          </w:p>
                          <w:p w14:paraId="0A73CF81" w14:textId="77777777" w:rsidR="00B01CE3" w:rsidRDefault="00B01CE3" w:rsidP="00B01CE3">
                            <w:pPr>
                              <w:pStyle w:val="Caption"/>
                              <w:spacing w:after="0"/>
                            </w:pPr>
                          </w:p>
                          <w:p w14:paraId="2EB00B9A" w14:textId="13A80B20" w:rsidR="00B01CE3" w:rsidRDefault="00B01CE3" w:rsidP="00B01CE3">
                            <w:pPr>
                              <w:pStyle w:val="Caption"/>
                              <w:spacing w:after="0"/>
                            </w:pPr>
                            <w:bookmarkStart w:id="114" w:name="_Toc117082766"/>
                            <w:r>
                              <w:t>Figure 4.5.2.</w:t>
                            </w:r>
                            <w:r w:rsidR="00CF4633">
                              <w:fldChar w:fldCharType="begin"/>
                            </w:r>
                            <w:r w:rsidR="00CF4633">
                              <w:instrText xml:space="preserve"> SEQ Figure_4.5.2. \* ARABIC </w:instrText>
                            </w:r>
                            <w:r w:rsidR="00CF4633">
                              <w:fldChar w:fldCharType="separate"/>
                            </w:r>
                            <w:r>
                              <w:rPr>
                                <w:noProof/>
                              </w:rPr>
                              <w:t>1</w:t>
                            </w:r>
                            <w:r w:rsidR="00CF4633">
                              <w:rPr>
                                <w:noProof/>
                              </w:rPr>
                              <w:fldChar w:fldCharType="end"/>
                            </w:r>
                            <w:r>
                              <w:t xml:space="preserve">. </w:t>
                            </w:r>
                            <w:r w:rsidR="00A951B6">
                              <w:t>DIME Project Structure</w:t>
                            </w:r>
                            <w:bookmarkEnd w:id="114"/>
                          </w:p>
                          <w:p w14:paraId="1DFB06FF" w14:textId="52DA2FCF" w:rsidR="00631E12" w:rsidRDefault="00631E12" w:rsidP="00631E12">
                            <w:pPr>
                              <w:keepNext/>
                              <w:spacing w:before="0" w:after="0" w:line="240" w:lineRule="auto"/>
                              <w:jc w:val="center"/>
                            </w:pPr>
                          </w:p>
                          <w:p w14:paraId="42482EF7" w14:textId="77777777" w:rsidR="00631E12" w:rsidRDefault="00631E12" w:rsidP="00631E12">
                            <w:pPr>
                              <w:pStyle w:val="Caption"/>
                              <w:spacing w:after="0"/>
                            </w:pPr>
                          </w:p>
                          <w:p w14:paraId="663E9AC3" w14:textId="07943C90" w:rsidR="00631E12" w:rsidRDefault="00B01CE3" w:rsidP="00631E12">
                            <w:pPr>
                              <w:pStyle w:val="Caption"/>
                              <w:spacing w:after="0"/>
                            </w:pPr>
                            <w:r>
                              <w:t xml:space="preserve"> </w:t>
                            </w:r>
                          </w:p>
                          <w:p w14:paraId="0AC40D4D" w14:textId="77777777" w:rsidR="00631E12" w:rsidRDefault="00631E12" w:rsidP="00631E12">
                            <w:pPr>
                              <w:keepNext/>
                              <w:spacing w:before="0" w:after="0" w:line="240" w:lineRule="auto"/>
                              <w:jc w:val="center"/>
                            </w:pPr>
                          </w:p>
                          <w:p w14:paraId="1E3EEA03" w14:textId="77777777" w:rsidR="00631E12" w:rsidRDefault="00631E12" w:rsidP="00631E12">
                            <w:pPr>
                              <w:pStyle w:val="Caption"/>
                              <w:spacing w:after="0"/>
                            </w:pPr>
                          </w:p>
                          <w:p w14:paraId="6EA440EA" w14:textId="77777777" w:rsidR="00631E12" w:rsidRDefault="00631E12" w:rsidP="00631E12">
                            <w:pPr>
                              <w:keepNext/>
                              <w:spacing w:before="0" w:after="0" w:line="240" w:lineRule="auto"/>
                              <w:jc w:val="center"/>
                            </w:pPr>
                          </w:p>
                          <w:p w14:paraId="2E5B4A51" w14:textId="77777777" w:rsidR="00631E12" w:rsidRDefault="00631E12" w:rsidP="00631E12">
                            <w:pPr>
                              <w:spacing w:after="0"/>
                              <w:jc w:val="center"/>
                            </w:pPr>
                          </w:p>
                          <w:p w14:paraId="7F3EE242" w14:textId="77777777" w:rsidR="00631E12" w:rsidRPr="00FC5219" w:rsidRDefault="00631E12" w:rsidP="00631E12">
                            <w:pPr>
                              <w:keepNext/>
                              <w:spacing w:before="0" w:after="0" w:line="240" w:lineRule="auto"/>
                              <w:jc w:val="center"/>
                              <w:rPr>
                                <w:sz w:val="22"/>
                              </w:rPr>
                            </w:pPr>
                          </w:p>
                          <w:p w14:paraId="2A7B0034" w14:textId="77777777" w:rsidR="00631E12" w:rsidRDefault="00631E12" w:rsidP="00631E12">
                            <w:pPr>
                              <w:spacing w:before="0" w:after="0" w:line="240" w:lineRule="auto"/>
                              <w:jc w:val="center"/>
                              <w:rPr>
                                <w:sz w:val="22"/>
                              </w:rPr>
                            </w:pPr>
                          </w:p>
                          <w:p w14:paraId="4BC3990A" w14:textId="77777777" w:rsidR="00631E12" w:rsidRPr="00FC5219" w:rsidRDefault="00631E12" w:rsidP="00631E12">
                            <w:pPr>
                              <w:spacing w:before="0" w:after="0" w:line="240" w:lineRule="auto"/>
                              <w:jc w:val="center"/>
                              <w:rPr>
                                <w:sz w:val="22"/>
                              </w:rPr>
                            </w:pPr>
                          </w:p>
                          <w:p w14:paraId="29D2FFC8" w14:textId="77777777" w:rsidR="00631E12" w:rsidRDefault="00631E12" w:rsidP="00631E12">
                            <w:pPr>
                              <w:keepNext/>
                              <w:spacing w:before="0" w:after="0" w:line="240" w:lineRule="auto"/>
                              <w:jc w:val="center"/>
                            </w:pPr>
                          </w:p>
                          <w:p w14:paraId="1EAB6BC2" w14:textId="77777777" w:rsidR="00631E12" w:rsidRDefault="00631E12" w:rsidP="00631E12">
                            <w:pPr>
                              <w:spacing w:after="0"/>
                            </w:pPr>
                          </w:p>
                          <w:p w14:paraId="3151AB9F" w14:textId="77777777" w:rsidR="00631E12" w:rsidRPr="008E1027" w:rsidRDefault="00631E12" w:rsidP="00631E12">
                            <w:pPr>
                              <w:keepNext/>
                              <w:spacing w:before="0" w:after="0" w:line="240" w:lineRule="auto"/>
                              <w:jc w:val="center"/>
                              <w:rPr>
                                <w:sz w:val="22"/>
                              </w:rPr>
                            </w:pPr>
                          </w:p>
                          <w:p w14:paraId="2531CACE" w14:textId="77777777" w:rsidR="00631E12" w:rsidRPr="007A726C" w:rsidRDefault="00631E12" w:rsidP="00631E12">
                            <w:pPr>
                              <w:spacing w:before="0" w:after="0"/>
                              <w:jc w:val="center"/>
                              <w:rPr>
                                <w:sz w:val="22"/>
                              </w:rPr>
                            </w:pPr>
                          </w:p>
                          <w:p w14:paraId="023E04BA" w14:textId="77777777" w:rsidR="00631E12" w:rsidRPr="007A726C" w:rsidRDefault="00631E12" w:rsidP="00631E12">
                            <w:pPr>
                              <w:spacing w:before="0" w:after="0"/>
                              <w:jc w:val="center"/>
                              <w:rPr>
                                <w:sz w:val="22"/>
                              </w:rPr>
                            </w:pPr>
                          </w:p>
                          <w:p w14:paraId="2047F66A" w14:textId="77777777" w:rsidR="00631E12" w:rsidRPr="007A726C" w:rsidRDefault="00631E12" w:rsidP="00631E12">
                            <w:pPr>
                              <w:keepNext/>
                              <w:spacing w:before="0" w:after="0" w:line="240" w:lineRule="auto"/>
                              <w:jc w:val="center"/>
                              <w:rPr>
                                <w:sz w:val="22"/>
                              </w:rPr>
                            </w:pPr>
                          </w:p>
                          <w:p w14:paraId="03C505BF" w14:textId="77777777" w:rsidR="00631E12" w:rsidRPr="000D7B12" w:rsidRDefault="00631E12" w:rsidP="00631E12">
                            <w:pPr>
                              <w:spacing w:after="0"/>
                              <w:rPr>
                                <w:sz w:val="22"/>
                              </w:rPr>
                            </w:pPr>
                          </w:p>
                          <w:p w14:paraId="387A3492" w14:textId="77777777" w:rsidR="00631E12" w:rsidRPr="000D7B12" w:rsidRDefault="00631E12" w:rsidP="00631E12">
                            <w:pPr>
                              <w:spacing w:after="0"/>
                              <w:jc w:val="center"/>
                              <w:rPr>
                                <w:sz w:val="22"/>
                              </w:rPr>
                            </w:pPr>
                            <w:r w:rsidRPr="000D7B12">
                              <w:t xml:space="preserve"> </w:t>
                            </w:r>
                          </w:p>
                          <w:p w14:paraId="433FAA1E" w14:textId="77777777" w:rsidR="00631E12" w:rsidRDefault="00631E12" w:rsidP="00631E12">
                            <w:pPr>
                              <w:keepNext/>
                              <w:spacing w:before="0" w:after="0" w:line="240" w:lineRule="auto"/>
                              <w:jc w:val="center"/>
                              <w:rPr>
                                <w:sz w:val="22"/>
                              </w:rPr>
                            </w:pPr>
                          </w:p>
                          <w:p w14:paraId="7C6E1C02" w14:textId="77777777" w:rsidR="00631E12" w:rsidRPr="000F382E" w:rsidRDefault="00631E12" w:rsidP="00631E12">
                            <w:pPr>
                              <w:keepNext/>
                              <w:spacing w:before="0" w:after="0" w:line="240" w:lineRule="auto"/>
                              <w:jc w:val="center"/>
                              <w:rPr>
                                <w:sz w:val="22"/>
                              </w:rPr>
                            </w:pPr>
                          </w:p>
                          <w:p w14:paraId="27357423" w14:textId="77777777" w:rsidR="00631E12" w:rsidRPr="00691EF3" w:rsidRDefault="00631E12" w:rsidP="00631E12">
                            <w:pPr>
                              <w:keepNext/>
                              <w:spacing w:before="0" w:after="0" w:line="240" w:lineRule="auto"/>
                              <w:jc w:val="center"/>
                              <w:rPr>
                                <w:sz w:val="22"/>
                              </w:rPr>
                            </w:pPr>
                          </w:p>
                          <w:p w14:paraId="48B51C7C" w14:textId="77777777" w:rsidR="00631E12" w:rsidRPr="00691EF3" w:rsidRDefault="00631E12" w:rsidP="00631E12">
                            <w:pPr>
                              <w:spacing w:after="0" w:line="240" w:lineRule="auto"/>
                              <w:rPr>
                                <w:sz w:val="22"/>
                              </w:rPr>
                            </w:pPr>
                          </w:p>
                          <w:p w14:paraId="67129C9B" w14:textId="77777777" w:rsidR="00631E12" w:rsidRPr="00691EF3" w:rsidRDefault="00631E12" w:rsidP="00631E12">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297082" id="Text Box 100" o:spid="_x0000_s1058" type="#_x0000_t202" style="position:absolute;left:0;text-align:left;margin-left:.15pt;margin-top:400.3pt;width:410.7pt;height:256.6pt;z-index:-2516581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" stroked="f">
                <v:textbox inset="1.44pt,1.44pt,1.44pt,1.44pt">
                  <w:txbxContent>
                    <w:p w14:paraId="1768E89A" w14:textId="77777777" w:rsidR="00B01CE3" w:rsidRDefault="00631E12" w:rsidP="00B01CE3">
                      <w:pPr>
                        <w:keepNext/>
                        <w:spacing w:before="0" w:after="0" w:line="240" w:lineRule="auto"/>
                        <w:jc w:val="center"/>
                      </w:pPr>
                      <w:r w:rsidRPr="00631E12">
                        <w:rPr>
                          <w:noProof/>
                        </w:rPr>
                        <w:drawing>
                          <wp:inline distT="0" distB="0" distL="0" distR="0" wp14:anchorId="2414F2E6" wp14:editId="70009E28">
                            <wp:extent cx="3709035" cy="2686478"/>
                            <wp:effectExtent l="0" t="0" r="0" b="0"/>
                            <wp:docPr id="85" name="Picture 84" descr="Graphical user interface, application&#10;&#10;Description automatically generated">
                              <a:extLst xmlns:a="http://schemas.openxmlformats.org/drawingml/2006/main">
                                <a:ext uri="{FF2B5EF4-FFF2-40B4-BE49-F238E27FC236}">
                                  <a16:creationId xmlns:a16="http://schemas.microsoft.com/office/drawing/2014/main" id="{47BC1A5F-4409-91DF-1E88-93735EB82C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4" descr="Graphical user interface, application&#10;&#10;Description automatically generated">
                                      <a:extLst>
                                        <a:ext uri="{FF2B5EF4-FFF2-40B4-BE49-F238E27FC236}">
                                          <a16:creationId xmlns:a16="http://schemas.microsoft.com/office/drawing/2014/main" id="{47BC1A5F-4409-91DF-1E88-93735EB82C0E}"/>
                                        </a:ext>
                                      </a:extLst>
                                    </pic:cNvPr>
                                    <pic:cNvPicPr>
                                      <a:picLocks noChangeAspect="1"/>
                                    </pic:cNvPicPr>
                                  </pic:nvPicPr>
                                  <pic:blipFill>
                                    <a:blip r:embed="rId98"/>
                                    <a:stretch>
                                      <a:fillRect/>
                                    </a:stretch>
                                  </pic:blipFill>
                                  <pic:spPr>
                                    <a:xfrm>
                                      <a:off x="0" y="0"/>
                                      <a:ext cx="3741158" cy="2709745"/>
                                    </a:xfrm>
                                    <a:prstGeom prst="rect">
                                      <a:avLst/>
                                    </a:prstGeom>
                                  </pic:spPr>
                                </pic:pic>
                              </a:graphicData>
                            </a:graphic>
                          </wp:inline>
                        </w:drawing>
                      </w:r>
                    </w:p>
                    <w:p w14:paraId="0A73CF81" w14:textId="77777777" w:rsidR="00B01CE3" w:rsidRDefault="00B01CE3" w:rsidP="00B01CE3">
                      <w:pPr>
                        <w:pStyle w:val="Caption"/>
                        <w:spacing w:after="0"/>
                      </w:pPr>
                    </w:p>
                    <w:p w14:paraId="2EB00B9A" w14:textId="13A80B20" w:rsidR="00B01CE3" w:rsidRDefault="00B01CE3" w:rsidP="00B01CE3">
                      <w:pPr>
                        <w:pStyle w:val="Caption"/>
                        <w:spacing w:after="0"/>
                      </w:pPr>
                      <w:bookmarkStart w:id="150" w:name="_Toc117082766"/>
                      <w:r>
                        <w:t>Figure 4.5.2.</w:t>
                      </w:r>
                      <w:fldSimple w:instr=" SEQ Figure_4.5.2. \* ARABIC ">
                        <w:r>
                          <w:rPr>
                            <w:noProof/>
                          </w:rPr>
                          <w:t>1</w:t>
                        </w:r>
                      </w:fldSimple>
                      <w:r>
                        <w:t xml:space="preserve">. </w:t>
                      </w:r>
                      <w:r w:rsidR="00A951B6">
                        <w:t>DIME Project Structure</w:t>
                      </w:r>
                      <w:bookmarkEnd w:id="150"/>
                    </w:p>
                    <w:p w14:paraId="1DFB06FF" w14:textId="52DA2FCF" w:rsidR="00631E12" w:rsidRDefault="00631E12" w:rsidP="00631E12">
                      <w:pPr>
                        <w:keepNext/>
                        <w:spacing w:before="0" w:after="0" w:line="240" w:lineRule="auto"/>
                        <w:jc w:val="center"/>
                      </w:pPr>
                    </w:p>
                    <w:p w14:paraId="42482EF7" w14:textId="77777777" w:rsidR="00631E12" w:rsidRDefault="00631E12" w:rsidP="00631E12">
                      <w:pPr>
                        <w:pStyle w:val="Caption"/>
                        <w:spacing w:after="0"/>
                      </w:pPr>
                    </w:p>
                    <w:p w14:paraId="663E9AC3" w14:textId="07943C90" w:rsidR="00631E12" w:rsidRDefault="00B01CE3" w:rsidP="00631E12">
                      <w:pPr>
                        <w:pStyle w:val="Caption"/>
                        <w:spacing w:after="0"/>
                      </w:pPr>
                      <w:r>
                        <w:t xml:space="preserve"> </w:t>
                      </w:r>
                    </w:p>
                    <w:p w14:paraId="0AC40D4D" w14:textId="77777777" w:rsidR="00631E12" w:rsidRDefault="00631E12" w:rsidP="00631E12">
                      <w:pPr>
                        <w:keepNext/>
                        <w:spacing w:before="0" w:after="0" w:line="240" w:lineRule="auto"/>
                        <w:jc w:val="center"/>
                      </w:pPr>
                    </w:p>
                    <w:p w14:paraId="1E3EEA03" w14:textId="77777777" w:rsidR="00631E12" w:rsidRDefault="00631E12" w:rsidP="00631E12">
                      <w:pPr>
                        <w:pStyle w:val="Caption"/>
                        <w:spacing w:after="0"/>
                      </w:pPr>
                    </w:p>
                    <w:p w14:paraId="6EA440EA" w14:textId="77777777" w:rsidR="00631E12" w:rsidRDefault="00631E12" w:rsidP="00631E12">
                      <w:pPr>
                        <w:keepNext/>
                        <w:spacing w:before="0" w:after="0" w:line="240" w:lineRule="auto"/>
                        <w:jc w:val="center"/>
                      </w:pPr>
                    </w:p>
                    <w:p w14:paraId="2E5B4A51" w14:textId="77777777" w:rsidR="00631E12" w:rsidRDefault="00631E12" w:rsidP="00631E12">
                      <w:pPr>
                        <w:spacing w:after="0"/>
                        <w:jc w:val="center"/>
                      </w:pPr>
                    </w:p>
                    <w:p w14:paraId="7F3EE242" w14:textId="77777777" w:rsidR="00631E12" w:rsidRPr="00FC5219" w:rsidRDefault="00631E12" w:rsidP="00631E12">
                      <w:pPr>
                        <w:keepNext/>
                        <w:spacing w:before="0" w:after="0" w:line="240" w:lineRule="auto"/>
                        <w:jc w:val="center"/>
                        <w:rPr>
                          <w:sz w:val="22"/>
                        </w:rPr>
                      </w:pPr>
                    </w:p>
                    <w:p w14:paraId="2A7B0034" w14:textId="77777777" w:rsidR="00631E12" w:rsidRDefault="00631E12" w:rsidP="00631E12">
                      <w:pPr>
                        <w:spacing w:before="0" w:after="0" w:line="240" w:lineRule="auto"/>
                        <w:jc w:val="center"/>
                        <w:rPr>
                          <w:sz w:val="22"/>
                        </w:rPr>
                      </w:pPr>
                    </w:p>
                    <w:p w14:paraId="4BC3990A" w14:textId="77777777" w:rsidR="00631E12" w:rsidRPr="00FC5219" w:rsidRDefault="00631E12" w:rsidP="00631E12">
                      <w:pPr>
                        <w:spacing w:before="0" w:after="0" w:line="240" w:lineRule="auto"/>
                        <w:jc w:val="center"/>
                        <w:rPr>
                          <w:sz w:val="22"/>
                        </w:rPr>
                      </w:pPr>
                    </w:p>
                    <w:p w14:paraId="29D2FFC8" w14:textId="77777777" w:rsidR="00631E12" w:rsidRDefault="00631E12" w:rsidP="00631E12">
                      <w:pPr>
                        <w:keepNext/>
                        <w:spacing w:before="0" w:after="0" w:line="240" w:lineRule="auto"/>
                        <w:jc w:val="center"/>
                      </w:pPr>
                    </w:p>
                    <w:p w14:paraId="1EAB6BC2" w14:textId="77777777" w:rsidR="00631E12" w:rsidRDefault="00631E12" w:rsidP="00631E12">
                      <w:pPr>
                        <w:spacing w:after="0"/>
                      </w:pPr>
                    </w:p>
                    <w:p w14:paraId="3151AB9F" w14:textId="77777777" w:rsidR="00631E12" w:rsidRPr="008E1027" w:rsidRDefault="00631E12" w:rsidP="00631E12">
                      <w:pPr>
                        <w:keepNext/>
                        <w:spacing w:before="0" w:after="0" w:line="240" w:lineRule="auto"/>
                        <w:jc w:val="center"/>
                        <w:rPr>
                          <w:sz w:val="22"/>
                        </w:rPr>
                      </w:pPr>
                    </w:p>
                    <w:p w14:paraId="2531CACE" w14:textId="77777777" w:rsidR="00631E12" w:rsidRPr="007A726C" w:rsidRDefault="00631E12" w:rsidP="00631E12">
                      <w:pPr>
                        <w:spacing w:before="0" w:after="0"/>
                        <w:jc w:val="center"/>
                        <w:rPr>
                          <w:sz w:val="22"/>
                        </w:rPr>
                      </w:pPr>
                    </w:p>
                    <w:p w14:paraId="023E04BA" w14:textId="77777777" w:rsidR="00631E12" w:rsidRPr="007A726C" w:rsidRDefault="00631E12" w:rsidP="00631E12">
                      <w:pPr>
                        <w:spacing w:before="0" w:after="0"/>
                        <w:jc w:val="center"/>
                        <w:rPr>
                          <w:sz w:val="22"/>
                        </w:rPr>
                      </w:pPr>
                    </w:p>
                    <w:p w14:paraId="2047F66A" w14:textId="77777777" w:rsidR="00631E12" w:rsidRPr="007A726C" w:rsidRDefault="00631E12" w:rsidP="00631E12">
                      <w:pPr>
                        <w:keepNext/>
                        <w:spacing w:before="0" w:after="0" w:line="240" w:lineRule="auto"/>
                        <w:jc w:val="center"/>
                        <w:rPr>
                          <w:sz w:val="22"/>
                        </w:rPr>
                      </w:pPr>
                    </w:p>
                    <w:p w14:paraId="03C505BF" w14:textId="77777777" w:rsidR="00631E12" w:rsidRPr="000D7B12" w:rsidRDefault="00631E12" w:rsidP="00631E12">
                      <w:pPr>
                        <w:spacing w:after="0"/>
                        <w:rPr>
                          <w:sz w:val="22"/>
                        </w:rPr>
                      </w:pPr>
                    </w:p>
                    <w:p w14:paraId="387A3492" w14:textId="77777777" w:rsidR="00631E12" w:rsidRPr="000D7B12" w:rsidRDefault="00631E12" w:rsidP="00631E12">
                      <w:pPr>
                        <w:spacing w:after="0"/>
                        <w:jc w:val="center"/>
                        <w:rPr>
                          <w:sz w:val="22"/>
                        </w:rPr>
                      </w:pPr>
                      <w:r w:rsidRPr="000D7B12">
                        <w:t xml:space="preserve"> </w:t>
                      </w:r>
                    </w:p>
                    <w:p w14:paraId="433FAA1E" w14:textId="77777777" w:rsidR="00631E12" w:rsidRDefault="00631E12" w:rsidP="00631E12">
                      <w:pPr>
                        <w:keepNext/>
                        <w:spacing w:before="0" w:after="0" w:line="240" w:lineRule="auto"/>
                        <w:jc w:val="center"/>
                        <w:rPr>
                          <w:sz w:val="22"/>
                        </w:rPr>
                      </w:pPr>
                    </w:p>
                    <w:p w14:paraId="7C6E1C02" w14:textId="77777777" w:rsidR="00631E12" w:rsidRPr="000F382E" w:rsidRDefault="00631E12" w:rsidP="00631E12">
                      <w:pPr>
                        <w:keepNext/>
                        <w:spacing w:before="0" w:after="0" w:line="240" w:lineRule="auto"/>
                        <w:jc w:val="center"/>
                        <w:rPr>
                          <w:sz w:val="22"/>
                        </w:rPr>
                      </w:pPr>
                    </w:p>
                    <w:p w14:paraId="27357423" w14:textId="77777777" w:rsidR="00631E12" w:rsidRPr="00691EF3" w:rsidRDefault="00631E12" w:rsidP="00631E12">
                      <w:pPr>
                        <w:keepNext/>
                        <w:spacing w:before="0" w:after="0" w:line="240" w:lineRule="auto"/>
                        <w:jc w:val="center"/>
                        <w:rPr>
                          <w:sz w:val="22"/>
                        </w:rPr>
                      </w:pPr>
                    </w:p>
                    <w:p w14:paraId="48B51C7C" w14:textId="77777777" w:rsidR="00631E12" w:rsidRPr="00691EF3" w:rsidRDefault="00631E12" w:rsidP="00631E12">
                      <w:pPr>
                        <w:spacing w:after="0" w:line="240" w:lineRule="auto"/>
                        <w:rPr>
                          <w:sz w:val="22"/>
                        </w:rPr>
                      </w:pPr>
                    </w:p>
                    <w:p w14:paraId="67129C9B" w14:textId="77777777" w:rsidR="00631E12" w:rsidRPr="00691EF3" w:rsidRDefault="00631E12" w:rsidP="00631E12">
                      <w:pPr>
                        <w:spacing w:after="0" w:line="240" w:lineRule="auto"/>
                        <w:rPr>
                          <w:sz w:val="22"/>
                        </w:rPr>
                      </w:pPr>
                      <w:r w:rsidRPr="00691EF3">
                        <w:rPr>
                          <w:sz w:val="22"/>
                        </w:rPr>
                        <w:t xml:space="preserve"> </w:t>
                      </w:r>
                    </w:p>
                  </w:txbxContent>
                </v:textbox>
                <w10:wrap type="topAndBottom" anchorx="margin" anchory="margin"/>
              </v:shape>
            </w:pict>
          </mc:Fallback>
        </mc:AlternateContent>
      </w:r>
      <w:r w:rsidR="00B05F1A" w:rsidRPr="00B05F1A">
        <w:t>component required to enable DIME-XAI for any Rasa project.</w:t>
      </w:r>
      <w:r w:rsidR="00572D45">
        <w:t xml:space="preserve"> </w:t>
      </w:r>
    </w:p>
    <w:p w14:paraId="5FF8933D" w14:textId="5D17D9E0" w:rsidR="00092C2A" w:rsidRDefault="006E00E4" w:rsidP="00785FEA">
      <w:pPr>
        <w:pStyle w:val="Heading3"/>
        <w:numPr>
          <w:ilvl w:val="2"/>
          <w:numId w:val="1"/>
        </w:numPr>
        <w:spacing w:before="0" w:after="240"/>
      </w:pPr>
      <w:bookmarkStart w:id="115" w:name="_Toc117094354"/>
      <w:r>
        <w:lastRenderedPageBreak/>
        <w:t>Dime configuration file</w:t>
      </w:r>
      <w:bookmarkEnd w:id="115"/>
    </w:p>
    <w:p w14:paraId="3FDF7BE4" w14:textId="06B55E5D" w:rsidR="006E00E4" w:rsidRPr="006E00E4" w:rsidRDefault="00536042" w:rsidP="00536042">
      <w:pPr>
        <w:spacing w:before="0" w:line="360" w:lineRule="auto"/>
        <w:ind w:firstLine="360"/>
      </w:pPr>
      <w:r w:rsidRPr="00536042">
        <w:t>As depicted in</w:t>
      </w:r>
      <w:r w:rsidR="00336344">
        <w:t xml:space="preserve"> </w:t>
      </w:r>
      <w:r w:rsidR="00336344">
        <w:fldChar w:fldCharType="begin"/>
      </w:r>
      <w:r w:rsidR="00336344">
        <w:instrText xml:space="preserve"> REF _Ref116878313 \h </w:instrText>
      </w:r>
      <w:r w:rsidR="00336344">
        <w:fldChar w:fldCharType="separate"/>
      </w:r>
      <w:r w:rsidR="00336344">
        <w:t>Figure 4.5.1.</w:t>
      </w:r>
      <w:r w:rsidR="00336344">
        <w:rPr>
          <w:noProof/>
        </w:rPr>
        <w:t>2</w:t>
      </w:r>
      <w:r w:rsidR="00336344">
        <w:fldChar w:fldCharType="end"/>
      </w:r>
      <w:r w:rsidRPr="00536042">
        <w:t xml:space="preserve">, developers can tweak default DIME configurations using the dime_config.yml file. </w:t>
      </w:r>
      <w:r w:rsidR="00336344">
        <w:fldChar w:fldCharType="begin"/>
      </w:r>
      <w:r w:rsidR="00336344">
        <w:instrText xml:space="preserve"> REF _Ref116882566 \h </w:instrText>
      </w:r>
      <w:r w:rsidR="00336344">
        <w:fldChar w:fldCharType="separate"/>
      </w:r>
      <w:r w:rsidR="00336344">
        <w:t>Table 4.5.3.</w:t>
      </w:r>
      <w:r w:rsidR="00336344">
        <w:rPr>
          <w:noProof/>
        </w:rPr>
        <w:t>1</w:t>
      </w:r>
      <w:r w:rsidR="00336344">
        <w:fldChar w:fldCharType="end"/>
      </w:r>
      <w:r w:rsidRPr="00536042">
        <w:t xml:space="preserve"> contains </w:t>
      </w:r>
      <w:r w:rsidR="00743CB0">
        <w:t xml:space="preserve">all </w:t>
      </w:r>
      <w:r w:rsidRPr="00536042">
        <w:t>customizable DIME configurations, their default values, and valid options.</w:t>
      </w:r>
      <w:r>
        <w:t xml:space="preserve"> </w:t>
      </w:r>
    </w:p>
    <w:p w14:paraId="3323AB90" w14:textId="1E173832" w:rsidR="00934962" w:rsidRDefault="008F0857" w:rsidP="00785FEA">
      <w:pPr>
        <w:pStyle w:val="Heading3"/>
        <w:numPr>
          <w:ilvl w:val="2"/>
          <w:numId w:val="1"/>
        </w:numPr>
        <w:spacing w:before="0" w:after="240"/>
      </w:pPr>
      <w:bookmarkStart w:id="116" w:name="_Toc117094355"/>
      <w:r>
        <w:t>DIME explanation objects</w:t>
      </w:r>
      <w:bookmarkEnd w:id="116"/>
    </w:p>
    <w:p w14:paraId="57DDD5A6" w14:textId="1A307072" w:rsidR="000D5A23" w:rsidRDefault="0083081F" w:rsidP="00FD098D">
      <w:pPr>
        <w:spacing w:before="0" w:line="360" w:lineRule="auto"/>
        <w:ind w:firstLine="360"/>
      </w:pPr>
      <w:r>
        <w:rPr>
          <w:noProof/>
        </w:rPr>
        <mc:AlternateContent>
          <mc:Choice Requires="wps">
            <w:drawing>
              <wp:anchor distT="0" distB="0" distL="114300" distR="114300" simplePos="0" relativeHeight="251658298" behindDoc="1" locked="0" layoutInCell="1" allowOverlap="1" wp14:anchorId="2121A65D" wp14:editId="7F6519F2">
                <wp:simplePos x="0" y="0"/>
                <wp:positionH relativeFrom="margin">
                  <wp:align>right</wp:align>
                </wp:positionH>
                <wp:positionV relativeFrom="margin">
                  <wp:posOffset>4333875</wp:posOffset>
                </wp:positionV>
                <wp:extent cx="5215890" cy="4011930"/>
                <wp:effectExtent l="0" t="0" r="3810" b="7620"/>
                <wp:wrapTopAndBottom/>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011930"/>
                        </a:xfrm>
                        <a:prstGeom prst="rect">
                          <a:avLst/>
                        </a:prstGeom>
                        <a:solidFill>
                          <a:srgbClr val="FFFFFF"/>
                        </a:solidFill>
                        <a:ln w="9525">
                          <a:noFill/>
                          <a:miter lim="800000"/>
                          <a:headEnd/>
                          <a:tailEnd/>
                        </a:ln>
                      </wps:spPr>
                      <wps:txbx>
                        <w:txbxContent>
                          <w:p w14:paraId="7FCB59AE" w14:textId="77777777" w:rsidR="00331A2D" w:rsidRDefault="00753F4B" w:rsidP="00331A2D">
                            <w:pPr>
                              <w:keepNext/>
                              <w:spacing w:before="0" w:after="0" w:line="240" w:lineRule="auto"/>
                              <w:jc w:val="center"/>
                            </w:pPr>
                            <w:r>
                              <w:rPr>
                                <w:noProof/>
                              </w:rPr>
                              <w:drawing>
                                <wp:inline distT="0" distB="0" distL="0" distR="0" wp14:anchorId="40A6CECD" wp14:editId="6630F549">
                                  <wp:extent cx="5170170" cy="3496945"/>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170170" cy="3496945"/>
                                          </a:xfrm>
                                          <a:prstGeom prst="rect">
                                            <a:avLst/>
                                          </a:prstGeom>
                                        </pic:spPr>
                                      </pic:pic>
                                    </a:graphicData>
                                  </a:graphic>
                                </wp:inline>
                              </w:drawing>
                            </w:r>
                          </w:p>
                          <w:p w14:paraId="6B2C1634" w14:textId="77777777" w:rsidR="00331A2D" w:rsidRDefault="00331A2D" w:rsidP="00331A2D">
                            <w:pPr>
                              <w:pStyle w:val="Caption"/>
                              <w:spacing w:after="0"/>
                            </w:pPr>
                          </w:p>
                          <w:p w14:paraId="1558D9AD" w14:textId="438C5824" w:rsidR="003F7BF4" w:rsidRDefault="00331A2D" w:rsidP="00331A2D">
                            <w:pPr>
                              <w:pStyle w:val="Caption"/>
                              <w:spacing w:after="0"/>
                            </w:pPr>
                            <w:bookmarkStart w:id="117" w:name="_Ref116887635"/>
                            <w:bookmarkStart w:id="118" w:name="_Toc117082829"/>
                            <w:r>
                              <w:t>Figure 4.5.4.</w:t>
                            </w:r>
                            <w:r w:rsidR="00CF4633">
                              <w:fldChar w:fldCharType="begin"/>
                            </w:r>
                            <w:r w:rsidR="00CF4633">
                              <w:instrText xml:space="preserve"> SEQ Figure_4.5.4. \* ARABIC </w:instrText>
                            </w:r>
                            <w:r w:rsidR="00CF4633">
                              <w:fldChar w:fldCharType="separate"/>
                            </w:r>
                            <w:r>
                              <w:rPr>
                                <w:noProof/>
                              </w:rPr>
                              <w:t>1</w:t>
                            </w:r>
                            <w:r w:rsidR="00CF4633">
                              <w:rPr>
                                <w:noProof/>
                              </w:rPr>
                              <w:fldChar w:fldCharType="end"/>
                            </w:r>
                            <w:bookmarkEnd w:id="117"/>
                            <w:r>
                              <w:t>. A part of a DIME explanation JSON object</w:t>
                            </w:r>
                            <w:bookmarkEnd w:id="118"/>
                          </w:p>
                          <w:p w14:paraId="0CA38DC1" w14:textId="77777777" w:rsidR="003F7BF4" w:rsidRDefault="003F7BF4" w:rsidP="00631E12">
                            <w:pPr>
                              <w:keepNext/>
                              <w:spacing w:before="0" w:after="0" w:line="240" w:lineRule="auto"/>
                              <w:jc w:val="center"/>
                            </w:pPr>
                          </w:p>
                          <w:p w14:paraId="7981D8A9" w14:textId="77777777" w:rsidR="003F7BF4" w:rsidRDefault="003F7BF4" w:rsidP="00631E12">
                            <w:pPr>
                              <w:spacing w:after="0"/>
                            </w:pPr>
                          </w:p>
                          <w:p w14:paraId="0561CA67" w14:textId="77777777" w:rsidR="003F7BF4" w:rsidRDefault="003F7BF4" w:rsidP="00631E12">
                            <w:pPr>
                              <w:spacing w:after="0"/>
                              <w:jc w:val="center"/>
                            </w:pPr>
                            <w:r>
                              <w:t xml:space="preserve"> </w:t>
                            </w:r>
                          </w:p>
                          <w:p w14:paraId="139E8067" w14:textId="77777777" w:rsidR="003F7BF4" w:rsidRDefault="003F7BF4" w:rsidP="00631E12">
                            <w:pPr>
                              <w:keepNext/>
                              <w:spacing w:before="0" w:after="0" w:line="240" w:lineRule="auto"/>
                              <w:jc w:val="center"/>
                            </w:pPr>
                          </w:p>
                          <w:p w14:paraId="42B09E9F" w14:textId="77777777" w:rsidR="003F7BF4" w:rsidRDefault="003F7BF4" w:rsidP="00631E12">
                            <w:pPr>
                              <w:spacing w:after="0"/>
                            </w:pPr>
                          </w:p>
                          <w:p w14:paraId="0CC2243D" w14:textId="77777777" w:rsidR="003F7BF4" w:rsidRDefault="003F7BF4" w:rsidP="00631E12">
                            <w:pPr>
                              <w:keepNext/>
                              <w:spacing w:before="0" w:after="0" w:line="240" w:lineRule="auto"/>
                              <w:jc w:val="center"/>
                            </w:pPr>
                          </w:p>
                          <w:p w14:paraId="0EF4EFE9" w14:textId="77777777" w:rsidR="003F7BF4" w:rsidRDefault="003F7BF4" w:rsidP="00631E12">
                            <w:pPr>
                              <w:spacing w:after="0"/>
                              <w:jc w:val="center"/>
                            </w:pPr>
                          </w:p>
                          <w:p w14:paraId="65A47683" w14:textId="77777777" w:rsidR="003F7BF4" w:rsidRPr="00FC5219" w:rsidRDefault="003F7BF4" w:rsidP="00631E12">
                            <w:pPr>
                              <w:keepNext/>
                              <w:spacing w:before="0" w:after="0" w:line="240" w:lineRule="auto"/>
                              <w:jc w:val="center"/>
                              <w:rPr>
                                <w:sz w:val="22"/>
                              </w:rPr>
                            </w:pPr>
                          </w:p>
                          <w:p w14:paraId="71637A9F" w14:textId="77777777" w:rsidR="003F7BF4" w:rsidRDefault="003F7BF4" w:rsidP="00631E12">
                            <w:pPr>
                              <w:spacing w:before="0" w:after="0" w:line="240" w:lineRule="auto"/>
                              <w:jc w:val="center"/>
                              <w:rPr>
                                <w:sz w:val="22"/>
                              </w:rPr>
                            </w:pPr>
                          </w:p>
                          <w:p w14:paraId="10640958" w14:textId="77777777" w:rsidR="003F7BF4" w:rsidRPr="00FC5219" w:rsidRDefault="003F7BF4" w:rsidP="00631E12">
                            <w:pPr>
                              <w:spacing w:before="0" w:after="0" w:line="240" w:lineRule="auto"/>
                              <w:jc w:val="center"/>
                              <w:rPr>
                                <w:sz w:val="22"/>
                              </w:rPr>
                            </w:pPr>
                          </w:p>
                          <w:p w14:paraId="68C737E1" w14:textId="77777777" w:rsidR="003F7BF4" w:rsidRDefault="003F7BF4" w:rsidP="00631E12">
                            <w:pPr>
                              <w:keepNext/>
                              <w:spacing w:before="0" w:after="0" w:line="240" w:lineRule="auto"/>
                              <w:jc w:val="center"/>
                            </w:pPr>
                          </w:p>
                          <w:p w14:paraId="3DB79472" w14:textId="77777777" w:rsidR="003F7BF4" w:rsidRDefault="003F7BF4" w:rsidP="00631E12">
                            <w:pPr>
                              <w:spacing w:after="0"/>
                            </w:pPr>
                          </w:p>
                          <w:p w14:paraId="46C6ADDC" w14:textId="77777777" w:rsidR="003F7BF4" w:rsidRPr="008E1027" w:rsidRDefault="003F7BF4" w:rsidP="00631E12">
                            <w:pPr>
                              <w:keepNext/>
                              <w:spacing w:before="0" w:after="0" w:line="240" w:lineRule="auto"/>
                              <w:jc w:val="center"/>
                              <w:rPr>
                                <w:sz w:val="22"/>
                              </w:rPr>
                            </w:pPr>
                          </w:p>
                          <w:p w14:paraId="4F089F99" w14:textId="77777777" w:rsidR="003F7BF4" w:rsidRPr="007A726C" w:rsidRDefault="003F7BF4" w:rsidP="00631E12">
                            <w:pPr>
                              <w:spacing w:before="0" w:after="0"/>
                              <w:jc w:val="center"/>
                              <w:rPr>
                                <w:sz w:val="22"/>
                              </w:rPr>
                            </w:pPr>
                          </w:p>
                          <w:p w14:paraId="18DF7FC9" w14:textId="77777777" w:rsidR="003F7BF4" w:rsidRPr="007A726C" w:rsidRDefault="003F7BF4" w:rsidP="00631E12">
                            <w:pPr>
                              <w:spacing w:before="0" w:after="0"/>
                              <w:jc w:val="center"/>
                              <w:rPr>
                                <w:sz w:val="22"/>
                              </w:rPr>
                            </w:pPr>
                          </w:p>
                          <w:p w14:paraId="5135F545" w14:textId="77777777" w:rsidR="003F7BF4" w:rsidRPr="007A726C" w:rsidRDefault="003F7BF4" w:rsidP="00631E12">
                            <w:pPr>
                              <w:keepNext/>
                              <w:spacing w:before="0" w:after="0" w:line="240" w:lineRule="auto"/>
                              <w:jc w:val="center"/>
                              <w:rPr>
                                <w:sz w:val="22"/>
                              </w:rPr>
                            </w:pPr>
                          </w:p>
                          <w:p w14:paraId="1E0F3B33" w14:textId="77777777" w:rsidR="003F7BF4" w:rsidRPr="000D7B12" w:rsidRDefault="003F7BF4" w:rsidP="00631E12">
                            <w:pPr>
                              <w:spacing w:after="0"/>
                              <w:rPr>
                                <w:sz w:val="22"/>
                              </w:rPr>
                            </w:pPr>
                          </w:p>
                          <w:p w14:paraId="495ED2EB" w14:textId="77777777" w:rsidR="003F7BF4" w:rsidRPr="000D7B12" w:rsidRDefault="003F7BF4" w:rsidP="00631E12">
                            <w:pPr>
                              <w:spacing w:after="0"/>
                              <w:jc w:val="center"/>
                              <w:rPr>
                                <w:sz w:val="22"/>
                              </w:rPr>
                            </w:pPr>
                            <w:r w:rsidRPr="000D7B12">
                              <w:t xml:space="preserve"> </w:t>
                            </w:r>
                          </w:p>
                          <w:p w14:paraId="55CE4E79" w14:textId="77777777" w:rsidR="003F7BF4" w:rsidRDefault="003F7BF4" w:rsidP="00631E12">
                            <w:pPr>
                              <w:keepNext/>
                              <w:spacing w:before="0" w:after="0" w:line="240" w:lineRule="auto"/>
                              <w:jc w:val="center"/>
                              <w:rPr>
                                <w:sz w:val="22"/>
                              </w:rPr>
                            </w:pPr>
                          </w:p>
                          <w:p w14:paraId="66A54E46" w14:textId="77777777" w:rsidR="003F7BF4" w:rsidRPr="000F382E" w:rsidRDefault="003F7BF4" w:rsidP="00631E12">
                            <w:pPr>
                              <w:keepNext/>
                              <w:spacing w:before="0" w:after="0" w:line="240" w:lineRule="auto"/>
                              <w:jc w:val="center"/>
                              <w:rPr>
                                <w:sz w:val="22"/>
                              </w:rPr>
                            </w:pPr>
                          </w:p>
                          <w:p w14:paraId="6EB8B6DB" w14:textId="77777777" w:rsidR="003F7BF4" w:rsidRPr="00691EF3" w:rsidRDefault="003F7BF4" w:rsidP="00631E12">
                            <w:pPr>
                              <w:keepNext/>
                              <w:spacing w:before="0" w:after="0" w:line="240" w:lineRule="auto"/>
                              <w:jc w:val="center"/>
                              <w:rPr>
                                <w:sz w:val="22"/>
                              </w:rPr>
                            </w:pPr>
                          </w:p>
                          <w:p w14:paraId="3F4BF12F" w14:textId="77777777" w:rsidR="003F7BF4" w:rsidRPr="00691EF3" w:rsidRDefault="003F7BF4" w:rsidP="00631E12">
                            <w:pPr>
                              <w:spacing w:after="0" w:line="240" w:lineRule="auto"/>
                              <w:rPr>
                                <w:sz w:val="22"/>
                              </w:rPr>
                            </w:pPr>
                          </w:p>
                          <w:p w14:paraId="5F707B34" w14:textId="77777777" w:rsidR="003F7BF4" w:rsidRPr="00691EF3" w:rsidRDefault="003F7BF4" w:rsidP="00631E12">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21A65D" id="Text Box 108" o:spid="_x0000_s1059" type="#_x0000_t202" style="position:absolute;left:0;text-align:left;margin-left:359.5pt;margin-top:341.25pt;width:410.7pt;height:315.9pt;z-index:-25165818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" stroked="f">
                <v:textbox inset="1.44pt,1.44pt,1.44pt,1.44pt">
                  <w:txbxContent>
                    <w:p w14:paraId="7FCB59AE" w14:textId="77777777" w:rsidR="00331A2D" w:rsidRDefault="00753F4B" w:rsidP="00331A2D">
                      <w:pPr>
                        <w:keepNext/>
                        <w:spacing w:before="0" w:after="0" w:line="240" w:lineRule="auto"/>
                        <w:jc w:val="center"/>
                      </w:pPr>
                      <w:r>
                        <w:rPr>
                          <w:noProof/>
                        </w:rPr>
                        <w:drawing>
                          <wp:inline distT="0" distB="0" distL="0" distR="0" wp14:anchorId="40A6CECD" wp14:editId="6630F549">
                            <wp:extent cx="5170170" cy="3496945"/>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170170" cy="3496945"/>
                                    </a:xfrm>
                                    <a:prstGeom prst="rect">
                                      <a:avLst/>
                                    </a:prstGeom>
                                  </pic:spPr>
                                </pic:pic>
                              </a:graphicData>
                            </a:graphic>
                          </wp:inline>
                        </w:drawing>
                      </w:r>
                    </w:p>
                    <w:p w14:paraId="6B2C1634" w14:textId="77777777" w:rsidR="00331A2D" w:rsidRDefault="00331A2D" w:rsidP="00331A2D">
                      <w:pPr>
                        <w:pStyle w:val="Caption"/>
                        <w:spacing w:after="0"/>
                      </w:pPr>
                    </w:p>
                    <w:p w14:paraId="1558D9AD" w14:textId="438C5824" w:rsidR="003F7BF4" w:rsidRDefault="00331A2D" w:rsidP="00331A2D">
                      <w:pPr>
                        <w:pStyle w:val="Caption"/>
                        <w:spacing w:after="0"/>
                      </w:pPr>
                      <w:bookmarkStart w:id="155" w:name="_Ref116887635"/>
                      <w:bookmarkStart w:id="156" w:name="_Toc117082829"/>
                      <w:r>
                        <w:t>Figure 4.5.4.</w:t>
                      </w:r>
                      <w:fldSimple w:instr=" SEQ Figure_4.5.4. \* ARABIC ">
                        <w:r>
                          <w:rPr>
                            <w:noProof/>
                          </w:rPr>
                          <w:t>1</w:t>
                        </w:r>
                      </w:fldSimple>
                      <w:bookmarkEnd w:id="155"/>
                      <w:r>
                        <w:t>. A part of a DIME explanation JSON object</w:t>
                      </w:r>
                      <w:bookmarkEnd w:id="156"/>
                    </w:p>
                    <w:p w14:paraId="0CA38DC1" w14:textId="77777777" w:rsidR="003F7BF4" w:rsidRDefault="003F7BF4" w:rsidP="00631E12">
                      <w:pPr>
                        <w:keepNext/>
                        <w:spacing w:before="0" w:after="0" w:line="240" w:lineRule="auto"/>
                        <w:jc w:val="center"/>
                      </w:pPr>
                    </w:p>
                    <w:p w14:paraId="7981D8A9" w14:textId="77777777" w:rsidR="003F7BF4" w:rsidRDefault="003F7BF4" w:rsidP="00631E12">
                      <w:pPr>
                        <w:spacing w:after="0"/>
                      </w:pPr>
                    </w:p>
                    <w:p w14:paraId="0561CA67" w14:textId="77777777" w:rsidR="003F7BF4" w:rsidRDefault="003F7BF4" w:rsidP="00631E12">
                      <w:pPr>
                        <w:spacing w:after="0"/>
                        <w:jc w:val="center"/>
                      </w:pPr>
                      <w:r>
                        <w:t xml:space="preserve"> </w:t>
                      </w:r>
                    </w:p>
                    <w:p w14:paraId="139E8067" w14:textId="77777777" w:rsidR="003F7BF4" w:rsidRDefault="003F7BF4" w:rsidP="00631E12">
                      <w:pPr>
                        <w:keepNext/>
                        <w:spacing w:before="0" w:after="0" w:line="240" w:lineRule="auto"/>
                        <w:jc w:val="center"/>
                      </w:pPr>
                    </w:p>
                    <w:p w14:paraId="42B09E9F" w14:textId="77777777" w:rsidR="003F7BF4" w:rsidRDefault="003F7BF4" w:rsidP="00631E12">
                      <w:pPr>
                        <w:spacing w:after="0"/>
                      </w:pPr>
                    </w:p>
                    <w:p w14:paraId="0CC2243D" w14:textId="77777777" w:rsidR="003F7BF4" w:rsidRDefault="003F7BF4" w:rsidP="00631E12">
                      <w:pPr>
                        <w:keepNext/>
                        <w:spacing w:before="0" w:after="0" w:line="240" w:lineRule="auto"/>
                        <w:jc w:val="center"/>
                      </w:pPr>
                    </w:p>
                    <w:p w14:paraId="0EF4EFE9" w14:textId="77777777" w:rsidR="003F7BF4" w:rsidRDefault="003F7BF4" w:rsidP="00631E12">
                      <w:pPr>
                        <w:spacing w:after="0"/>
                        <w:jc w:val="center"/>
                      </w:pPr>
                    </w:p>
                    <w:p w14:paraId="65A47683" w14:textId="77777777" w:rsidR="003F7BF4" w:rsidRPr="00FC5219" w:rsidRDefault="003F7BF4" w:rsidP="00631E12">
                      <w:pPr>
                        <w:keepNext/>
                        <w:spacing w:before="0" w:after="0" w:line="240" w:lineRule="auto"/>
                        <w:jc w:val="center"/>
                        <w:rPr>
                          <w:sz w:val="22"/>
                        </w:rPr>
                      </w:pPr>
                    </w:p>
                    <w:p w14:paraId="71637A9F" w14:textId="77777777" w:rsidR="003F7BF4" w:rsidRDefault="003F7BF4" w:rsidP="00631E12">
                      <w:pPr>
                        <w:spacing w:before="0" w:after="0" w:line="240" w:lineRule="auto"/>
                        <w:jc w:val="center"/>
                        <w:rPr>
                          <w:sz w:val="22"/>
                        </w:rPr>
                      </w:pPr>
                    </w:p>
                    <w:p w14:paraId="10640958" w14:textId="77777777" w:rsidR="003F7BF4" w:rsidRPr="00FC5219" w:rsidRDefault="003F7BF4" w:rsidP="00631E12">
                      <w:pPr>
                        <w:spacing w:before="0" w:after="0" w:line="240" w:lineRule="auto"/>
                        <w:jc w:val="center"/>
                        <w:rPr>
                          <w:sz w:val="22"/>
                        </w:rPr>
                      </w:pPr>
                    </w:p>
                    <w:p w14:paraId="68C737E1" w14:textId="77777777" w:rsidR="003F7BF4" w:rsidRDefault="003F7BF4" w:rsidP="00631E12">
                      <w:pPr>
                        <w:keepNext/>
                        <w:spacing w:before="0" w:after="0" w:line="240" w:lineRule="auto"/>
                        <w:jc w:val="center"/>
                      </w:pPr>
                    </w:p>
                    <w:p w14:paraId="3DB79472" w14:textId="77777777" w:rsidR="003F7BF4" w:rsidRDefault="003F7BF4" w:rsidP="00631E12">
                      <w:pPr>
                        <w:spacing w:after="0"/>
                      </w:pPr>
                    </w:p>
                    <w:p w14:paraId="46C6ADDC" w14:textId="77777777" w:rsidR="003F7BF4" w:rsidRPr="008E1027" w:rsidRDefault="003F7BF4" w:rsidP="00631E12">
                      <w:pPr>
                        <w:keepNext/>
                        <w:spacing w:before="0" w:after="0" w:line="240" w:lineRule="auto"/>
                        <w:jc w:val="center"/>
                        <w:rPr>
                          <w:sz w:val="22"/>
                        </w:rPr>
                      </w:pPr>
                    </w:p>
                    <w:p w14:paraId="4F089F99" w14:textId="77777777" w:rsidR="003F7BF4" w:rsidRPr="007A726C" w:rsidRDefault="003F7BF4" w:rsidP="00631E12">
                      <w:pPr>
                        <w:spacing w:before="0" w:after="0"/>
                        <w:jc w:val="center"/>
                        <w:rPr>
                          <w:sz w:val="22"/>
                        </w:rPr>
                      </w:pPr>
                    </w:p>
                    <w:p w14:paraId="18DF7FC9" w14:textId="77777777" w:rsidR="003F7BF4" w:rsidRPr="007A726C" w:rsidRDefault="003F7BF4" w:rsidP="00631E12">
                      <w:pPr>
                        <w:spacing w:before="0" w:after="0"/>
                        <w:jc w:val="center"/>
                        <w:rPr>
                          <w:sz w:val="22"/>
                        </w:rPr>
                      </w:pPr>
                    </w:p>
                    <w:p w14:paraId="5135F545" w14:textId="77777777" w:rsidR="003F7BF4" w:rsidRPr="007A726C" w:rsidRDefault="003F7BF4" w:rsidP="00631E12">
                      <w:pPr>
                        <w:keepNext/>
                        <w:spacing w:before="0" w:after="0" w:line="240" w:lineRule="auto"/>
                        <w:jc w:val="center"/>
                        <w:rPr>
                          <w:sz w:val="22"/>
                        </w:rPr>
                      </w:pPr>
                    </w:p>
                    <w:p w14:paraId="1E0F3B33" w14:textId="77777777" w:rsidR="003F7BF4" w:rsidRPr="000D7B12" w:rsidRDefault="003F7BF4" w:rsidP="00631E12">
                      <w:pPr>
                        <w:spacing w:after="0"/>
                        <w:rPr>
                          <w:sz w:val="22"/>
                        </w:rPr>
                      </w:pPr>
                    </w:p>
                    <w:p w14:paraId="495ED2EB" w14:textId="77777777" w:rsidR="003F7BF4" w:rsidRPr="000D7B12" w:rsidRDefault="003F7BF4" w:rsidP="00631E12">
                      <w:pPr>
                        <w:spacing w:after="0"/>
                        <w:jc w:val="center"/>
                        <w:rPr>
                          <w:sz w:val="22"/>
                        </w:rPr>
                      </w:pPr>
                      <w:r w:rsidRPr="000D7B12">
                        <w:t xml:space="preserve"> </w:t>
                      </w:r>
                    </w:p>
                    <w:p w14:paraId="55CE4E79" w14:textId="77777777" w:rsidR="003F7BF4" w:rsidRDefault="003F7BF4" w:rsidP="00631E12">
                      <w:pPr>
                        <w:keepNext/>
                        <w:spacing w:before="0" w:after="0" w:line="240" w:lineRule="auto"/>
                        <w:jc w:val="center"/>
                        <w:rPr>
                          <w:sz w:val="22"/>
                        </w:rPr>
                      </w:pPr>
                    </w:p>
                    <w:p w14:paraId="66A54E46" w14:textId="77777777" w:rsidR="003F7BF4" w:rsidRPr="000F382E" w:rsidRDefault="003F7BF4" w:rsidP="00631E12">
                      <w:pPr>
                        <w:keepNext/>
                        <w:spacing w:before="0" w:after="0" w:line="240" w:lineRule="auto"/>
                        <w:jc w:val="center"/>
                        <w:rPr>
                          <w:sz w:val="22"/>
                        </w:rPr>
                      </w:pPr>
                    </w:p>
                    <w:p w14:paraId="6EB8B6DB" w14:textId="77777777" w:rsidR="003F7BF4" w:rsidRPr="00691EF3" w:rsidRDefault="003F7BF4" w:rsidP="00631E12">
                      <w:pPr>
                        <w:keepNext/>
                        <w:spacing w:before="0" w:after="0" w:line="240" w:lineRule="auto"/>
                        <w:jc w:val="center"/>
                        <w:rPr>
                          <w:sz w:val="22"/>
                        </w:rPr>
                      </w:pPr>
                    </w:p>
                    <w:p w14:paraId="3F4BF12F" w14:textId="77777777" w:rsidR="003F7BF4" w:rsidRPr="00691EF3" w:rsidRDefault="003F7BF4" w:rsidP="00631E12">
                      <w:pPr>
                        <w:spacing w:after="0" w:line="240" w:lineRule="auto"/>
                        <w:rPr>
                          <w:sz w:val="22"/>
                        </w:rPr>
                      </w:pPr>
                    </w:p>
                    <w:p w14:paraId="5F707B34" w14:textId="77777777" w:rsidR="003F7BF4" w:rsidRPr="00691EF3" w:rsidRDefault="003F7BF4" w:rsidP="00631E12">
                      <w:pPr>
                        <w:spacing w:after="0" w:line="240" w:lineRule="auto"/>
                        <w:rPr>
                          <w:sz w:val="22"/>
                        </w:rPr>
                      </w:pPr>
                      <w:r w:rsidRPr="00691EF3">
                        <w:rPr>
                          <w:sz w:val="22"/>
                        </w:rPr>
                        <w:t xml:space="preserve"> </w:t>
                      </w:r>
                    </w:p>
                  </w:txbxContent>
                </v:textbox>
                <w10:wrap type="topAndBottom" anchorx="margin" anchory="margin"/>
              </v:shape>
            </w:pict>
          </mc:Fallback>
        </mc:AlternateContent>
      </w:r>
      <w:r w:rsidR="00F276FA" w:rsidRPr="00F276FA">
        <w:t xml:space="preserve">As previously explained in section 4.3, DIME creates an explanation object after calculating the DFI that consists of information about the explanation job. An explanation object is a JSON object that contains details about the Rasa model and NLU data utilized, DIME configurations used to generate the explanation, </w:t>
      </w:r>
      <w:proofErr w:type="gramStart"/>
      <w:r w:rsidR="00F276FA" w:rsidRPr="00F276FA">
        <w:t>start</w:t>
      </w:r>
      <w:proofErr w:type="gramEnd"/>
      <w:r w:rsidR="00F276FA" w:rsidRPr="00F276FA">
        <w:t xml:space="preserve"> and end timestamps of the explanation job, raw GFI and DFI scores obtained, and GFI and DFI probabilities. </w:t>
      </w:r>
      <w:r w:rsidR="00BC6E15">
        <w:fldChar w:fldCharType="begin"/>
      </w:r>
      <w:r w:rsidR="00BC6E15">
        <w:instrText xml:space="preserve"> REF _Ref116887635 \h </w:instrText>
      </w:r>
      <w:r w:rsidR="00BC6E15">
        <w:fldChar w:fldCharType="separate"/>
      </w:r>
      <w:r w:rsidR="00BC6E15">
        <w:t>Figure 4.5.4.</w:t>
      </w:r>
      <w:r w:rsidR="00BC6E15">
        <w:rPr>
          <w:noProof/>
        </w:rPr>
        <w:t>1</w:t>
      </w:r>
      <w:r w:rsidR="00BC6E15">
        <w:fldChar w:fldCharType="end"/>
      </w:r>
      <w:r w:rsidR="004C5524" w:rsidRPr="004C5524">
        <w:t xml:space="preserve"> depicts a part of an explanation object. </w:t>
      </w:r>
      <w:r w:rsidR="00F276FA" w:rsidRPr="00F276FA">
        <w:t xml:space="preserve">The DIME XAI package automatically </w:t>
      </w:r>
      <w:r w:rsidR="00B03C65" w:rsidRPr="00B03C65">
        <w:t xml:space="preserve">persists </w:t>
      </w:r>
      <w:r w:rsidR="00F276FA" w:rsidRPr="00F276FA">
        <w:t>the explanation objects after the explanation job terminates and utilizes the generated explanation object to render visualizations in both CLI and GUI. DIME delivers portability by allowing users to visualize any valid explanation object right away on any machine where DIME is up and running</w:t>
      </w:r>
      <w:r w:rsidR="00FD098D" w:rsidRPr="00FD098D">
        <w:t>.</w:t>
      </w:r>
      <w:r w:rsidR="00A47790">
        <w:t xml:space="preserve"> </w:t>
      </w:r>
    </w:p>
    <w:p w14:paraId="455CBDFF" w14:textId="7A372FEC" w:rsidR="00A47790" w:rsidRPr="000D5A23" w:rsidRDefault="00A47790" w:rsidP="00A47790">
      <w:pPr>
        <w:spacing w:before="0" w:line="360" w:lineRule="auto"/>
      </w:pPr>
      <w:r>
        <w:rPr>
          <w:noProof/>
        </w:rPr>
        <w:lastRenderedPageBreak/>
        <mc:AlternateContent>
          <mc:Choice Requires="wps">
            <w:drawing>
              <wp:anchor distT="0" distB="0" distL="114300" distR="114300" simplePos="0" relativeHeight="251658241" behindDoc="1" locked="0" layoutInCell="1" allowOverlap="1" wp14:anchorId="102013B3" wp14:editId="150FD119">
                <wp:simplePos x="0" y="0"/>
                <wp:positionH relativeFrom="margin">
                  <wp:align>right</wp:align>
                </wp:positionH>
                <wp:positionV relativeFrom="margin">
                  <wp:posOffset>-733</wp:posOffset>
                </wp:positionV>
                <wp:extent cx="5215890" cy="8277860"/>
                <wp:effectExtent l="0" t="0" r="3810" b="8890"/>
                <wp:wrapTopAndBottom/>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8277860"/>
                        </a:xfrm>
                        <a:prstGeom prst="rect">
                          <a:avLst/>
                        </a:prstGeom>
                        <a:solidFill>
                          <a:srgbClr val="FFFFFF"/>
                        </a:solidFill>
                        <a:ln w="9525">
                          <a:noFill/>
                          <a:miter lim="800000"/>
                          <a:headEnd/>
                          <a:tailEnd/>
                        </a:ln>
                      </wps:spPr>
                      <wps:txbx>
                        <w:txbxContent>
                          <w:p w14:paraId="7852BC92" w14:textId="77777777" w:rsidR="00A47790" w:rsidRPr="00A5401B" w:rsidRDefault="00A47790" w:rsidP="00A47790">
                            <w:pPr>
                              <w:pStyle w:val="Caption"/>
                              <w:rPr>
                                <w:noProof/>
                                <w:sz w:val="24"/>
                              </w:rPr>
                            </w:pPr>
                            <w:r w:rsidRPr="00A5401B">
                              <w:rPr>
                                <w:noProof/>
                                <w:sz w:val="24"/>
                              </w:rPr>
                              <w:t xml:space="preserve"> </w:t>
                            </w:r>
                            <w:bookmarkStart w:id="119" w:name="_Ref116882566"/>
                            <w:bookmarkStart w:id="120" w:name="_Toc117082855"/>
                            <w:r>
                              <w:t>Table 4.5.3.</w:t>
                            </w:r>
                            <w:r w:rsidR="00CF4633">
                              <w:fldChar w:fldCharType="begin"/>
                            </w:r>
                            <w:r w:rsidR="00CF4633">
                              <w:instrText xml:space="preserve"> SEQ Table_4.5.3. \* ARABIC </w:instrText>
                            </w:r>
                            <w:r w:rsidR="00CF4633">
                              <w:fldChar w:fldCharType="separate"/>
                            </w:r>
                            <w:r>
                              <w:rPr>
                                <w:noProof/>
                              </w:rPr>
                              <w:t>1</w:t>
                            </w:r>
                            <w:r w:rsidR="00CF4633">
                              <w:rPr>
                                <w:noProof/>
                              </w:rPr>
                              <w:fldChar w:fldCharType="end"/>
                            </w:r>
                            <w:bookmarkEnd w:id="119"/>
                            <w:r>
                              <w:t>. DIME configurations, default values, and valid options</w:t>
                            </w:r>
                            <w:bookmarkEnd w:id="120"/>
                          </w:p>
                          <w:tbl>
                            <w:tblPr>
                              <w:tblStyle w:val="TableGrid"/>
                              <w:tblW w:w="8095" w:type="dxa"/>
                              <w:jc w:val="center"/>
                              <w:tblLayout w:type="fixed"/>
                              <w:tblLook w:val="04A0" w:firstRow="1" w:lastRow="0" w:firstColumn="1" w:lastColumn="0" w:noHBand="0" w:noVBand="1"/>
                            </w:tblPr>
                            <w:tblGrid>
                              <w:gridCol w:w="265"/>
                              <w:gridCol w:w="1515"/>
                              <w:gridCol w:w="15"/>
                              <w:gridCol w:w="1335"/>
                              <w:gridCol w:w="2070"/>
                              <w:gridCol w:w="15"/>
                              <w:gridCol w:w="2880"/>
                            </w:tblGrid>
                            <w:tr w:rsidR="00A47790" w14:paraId="5BFDA098" w14:textId="77777777" w:rsidTr="00B856D0">
                              <w:trPr>
                                <w:jc w:val="center"/>
                              </w:trPr>
                              <w:tc>
                                <w:tcPr>
                                  <w:tcW w:w="1795" w:type="dxa"/>
                                  <w:gridSpan w:val="3"/>
                                  <w:vAlign w:val="center"/>
                                </w:tcPr>
                                <w:p w14:paraId="19192E38" w14:textId="77777777" w:rsidR="00A47790" w:rsidRPr="006154FC" w:rsidRDefault="00A47790" w:rsidP="006B773A">
                                  <w:pPr>
                                    <w:spacing w:before="0" w:after="0"/>
                                    <w:jc w:val="center"/>
                                    <w:rPr>
                                      <w:b/>
                                      <w:bCs/>
                                      <w:sz w:val="20"/>
                                      <w:szCs w:val="20"/>
                                    </w:rPr>
                                  </w:pPr>
                                  <w:r>
                                    <w:rPr>
                                      <w:b/>
                                      <w:bCs/>
                                      <w:sz w:val="20"/>
                                      <w:szCs w:val="20"/>
                                    </w:rPr>
                                    <w:t>Configuration</w:t>
                                  </w:r>
                                </w:p>
                              </w:tc>
                              <w:tc>
                                <w:tcPr>
                                  <w:tcW w:w="3420" w:type="dxa"/>
                                  <w:gridSpan w:val="3"/>
                                  <w:vAlign w:val="center"/>
                                </w:tcPr>
                                <w:p w14:paraId="760ED383" w14:textId="77777777" w:rsidR="00A47790" w:rsidRPr="006154FC" w:rsidRDefault="00A47790" w:rsidP="006B773A">
                                  <w:pPr>
                                    <w:spacing w:before="0" w:after="0"/>
                                    <w:jc w:val="center"/>
                                    <w:rPr>
                                      <w:b/>
                                      <w:bCs/>
                                      <w:sz w:val="20"/>
                                      <w:szCs w:val="20"/>
                                    </w:rPr>
                                  </w:pPr>
                                  <w:r>
                                    <w:rPr>
                                      <w:b/>
                                      <w:bCs/>
                                      <w:sz w:val="20"/>
                                      <w:szCs w:val="20"/>
                                    </w:rPr>
                                    <w:t>Value</w:t>
                                  </w:r>
                                </w:p>
                              </w:tc>
                              <w:tc>
                                <w:tcPr>
                                  <w:tcW w:w="2880" w:type="dxa"/>
                                </w:tcPr>
                                <w:p w14:paraId="31D53922" w14:textId="77777777" w:rsidR="00A47790" w:rsidRDefault="00A47790" w:rsidP="006B773A">
                                  <w:pPr>
                                    <w:spacing w:before="0" w:after="0"/>
                                    <w:jc w:val="center"/>
                                    <w:rPr>
                                      <w:b/>
                                      <w:bCs/>
                                      <w:sz w:val="20"/>
                                      <w:szCs w:val="20"/>
                                    </w:rPr>
                                  </w:pPr>
                                  <w:r>
                                    <w:rPr>
                                      <w:b/>
                                      <w:bCs/>
                                      <w:sz w:val="20"/>
                                      <w:szCs w:val="20"/>
                                    </w:rPr>
                                    <w:t>Description</w:t>
                                  </w:r>
                                </w:p>
                              </w:tc>
                            </w:tr>
                            <w:tr w:rsidR="00A47790" w14:paraId="1EC698F8" w14:textId="77777777" w:rsidTr="00B856D0">
                              <w:trPr>
                                <w:jc w:val="center"/>
                              </w:trPr>
                              <w:tc>
                                <w:tcPr>
                                  <w:tcW w:w="8095" w:type="dxa"/>
                                  <w:gridSpan w:val="7"/>
                                  <w:vAlign w:val="center"/>
                                </w:tcPr>
                                <w:p w14:paraId="2C06DFDB" w14:textId="77777777" w:rsidR="00A47790" w:rsidRDefault="00A47790" w:rsidP="007B3961">
                                  <w:pPr>
                                    <w:spacing w:before="0" w:after="0" w:line="276" w:lineRule="auto"/>
                                    <w:jc w:val="left"/>
                                    <w:rPr>
                                      <w:i/>
                                      <w:iCs/>
                                      <w:sz w:val="20"/>
                                      <w:szCs w:val="20"/>
                                    </w:rPr>
                                  </w:pPr>
                                  <w:r>
                                    <w:rPr>
                                      <w:i/>
                                      <w:iCs/>
                                      <w:sz w:val="20"/>
                                      <w:szCs w:val="20"/>
                                    </w:rPr>
                                    <w:t>Base configurations</w:t>
                                  </w:r>
                                </w:p>
                              </w:tc>
                            </w:tr>
                            <w:tr w:rsidR="00A47790" w14:paraId="7CBF23E6" w14:textId="77777777" w:rsidTr="00B856D0">
                              <w:trPr>
                                <w:jc w:val="center"/>
                              </w:trPr>
                              <w:tc>
                                <w:tcPr>
                                  <w:tcW w:w="265" w:type="dxa"/>
                                  <w:tcBorders>
                                    <w:bottom w:val="nil"/>
                                    <w:right w:val="nil"/>
                                  </w:tcBorders>
                                  <w:vAlign w:val="center"/>
                                </w:tcPr>
                                <w:p w14:paraId="43E735B7" w14:textId="77777777" w:rsidR="00A47790" w:rsidRPr="005E6EFB" w:rsidRDefault="00A47790" w:rsidP="007B3961">
                                  <w:pPr>
                                    <w:spacing w:before="0" w:after="0" w:line="276" w:lineRule="auto"/>
                                    <w:jc w:val="left"/>
                                    <w:rPr>
                                      <w:sz w:val="20"/>
                                      <w:szCs w:val="20"/>
                                    </w:rPr>
                                  </w:pPr>
                                </w:p>
                              </w:tc>
                              <w:tc>
                                <w:tcPr>
                                  <w:tcW w:w="1515" w:type="dxa"/>
                                  <w:vMerge w:val="restart"/>
                                  <w:tcBorders>
                                    <w:left w:val="nil"/>
                                  </w:tcBorders>
                                  <w:vAlign w:val="center"/>
                                </w:tcPr>
                                <w:p w14:paraId="18047C3C" w14:textId="77777777" w:rsidR="00A47790" w:rsidRPr="005E6EFB" w:rsidRDefault="00A47790" w:rsidP="007B3961">
                                  <w:pPr>
                                    <w:spacing w:before="0" w:after="0" w:line="276" w:lineRule="auto"/>
                                    <w:jc w:val="left"/>
                                    <w:rPr>
                                      <w:sz w:val="20"/>
                                      <w:szCs w:val="20"/>
                                    </w:rPr>
                                  </w:pPr>
                                  <w:r>
                                    <w:rPr>
                                      <w:sz w:val="20"/>
                                      <w:szCs w:val="20"/>
                                    </w:rPr>
                                    <w:t>languages</w:t>
                                  </w:r>
                                </w:p>
                              </w:tc>
                              <w:tc>
                                <w:tcPr>
                                  <w:tcW w:w="1350" w:type="dxa"/>
                                  <w:gridSpan w:val="2"/>
                                  <w:vAlign w:val="center"/>
                                </w:tcPr>
                                <w:p w14:paraId="7F1EB999" w14:textId="77777777" w:rsidR="00A47790" w:rsidRPr="000D5950" w:rsidRDefault="00A47790" w:rsidP="000B0AAD">
                                  <w:pPr>
                                    <w:spacing w:before="0" w:after="0" w:line="276" w:lineRule="auto"/>
                                    <w:jc w:val="left"/>
                                    <w:rPr>
                                      <w:i/>
                                      <w:iCs/>
                                      <w:sz w:val="20"/>
                                      <w:szCs w:val="20"/>
                                    </w:rPr>
                                  </w:pPr>
                                  <w:r w:rsidRPr="000D5950">
                                    <w:rPr>
                                      <w:i/>
                                      <w:iCs/>
                                      <w:sz w:val="20"/>
                                      <w:szCs w:val="20"/>
                                    </w:rPr>
                                    <w:t>Default value</w:t>
                                  </w:r>
                                </w:p>
                              </w:tc>
                              <w:tc>
                                <w:tcPr>
                                  <w:tcW w:w="2070" w:type="dxa"/>
                                  <w:vAlign w:val="center"/>
                                </w:tcPr>
                                <w:p w14:paraId="58C31E70" w14:textId="77777777" w:rsidR="00A47790" w:rsidRPr="005E6EFB" w:rsidRDefault="00A47790" w:rsidP="000B0AAD">
                                  <w:pPr>
                                    <w:spacing w:before="0" w:after="0" w:line="276" w:lineRule="auto"/>
                                    <w:jc w:val="left"/>
                                    <w:rPr>
                                      <w:sz w:val="20"/>
                                      <w:szCs w:val="20"/>
                                    </w:rPr>
                                  </w:pPr>
                                  <w:r>
                                    <w:rPr>
                                      <w:sz w:val="20"/>
                                      <w:szCs w:val="20"/>
                                    </w:rPr>
                                    <w:t>[en, si]</w:t>
                                  </w:r>
                                </w:p>
                              </w:tc>
                              <w:tc>
                                <w:tcPr>
                                  <w:tcW w:w="2895" w:type="dxa"/>
                                  <w:gridSpan w:val="2"/>
                                  <w:vMerge w:val="restart"/>
                                </w:tcPr>
                                <w:p w14:paraId="50739244" w14:textId="77777777" w:rsidR="00A47790" w:rsidRDefault="00A47790" w:rsidP="000B0AAD">
                                  <w:pPr>
                                    <w:spacing w:before="0" w:after="0" w:line="276" w:lineRule="auto"/>
                                    <w:jc w:val="left"/>
                                    <w:rPr>
                                      <w:sz w:val="20"/>
                                      <w:szCs w:val="20"/>
                                    </w:rPr>
                                  </w:pPr>
                                  <w:r>
                                    <w:rPr>
                                      <w:sz w:val="20"/>
                                      <w:szCs w:val="20"/>
                                    </w:rPr>
                                    <w:t>Informs DIME about languages present in the training dataset</w:t>
                                  </w:r>
                                </w:p>
                              </w:tc>
                            </w:tr>
                            <w:tr w:rsidR="00A47790" w14:paraId="21A2B0DB" w14:textId="77777777" w:rsidTr="00B856D0">
                              <w:trPr>
                                <w:jc w:val="center"/>
                              </w:trPr>
                              <w:tc>
                                <w:tcPr>
                                  <w:tcW w:w="265" w:type="dxa"/>
                                  <w:tcBorders>
                                    <w:top w:val="nil"/>
                                    <w:bottom w:val="single" w:sz="4" w:space="0" w:color="auto"/>
                                    <w:right w:val="nil"/>
                                  </w:tcBorders>
                                  <w:vAlign w:val="center"/>
                                </w:tcPr>
                                <w:p w14:paraId="4BD12FA8" w14:textId="77777777" w:rsidR="00A47790" w:rsidRPr="005E6EFB" w:rsidRDefault="00A47790" w:rsidP="007B3961">
                                  <w:pPr>
                                    <w:spacing w:before="0" w:after="0" w:line="276" w:lineRule="auto"/>
                                    <w:jc w:val="left"/>
                                    <w:rPr>
                                      <w:sz w:val="20"/>
                                      <w:szCs w:val="20"/>
                                    </w:rPr>
                                  </w:pPr>
                                </w:p>
                              </w:tc>
                              <w:tc>
                                <w:tcPr>
                                  <w:tcW w:w="1515" w:type="dxa"/>
                                  <w:vMerge/>
                                  <w:tcBorders>
                                    <w:left w:val="nil"/>
                                  </w:tcBorders>
                                  <w:vAlign w:val="center"/>
                                </w:tcPr>
                                <w:p w14:paraId="331E18AC" w14:textId="77777777" w:rsidR="00A47790" w:rsidRDefault="00A47790" w:rsidP="007B3961">
                                  <w:pPr>
                                    <w:spacing w:before="0" w:after="0" w:line="276" w:lineRule="auto"/>
                                    <w:jc w:val="left"/>
                                    <w:rPr>
                                      <w:sz w:val="20"/>
                                      <w:szCs w:val="20"/>
                                    </w:rPr>
                                  </w:pPr>
                                </w:p>
                              </w:tc>
                              <w:tc>
                                <w:tcPr>
                                  <w:tcW w:w="1350" w:type="dxa"/>
                                  <w:gridSpan w:val="2"/>
                                  <w:vAlign w:val="center"/>
                                </w:tcPr>
                                <w:p w14:paraId="24A553C1" w14:textId="77777777" w:rsidR="00A47790" w:rsidRPr="000D5950" w:rsidRDefault="00A47790" w:rsidP="000B0AAD">
                                  <w:pPr>
                                    <w:spacing w:before="0" w:after="0" w:line="276" w:lineRule="auto"/>
                                    <w:jc w:val="left"/>
                                    <w:rPr>
                                      <w:i/>
                                      <w:iCs/>
                                      <w:sz w:val="20"/>
                                      <w:szCs w:val="20"/>
                                    </w:rPr>
                                  </w:pPr>
                                  <w:r w:rsidRPr="000D5950">
                                    <w:rPr>
                                      <w:i/>
                                      <w:iCs/>
                                      <w:sz w:val="20"/>
                                      <w:szCs w:val="20"/>
                                    </w:rPr>
                                    <w:t>Valid values</w:t>
                                  </w:r>
                                </w:p>
                              </w:tc>
                              <w:tc>
                                <w:tcPr>
                                  <w:tcW w:w="2070" w:type="dxa"/>
                                  <w:vAlign w:val="center"/>
                                </w:tcPr>
                                <w:p w14:paraId="758AE1B6" w14:textId="77777777" w:rsidR="00A47790" w:rsidRPr="005E6EFB" w:rsidRDefault="00A47790" w:rsidP="000B0AAD">
                                  <w:pPr>
                                    <w:spacing w:before="0" w:after="0" w:line="276" w:lineRule="auto"/>
                                    <w:jc w:val="left"/>
                                    <w:rPr>
                                      <w:sz w:val="20"/>
                                      <w:szCs w:val="20"/>
                                    </w:rPr>
                                  </w:pPr>
                                  <w:r>
                                    <w:rPr>
                                      <w:sz w:val="20"/>
                                      <w:szCs w:val="20"/>
                                    </w:rPr>
                                    <w:t>[en, si], si, en</w:t>
                                  </w:r>
                                </w:p>
                              </w:tc>
                              <w:tc>
                                <w:tcPr>
                                  <w:tcW w:w="2895" w:type="dxa"/>
                                  <w:gridSpan w:val="2"/>
                                  <w:vMerge/>
                                </w:tcPr>
                                <w:p w14:paraId="6C01F1B5" w14:textId="77777777" w:rsidR="00A47790" w:rsidRDefault="00A47790" w:rsidP="000B0AAD">
                                  <w:pPr>
                                    <w:spacing w:before="0" w:after="0" w:line="276" w:lineRule="auto"/>
                                    <w:jc w:val="left"/>
                                    <w:rPr>
                                      <w:sz w:val="20"/>
                                      <w:szCs w:val="20"/>
                                    </w:rPr>
                                  </w:pPr>
                                </w:p>
                              </w:tc>
                            </w:tr>
                            <w:tr w:rsidR="00A47790" w14:paraId="07BBE798" w14:textId="77777777" w:rsidTr="00B856D0">
                              <w:trPr>
                                <w:jc w:val="center"/>
                              </w:trPr>
                              <w:tc>
                                <w:tcPr>
                                  <w:tcW w:w="265" w:type="dxa"/>
                                  <w:tcBorders>
                                    <w:top w:val="single" w:sz="4" w:space="0" w:color="auto"/>
                                    <w:bottom w:val="nil"/>
                                    <w:right w:val="nil"/>
                                  </w:tcBorders>
                                  <w:vAlign w:val="center"/>
                                </w:tcPr>
                                <w:p w14:paraId="79677E06"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25A9C6D" w14:textId="77777777" w:rsidR="00A47790" w:rsidRDefault="00A47790" w:rsidP="00CF257B">
                                  <w:pPr>
                                    <w:spacing w:before="0" w:after="0" w:line="276" w:lineRule="auto"/>
                                    <w:jc w:val="left"/>
                                    <w:rPr>
                                      <w:sz w:val="20"/>
                                      <w:szCs w:val="20"/>
                                    </w:rPr>
                                  </w:pPr>
                                  <w:r>
                                    <w:rPr>
                                      <w:sz w:val="20"/>
                                      <w:szCs w:val="20"/>
                                    </w:rPr>
                                    <w:t>data_path</w:t>
                                  </w:r>
                                </w:p>
                              </w:tc>
                              <w:tc>
                                <w:tcPr>
                                  <w:tcW w:w="1350" w:type="dxa"/>
                                  <w:gridSpan w:val="2"/>
                                  <w:vAlign w:val="center"/>
                                </w:tcPr>
                                <w:p w14:paraId="392FB8F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6D7E4D9" w14:textId="77777777" w:rsidR="00A47790" w:rsidRDefault="00A47790" w:rsidP="00CF257B">
                                  <w:pPr>
                                    <w:spacing w:before="0" w:after="0" w:line="276" w:lineRule="auto"/>
                                    <w:jc w:val="left"/>
                                    <w:rPr>
                                      <w:sz w:val="20"/>
                                      <w:szCs w:val="20"/>
                                    </w:rPr>
                                  </w:pPr>
                                  <w:proofErr w:type="gramStart"/>
                                  <w:r>
                                    <w:rPr>
                                      <w:sz w:val="20"/>
                                      <w:szCs w:val="20"/>
                                    </w:rPr>
                                    <w:t>./</w:t>
                                  </w:r>
                                  <w:proofErr w:type="gramEnd"/>
                                  <w:r>
                                    <w:rPr>
                                      <w:sz w:val="20"/>
                                      <w:szCs w:val="20"/>
                                    </w:rPr>
                                    <w:t>data</w:t>
                                  </w:r>
                                </w:p>
                              </w:tc>
                              <w:tc>
                                <w:tcPr>
                                  <w:tcW w:w="2895" w:type="dxa"/>
                                  <w:gridSpan w:val="2"/>
                                  <w:vMerge w:val="restart"/>
                                </w:tcPr>
                                <w:p w14:paraId="5373421B" w14:textId="77777777" w:rsidR="00A47790" w:rsidRDefault="00A47790" w:rsidP="00CF257B">
                                  <w:pPr>
                                    <w:spacing w:before="0" w:after="0" w:line="276" w:lineRule="auto"/>
                                    <w:jc w:val="left"/>
                                    <w:rPr>
                                      <w:sz w:val="20"/>
                                      <w:szCs w:val="20"/>
                                    </w:rPr>
                                  </w:pPr>
                                  <w:r>
                                    <w:rPr>
                                      <w:sz w:val="20"/>
                                      <w:szCs w:val="20"/>
                                    </w:rPr>
                                    <w:t xml:space="preserve">Specifies the Rasa NLU data directory. If a separate dataset </w:t>
                                  </w:r>
                                  <w:proofErr w:type="gramStart"/>
                                  <w:r>
                                    <w:rPr>
                                      <w:sz w:val="20"/>
                                      <w:szCs w:val="20"/>
                                    </w:rPr>
                                    <w:t>is used</w:t>
                                  </w:r>
                                  <w:proofErr w:type="gramEnd"/>
                                  <w:r>
                                    <w:rPr>
                                      <w:sz w:val="20"/>
                                      <w:szCs w:val="20"/>
                                    </w:rPr>
                                    <w:t xml:space="preserve"> for XAI, the directory path must be altered</w:t>
                                  </w:r>
                                </w:p>
                              </w:tc>
                            </w:tr>
                            <w:tr w:rsidR="00A47790" w14:paraId="02B84FD5" w14:textId="77777777" w:rsidTr="00B856D0">
                              <w:trPr>
                                <w:jc w:val="center"/>
                              </w:trPr>
                              <w:tc>
                                <w:tcPr>
                                  <w:tcW w:w="265" w:type="dxa"/>
                                  <w:tcBorders>
                                    <w:top w:val="nil"/>
                                    <w:bottom w:val="single" w:sz="4" w:space="0" w:color="auto"/>
                                    <w:right w:val="nil"/>
                                  </w:tcBorders>
                                  <w:vAlign w:val="center"/>
                                </w:tcPr>
                                <w:p w14:paraId="4EB06744"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60768C9E" w14:textId="77777777" w:rsidR="00A47790" w:rsidRDefault="00A47790" w:rsidP="00CF257B">
                                  <w:pPr>
                                    <w:spacing w:before="0" w:after="0" w:line="276" w:lineRule="auto"/>
                                    <w:jc w:val="left"/>
                                    <w:rPr>
                                      <w:sz w:val="20"/>
                                      <w:szCs w:val="20"/>
                                    </w:rPr>
                                  </w:pPr>
                                </w:p>
                              </w:tc>
                              <w:tc>
                                <w:tcPr>
                                  <w:tcW w:w="1350" w:type="dxa"/>
                                  <w:gridSpan w:val="2"/>
                                  <w:vAlign w:val="center"/>
                                </w:tcPr>
                                <w:p w14:paraId="3EFD7F5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1E0ADC56" w14:textId="77777777" w:rsidR="00A47790" w:rsidRDefault="00A47790" w:rsidP="00CF257B">
                                  <w:pPr>
                                    <w:spacing w:before="0" w:after="0" w:line="276" w:lineRule="auto"/>
                                    <w:jc w:val="left"/>
                                    <w:rPr>
                                      <w:sz w:val="20"/>
                                      <w:szCs w:val="20"/>
                                    </w:rPr>
                                  </w:pPr>
                                  <w:r>
                                    <w:rPr>
                                      <w:sz w:val="20"/>
                                      <w:szCs w:val="20"/>
                                    </w:rPr>
                                    <w:t>a valid directory path</w:t>
                                  </w:r>
                                </w:p>
                              </w:tc>
                              <w:tc>
                                <w:tcPr>
                                  <w:tcW w:w="2895" w:type="dxa"/>
                                  <w:gridSpan w:val="2"/>
                                  <w:vMerge/>
                                </w:tcPr>
                                <w:p w14:paraId="21B39DC5" w14:textId="77777777" w:rsidR="00A47790" w:rsidRDefault="00A47790" w:rsidP="00CF257B">
                                  <w:pPr>
                                    <w:spacing w:before="0" w:after="0" w:line="276" w:lineRule="auto"/>
                                    <w:jc w:val="left"/>
                                    <w:rPr>
                                      <w:sz w:val="20"/>
                                      <w:szCs w:val="20"/>
                                    </w:rPr>
                                  </w:pPr>
                                </w:p>
                              </w:tc>
                            </w:tr>
                            <w:tr w:rsidR="00A47790" w14:paraId="249FB5FE" w14:textId="77777777" w:rsidTr="00B856D0">
                              <w:trPr>
                                <w:jc w:val="center"/>
                              </w:trPr>
                              <w:tc>
                                <w:tcPr>
                                  <w:tcW w:w="265" w:type="dxa"/>
                                  <w:tcBorders>
                                    <w:top w:val="single" w:sz="4" w:space="0" w:color="auto"/>
                                    <w:bottom w:val="nil"/>
                                    <w:right w:val="nil"/>
                                  </w:tcBorders>
                                  <w:vAlign w:val="center"/>
                                </w:tcPr>
                                <w:p w14:paraId="73DB59DE"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4113A265" w14:textId="77777777" w:rsidR="00A47790" w:rsidRDefault="00A47790" w:rsidP="00CF257B">
                                  <w:pPr>
                                    <w:spacing w:before="0" w:after="0" w:line="276" w:lineRule="auto"/>
                                    <w:jc w:val="left"/>
                                    <w:rPr>
                                      <w:sz w:val="20"/>
                                      <w:szCs w:val="20"/>
                                    </w:rPr>
                                  </w:pPr>
                                  <w:r>
                                    <w:rPr>
                                      <w:sz w:val="20"/>
                                      <w:szCs w:val="20"/>
                                    </w:rPr>
                                    <w:t>models_path</w:t>
                                  </w:r>
                                </w:p>
                              </w:tc>
                              <w:tc>
                                <w:tcPr>
                                  <w:tcW w:w="1350" w:type="dxa"/>
                                  <w:gridSpan w:val="2"/>
                                  <w:vAlign w:val="center"/>
                                </w:tcPr>
                                <w:p w14:paraId="2949DA21"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1141EAE0" w14:textId="77777777" w:rsidR="00A47790" w:rsidRDefault="00A47790" w:rsidP="00CF257B">
                                  <w:pPr>
                                    <w:spacing w:before="0" w:after="0" w:line="276" w:lineRule="auto"/>
                                    <w:jc w:val="left"/>
                                    <w:rPr>
                                      <w:sz w:val="20"/>
                                      <w:szCs w:val="20"/>
                                    </w:rPr>
                                  </w:pPr>
                                  <w:proofErr w:type="gramStart"/>
                                  <w:r>
                                    <w:rPr>
                                      <w:sz w:val="20"/>
                                      <w:szCs w:val="20"/>
                                    </w:rPr>
                                    <w:t>./</w:t>
                                  </w:r>
                                  <w:proofErr w:type="gramEnd"/>
                                  <w:r>
                                    <w:rPr>
                                      <w:sz w:val="20"/>
                                      <w:szCs w:val="20"/>
                                    </w:rPr>
                                    <w:t>models</w:t>
                                  </w:r>
                                </w:p>
                              </w:tc>
                              <w:tc>
                                <w:tcPr>
                                  <w:tcW w:w="2895" w:type="dxa"/>
                                  <w:gridSpan w:val="2"/>
                                  <w:vMerge w:val="restart"/>
                                </w:tcPr>
                                <w:p w14:paraId="28DC4069" w14:textId="77777777" w:rsidR="00A47790" w:rsidRDefault="00A47790" w:rsidP="00CF257B">
                                  <w:pPr>
                                    <w:spacing w:before="0" w:after="0" w:line="276" w:lineRule="auto"/>
                                    <w:jc w:val="left"/>
                                    <w:rPr>
                                      <w:sz w:val="20"/>
                                      <w:szCs w:val="20"/>
                                    </w:rPr>
                                  </w:pPr>
                                  <w:r>
                                    <w:rPr>
                                      <w:sz w:val="20"/>
                                      <w:szCs w:val="20"/>
                                    </w:rPr>
                                    <w:t>Directory path where Rasa models persist</w:t>
                                  </w:r>
                                </w:p>
                              </w:tc>
                            </w:tr>
                            <w:tr w:rsidR="00A47790" w14:paraId="4D9B2BE7" w14:textId="77777777" w:rsidTr="00B856D0">
                              <w:trPr>
                                <w:jc w:val="center"/>
                              </w:trPr>
                              <w:tc>
                                <w:tcPr>
                                  <w:tcW w:w="265" w:type="dxa"/>
                                  <w:tcBorders>
                                    <w:top w:val="nil"/>
                                    <w:bottom w:val="single" w:sz="4" w:space="0" w:color="auto"/>
                                    <w:right w:val="nil"/>
                                  </w:tcBorders>
                                  <w:vAlign w:val="center"/>
                                </w:tcPr>
                                <w:p w14:paraId="1E158D71"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BDFFC6C" w14:textId="77777777" w:rsidR="00A47790" w:rsidRDefault="00A47790" w:rsidP="00CF257B">
                                  <w:pPr>
                                    <w:spacing w:before="0" w:after="0" w:line="276" w:lineRule="auto"/>
                                    <w:jc w:val="left"/>
                                    <w:rPr>
                                      <w:sz w:val="20"/>
                                      <w:szCs w:val="20"/>
                                    </w:rPr>
                                  </w:pPr>
                                </w:p>
                              </w:tc>
                              <w:tc>
                                <w:tcPr>
                                  <w:tcW w:w="1350" w:type="dxa"/>
                                  <w:gridSpan w:val="2"/>
                                  <w:vAlign w:val="center"/>
                                </w:tcPr>
                                <w:p w14:paraId="1AE382F1"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5232ADF" w14:textId="77777777" w:rsidR="00A47790" w:rsidRDefault="00A47790" w:rsidP="00CF257B">
                                  <w:pPr>
                                    <w:spacing w:before="0" w:after="0" w:line="276" w:lineRule="auto"/>
                                    <w:jc w:val="left"/>
                                    <w:rPr>
                                      <w:sz w:val="20"/>
                                      <w:szCs w:val="20"/>
                                    </w:rPr>
                                  </w:pPr>
                                  <w:r>
                                    <w:rPr>
                                      <w:sz w:val="20"/>
                                      <w:szCs w:val="20"/>
                                    </w:rPr>
                                    <w:t>a valid directory path</w:t>
                                  </w:r>
                                </w:p>
                              </w:tc>
                              <w:tc>
                                <w:tcPr>
                                  <w:tcW w:w="2895" w:type="dxa"/>
                                  <w:gridSpan w:val="2"/>
                                  <w:vMerge/>
                                </w:tcPr>
                                <w:p w14:paraId="51308640" w14:textId="77777777" w:rsidR="00A47790" w:rsidRDefault="00A47790" w:rsidP="00CF257B">
                                  <w:pPr>
                                    <w:spacing w:before="0" w:after="0" w:line="276" w:lineRule="auto"/>
                                    <w:jc w:val="left"/>
                                    <w:rPr>
                                      <w:sz w:val="20"/>
                                      <w:szCs w:val="20"/>
                                    </w:rPr>
                                  </w:pPr>
                                </w:p>
                              </w:tc>
                            </w:tr>
                            <w:tr w:rsidR="00A47790" w14:paraId="7B10DBA4" w14:textId="77777777" w:rsidTr="00B856D0">
                              <w:trPr>
                                <w:jc w:val="center"/>
                              </w:trPr>
                              <w:tc>
                                <w:tcPr>
                                  <w:tcW w:w="265" w:type="dxa"/>
                                  <w:tcBorders>
                                    <w:top w:val="single" w:sz="4" w:space="0" w:color="auto"/>
                                    <w:bottom w:val="nil"/>
                                    <w:right w:val="nil"/>
                                  </w:tcBorders>
                                  <w:vAlign w:val="center"/>
                                </w:tcPr>
                                <w:p w14:paraId="54F010E9"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8C5AC3D" w14:textId="77777777" w:rsidR="00A47790" w:rsidRDefault="00A47790" w:rsidP="00CF257B">
                                  <w:pPr>
                                    <w:spacing w:before="0" w:after="0" w:line="276" w:lineRule="auto"/>
                                    <w:jc w:val="left"/>
                                    <w:rPr>
                                      <w:sz w:val="20"/>
                                      <w:szCs w:val="20"/>
                                    </w:rPr>
                                  </w:pPr>
                                  <w:r>
                                    <w:rPr>
                                      <w:sz w:val="20"/>
                                      <w:szCs w:val="20"/>
                                    </w:rPr>
                                    <w:t>model_name</w:t>
                                  </w:r>
                                </w:p>
                              </w:tc>
                              <w:tc>
                                <w:tcPr>
                                  <w:tcW w:w="1350" w:type="dxa"/>
                                  <w:gridSpan w:val="2"/>
                                  <w:vAlign w:val="center"/>
                                </w:tcPr>
                                <w:p w14:paraId="726D61B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694ACD92" w14:textId="77777777" w:rsidR="00A47790" w:rsidRDefault="00A47790" w:rsidP="00CF257B">
                                  <w:pPr>
                                    <w:spacing w:before="0" w:after="0" w:line="276" w:lineRule="auto"/>
                                    <w:jc w:val="left"/>
                                    <w:rPr>
                                      <w:sz w:val="20"/>
                                      <w:szCs w:val="20"/>
                                    </w:rPr>
                                  </w:pPr>
                                  <w:r>
                                    <w:rPr>
                                      <w:sz w:val="20"/>
                                      <w:szCs w:val="20"/>
                                    </w:rPr>
                                    <w:t>latest</w:t>
                                  </w:r>
                                </w:p>
                              </w:tc>
                              <w:tc>
                                <w:tcPr>
                                  <w:tcW w:w="2895" w:type="dxa"/>
                                  <w:gridSpan w:val="2"/>
                                  <w:vMerge w:val="restart"/>
                                </w:tcPr>
                                <w:p w14:paraId="75BD5272" w14:textId="77777777" w:rsidR="00A47790" w:rsidRDefault="00A47790" w:rsidP="00CF257B">
                                  <w:pPr>
                                    <w:spacing w:before="0" w:after="0" w:line="276" w:lineRule="auto"/>
                                    <w:jc w:val="left"/>
                                    <w:rPr>
                                      <w:sz w:val="20"/>
                                      <w:szCs w:val="20"/>
                                    </w:rPr>
                                  </w:pPr>
                                  <w:r>
                                    <w:rPr>
                                      <w:sz w:val="20"/>
                                      <w:szCs w:val="20"/>
                                    </w:rPr>
                                    <w:t>A valid Rasa model name. Specifying as latest will read the latest rasa model based on the timestamp</w:t>
                                  </w:r>
                                </w:p>
                              </w:tc>
                            </w:tr>
                            <w:tr w:rsidR="00A47790" w14:paraId="1760D3AC" w14:textId="77777777" w:rsidTr="00B856D0">
                              <w:trPr>
                                <w:jc w:val="center"/>
                              </w:trPr>
                              <w:tc>
                                <w:tcPr>
                                  <w:tcW w:w="265" w:type="dxa"/>
                                  <w:tcBorders>
                                    <w:top w:val="nil"/>
                                    <w:bottom w:val="single" w:sz="4" w:space="0" w:color="auto"/>
                                    <w:right w:val="nil"/>
                                  </w:tcBorders>
                                  <w:vAlign w:val="center"/>
                                </w:tcPr>
                                <w:p w14:paraId="50C72913"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037F998B" w14:textId="77777777" w:rsidR="00A47790" w:rsidRDefault="00A47790" w:rsidP="00CF257B">
                                  <w:pPr>
                                    <w:spacing w:before="0" w:after="0" w:line="276" w:lineRule="auto"/>
                                    <w:jc w:val="left"/>
                                    <w:rPr>
                                      <w:sz w:val="20"/>
                                      <w:szCs w:val="20"/>
                                    </w:rPr>
                                  </w:pPr>
                                </w:p>
                              </w:tc>
                              <w:tc>
                                <w:tcPr>
                                  <w:tcW w:w="1350" w:type="dxa"/>
                                  <w:gridSpan w:val="2"/>
                                  <w:vAlign w:val="center"/>
                                </w:tcPr>
                                <w:p w14:paraId="51322297"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B65E46F" w14:textId="77777777" w:rsidR="00A47790" w:rsidRDefault="00A47790" w:rsidP="00CF257B">
                                  <w:pPr>
                                    <w:spacing w:before="0" w:after="0" w:line="276" w:lineRule="auto"/>
                                    <w:jc w:val="left"/>
                                    <w:rPr>
                                      <w:sz w:val="20"/>
                                      <w:szCs w:val="20"/>
                                    </w:rPr>
                                  </w:pPr>
                                  <w:r>
                                    <w:rPr>
                                      <w:sz w:val="20"/>
                                      <w:szCs w:val="20"/>
                                    </w:rPr>
                                    <w:t>a valid rasa model name</w:t>
                                  </w:r>
                                </w:p>
                              </w:tc>
                              <w:tc>
                                <w:tcPr>
                                  <w:tcW w:w="2895" w:type="dxa"/>
                                  <w:gridSpan w:val="2"/>
                                  <w:vMerge/>
                                </w:tcPr>
                                <w:p w14:paraId="5EF9272D" w14:textId="77777777" w:rsidR="00A47790" w:rsidRDefault="00A47790" w:rsidP="00CF257B">
                                  <w:pPr>
                                    <w:spacing w:before="0" w:after="0" w:line="276" w:lineRule="auto"/>
                                    <w:jc w:val="left"/>
                                    <w:rPr>
                                      <w:sz w:val="20"/>
                                      <w:szCs w:val="20"/>
                                    </w:rPr>
                                  </w:pPr>
                                </w:p>
                              </w:tc>
                            </w:tr>
                            <w:tr w:rsidR="00A47790" w14:paraId="7234F401" w14:textId="77777777" w:rsidTr="00B856D0">
                              <w:trPr>
                                <w:jc w:val="center"/>
                              </w:trPr>
                              <w:tc>
                                <w:tcPr>
                                  <w:tcW w:w="265" w:type="dxa"/>
                                  <w:tcBorders>
                                    <w:top w:val="single" w:sz="4" w:space="0" w:color="auto"/>
                                    <w:bottom w:val="nil"/>
                                    <w:right w:val="nil"/>
                                  </w:tcBorders>
                                  <w:vAlign w:val="center"/>
                                </w:tcPr>
                                <w:p w14:paraId="78A53DA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763B3D81" w14:textId="77777777" w:rsidR="00A47790" w:rsidRDefault="00A47790" w:rsidP="00CF257B">
                                  <w:pPr>
                                    <w:spacing w:before="0" w:after="0" w:line="276" w:lineRule="auto"/>
                                    <w:jc w:val="left"/>
                                    <w:rPr>
                                      <w:sz w:val="20"/>
                                      <w:szCs w:val="20"/>
                                    </w:rPr>
                                  </w:pPr>
                                  <w:r>
                                    <w:rPr>
                                      <w:sz w:val="20"/>
                                      <w:szCs w:val="20"/>
                                    </w:rPr>
                                    <w:t>model_type</w:t>
                                  </w:r>
                                </w:p>
                              </w:tc>
                              <w:tc>
                                <w:tcPr>
                                  <w:tcW w:w="1350" w:type="dxa"/>
                                  <w:gridSpan w:val="2"/>
                                  <w:vAlign w:val="center"/>
                                </w:tcPr>
                                <w:p w14:paraId="59B3783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5517EE02" w14:textId="77777777" w:rsidR="00A47790" w:rsidRDefault="00A47790" w:rsidP="00CF257B">
                                  <w:pPr>
                                    <w:spacing w:before="0" w:after="0" w:line="276" w:lineRule="auto"/>
                                    <w:jc w:val="left"/>
                                    <w:rPr>
                                      <w:sz w:val="20"/>
                                      <w:szCs w:val="20"/>
                                    </w:rPr>
                                  </w:pPr>
                                  <w:r>
                                    <w:rPr>
                                      <w:sz w:val="20"/>
                                      <w:szCs w:val="20"/>
                                    </w:rPr>
                                    <w:t>diet</w:t>
                                  </w:r>
                                </w:p>
                              </w:tc>
                              <w:tc>
                                <w:tcPr>
                                  <w:tcW w:w="2895" w:type="dxa"/>
                                  <w:gridSpan w:val="2"/>
                                  <w:vMerge w:val="restart"/>
                                </w:tcPr>
                                <w:p w14:paraId="1212B1A0" w14:textId="77777777" w:rsidR="00A47790" w:rsidRDefault="00A47790" w:rsidP="00CF257B">
                                  <w:pPr>
                                    <w:spacing w:before="0" w:after="0" w:line="276" w:lineRule="auto"/>
                                    <w:jc w:val="left"/>
                                    <w:rPr>
                                      <w:sz w:val="20"/>
                                      <w:szCs w:val="20"/>
                                    </w:rPr>
                                  </w:pPr>
                                  <w:r>
                                    <w:rPr>
                                      <w:sz w:val="20"/>
                                      <w:szCs w:val="20"/>
                                    </w:rPr>
                                    <w:t xml:space="preserve">Model architecture. Custom models </w:t>
                                  </w:r>
                                  <w:proofErr w:type="gramStart"/>
                                  <w:r>
                                    <w:rPr>
                                      <w:sz w:val="20"/>
                                      <w:szCs w:val="20"/>
                                    </w:rPr>
                                    <w:t>are not supported</w:t>
                                  </w:r>
                                  <w:proofErr w:type="gramEnd"/>
                                  <w:r>
                                    <w:rPr>
                                      <w:sz w:val="20"/>
                                      <w:szCs w:val="20"/>
                                    </w:rPr>
                                    <w:t xml:space="preserve"> yet</w:t>
                                  </w:r>
                                </w:p>
                              </w:tc>
                            </w:tr>
                            <w:tr w:rsidR="00A47790" w14:paraId="0A0A92A3" w14:textId="77777777" w:rsidTr="00B856D0">
                              <w:trPr>
                                <w:jc w:val="center"/>
                              </w:trPr>
                              <w:tc>
                                <w:tcPr>
                                  <w:tcW w:w="265" w:type="dxa"/>
                                  <w:tcBorders>
                                    <w:top w:val="nil"/>
                                    <w:bottom w:val="single" w:sz="4" w:space="0" w:color="auto"/>
                                    <w:right w:val="nil"/>
                                  </w:tcBorders>
                                  <w:vAlign w:val="center"/>
                                </w:tcPr>
                                <w:p w14:paraId="7481C2FF"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1229B90" w14:textId="77777777" w:rsidR="00A47790" w:rsidRDefault="00A47790" w:rsidP="00CF257B">
                                  <w:pPr>
                                    <w:spacing w:before="0" w:after="0" w:line="276" w:lineRule="auto"/>
                                    <w:jc w:val="left"/>
                                    <w:rPr>
                                      <w:sz w:val="20"/>
                                      <w:szCs w:val="20"/>
                                    </w:rPr>
                                  </w:pPr>
                                </w:p>
                              </w:tc>
                              <w:tc>
                                <w:tcPr>
                                  <w:tcW w:w="1350" w:type="dxa"/>
                                  <w:gridSpan w:val="2"/>
                                  <w:vAlign w:val="center"/>
                                </w:tcPr>
                                <w:p w14:paraId="17B69E95"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53EE879B" w14:textId="77777777" w:rsidR="00A47790" w:rsidRDefault="00A47790" w:rsidP="00CF257B">
                                  <w:pPr>
                                    <w:spacing w:before="0" w:after="0" w:line="276" w:lineRule="auto"/>
                                    <w:jc w:val="left"/>
                                    <w:rPr>
                                      <w:sz w:val="20"/>
                                      <w:szCs w:val="20"/>
                                    </w:rPr>
                                  </w:pPr>
                                  <w:r>
                                    <w:rPr>
                                      <w:sz w:val="20"/>
                                      <w:szCs w:val="20"/>
                                    </w:rPr>
                                    <w:t>diet, custom</w:t>
                                  </w:r>
                                </w:p>
                              </w:tc>
                              <w:tc>
                                <w:tcPr>
                                  <w:tcW w:w="2895" w:type="dxa"/>
                                  <w:gridSpan w:val="2"/>
                                  <w:vMerge/>
                                </w:tcPr>
                                <w:p w14:paraId="00D5181C" w14:textId="77777777" w:rsidR="00A47790" w:rsidRDefault="00A47790" w:rsidP="00CF257B">
                                  <w:pPr>
                                    <w:spacing w:before="0" w:after="0" w:line="276" w:lineRule="auto"/>
                                    <w:jc w:val="left"/>
                                    <w:rPr>
                                      <w:sz w:val="20"/>
                                      <w:szCs w:val="20"/>
                                    </w:rPr>
                                  </w:pPr>
                                </w:p>
                              </w:tc>
                            </w:tr>
                            <w:tr w:rsidR="00A47790" w14:paraId="0111F1CC" w14:textId="77777777" w:rsidTr="00B856D0">
                              <w:trPr>
                                <w:jc w:val="center"/>
                              </w:trPr>
                              <w:tc>
                                <w:tcPr>
                                  <w:tcW w:w="265" w:type="dxa"/>
                                  <w:tcBorders>
                                    <w:top w:val="single" w:sz="4" w:space="0" w:color="auto"/>
                                    <w:bottom w:val="nil"/>
                                    <w:right w:val="nil"/>
                                  </w:tcBorders>
                                  <w:vAlign w:val="center"/>
                                </w:tcPr>
                                <w:p w14:paraId="52A82DFD"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8F91FC9" w14:textId="77777777" w:rsidR="00A47790" w:rsidRDefault="00A47790" w:rsidP="00CF257B">
                                  <w:pPr>
                                    <w:spacing w:before="0" w:after="0" w:line="276" w:lineRule="auto"/>
                                    <w:jc w:val="left"/>
                                    <w:rPr>
                                      <w:sz w:val="20"/>
                                      <w:szCs w:val="20"/>
                                    </w:rPr>
                                  </w:pPr>
                                  <w:r>
                                    <w:rPr>
                                      <w:sz w:val="20"/>
                                      <w:szCs w:val="20"/>
                                    </w:rPr>
                                    <w:t>rasa_version</w:t>
                                  </w:r>
                                </w:p>
                              </w:tc>
                              <w:tc>
                                <w:tcPr>
                                  <w:tcW w:w="1350" w:type="dxa"/>
                                  <w:gridSpan w:val="2"/>
                                  <w:vAlign w:val="center"/>
                                </w:tcPr>
                                <w:p w14:paraId="28452E26"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01083044" w14:textId="77777777" w:rsidR="00A47790" w:rsidRDefault="00A47790" w:rsidP="00CF257B">
                                  <w:pPr>
                                    <w:spacing w:before="0" w:after="0" w:line="276" w:lineRule="auto"/>
                                    <w:jc w:val="left"/>
                                    <w:rPr>
                                      <w:sz w:val="20"/>
                                      <w:szCs w:val="20"/>
                                    </w:rPr>
                                  </w:pPr>
                                  <w:r>
                                    <w:rPr>
                                      <w:sz w:val="20"/>
                                      <w:szCs w:val="20"/>
                                    </w:rPr>
                                    <w:t>2.8.8</w:t>
                                  </w:r>
                                </w:p>
                              </w:tc>
                              <w:tc>
                                <w:tcPr>
                                  <w:tcW w:w="2895" w:type="dxa"/>
                                  <w:gridSpan w:val="2"/>
                                  <w:vMerge w:val="restart"/>
                                </w:tcPr>
                                <w:p w14:paraId="3230469E" w14:textId="77777777" w:rsidR="00A47790" w:rsidRDefault="00A47790" w:rsidP="00CF257B">
                                  <w:pPr>
                                    <w:spacing w:before="0" w:after="0" w:line="276" w:lineRule="auto"/>
                                    <w:jc w:val="left"/>
                                    <w:rPr>
                                      <w:sz w:val="20"/>
                                      <w:szCs w:val="20"/>
                                    </w:rPr>
                                  </w:pPr>
                                  <w:r>
                                    <w:rPr>
                                      <w:sz w:val="20"/>
                                      <w:szCs w:val="20"/>
                                    </w:rPr>
                                    <w:t xml:space="preserve">Locally available Rasa version. Currently supports only 2.8.8 </w:t>
                                  </w:r>
                                </w:p>
                              </w:tc>
                            </w:tr>
                            <w:tr w:rsidR="00A47790" w14:paraId="685F395C" w14:textId="77777777" w:rsidTr="00B856D0">
                              <w:trPr>
                                <w:jc w:val="center"/>
                              </w:trPr>
                              <w:tc>
                                <w:tcPr>
                                  <w:tcW w:w="265" w:type="dxa"/>
                                  <w:tcBorders>
                                    <w:top w:val="nil"/>
                                    <w:bottom w:val="single" w:sz="4" w:space="0" w:color="auto"/>
                                    <w:right w:val="nil"/>
                                  </w:tcBorders>
                                  <w:vAlign w:val="center"/>
                                </w:tcPr>
                                <w:p w14:paraId="2875C849"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499157F2" w14:textId="77777777" w:rsidR="00A47790" w:rsidRDefault="00A47790" w:rsidP="00CF257B">
                                  <w:pPr>
                                    <w:spacing w:before="0" w:after="0" w:line="276" w:lineRule="auto"/>
                                    <w:jc w:val="left"/>
                                    <w:rPr>
                                      <w:sz w:val="20"/>
                                      <w:szCs w:val="20"/>
                                    </w:rPr>
                                  </w:pPr>
                                </w:p>
                              </w:tc>
                              <w:tc>
                                <w:tcPr>
                                  <w:tcW w:w="1350" w:type="dxa"/>
                                  <w:gridSpan w:val="2"/>
                                  <w:vAlign w:val="center"/>
                                </w:tcPr>
                                <w:p w14:paraId="67E7CE2E"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42DDB0CC" w14:textId="77777777" w:rsidR="00A47790" w:rsidRDefault="00A47790" w:rsidP="00CF257B">
                                  <w:pPr>
                                    <w:spacing w:before="0" w:after="0" w:line="276" w:lineRule="auto"/>
                                    <w:jc w:val="left"/>
                                    <w:rPr>
                                      <w:sz w:val="20"/>
                                      <w:szCs w:val="20"/>
                                    </w:rPr>
                                  </w:pPr>
                                  <w:r>
                                    <w:rPr>
                                      <w:sz w:val="20"/>
                                      <w:szCs w:val="20"/>
                                    </w:rPr>
                                    <w:t>2.8.8</w:t>
                                  </w:r>
                                </w:p>
                              </w:tc>
                              <w:tc>
                                <w:tcPr>
                                  <w:tcW w:w="2895" w:type="dxa"/>
                                  <w:gridSpan w:val="2"/>
                                  <w:vMerge/>
                                </w:tcPr>
                                <w:p w14:paraId="4DD46623" w14:textId="77777777" w:rsidR="00A47790" w:rsidRDefault="00A47790" w:rsidP="00CF257B">
                                  <w:pPr>
                                    <w:spacing w:before="0" w:after="0" w:line="276" w:lineRule="auto"/>
                                    <w:jc w:val="left"/>
                                    <w:rPr>
                                      <w:sz w:val="20"/>
                                      <w:szCs w:val="20"/>
                                    </w:rPr>
                                  </w:pPr>
                                </w:p>
                              </w:tc>
                            </w:tr>
                            <w:tr w:rsidR="00A47790" w14:paraId="098F92E3" w14:textId="77777777" w:rsidTr="00B856D0">
                              <w:trPr>
                                <w:jc w:val="center"/>
                              </w:trPr>
                              <w:tc>
                                <w:tcPr>
                                  <w:tcW w:w="265" w:type="dxa"/>
                                  <w:tcBorders>
                                    <w:top w:val="single" w:sz="4" w:space="0" w:color="auto"/>
                                    <w:bottom w:val="nil"/>
                                    <w:right w:val="nil"/>
                                  </w:tcBorders>
                                  <w:vAlign w:val="center"/>
                                </w:tcPr>
                                <w:p w14:paraId="282866CC"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30FC7AEC" w14:textId="77777777" w:rsidR="00A47790" w:rsidRDefault="00A47790" w:rsidP="00CF257B">
                                  <w:pPr>
                                    <w:spacing w:before="0" w:after="0" w:line="276" w:lineRule="auto"/>
                                    <w:jc w:val="left"/>
                                    <w:rPr>
                                      <w:sz w:val="20"/>
                                      <w:szCs w:val="20"/>
                                    </w:rPr>
                                  </w:pPr>
                                  <w:r>
                                    <w:rPr>
                                      <w:sz w:val="20"/>
                                      <w:szCs w:val="20"/>
                                    </w:rPr>
                                    <w:t>model_mode</w:t>
                                  </w:r>
                                </w:p>
                              </w:tc>
                              <w:tc>
                                <w:tcPr>
                                  <w:tcW w:w="1350" w:type="dxa"/>
                                  <w:gridSpan w:val="2"/>
                                  <w:vAlign w:val="center"/>
                                </w:tcPr>
                                <w:p w14:paraId="61048F4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06F91440" w14:textId="77777777" w:rsidR="00A47790" w:rsidRDefault="00A47790" w:rsidP="00CF257B">
                                  <w:pPr>
                                    <w:spacing w:before="0" w:after="0" w:line="276" w:lineRule="auto"/>
                                    <w:jc w:val="left"/>
                                    <w:rPr>
                                      <w:sz w:val="20"/>
                                      <w:szCs w:val="20"/>
                                    </w:rPr>
                                  </w:pPr>
                                  <w:r>
                                    <w:rPr>
                                      <w:sz w:val="20"/>
                                      <w:szCs w:val="20"/>
                                    </w:rPr>
                                    <w:t>local</w:t>
                                  </w:r>
                                </w:p>
                              </w:tc>
                              <w:tc>
                                <w:tcPr>
                                  <w:tcW w:w="2895" w:type="dxa"/>
                                  <w:gridSpan w:val="2"/>
                                  <w:vMerge w:val="restart"/>
                                </w:tcPr>
                                <w:p w14:paraId="1C8A87FC" w14:textId="77777777" w:rsidR="00A47790" w:rsidRDefault="00A47790" w:rsidP="00CF257B">
                                  <w:pPr>
                                    <w:spacing w:before="0" w:after="0" w:line="276" w:lineRule="auto"/>
                                    <w:jc w:val="left"/>
                                    <w:rPr>
                                      <w:sz w:val="20"/>
                                      <w:szCs w:val="20"/>
                                    </w:rPr>
                                  </w:pPr>
                                  <w:r w:rsidRPr="00B15E30">
                                    <w:rPr>
                                      <w:b/>
                                      <w:bCs/>
                                      <w:sz w:val="20"/>
                                      <w:szCs w:val="20"/>
                                    </w:rPr>
                                    <w:t>Support for REST models is experimental</w:t>
                                  </w:r>
                                  <w:r>
                                    <w:rPr>
                                      <w:sz w:val="20"/>
                                      <w:szCs w:val="20"/>
                                    </w:rPr>
                                    <w:t xml:space="preserve"> </w:t>
                                  </w:r>
                                </w:p>
                              </w:tc>
                            </w:tr>
                            <w:tr w:rsidR="00A47790" w14:paraId="36D67D96" w14:textId="77777777" w:rsidTr="00B856D0">
                              <w:trPr>
                                <w:jc w:val="center"/>
                              </w:trPr>
                              <w:tc>
                                <w:tcPr>
                                  <w:tcW w:w="265" w:type="dxa"/>
                                  <w:tcBorders>
                                    <w:top w:val="nil"/>
                                    <w:bottom w:val="single" w:sz="4" w:space="0" w:color="auto"/>
                                    <w:right w:val="nil"/>
                                  </w:tcBorders>
                                  <w:vAlign w:val="center"/>
                                </w:tcPr>
                                <w:p w14:paraId="6402B4C0"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56DD22FC" w14:textId="77777777" w:rsidR="00A47790" w:rsidRDefault="00A47790" w:rsidP="00CF257B">
                                  <w:pPr>
                                    <w:spacing w:before="0" w:after="0" w:line="276" w:lineRule="auto"/>
                                    <w:jc w:val="left"/>
                                    <w:rPr>
                                      <w:sz w:val="20"/>
                                      <w:szCs w:val="20"/>
                                    </w:rPr>
                                  </w:pPr>
                                </w:p>
                              </w:tc>
                              <w:tc>
                                <w:tcPr>
                                  <w:tcW w:w="1350" w:type="dxa"/>
                                  <w:gridSpan w:val="2"/>
                                  <w:vAlign w:val="center"/>
                                </w:tcPr>
                                <w:p w14:paraId="7C93F35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52EB299F" w14:textId="77777777" w:rsidR="00A47790" w:rsidRDefault="00A47790" w:rsidP="00CF257B">
                                  <w:pPr>
                                    <w:spacing w:before="0" w:after="0" w:line="276" w:lineRule="auto"/>
                                    <w:jc w:val="left"/>
                                    <w:rPr>
                                      <w:sz w:val="20"/>
                                      <w:szCs w:val="20"/>
                                    </w:rPr>
                                  </w:pPr>
                                  <w:r>
                                    <w:rPr>
                                      <w:sz w:val="20"/>
                                      <w:szCs w:val="20"/>
                                    </w:rPr>
                                    <w:t>local, rest</w:t>
                                  </w:r>
                                </w:p>
                              </w:tc>
                              <w:tc>
                                <w:tcPr>
                                  <w:tcW w:w="2895" w:type="dxa"/>
                                  <w:gridSpan w:val="2"/>
                                  <w:vMerge/>
                                </w:tcPr>
                                <w:p w14:paraId="22A88A83" w14:textId="77777777" w:rsidR="00A47790" w:rsidRDefault="00A47790" w:rsidP="00CF257B">
                                  <w:pPr>
                                    <w:spacing w:before="0" w:after="0" w:line="276" w:lineRule="auto"/>
                                    <w:jc w:val="left"/>
                                    <w:rPr>
                                      <w:sz w:val="20"/>
                                      <w:szCs w:val="20"/>
                                    </w:rPr>
                                  </w:pPr>
                                </w:p>
                              </w:tc>
                            </w:tr>
                            <w:tr w:rsidR="00A47790" w14:paraId="0364DD5A" w14:textId="77777777" w:rsidTr="00B856D0">
                              <w:trPr>
                                <w:jc w:val="center"/>
                              </w:trPr>
                              <w:tc>
                                <w:tcPr>
                                  <w:tcW w:w="265" w:type="dxa"/>
                                  <w:tcBorders>
                                    <w:top w:val="single" w:sz="4" w:space="0" w:color="auto"/>
                                    <w:bottom w:val="nil"/>
                                    <w:right w:val="nil"/>
                                  </w:tcBorders>
                                  <w:vAlign w:val="center"/>
                                </w:tcPr>
                                <w:p w14:paraId="5D9CAD9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5EBC92B5" w14:textId="77777777" w:rsidR="00A47790" w:rsidRDefault="00A47790" w:rsidP="00CF257B">
                                  <w:pPr>
                                    <w:spacing w:before="0" w:after="0" w:line="276" w:lineRule="auto"/>
                                    <w:jc w:val="left"/>
                                    <w:rPr>
                                      <w:sz w:val="20"/>
                                      <w:szCs w:val="20"/>
                                    </w:rPr>
                                  </w:pPr>
                                  <w:r>
                                    <w:rPr>
                                      <w:sz w:val="20"/>
                                      <w:szCs w:val="20"/>
                                    </w:rPr>
                                    <w:t>url_endpoint</w:t>
                                  </w:r>
                                </w:p>
                              </w:tc>
                              <w:tc>
                                <w:tcPr>
                                  <w:tcW w:w="1350" w:type="dxa"/>
                                  <w:gridSpan w:val="2"/>
                                  <w:vAlign w:val="center"/>
                                </w:tcPr>
                                <w:p w14:paraId="0355189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29C8BAD" w14:textId="77777777" w:rsidR="00A47790" w:rsidRDefault="00A47790" w:rsidP="00CF257B">
                                  <w:pPr>
                                    <w:spacing w:before="0" w:after="0" w:line="276" w:lineRule="auto"/>
                                    <w:jc w:val="left"/>
                                    <w:rPr>
                                      <w:sz w:val="20"/>
                                      <w:szCs w:val="20"/>
                                    </w:rPr>
                                  </w:pPr>
                                  <w:r>
                                    <w:rPr>
                                      <w:sz w:val="20"/>
                                      <w:szCs w:val="20"/>
                                    </w:rPr>
                                    <w:t>http://localhost:5005</w:t>
                                  </w:r>
                                </w:p>
                              </w:tc>
                              <w:tc>
                                <w:tcPr>
                                  <w:tcW w:w="2895" w:type="dxa"/>
                                  <w:gridSpan w:val="2"/>
                                  <w:vMerge w:val="restart"/>
                                </w:tcPr>
                                <w:p w14:paraId="7AA7689A" w14:textId="77777777" w:rsidR="00A47790" w:rsidRDefault="00A47790" w:rsidP="00CF257B">
                                  <w:pPr>
                                    <w:spacing w:before="0" w:after="0" w:line="276" w:lineRule="auto"/>
                                    <w:jc w:val="left"/>
                                    <w:rPr>
                                      <w:sz w:val="20"/>
                                      <w:szCs w:val="20"/>
                                    </w:rPr>
                                  </w:pPr>
                                  <w:r>
                                    <w:rPr>
                                      <w:sz w:val="20"/>
                                      <w:szCs w:val="20"/>
                                    </w:rPr>
                                    <w:t>URL of the REST model where Rasa is running if REST enabled</w:t>
                                  </w:r>
                                </w:p>
                              </w:tc>
                            </w:tr>
                            <w:tr w:rsidR="00A47790" w14:paraId="14FBAD56" w14:textId="77777777" w:rsidTr="00B856D0">
                              <w:trPr>
                                <w:jc w:val="center"/>
                              </w:trPr>
                              <w:tc>
                                <w:tcPr>
                                  <w:tcW w:w="265" w:type="dxa"/>
                                  <w:tcBorders>
                                    <w:top w:val="nil"/>
                                    <w:bottom w:val="single" w:sz="4" w:space="0" w:color="auto"/>
                                    <w:right w:val="nil"/>
                                  </w:tcBorders>
                                  <w:vAlign w:val="center"/>
                                </w:tcPr>
                                <w:p w14:paraId="4F8C6D7B"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5950F2D4" w14:textId="77777777" w:rsidR="00A47790" w:rsidRDefault="00A47790" w:rsidP="00CF257B">
                                  <w:pPr>
                                    <w:spacing w:before="0" w:after="0" w:line="276" w:lineRule="auto"/>
                                    <w:jc w:val="left"/>
                                    <w:rPr>
                                      <w:sz w:val="20"/>
                                      <w:szCs w:val="20"/>
                                    </w:rPr>
                                  </w:pPr>
                                </w:p>
                              </w:tc>
                              <w:tc>
                                <w:tcPr>
                                  <w:tcW w:w="1350" w:type="dxa"/>
                                  <w:gridSpan w:val="2"/>
                                  <w:vAlign w:val="center"/>
                                </w:tcPr>
                                <w:p w14:paraId="1180A57B"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F5919D5" w14:textId="77777777" w:rsidR="00A47790" w:rsidRDefault="00A47790" w:rsidP="00CF257B">
                                  <w:pPr>
                                    <w:spacing w:before="0" w:after="0" w:line="276" w:lineRule="auto"/>
                                    <w:jc w:val="left"/>
                                    <w:rPr>
                                      <w:sz w:val="20"/>
                                      <w:szCs w:val="20"/>
                                    </w:rPr>
                                  </w:pPr>
                                  <w:r>
                                    <w:rPr>
                                      <w:sz w:val="20"/>
                                      <w:szCs w:val="20"/>
                                    </w:rPr>
                                    <w:t>a valid bot URL</w:t>
                                  </w:r>
                                </w:p>
                              </w:tc>
                              <w:tc>
                                <w:tcPr>
                                  <w:tcW w:w="2895" w:type="dxa"/>
                                  <w:gridSpan w:val="2"/>
                                  <w:vMerge/>
                                </w:tcPr>
                                <w:p w14:paraId="6840B20E" w14:textId="77777777" w:rsidR="00A47790" w:rsidRDefault="00A47790" w:rsidP="00CF257B">
                                  <w:pPr>
                                    <w:spacing w:before="0" w:after="0" w:line="276" w:lineRule="auto"/>
                                    <w:jc w:val="left"/>
                                    <w:rPr>
                                      <w:sz w:val="20"/>
                                      <w:szCs w:val="20"/>
                                    </w:rPr>
                                  </w:pPr>
                                </w:p>
                              </w:tc>
                            </w:tr>
                            <w:tr w:rsidR="00A47790" w14:paraId="55C74D4A" w14:textId="77777777" w:rsidTr="00B856D0">
                              <w:trPr>
                                <w:jc w:val="center"/>
                              </w:trPr>
                              <w:tc>
                                <w:tcPr>
                                  <w:tcW w:w="265" w:type="dxa"/>
                                  <w:tcBorders>
                                    <w:top w:val="single" w:sz="4" w:space="0" w:color="auto"/>
                                    <w:bottom w:val="nil"/>
                                    <w:right w:val="nil"/>
                                  </w:tcBorders>
                                  <w:vAlign w:val="center"/>
                                </w:tcPr>
                                <w:p w14:paraId="16358573"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E4D5203" w14:textId="77777777" w:rsidR="00A47790" w:rsidRDefault="00A47790" w:rsidP="00CF257B">
                                  <w:pPr>
                                    <w:spacing w:before="0" w:after="0" w:line="276" w:lineRule="auto"/>
                                    <w:jc w:val="left"/>
                                    <w:rPr>
                                      <w:sz w:val="20"/>
                                      <w:szCs w:val="20"/>
                                    </w:rPr>
                                  </w:pPr>
                                  <w:r>
                                    <w:rPr>
                                      <w:sz w:val="20"/>
                                      <w:szCs w:val="20"/>
                                    </w:rPr>
                                    <w:t>data_instance</w:t>
                                  </w:r>
                                </w:p>
                              </w:tc>
                              <w:tc>
                                <w:tcPr>
                                  <w:tcW w:w="1350" w:type="dxa"/>
                                  <w:gridSpan w:val="2"/>
                                  <w:vAlign w:val="center"/>
                                </w:tcPr>
                                <w:p w14:paraId="175010A3"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59B04FE" w14:textId="77777777" w:rsidR="00A47790" w:rsidRDefault="00A47790" w:rsidP="00CF257B">
                                  <w:pPr>
                                    <w:spacing w:before="0" w:after="0" w:line="276" w:lineRule="auto"/>
                                    <w:jc w:val="left"/>
                                    <w:rPr>
                                      <w:sz w:val="20"/>
                                      <w:szCs w:val="20"/>
                                    </w:rPr>
                                  </w:pPr>
                                  <w:r>
                                    <w:rPr>
                                      <w:sz w:val="20"/>
                                      <w:szCs w:val="20"/>
                                    </w:rPr>
                                    <w:t>SLIIT</w:t>
                                  </w:r>
                                  <w:r w:rsidRPr="00D9134D">
                                    <w:rPr>
                                      <w:sz w:val="20"/>
                                      <w:szCs w:val="20"/>
                                    </w:rPr>
                                    <w:t xml:space="preserve"> </w:t>
                                  </w:r>
                                  <w:r w:rsidRPr="00D9134D">
                                    <w:rPr>
                                      <w:rFonts w:ascii="Iskoola Pota" w:hAnsi="Iskoola Pota" w:cs="Iskoola Pota"/>
                                      <w:sz w:val="20"/>
                                      <w:szCs w:val="20"/>
                                    </w:rPr>
                                    <w:t>එකේ</w:t>
                                  </w:r>
                                  <w:r w:rsidRPr="00D9134D">
                                    <w:rPr>
                                      <w:sz w:val="20"/>
                                      <w:szCs w:val="20"/>
                                    </w:rPr>
                                    <w:t xml:space="preserve"> </w:t>
                                  </w:r>
                                  <w:r w:rsidRPr="00D9134D">
                                    <w:rPr>
                                      <w:rFonts w:ascii="Iskoola Pota" w:hAnsi="Iskoola Pota" w:cs="Iskoola Pota"/>
                                      <w:sz w:val="20"/>
                                      <w:szCs w:val="20"/>
                                    </w:rPr>
                                    <w:t>තියෙන</w:t>
                                  </w:r>
                                  <w:r w:rsidRPr="00D9134D">
                                    <w:rPr>
                                      <w:sz w:val="20"/>
                                      <w:szCs w:val="20"/>
                                    </w:rPr>
                                    <w:t xml:space="preserve"> </w:t>
                                  </w:r>
                                  <w:r w:rsidRPr="00D9134D">
                                    <w:rPr>
                                      <w:rFonts w:ascii="Iskoola Pota" w:hAnsi="Iskoola Pota" w:cs="Iskoola Pota"/>
                                      <w:sz w:val="20"/>
                                      <w:szCs w:val="20"/>
                                    </w:rPr>
                                    <w:t>උපාධි</w:t>
                                  </w:r>
                                  <w:r w:rsidRPr="00D9134D">
                                    <w:rPr>
                                      <w:sz w:val="20"/>
                                      <w:szCs w:val="20"/>
                                    </w:rPr>
                                    <w:t xml:space="preserve"> </w:t>
                                  </w:r>
                                  <w:r w:rsidRPr="00D9134D">
                                    <w:rPr>
                                      <w:rFonts w:ascii="Iskoola Pota" w:hAnsi="Iskoola Pota" w:cs="Iskoola Pota"/>
                                      <w:sz w:val="20"/>
                                      <w:szCs w:val="20"/>
                                    </w:rPr>
                                    <w:t>මොනවද</w:t>
                                  </w:r>
                                  <w:r w:rsidRPr="00D9134D">
                                    <w:rPr>
                                      <w:sz w:val="20"/>
                                      <w:szCs w:val="20"/>
                                    </w:rPr>
                                    <w:t>?</w:t>
                                  </w:r>
                                </w:p>
                              </w:tc>
                              <w:tc>
                                <w:tcPr>
                                  <w:tcW w:w="2895" w:type="dxa"/>
                                  <w:gridSpan w:val="2"/>
                                  <w:vMerge w:val="restart"/>
                                </w:tcPr>
                                <w:p w14:paraId="571B84ED" w14:textId="77777777" w:rsidR="00A47790" w:rsidRDefault="00A47790" w:rsidP="00CF257B">
                                  <w:pPr>
                                    <w:spacing w:before="0" w:after="0" w:line="276" w:lineRule="auto"/>
                                    <w:jc w:val="left"/>
                                    <w:rPr>
                                      <w:sz w:val="20"/>
                                      <w:szCs w:val="20"/>
                                    </w:rPr>
                                  </w:pPr>
                                  <w:r>
                                    <w:rPr>
                                      <w:sz w:val="20"/>
                                      <w:szCs w:val="20"/>
                                    </w:rPr>
                                    <w:t>A data instance or a list of data instances to explain</w:t>
                                  </w:r>
                                </w:p>
                              </w:tc>
                            </w:tr>
                            <w:tr w:rsidR="00A47790" w14:paraId="5E135309" w14:textId="77777777" w:rsidTr="00B856D0">
                              <w:trPr>
                                <w:jc w:val="center"/>
                              </w:trPr>
                              <w:tc>
                                <w:tcPr>
                                  <w:tcW w:w="265" w:type="dxa"/>
                                  <w:tcBorders>
                                    <w:top w:val="nil"/>
                                    <w:bottom w:val="single" w:sz="4" w:space="0" w:color="auto"/>
                                    <w:right w:val="nil"/>
                                  </w:tcBorders>
                                  <w:vAlign w:val="center"/>
                                </w:tcPr>
                                <w:p w14:paraId="59ECFDE0"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3D46D16" w14:textId="77777777" w:rsidR="00A47790" w:rsidRDefault="00A47790" w:rsidP="00CF257B">
                                  <w:pPr>
                                    <w:spacing w:before="0" w:after="0" w:line="276" w:lineRule="auto"/>
                                    <w:jc w:val="left"/>
                                    <w:rPr>
                                      <w:sz w:val="20"/>
                                      <w:szCs w:val="20"/>
                                    </w:rPr>
                                  </w:pPr>
                                </w:p>
                              </w:tc>
                              <w:tc>
                                <w:tcPr>
                                  <w:tcW w:w="1350" w:type="dxa"/>
                                  <w:gridSpan w:val="2"/>
                                  <w:vAlign w:val="center"/>
                                </w:tcPr>
                                <w:p w14:paraId="3769E8B8"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75119AE8" w14:textId="77777777" w:rsidR="00A47790" w:rsidRDefault="00A47790" w:rsidP="00CF257B">
                                  <w:pPr>
                                    <w:spacing w:before="0" w:after="0" w:line="276" w:lineRule="auto"/>
                                    <w:jc w:val="left"/>
                                    <w:rPr>
                                      <w:sz w:val="20"/>
                                      <w:szCs w:val="20"/>
                                    </w:rPr>
                                  </w:pPr>
                                  <w:r>
                                    <w:rPr>
                                      <w:sz w:val="20"/>
                                      <w:szCs w:val="20"/>
                                    </w:rPr>
                                    <w:t>a valid string</w:t>
                                  </w:r>
                                </w:p>
                              </w:tc>
                              <w:tc>
                                <w:tcPr>
                                  <w:tcW w:w="2895" w:type="dxa"/>
                                  <w:gridSpan w:val="2"/>
                                  <w:vMerge/>
                                </w:tcPr>
                                <w:p w14:paraId="3F709BBC" w14:textId="77777777" w:rsidR="00A47790" w:rsidRDefault="00A47790" w:rsidP="00CF257B">
                                  <w:pPr>
                                    <w:spacing w:before="0" w:after="0" w:line="276" w:lineRule="auto"/>
                                    <w:jc w:val="left"/>
                                    <w:rPr>
                                      <w:sz w:val="20"/>
                                      <w:szCs w:val="20"/>
                                    </w:rPr>
                                  </w:pPr>
                                </w:p>
                              </w:tc>
                            </w:tr>
                            <w:tr w:rsidR="00A47790" w14:paraId="39CCC47D" w14:textId="77777777" w:rsidTr="00B856D0">
                              <w:trPr>
                                <w:jc w:val="center"/>
                              </w:trPr>
                              <w:tc>
                                <w:tcPr>
                                  <w:tcW w:w="265" w:type="dxa"/>
                                  <w:tcBorders>
                                    <w:top w:val="single" w:sz="4" w:space="0" w:color="auto"/>
                                    <w:bottom w:val="nil"/>
                                    <w:right w:val="nil"/>
                                  </w:tcBorders>
                                  <w:vAlign w:val="center"/>
                                </w:tcPr>
                                <w:p w14:paraId="26657502"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D46A76B" w14:textId="77777777" w:rsidR="00A47790" w:rsidRDefault="00A47790" w:rsidP="00CF257B">
                                  <w:pPr>
                                    <w:spacing w:before="0" w:after="0" w:line="276" w:lineRule="auto"/>
                                    <w:jc w:val="left"/>
                                    <w:rPr>
                                      <w:sz w:val="20"/>
                                      <w:szCs w:val="20"/>
                                    </w:rPr>
                                  </w:pPr>
                                  <w:r>
                                    <w:rPr>
                                      <w:sz w:val="20"/>
                                      <w:szCs w:val="20"/>
                                    </w:rPr>
                                    <w:t>ranking_length</w:t>
                                  </w:r>
                                </w:p>
                              </w:tc>
                              <w:tc>
                                <w:tcPr>
                                  <w:tcW w:w="1350" w:type="dxa"/>
                                  <w:gridSpan w:val="2"/>
                                  <w:vAlign w:val="center"/>
                                </w:tcPr>
                                <w:p w14:paraId="3A91779B"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9A656F0" w14:textId="77777777" w:rsidR="00A47790" w:rsidRDefault="00A47790" w:rsidP="00CF257B">
                                  <w:pPr>
                                    <w:spacing w:before="0" w:after="0" w:line="276" w:lineRule="auto"/>
                                    <w:jc w:val="left"/>
                                    <w:rPr>
                                      <w:sz w:val="20"/>
                                      <w:szCs w:val="20"/>
                                    </w:rPr>
                                  </w:pPr>
                                  <w:r>
                                    <w:rPr>
                                      <w:sz w:val="20"/>
                                      <w:szCs w:val="20"/>
                                    </w:rPr>
                                    <w:t>10</w:t>
                                  </w:r>
                                </w:p>
                              </w:tc>
                              <w:tc>
                                <w:tcPr>
                                  <w:tcW w:w="2895" w:type="dxa"/>
                                  <w:gridSpan w:val="2"/>
                                  <w:vMerge w:val="restart"/>
                                </w:tcPr>
                                <w:p w14:paraId="7D622906" w14:textId="77777777" w:rsidR="00A47790" w:rsidRDefault="00A47790" w:rsidP="00CF257B">
                                  <w:pPr>
                                    <w:spacing w:before="0" w:after="0" w:line="276" w:lineRule="auto"/>
                                    <w:jc w:val="left"/>
                                    <w:rPr>
                                      <w:sz w:val="20"/>
                                      <w:szCs w:val="20"/>
                                    </w:rPr>
                                  </w:pPr>
                                  <w:r>
                                    <w:rPr>
                                      <w:sz w:val="20"/>
                                      <w:szCs w:val="20"/>
                                    </w:rPr>
                                    <w:t>Number of maximum features to select. DIME recommends 10</w:t>
                                  </w:r>
                                </w:p>
                              </w:tc>
                            </w:tr>
                            <w:tr w:rsidR="00A47790" w14:paraId="79CFA3AD" w14:textId="77777777" w:rsidTr="00B856D0">
                              <w:trPr>
                                <w:jc w:val="center"/>
                              </w:trPr>
                              <w:tc>
                                <w:tcPr>
                                  <w:tcW w:w="265" w:type="dxa"/>
                                  <w:tcBorders>
                                    <w:top w:val="nil"/>
                                    <w:bottom w:val="single" w:sz="4" w:space="0" w:color="auto"/>
                                    <w:right w:val="nil"/>
                                  </w:tcBorders>
                                  <w:vAlign w:val="center"/>
                                </w:tcPr>
                                <w:p w14:paraId="7F9ACC3E"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09A68BF" w14:textId="77777777" w:rsidR="00A47790" w:rsidRDefault="00A47790" w:rsidP="00CF257B">
                                  <w:pPr>
                                    <w:spacing w:before="0" w:after="0" w:line="276" w:lineRule="auto"/>
                                    <w:jc w:val="left"/>
                                    <w:rPr>
                                      <w:sz w:val="20"/>
                                      <w:szCs w:val="20"/>
                                    </w:rPr>
                                  </w:pPr>
                                </w:p>
                              </w:tc>
                              <w:tc>
                                <w:tcPr>
                                  <w:tcW w:w="1350" w:type="dxa"/>
                                  <w:gridSpan w:val="2"/>
                                  <w:vAlign w:val="center"/>
                                </w:tcPr>
                                <w:p w14:paraId="6EB15BE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51F71C7" w14:textId="77777777" w:rsidR="00A47790" w:rsidRDefault="00A47790" w:rsidP="00CF257B">
                                  <w:pPr>
                                    <w:spacing w:before="0" w:after="0" w:line="276" w:lineRule="auto"/>
                                    <w:jc w:val="left"/>
                                    <w:rPr>
                                      <w:sz w:val="20"/>
                                      <w:szCs w:val="20"/>
                                    </w:rPr>
                                  </w:pPr>
                                  <w:r>
                                    <w:rPr>
                                      <w:sz w:val="20"/>
                                      <w:szCs w:val="20"/>
                                    </w:rPr>
                                    <w:t>a valid integer</w:t>
                                  </w:r>
                                </w:p>
                              </w:tc>
                              <w:tc>
                                <w:tcPr>
                                  <w:tcW w:w="2895" w:type="dxa"/>
                                  <w:gridSpan w:val="2"/>
                                  <w:vMerge/>
                                </w:tcPr>
                                <w:p w14:paraId="425CB66F" w14:textId="77777777" w:rsidR="00A47790" w:rsidRDefault="00A47790" w:rsidP="00CF257B">
                                  <w:pPr>
                                    <w:spacing w:before="0" w:after="0" w:line="276" w:lineRule="auto"/>
                                    <w:jc w:val="left"/>
                                    <w:rPr>
                                      <w:sz w:val="20"/>
                                      <w:szCs w:val="20"/>
                                    </w:rPr>
                                  </w:pPr>
                                </w:p>
                              </w:tc>
                            </w:tr>
                            <w:tr w:rsidR="00A47790" w14:paraId="1C2952BE" w14:textId="77777777" w:rsidTr="00781EEC">
                              <w:trPr>
                                <w:jc w:val="center"/>
                              </w:trPr>
                              <w:tc>
                                <w:tcPr>
                                  <w:tcW w:w="265" w:type="dxa"/>
                                  <w:tcBorders>
                                    <w:top w:val="single" w:sz="4" w:space="0" w:color="auto"/>
                                    <w:bottom w:val="nil"/>
                                    <w:right w:val="nil"/>
                                  </w:tcBorders>
                                  <w:vAlign w:val="center"/>
                                </w:tcPr>
                                <w:p w14:paraId="2DC71E82" w14:textId="77777777" w:rsidR="00A47790" w:rsidRPr="005E6EFB" w:rsidRDefault="00A47790" w:rsidP="00CF257B">
                                  <w:pPr>
                                    <w:spacing w:before="0" w:after="0" w:line="276" w:lineRule="auto"/>
                                    <w:jc w:val="left"/>
                                    <w:rPr>
                                      <w:sz w:val="20"/>
                                      <w:szCs w:val="20"/>
                                    </w:rPr>
                                  </w:pPr>
                                </w:p>
                              </w:tc>
                              <w:tc>
                                <w:tcPr>
                                  <w:tcW w:w="1515" w:type="dxa"/>
                                  <w:tcBorders>
                                    <w:left w:val="nil"/>
                                  </w:tcBorders>
                                  <w:vAlign w:val="center"/>
                                </w:tcPr>
                                <w:p w14:paraId="4AEA220A" w14:textId="77777777" w:rsidR="00A47790" w:rsidRDefault="00A47790" w:rsidP="00CF257B">
                                  <w:pPr>
                                    <w:spacing w:before="0" w:after="0" w:line="276" w:lineRule="auto"/>
                                    <w:jc w:val="left"/>
                                    <w:rPr>
                                      <w:sz w:val="20"/>
                                      <w:szCs w:val="20"/>
                                    </w:rPr>
                                  </w:pPr>
                                  <w:r>
                                    <w:rPr>
                                      <w:sz w:val="20"/>
                                      <w:szCs w:val="20"/>
                                    </w:rPr>
                                    <w:t>ngrams</w:t>
                                  </w:r>
                                </w:p>
                              </w:tc>
                              <w:tc>
                                <w:tcPr>
                                  <w:tcW w:w="6315" w:type="dxa"/>
                                  <w:gridSpan w:val="5"/>
                                  <w:vAlign w:val="center"/>
                                </w:tcPr>
                                <w:p w14:paraId="1328B80C" w14:textId="77777777" w:rsidR="00A47790" w:rsidRPr="00B15E30" w:rsidRDefault="00A47790" w:rsidP="00CF257B">
                                  <w:pPr>
                                    <w:spacing w:before="0" w:after="0" w:line="276" w:lineRule="auto"/>
                                    <w:jc w:val="left"/>
                                    <w:rPr>
                                      <w:b/>
                                      <w:bCs/>
                                      <w:sz w:val="20"/>
                                      <w:szCs w:val="20"/>
                                    </w:rPr>
                                  </w:pPr>
                                  <w:r w:rsidRPr="00B15E30">
                                    <w:rPr>
                                      <w:b/>
                                      <w:bCs/>
                                      <w:i/>
                                      <w:iCs/>
                                      <w:sz w:val="20"/>
                                      <w:szCs w:val="20"/>
                                    </w:rPr>
                                    <w:t>n-grams</w:t>
                                  </w:r>
                                  <w:r w:rsidRPr="00B15E30">
                                    <w:rPr>
                                      <w:b/>
                                      <w:bCs/>
                                      <w:sz w:val="20"/>
                                      <w:szCs w:val="20"/>
                                    </w:rPr>
                                    <w:t xml:space="preserve"> and its sub-keys are experimental and have no effect</w:t>
                                  </w:r>
                                </w:p>
                              </w:tc>
                            </w:tr>
                            <w:tr w:rsidR="00A47790" w14:paraId="7F31C1EA" w14:textId="77777777" w:rsidTr="00B856D0">
                              <w:trPr>
                                <w:jc w:val="center"/>
                              </w:trPr>
                              <w:tc>
                                <w:tcPr>
                                  <w:tcW w:w="265" w:type="dxa"/>
                                  <w:tcBorders>
                                    <w:top w:val="single" w:sz="4" w:space="0" w:color="auto"/>
                                    <w:bottom w:val="nil"/>
                                    <w:right w:val="nil"/>
                                  </w:tcBorders>
                                  <w:vAlign w:val="center"/>
                                </w:tcPr>
                                <w:p w14:paraId="78580734"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64196155" w14:textId="77777777" w:rsidR="00A47790" w:rsidRDefault="00A47790" w:rsidP="00CF257B">
                                  <w:pPr>
                                    <w:spacing w:before="0" w:after="0" w:line="276" w:lineRule="auto"/>
                                    <w:jc w:val="left"/>
                                    <w:rPr>
                                      <w:sz w:val="20"/>
                                      <w:szCs w:val="20"/>
                                    </w:rPr>
                                  </w:pPr>
                                  <w:r>
                                    <w:rPr>
                                      <w:sz w:val="20"/>
                                      <w:szCs w:val="20"/>
                                    </w:rPr>
                                    <w:t>case_sensitive</w:t>
                                  </w:r>
                                </w:p>
                              </w:tc>
                              <w:tc>
                                <w:tcPr>
                                  <w:tcW w:w="1350" w:type="dxa"/>
                                  <w:gridSpan w:val="2"/>
                                  <w:vAlign w:val="center"/>
                                </w:tcPr>
                                <w:p w14:paraId="3CB7D511"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375C92F" w14:textId="77777777" w:rsidR="00A47790" w:rsidRDefault="00A47790" w:rsidP="00CF257B">
                                  <w:pPr>
                                    <w:spacing w:before="0" w:after="0" w:line="276" w:lineRule="auto"/>
                                    <w:jc w:val="left"/>
                                    <w:rPr>
                                      <w:sz w:val="20"/>
                                      <w:szCs w:val="20"/>
                                    </w:rPr>
                                  </w:pPr>
                                  <w:r>
                                    <w:rPr>
                                      <w:sz w:val="20"/>
                                      <w:szCs w:val="20"/>
                                    </w:rPr>
                                    <w:t>True</w:t>
                                  </w:r>
                                </w:p>
                              </w:tc>
                              <w:tc>
                                <w:tcPr>
                                  <w:tcW w:w="2895" w:type="dxa"/>
                                  <w:gridSpan w:val="2"/>
                                  <w:vMerge w:val="restart"/>
                                </w:tcPr>
                                <w:p w14:paraId="08B41261" w14:textId="77777777" w:rsidR="00A47790" w:rsidRDefault="00A47790" w:rsidP="00CF257B">
                                  <w:pPr>
                                    <w:spacing w:before="0" w:after="0" w:line="276" w:lineRule="auto"/>
                                    <w:jc w:val="left"/>
                                    <w:rPr>
                                      <w:sz w:val="20"/>
                                      <w:szCs w:val="20"/>
                                    </w:rPr>
                                  </w:pPr>
                                  <w:r>
                                    <w:rPr>
                                      <w:sz w:val="20"/>
                                      <w:szCs w:val="20"/>
                                    </w:rPr>
                                    <w:t xml:space="preserve">If set to false, data instances </w:t>
                                  </w:r>
                                  <w:proofErr w:type="gramStart"/>
                                  <w:r>
                                    <w:rPr>
                                      <w:sz w:val="20"/>
                                      <w:szCs w:val="20"/>
                                    </w:rPr>
                                    <w:t>are converted</w:t>
                                  </w:r>
                                  <w:proofErr w:type="gramEnd"/>
                                  <w:r>
                                    <w:rPr>
                                      <w:sz w:val="20"/>
                                      <w:szCs w:val="20"/>
                                    </w:rPr>
                                    <w:t xml:space="preserve"> to lower case first</w:t>
                                  </w:r>
                                </w:p>
                              </w:tc>
                            </w:tr>
                            <w:tr w:rsidR="00A47790" w14:paraId="6248C4F8" w14:textId="77777777" w:rsidTr="00B856D0">
                              <w:trPr>
                                <w:jc w:val="center"/>
                              </w:trPr>
                              <w:tc>
                                <w:tcPr>
                                  <w:tcW w:w="265" w:type="dxa"/>
                                  <w:tcBorders>
                                    <w:top w:val="nil"/>
                                    <w:bottom w:val="single" w:sz="4" w:space="0" w:color="auto"/>
                                    <w:right w:val="nil"/>
                                  </w:tcBorders>
                                  <w:vAlign w:val="center"/>
                                </w:tcPr>
                                <w:p w14:paraId="32E9346E"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78D34B5" w14:textId="77777777" w:rsidR="00A47790" w:rsidRDefault="00A47790" w:rsidP="00CF257B">
                                  <w:pPr>
                                    <w:spacing w:before="0" w:after="0" w:line="276" w:lineRule="auto"/>
                                    <w:jc w:val="left"/>
                                    <w:rPr>
                                      <w:sz w:val="20"/>
                                      <w:szCs w:val="20"/>
                                    </w:rPr>
                                  </w:pPr>
                                </w:p>
                              </w:tc>
                              <w:tc>
                                <w:tcPr>
                                  <w:tcW w:w="1350" w:type="dxa"/>
                                  <w:gridSpan w:val="2"/>
                                  <w:vAlign w:val="center"/>
                                </w:tcPr>
                                <w:p w14:paraId="3F2BC7F0"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DA22745" w14:textId="77777777" w:rsidR="00A47790" w:rsidRDefault="00A47790" w:rsidP="00CF257B">
                                  <w:pPr>
                                    <w:spacing w:before="0" w:after="0" w:line="276" w:lineRule="auto"/>
                                    <w:jc w:val="left"/>
                                    <w:rPr>
                                      <w:sz w:val="20"/>
                                      <w:szCs w:val="20"/>
                                    </w:rPr>
                                  </w:pPr>
                                  <w:r>
                                    <w:rPr>
                                      <w:sz w:val="20"/>
                                      <w:szCs w:val="20"/>
                                    </w:rPr>
                                    <w:t>True, False</w:t>
                                  </w:r>
                                </w:p>
                              </w:tc>
                              <w:tc>
                                <w:tcPr>
                                  <w:tcW w:w="2895" w:type="dxa"/>
                                  <w:gridSpan w:val="2"/>
                                  <w:vMerge/>
                                </w:tcPr>
                                <w:p w14:paraId="20C936D1" w14:textId="77777777" w:rsidR="00A47790" w:rsidRDefault="00A47790" w:rsidP="00CF257B">
                                  <w:pPr>
                                    <w:spacing w:before="0" w:after="0" w:line="276" w:lineRule="auto"/>
                                    <w:jc w:val="left"/>
                                    <w:rPr>
                                      <w:sz w:val="20"/>
                                      <w:szCs w:val="20"/>
                                    </w:rPr>
                                  </w:pPr>
                                </w:p>
                              </w:tc>
                            </w:tr>
                            <w:tr w:rsidR="00A47790" w14:paraId="2681F2A7" w14:textId="77777777" w:rsidTr="00B856D0">
                              <w:trPr>
                                <w:jc w:val="center"/>
                              </w:trPr>
                              <w:tc>
                                <w:tcPr>
                                  <w:tcW w:w="265" w:type="dxa"/>
                                  <w:tcBorders>
                                    <w:top w:val="single" w:sz="4" w:space="0" w:color="auto"/>
                                    <w:bottom w:val="nil"/>
                                    <w:right w:val="nil"/>
                                  </w:tcBorders>
                                  <w:vAlign w:val="center"/>
                                </w:tcPr>
                                <w:p w14:paraId="1CB93E2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099232C4" w14:textId="77777777" w:rsidR="00A47790" w:rsidRDefault="00A47790" w:rsidP="00CF257B">
                                  <w:pPr>
                                    <w:spacing w:before="0" w:after="0" w:line="276" w:lineRule="auto"/>
                                    <w:jc w:val="left"/>
                                    <w:rPr>
                                      <w:sz w:val="20"/>
                                      <w:szCs w:val="20"/>
                                    </w:rPr>
                                  </w:pPr>
                                  <w:r>
                                    <w:rPr>
                                      <w:sz w:val="20"/>
                                      <w:szCs w:val="20"/>
                                    </w:rPr>
                                    <w:t>metric</w:t>
                                  </w:r>
                                </w:p>
                              </w:tc>
                              <w:tc>
                                <w:tcPr>
                                  <w:tcW w:w="1350" w:type="dxa"/>
                                  <w:gridSpan w:val="2"/>
                                  <w:vAlign w:val="center"/>
                                </w:tcPr>
                                <w:p w14:paraId="48B23F73"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9390C18" w14:textId="77777777" w:rsidR="00A47790" w:rsidRDefault="00A47790" w:rsidP="00CF257B">
                                  <w:pPr>
                                    <w:spacing w:before="0" w:after="0" w:line="276" w:lineRule="auto"/>
                                    <w:jc w:val="left"/>
                                    <w:rPr>
                                      <w:sz w:val="20"/>
                                      <w:szCs w:val="20"/>
                                    </w:rPr>
                                  </w:pPr>
                                  <w:r>
                                    <w:rPr>
                                      <w:sz w:val="20"/>
                                      <w:szCs w:val="20"/>
                                    </w:rPr>
                                    <w:t>confidence</w:t>
                                  </w:r>
                                </w:p>
                              </w:tc>
                              <w:tc>
                                <w:tcPr>
                                  <w:tcW w:w="2895" w:type="dxa"/>
                                  <w:gridSpan w:val="2"/>
                                  <w:vMerge w:val="restart"/>
                                </w:tcPr>
                                <w:p w14:paraId="1C91F573" w14:textId="77777777" w:rsidR="00A47790" w:rsidRPr="00CA4B08" w:rsidRDefault="00A47790" w:rsidP="00CF257B">
                                  <w:pPr>
                                    <w:spacing w:before="0" w:after="0" w:line="276" w:lineRule="auto"/>
                                    <w:jc w:val="left"/>
                                    <w:rPr>
                                      <w:sz w:val="20"/>
                                      <w:szCs w:val="20"/>
                                    </w:rPr>
                                  </w:pPr>
                                  <w:r>
                                    <w:rPr>
                                      <w:sz w:val="20"/>
                                      <w:szCs w:val="20"/>
                                    </w:rPr>
                                    <w:t xml:space="preserve">Metric for feature importance calculation. DIME recommends </w:t>
                                  </w:r>
                                  <w:r w:rsidRPr="00CA4B08">
                                    <w:rPr>
                                      <w:i/>
                                      <w:iCs/>
                                      <w:sz w:val="20"/>
                                      <w:szCs w:val="20"/>
                                    </w:rPr>
                                    <w:t>confidence</w:t>
                                  </w:r>
                                  <w:r>
                                    <w:rPr>
                                      <w:sz w:val="20"/>
                                      <w:szCs w:val="20"/>
                                    </w:rPr>
                                    <w:t xml:space="preserve"> as accuracy and f1-score generate results that are mostly sparse</w:t>
                                  </w:r>
                                </w:p>
                              </w:tc>
                            </w:tr>
                            <w:tr w:rsidR="00A47790" w14:paraId="021553B1" w14:textId="77777777" w:rsidTr="00B856D0">
                              <w:trPr>
                                <w:jc w:val="center"/>
                              </w:trPr>
                              <w:tc>
                                <w:tcPr>
                                  <w:tcW w:w="265" w:type="dxa"/>
                                  <w:tcBorders>
                                    <w:top w:val="nil"/>
                                    <w:right w:val="nil"/>
                                  </w:tcBorders>
                                  <w:vAlign w:val="center"/>
                                </w:tcPr>
                                <w:p w14:paraId="6246BB25"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4E866969" w14:textId="77777777" w:rsidR="00A47790" w:rsidRDefault="00A47790" w:rsidP="00CF257B">
                                  <w:pPr>
                                    <w:spacing w:before="0" w:after="0" w:line="276" w:lineRule="auto"/>
                                    <w:jc w:val="left"/>
                                    <w:rPr>
                                      <w:sz w:val="20"/>
                                      <w:szCs w:val="20"/>
                                    </w:rPr>
                                  </w:pPr>
                                </w:p>
                              </w:tc>
                              <w:tc>
                                <w:tcPr>
                                  <w:tcW w:w="1350" w:type="dxa"/>
                                  <w:gridSpan w:val="2"/>
                                  <w:vAlign w:val="center"/>
                                </w:tcPr>
                                <w:p w14:paraId="1586BB5C"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6CCE8692" w14:textId="77777777" w:rsidR="00A47790" w:rsidRDefault="00A47790" w:rsidP="00CF257B">
                                  <w:pPr>
                                    <w:spacing w:before="0" w:after="0" w:line="276" w:lineRule="auto"/>
                                    <w:jc w:val="left"/>
                                    <w:rPr>
                                      <w:sz w:val="20"/>
                                      <w:szCs w:val="20"/>
                                    </w:rPr>
                                  </w:pPr>
                                  <w:r>
                                    <w:rPr>
                                      <w:sz w:val="20"/>
                                      <w:szCs w:val="20"/>
                                    </w:rPr>
                                    <w:t>confidence, accuracy, f1-score</w:t>
                                  </w:r>
                                </w:p>
                              </w:tc>
                              <w:tc>
                                <w:tcPr>
                                  <w:tcW w:w="2895" w:type="dxa"/>
                                  <w:gridSpan w:val="2"/>
                                  <w:vMerge/>
                                </w:tcPr>
                                <w:p w14:paraId="4A0D7A30" w14:textId="77777777" w:rsidR="00A47790" w:rsidRDefault="00A47790" w:rsidP="00CF257B">
                                  <w:pPr>
                                    <w:spacing w:before="0" w:after="0" w:line="276" w:lineRule="auto"/>
                                    <w:jc w:val="left"/>
                                    <w:rPr>
                                      <w:sz w:val="20"/>
                                      <w:szCs w:val="20"/>
                                    </w:rPr>
                                  </w:pPr>
                                </w:p>
                              </w:tc>
                            </w:tr>
                            <w:tr w:rsidR="00A47790" w14:paraId="163C429F" w14:textId="77777777" w:rsidTr="00B856D0">
                              <w:trPr>
                                <w:jc w:val="center"/>
                              </w:trPr>
                              <w:tc>
                                <w:tcPr>
                                  <w:tcW w:w="8095" w:type="dxa"/>
                                  <w:gridSpan w:val="7"/>
                                  <w:tcBorders>
                                    <w:top w:val="nil"/>
                                  </w:tcBorders>
                                  <w:vAlign w:val="center"/>
                                </w:tcPr>
                                <w:p w14:paraId="07384F06" w14:textId="77777777" w:rsidR="00A47790" w:rsidRDefault="00A47790" w:rsidP="00CF257B">
                                  <w:pPr>
                                    <w:spacing w:before="0" w:after="0" w:line="276" w:lineRule="auto"/>
                                    <w:jc w:val="left"/>
                                    <w:rPr>
                                      <w:sz w:val="20"/>
                                      <w:szCs w:val="20"/>
                                    </w:rPr>
                                  </w:pPr>
                                  <w:r>
                                    <w:rPr>
                                      <w:i/>
                                      <w:iCs/>
                                      <w:sz w:val="20"/>
                                      <w:szCs w:val="20"/>
                                    </w:rPr>
                                    <w:t>Server configurations</w:t>
                                  </w:r>
                                </w:p>
                              </w:tc>
                            </w:tr>
                            <w:tr w:rsidR="00A47790" w14:paraId="26D56EE0" w14:textId="77777777" w:rsidTr="00B856D0">
                              <w:trPr>
                                <w:jc w:val="center"/>
                              </w:trPr>
                              <w:tc>
                                <w:tcPr>
                                  <w:tcW w:w="265" w:type="dxa"/>
                                  <w:tcBorders>
                                    <w:top w:val="nil"/>
                                    <w:bottom w:val="nil"/>
                                    <w:right w:val="nil"/>
                                  </w:tcBorders>
                                  <w:vAlign w:val="center"/>
                                </w:tcPr>
                                <w:p w14:paraId="20D48307"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3B373C2" w14:textId="77777777" w:rsidR="00A47790" w:rsidRDefault="00A47790" w:rsidP="00CF257B">
                                  <w:pPr>
                                    <w:spacing w:before="0" w:after="0" w:line="276" w:lineRule="auto"/>
                                    <w:jc w:val="left"/>
                                    <w:rPr>
                                      <w:sz w:val="20"/>
                                      <w:szCs w:val="20"/>
                                    </w:rPr>
                                  </w:pPr>
                                  <w:r>
                                    <w:rPr>
                                      <w:sz w:val="20"/>
                                      <w:szCs w:val="20"/>
                                    </w:rPr>
                                    <w:t>host</w:t>
                                  </w:r>
                                </w:p>
                              </w:tc>
                              <w:tc>
                                <w:tcPr>
                                  <w:tcW w:w="1350" w:type="dxa"/>
                                  <w:gridSpan w:val="2"/>
                                  <w:vAlign w:val="center"/>
                                </w:tcPr>
                                <w:p w14:paraId="666C8AE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6D1931DE" w14:textId="77777777" w:rsidR="00A47790" w:rsidRDefault="00A47790" w:rsidP="00CF257B">
                                  <w:pPr>
                                    <w:spacing w:before="0" w:after="0" w:line="276" w:lineRule="auto"/>
                                    <w:jc w:val="left"/>
                                    <w:rPr>
                                      <w:sz w:val="20"/>
                                      <w:szCs w:val="20"/>
                                    </w:rPr>
                                  </w:pPr>
                                  <w:r>
                                    <w:rPr>
                                      <w:sz w:val="20"/>
                                      <w:szCs w:val="20"/>
                                    </w:rPr>
                                    <w:t>localhost</w:t>
                                  </w:r>
                                </w:p>
                              </w:tc>
                              <w:tc>
                                <w:tcPr>
                                  <w:tcW w:w="2895" w:type="dxa"/>
                                  <w:gridSpan w:val="2"/>
                                  <w:vMerge w:val="restart"/>
                                </w:tcPr>
                                <w:p w14:paraId="7A9AFC7E" w14:textId="77777777" w:rsidR="00A47790" w:rsidRDefault="00A47790" w:rsidP="00CF257B">
                                  <w:pPr>
                                    <w:spacing w:before="0" w:after="0" w:line="276" w:lineRule="auto"/>
                                    <w:jc w:val="left"/>
                                    <w:rPr>
                                      <w:sz w:val="20"/>
                                      <w:szCs w:val="20"/>
                                    </w:rPr>
                                  </w:pPr>
                                  <w:r>
                                    <w:rPr>
                                      <w:sz w:val="20"/>
                                      <w:szCs w:val="20"/>
                                    </w:rPr>
                                    <w:t>Host name to host the DIME server</w:t>
                                  </w:r>
                                </w:p>
                              </w:tc>
                            </w:tr>
                            <w:tr w:rsidR="00A47790" w14:paraId="49FEF6A2" w14:textId="77777777" w:rsidTr="00B856D0">
                              <w:trPr>
                                <w:jc w:val="center"/>
                              </w:trPr>
                              <w:tc>
                                <w:tcPr>
                                  <w:tcW w:w="265" w:type="dxa"/>
                                  <w:tcBorders>
                                    <w:top w:val="nil"/>
                                    <w:bottom w:val="single" w:sz="4" w:space="0" w:color="auto"/>
                                    <w:right w:val="nil"/>
                                  </w:tcBorders>
                                  <w:vAlign w:val="center"/>
                                </w:tcPr>
                                <w:p w14:paraId="650B6003"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006F4EBA" w14:textId="77777777" w:rsidR="00A47790" w:rsidRDefault="00A47790" w:rsidP="00CF257B">
                                  <w:pPr>
                                    <w:spacing w:before="0" w:after="0" w:line="276" w:lineRule="auto"/>
                                    <w:jc w:val="left"/>
                                    <w:rPr>
                                      <w:sz w:val="20"/>
                                      <w:szCs w:val="20"/>
                                    </w:rPr>
                                  </w:pPr>
                                </w:p>
                              </w:tc>
                              <w:tc>
                                <w:tcPr>
                                  <w:tcW w:w="1350" w:type="dxa"/>
                                  <w:gridSpan w:val="2"/>
                                  <w:vAlign w:val="center"/>
                                </w:tcPr>
                                <w:p w14:paraId="492BDDCE"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32E9166F" w14:textId="77777777" w:rsidR="00A47790" w:rsidRDefault="00A47790" w:rsidP="00CF257B">
                                  <w:pPr>
                                    <w:spacing w:before="0" w:after="0" w:line="276" w:lineRule="auto"/>
                                    <w:jc w:val="left"/>
                                    <w:rPr>
                                      <w:sz w:val="20"/>
                                      <w:szCs w:val="20"/>
                                    </w:rPr>
                                  </w:pPr>
                                  <w:r>
                                    <w:rPr>
                                      <w:sz w:val="20"/>
                                      <w:szCs w:val="20"/>
                                    </w:rPr>
                                    <w:t>localhost, 0.0.0.0, 127.0.0.1</w:t>
                                  </w:r>
                                </w:p>
                              </w:tc>
                              <w:tc>
                                <w:tcPr>
                                  <w:tcW w:w="2895" w:type="dxa"/>
                                  <w:gridSpan w:val="2"/>
                                  <w:vMerge/>
                                </w:tcPr>
                                <w:p w14:paraId="330E6329" w14:textId="77777777" w:rsidR="00A47790" w:rsidRDefault="00A47790" w:rsidP="00CF257B">
                                  <w:pPr>
                                    <w:spacing w:before="0" w:after="0" w:line="276" w:lineRule="auto"/>
                                    <w:jc w:val="left"/>
                                    <w:rPr>
                                      <w:sz w:val="20"/>
                                      <w:szCs w:val="20"/>
                                    </w:rPr>
                                  </w:pPr>
                                </w:p>
                              </w:tc>
                            </w:tr>
                            <w:tr w:rsidR="00A47790" w14:paraId="4D09A954" w14:textId="77777777" w:rsidTr="00B856D0">
                              <w:trPr>
                                <w:jc w:val="center"/>
                              </w:trPr>
                              <w:tc>
                                <w:tcPr>
                                  <w:tcW w:w="265" w:type="dxa"/>
                                  <w:tcBorders>
                                    <w:top w:val="single" w:sz="4" w:space="0" w:color="auto"/>
                                    <w:bottom w:val="nil"/>
                                    <w:right w:val="nil"/>
                                  </w:tcBorders>
                                  <w:vAlign w:val="center"/>
                                </w:tcPr>
                                <w:p w14:paraId="55487D6A"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5900402C" w14:textId="77777777" w:rsidR="00A47790" w:rsidRDefault="00A47790" w:rsidP="00CF257B">
                                  <w:pPr>
                                    <w:spacing w:before="0" w:after="0" w:line="276" w:lineRule="auto"/>
                                    <w:jc w:val="left"/>
                                    <w:rPr>
                                      <w:sz w:val="20"/>
                                      <w:szCs w:val="20"/>
                                    </w:rPr>
                                  </w:pPr>
                                  <w:r>
                                    <w:rPr>
                                      <w:sz w:val="20"/>
                                      <w:szCs w:val="20"/>
                                    </w:rPr>
                                    <w:t>port</w:t>
                                  </w:r>
                                </w:p>
                              </w:tc>
                              <w:tc>
                                <w:tcPr>
                                  <w:tcW w:w="1350" w:type="dxa"/>
                                  <w:gridSpan w:val="2"/>
                                  <w:vAlign w:val="center"/>
                                </w:tcPr>
                                <w:p w14:paraId="79AAAAB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2363A99D" w14:textId="77777777" w:rsidR="00A47790" w:rsidRDefault="00A47790" w:rsidP="00CF257B">
                                  <w:pPr>
                                    <w:spacing w:before="0" w:after="0" w:line="276" w:lineRule="auto"/>
                                    <w:jc w:val="left"/>
                                    <w:rPr>
                                      <w:sz w:val="20"/>
                                      <w:szCs w:val="20"/>
                                    </w:rPr>
                                  </w:pPr>
                                  <w:r>
                                    <w:rPr>
                                      <w:sz w:val="20"/>
                                      <w:szCs w:val="20"/>
                                    </w:rPr>
                                    <w:t>6066</w:t>
                                  </w:r>
                                </w:p>
                              </w:tc>
                              <w:tc>
                                <w:tcPr>
                                  <w:tcW w:w="2895" w:type="dxa"/>
                                  <w:gridSpan w:val="2"/>
                                  <w:vMerge w:val="restart"/>
                                </w:tcPr>
                                <w:p w14:paraId="416EA701" w14:textId="77777777" w:rsidR="00A47790" w:rsidRDefault="00A47790" w:rsidP="00CF257B">
                                  <w:pPr>
                                    <w:spacing w:before="0" w:after="0" w:line="276" w:lineRule="auto"/>
                                    <w:jc w:val="left"/>
                                    <w:rPr>
                                      <w:sz w:val="20"/>
                                      <w:szCs w:val="20"/>
                                    </w:rPr>
                                  </w:pPr>
                                  <w:r>
                                    <w:rPr>
                                      <w:sz w:val="20"/>
                                      <w:szCs w:val="20"/>
                                    </w:rPr>
                                    <w:t>Port to start the DIME server</w:t>
                                  </w:r>
                                </w:p>
                              </w:tc>
                            </w:tr>
                            <w:tr w:rsidR="00A47790" w14:paraId="5822A65A" w14:textId="77777777" w:rsidTr="00B856D0">
                              <w:trPr>
                                <w:jc w:val="center"/>
                              </w:trPr>
                              <w:tc>
                                <w:tcPr>
                                  <w:tcW w:w="265" w:type="dxa"/>
                                  <w:tcBorders>
                                    <w:top w:val="nil"/>
                                    <w:bottom w:val="single" w:sz="4" w:space="0" w:color="auto"/>
                                    <w:right w:val="nil"/>
                                  </w:tcBorders>
                                  <w:vAlign w:val="center"/>
                                </w:tcPr>
                                <w:p w14:paraId="06B1DECD"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0BD056F" w14:textId="77777777" w:rsidR="00A47790" w:rsidRDefault="00A47790" w:rsidP="00CF257B">
                                  <w:pPr>
                                    <w:spacing w:before="0" w:after="0" w:line="276" w:lineRule="auto"/>
                                    <w:jc w:val="left"/>
                                    <w:rPr>
                                      <w:sz w:val="20"/>
                                      <w:szCs w:val="20"/>
                                    </w:rPr>
                                  </w:pPr>
                                </w:p>
                              </w:tc>
                              <w:tc>
                                <w:tcPr>
                                  <w:tcW w:w="1350" w:type="dxa"/>
                                  <w:gridSpan w:val="2"/>
                                  <w:vAlign w:val="center"/>
                                </w:tcPr>
                                <w:p w14:paraId="1E865E8D"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3E5F801" w14:textId="77777777" w:rsidR="00A47790" w:rsidRDefault="00A47790" w:rsidP="00CF257B">
                                  <w:pPr>
                                    <w:spacing w:before="0" w:after="0" w:line="276" w:lineRule="auto"/>
                                    <w:jc w:val="left"/>
                                    <w:rPr>
                                      <w:sz w:val="20"/>
                                      <w:szCs w:val="20"/>
                                    </w:rPr>
                                  </w:pPr>
                                  <w:r>
                                    <w:rPr>
                                      <w:sz w:val="20"/>
                                      <w:szCs w:val="20"/>
                                    </w:rPr>
                                    <w:t>a valid port number</w:t>
                                  </w:r>
                                </w:p>
                              </w:tc>
                              <w:tc>
                                <w:tcPr>
                                  <w:tcW w:w="2895" w:type="dxa"/>
                                  <w:gridSpan w:val="2"/>
                                  <w:vMerge/>
                                </w:tcPr>
                                <w:p w14:paraId="4867FB5B" w14:textId="77777777" w:rsidR="00A47790" w:rsidRDefault="00A47790" w:rsidP="00CF257B">
                                  <w:pPr>
                                    <w:spacing w:before="0" w:after="0" w:line="276" w:lineRule="auto"/>
                                    <w:jc w:val="left"/>
                                    <w:rPr>
                                      <w:sz w:val="20"/>
                                      <w:szCs w:val="20"/>
                                    </w:rPr>
                                  </w:pPr>
                                </w:p>
                              </w:tc>
                            </w:tr>
                            <w:tr w:rsidR="00A47790" w14:paraId="77870D71" w14:textId="77777777" w:rsidTr="00B856D0">
                              <w:trPr>
                                <w:jc w:val="center"/>
                              </w:trPr>
                              <w:tc>
                                <w:tcPr>
                                  <w:tcW w:w="265" w:type="dxa"/>
                                  <w:tcBorders>
                                    <w:top w:val="single" w:sz="4" w:space="0" w:color="auto"/>
                                    <w:bottom w:val="nil"/>
                                    <w:right w:val="nil"/>
                                  </w:tcBorders>
                                  <w:vAlign w:val="center"/>
                                </w:tcPr>
                                <w:p w14:paraId="4454B1CC"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0035B68E" w14:textId="77777777" w:rsidR="00A47790" w:rsidRDefault="00A47790" w:rsidP="00CF257B">
                                  <w:pPr>
                                    <w:spacing w:before="0" w:after="0" w:line="276" w:lineRule="auto"/>
                                    <w:jc w:val="left"/>
                                    <w:rPr>
                                      <w:sz w:val="20"/>
                                      <w:szCs w:val="20"/>
                                    </w:rPr>
                                  </w:pPr>
                                  <w:r>
                                    <w:rPr>
                                      <w:sz w:val="20"/>
                                      <w:szCs w:val="20"/>
                                    </w:rPr>
                                    <w:t>output</w:t>
                                  </w:r>
                                </w:p>
                              </w:tc>
                              <w:tc>
                                <w:tcPr>
                                  <w:tcW w:w="1350" w:type="dxa"/>
                                  <w:gridSpan w:val="2"/>
                                  <w:vAlign w:val="center"/>
                                </w:tcPr>
                                <w:p w14:paraId="27A91817"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1D0DEE2B" w14:textId="77777777" w:rsidR="00A47790" w:rsidRDefault="00A47790" w:rsidP="00CF257B">
                                  <w:pPr>
                                    <w:spacing w:before="0" w:after="0" w:line="276" w:lineRule="auto"/>
                                    <w:jc w:val="left"/>
                                    <w:rPr>
                                      <w:sz w:val="20"/>
                                      <w:szCs w:val="20"/>
                                    </w:rPr>
                                  </w:pPr>
                                  <w:r>
                                    <w:rPr>
                                      <w:sz w:val="20"/>
                                      <w:szCs w:val="20"/>
                                    </w:rPr>
                                    <w:t xml:space="preserve">dual </w:t>
                                  </w:r>
                                </w:p>
                              </w:tc>
                              <w:tc>
                                <w:tcPr>
                                  <w:tcW w:w="2895" w:type="dxa"/>
                                  <w:gridSpan w:val="2"/>
                                  <w:vMerge w:val="restart"/>
                                </w:tcPr>
                                <w:p w14:paraId="3A76B83F" w14:textId="77777777" w:rsidR="00A47790" w:rsidRDefault="00A47790" w:rsidP="00CF257B">
                                  <w:pPr>
                                    <w:spacing w:before="0" w:after="0" w:line="276" w:lineRule="auto"/>
                                    <w:jc w:val="left"/>
                                    <w:rPr>
                                      <w:sz w:val="20"/>
                                      <w:szCs w:val="20"/>
                                    </w:rPr>
                                  </w:pPr>
                                  <w:r>
                                    <w:rPr>
                                      <w:sz w:val="20"/>
                                      <w:szCs w:val="20"/>
                                    </w:rPr>
                                    <w:t xml:space="preserve">If set to global, only GFI </w:t>
                                  </w:r>
                                  <w:proofErr w:type="gramStart"/>
                                  <w:r>
                                    <w:rPr>
                                      <w:sz w:val="20"/>
                                      <w:szCs w:val="20"/>
                                    </w:rPr>
                                    <w:t>is visualized</w:t>
                                  </w:r>
                                  <w:proofErr w:type="gramEnd"/>
                                  <w:r>
                                    <w:rPr>
                                      <w:sz w:val="20"/>
                                      <w:szCs w:val="20"/>
                                    </w:rPr>
                                    <w:t>, else both GFI and DFI are visualized (valid for both server and cli visualizations)</w:t>
                                  </w:r>
                                </w:p>
                              </w:tc>
                            </w:tr>
                            <w:tr w:rsidR="00A47790" w14:paraId="691DEF26" w14:textId="77777777" w:rsidTr="00B856D0">
                              <w:trPr>
                                <w:jc w:val="center"/>
                              </w:trPr>
                              <w:tc>
                                <w:tcPr>
                                  <w:tcW w:w="265" w:type="dxa"/>
                                  <w:tcBorders>
                                    <w:top w:val="nil"/>
                                    <w:right w:val="nil"/>
                                  </w:tcBorders>
                                  <w:vAlign w:val="center"/>
                                </w:tcPr>
                                <w:p w14:paraId="131BAFF9"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283AAA1E" w14:textId="77777777" w:rsidR="00A47790" w:rsidRDefault="00A47790" w:rsidP="00CF257B">
                                  <w:pPr>
                                    <w:spacing w:before="0" w:after="0" w:line="276" w:lineRule="auto"/>
                                    <w:jc w:val="left"/>
                                    <w:rPr>
                                      <w:sz w:val="20"/>
                                      <w:szCs w:val="20"/>
                                    </w:rPr>
                                  </w:pPr>
                                </w:p>
                              </w:tc>
                              <w:tc>
                                <w:tcPr>
                                  <w:tcW w:w="1350" w:type="dxa"/>
                                  <w:gridSpan w:val="2"/>
                                  <w:vAlign w:val="center"/>
                                </w:tcPr>
                                <w:p w14:paraId="6D9CFF63"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3AFE6589" w14:textId="77777777" w:rsidR="00A47790" w:rsidRDefault="00A47790" w:rsidP="00CF257B">
                                  <w:pPr>
                                    <w:spacing w:before="0" w:after="0" w:line="276" w:lineRule="auto"/>
                                    <w:jc w:val="left"/>
                                    <w:rPr>
                                      <w:sz w:val="20"/>
                                      <w:szCs w:val="20"/>
                                    </w:rPr>
                                  </w:pPr>
                                  <w:r>
                                    <w:rPr>
                                      <w:sz w:val="20"/>
                                      <w:szCs w:val="20"/>
                                    </w:rPr>
                                    <w:t>dual, global</w:t>
                                  </w:r>
                                </w:p>
                              </w:tc>
                              <w:tc>
                                <w:tcPr>
                                  <w:tcW w:w="2895" w:type="dxa"/>
                                  <w:gridSpan w:val="2"/>
                                  <w:vMerge/>
                                </w:tcPr>
                                <w:p w14:paraId="4C8A1A40" w14:textId="77777777" w:rsidR="00A47790" w:rsidRDefault="00A47790" w:rsidP="00CF257B">
                                  <w:pPr>
                                    <w:spacing w:before="0" w:after="0" w:line="276" w:lineRule="auto"/>
                                    <w:jc w:val="left"/>
                                    <w:rPr>
                                      <w:sz w:val="20"/>
                                      <w:szCs w:val="20"/>
                                    </w:rPr>
                                  </w:pPr>
                                </w:p>
                              </w:tc>
                            </w:tr>
                          </w:tbl>
                          <w:p w14:paraId="3C6C8635" w14:textId="77777777" w:rsidR="00A47790" w:rsidRPr="00F4123C" w:rsidRDefault="00A47790" w:rsidP="00A47790">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013B3" id="Text Box 106" o:spid="_x0000_s1060" type="#_x0000_t202" style="position:absolute;left:0;text-align:left;margin-left:359.5pt;margin-top:-.05pt;width:410.7pt;height:651.8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" stroked="f">
                <v:textbox inset="1.44pt,1.44pt,1.44pt,1.44pt">
                  <w:txbxContent>
                    <w:p w14:paraId="7852BC92" w14:textId="77777777" w:rsidR="00A47790" w:rsidRPr="00A5401B" w:rsidRDefault="00A47790" w:rsidP="00A47790">
                      <w:pPr>
                        <w:pStyle w:val="Caption"/>
                        <w:rPr>
                          <w:noProof/>
                          <w:sz w:val="24"/>
                        </w:rPr>
                      </w:pPr>
                      <w:r w:rsidRPr="00A5401B">
                        <w:rPr>
                          <w:noProof/>
                          <w:sz w:val="24"/>
                        </w:rPr>
                        <w:t xml:space="preserve"> </w:t>
                      </w:r>
                      <w:bookmarkStart w:id="121" w:name="_Ref116882566"/>
                      <w:bookmarkStart w:id="122" w:name="_Toc117082855"/>
                      <w:r>
                        <w:t>Table 4.5.3.</w:t>
                      </w:r>
                      <w:r w:rsidR="00CF4633">
                        <w:fldChar w:fldCharType="begin"/>
                      </w:r>
                      <w:r w:rsidR="00CF4633">
                        <w:instrText xml:space="preserve"> SEQ Table_4.5.3. \* ARABIC </w:instrText>
                      </w:r>
                      <w:r w:rsidR="00CF4633">
                        <w:fldChar w:fldCharType="separate"/>
                      </w:r>
                      <w:r>
                        <w:rPr>
                          <w:noProof/>
                        </w:rPr>
                        <w:t>1</w:t>
                      </w:r>
                      <w:r w:rsidR="00CF4633">
                        <w:rPr>
                          <w:noProof/>
                        </w:rPr>
                        <w:fldChar w:fldCharType="end"/>
                      </w:r>
                      <w:bookmarkEnd w:id="121"/>
                      <w:r>
                        <w:t>. DIME configurations, default values, and valid options</w:t>
                      </w:r>
                      <w:bookmarkEnd w:id="122"/>
                    </w:p>
                    <w:tbl>
                      <w:tblPr>
                        <w:tblStyle w:val="TableGrid"/>
                        <w:tblW w:w="8095" w:type="dxa"/>
                        <w:jc w:val="center"/>
                        <w:tblLayout w:type="fixed"/>
                        <w:tblLook w:val="04A0" w:firstRow="1" w:lastRow="0" w:firstColumn="1" w:lastColumn="0" w:noHBand="0" w:noVBand="1"/>
                      </w:tblPr>
                      <w:tblGrid>
                        <w:gridCol w:w="265"/>
                        <w:gridCol w:w="1515"/>
                        <w:gridCol w:w="15"/>
                        <w:gridCol w:w="1335"/>
                        <w:gridCol w:w="2070"/>
                        <w:gridCol w:w="15"/>
                        <w:gridCol w:w="2880"/>
                      </w:tblGrid>
                      <w:tr w:rsidR="00A47790" w14:paraId="5BFDA098" w14:textId="77777777" w:rsidTr="00B856D0">
                        <w:trPr>
                          <w:jc w:val="center"/>
                        </w:trPr>
                        <w:tc>
                          <w:tcPr>
                            <w:tcW w:w="1795" w:type="dxa"/>
                            <w:gridSpan w:val="3"/>
                            <w:vAlign w:val="center"/>
                          </w:tcPr>
                          <w:p w14:paraId="19192E38" w14:textId="77777777" w:rsidR="00A47790" w:rsidRPr="006154FC" w:rsidRDefault="00A47790" w:rsidP="006B773A">
                            <w:pPr>
                              <w:spacing w:before="0" w:after="0"/>
                              <w:jc w:val="center"/>
                              <w:rPr>
                                <w:b/>
                                <w:bCs/>
                                <w:sz w:val="20"/>
                                <w:szCs w:val="20"/>
                              </w:rPr>
                            </w:pPr>
                            <w:r>
                              <w:rPr>
                                <w:b/>
                                <w:bCs/>
                                <w:sz w:val="20"/>
                                <w:szCs w:val="20"/>
                              </w:rPr>
                              <w:t>Configuration</w:t>
                            </w:r>
                          </w:p>
                        </w:tc>
                        <w:tc>
                          <w:tcPr>
                            <w:tcW w:w="3420" w:type="dxa"/>
                            <w:gridSpan w:val="3"/>
                            <w:vAlign w:val="center"/>
                          </w:tcPr>
                          <w:p w14:paraId="760ED383" w14:textId="77777777" w:rsidR="00A47790" w:rsidRPr="006154FC" w:rsidRDefault="00A47790" w:rsidP="006B773A">
                            <w:pPr>
                              <w:spacing w:before="0" w:after="0"/>
                              <w:jc w:val="center"/>
                              <w:rPr>
                                <w:b/>
                                <w:bCs/>
                                <w:sz w:val="20"/>
                                <w:szCs w:val="20"/>
                              </w:rPr>
                            </w:pPr>
                            <w:r>
                              <w:rPr>
                                <w:b/>
                                <w:bCs/>
                                <w:sz w:val="20"/>
                                <w:szCs w:val="20"/>
                              </w:rPr>
                              <w:t>Value</w:t>
                            </w:r>
                          </w:p>
                        </w:tc>
                        <w:tc>
                          <w:tcPr>
                            <w:tcW w:w="2880" w:type="dxa"/>
                          </w:tcPr>
                          <w:p w14:paraId="31D53922" w14:textId="77777777" w:rsidR="00A47790" w:rsidRDefault="00A47790" w:rsidP="006B773A">
                            <w:pPr>
                              <w:spacing w:before="0" w:after="0"/>
                              <w:jc w:val="center"/>
                              <w:rPr>
                                <w:b/>
                                <w:bCs/>
                                <w:sz w:val="20"/>
                                <w:szCs w:val="20"/>
                              </w:rPr>
                            </w:pPr>
                            <w:r>
                              <w:rPr>
                                <w:b/>
                                <w:bCs/>
                                <w:sz w:val="20"/>
                                <w:szCs w:val="20"/>
                              </w:rPr>
                              <w:t>Description</w:t>
                            </w:r>
                          </w:p>
                        </w:tc>
                      </w:tr>
                      <w:tr w:rsidR="00A47790" w14:paraId="1EC698F8" w14:textId="77777777" w:rsidTr="00B856D0">
                        <w:trPr>
                          <w:jc w:val="center"/>
                        </w:trPr>
                        <w:tc>
                          <w:tcPr>
                            <w:tcW w:w="8095" w:type="dxa"/>
                            <w:gridSpan w:val="7"/>
                            <w:vAlign w:val="center"/>
                          </w:tcPr>
                          <w:p w14:paraId="2C06DFDB" w14:textId="77777777" w:rsidR="00A47790" w:rsidRDefault="00A47790" w:rsidP="007B3961">
                            <w:pPr>
                              <w:spacing w:before="0" w:after="0" w:line="276" w:lineRule="auto"/>
                              <w:jc w:val="left"/>
                              <w:rPr>
                                <w:i/>
                                <w:iCs/>
                                <w:sz w:val="20"/>
                                <w:szCs w:val="20"/>
                              </w:rPr>
                            </w:pPr>
                            <w:r>
                              <w:rPr>
                                <w:i/>
                                <w:iCs/>
                                <w:sz w:val="20"/>
                                <w:szCs w:val="20"/>
                              </w:rPr>
                              <w:t>Base configurations</w:t>
                            </w:r>
                          </w:p>
                        </w:tc>
                      </w:tr>
                      <w:tr w:rsidR="00A47790" w14:paraId="7CBF23E6" w14:textId="77777777" w:rsidTr="00B856D0">
                        <w:trPr>
                          <w:jc w:val="center"/>
                        </w:trPr>
                        <w:tc>
                          <w:tcPr>
                            <w:tcW w:w="265" w:type="dxa"/>
                            <w:tcBorders>
                              <w:bottom w:val="nil"/>
                              <w:right w:val="nil"/>
                            </w:tcBorders>
                            <w:vAlign w:val="center"/>
                          </w:tcPr>
                          <w:p w14:paraId="43E735B7" w14:textId="77777777" w:rsidR="00A47790" w:rsidRPr="005E6EFB" w:rsidRDefault="00A47790" w:rsidP="007B3961">
                            <w:pPr>
                              <w:spacing w:before="0" w:after="0" w:line="276" w:lineRule="auto"/>
                              <w:jc w:val="left"/>
                              <w:rPr>
                                <w:sz w:val="20"/>
                                <w:szCs w:val="20"/>
                              </w:rPr>
                            </w:pPr>
                          </w:p>
                        </w:tc>
                        <w:tc>
                          <w:tcPr>
                            <w:tcW w:w="1515" w:type="dxa"/>
                            <w:vMerge w:val="restart"/>
                            <w:tcBorders>
                              <w:left w:val="nil"/>
                            </w:tcBorders>
                            <w:vAlign w:val="center"/>
                          </w:tcPr>
                          <w:p w14:paraId="18047C3C" w14:textId="77777777" w:rsidR="00A47790" w:rsidRPr="005E6EFB" w:rsidRDefault="00A47790" w:rsidP="007B3961">
                            <w:pPr>
                              <w:spacing w:before="0" w:after="0" w:line="276" w:lineRule="auto"/>
                              <w:jc w:val="left"/>
                              <w:rPr>
                                <w:sz w:val="20"/>
                                <w:szCs w:val="20"/>
                              </w:rPr>
                            </w:pPr>
                            <w:r>
                              <w:rPr>
                                <w:sz w:val="20"/>
                                <w:szCs w:val="20"/>
                              </w:rPr>
                              <w:t>languages</w:t>
                            </w:r>
                          </w:p>
                        </w:tc>
                        <w:tc>
                          <w:tcPr>
                            <w:tcW w:w="1350" w:type="dxa"/>
                            <w:gridSpan w:val="2"/>
                            <w:vAlign w:val="center"/>
                          </w:tcPr>
                          <w:p w14:paraId="7F1EB999" w14:textId="77777777" w:rsidR="00A47790" w:rsidRPr="000D5950" w:rsidRDefault="00A47790" w:rsidP="000B0AAD">
                            <w:pPr>
                              <w:spacing w:before="0" w:after="0" w:line="276" w:lineRule="auto"/>
                              <w:jc w:val="left"/>
                              <w:rPr>
                                <w:i/>
                                <w:iCs/>
                                <w:sz w:val="20"/>
                                <w:szCs w:val="20"/>
                              </w:rPr>
                            </w:pPr>
                            <w:r w:rsidRPr="000D5950">
                              <w:rPr>
                                <w:i/>
                                <w:iCs/>
                                <w:sz w:val="20"/>
                                <w:szCs w:val="20"/>
                              </w:rPr>
                              <w:t>Default value</w:t>
                            </w:r>
                          </w:p>
                        </w:tc>
                        <w:tc>
                          <w:tcPr>
                            <w:tcW w:w="2070" w:type="dxa"/>
                            <w:vAlign w:val="center"/>
                          </w:tcPr>
                          <w:p w14:paraId="58C31E70" w14:textId="77777777" w:rsidR="00A47790" w:rsidRPr="005E6EFB" w:rsidRDefault="00A47790" w:rsidP="000B0AAD">
                            <w:pPr>
                              <w:spacing w:before="0" w:after="0" w:line="276" w:lineRule="auto"/>
                              <w:jc w:val="left"/>
                              <w:rPr>
                                <w:sz w:val="20"/>
                                <w:szCs w:val="20"/>
                              </w:rPr>
                            </w:pPr>
                            <w:r>
                              <w:rPr>
                                <w:sz w:val="20"/>
                                <w:szCs w:val="20"/>
                              </w:rPr>
                              <w:t>[en, si]</w:t>
                            </w:r>
                          </w:p>
                        </w:tc>
                        <w:tc>
                          <w:tcPr>
                            <w:tcW w:w="2895" w:type="dxa"/>
                            <w:gridSpan w:val="2"/>
                            <w:vMerge w:val="restart"/>
                          </w:tcPr>
                          <w:p w14:paraId="50739244" w14:textId="77777777" w:rsidR="00A47790" w:rsidRDefault="00A47790" w:rsidP="000B0AAD">
                            <w:pPr>
                              <w:spacing w:before="0" w:after="0" w:line="276" w:lineRule="auto"/>
                              <w:jc w:val="left"/>
                              <w:rPr>
                                <w:sz w:val="20"/>
                                <w:szCs w:val="20"/>
                              </w:rPr>
                            </w:pPr>
                            <w:r>
                              <w:rPr>
                                <w:sz w:val="20"/>
                                <w:szCs w:val="20"/>
                              </w:rPr>
                              <w:t>Informs DIME about languages present in the training dataset</w:t>
                            </w:r>
                          </w:p>
                        </w:tc>
                      </w:tr>
                      <w:tr w:rsidR="00A47790" w14:paraId="21A2B0DB" w14:textId="77777777" w:rsidTr="00B856D0">
                        <w:trPr>
                          <w:jc w:val="center"/>
                        </w:trPr>
                        <w:tc>
                          <w:tcPr>
                            <w:tcW w:w="265" w:type="dxa"/>
                            <w:tcBorders>
                              <w:top w:val="nil"/>
                              <w:bottom w:val="single" w:sz="4" w:space="0" w:color="auto"/>
                              <w:right w:val="nil"/>
                            </w:tcBorders>
                            <w:vAlign w:val="center"/>
                          </w:tcPr>
                          <w:p w14:paraId="4BD12FA8" w14:textId="77777777" w:rsidR="00A47790" w:rsidRPr="005E6EFB" w:rsidRDefault="00A47790" w:rsidP="007B3961">
                            <w:pPr>
                              <w:spacing w:before="0" w:after="0" w:line="276" w:lineRule="auto"/>
                              <w:jc w:val="left"/>
                              <w:rPr>
                                <w:sz w:val="20"/>
                                <w:szCs w:val="20"/>
                              </w:rPr>
                            </w:pPr>
                          </w:p>
                        </w:tc>
                        <w:tc>
                          <w:tcPr>
                            <w:tcW w:w="1515" w:type="dxa"/>
                            <w:vMerge/>
                            <w:tcBorders>
                              <w:left w:val="nil"/>
                            </w:tcBorders>
                            <w:vAlign w:val="center"/>
                          </w:tcPr>
                          <w:p w14:paraId="331E18AC" w14:textId="77777777" w:rsidR="00A47790" w:rsidRDefault="00A47790" w:rsidP="007B3961">
                            <w:pPr>
                              <w:spacing w:before="0" w:after="0" w:line="276" w:lineRule="auto"/>
                              <w:jc w:val="left"/>
                              <w:rPr>
                                <w:sz w:val="20"/>
                                <w:szCs w:val="20"/>
                              </w:rPr>
                            </w:pPr>
                          </w:p>
                        </w:tc>
                        <w:tc>
                          <w:tcPr>
                            <w:tcW w:w="1350" w:type="dxa"/>
                            <w:gridSpan w:val="2"/>
                            <w:vAlign w:val="center"/>
                          </w:tcPr>
                          <w:p w14:paraId="24A553C1" w14:textId="77777777" w:rsidR="00A47790" w:rsidRPr="000D5950" w:rsidRDefault="00A47790" w:rsidP="000B0AAD">
                            <w:pPr>
                              <w:spacing w:before="0" w:after="0" w:line="276" w:lineRule="auto"/>
                              <w:jc w:val="left"/>
                              <w:rPr>
                                <w:i/>
                                <w:iCs/>
                                <w:sz w:val="20"/>
                                <w:szCs w:val="20"/>
                              </w:rPr>
                            </w:pPr>
                            <w:r w:rsidRPr="000D5950">
                              <w:rPr>
                                <w:i/>
                                <w:iCs/>
                                <w:sz w:val="20"/>
                                <w:szCs w:val="20"/>
                              </w:rPr>
                              <w:t>Valid values</w:t>
                            </w:r>
                          </w:p>
                        </w:tc>
                        <w:tc>
                          <w:tcPr>
                            <w:tcW w:w="2070" w:type="dxa"/>
                            <w:vAlign w:val="center"/>
                          </w:tcPr>
                          <w:p w14:paraId="758AE1B6" w14:textId="77777777" w:rsidR="00A47790" w:rsidRPr="005E6EFB" w:rsidRDefault="00A47790" w:rsidP="000B0AAD">
                            <w:pPr>
                              <w:spacing w:before="0" w:after="0" w:line="276" w:lineRule="auto"/>
                              <w:jc w:val="left"/>
                              <w:rPr>
                                <w:sz w:val="20"/>
                                <w:szCs w:val="20"/>
                              </w:rPr>
                            </w:pPr>
                            <w:r>
                              <w:rPr>
                                <w:sz w:val="20"/>
                                <w:szCs w:val="20"/>
                              </w:rPr>
                              <w:t>[en, si], si, en</w:t>
                            </w:r>
                          </w:p>
                        </w:tc>
                        <w:tc>
                          <w:tcPr>
                            <w:tcW w:w="2895" w:type="dxa"/>
                            <w:gridSpan w:val="2"/>
                            <w:vMerge/>
                          </w:tcPr>
                          <w:p w14:paraId="6C01F1B5" w14:textId="77777777" w:rsidR="00A47790" w:rsidRDefault="00A47790" w:rsidP="000B0AAD">
                            <w:pPr>
                              <w:spacing w:before="0" w:after="0" w:line="276" w:lineRule="auto"/>
                              <w:jc w:val="left"/>
                              <w:rPr>
                                <w:sz w:val="20"/>
                                <w:szCs w:val="20"/>
                              </w:rPr>
                            </w:pPr>
                          </w:p>
                        </w:tc>
                      </w:tr>
                      <w:tr w:rsidR="00A47790" w14:paraId="07BBE798" w14:textId="77777777" w:rsidTr="00B856D0">
                        <w:trPr>
                          <w:jc w:val="center"/>
                        </w:trPr>
                        <w:tc>
                          <w:tcPr>
                            <w:tcW w:w="265" w:type="dxa"/>
                            <w:tcBorders>
                              <w:top w:val="single" w:sz="4" w:space="0" w:color="auto"/>
                              <w:bottom w:val="nil"/>
                              <w:right w:val="nil"/>
                            </w:tcBorders>
                            <w:vAlign w:val="center"/>
                          </w:tcPr>
                          <w:p w14:paraId="79677E06"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25A9C6D" w14:textId="77777777" w:rsidR="00A47790" w:rsidRDefault="00A47790" w:rsidP="00CF257B">
                            <w:pPr>
                              <w:spacing w:before="0" w:after="0" w:line="276" w:lineRule="auto"/>
                              <w:jc w:val="left"/>
                              <w:rPr>
                                <w:sz w:val="20"/>
                                <w:szCs w:val="20"/>
                              </w:rPr>
                            </w:pPr>
                            <w:r>
                              <w:rPr>
                                <w:sz w:val="20"/>
                                <w:szCs w:val="20"/>
                              </w:rPr>
                              <w:t>data_path</w:t>
                            </w:r>
                          </w:p>
                        </w:tc>
                        <w:tc>
                          <w:tcPr>
                            <w:tcW w:w="1350" w:type="dxa"/>
                            <w:gridSpan w:val="2"/>
                            <w:vAlign w:val="center"/>
                          </w:tcPr>
                          <w:p w14:paraId="392FB8F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6D7E4D9" w14:textId="77777777" w:rsidR="00A47790" w:rsidRDefault="00A47790" w:rsidP="00CF257B">
                            <w:pPr>
                              <w:spacing w:before="0" w:after="0" w:line="276" w:lineRule="auto"/>
                              <w:jc w:val="left"/>
                              <w:rPr>
                                <w:sz w:val="20"/>
                                <w:szCs w:val="20"/>
                              </w:rPr>
                            </w:pPr>
                            <w:proofErr w:type="gramStart"/>
                            <w:r>
                              <w:rPr>
                                <w:sz w:val="20"/>
                                <w:szCs w:val="20"/>
                              </w:rPr>
                              <w:t>./</w:t>
                            </w:r>
                            <w:proofErr w:type="gramEnd"/>
                            <w:r>
                              <w:rPr>
                                <w:sz w:val="20"/>
                                <w:szCs w:val="20"/>
                              </w:rPr>
                              <w:t>data</w:t>
                            </w:r>
                          </w:p>
                        </w:tc>
                        <w:tc>
                          <w:tcPr>
                            <w:tcW w:w="2895" w:type="dxa"/>
                            <w:gridSpan w:val="2"/>
                            <w:vMerge w:val="restart"/>
                          </w:tcPr>
                          <w:p w14:paraId="5373421B" w14:textId="77777777" w:rsidR="00A47790" w:rsidRDefault="00A47790" w:rsidP="00CF257B">
                            <w:pPr>
                              <w:spacing w:before="0" w:after="0" w:line="276" w:lineRule="auto"/>
                              <w:jc w:val="left"/>
                              <w:rPr>
                                <w:sz w:val="20"/>
                                <w:szCs w:val="20"/>
                              </w:rPr>
                            </w:pPr>
                            <w:r>
                              <w:rPr>
                                <w:sz w:val="20"/>
                                <w:szCs w:val="20"/>
                              </w:rPr>
                              <w:t xml:space="preserve">Specifies the Rasa NLU data directory. If a separate dataset </w:t>
                            </w:r>
                            <w:proofErr w:type="gramStart"/>
                            <w:r>
                              <w:rPr>
                                <w:sz w:val="20"/>
                                <w:szCs w:val="20"/>
                              </w:rPr>
                              <w:t>is used</w:t>
                            </w:r>
                            <w:proofErr w:type="gramEnd"/>
                            <w:r>
                              <w:rPr>
                                <w:sz w:val="20"/>
                                <w:szCs w:val="20"/>
                              </w:rPr>
                              <w:t xml:space="preserve"> for XAI, the directory path must be altered</w:t>
                            </w:r>
                          </w:p>
                        </w:tc>
                      </w:tr>
                      <w:tr w:rsidR="00A47790" w14:paraId="02B84FD5" w14:textId="77777777" w:rsidTr="00B856D0">
                        <w:trPr>
                          <w:jc w:val="center"/>
                        </w:trPr>
                        <w:tc>
                          <w:tcPr>
                            <w:tcW w:w="265" w:type="dxa"/>
                            <w:tcBorders>
                              <w:top w:val="nil"/>
                              <w:bottom w:val="single" w:sz="4" w:space="0" w:color="auto"/>
                              <w:right w:val="nil"/>
                            </w:tcBorders>
                            <w:vAlign w:val="center"/>
                          </w:tcPr>
                          <w:p w14:paraId="4EB06744"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60768C9E" w14:textId="77777777" w:rsidR="00A47790" w:rsidRDefault="00A47790" w:rsidP="00CF257B">
                            <w:pPr>
                              <w:spacing w:before="0" w:after="0" w:line="276" w:lineRule="auto"/>
                              <w:jc w:val="left"/>
                              <w:rPr>
                                <w:sz w:val="20"/>
                                <w:szCs w:val="20"/>
                              </w:rPr>
                            </w:pPr>
                          </w:p>
                        </w:tc>
                        <w:tc>
                          <w:tcPr>
                            <w:tcW w:w="1350" w:type="dxa"/>
                            <w:gridSpan w:val="2"/>
                            <w:vAlign w:val="center"/>
                          </w:tcPr>
                          <w:p w14:paraId="3EFD7F5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1E0ADC56" w14:textId="77777777" w:rsidR="00A47790" w:rsidRDefault="00A47790" w:rsidP="00CF257B">
                            <w:pPr>
                              <w:spacing w:before="0" w:after="0" w:line="276" w:lineRule="auto"/>
                              <w:jc w:val="left"/>
                              <w:rPr>
                                <w:sz w:val="20"/>
                                <w:szCs w:val="20"/>
                              </w:rPr>
                            </w:pPr>
                            <w:r>
                              <w:rPr>
                                <w:sz w:val="20"/>
                                <w:szCs w:val="20"/>
                              </w:rPr>
                              <w:t>a valid directory path</w:t>
                            </w:r>
                          </w:p>
                        </w:tc>
                        <w:tc>
                          <w:tcPr>
                            <w:tcW w:w="2895" w:type="dxa"/>
                            <w:gridSpan w:val="2"/>
                            <w:vMerge/>
                          </w:tcPr>
                          <w:p w14:paraId="21B39DC5" w14:textId="77777777" w:rsidR="00A47790" w:rsidRDefault="00A47790" w:rsidP="00CF257B">
                            <w:pPr>
                              <w:spacing w:before="0" w:after="0" w:line="276" w:lineRule="auto"/>
                              <w:jc w:val="left"/>
                              <w:rPr>
                                <w:sz w:val="20"/>
                                <w:szCs w:val="20"/>
                              </w:rPr>
                            </w:pPr>
                          </w:p>
                        </w:tc>
                      </w:tr>
                      <w:tr w:rsidR="00A47790" w14:paraId="249FB5FE" w14:textId="77777777" w:rsidTr="00B856D0">
                        <w:trPr>
                          <w:jc w:val="center"/>
                        </w:trPr>
                        <w:tc>
                          <w:tcPr>
                            <w:tcW w:w="265" w:type="dxa"/>
                            <w:tcBorders>
                              <w:top w:val="single" w:sz="4" w:space="0" w:color="auto"/>
                              <w:bottom w:val="nil"/>
                              <w:right w:val="nil"/>
                            </w:tcBorders>
                            <w:vAlign w:val="center"/>
                          </w:tcPr>
                          <w:p w14:paraId="73DB59DE"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4113A265" w14:textId="77777777" w:rsidR="00A47790" w:rsidRDefault="00A47790" w:rsidP="00CF257B">
                            <w:pPr>
                              <w:spacing w:before="0" w:after="0" w:line="276" w:lineRule="auto"/>
                              <w:jc w:val="left"/>
                              <w:rPr>
                                <w:sz w:val="20"/>
                                <w:szCs w:val="20"/>
                              </w:rPr>
                            </w:pPr>
                            <w:r>
                              <w:rPr>
                                <w:sz w:val="20"/>
                                <w:szCs w:val="20"/>
                              </w:rPr>
                              <w:t>models_path</w:t>
                            </w:r>
                          </w:p>
                        </w:tc>
                        <w:tc>
                          <w:tcPr>
                            <w:tcW w:w="1350" w:type="dxa"/>
                            <w:gridSpan w:val="2"/>
                            <w:vAlign w:val="center"/>
                          </w:tcPr>
                          <w:p w14:paraId="2949DA21"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1141EAE0" w14:textId="77777777" w:rsidR="00A47790" w:rsidRDefault="00A47790" w:rsidP="00CF257B">
                            <w:pPr>
                              <w:spacing w:before="0" w:after="0" w:line="276" w:lineRule="auto"/>
                              <w:jc w:val="left"/>
                              <w:rPr>
                                <w:sz w:val="20"/>
                                <w:szCs w:val="20"/>
                              </w:rPr>
                            </w:pPr>
                            <w:proofErr w:type="gramStart"/>
                            <w:r>
                              <w:rPr>
                                <w:sz w:val="20"/>
                                <w:szCs w:val="20"/>
                              </w:rPr>
                              <w:t>./</w:t>
                            </w:r>
                            <w:proofErr w:type="gramEnd"/>
                            <w:r>
                              <w:rPr>
                                <w:sz w:val="20"/>
                                <w:szCs w:val="20"/>
                              </w:rPr>
                              <w:t>models</w:t>
                            </w:r>
                          </w:p>
                        </w:tc>
                        <w:tc>
                          <w:tcPr>
                            <w:tcW w:w="2895" w:type="dxa"/>
                            <w:gridSpan w:val="2"/>
                            <w:vMerge w:val="restart"/>
                          </w:tcPr>
                          <w:p w14:paraId="28DC4069" w14:textId="77777777" w:rsidR="00A47790" w:rsidRDefault="00A47790" w:rsidP="00CF257B">
                            <w:pPr>
                              <w:spacing w:before="0" w:after="0" w:line="276" w:lineRule="auto"/>
                              <w:jc w:val="left"/>
                              <w:rPr>
                                <w:sz w:val="20"/>
                                <w:szCs w:val="20"/>
                              </w:rPr>
                            </w:pPr>
                            <w:r>
                              <w:rPr>
                                <w:sz w:val="20"/>
                                <w:szCs w:val="20"/>
                              </w:rPr>
                              <w:t>Directory path where Rasa models persist</w:t>
                            </w:r>
                          </w:p>
                        </w:tc>
                      </w:tr>
                      <w:tr w:rsidR="00A47790" w14:paraId="4D9B2BE7" w14:textId="77777777" w:rsidTr="00B856D0">
                        <w:trPr>
                          <w:jc w:val="center"/>
                        </w:trPr>
                        <w:tc>
                          <w:tcPr>
                            <w:tcW w:w="265" w:type="dxa"/>
                            <w:tcBorders>
                              <w:top w:val="nil"/>
                              <w:bottom w:val="single" w:sz="4" w:space="0" w:color="auto"/>
                              <w:right w:val="nil"/>
                            </w:tcBorders>
                            <w:vAlign w:val="center"/>
                          </w:tcPr>
                          <w:p w14:paraId="1E158D71"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BDFFC6C" w14:textId="77777777" w:rsidR="00A47790" w:rsidRDefault="00A47790" w:rsidP="00CF257B">
                            <w:pPr>
                              <w:spacing w:before="0" w:after="0" w:line="276" w:lineRule="auto"/>
                              <w:jc w:val="left"/>
                              <w:rPr>
                                <w:sz w:val="20"/>
                                <w:szCs w:val="20"/>
                              </w:rPr>
                            </w:pPr>
                          </w:p>
                        </w:tc>
                        <w:tc>
                          <w:tcPr>
                            <w:tcW w:w="1350" w:type="dxa"/>
                            <w:gridSpan w:val="2"/>
                            <w:vAlign w:val="center"/>
                          </w:tcPr>
                          <w:p w14:paraId="1AE382F1"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5232ADF" w14:textId="77777777" w:rsidR="00A47790" w:rsidRDefault="00A47790" w:rsidP="00CF257B">
                            <w:pPr>
                              <w:spacing w:before="0" w:after="0" w:line="276" w:lineRule="auto"/>
                              <w:jc w:val="left"/>
                              <w:rPr>
                                <w:sz w:val="20"/>
                                <w:szCs w:val="20"/>
                              </w:rPr>
                            </w:pPr>
                            <w:r>
                              <w:rPr>
                                <w:sz w:val="20"/>
                                <w:szCs w:val="20"/>
                              </w:rPr>
                              <w:t>a valid directory path</w:t>
                            </w:r>
                          </w:p>
                        </w:tc>
                        <w:tc>
                          <w:tcPr>
                            <w:tcW w:w="2895" w:type="dxa"/>
                            <w:gridSpan w:val="2"/>
                            <w:vMerge/>
                          </w:tcPr>
                          <w:p w14:paraId="51308640" w14:textId="77777777" w:rsidR="00A47790" w:rsidRDefault="00A47790" w:rsidP="00CF257B">
                            <w:pPr>
                              <w:spacing w:before="0" w:after="0" w:line="276" w:lineRule="auto"/>
                              <w:jc w:val="left"/>
                              <w:rPr>
                                <w:sz w:val="20"/>
                                <w:szCs w:val="20"/>
                              </w:rPr>
                            </w:pPr>
                          </w:p>
                        </w:tc>
                      </w:tr>
                      <w:tr w:rsidR="00A47790" w14:paraId="7B10DBA4" w14:textId="77777777" w:rsidTr="00B856D0">
                        <w:trPr>
                          <w:jc w:val="center"/>
                        </w:trPr>
                        <w:tc>
                          <w:tcPr>
                            <w:tcW w:w="265" w:type="dxa"/>
                            <w:tcBorders>
                              <w:top w:val="single" w:sz="4" w:space="0" w:color="auto"/>
                              <w:bottom w:val="nil"/>
                              <w:right w:val="nil"/>
                            </w:tcBorders>
                            <w:vAlign w:val="center"/>
                          </w:tcPr>
                          <w:p w14:paraId="54F010E9"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8C5AC3D" w14:textId="77777777" w:rsidR="00A47790" w:rsidRDefault="00A47790" w:rsidP="00CF257B">
                            <w:pPr>
                              <w:spacing w:before="0" w:after="0" w:line="276" w:lineRule="auto"/>
                              <w:jc w:val="left"/>
                              <w:rPr>
                                <w:sz w:val="20"/>
                                <w:szCs w:val="20"/>
                              </w:rPr>
                            </w:pPr>
                            <w:r>
                              <w:rPr>
                                <w:sz w:val="20"/>
                                <w:szCs w:val="20"/>
                              </w:rPr>
                              <w:t>model_name</w:t>
                            </w:r>
                          </w:p>
                        </w:tc>
                        <w:tc>
                          <w:tcPr>
                            <w:tcW w:w="1350" w:type="dxa"/>
                            <w:gridSpan w:val="2"/>
                            <w:vAlign w:val="center"/>
                          </w:tcPr>
                          <w:p w14:paraId="726D61B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694ACD92" w14:textId="77777777" w:rsidR="00A47790" w:rsidRDefault="00A47790" w:rsidP="00CF257B">
                            <w:pPr>
                              <w:spacing w:before="0" w:after="0" w:line="276" w:lineRule="auto"/>
                              <w:jc w:val="left"/>
                              <w:rPr>
                                <w:sz w:val="20"/>
                                <w:szCs w:val="20"/>
                              </w:rPr>
                            </w:pPr>
                            <w:r>
                              <w:rPr>
                                <w:sz w:val="20"/>
                                <w:szCs w:val="20"/>
                              </w:rPr>
                              <w:t>latest</w:t>
                            </w:r>
                          </w:p>
                        </w:tc>
                        <w:tc>
                          <w:tcPr>
                            <w:tcW w:w="2895" w:type="dxa"/>
                            <w:gridSpan w:val="2"/>
                            <w:vMerge w:val="restart"/>
                          </w:tcPr>
                          <w:p w14:paraId="75BD5272" w14:textId="77777777" w:rsidR="00A47790" w:rsidRDefault="00A47790" w:rsidP="00CF257B">
                            <w:pPr>
                              <w:spacing w:before="0" w:after="0" w:line="276" w:lineRule="auto"/>
                              <w:jc w:val="left"/>
                              <w:rPr>
                                <w:sz w:val="20"/>
                                <w:szCs w:val="20"/>
                              </w:rPr>
                            </w:pPr>
                            <w:r>
                              <w:rPr>
                                <w:sz w:val="20"/>
                                <w:szCs w:val="20"/>
                              </w:rPr>
                              <w:t>A valid Rasa model name. Specifying as latest will read the latest rasa model based on the timestamp</w:t>
                            </w:r>
                          </w:p>
                        </w:tc>
                      </w:tr>
                      <w:tr w:rsidR="00A47790" w14:paraId="1760D3AC" w14:textId="77777777" w:rsidTr="00B856D0">
                        <w:trPr>
                          <w:jc w:val="center"/>
                        </w:trPr>
                        <w:tc>
                          <w:tcPr>
                            <w:tcW w:w="265" w:type="dxa"/>
                            <w:tcBorders>
                              <w:top w:val="nil"/>
                              <w:bottom w:val="single" w:sz="4" w:space="0" w:color="auto"/>
                              <w:right w:val="nil"/>
                            </w:tcBorders>
                            <w:vAlign w:val="center"/>
                          </w:tcPr>
                          <w:p w14:paraId="50C72913"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037F998B" w14:textId="77777777" w:rsidR="00A47790" w:rsidRDefault="00A47790" w:rsidP="00CF257B">
                            <w:pPr>
                              <w:spacing w:before="0" w:after="0" w:line="276" w:lineRule="auto"/>
                              <w:jc w:val="left"/>
                              <w:rPr>
                                <w:sz w:val="20"/>
                                <w:szCs w:val="20"/>
                              </w:rPr>
                            </w:pPr>
                          </w:p>
                        </w:tc>
                        <w:tc>
                          <w:tcPr>
                            <w:tcW w:w="1350" w:type="dxa"/>
                            <w:gridSpan w:val="2"/>
                            <w:vAlign w:val="center"/>
                          </w:tcPr>
                          <w:p w14:paraId="51322297"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B65E46F" w14:textId="77777777" w:rsidR="00A47790" w:rsidRDefault="00A47790" w:rsidP="00CF257B">
                            <w:pPr>
                              <w:spacing w:before="0" w:after="0" w:line="276" w:lineRule="auto"/>
                              <w:jc w:val="left"/>
                              <w:rPr>
                                <w:sz w:val="20"/>
                                <w:szCs w:val="20"/>
                              </w:rPr>
                            </w:pPr>
                            <w:r>
                              <w:rPr>
                                <w:sz w:val="20"/>
                                <w:szCs w:val="20"/>
                              </w:rPr>
                              <w:t>a valid rasa model name</w:t>
                            </w:r>
                          </w:p>
                        </w:tc>
                        <w:tc>
                          <w:tcPr>
                            <w:tcW w:w="2895" w:type="dxa"/>
                            <w:gridSpan w:val="2"/>
                            <w:vMerge/>
                          </w:tcPr>
                          <w:p w14:paraId="5EF9272D" w14:textId="77777777" w:rsidR="00A47790" w:rsidRDefault="00A47790" w:rsidP="00CF257B">
                            <w:pPr>
                              <w:spacing w:before="0" w:after="0" w:line="276" w:lineRule="auto"/>
                              <w:jc w:val="left"/>
                              <w:rPr>
                                <w:sz w:val="20"/>
                                <w:szCs w:val="20"/>
                              </w:rPr>
                            </w:pPr>
                          </w:p>
                        </w:tc>
                      </w:tr>
                      <w:tr w:rsidR="00A47790" w14:paraId="7234F401" w14:textId="77777777" w:rsidTr="00B856D0">
                        <w:trPr>
                          <w:jc w:val="center"/>
                        </w:trPr>
                        <w:tc>
                          <w:tcPr>
                            <w:tcW w:w="265" w:type="dxa"/>
                            <w:tcBorders>
                              <w:top w:val="single" w:sz="4" w:space="0" w:color="auto"/>
                              <w:bottom w:val="nil"/>
                              <w:right w:val="nil"/>
                            </w:tcBorders>
                            <w:vAlign w:val="center"/>
                          </w:tcPr>
                          <w:p w14:paraId="78A53DA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763B3D81" w14:textId="77777777" w:rsidR="00A47790" w:rsidRDefault="00A47790" w:rsidP="00CF257B">
                            <w:pPr>
                              <w:spacing w:before="0" w:after="0" w:line="276" w:lineRule="auto"/>
                              <w:jc w:val="left"/>
                              <w:rPr>
                                <w:sz w:val="20"/>
                                <w:szCs w:val="20"/>
                              </w:rPr>
                            </w:pPr>
                            <w:r>
                              <w:rPr>
                                <w:sz w:val="20"/>
                                <w:szCs w:val="20"/>
                              </w:rPr>
                              <w:t>model_type</w:t>
                            </w:r>
                          </w:p>
                        </w:tc>
                        <w:tc>
                          <w:tcPr>
                            <w:tcW w:w="1350" w:type="dxa"/>
                            <w:gridSpan w:val="2"/>
                            <w:vAlign w:val="center"/>
                          </w:tcPr>
                          <w:p w14:paraId="59B37838"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5517EE02" w14:textId="77777777" w:rsidR="00A47790" w:rsidRDefault="00A47790" w:rsidP="00CF257B">
                            <w:pPr>
                              <w:spacing w:before="0" w:after="0" w:line="276" w:lineRule="auto"/>
                              <w:jc w:val="left"/>
                              <w:rPr>
                                <w:sz w:val="20"/>
                                <w:szCs w:val="20"/>
                              </w:rPr>
                            </w:pPr>
                            <w:r>
                              <w:rPr>
                                <w:sz w:val="20"/>
                                <w:szCs w:val="20"/>
                              </w:rPr>
                              <w:t>diet</w:t>
                            </w:r>
                          </w:p>
                        </w:tc>
                        <w:tc>
                          <w:tcPr>
                            <w:tcW w:w="2895" w:type="dxa"/>
                            <w:gridSpan w:val="2"/>
                            <w:vMerge w:val="restart"/>
                          </w:tcPr>
                          <w:p w14:paraId="1212B1A0" w14:textId="77777777" w:rsidR="00A47790" w:rsidRDefault="00A47790" w:rsidP="00CF257B">
                            <w:pPr>
                              <w:spacing w:before="0" w:after="0" w:line="276" w:lineRule="auto"/>
                              <w:jc w:val="left"/>
                              <w:rPr>
                                <w:sz w:val="20"/>
                                <w:szCs w:val="20"/>
                              </w:rPr>
                            </w:pPr>
                            <w:r>
                              <w:rPr>
                                <w:sz w:val="20"/>
                                <w:szCs w:val="20"/>
                              </w:rPr>
                              <w:t xml:space="preserve">Model architecture. Custom models </w:t>
                            </w:r>
                            <w:proofErr w:type="gramStart"/>
                            <w:r>
                              <w:rPr>
                                <w:sz w:val="20"/>
                                <w:szCs w:val="20"/>
                              </w:rPr>
                              <w:t>are not supported</w:t>
                            </w:r>
                            <w:proofErr w:type="gramEnd"/>
                            <w:r>
                              <w:rPr>
                                <w:sz w:val="20"/>
                                <w:szCs w:val="20"/>
                              </w:rPr>
                              <w:t xml:space="preserve"> yet</w:t>
                            </w:r>
                          </w:p>
                        </w:tc>
                      </w:tr>
                      <w:tr w:rsidR="00A47790" w14:paraId="0A0A92A3" w14:textId="77777777" w:rsidTr="00B856D0">
                        <w:trPr>
                          <w:jc w:val="center"/>
                        </w:trPr>
                        <w:tc>
                          <w:tcPr>
                            <w:tcW w:w="265" w:type="dxa"/>
                            <w:tcBorders>
                              <w:top w:val="nil"/>
                              <w:bottom w:val="single" w:sz="4" w:space="0" w:color="auto"/>
                              <w:right w:val="nil"/>
                            </w:tcBorders>
                            <w:vAlign w:val="center"/>
                          </w:tcPr>
                          <w:p w14:paraId="7481C2FF"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1229B90" w14:textId="77777777" w:rsidR="00A47790" w:rsidRDefault="00A47790" w:rsidP="00CF257B">
                            <w:pPr>
                              <w:spacing w:before="0" w:after="0" w:line="276" w:lineRule="auto"/>
                              <w:jc w:val="left"/>
                              <w:rPr>
                                <w:sz w:val="20"/>
                                <w:szCs w:val="20"/>
                              </w:rPr>
                            </w:pPr>
                          </w:p>
                        </w:tc>
                        <w:tc>
                          <w:tcPr>
                            <w:tcW w:w="1350" w:type="dxa"/>
                            <w:gridSpan w:val="2"/>
                            <w:vAlign w:val="center"/>
                          </w:tcPr>
                          <w:p w14:paraId="17B69E95"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53EE879B" w14:textId="77777777" w:rsidR="00A47790" w:rsidRDefault="00A47790" w:rsidP="00CF257B">
                            <w:pPr>
                              <w:spacing w:before="0" w:after="0" w:line="276" w:lineRule="auto"/>
                              <w:jc w:val="left"/>
                              <w:rPr>
                                <w:sz w:val="20"/>
                                <w:szCs w:val="20"/>
                              </w:rPr>
                            </w:pPr>
                            <w:r>
                              <w:rPr>
                                <w:sz w:val="20"/>
                                <w:szCs w:val="20"/>
                              </w:rPr>
                              <w:t>diet, custom</w:t>
                            </w:r>
                          </w:p>
                        </w:tc>
                        <w:tc>
                          <w:tcPr>
                            <w:tcW w:w="2895" w:type="dxa"/>
                            <w:gridSpan w:val="2"/>
                            <w:vMerge/>
                          </w:tcPr>
                          <w:p w14:paraId="00D5181C" w14:textId="77777777" w:rsidR="00A47790" w:rsidRDefault="00A47790" w:rsidP="00CF257B">
                            <w:pPr>
                              <w:spacing w:before="0" w:after="0" w:line="276" w:lineRule="auto"/>
                              <w:jc w:val="left"/>
                              <w:rPr>
                                <w:sz w:val="20"/>
                                <w:szCs w:val="20"/>
                              </w:rPr>
                            </w:pPr>
                          </w:p>
                        </w:tc>
                      </w:tr>
                      <w:tr w:rsidR="00A47790" w14:paraId="0111F1CC" w14:textId="77777777" w:rsidTr="00B856D0">
                        <w:trPr>
                          <w:jc w:val="center"/>
                        </w:trPr>
                        <w:tc>
                          <w:tcPr>
                            <w:tcW w:w="265" w:type="dxa"/>
                            <w:tcBorders>
                              <w:top w:val="single" w:sz="4" w:space="0" w:color="auto"/>
                              <w:bottom w:val="nil"/>
                              <w:right w:val="nil"/>
                            </w:tcBorders>
                            <w:vAlign w:val="center"/>
                          </w:tcPr>
                          <w:p w14:paraId="52A82DFD"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8F91FC9" w14:textId="77777777" w:rsidR="00A47790" w:rsidRDefault="00A47790" w:rsidP="00CF257B">
                            <w:pPr>
                              <w:spacing w:before="0" w:after="0" w:line="276" w:lineRule="auto"/>
                              <w:jc w:val="left"/>
                              <w:rPr>
                                <w:sz w:val="20"/>
                                <w:szCs w:val="20"/>
                              </w:rPr>
                            </w:pPr>
                            <w:r>
                              <w:rPr>
                                <w:sz w:val="20"/>
                                <w:szCs w:val="20"/>
                              </w:rPr>
                              <w:t>rasa_version</w:t>
                            </w:r>
                          </w:p>
                        </w:tc>
                        <w:tc>
                          <w:tcPr>
                            <w:tcW w:w="1350" w:type="dxa"/>
                            <w:gridSpan w:val="2"/>
                            <w:vAlign w:val="center"/>
                          </w:tcPr>
                          <w:p w14:paraId="28452E26"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01083044" w14:textId="77777777" w:rsidR="00A47790" w:rsidRDefault="00A47790" w:rsidP="00CF257B">
                            <w:pPr>
                              <w:spacing w:before="0" w:after="0" w:line="276" w:lineRule="auto"/>
                              <w:jc w:val="left"/>
                              <w:rPr>
                                <w:sz w:val="20"/>
                                <w:szCs w:val="20"/>
                              </w:rPr>
                            </w:pPr>
                            <w:r>
                              <w:rPr>
                                <w:sz w:val="20"/>
                                <w:szCs w:val="20"/>
                              </w:rPr>
                              <w:t>2.8.8</w:t>
                            </w:r>
                          </w:p>
                        </w:tc>
                        <w:tc>
                          <w:tcPr>
                            <w:tcW w:w="2895" w:type="dxa"/>
                            <w:gridSpan w:val="2"/>
                            <w:vMerge w:val="restart"/>
                          </w:tcPr>
                          <w:p w14:paraId="3230469E" w14:textId="77777777" w:rsidR="00A47790" w:rsidRDefault="00A47790" w:rsidP="00CF257B">
                            <w:pPr>
                              <w:spacing w:before="0" w:after="0" w:line="276" w:lineRule="auto"/>
                              <w:jc w:val="left"/>
                              <w:rPr>
                                <w:sz w:val="20"/>
                                <w:szCs w:val="20"/>
                              </w:rPr>
                            </w:pPr>
                            <w:r>
                              <w:rPr>
                                <w:sz w:val="20"/>
                                <w:szCs w:val="20"/>
                              </w:rPr>
                              <w:t xml:space="preserve">Locally available Rasa version. Currently supports only 2.8.8 </w:t>
                            </w:r>
                          </w:p>
                        </w:tc>
                      </w:tr>
                      <w:tr w:rsidR="00A47790" w14:paraId="685F395C" w14:textId="77777777" w:rsidTr="00B856D0">
                        <w:trPr>
                          <w:jc w:val="center"/>
                        </w:trPr>
                        <w:tc>
                          <w:tcPr>
                            <w:tcW w:w="265" w:type="dxa"/>
                            <w:tcBorders>
                              <w:top w:val="nil"/>
                              <w:bottom w:val="single" w:sz="4" w:space="0" w:color="auto"/>
                              <w:right w:val="nil"/>
                            </w:tcBorders>
                            <w:vAlign w:val="center"/>
                          </w:tcPr>
                          <w:p w14:paraId="2875C849"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499157F2" w14:textId="77777777" w:rsidR="00A47790" w:rsidRDefault="00A47790" w:rsidP="00CF257B">
                            <w:pPr>
                              <w:spacing w:before="0" w:after="0" w:line="276" w:lineRule="auto"/>
                              <w:jc w:val="left"/>
                              <w:rPr>
                                <w:sz w:val="20"/>
                                <w:szCs w:val="20"/>
                              </w:rPr>
                            </w:pPr>
                          </w:p>
                        </w:tc>
                        <w:tc>
                          <w:tcPr>
                            <w:tcW w:w="1350" w:type="dxa"/>
                            <w:gridSpan w:val="2"/>
                            <w:vAlign w:val="center"/>
                          </w:tcPr>
                          <w:p w14:paraId="67E7CE2E"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42DDB0CC" w14:textId="77777777" w:rsidR="00A47790" w:rsidRDefault="00A47790" w:rsidP="00CF257B">
                            <w:pPr>
                              <w:spacing w:before="0" w:after="0" w:line="276" w:lineRule="auto"/>
                              <w:jc w:val="left"/>
                              <w:rPr>
                                <w:sz w:val="20"/>
                                <w:szCs w:val="20"/>
                              </w:rPr>
                            </w:pPr>
                            <w:r>
                              <w:rPr>
                                <w:sz w:val="20"/>
                                <w:szCs w:val="20"/>
                              </w:rPr>
                              <w:t>2.8.8</w:t>
                            </w:r>
                          </w:p>
                        </w:tc>
                        <w:tc>
                          <w:tcPr>
                            <w:tcW w:w="2895" w:type="dxa"/>
                            <w:gridSpan w:val="2"/>
                            <w:vMerge/>
                          </w:tcPr>
                          <w:p w14:paraId="4DD46623" w14:textId="77777777" w:rsidR="00A47790" w:rsidRDefault="00A47790" w:rsidP="00CF257B">
                            <w:pPr>
                              <w:spacing w:before="0" w:after="0" w:line="276" w:lineRule="auto"/>
                              <w:jc w:val="left"/>
                              <w:rPr>
                                <w:sz w:val="20"/>
                                <w:szCs w:val="20"/>
                              </w:rPr>
                            </w:pPr>
                          </w:p>
                        </w:tc>
                      </w:tr>
                      <w:tr w:rsidR="00A47790" w14:paraId="098F92E3" w14:textId="77777777" w:rsidTr="00B856D0">
                        <w:trPr>
                          <w:jc w:val="center"/>
                        </w:trPr>
                        <w:tc>
                          <w:tcPr>
                            <w:tcW w:w="265" w:type="dxa"/>
                            <w:tcBorders>
                              <w:top w:val="single" w:sz="4" w:space="0" w:color="auto"/>
                              <w:bottom w:val="nil"/>
                              <w:right w:val="nil"/>
                            </w:tcBorders>
                            <w:vAlign w:val="center"/>
                          </w:tcPr>
                          <w:p w14:paraId="282866CC"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30FC7AEC" w14:textId="77777777" w:rsidR="00A47790" w:rsidRDefault="00A47790" w:rsidP="00CF257B">
                            <w:pPr>
                              <w:spacing w:before="0" w:after="0" w:line="276" w:lineRule="auto"/>
                              <w:jc w:val="left"/>
                              <w:rPr>
                                <w:sz w:val="20"/>
                                <w:szCs w:val="20"/>
                              </w:rPr>
                            </w:pPr>
                            <w:r>
                              <w:rPr>
                                <w:sz w:val="20"/>
                                <w:szCs w:val="20"/>
                              </w:rPr>
                              <w:t>model_mode</w:t>
                            </w:r>
                          </w:p>
                        </w:tc>
                        <w:tc>
                          <w:tcPr>
                            <w:tcW w:w="1350" w:type="dxa"/>
                            <w:gridSpan w:val="2"/>
                            <w:vAlign w:val="center"/>
                          </w:tcPr>
                          <w:p w14:paraId="61048F4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06F91440" w14:textId="77777777" w:rsidR="00A47790" w:rsidRDefault="00A47790" w:rsidP="00CF257B">
                            <w:pPr>
                              <w:spacing w:before="0" w:after="0" w:line="276" w:lineRule="auto"/>
                              <w:jc w:val="left"/>
                              <w:rPr>
                                <w:sz w:val="20"/>
                                <w:szCs w:val="20"/>
                              </w:rPr>
                            </w:pPr>
                            <w:r>
                              <w:rPr>
                                <w:sz w:val="20"/>
                                <w:szCs w:val="20"/>
                              </w:rPr>
                              <w:t>local</w:t>
                            </w:r>
                          </w:p>
                        </w:tc>
                        <w:tc>
                          <w:tcPr>
                            <w:tcW w:w="2895" w:type="dxa"/>
                            <w:gridSpan w:val="2"/>
                            <w:vMerge w:val="restart"/>
                          </w:tcPr>
                          <w:p w14:paraId="1C8A87FC" w14:textId="77777777" w:rsidR="00A47790" w:rsidRDefault="00A47790" w:rsidP="00CF257B">
                            <w:pPr>
                              <w:spacing w:before="0" w:after="0" w:line="276" w:lineRule="auto"/>
                              <w:jc w:val="left"/>
                              <w:rPr>
                                <w:sz w:val="20"/>
                                <w:szCs w:val="20"/>
                              </w:rPr>
                            </w:pPr>
                            <w:r w:rsidRPr="00B15E30">
                              <w:rPr>
                                <w:b/>
                                <w:bCs/>
                                <w:sz w:val="20"/>
                                <w:szCs w:val="20"/>
                              </w:rPr>
                              <w:t>Support for REST models is experimental</w:t>
                            </w:r>
                            <w:r>
                              <w:rPr>
                                <w:sz w:val="20"/>
                                <w:szCs w:val="20"/>
                              </w:rPr>
                              <w:t xml:space="preserve"> </w:t>
                            </w:r>
                          </w:p>
                        </w:tc>
                      </w:tr>
                      <w:tr w:rsidR="00A47790" w14:paraId="36D67D96" w14:textId="77777777" w:rsidTr="00B856D0">
                        <w:trPr>
                          <w:jc w:val="center"/>
                        </w:trPr>
                        <w:tc>
                          <w:tcPr>
                            <w:tcW w:w="265" w:type="dxa"/>
                            <w:tcBorders>
                              <w:top w:val="nil"/>
                              <w:bottom w:val="single" w:sz="4" w:space="0" w:color="auto"/>
                              <w:right w:val="nil"/>
                            </w:tcBorders>
                            <w:vAlign w:val="center"/>
                          </w:tcPr>
                          <w:p w14:paraId="6402B4C0"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56DD22FC" w14:textId="77777777" w:rsidR="00A47790" w:rsidRDefault="00A47790" w:rsidP="00CF257B">
                            <w:pPr>
                              <w:spacing w:before="0" w:after="0" w:line="276" w:lineRule="auto"/>
                              <w:jc w:val="left"/>
                              <w:rPr>
                                <w:sz w:val="20"/>
                                <w:szCs w:val="20"/>
                              </w:rPr>
                            </w:pPr>
                          </w:p>
                        </w:tc>
                        <w:tc>
                          <w:tcPr>
                            <w:tcW w:w="1350" w:type="dxa"/>
                            <w:gridSpan w:val="2"/>
                            <w:vAlign w:val="center"/>
                          </w:tcPr>
                          <w:p w14:paraId="7C93F35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52EB299F" w14:textId="77777777" w:rsidR="00A47790" w:rsidRDefault="00A47790" w:rsidP="00CF257B">
                            <w:pPr>
                              <w:spacing w:before="0" w:after="0" w:line="276" w:lineRule="auto"/>
                              <w:jc w:val="left"/>
                              <w:rPr>
                                <w:sz w:val="20"/>
                                <w:szCs w:val="20"/>
                              </w:rPr>
                            </w:pPr>
                            <w:r>
                              <w:rPr>
                                <w:sz w:val="20"/>
                                <w:szCs w:val="20"/>
                              </w:rPr>
                              <w:t>local, rest</w:t>
                            </w:r>
                          </w:p>
                        </w:tc>
                        <w:tc>
                          <w:tcPr>
                            <w:tcW w:w="2895" w:type="dxa"/>
                            <w:gridSpan w:val="2"/>
                            <w:vMerge/>
                          </w:tcPr>
                          <w:p w14:paraId="22A88A83" w14:textId="77777777" w:rsidR="00A47790" w:rsidRDefault="00A47790" w:rsidP="00CF257B">
                            <w:pPr>
                              <w:spacing w:before="0" w:after="0" w:line="276" w:lineRule="auto"/>
                              <w:jc w:val="left"/>
                              <w:rPr>
                                <w:sz w:val="20"/>
                                <w:szCs w:val="20"/>
                              </w:rPr>
                            </w:pPr>
                          </w:p>
                        </w:tc>
                      </w:tr>
                      <w:tr w:rsidR="00A47790" w14:paraId="0364DD5A" w14:textId="77777777" w:rsidTr="00B856D0">
                        <w:trPr>
                          <w:jc w:val="center"/>
                        </w:trPr>
                        <w:tc>
                          <w:tcPr>
                            <w:tcW w:w="265" w:type="dxa"/>
                            <w:tcBorders>
                              <w:top w:val="single" w:sz="4" w:space="0" w:color="auto"/>
                              <w:bottom w:val="nil"/>
                              <w:right w:val="nil"/>
                            </w:tcBorders>
                            <w:vAlign w:val="center"/>
                          </w:tcPr>
                          <w:p w14:paraId="5D9CAD9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5EBC92B5" w14:textId="77777777" w:rsidR="00A47790" w:rsidRDefault="00A47790" w:rsidP="00CF257B">
                            <w:pPr>
                              <w:spacing w:before="0" w:after="0" w:line="276" w:lineRule="auto"/>
                              <w:jc w:val="left"/>
                              <w:rPr>
                                <w:sz w:val="20"/>
                                <w:szCs w:val="20"/>
                              </w:rPr>
                            </w:pPr>
                            <w:r>
                              <w:rPr>
                                <w:sz w:val="20"/>
                                <w:szCs w:val="20"/>
                              </w:rPr>
                              <w:t>url_endpoint</w:t>
                            </w:r>
                          </w:p>
                        </w:tc>
                        <w:tc>
                          <w:tcPr>
                            <w:tcW w:w="1350" w:type="dxa"/>
                            <w:gridSpan w:val="2"/>
                            <w:vAlign w:val="center"/>
                          </w:tcPr>
                          <w:p w14:paraId="0355189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29C8BAD" w14:textId="77777777" w:rsidR="00A47790" w:rsidRDefault="00A47790" w:rsidP="00CF257B">
                            <w:pPr>
                              <w:spacing w:before="0" w:after="0" w:line="276" w:lineRule="auto"/>
                              <w:jc w:val="left"/>
                              <w:rPr>
                                <w:sz w:val="20"/>
                                <w:szCs w:val="20"/>
                              </w:rPr>
                            </w:pPr>
                            <w:r>
                              <w:rPr>
                                <w:sz w:val="20"/>
                                <w:szCs w:val="20"/>
                              </w:rPr>
                              <w:t>http://localhost:5005</w:t>
                            </w:r>
                          </w:p>
                        </w:tc>
                        <w:tc>
                          <w:tcPr>
                            <w:tcW w:w="2895" w:type="dxa"/>
                            <w:gridSpan w:val="2"/>
                            <w:vMerge w:val="restart"/>
                          </w:tcPr>
                          <w:p w14:paraId="7AA7689A" w14:textId="77777777" w:rsidR="00A47790" w:rsidRDefault="00A47790" w:rsidP="00CF257B">
                            <w:pPr>
                              <w:spacing w:before="0" w:after="0" w:line="276" w:lineRule="auto"/>
                              <w:jc w:val="left"/>
                              <w:rPr>
                                <w:sz w:val="20"/>
                                <w:szCs w:val="20"/>
                              </w:rPr>
                            </w:pPr>
                            <w:r>
                              <w:rPr>
                                <w:sz w:val="20"/>
                                <w:szCs w:val="20"/>
                              </w:rPr>
                              <w:t>URL of the REST model where Rasa is running if REST enabled</w:t>
                            </w:r>
                          </w:p>
                        </w:tc>
                      </w:tr>
                      <w:tr w:rsidR="00A47790" w14:paraId="14FBAD56" w14:textId="77777777" w:rsidTr="00B856D0">
                        <w:trPr>
                          <w:jc w:val="center"/>
                        </w:trPr>
                        <w:tc>
                          <w:tcPr>
                            <w:tcW w:w="265" w:type="dxa"/>
                            <w:tcBorders>
                              <w:top w:val="nil"/>
                              <w:bottom w:val="single" w:sz="4" w:space="0" w:color="auto"/>
                              <w:right w:val="nil"/>
                            </w:tcBorders>
                            <w:vAlign w:val="center"/>
                          </w:tcPr>
                          <w:p w14:paraId="4F8C6D7B"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5950F2D4" w14:textId="77777777" w:rsidR="00A47790" w:rsidRDefault="00A47790" w:rsidP="00CF257B">
                            <w:pPr>
                              <w:spacing w:before="0" w:after="0" w:line="276" w:lineRule="auto"/>
                              <w:jc w:val="left"/>
                              <w:rPr>
                                <w:sz w:val="20"/>
                                <w:szCs w:val="20"/>
                              </w:rPr>
                            </w:pPr>
                          </w:p>
                        </w:tc>
                        <w:tc>
                          <w:tcPr>
                            <w:tcW w:w="1350" w:type="dxa"/>
                            <w:gridSpan w:val="2"/>
                            <w:vAlign w:val="center"/>
                          </w:tcPr>
                          <w:p w14:paraId="1180A57B"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F5919D5" w14:textId="77777777" w:rsidR="00A47790" w:rsidRDefault="00A47790" w:rsidP="00CF257B">
                            <w:pPr>
                              <w:spacing w:before="0" w:after="0" w:line="276" w:lineRule="auto"/>
                              <w:jc w:val="left"/>
                              <w:rPr>
                                <w:sz w:val="20"/>
                                <w:szCs w:val="20"/>
                              </w:rPr>
                            </w:pPr>
                            <w:r>
                              <w:rPr>
                                <w:sz w:val="20"/>
                                <w:szCs w:val="20"/>
                              </w:rPr>
                              <w:t>a valid bot URL</w:t>
                            </w:r>
                          </w:p>
                        </w:tc>
                        <w:tc>
                          <w:tcPr>
                            <w:tcW w:w="2895" w:type="dxa"/>
                            <w:gridSpan w:val="2"/>
                            <w:vMerge/>
                          </w:tcPr>
                          <w:p w14:paraId="6840B20E" w14:textId="77777777" w:rsidR="00A47790" w:rsidRDefault="00A47790" w:rsidP="00CF257B">
                            <w:pPr>
                              <w:spacing w:before="0" w:after="0" w:line="276" w:lineRule="auto"/>
                              <w:jc w:val="left"/>
                              <w:rPr>
                                <w:sz w:val="20"/>
                                <w:szCs w:val="20"/>
                              </w:rPr>
                            </w:pPr>
                          </w:p>
                        </w:tc>
                      </w:tr>
                      <w:tr w:rsidR="00A47790" w14:paraId="55C74D4A" w14:textId="77777777" w:rsidTr="00B856D0">
                        <w:trPr>
                          <w:jc w:val="center"/>
                        </w:trPr>
                        <w:tc>
                          <w:tcPr>
                            <w:tcW w:w="265" w:type="dxa"/>
                            <w:tcBorders>
                              <w:top w:val="single" w:sz="4" w:space="0" w:color="auto"/>
                              <w:bottom w:val="nil"/>
                              <w:right w:val="nil"/>
                            </w:tcBorders>
                            <w:vAlign w:val="center"/>
                          </w:tcPr>
                          <w:p w14:paraId="16358573"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E4D5203" w14:textId="77777777" w:rsidR="00A47790" w:rsidRDefault="00A47790" w:rsidP="00CF257B">
                            <w:pPr>
                              <w:spacing w:before="0" w:after="0" w:line="276" w:lineRule="auto"/>
                              <w:jc w:val="left"/>
                              <w:rPr>
                                <w:sz w:val="20"/>
                                <w:szCs w:val="20"/>
                              </w:rPr>
                            </w:pPr>
                            <w:r>
                              <w:rPr>
                                <w:sz w:val="20"/>
                                <w:szCs w:val="20"/>
                              </w:rPr>
                              <w:t>data_instance</w:t>
                            </w:r>
                          </w:p>
                        </w:tc>
                        <w:tc>
                          <w:tcPr>
                            <w:tcW w:w="1350" w:type="dxa"/>
                            <w:gridSpan w:val="2"/>
                            <w:vAlign w:val="center"/>
                          </w:tcPr>
                          <w:p w14:paraId="175010A3"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59B04FE" w14:textId="77777777" w:rsidR="00A47790" w:rsidRDefault="00A47790" w:rsidP="00CF257B">
                            <w:pPr>
                              <w:spacing w:before="0" w:after="0" w:line="276" w:lineRule="auto"/>
                              <w:jc w:val="left"/>
                              <w:rPr>
                                <w:sz w:val="20"/>
                                <w:szCs w:val="20"/>
                              </w:rPr>
                            </w:pPr>
                            <w:r>
                              <w:rPr>
                                <w:sz w:val="20"/>
                                <w:szCs w:val="20"/>
                              </w:rPr>
                              <w:t>SLIIT</w:t>
                            </w:r>
                            <w:r w:rsidRPr="00D9134D">
                              <w:rPr>
                                <w:sz w:val="20"/>
                                <w:szCs w:val="20"/>
                              </w:rPr>
                              <w:t xml:space="preserve"> </w:t>
                            </w:r>
                            <w:r w:rsidRPr="00D9134D">
                              <w:rPr>
                                <w:rFonts w:ascii="Iskoola Pota" w:hAnsi="Iskoola Pota" w:cs="Iskoola Pota"/>
                                <w:sz w:val="20"/>
                                <w:szCs w:val="20"/>
                              </w:rPr>
                              <w:t>එකේ</w:t>
                            </w:r>
                            <w:r w:rsidRPr="00D9134D">
                              <w:rPr>
                                <w:sz w:val="20"/>
                                <w:szCs w:val="20"/>
                              </w:rPr>
                              <w:t xml:space="preserve"> </w:t>
                            </w:r>
                            <w:r w:rsidRPr="00D9134D">
                              <w:rPr>
                                <w:rFonts w:ascii="Iskoola Pota" w:hAnsi="Iskoola Pota" w:cs="Iskoola Pota"/>
                                <w:sz w:val="20"/>
                                <w:szCs w:val="20"/>
                              </w:rPr>
                              <w:t>තියෙන</w:t>
                            </w:r>
                            <w:r w:rsidRPr="00D9134D">
                              <w:rPr>
                                <w:sz w:val="20"/>
                                <w:szCs w:val="20"/>
                              </w:rPr>
                              <w:t xml:space="preserve"> </w:t>
                            </w:r>
                            <w:r w:rsidRPr="00D9134D">
                              <w:rPr>
                                <w:rFonts w:ascii="Iskoola Pota" w:hAnsi="Iskoola Pota" w:cs="Iskoola Pota"/>
                                <w:sz w:val="20"/>
                                <w:szCs w:val="20"/>
                              </w:rPr>
                              <w:t>උපාධි</w:t>
                            </w:r>
                            <w:r w:rsidRPr="00D9134D">
                              <w:rPr>
                                <w:sz w:val="20"/>
                                <w:szCs w:val="20"/>
                              </w:rPr>
                              <w:t xml:space="preserve"> </w:t>
                            </w:r>
                            <w:r w:rsidRPr="00D9134D">
                              <w:rPr>
                                <w:rFonts w:ascii="Iskoola Pota" w:hAnsi="Iskoola Pota" w:cs="Iskoola Pota"/>
                                <w:sz w:val="20"/>
                                <w:szCs w:val="20"/>
                              </w:rPr>
                              <w:t>මොනවද</w:t>
                            </w:r>
                            <w:r w:rsidRPr="00D9134D">
                              <w:rPr>
                                <w:sz w:val="20"/>
                                <w:szCs w:val="20"/>
                              </w:rPr>
                              <w:t>?</w:t>
                            </w:r>
                          </w:p>
                        </w:tc>
                        <w:tc>
                          <w:tcPr>
                            <w:tcW w:w="2895" w:type="dxa"/>
                            <w:gridSpan w:val="2"/>
                            <w:vMerge w:val="restart"/>
                          </w:tcPr>
                          <w:p w14:paraId="571B84ED" w14:textId="77777777" w:rsidR="00A47790" w:rsidRDefault="00A47790" w:rsidP="00CF257B">
                            <w:pPr>
                              <w:spacing w:before="0" w:after="0" w:line="276" w:lineRule="auto"/>
                              <w:jc w:val="left"/>
                              <w:rPr>
                                <w:sz w:val="20"/>
                                <w:szCs w:val="20"/>
                              </w:rPr>
                            </w:pPr>
                            <w:r>
                              <w:rPr>
                                <w:sz w:val="20"/>
                                <w:szCs w:val="20"/>
                              </w:rPr>
                              <w:t>A data instance or a list of data instances to explain</w:t>
                            </w:r>
                          </w:p>
                        </w:tc>
                      </w:tr>
                      <w:tr w:rsidR="00A47790" w14:paraId="5E135309" w14:textId="77777777" w:rsidTr="00B856D0">
                        <w:trPr>
                          <w:jc w:val="center"/>
                        </w:trPr>
                        <w:tc>
                          <w:tcPr>
                            <w:tcW w:w="265" w:type="dxa"/>
                            <w:tcBorders>
                              <w:top w:val="nil"/>
                              <w:bottom w:val="single" w:sz="4" w:space="0" w:color="auto"/>
                              <w:right w:val="nil"/>
                            </w:tcBorders>
                            <w:vAlign w:val="center"/>
                          </w:tcPr>
                          <w:p w14:paraId="59ECFDE0"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3D46D16" w14:textId="77777777" w:rsidR="00A47790" w:rsidRDefault="00A47790" w:rsidP="00CF257B">
                            <w:pPr>
                              <w:spacing w:before="0" w:after="0" w:line="276" w:lineRule="auto"/>
                              <w:jc w:val="left"/>
                              <w:rPr>
                                <w:sz w:val="20"/>
                                <w:szCs w:val="20"/>
                              </w:rPr>
                            </w:pPr>
                          </w:p>
                        </w:tc>
                        <w:tc>
                          <w:tcPr>
                            <w:tcW w:w="1350" w:type="dxa"/>
                            <w:gridSpan w:val="2"/>
                            <w:vAlign w:val="center"/>
                          </w:tcPr>
                          <w:p w14:paraId="3769E8B8"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75119AE8" w14:textId="77777777" w:rsidR="00A47790" w:rsidRDefault="00A47790" w:rsidP="00CF257B">
                            <w:pPr>
                              <w:spacing w:before="0" w:after="0" w:line="276" w:lineRule="auto"/>
                              <w:jc w:val="left"/>
                              <w:rPr>
                                <w:sz w:val="20"/>
                                <w:szCs w:val="20"/>
                              </w:rPr>
                            </w:pPr>
                            <w:r>
                              <w:rPr>
                                <w:sz w:val="20"/>
                                <w:szCs w:val="20"/>
                              </w:rPr>
                              <w:t>a valid string</w:t>
                            </w:r>
                          </w:p>
                        </w:tc>
                        <w:tc>
                          <w:tcPr>
                            <w:tcW w:w="2895" w:type="dxa"/>
                            <w:gridSpan w:val="2"/>
                            <w:vMerge/>
                          </w:tcPr>
                          <w:p w14:paraId="3F709BBC" w14:textId="77777777" w:rsidR="00A47790" w:rsidRDefault="00A47790" w:rsidP="00CF257B">
                            <w:pPr>
                              <w:spacing w:before="0" w:after="0" w:line="276" w:lineRule="auto"/>
                              <w:jc w:val="left"/>
                              <w:rPr>
                                <w:sz w:val="20"/>
                                <w:szCs w:val="20"/>
                              </w:rPr>
                            </w:pPr>
                          </w:p>
                        </w:tc>
                      </w:tr>
                      <w:tr w:rsidR="00A47790" w14:paraId="39CCC47D" w14:textId="77777777" w:rsidTr="00B856D0">
                        <w:trPr>
                          <w:jc w:val="center"/>
                        </w:trPr>
                        <w:tc>
                          <w:tcPr>
                            <w:tcW w:w="265" w:type="dxa"/>
                            <w:tcBorders>
                              <w:top w:val="single" w:sz="4" w:space="0" w:color="auto"/>
                              <w:bottom w:val="nil"/>
                              <w:right w:val="nil"/>
                            </w:tcBorders>
                            <w:vAlign w:val="center"/>
                          </w:tcPr>
                          <w:p w14:paraId="26657502"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D46A76B" w14:textId="77777777" w:rsidR="00A47790" w:rsidRDefault="00A47790" w:rsidP="00CF257B">
                            <w:pPr>
                              <w:spacing w:before="0" w:after="0" w:line="276" w:lineRule="auto"/>
                              <w:jc w:val="left"/>
                              <w:rPr>
                                <w:sz w:val="20"/>
                                <w:szCs w:val="20"/>
                              </w:rPr>
                            </w:pPr>
                            <w:r>
                              <w:rPr>
                                <w:sz w:val="20"/>
                                <w:szCs w:val="20"/>
                              </w:rPr>
                              <w:t>ranking_length</w:t>
                            </w:r>
                          </w:p>
                        </w:tc>
                        <w:tc>
                          <w:tcPr>
                            <w:tcW w:w="1350" w:type="dxa"/>
                            <w:gridSpan w:val="2"/>
                            <w:vAlign w:val="center"/>
                          </w:tcPr>
                          <w:p w14:paraId="3A91779B"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9A656F0" w14:textId="77777777" w:rsidR="00A47790" w:rsidRDefault="00A47790" w:rsidP="00CF257B">
                            <w:pPr>
                              <w:spacing w:before="0" w:after="0" w:line="276" w:lineRule="auto"/>
                              <w:jc w:val="left"/>
                              <w:rPr>
                                <w:sz w:val="20"/>
                                <w:szCs w:val="20"/>
                              </w:rPr>
                            </w:pPr>
                            <w:r>
                              <w:rPr>
                                <w:sz w:val="20"/>
                                <w:szCs w:val="20"/>
                              </w:rPr>
                              <w:t>10</w:t>
                            </w:r>
                          </w:p>
                        </w:tc>
                        <w:tc>
                          <w:tcPr>
                            <w:tcW w:w="2895" w:type="dxa"/>
                            <w:gridSpan w:val="2"/>
                            <w:vMerge w:val="restart"/>
                          </w:tcPr>
                          <w:p w14:paraId="7D622906" w14:textId="77777777" w:rsidR="00A47790" w:rsidRDefault="00A47790" w:rsidP="00CF257B">
                            <w:pPr>
                              <w:spacing w:before="0" w:after="0" w:line="276" w:lineRule="auto"/>
                              <w:jc w:val="left"/>
                              <w:rPr>
                                <w:sz w:val="20"/>
                                <w:szCs w:val="20"/>
                              </w:rPr>
                            </w:pPr>
                            <w:r>
                              <w:rPr>
                                <w:sz w:val="20"/>
                                <w:szCs w:val="20"/>
                              </w:rPr>
                              <w:t>Number of maximum features to select. DIME recommends 10</w:t>
                            </w:r>
                          </w:p>
                        </w:tc>
                      </w:tr>
                      <w:tr w:rsidR="00A47790" w14:paraId="79CFA3AD" w14:textId="77777777" w:rsidTr="00B856D0">
                        <w:trPr>
                          <w:jc w:val="center"/>
                        </w:trPr>
                        <w:tc>
                          <w:tcPr>
                            <w:tcW w:w="265" w:type="dxa"/>
                            <w:tcBorders>
                              <w:top w:val="nil"/>
                              <w:bottom w:val="single" w:sz="4" w:space="0" w:color="auto"/>
                              <w:right w:val="nil"/>
                            </w:tcBorders>
                            <w:vAlign w:val="center"/>
                          </w:tcPr>
                          <w:p w14:paraId="7F9ACC3E"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09A68BF" w14:textId="77777777" w:rsidR="00A47790" w:rsidRDefault="00A47790" w:rsidP="00CF257B">
                            <w:pPr>
                              <w:spacing w:before="0" w:after="0" w:line="276" w:lineRule="auto"/>
                              <w:jc w:val="left"/>
                              <w:rPr>
                                <w:sz w:val="20"/>
                                <w:szCs w:val="20"/>
                              </w:rPr>
                            </w:pPr>
                          </w:p>
                        </w:tc>
                        <w:tc>
                          <w:tcPr>
                            <w:tcW w:w="1350" w:type="dxa"/>
                            <w:gridSpan w:val="2"/>
                            <w:vAlign w:val="center"/>
                          </w:tcPr>
                          <w:p w14:paraId="6EB15BE6"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51F71C7" w14:textId="77777777" w:rsidR="00A47790" w:rsidRDefault="00A47790" w:rsidP="00CF257B">
                            <w:pPr>
                              <w:spacing w:before="0" w:after="0" w:line="276" w:lineRule="auto"/>
                              <w:jc w:val="left"/>
                              <w:rPr>
                                <w:sz w:val="20"/>
                                <w:szCs w:val="20"/>
                              </w:rPr>
                            </w:pPr>
                            <w:r>
                              <w:rPr>
                                <w:sz w:val="20"/>
                                <w:szCs w:val="20"/>
                              </w:rPr>
                              <w:t>a valid integer</w:t>
                            </w:r>
                          </w:p>
                        </w:tc>
                        <w:tc>
                          <w:tcPr>
                            <w:tcW w:w="2895" w:type="dxa"/>
                            <w:gridSpan w:val="2"/>
                            <w:vMerge/>
                          </w:tcPr>
                          <w:p w14:paraId="425CB66F" w14:textId="77777777" w:rsidR="00A47790" w:rsidRDefault="00A47790" w:rsidP="00CF257B">
                            <w:pPr>
                              <w:spacing w:before="0" w:after="0" w:line="276" w:lineRule="auto"/>
                              <w:jc w:val="left"/>
                              <w:rPr>
                                <w:sz w:val="20"/>
                                <w:szCs w:val="20"/>
                              </w:rPr>
                            </w:pPr>
                          </w:p>
                        </w:tc>
                      </w:tr>
                      <w:tr w:rsidR="00A47790" w14:paraId="1C2952BE" w14:textId="77777777" w:rsidTr="00781EEC">
                        <w:trPr>
                          <w:jc w:val="center"/>
                        </w:trPr>
                        <w:tc>
                          <w:tcPr>
                            <w:tcW w:w="265" w:type="dxa"/>
                            <w:tcBorders>
                              <w:top w:val="single" w:sz="4" w:space="0" w:color="auto"/>
                              <w:bottom w:val="nil"/>
                              <w:right w:val="nil"/>
                            </w:tcBorders>
                            <w:vAlign w:val="center"/>
                          </w:tcPr>
                          <w:p w14:paraId="2DC71E82" w14:textId="77777777" w:rsidR="00A47790" w:rsidRPr="005E6EFB" w:rsidRDefault="00A47790" w:rsidP="00CF257B">
                            <w:pPr>
                              <w:spacing w:before="0" w:after="0" w:line="276" w:lineRule="auto"/>
                              <w:jc w:val="left"/>
                              <w:rPr>
                                <w:sz w:val="20"/>
                                <w:szCs w:val="20"/>
                              </w:rPr>
                            </w:pPr>
                          </w:p>
                        </w:tc>
                        <w:tc>
                          <w:tcPr>
                            <w:tcW w:w="1515" w:type="dxa"/>
                            <w:tcBorders>
                              <w:left w:val="nil"/>
                            </w:tcBorders>
                            <w:vAlign w:val="center"/>
                          </w:tcPr>
                          <w:p w14:paraId="4AEA220A" w14:textId="77777777" w:rsidR="00A47790" w:rsidRDefault="00A47790" w:rsidP="00CF257B">
                            <w:pPr>
                              <w:spacing w:before="0" w:after="0" w:line="276" w:lineRule="auto"/>
                              <w:jc w:val="left"/>
                              <w:rPr>
                                <w:sz w:val="20"/>
                                <w:szCs w:val="20"/>
                              </w:rPr>
                            </w:pPr>
                            <w:r>
                              <w:rPr>
                                <w:sz w:val="20"/>
                                <w:szCs w:val="20"/>
                              </w:rPr>
                              <w:t>ngrams</w:t>
                            </w:r>
                          </w:p>
                        </w:tc>
                        <w:tc>
                          <w:tcPr>
                            <w:tcW w:w="6315" w:type="dxa"/>
                            <w:gridSpan w:val="5"/>
                            <w:vAlign w:val="center"/>
                          </w:tcPr>
                          <w:p w14:paraId="1328B80C" w14:textId="77777777" w:rsidR="00A47790" w:rsidRPr="00B15E30" w:rsidRDefault="00A47790" w:rsidP="00CF257B">
                            <w:pPr>
                              <w:spacing w:before="0" w:after="0" w:line="276" w:lineRule="auto"/>
                              <w:jc w:val="left"/>
                              <w:rPr>
                                <w:b/>
                                <w:bCs/>
                                <w:sz w:val="20"/>
                                <w:szCs w:val="20"/>
                              </w:rPr>
                            </w:pPr>
                            <w:r w:rsidRPr="00B15E30">
                              <w:rPr>
                                <w:b/>
                                <w:bCs/>
                                <w:i/>
                                <w:iCs/>
                                <w:sz w:val="20"/>
                                <w:szCs w:val="20"/>
                              </w:rPr>
                              <w:t>n-grams</w:t>
                            </w:r>
                            <w:r w:rsidRPr="00B15E30">
                              <w:rPr>
                                <w:b/>
                                <w:bCs/>
                                <w:sz w:val="20"/>
                                <w:szCs w:val="20"/>
                              </w:rPr>
                              <w:t xml:space="preserve"> and its sub-keys are experimental and have no effect</w:t>
                            </w:r>
                          </w:p>
                        </w:tc>
                      </w:tr>
                      <w:tr w:rsidR="00A47790" w14:paraId="7F31C1EA" w14:textId="77777777" w:rsidTr="00B856D0">
                        <w:trPr>
                          <w:jc w:val="center"/>
                        </w:trPr>
                        <w:tc>
                          <w:tcPr>
                            <w:tcW w:w="265" w:type="dxa"/>
                            <w:tcBorders>
                              <w:top w:val="single" w:sz="4" w:space="0" w:color="auto"/>
                              <w:bottom w:val="nil"/>
                              <w:right w:val="nil"/>
                            </w:tcBorders>
                            <w:vAlign w:val="center"/>
                          </w:tcPr>
                          <w:p w14:paraId="78580734"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64196155" w14:textId="77777777" w:rsidR="00A47790" w:rsidRDefault="00A47790" w:rsidP="00CF257B">
                            <w:pPr>
                              <w:spacing w:before="0" w:after="0" w:line="276" w:lineRule="auto"/>
                              <w:jc w:val="left"/>
                              <w:rPr>
                                <w:sz w:val="20"/>
                                <w:szCs w:val="20"/>
                              </w:rPr>
                            </w:pPr>
                            <w:r>
                              <w:rPr>
                                <w:sz w:val="20"/>
                                <w:szCs w:val="20"/>
                              </w:rPr>
                              <w:t>case_sensitive</w:t>
                            </w:r>
                          </w:p>
                        </w:tc>
                        <w:tc>
                          <w:tcPr>
                            <w:tcW w:w="1350" w:type="dxa"/>
                            <w:gridSpan w:val="2"/>
                            <w:vAlign w:val="center"/>
                          </w:tcPr>
                          <w:p w14:paraId="3CB7D511"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375C92F" w14:textId="77777777" w:rsidR="00A47790" w:rsidRDefault="00A47790" w:rsidP="00CF257B">
                            <w:pPr>
                              <w:spacing w:before="0" w:after="0" w:line="276" w:lineRule="auto"/>
                              <w:jc w:val="left"/>
                              <w:rPr>
                                <w:sz w:val="20"/>
                                <w:szCs w:val="20"/>
                              </w:rPr>
                            </w:pPr>
                            <w:r>
                              <w:rPr>
                                <w:sz w:val="20"/>
                                <w:szCs w:val="20"/>
                              </w:rPr>
                              <w:t>True</w:t>
                            </w:r>
                          </w:p>
                        </w:tc>
                        <w:tc>
                          <w:tcPr>
                            <w:tcW w:w="2895" w:type="dxa"/>
                            <w:gridSpan w:val="2"/>
                            <w:vMerge w:val="restart"/>
                          </w:tcPr>
                          <w:p w14:paraId="08B41261" w14:textId="77777777" w:rsidR="00A47790" w:rsidRDefault="00A47790" w:rsidP="00CF257B">
                            <w:pPr>
                              <w:spacing w:before="0" w:after="0" w:line="276" w:lineRule="auto"/>
                              <w:jc w:val="left"/>
                              <w:rPr>
                                <w:sz w:val="20"/>
                                <w:szCs w:val="20"/>
                              </w:rPr>
                            </w:pPr>
                            <w:r>
                              <w:rPr>
                                <w:sz w:val="20"/>
                                <w:szCs w:val="20"/>
                              </w:rPr>
                              <w:t xml:space="preserve">If set to false, data instances </w:t>
                            </w:r>
                            <w:proofErr w:type="gramStart"/>
                            <w:r>
                              <w:rPr>
                                <w:sz w:val="20"/>
                                <w:szCs w:val="20"/>
                              </w:rPr>
                              <w:t>are converted</w:t>
                            </w:r>
                            <w:proofErr w:type="gramEnd"/>
                            <w:r>
                              <w:rPr>
                                <w:sz w:val="20"/>
                                <w:szCs w:val="20"/>
                              </w:rPr>
                              <w:t xml:space="preserve"> to lower case first</w:t>
                            </w:r>
                          </w:p>
                        </w:tc>
                      </w:tr>
                      <w:tr w:rsidR="00A47790" w14:paraId="6248C4F8" w14:textId="77777777" w:rsidTr="00B856D0">
                        <w:trPr>
                          <w:jc w:val="center"/>
                        </w:trPr>
                        <w:tc>
                          <w:tcPr>
                            <w:tcW w:w="265" w:type="dxa"/>
                            <w:tcBorders>
                              <w:top w:val="nil"/>
                              <w:bottom w:val="single" w:sz="4" w:space="0" w:color="auto"/>
                              <w:right w:val="nil"/>
                            </w:tcBorders>
                            <w:vAlign w:val="center"/>
                          </w:tcPr>
                          <w:p w14:paraId="32E9346E"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378D34B5" w14:textId="77777777" w:rsidR="00A47790" w:rsidRDefault="00A47790" w:rsidP="00CF257B">
                            <w:pPr>
                              <w:spacing w:before="0" w:after="0" w:line="276" w:lineRule="auto"/>
                              <w:jc w:val="left"/>
                              <w:rPr>
                                <w:sz w:val="20"/>
                                <w:szCs w:val="20"/>
                              </w:rPr>
                            </w:pPr>
                          </w:p>
                        </w:tc>
                        <w:tc>
                          <w:tcPr>
                            <w:tcW w:w="1350" w:type="dxa"/>
                            <w:gridSpan w:val="2"/>
                            <w:vAlign w:val="center"/>
                          </w:tcPr>
                          <w:p w14:paraId="3F2BC7F0"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0DA22745" w14:textId="77777777" w:rsidR="00A47790" w:rsidRDefault="00A47790" w:rsidP="00CF257B">
                            <w:pPr>
                              <w:spacing w:before="0" w:after="0" w:line="276" w:lineRule="auto"/>
                              <w:jc w:val="left"/>
                              <w:rPr>
                                <w:sz w:val="20"/>
                                <w:szCs w:val="20"/>
                              </w:rPr>
                            </w:pPr>
                            <w:r>
                              <w:rPr>
                                <w:sz w:val="20"/>
                                <w:szCs w:val="20"/>
                              </w:rPr>
                              <w:t>True, False</w:t>
                            </w:r>
                          </w:p>
                        </w:tc>
                        <w:tc>
                          <w:tcPr>
                            <w:tcW w:w="2895" w:type="dxa"/>
                            <w:gridSpan w:val="2"/>
                            <w:vMerge/>
                          </w:tcPr>
                          <w:p w14:paraId="20C936D1" w14:textId="77777777" w:rsidR="00A47790" w:rsidRDefault="00A47790" w:rsidP="00CF257B">
                            <w:pPr>
                              <w:spacing w:before="0" w:after="0" w:line="276" w:lineRule="auto"/>
                              <w:jc w:val="left"/>
                              <w:rPr>
                                <w:sz w:val="20"/>
                                <w:szCs w:val="20"/>
                              </w:rPr>
                            </w:pPr>
                          </w:p>
                        </w:tc>
                      </w:tr>
                      <w:tr w:rsidR="00A47790" w14:paraId="2681F2A7" w14:textId="77777777" w:rsidTr="00B856D0">
                        <w:trPr>
                          <w:jc w:val="center"/>
                        </w:trPr>
                        <w:tc>
                          <w:tcPr>
                            <w:tcW w:w="265" w:type="dxa"/>
                            <w:tcBorders>
                              <w:top w:val="single" w:sz="4" w:space="0" w:color="auto"/>
                              <w:bottom w:val="nil"/>
                              <w:right w:val="nil"/>
                            </w:tcBorders>
                            <w:vAlign w:val="center"/>
                          </w:tcPr>
                          <w:p w14:paraId="1CB93E28"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099232C4" w14:textId="77777777" w:rsidR="00A47790" w:rsidRDefault="00A47790" w:rsidP="00CF257B">
                            <w:pPr>
                              <w:spacing w:before="0" w:after="0" w:line="276" w:lineRule="auto"/>
                              <w:jc w:val="left"/>
                              <w:rPr>
                                <w:sz w:val="20"/>
                                <w:szCs w:val="20"/>
                              </w:rPr>
                            </w:pPr>
                            <w:r>
                              <w:rPr>
                                <w:sz w:val="20"/>
                                <w:szCs w:val="20"/>
                              </w:rPr>
                              <w:t>metric</w:t>
                            </w:r>
                          </w:p>
                        </w:tc>
                        <w:tc>
                          <w:tcPr>
                            <w:tcW w:w="1350" w:type="dxa"/>
                            <w:gridSpan w:val="2"/>
                            <w:vAlign w:val="center"/>
                          </w:tcPr>
                          <w:p w14:paraId="48B23F73"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79390C18" w14:textId="77777777" w:rsidR="00A47790" w:rsidRDefault="00A47790" w:rsidP="00CF257B">
                            <w:pPr>
                              <w:spacing w:before="0" w:after="0" w:line="276" w:lineRule="auto"/>
                              <w:jc w:val="left"/>
                              <w:rPr>
                                <w:sz w:val="20"/>
                                <w:szCs w:val="20"/>
                              </w:rPr>
                            </w:pPr>
                            <w:r>
                              <w:rPr>
                                <w:sz w:val="20"/>
                                <w:szCs w:val="20"/>
                              </w:rPr>
                              <w:t>confidence</w:t>
                            </w:r>
                          </w:p>
                        </w:tc>
                        <w:tc>
                          <w:tcPr>
                            <w:tcW w:w="2895" w:type="dxa"/>
                            <w:gridSpan w:val="2"/>
                            <w:vMerge w:val="restart"/>
                          </w:tcPr>
                          <w:p w14:paraId="1C91F573" w14:textId="77777777" w:rsidR="00A47790" w:rsidRPr="00CA4B08" w:rsidRDefault="00A47790" w:rsidP="00CF257B">
                            <w:pPr>
                              <w:spacing w:before="0" w:after="0" w:line="276" w:lineRule="auto"/>
                              <w:jc w:val="left"/>
                              <w:rPr>
                                <w:sz w:val="20"/>
                                <w:szCs w:val="20"/>
                              </w:rPr>
                            </w:pPr>
                            <w:r>
                              <w:rPr>
                                <w:sz w:val="20"/>
                                <w:szCs w:val="20"/>
                              </w:rPr>
                              <w:t xml:space="preserve">Metric for feature importance calculation. DIME recommends </w:t>
                            </w:r>
                            <w:r w:rsidRPr="00CA4B08">
                              <w:rPr>
                                <w:i/>
                                <w:iCs/>
                                <w:sz w:val="20"/>
                                <w:szCs w:val="20"/>
                              </w:rPr>
                              <w:t>confidence</w:t>
                            </w:r>
                            <w:r>
                              <w:rPr>
                                <w:sz w:val="20"/>
                                <w:szCs w:val="20"/>
                              </w:rPr>
                              <w:t xml:space="preserve"> as accuracy and f1-score generate results that are mostly sparse</w:t>
                            </w:r>
                          </w:p>
                        </w:tc>
                      </w:tr>
                      <w:tr w:rsidR="00A47790" w14:paraId="021553B1" w14:textId="77777777" w:rsidTr="00B856D0">
                        <w:trPr>
                          <w:jc w:val="center"/>
                        </w:trPr>
                        <w:tc>
                          <w:tcPr>
                            <w:tcW w:w="265" w:type="dxa"/>
                            <w:tcBorders>
                              <w:top w:val="nil"/>
                              <w:right w:val="nil"/>
                            </w:tcBorders>
                            <w:vAlign w:val="center"/>
                          </w:tcPr>
                          <w:p w14:paraId="6246BB25"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4E866969" w14:textId="77777777" w:rsidR="00A47790" w:rsidRDefault="00A47790" w:rsidP="00CF257B">
                            <w:pPr>
                              <w:spacing w:before="0" w:after="0" w:line="276" w:lineRule="auto"/>
                              <w:jc w:val="left"/>
                              <w:rPr>
                                <w:sz w:val="20"/>
                                <w:szCs w:val="20"/>
                              </w:rPr>
                            </w:pPr>
                          </w:p>
                        </w:tc>
                        <w:tc>
                          <w:tcPr>
                            <w:tcW w:w="1350" w:type="dxa"/>
                            <w:gridSpan w:val="2"/>
                            <w:vAlign w:val="center"/>
                          </w:tcPr>
                          <w:p w14:paraId="1586BB5C"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6CCE8692" w14:textId="77777777" w:rsidR="00A47790" w:rsidRDefault="00A47790" w:rsidP="00CF257B">
                            <w:pPr>
                              <w:spacing w:before="0" w:after="0" w:line="276" w:lineRule="auto"/>
                              <w:jc w:val="left"/>
                              <w:rPr>
                                <w:sz w:val="20"/>
                                <w:szCs w:val="20"/>
                              </w:rPr>
                            </w:pPr>
                            <w:r>
                              <w:rPr>
                                <w:sz w:val="20"/>
                                <w:szCs w:val="20"/>
                              </w:rPr>
                              <w:t>confidence, accuracy, f1-score</w:t>
                            </w:r>
                          </w:p>
                        </w:tc>
                        <w:tc>
                          <w:tcPr>
                            <w:tcW w:w="2895" w:type="dxa"/>
                            <w:gridSpan w:val="2"/>
                            <w:vMerge/>
                          </w:tcPr>
                          <w:p w14:paraId="4A0D7A30" w14:textId="77777777" w:rsidR="00A47790" w:rsidRDefault="00A47790" w:rsidP="00CF257B">
                            <w:pPr>
                              <w:spacing w:before="0" w:after="0" w:line="276" w:lineRule="auto"/>
                              <w:jc w:val="left"/>
                              <w:rPr>
                                <w:sz w:val="20"/>
                                <w:szCs w:val="20"/>
                              </w:rPr>
                            </w:pPr>
                          </w:p>
                        </w:tc>
                      </w:tr>
                      <w:tr w:rsidR="00A47790" w14:paraId="163C429F" w14:textId="77777777" w:rsidTr="00B856D0">
                        <w:trPr>
                          <w:jc w:val="center"/>
                        </w:trPr>
                        <w:tc>
                          <w:tcPr>
                            <w:tcW w:w="8095" w:type="dxa"/>
                            <w:gridSpan w:val="7"/>
                            <w:tcBorders>
                              <w:top w:val="nil"/>
                            </w:tcBorders>
                            <w:vAlign w:val="center"/>
                          </w:tcPr>
                          <w:p w14:paraId="07384F06" w14:textId="77777777" w:rsidR="00A47790" w:rsidRDefault="00A47790" w:rsidP="00CF257B">
                            <w:pPr>
                              <w:spacing w:before="0" w:after="0" w:line="276" w:lineRule="auto"/>
                              <w:jc w:val="left"/>
                              <w:rPr>
                                <w:sz w:val="20"/>
                                <w:szCs w:val="20"/>
                              </w:rPr>
                            </w:pPr>
                            <w:r>
                              <w:rPr>
                                <w:i/>
                                <w:iCs/>
                                <w:sz w:val="20"/>
                                <w:szCs w:val="20"/>
                              </w:rPr>
                              <w:t>Server configurations</w:t>
                            </w:r>
                          </w:p>
                        </w:tc>
                      </w:tr>
                      <w:tr w:rsidR="00A47790" w14:paraId="26D56EE0" w14:textId="77777777" w:rsidTr="00B856D0">
                        <w:trPr>
                          <w:jc w:val="center"/>
                        </w:trPr>
                        <w:tc>
                          <w:tcPr>
                            <w:tcW w:w="265" w:type="dxa"/>
                            <w:tcBorders>
                              <w:top w:val="nil"/>
                              <w:bottom w:val="nil"/>
                              <w:right w:val="nil"/>
                            </w:tcBorders>
                            <w:vAlign w:val="center"/>
                          </w:tcPr>
                          <w:p w14:paraId="20D48307"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13B373C2" w14:textId="77777777" w:rsidR="00A47790" w:rsidRDefault="00A47790" w:rsidP="00CF257B">
                            <w:pPr>
                              <w:spacing w:before="0" w:after="0" w:line="276" w:lineRule="auto"/>
                              <w:jc w:val="left"/>
                              <w:rPr>
                                <w:sz w:val="20"/>
                                <w:szCs w:val="20"/>
                              </w:rPr>
                            </w:pPr>
                            <w:r>
                              <w:rPr>
                                <w:sz w:val="20"/>
                                <w:szCs w:val="20"/>
                              </w:rPr>
                              <w:t>host</w:t>
                            </w:r>
                          </w:p>
                        </w:tc>
                        <w:tc>
                          <w:tcPr>
                            <w:tcW w:w="1350" w:type="dxa"/>
                            <w:gridSpan w:val="2"/>
                            <w:vAlign w:val="center"/>
                          </w:tcPr>
                          <w:p w14:paraId="666C8AE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6D1931DE" w14:textId="77777777" w:rsidR="00A47790" w:rsidRDefault="00A47790" w:rsidP="00CF257B">
                            <w:pPr>
                              <w:spacing w:before="0" w:after="0" w:line="276" w:lineRule="auto"/>
                              <w:jc w:val="left"/>
                              <w:rPr>
                                <w:sz w:val="20"/>
                                <w:szCs w:val="20"/>
                              </w:rPr>
                            </w:pPr>
                            <w:r>
                              <w:rPr>
                                <w:sz w:val="20"/>
                                <w:szCs w:val="20"/>
                              </w:rPr>
                              <w:t>localhost</w:t>
                            </w:r>
                          </w:p>
                        </w:tc>
                        <w:tc>
                          <w:tcPr>
                            <w:tcW w:w="2895" w:type="dxa"/>
                            <w:gridSpan w:val="2"/>
                            <w:vMerge w:val="restart"/>
                          </w:tcPr>
                          <w:p w14:paraId="7A9AFC7E" w14:textId="77777777" w:rsidR="00A47790" w:rsidRDefault="00A47790" w:rsidP="00CF257B">
                            <w:pPr>
                              <w:spacing w:before="0" w:after="0" w:line="276" w:lineRule="auto"/>
                              <w:jc w:val="left"/>
                              <w:rPr>
                                <w:sz w:val="20"/>
                                <w:szCs w:val="20"/>
                              </w:rPr>
                            </w:pPr>
                            <w:r>
                              <w:rPr>
                                <w:sz w:val="20"/>
                                <w:szCs w:val="20"/>
                              </w:rPr>
                              <w:t>Host name to host the DIME server</w:t>
                            </w:r>
                          </w:p>
                        </w:tc>
                      </w:tr>
                      <w:tr w:rsidR="00A47790" w14:paraId="49FEF6A2" w14:textId="77777777" w:rsidTr="00B856D0">
                        <w:trPr>
                          <w:jc w:val="center"/>
                        </w:trPr>
                        <w:tc>
                          <w:tcPr>
                            <w:tcW w:w="265" w:type="dxa"/>
                            <w:tcBorders>
                              <w:top w:val="nil"/>
                              <w:bottom w:val="single" w:sz="4" w:space="0" w:color="auto"/>
                              <w:right w:val="nil"/>
                            </w:tcBorders>
                            <w:vAlign w:val="center"/>
                          </w:tcPr>
                          <w:p w14:paraId="650B6003"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006F4EBA" w14:textId="77777777" w:rsidR="00A47790" w:rsidRDefault="00A47790" w:rsidP="00CF257B">
                            <w:pPr>
                              <w:spacing w:before="0" w:after="0" w:line="276" w:lineRule="auto"/>
                              <w:jc w:val="left"/>
                              <w:rPr>
                                <w:sz w:val="20"/>
                                <w:szCs w:val="20"/>
                              </w:rPr>
                            </w:pPr>
                          </w:p>
                        </w:tc>
                        <w:tc>
                          <w:tcPr>
                            <w:tcW w:w="1350" w:type="dxa"/>
                            <w:gridSpan w:val="2"/>
                            <w:vAlign w:val="center"/>
                          </w:tcPr>
                          <w:p w14:paraId="492BDDCE"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32E9166F" w14:textId="77777777" w:rsidR="00A47790" w:rsidRDefault="00A47790" w:rsidP="00CF257B">
                            <w:pPr>
                              <w:spacing w:before="0" w:after="0" w:line="276" w:lineRule="auto"/>
                              <w:jc w:val="left"/>
                              <w:rPr>
                                <w:sz w:val="20"/>
                                <w:szCs w:val="20"/>
                              </w:rPr>
                            </w:pPr>
                            <w:r>
                              <w:rPr>
                                <w:sz w:val="20"/>
                                <w:szCs w:val="20"/>
                              </w:rPr>
                              <w:t>localhost, 0.0.0.0, 127.0.0.1</w:t>
                            </w:r>
                          </w:p>
                        </w:tc>
                        <w:tc>
                          <w:tcPr>
                            <w:tcW w:w="2895" w:type="dxa"/>
                            <w:gridSpan w:val="2"/>
                            <w:vMerge/>
                          </w:tcPr>
                          <w:p w14:paraId="330E6329" w14:textId="77777777" w:rsidR="00A47790" w:rsidRDefault="00A47790" w:rsidP="00CF257B">
                            <w:pPr>
                              <w:spacing w:before="0" w:after="0" w:line="276" w:lineRule="auto"/>
                              <w:jc w:val="left"/>
                              <w:rPr>
                                <w:sz w:val="20"/>
                                <w:szCs w:val="20"/>
                              </w:rPr>
                            </w:pPr>
                          </w:p>
                        </w:tc>
                      </w:tr>
                      <w:tr w:rsidR="00A47790" w14:paraId="4D09A954" w14:textId="77777777" w:rsidTr="00B856D0">
                        <w:trPr>
                          <w:jc w:val="center"/>
                        </w:trPr>
                        <w:tc>
                          <w:tcPr>
                            <w:tcW w:w="265" w:type="dxa"/>
                            <w:tcBorders>
                              <w:top w:val="single" w:sz="4" w:space="0" w:color="auto"/>
                              <w:bottom w:val="nil"/>
                              <w:right w:val="nil"/>
                            </w:tcBorders>
                            <w:vAlign w:val="center"/>
                          </w:tcPr>
                          <w:p w14:paraId="55487D6A"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5900402C" w14:textId="77777777" w:rsidR="00A47790" w:rsidRDefault="00A47790" w:rsidP="00CF257B">
                            <w:pPr>
                              <w:spacing w:before="0" w:after="0" w:line="276" w:lineRule="auto"/>
                              <w:jc w:val="left"/>
                              <w:rPr>
                                <w:sz w:val="20"/>
                                <w:szCs w:val="20"/>
                              </w:rPr>
                            </w:pPr>
                            <w:r>
                              <w:rPr>
                                <w:sz w:val="20"/>
                                <w:szCs w:val="20"/>
                              </w:rPr>
                              <w:t>port</w:t>
                            </w:r>
                          </w:p>
                        </w:tc>
                        <w:tc>
                          <w:tcPr>
                            <w:tcW w:w="1350" w:type="dxa"/>
                            <w:gridSpan w:val="2"/>
                            <w:vAlign w:val="center"/>
                          </w:tcPr>
                          <w:p w14:paraId="79AAAAB4"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2363A99D" w14:textId="77777777" w:rsidR="00A47790" w:rsidRDefault="00A47790" w:rsidP="00CF257B">
                            <w:pPr>
                              <w:spacing w:before="0" w:after="0" w:line="276" w:lineRule="auto"/>
                              <w:jc w:val="left"/>
                              <w:rPr>
                                <w:sz w:val="20"/>
                                <w:szCs w:val="20"/>
                              </w:rPr>
                            </w:pPr>
                            <w:r>
                              <w:rPr>
                                <w:sz w:val="20"/>
                                <w:szCs w:val="20"/>
                              </w:rPr>
                              <w:t>6066</w:t>
                            </w:r>
                          </w:p>
                        </w:tc>
                        <w:tc>
                          <w:tcPr>
                            <w:tcW w:w="2895" w:type="dxa"/>
                            <w:gridSpan w:val="2"/>
                            <w:vMerge w:val="restart"/>
                          </w:tcPr>
                          <w:p w14:paraId="416EA701" w14:textId="77777777" w:rsidR="00A47790" w:rsidRDefault="00A47790" w:rsidP="00CF257B">
                            <w:pPr>
                              <w:spacing w:before="0" w:after="0" w:line="276" w:lineRule="auto"/>
                              <w:jc w:val="left"/>
                              <w:rPr>
                                <w:sz w:val="20"/>
                                <w:szCs w:val="20"/>
                              </w:rPr>
                            </w:pPr>
                            <w:r>
                              <w:rPr>
                                <w:sz w:val="20"/>
                                <w:szCs w:val="20"/>
                              </w:rPr>
                              <w:t>Port to start the DIME server</w:t>
                            </w:r>
                          </w:p>
                        </w:tc>
                      </w:tr>
                      <w:tr w:rsidR="00A47790" w14:paraId="5822A65A" w14:textId="77777777" w:rsidTr="00B856D0">
                        <w:trPr>
                          <w:jc w:val="center"/>
                        </w:trPr>
                        <w:tc>
                          <w:tcPr>
                            <w:tcW w:w="265" w:type="dxa"/>
                            <w:tcBorders>
                              <w:top w:val="nil"/>
                              <w:bottom w:val="single" w:sz="4" w:space="0" w:color="auto"/>
                              <w:right w:val="nil"/>
                            </w:tcBorders>
                            <w:vAlign w:val="center"/>
                          </w:tcPr>
                          <w:p w14:paraId="06B1DECD"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70BD056F" w14:textId="77777777" w:rsidR="00A47790" w:rsidRDefault="00A47790" w:rsidP="00CF257B">
                            <w:pPr>
                              <w:spacing w:before="0" w:after="0" w:line="276" w:lineRule="auto"/>
                              <w:jc w:val="left"/>
                              <w:rPr>
                                <w:sz w:val="20"/>
                                <w:szCs w:val="20"/>
                              </w:rPr>
                            </w:pPr>
                          </w:p>
                        </w:tc>
                        <w:tc>
                          <w:tcPr>
                            <w:tcW w:w="1350" w:type="dxa"/>
                            <w:gridSpan w:val="2"/>
                            <w:vAlign w:val="center"/>
                          </w:tcPr>
                          <w:p w14:paraId="1E865E8D"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23E5F801" w14:textId="77777777" w:rsidR="00A47790" w:rsidRDefault="00A47790" w:rsidP="00CF257B">
                            <w:pPr>
                              <w:spacing w:before="0" w:after="0" w:line="276" w:lineRule="auto"/>
                              <w:jc w:val="left"/>
                              <w:rPr>
                                <w:sz w:val="20"/>
                                <w:szCs w:val="20"/>
                              </w:rPr>
                            </w:pPr>
                            <w:r>
                              <w:rPr>
                                <w:sz w:val="20"/>
                                <w:szCs w:val="20"/>
                              </w:rPr>
                              <w:t>a valid port number</w:t>
                            </w:r>
                          </w:p>
                        </w:tc>
                        <w:tc>
                          <w:tcPr>
                            <w:tcW w:w="2895" w:type="dxa"/>
                            <w:gridSpan w:val="2"/>
                            <w:vMerge/>
                          </w:tcPr>
                          <w:p w14:paraId="4867FB5B" w14:textId="77777777" w:rsidR="00A47790" w:rsidRDefault="00A47790" w:rsidP="00CF257B">
                            <w:pPr>
                              <w:spacing w:before="0" w:after="0" w:line="276" w:lineRule="auto"/>
                              <w:jc w:val="left"/>
                              <w:rPr>
                                <w:sz w:val="20"/>
                                <w:szCs w:val="20"/>
                              </w:rPr>
                            </w:pPr>
                          </w:p>
                        </w:tc>
                      </w:tr>
                      <w:tr w:rsidR="00A47790" w14:paraId="77870D71" w14:textId="77777777" w:rsidTr="00B856D0">
                        <w:trPr>
                          <w:jc w:val="center"/>
                        </w:trPr>
                        <w:tc>
                          <w:tcPr>
                            <w:tcW w:w="265" w:type="dxa"/>
                            <w:tcBorders>
                              <w:top w:val="single" w:sz="4" w:space="0" w:color="auto"/>
                              <w:bottom w:val="nil"/>
                              <w:right w:val="nil"/>
                            </w:tcBorders>
                            <w:vAlign w:val="center"/>
                          </w:tcPr>
                          <w:p w14:paraId="4454B1CC" w14:textId="77777777" w:rsidR="00A47790" w:rsidRPr="005E6EFB" w:rsidRDefault="00A47790" w:rsidP="00CF257B">
                            <w:pPr>
                              <w:spacing w:before="0" w:after="0" w:line="276" w:lineRule="auto"/>
                              <w:jc w:val="left"/>
                              <w:rPr>
                                <w:sz w:val="20"/>
                                <w:szCs w:val="20"/>
                              </w:rPr>
                            </w:pPr>
                          </w:p>
                        </w:tc>
                        <w:tc>
                          <w:tcPr>
                            <w:tcW w:w="1515" w:type="dxa"/>
                            <w:vMerge w:val="restart"/>
                            <w:tcBorders>
                              <w:left w:val="nil"/>
                            </w:tcBorders>
                            <w:vAlign w:val="center"/>
                          </w:tcPr>
                          <w:p w14:paraId="0035B68E" w14:textId="77777777" w:rsidR="00A47790" w:rsidRDefault="00A47790" w:rsidP="00CF257B">
                            <w:pPr>
                              <w:spacing w:before="0" w:after="0" w:line="276" w:lineRule="auto"/>
                              <w:jc w:val="left"/>
                              <w:rPr>
                                <w:sz w:val="20"/>
                                <w:szCs w:val="20"/>
                              </w:rPr>
                            </w:pPr>
                            <w:r>
                              <w:rPr>
                                <w:sz w:val="20"/>
                                <w:szCs w:val="20"/>
                              </w:rPr>
                              <w:t>output</w:t>
                            </w:r>
                          </w:p>
                        </w:tc>
                        <w:tc>
                          <w:tcPr>
                            <w:tcW w:w="1350" w:type="dxa"/>
                            <w:gridSpan w:val="2"/>
                            <w:vAlign w:val="center"/>
                          </w:tcPr>
                          <w:p w14:paraId="27A91817" w14:textId="77777777" w:rsidR="00A47790" w:rsidRPr="000D5950" w:rsidRDefault="00A47790" w:rsidP="00CF257B">
                            <w:pPr>
                              <w:spacing w:before="0" w:after="0" w:line="276" w:lineRule="auto"/>
                              <w:jc w:val="left"/>
                              <w:rPr>
                                <w:i/>
                                <w:iCs/>
                                <w:sz w:val="20"/>
                                <w:szCs w:val="20"/>
                              </w:rPr>
                            </w:pPr>
                            <w:r w:rsidRPr="000D5950">
                              <w:rPr>
                                <w:i/>
                                <w:iCs/>
                                <w:sz w:val="20"/>
                                <w:szCs w:val="20"/>
                              </w:rPr>
                              <w:t>Default value</w:t>
                            </w:r>
                          </w:p>
                        </w:tc>
                        <w:tc>
                          <w:tcPr>
                            <w:tcW w:w="2070" w:type="dxa"/>
                            <w:vAlign w:val="center"/>
                          </w:tcPr>
                          <w:p w14:paraId="1D0DEE2B" w14:textId="77777777" w:rsidR="00A47790" w:rsidRDefault="00A47790" w:rsidP="00CF257B">
                            <w:pPr>
                              <w:spacing w:before="0" w:after="0" w:line="276" w:lineRule="auto"/>
                              <w:jc w:val="left"/>
                              <w:rPr>
                                <w:sz w:val="20"/>
                                <w:szCs w:val="20"/>
                              </w:rPr>
                            </w:pPr>
                            <w:r>
                              <w:rPr>
                                <w:sz w:val="20"/>
                                <w:szCs w:val="20"/>
                              </w:rPr>
                              <w:t xml:space="preserve">dual </w:t>
                            </w:r>
                          </w:p>
                        </w:tc>
                        <w:tc>
                          <w:tcPr>
                            <w:tcW w:w="2895" w:type="dxa"/>
                            <w:gridSpan w:val="2"/>
                            <w:vMerge w:val="restart"/>
                          </w:tcPr>
                          <w:p w14:paraId="3A76B83F" w14:textId="77777777" w:rsidR="00A47790" w:rsidRDefault="00A47790" w:rsidP="00CF257B">
                            <w:pPr>
                              <w:spacing w:before="0" w:after="0" w:line="276" w:lineRule="auto"/>
                              <w:jc w:val="left"/>
                              <w:rPr>
                                <w:sz w:val="20"/>
                                <w:szCs w:val="20"/>
                              </w:rPr>
                            </w:pPr>
                            <w:r>
                              <w:rPr>
                                <w:sz w:val="20"/>
                                <w:szCs w:val="20"/>
                              </w:rPr>
                              <w:t xml:space="preserve">If set to global, only GFI </w:t>
                            </w:r>
                            <w:proofErr w:type="gramStart"/>
                            <w:r>
                              <w:rPr>
                                <w:sz w:val="20"/>
                                <w:szCs w:val="20"/>
                              </w:rPr>
                              <w:t>is visualized</w:t>
                            </w:r>
                            <w:proofErr w:type="gramEnd"/>
                            <w:r>
                              <w:rPr>
                                <w:sz w:val="20"/>
                                <w:szCs w:val="20"/>
                              </w:rPr>
                              <w:t>, else both GFI and DFI are visualized (valid for both server and cli visualizations)</w:t>
                            </w:r>
                          </w:p>
                        </w:tc>
                      </w:tr>
                      <w:tr w:rsidR="00A47790" w14:paraId="691DEF26" w14:textId="77777777" w:rsidTr="00B856D0">
                        <w:trPr>
                          <w:jc w:val="center"/>
                        </w:trPr>
                        <w:tc>
                          <w:tcPr>
                            <w:tcW w:w="265" w:type="dxa"/>
                            <w:tcBorders>
                              <w:top w:val="nil"/>
                              <w:right w:val="nil"/>
                            </w:tcBorders>
                            <w:vAlign w:val="center"/>
                          </w:tcPr>
                          <w:p w14:paraId="131BAFF9" w14:textId="77777777" w:rsidR="00A47790" w:rsidRPr="005E6EFB" w:rsidRDefault="00A47790" w:rsidP="00CF257B">
                            <w:pPr>
                              <w:spacing w:before="0" w:after="0" w:line="276" w:lineRule="auto"/>
                              <w:jc w:val="left"/>
                              <w:rPr>
                                <w:sz w:val="20"/>
                                <w:szCs w:val="20"/>
                              </w:rPr>
                            </w:pPr>
                          </w:p>
                        </w:tc>
                        <w:tc>
                          <w:tcPr>
                            <w:tcW w:w="1515" w:type="dxa"/>
                            <w:vMerge/>
                            <w:tcBorders>
                              <w:left w:val="nil"/>
                            </w:tcBorders>
                            <w:vAlign w:val="center"/>
                          </w:tcPr>
                          <w:p w14:paraId="283AAA1E" w14:textId="77777777" w:rsidR="00A47790" w:rsidRDefault="00A47790" w:rsidP="00CF257B">
                            <w:pPr>
                              <w:spacing w:before="0" w:after="0" w:line="276" w:lineRule="auto"/>
                              <w:jc w:val="left"/>
                              <w:rPr>
                                <w:sz w:val="20"/>
                                <w:szCs w:val="20"/>
                              </w:rPr>
                            </w:pPr>
                          </w:p>
                        </w:tc>
                        <w:tc>
                          <w:tcPr>
                            <w:tcW w:w="1350" w:type="dxa"/>
                            <w:gridSpan w:val="2"/>
                            <w:vAlign w:val="center"/>
                          </w:tcPr>
                          <w:p w14:paraId="6D9CFF63" w14:textId="77777777" w:rsidR="00A47790" w:rsidRPr="000D5950" w:rsidRDefault="00A47790" w:rsidP="00CF257B">
                            <w:pPr>
                              <w:spacing w:before="0" w:after="0" w:line="276" w:lineRule="auto"/>
                              <w:jc w:val="left"/>
                              <w:rPr>
                                <w:i/>
                                <w:iCs/>
                                <w:sz w:val="20"/>
                                <w:szCs w:val="20"/>
                              </w:rPr>
                            </w:pPr>
                            <w:r w:rsidRPr="000D5950">
                              <w:rPr>
                                <w:i/>
                                <w:iCs/>
                                <w:sz w:val="20"/>
                                <w:szCs w:val="20"/>
                              </w:rPr>
                              <w:t>Valid values</w:t>
                            </w:r>
                          </w:p>
                        </w:tc>
                        <w:tc>
                          <w:tcPr>
                            <w:tcW w:w="2070" w:type="dxa"/>
                            <w:vAlign w:val="center"/>
                          </w:tcPr>
                          <w:p w14:paraId="3AFE6589" w14:textId="77777777" w:rsidR="00A47790" w:rsidRDefault="00A47790" w:rsidP="00CF257B">
                            <w:pPr>
                              <w:spacing w:before="0" w:after="0" w:line="276" w:lineRule="auto"/>
                              <w:jc w:val="left"/>
                              <w:rPr>
                                <w:sz w:val="20"/>
                                <w:szCs w:val="20"/>
                              </w:rPr>
                            </w:pPr>
                            <w:r>
                              <w:rPr>
                                <w:sz w:val="20"/>
                                <w:szCs w:val="20"/>
                              </w:rPr>
                              <w:t>dual, global</w:t>
                            </w:r>
                          </w:p>
                        </w:tc>
                        <w:tc>
                          <w:tcPr>
                            <w:tcW w:w="2895" w:type="dxa"/>
                            <w:gridSpan w:val="2"/>
                            <w:vMerge/>
                          </w:tcPr>
                          <w:p w14:paraId="4C8A1A40" w14:textId="77777777" w:rsidR="00A47790" w:rsidRDefault="00A47790" w:rsidP="00CF257B">
                            <w:pPr>
                              <w:spacing w:before="0" w:after="0" w:line="276" w:lineRule="auto"/>
                              <w:jc w:val="left"/>
                              <w:rPr>
                                <w:sz w:val="20"/>
                                <w:szCs w:val="20"/>
                              </w:rPr>
                            </w:pPr>
                          </w:p>
                        </w:tc>
                      </w:tr>
                    </w:tbl>
                    <w:p w14:paraId="3C6C8635" w14:textId="77777777" w:rsidR="00A47790" w:rsidRPr="00F4123C" w:rsidRDefault="00A47790" w:rsidP="00A47790">
                      <w:pPr>
                        <w:pStyle w:val="Caption"/>
                        <w:jc w:val="both"/>
                      </w:pPr>
                    </w:p>
                  </w:txbxContent>
                </v:textbox>
                <w10:wrap type="topAndBottom" anchorx="margin" anchory="margin"/>
              </v:shape>
            </w:pict>
          </mc:Fallback>
        </mc:AlternateContent>
      </w:r>
      <w:r w:rsidRPr="00A47790">
        <w:rPr>
          <w:noProof/>
        </w:rPr>
        <w:t xml:space="preserve"> </w:t>
      </w:r>
    </w:p>
    <w:p w14:paraId="11C76C52" w14:textId="0E1EFE68" w:rsidR="005673CC" w:rsidRDefault="009348B4" w:rsidP="00785FEA">
      <w:pPr>
        <w:pStyle w:val="Heading3"/>
        <w:numPr>
          <w:ilvl w:val="2"/>
          <w:numId w:val="1"/>
        </w:numPr>
        <w:spacing w:before="0" w:after="240"/>
      </w:pPr>
      <w:bookmarkStart w:id="123" w:name="_Toc117094356"/>
      <w:r>
        <w:lastRenderedPageBreak/>
        <w:t xml:space="preserve">DIME </w:t>
      </w:r>
      <w:r w:rsidR="00EE161C">
        <w:t>v</w:t>
      </w:r>
      <w:r>
        <w:t>isualization</w:t>
      </w:r>
      <w:r w:rsidR="00934962">
        <w:t>s</w:t>
      </w:r>
      <w:bookmarkEnd w:id="123"/>
    </w:p>
    <w:p w14:paraId="0855DF5C" w14:textId="09E5FC14" w:rsidR="0025402E" w:rsidRDefault="004700F7" w:rsidP="00340D76">
      <w:pPr>
        <w:spacing w:before="0" w:line="360" w:lineRule="auto"/>
        <w:ind w:firstLine="360"/>
      </w:pPr>
      <w:r>
        <w:rPr>
          <w:noProof/>
        </w:rPr>
        <mc:AlternateContent>
          <mc:Choice Requires="wps">
            <w:drawing>
              <wp:anchor distT="0" distB="0" distL="114300" distR="114300" simplePos="0" relativeHeight="251658299" behindDoc="1" locked="0" layoutInCell="1" allowOverlap="1" wp14:anchorId="035EBDAD" wp14:editId="2EDD31A7">
                <wp:simplePos x="0" y="0"/>
                <wp:positionH relativeFrom="margin">
                  <wp:align>right</wp:align>
                </wp:positionH>
                <wp:positionV relativeFrom="margin">
                  <wp:posOffset>1987550</wp:posOffset>
                </wp:positionV>
                <wp:extent cx="5215890" cy="6362700"/>
                <wp:effectExtent l="0" t="0" r="3810" b="7620"/>
                <wp:wrapTopAndBottom/>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362700"/>
                        </a:xfrm>
                        <a:prstGeom prst="rect">
                          <a:avLst/>
                        </a:prstGeom>
                        <a:solidFill>
                          <a:srgbClr val="FFFFFF"/>
                        </a:solidFill>
                        <a:ln w="9525">
                          <a:noFill/>
                          <a:miter lim="800000"/>
                          <a:headEnd/>
                          <a:tailEnd/>
                        </a:ln>
                      </wps:spPr>
                      <wps:txbx>
                        <w:txbxContent>
                          <w:p w14:paraId="52AE4F8B" w14:textId="1B041E22" w:rsidR="00E27F77" w:rsidRDefault="00BE0495" w:rsidP="00E27F77">
                            <w:pPr>
                              <w:keepNext/>
                              <w:spacing w:before="0" w:after="0" w:line="240" w:lineRule="auto"/>
                              <w:jc w:val="center"/>
                            </w:pPr>
                            <w:r>
                              <w:rPr>
                                <w:noProof/>
                              </w:rPr>
                              <w:drawing>
                                <wp:inline distT="0" distB="0" distL="0" distR="0" wp14:anchorId="0804C743" wp14:editId="7BA86CC1">
                                  <wp:extent cx="4770120" cy="5764823"/>
                                  <wp:effectExtent l="0" t="0" r="0" b="7620"/>
                                  <wp:docPr id="121" name="Picture 1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medium confidence"/>
                                          <pic:cNvPicPr/>
                                        </pic:nvPicPr>
                                        <pic:blipFill rotWithShape="1">
                                          <a:blip r:embed="rId101"/>
                                          <a:srcRect l="24828" t="7283" r="5107" b="6189"/>
                                          <a:stretch/>
                                        </pic:blipFill>
                                        <pic:spPr bwMode="auto">
                                          <a:xfrm>
                                            <a:off x="0" y="0"/>
                                            <a:ext cx="4859552" cy="5872903"/>
                                          </a:xfrm>
                                          <a:prstGeom prst="rect">
                                            <a:avLst/>
                                          </a:prstGeom>
                                          <a:ln>
                                            <a:noFill/>
                                          </a:ln>
                                          <a:extLst>
                                            <a:ext uri="{53640926-AAD7-44D8-BBD7-CCE9431645EC}">
                                              <a14:shadowObscured xmlns:a14="http://schemas.microsoft.com/office/drawing/2010/main"/>
                                            </a:ext>
                                          </a:extLst>
                                        </pic:spPr>
                                      </pic:pic>
                                    </a:graphicData>
                                  </a:graphic>
                                </wp:inline>
                              </w:drawing>
                            </w:r>
                          </w:p>
                          <w:p w14:paraId="28982F90" w14:textId="77777777" w:rsidR="00A71F17" w:rsidRDefault="00A71F17" w:rsidP="00DC683B">
                            <w:pPr>
                              <w:pStyle w:val="Caption"/>
                              <w:spacing w:after="0"/>
                            </w:pPr>
                          </w:p>
                          <w:p w14:paraId="0BC9DF02" w14:textId="49FD6058" w:rsidR="0083081F" w:rsidRPr="000F382E" w:rsidRDefault="00E27F77" w:rsidP="00DC683B">
                            <w:pPr>
                              <w:pStyle w:val="Caption"/>
                              <w:spacing w:after="0"/>
                            </w:pPr>
                            <w:bookmarkStart w:id="124" w:name="_Ref116890577"/>
                            <w:bookmarkStart w:id="125" w:name="_Toc117082968"/>
                            <w:r>
                              <w:t>Figure 4.5.5.</w:t>
                            </w:r>
                            <w:r w:rsidR="00CF4633">
                              <w:fldChar w:fldCharType="begin"/>
                            </w:r>
                            <w:r w:rsidR="00CF4633">
                              <w:instrText xml:space="preserve"> SEQ Figure_4.5.5. \* ARABIC </w:instrText>
                            </w:r>
                            <w:r w:rsidR="00CF4633">
                              <w:fldChar w:fldCharType="separate"/>
                            </w:r>
                            <w:r w:rsidR="004B3B81">
                              <w:rPr>
                                <w:noProof/>
                              </w:rPr>
                              <w:t>1</w:t>
                            </w:r>
                            <w:r w:rsidR="00CF4633">
                              <w:rPr>
                                <w:noProof/>
                              </w:rPr>
                              <w:fldChar w:fldCharType="end"/>
                            </w:r>
                            <w:bookmarkEnd w:id="124"/>
                            <w:r>
                              <w:t>. A DIME</w:t>
                            </w:r>
                            <w:r w:rsidR="006C1746">
                              <w:t xml:space="preserve"> GUI</w:t>
                            </w:r>
                            <w:r>
                              <w:t xml:space="preserve"> </w:t>
                            </w:r>
                            <w:r w:rsidR="004B3B81">
                              <w:t>V</w:t>
                            </w:r>
                            <w:r>
                              <w:t>isualization</w:t>
                            </w:r>
                            <w:bookmarkEnd w:id="125"/>
                          </w:p>
                          <w:p w14:paraId="5A7D1569" w14:textId="77777777" w:rsidR="0083081F" w:rsidRPr="00691EF3" w:rsidRDefault="0083081F" w:rsidP="00631E12">
                            <w:pPr>
                              <w:keepNext/>
                              <w:spacing w:before="0" w:after="0" w:line="240" w:lineRule="auto"/>
                              <w:jc w:val="center"/>
                              <w:rPr>
                                <w:sz w:val="22"/>
                              </w:rPr>
                            </w:pPr>
                          </w:p>
                          <w:p w14:paraId="0BAB3424" w14:textId="77777777" w:rsidR="0083081F" w:rsidRPr="00691EF3" w:rsidRDefault="0083081F" w:rsidP="00631E12">
                            <w:pPr>
                              <w:spacing w:after="0" w:line="240" w:lineRule="auto"/>
                              <w:rPr>
                                <w:sz w:val="22"/>
                              </w:rPr>
                            </w:pPr>
                          </w:p>
                          <w:p w14:paraId="41FBF822" w14:textId="77777777" w:rsidR="0083081F" w:rsidRPr="00691EF3" w:rsidRDefault="0083081F" w:rsidP="00631E12">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5EBDAD" id="Text Box 111" o:spid="_x0000_s1061" type="#_x0000_t202" style="position:absolute;left:0;text-align:left;margin-left:359.5pt;margin-top:156.5pt;width:410.7pt;height:501pt;z-index:-25165818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" stroked="f">
                <v:textbox inset="1.44pt,1.44pt,1.44pt,1.44pt">
                  <w:txbxContent>
                    <w:p w14:paraId="52AE4F8B" w14:textId="1B041E22" w:rsidR="00E27F77" w:rsidRDefault="00BE0495" w:rsidP="00E27F77">
                      <w:pPr>
                        <w:keepNext/>
                        <w:spacing w:before="0" w:after="0" w:line="240" w:lineRule="auto"/>
                        <w:jc w:val="center"/>
                      </w:pPr>
                      <w:r>
                        <w:rPr>
                          <w:noProof/>
                        </w:rPr>
                        <w:drawing>
                          <wp:inline distT="0" distB="0" distL="0" distR="0" wp14:anchorId="0804C743" wp14:editId="7BA86CC1">
                            <wp:extent cx="4770120" cy="5764823"/>
                            <wp:effectExtent l="0" t="0" r="0" b="7620"/>
                            <wp:docPr id="121" name="Picture 1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medium confidence"/>
                                    <pic:cNvPicPr/>
                                  </pic:nvPicPr>
                                  <pic:blipFill rotWithShape="1">
                                    <a:blip r:embed="rId102"/>
                                    <a:srcRect l="24828" t="7283" r="5107" b="6189"/>
                                    <a:stretch/>
                                  </pic:blipFill>
                                  <pic:spPr bwMode="auto">
                                    <a:xfrm>
                                      <a:off x="0" y="0"/>
                                      <a:ext cx="4859552" cy="5872903"/>
                                    </a:xfrm>
                                    <a:prstGeom prst="rect">
                                      <a:avLst/>
                                    </a:prstGeom>
                                    <a:ln>
                                      <a:noFill/>
                                    </a:ln>
                                    <a:extLst>
                                      <a:ext uri="{53640926-AAD7-44D8-BBD7-CCE9431645EC}">
                                        <a14:shadowObscured xmlns:a14="http://schemas.microsoft.com/office/drawing/2010/main"/>
                                      </a:ext>
                                    </a:extLst>
                                  </pic:spPr>
                                </pic:pic>
                              </a:graphicData>
                            </a:graphic>
                          </wp:inline>
                        </w:drawing>
                      </w:r>
                    </w:p>
                    <w:p w14:paraId="28982F90" w14:textId="77777777" w:rsidR="00A71F17" w:rsidRDefault="00A71F17" w:rsidP="00DC683B">
                      <w:pPr>
                        <w:pStyle w:val="Caption"/>
                        <w:spacing w:after="0"/>
                      </w:pPr>
                    </w:p>
                    <w:p w14:paraId="0BC9DF02" w14:textId="49FD6058" w:rsidR="0083081F" w:rsidRPr="000F382E" w:rsidRDefault="00E27F77" w:rsidP="00DC683B">
                      <w:pPr>
                        <w:pStyle w:val="Caption"/>
                        <w:spacing w:after="0"/>
                      </w:pPr>
                      <w:bookmarkStart w:id="164" w:name="_Ref116890577"/>
                      <w:bookmarkStart w:id="165" w:name="_Toc117082968"/>
                      <w:r>
                        <w:t>Figure 4.5.5.</w:t>
                      </w:r>
                      <w:fldSimple w:instr=" SEQ Figure_4.5.5. \* ARABIC ">
                        <w:r w:rsidR="004B3B81">
                          <w:rPr>
                            <w:noProof/>
                          </w:rPr>
                          <w:t>1</w:t>
                        </w:r>
                      </w:fldSimple>
                      <w:bookmarkEnd w:id="164"/>
                      <w:r>
                        <w:t>. A DIME</w:t>
                      </w:r>
                      <w:r w:rsidR="006C1746">
                        <w:t xml:space="preserve"> GUI</w:t>
                      </w:r>
                      <w:r>
                        <w:t xml:space="preserve"> </w:t>
                      </w:r>
                      <w:r w:rsidR="004B3B81">
                        <w:t>V</w:t>
                      </w:r>
                      <w:r>
                        <w:t>isualization</w:t>
                      </w:r>
                      <w:bookmarkEnd w:id="165"/>
                    </w:p>
                    <w:p w14:paraId="5A7D1569" w14:textId="77777777" w:rsidR="0083081F" w:rsidRPr="00691EF3" w:rsidRDefault="0083081F" w:rsidP="00631E12">
                      <w:pPr>
                        <w:keepNext/>
                        <w:spacing w:before="0" w:after="0" w:line="240" w:lineRule="auto"/>
                        <w:jc w:val="center"/>
                        <w:rPr>
                          <w:sz w:val="22"/>
                        </w:rPr>
                      </w:pPr>
                    </w:p>
                    <w:p w14:paraId="0BAB3424" w14:textId="77777777" w:rsidR="0083081F" w:rsidRPr="00691EF3" w:rsidRDefault="0083081F" w:rsidP="00631E12">
                      <w:pPr>
                        <w:spacing w:after="0" w:line="240" w:lineRule="auto"/>
                        <w:rPr>
                          <w:sz w:val="22"/>
                        </w:rPr>
                      </w:pPr>
                    </w:p>
                    <w:p w14:paraId="41FBF822" w14:textId="77777777" w:rsidR="0083081F" w:rsidRPr="00691EF3" w:rsidRDefault="0083081F" w:rsidP="00631E12">
                      <w:pPr>
                        <w:spacing w:after="0" w:line="240" w:lineRule="auto"/>
                        <w:rPr>
                          <w:sz w:val="22"/>
                        </w:rPr>
                      </w:pPr>
                      <w:r w:rsidRPr="00691EF3">
                        <w:rPr>
                          <w:sz w:val="22"/>
                        </w:rPr>
                        <w:t xml:space="preserve"> </w:t>
                      </w:r>
                    </w:p>
                  </w:txbxContent>
                </v:textbox>
                <w10:wrap type="topAndBottom" anchorx="margin" anchory="margin"/>
              </v:shape>
            </w:pict>
          </mc:Fallback>
        </mc:AlternateContent>
      </w:r>
      <w:r w:rsidR="00340D76" w:rsidRPr="00340D76">
        <w:t xml:space="preserve">The DIME XAI approach implemented via Python can render visualizations for generated explanations in both CLI and GUI interfaces, enabling portability for DIME explanations. DIME visualizes the probability scores computed for each sifted feature in the CLI using the Python package termgraph. The GUI visualizations incorporate React components to visualize the DFI probability scores in the DIME server. </w:t>
      </w:r>
      <w:r w:rsidR="003448C7">
        <w:fldChar w:fldCharType="begin"/>
      </w:r>
      <w:r w:rsidR="003448C7">
        <w:instrText xml:space="preserve"> REF _Ref116890577 \h </w:instrText>
      </w:r>
      <w:r w:rsidR="003448C7">
        <w:fldChar w:fldCharType="separate"/>
      </w:r>
      <w:r w:rsidR="003448C7">
        <w:t>Figure 4.5.5.</w:t>
      </w:r>
      <w:r w:rsidR="003448C7">
        <w:rPr>
          <w:noProof/>
        </w:rPr>
        <w:t>1</w:t>
      </w:r>
      <w:r w:rsidR="003448C7">
        <w:fldChar w:fldCharType="end"/>
      </w:r>
      <w:r w:rsidR="003448C7">
        <w:t xml:space="preserve"> </w:t>
      </w:r>
      <w:r w:rsidR="00340D76" w:rsidRPr="00340D76">
        <w:t xml:space="preserve">and </w:t>
      </w:r>
      <w:r w:rsidR="00703C4F">
        <w:fldChar w:fldCharType="begin"/>
      </w:r>
      <w:r w:rsidR="00703C4F">
        <w:instrText xml:space="preserve"> REF _Ref116890804 \h </w:instrText>
      </w:r>
      <w:r w:rsidR="00703C4F">
        <w:fldChar w:fldCharType="separate"/>
      </w:r>
      <w:r w:rsidR="00703C4F">
        <w:t>Figure 4.5.5.</w:t>
      </w:r>
      <w:r w:rsidR="00703C4F">
        <w:rPr>
          <w:noProof/>
        </w:rPr>
        <w:t>2</w:t>
      </w:r>
      <w:r w:rsidR="00703C4F">
        <w:fldChar w:fldCharType="end"/>
      </w:r>
      <w:r w:rsidR="00703C4F">
        <w:t xml:space="preserve"> </w:t>
      </w:r>
      <w:r w:rsidR="00340D76" w:rsidRPr="00340D76">
        <w:t xml:space="preserve">depict a DIME </w:t>
      </w:r>
      <w:r w:rsidR="00591A8B">
        <w:t>GU</w:t>
      </w:r>
      <w:r w:rsidR="00340D76" w:rsidRPr="00340D76">
        <w:t xml:space="preserve">I and </w:t>
      </w:r>
      <w:r w:rsidR="00591A8B">
        <w:t>CL</w:t>
      </w:r>
      <w:r w:rsidR="00340D76" w:rsidRPr="00340D76">
        <w:t>I visualization, respectively.</w:t>
      </w:r>
    </w:p>
    <w:bookmarkStart w:id="126" w:name="_Toc117094357"/>
    <w:p w14:paraId="25FE5454" w14:textId="1E277B5F" w:rsidR="00A96256" w:rsidRDefault="0006228D" w:rsidP="00484822">
      <w:pPr>
        <w:pStyle w:val="Heading3"/>
        <w:numPr>
          <w:ilvl w:val="2"/>
          <w:numId w:val="1"/>
        </w:numPr>
        <w:spacing w:before="0" w:after="240"/>
      </w:pPr>
      <w:r>
        <w:rPr>
          <w:noProof/>
        </w:rPr>
        <w:lastRenderedPageBreak/>
        <mc:AlternateContent>
          <mc:Choice Requires="wps">
            <w:drawing>
              <wp:anchor distT="0" distB="0" distL="114300" distR="114300" simplePos="0" relativeHeight="251658300" behindDoc="1" locked="0" layoutInCell="1" allowOverlap="1" wp14:anchorId="63D9F3AB" wp14:editId="379C330E">
                <wp:simplePos x="0" y="0"/>
                <wp:positionH relativeFrom="margin">
                  <wp:align>right</wp:align>
                </wp:positionH>
                <wp:positionV relativeFrom="margin">
                  <wp:align>top</wp:align>
                </wp:positionV>
                <wp:extent cx="5215890" cy="4991100"/>
                <wp:effectExtent l="0" t="0" r="3810" b="0"/>
                <wp:wrapTopAndBottom/>
                <wp:docPr id="114"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991100"/>
                        </a:xfrm>
                        <a:prstGeom prst="rect">
                          <a:avLst/>
                        </a:prstGeom>
                        <a:solidFill>
                          <a:srgbClr val="FFFFFF"/>
                        </a:solidFill>
                        <a:ln w="9525">
                          <a:noFill/>
                          <a:miter lim="800000"/>
                          <a:headEnd/>
                          <a:tailEnd/>
                        </a:ln>
                      </wps:spPr>
                      <wps:txbx>
                        <w:txbxContent>
                          <w:p w14:paraId="3E04653F" w14:textId="77777777" w:rsidR="004B3B81" w:rsidRDefault="00F6664D" w:rsidP="004B3B81">
                            <w:pPr>
                              <w:keepNext/>
                              <w:spacing w:before="0" w:after="0"/>
                              <w:jc w:val="center"/>
                            </w:pPr>
                            <w:r w:rsidRPr="00A71F17">
                              <w:rPr>
                                <w:noProof/>
                              </w:rPr>
                              <w:drawing>
                                <wp:inline distT="0" distB="0" distL="0" distR="0" wp14:anchorId="4EA242E9" wp14:editId="30982378">
                                  <wp:extent cx="5170170" cy="4377690"/>
                                  <wp:effectExtent l="0" t="0" r="0" b="3810"/>
                                  <wp:docPr id="126" name="Picture 16">
                                    <a:extLst xmlns:a="http://schemas.openxmlformats.org/drawingml/2006/main">
                                      <a:ext uri="{FF2B5EF4-FFF2-40B4-BE49-F238E27FC236}">
                                        <a16:creationId xmlns:a16="http://schemas.microsoft.com/office/drawing/2014/main" id="{84D3CB06-4435-5138-8F0E-3BAA17A65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84D3CB06-4435-5138-8F0E-3BAA17A65A9E}"/>
                                              </a:ext>
                                            </a:extLst>
                                          </pic:cNvPr>
                                          <pic:cNvPicPr>
                                            <a:picLocks noChangeAspect="1"/>
                                          </pic:cNvPicPr>
                                        </pic:nvPicPr>
                                        <pic:blipFill>
                                          <a:blip r:embed="rId103"/>
                                          <a:stretch>
                                            <a:fillRect/>
                                          </a:stretch>
                                        </pic:blipFill>
                                        <pic:spPr>
                                          <a:xfrm>
                                            <a:off x="0" y="0"/>
                                            <a:ext cx="5170170" cy="4377690"/>
                                          </a:xfrm>
                                          <a:prstGeom prst="rect">
                                            <a:avLst/>
                                          </a:prstGeom>
                                        </pic:spPr>
                                      </pic:pic>
                                    </a:graphicData>
                                  </a:graphic>
                                </wp:inline>
                              </w:drawing>
                            </w:r>
                          </w:p>
                          <w:p w14:paraId="5491FD84" w14:textId="77777777" w:rsidR="00703C4F" w:rsidRDefault="00703C4F" w:rsidP="00703C4F">
                            <w:pPr>
                              <w:pStyle w:val="Caption"/>
                              <w:spacing w:after="0"/>
                            </w:pPr>
                          </w:p>
                          <w:p w14:paraId="49ACFBCD" w14:textId="67201351" w:rsidR="004B3B81" w:rsidRDefault="004B3B81" w:rsidP="00703C4F">
                            <w:pPr>
                              <w:pStyle w:val="Caption"/>
                              <w:spacing w:after="0"/>
                            </w:pPr>
                            <w:bookmarkStart w:id="127" w:name="_Ref116890804"/>
                            <w:bookmarkStart w:id="128" w:name="_Toc117082969"/>
                            <w:r>
                              <w:t>Figure 4.5.5.</w:t>
                            </w:r>
                            <w:r w:rsidR="00CF4633">
                              <w:fldChar w:fldCharType="begin"/>
                            </w:r>
                            <w:r w:rsidR="00CF4633">
                              <w:instrText xml:space="preserve"> SEQ Figure_4.5.5. \* ARABIC </w:instrText>
                            </w:r>
                            <w:r w:rsidR="00CF4633">
                              <w:fldChar w:fldCharType="separate"/>
                            </w:r>
                            <w:r>
                              <w:rPr>
                                <w:noProof/>
                              </w:rPr>
                              <w:t>2</w:t>
                            </w:r>
                            <w:r w:rsidR="00CF4633">
                              <w:rPr>
                                <w:noProof/>
                              </w:rPr>
                              <w:fldChar w:fldCharType="end"/>
                            </w:r>
                            <w:bookmarkEnd w:id="127"/>
                            <w:r>
                              <w:t>. A DIME CLI Visualization</w:t>
                            </w:r>
                            <w:bookmarkEnd w:id="128"/>
                          </w:p>
                          <w:p w14:paraId="007814A5" w14:textId="04AEB939" w:rsidR="00BE0495" w:rsidRDefault="00BE0495" w:rsidP="0083081F">
                            <w:pPr>
                              <w:spacing w:before="0" w:after="0"/>
                              <w:jc w:val="center"/>
                            </w:pPr>
                          </w:p>
                          <w:p w14:paraId="42987A9A" w14:textId="3D7AEEC7" w:rsidR="00BE0495" w:rsidRDefault="00BE0495" w:rsidP="0083081F">
                            <w:pPr>
                              <w:spacing w:before="0" w:after="0"/>
                              <w:jc w:val="center"/>
                            </w:pPr>
                          </w:p>
                          <w:p w14:paraId="4A291DFE" w14:textId="77777777" w:rsidR="00572EAE" w:rsidRDefault="00572EAE" w:rsidP="00631E12">
                            <w:pPr>
                              <w:keepNext/>
                              <w:spacing w:before="0" w:after="0" w:line="240" w:lineRule="auto"/>
                              <w:jc w:val="center"/>
                            </w:pPr>
                          </w:p>
                          <w:p w14:paraId="267088B2" w14:textId="77777777" w:rsidR="00572EAE" w:rsidRDefault="00572EAE" w:rsidP="00631E12">
                            <w:pPr>
                              <w:spacing w:after="0"/>
                            </w:pPr>
                          </w:p>
                          <w:p w14:paraId="4638CBF6" w14:textId="77777777" w:rsidR="00572EAE" w:rsidRDefault="00572EAE" w:rsidP="00631E12">
                            <w:pPr>
                              <w:spacing w:after="0"/>
                              <w:jc w:val="center"/>
                            </w:pPr>
                            <w:r>
                              <w:t xml:space="preserve"> </w:t>
                            </w:r>
                          </w:p>
                          <w:p w14:paraId="0BF57828" w14:textId="77777777" w:rsidR="00572EAE" w:rsidRDefault="00572EAE" w:rsidP="00631E12">
                            <w:pPr>
                              <w:keepNext/>
                              <w:spacing w:before="0" w:after="0" w:line="240" w:lineRule="auto"/>
                              <w:jc w:val="center"/>
                            </w:pPr>
                          </w:p>
                          <w:p w14:paraId="630F5D90" w14:textId="77777777" w:rsidR="00572EAE" w:rsidRDefault="00572EAE" w:rsidP="00631E12">
                            <w:pPr>
                              <w:spacing w:after="0"/>
                            </w:pPr>
                          </w:p>
                          <w:p w14:paraId="5F853EA5" w14:textId="77777777" w:rsidR="00572EAE" w:rsidRDefault="00572EAE" w:rsidP="00631E12">
                            <w:pPr>
                              <w:keepNext/>
                              <w:spacing w:before="0" w:after="0" w:line="240" w:lineRule="auto"/>
                              <w:jc w:val="center"/>
                            </w:pPr>
                          </w:p>
                          <w:p w14:paraId="15C117E9" w14:textId="77777777" w:rsidR="00572EAE" w:rsidRDefault="00572EAE" w:rsidP="00631E12">
                            <w:pPr>
                              <w:spacing w:after="0"/>
                              <w:jc w:val="center"/>
                            </w:pPr>
                          </w:p>
                          <w:p w14:paraId="2BBF0290" w14:textId="77777777" w:rsidR="00572EAE" w:rsidRPr="00FC5219" w:rsidRDefault="00572EAE" w:rsidP="00631E12">
                            <w:pPr>
                              <w:keepNext/>
                              <w:spacing w:before="0" w:after="0" w:line="240" w:lineRule="auto"/>
                              <w:jc w:val="center"/>
                              <w:rPr>
                                <w:sz w:val="22"/>
                              </w:rPr>
                            </w:pPr>
                          </w:p>
                          <w:p w14:paraId="59D21BA3" w14:textId="77777777" w:rsidR="00572EAE" w:rsidRDefault="00572EAE" w:rsidP="00631E12">
                            <w:pPr>
                              <w:spacing w:before="0" w:after="0" w:line="240" w:lineRule="auto"/>
                              <w:jc w:val="center"/>
                              <w:rPr>
                                <w:sz w:val="22"/>
                              </w:rPr>
                            </w:pPr>
                          </w:p>
                          <w:p w14:paraId="6C7B276F" w14:textId="77777777" w:rsidR="00572EAE" w:rsidRPr="00FC5219" w:rsidRDefault="00572EAE" w:rsidP="00631E12">
                            <w:pPr>
                              <w:spacing w:before="0" w:after="0" w:line="240" w:lineRule="auto"/>
                              <w:jc w:val="center"/>
                              <w:rPr>
                                <w:sz w:val="22"/>
                              </w:rPr>
                            </w:pPr>
                          </w:p>
                          <w:p w14:paraId="4BA4CAC1" w14:textId="77777777" w:rsidR="00572EAE" w:rsidRDefault="00572EAE" w:rsidP="00631E12">
                            <w:pPr>
                              <w:keepNext/>
                              <w:spacing w:before="0" w:after="0" w:line="240" w:lineRule="auto"/>
                              <w:jc w:val="center"/>
                            </w:pPr>
                          </w:p>
                          <w:p w14:paraId="0C032AA7" w14:textId="77777777" w:rsidR="00572EAE" w:rsidRDefault="00572EAE" w:rsidP="00631E12">
                            <w:pPr>
                              <w:spacing w:after="0"/>
                            </w:pPr>
                          </w:p>
                          <w:p w14:paraId="708808A7" w14:textId="77777777" w:rsidR="00572EAE" w:rsidRPr="008E1027" w:rsidRDefault="00572EAE" w:rsidP="00631E12">
                            <w:pPr>
                              <w:keepNext/>
                              <w:spacing w:before="0" w:after="0" w:line="240" w:lineRule="auto"/>
                              <w:jc w:val="center"/>
                              <w:rPr>
                                <w:sz w:val="22"/>
                              </w:rPr>
                            </w:pPr>
                          </w:p>
                          <w:p w14:paraId="2DC0F384" w14:textId="77777777" w:rsidR="00572EAE" w:rsidRPr="007A726C" w:rsidRDefault="00572EAE" w:rsidP="00631E12">
                            <w:pPr>
                              <w:spacing w:before="0" w:after="0"/>
                              <w:jc w:val="center"/>
                              <w:rPr>
                                <w:sz w:val="22"/>
                              </w:rPr>
                            </w:pPr>
                          </w:p>
                          <w:p w14:paraId="5E4AEABD" w14:textId="77777777" w:rsidR="00572EAE" w:rsidRPr="007A726C" w:rsidRDefault="00572EAE" w:rsidP="00631E12">
                            <w:pPr>
                              <w:spacing w:before="0" w:after="0"/>
                              <w:jc w:val="center"/>
                              <w:rPr>
                                <w:sz w:val="22"/>
                              </w:rPr>
                            </w:pPr>
                          </w:p>
                          <w:p w14:paraId="7B1C420D" w14:textId="77777777" w:rsidR="00572EAE" w:rsidRPr="007A726C" w:rsidRDefault="00572EAE" w:rsidP="00631E12">
                            <w:pPr>
                              <w:keepNext/>
                              <w:spacing w:before="0" w:after="0" w:line="240" w:lineRule="auto"/>
                              <w:jc w:val="center"/>
                              <w:rPr>
                                <w:sz w:val="22"/>
                              </w:rPr>
                            </w:pPr>
                          </w:p>
                          <w:p w14:paraId="061EF46C" w14:textId="77777777" w:rsidR="00572EAE" w:rsidRPr="000D7B12" w:rsidRDefault="00572EAE" w:rsidP="00631E12">
                            <w:pPr>
                              <w:spacing w:after="0"/>
                              <w:rPr>
                                <w:sz w:val="22"/>
                              </w:rPr>
                            </w:pPr>
                          </w:p>
                          <w:p w14:paraId="6C9384E9" w14:textId="77777777" w:rsidR="00572EAE" w:rsidRPr="000D7B12" w:rsidRDefault="00572EAE" w:rsidP="00631E12">
                            <w:pPr>
                              <w:spacing w:after="0"/>
                              <w:jc w:val="center"/>
                              <w:rPr>
                                <w:sz w:val="22"/>
                              </w:rPr>
                            </w:pPr>
                            <w:r w:rsidRPr="000D7B12">
                              <w:t xml:space="preserve"> </w:t>
                            </w:r>
                          </w:p>
                          <w:p w14:paraId="725EC8E4" w14:textId="77777777" w:rsidR="00572EAE" w:rsidRDefault="00572EAE" w:rsidP="00631E12">
                            <w:pPr>
                              <w:keepNext/>
                              <w:spacing w:before="0" w:after="0" w:line="240" w:lineRule="auto"/>
                              <w:jc w:val="center"/>
                              <w:rPr>
                                <w:sz w:val="22"/>
                              </w:rPr>
                            </w:pPr>
                          </w:p>
                          <w:p w14:paraId="394DC28C" w14:textId="77777777" w:rsidR="00572EAE" w:rsidRPr="000F382E" w:rsidRDefault="00572EAE" w:rsidP="00631E12">
                            <w:pPr>
                              <w:keepNext/>
                              <w:spacing w:before="0" w:after="0" w:line="240" w:lineRule="auto"/>
                              <w:jc w:val="center"/>
                              <w:rPr>
                                <w:sz w:val="22"/>
                              </w:rPr>
                            </w:pPr>
                          </w:p>
                          <w:p w14:paraId="772D481A" w14:textId="77777777" w:rsidR="00572EAE" w:rsidRPr="00691EF3" w:rsidRDefault="00572EAE" w:rsidP="00631E12">
                            <w:pPr>
                              <w:keepNext/>
                              <w:spacing w:before="0" w:after="0" w:line="240" w:lineRule="auto"/>
                              <w:jc w:val="center"/>
                              <w:rPr>
                                <w:sz w:val="22"/>
                              </w:rPr>
                            </w:pPr>
                          </w:p>
                          <w:p w14:paraId="1F340615" w14:textId="77777777" w:rsidR="00572EAE" w:rsidRPr="00691EF3" w:rsidRDefault="00572EAE" w:rsidP="00631E12">
                            <w:pPr>
                              <w:spacing w:after="0" w:line="240" w:lineRule="auto"/>
                              <w:rPr>
                                <w:sz w:val="22"/>
                              </w:rPr>
                            </w:pPr>
                          </w:p>
                          <w:p w14:paraId="29DA1831" w14:textId="77777777" w:rsidR="00572EAE" w:rsidRPr="00691EF3" w:rsidRDefault="00572EAE" w:rsidP="00631E12">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D9F3AB" id="Text Box 114" o:spid="_x0000_s1062" type="#_x0000_t202" style="position:absolute;left:0;text-align:left;margin-left:359.5pt;margin-top:0;width:410.7pt;height:393pt;z-index:-25165818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" stroked="f">
                <v:textbox inset="1.44pt,1.44pt,1.44pt,1.44pt">
                  <w:txbxContent>
                    <w:p w14:paraId="3E04653F" w14:textId="77777777" w:rsidR="004B3B81" w:rsidRDefault="00F6664D" w:rsidP="004B3B81">
                      <w:pPr>
                        <w:keepNext/>
                        <w:spacing w:before="0" w:after="0"/>
                        <w:jc w:val="center"/>
                      </w:pPr>
                      <w:r w:rsidRPr="00A71F17">
                        <w:rPr>
                          <w:noProof/>
                        </w:rPr>
                        <w:drawing>
                          <wp:inline distT="0" distB="0" distL="0" distR="0" wp14:anchorId="4EA242E9" wp14:editId="30982378">
                            <wp:extent cx="5170170" cy="4377690"/>
                            <wp:effectExtent l="0" t="0" r="0" b="3810"/>
                            <wp:docPr id="126" name="Picture 16">
                              <a:extLst xmlns:a="http://schemas.openxmlformats.org/drawingml/2006/main">
                                <a:ext uri="{FF2B5EF4-FFF2-40B4-BE49-F238E27FC236}">
                                  <a16:creationId xmlns:a16="http://schemas.microsoft.com/office/drawing/2014/main" id="{84D3CB06-4435-5138-8F0E-3BAA17A65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84D3CB06-4435-5138-8F0E-3BAA17A65A9E}"/>
                                        </a:ext>
                                      </a:extLst>
                                    </pic:cNvPr>
                                    <pic:cNvPicPr>
                                      <a:picLocks noChangeAspect="1"/>
                                    </pic:cNvPicPr>
                                  </pic:nvPicPr>
                                  <pic:blipFill>
                                    <a:blip r:embed="rId104"/>
                                    <a:stretch>
                                      <a:fillRect/>
                                    </a:stretch>
                                  </pic:blipFill>
                                  <pic:spPr>
                                    <a:xfrm>
                                      <a:off x="0" y="0"/>
                                      <a:ext cx="5170170" cy="4377690"/>
                                    </a:xfrm>
                                    <a:prstGeom prst="rect">
                                      <a:avLst/>
                                    </a:prstGeom>
                                  </pic:spPr>
                                </pic:pic>
                              </a:graphicData>
                            </a:graphic>
                          </wp:inline>
                        </w:drawing>
                      </w:r>
                    </w:p>
                    <w:p w14:paraId="5491FD84" w14:textId="77777777" w:rsidR="00703C4F" w:rsidRDefault="00703C4F" w:rsidP="00703C4F">
                      <w:pPr>
                        <w:pStyle w:val="Caption"/>
                        <w:spacing w:after="0"/>
                      </w:pPr>
                    </w:p>
                    <w:p w14:paraId="49ACFBCD" w14:textId="67201351" w:rsidR="004B3B81" w:rsidRDefault="004B3B81" w:rsidP="00703C4F">
                      <w:pPr>
                        <w:pStyle w:val="Caption"/>
                        <w:spacing w:after="0"/>
                      </w:pPr>
                      <w:bookmarkStart w:id="169" w:name="_Ref116890804"/>
                      <w:bookmarkStart w:id="170" w:name="_Toc117082969"/>
                      <w:r>
                        <w:t>Figure 4.5.5.</w:t>
                      </w:r>
                      <w:fldSimple w:instr=" SEQ Figure_4.5.5. \* ARABIC ">
                        <w:r>
                          <w:rPr>
                            <w:noProof/>
                          </w:rPr>
                          <w:t>2</w:t>
                        </w:r>
                      </w:fldSimple>
                      <w:bookmarkEnd w:id="169"/>
                      <w:r>
                        <w:t>. A DIME CLI Visualization</w:t>
                      </w:r>
                      <w:bookmarkEnd w:id="170"/>
                    </w:p>
                    <w:p w14:paraId="007814A5" w14:textId="04AEB939" w:rsidR="00BE0495" w:rsidRDefault="00BE0495" w:rsidP="0083081F">
                      <w:pPr>
                        <w:spacing w:before="0" w:after="0"/>
                        <w:jc w:val="center"/>
                      </w:pPr>
                    </w:p>
                    <w:p w14:paraId="42987A9A" w14:textId="3D7AEEC7" w:rsidR="00BE0495" w:rsidRDefault="00BE0495" w:rsidP="0083081F">
                      <w:pPr>
                        <w:spacing w:before="0" w:after="0"/>
                        <w:jc w:val="center"/>
                      </w:pPr>
                    </w:p>
                    <w:p w14:paraId="4A291DFE" w14:textId="77777777" w:rsidR="00572EAE" w:rsidRDefault="00572EAE" w:rsidP="00631E12">
                      <w:pPr>
                        <w:keepNext/>
                        <w:spacing w:before="0" w:after="0" w:line="240" w:lineRule="auto"/>
                        <w:jc w:val="center"/>
                      </w:pPr>
                    </w:p>
                    <w:p w14:paraId="267088B2" w14:textId="77777777" w:rsidR="00572EAE" w:rsidRDefault="00572EAE" w:rsidP="00631E12">
                      <w:pPr>
                        <w:spacing w:after="0"/>
                      </w:pPr>
                    </w:p>
                    <w:p w14:paraId="4638CBF6" w14:textId="77777777" w:rsidR="00572EAE" w:rsidRDefault="00572EAE" w:rsidP="00631E12">
                      <w:pPr>
                        <w:spacing w:after="0"/>
                        <w:jc w:val="center"/>
                      </w:pPr>
                      <w:r>
                        <w:t xml:space="preserve"> </w:t>
                      </w:r>
                    </w:p>
                    <w:p w14:paraId="0BF57828" w14:textId="77777777" w:rsidR="00572EAE" w:rsidRDefault="00572EAE" w:rsidP="00631E12">
                      <w:pPr>
                        <w:keepNext/>
                        <w:spacing w:before="0" w:after="0" w:line="240" w:lineRule="auto"/>
                        <w:jc w:val="center"/>
                      </w:pPr>
                    </w:p>
                    <w:p w14:paraId="630F5D90" w14:textId="77777777" w:rsidR="00572EAE" w:rsidRDefault="00572EAE" w:rsidP="00631E12">
                      <w:pPr>
                        <w:spacing w:after="0"/>
                      </w:pPr>
                    </w:p>
                    <w:p w14:paraId="5F853EA5" w14:textId="77777777" w:rsidR="00572EAE" w:rsidRDefault="00572EAE" w:rsidP="00631E12">
                      <w:pPr>
                        <w:keepNext/>
                        <w:spacing w:before="0" w:after="0" w:line="240" w:lineRule="auto"/>
                        <w:jc w:val="center"/>
                      </w:pPr>
                    </w:p>
                    <w:p w14:paraId="15C117E9" w14:textId="77777777" w:rsidR="00572EAE" w:rsidRDefault="00572EAE" w:rsidP="00631E12">
                      <w:pPr>
                        <w:spacing w:after="0"/>
                        <w:jc w:val="center"/>
                      </w:pPr>
                    </w:p>
                    <w:p w14:paraId="2BBF0290" w14:textId="77777777" w:rsidR="00572EAE" w:rsidRPr="00FC5219" w:rsidRDefault="00572EAE" w:rsidP="00631E12">
                      <w:pPr>
                        <w:keepNext/>
                        <w:spacing w:before="0" w:after="0" w:line="240" w:lineRule="auto"/>
                        <w:jc w:val="center"/>
                        <w:rPr>
                          <w:sz w:val="22"/>
                        </w:rPr>
                      </w:pPr>
                    </w:p>
                    <w:p w14:paraId="59D21BA3" w14:textId="77777777" w:rsidR="00572EAE" w:rsidRDefault="00572EAE" w:rsidP="00631E12">
                      <w:pPr>
                        <w:spacing w:before="0" w:after="0" w:line="240" w:lineRule="auto"/>
                        <w:jc w:val="center"/>
                        <w:rPr>
                          <w:sz w:val="22"/>
                        </w:rPr>
                      </w:pPr>
                    </w:p>
                    <w:p w14:paraId="6C7B276F" w14:textId="77777777" w:rsidR="00572EAE" w:rsidRPr="00FC5219" w:rsidRDefault="00572EAE" w:rsidP="00631E12">
                      <w:pPr>
                        <w:spacing w:before="0" w:after="0" w:line="240" w:lineRule="auto"/>
                        <w:jc w:val="center"/>
                        <w:rPr>
                          <w:sz w:val="22"/>
                        </w:rPr>
                      </w:pPr>
                    </w:p>
                    <w:p w14:paraId="4BA4CAC1" w14:textId="77777777" w:rsidR="00572EAE" w:rsidRDefault="00572EAE" w:rsidP="00631E12">
                      <w:pPr>
                        <w:keepNext/>
                        <w:spacing w:before="0" w:after="0" w:line="240" w:lineRule="auto"/>
                        <w:jc w:val="center"/>
                      </w:pPr>
                    </w:p>
                    <w:p w14:paraId="0C032AA7" w14:textId="77777777" w:rsidR="00572EAE" w:rsidRDefault="00572EAE" w:rsidP="00631E12">
                      <w:pPr>
                        <w:spacing w:after="0"/>
                      </w:pPr>
                    </w:p>
                    <w:p w14:paraId="708808A7" w14:textId="77777777" w:rsidR="00572EAE" w:rsidRPr="008E1027" w:rsidRDefault="00572EAE" w:rsidP="00631E12">
                      <w:pPr>
                        <w:keepNext/>
                        <w:spacing w:before="0" w:after="0" w:line="240" w:lineRule="auto"/>
                        <w:jc w:val="center"/>
                        <w:rPr>
                          <w:sz w:val="22"/>
                        </w:rPr>
                      </w:pPr>
                    </w:p>
                    <w:p w14:paraId="2DC0F384" w14:textId="77777777" w:rsidR="00572EAE" w:rsidRPr="007A726C" w:rsidRDefault="00572EAE" w:rsidP="00631E12">
                      <w:pPr>
                        <w:spacing w:before="0" w:after="0"/>
                        <w:jc w:val="center"/>
                        <w:rPr>
                          <w:sz w:val="22"/>
                        </w:rPr>
                      </w:pPr>
                    </w:p>
                    <w:p w14:paraId="5E4AEABD" w14:textId="77777777" w:rsidR="00572EAE" w:rsidRPr="007A726C" w:rsidRDefault="00572EAE" w:rsidP="00631E12">
                      <w:pPr>
                        <w:spacing w:before="0" w:after="0"/>
                        <w:jc w:val="center"/>
                        <w:rPr>
                          <w:sz w:val="22"/>
                        </w:rPr>
                      </w:pPr>
                    </w:p>
                    <w:p w14:paraId="7B1C420D" w14:textId="77777777" w:rsidR="00572EAE" w:rsidRPr="007A726C" w:rsidRDefault="00572EAE" w:rsidP="00631E12">
                      <w:pPr>
                        <w:keepNext/>
                        <w:spacing w:before="0" w:after="0" w:line="240" w:lineRule="auto"/>
                        <w:jc w:val="center"/>
                        <w:rPr>
                          <w:sz w:val="22"/>
                        </w:rPr>
                      </w:pPr>
                    </w:p>
                    <w:p w14:paraId="061EF46C" w14:textId="77777777" w:rsidR="00572EAE" w:rsidRPr="000D7B12" w:rsidRDefault="00572EAE" w:rsidP="00631E12">
                      <w:pPr>
                        <w:spacing w:after="0"/>
                        <w:rPr>
                          <w:sz w:val="22"/>
                        </w:rPr>
                      </w:pPr>
                    </w:p>
                    <w:p w14:paraId="6C9384E9" w14:textId="77777777" w:rsidR="00572EAE" w:rsidRPr="000D7B12" w:rsidRDefault="00572EAE" w:rsidP="00631E12">
                      <w:pPr>
                        <w:spacing w:after="0"/>
                        <w:jc w:val="center"/>
                        <w:rPr>
                          <w:sz w:val="22"/>
                        </w:rPr>
                      </w:pPr>
                      <w:r w:rsidRPr="000D7B12">
                        <w:t xml:space="preserve"> </w:t>
                      </w:r>
                    </w:p>
                    <w:p w14:paraId="725EC8E4" w14:textId="77777777" w:rsidR="00572EAE" w:rsidRDefault="00572EAE" w:rsidP="00631E12">
                      <w:pPr>
                        <w:keepNext/>
                        <w:spacing w:before="0" w:after="0" w:line="240" w:lineRule="auto"/>
                        <w:jc w:val="center"/>
                        <w:rPr>
                          <w:sz w:val="22"/>
                        </w:rPr>
                      </w:pPr>
                    </w:p>
                    <w:p w14:paraId="394DC28C" w14:textId="77777777" w:rsidR="00572EAE" w:rsidRPr="000F382E" w:rsidRDefault="00572EAE" w:rsidP="00631E12">
                      <w:pPr>
                        <w:keepNext/>
                        <w:spacing w:before="0" w:after="0" w:line="240" w:lineRule="auto"/>
                        <w:jc w:val="center"/>
                        <w:rPr>
                          <w:sz w:val="22"/>
                        </w:rPr>
                      </w:pPr>
                    </w:p>
                    <w:p w14:paraId="772D481A" w14:textId="77777777" w:rsidR="00572EAE" w:rsidRPr="00691EF3" w:rsidRDefault="00572EAE" w:rsidP="00631E12">
                      <w:pPr>
                        <w:keepNext/>
                        <w:spacing w:before="0" w:after="0" w:line="240" w:lineRule="auto"/>
                        <w:jc w:val="center"/>
                        <w:rPr>
                          <w:sz w:val="22"/>
                        </w:rPr>
                      </w:pPr>
                    </w:p>
                    <w:p w14:paraId="1F340615" w14:textId="77777777" w:rsidR="00572EAE" w:rsidRPr="00691EF3" w:rsidRDefault="00572EAE" w:rsidP="00631E12">
                      <w:pPr>
                        <w:spacing w:after="0" w:line="240" w:lineRule="auto"/>
                        <w:rPr>
                          <w:sz w:val="22"/>
                        </w:rPr>
                      </w:pPr>
                    </w:p>
                    <w:p w14:paraId="29DA1831" w14:textId="77777777" w:rsidR="00572EAE" w:rsidRPr="00691EF3" w:rsidRDefault="00572EAE" w:rsidP="00631E12">
                      <w:pPr>
                        <w:spacing w:after="0" w:line="240" w:lineRule="auto"/>
                        <w:rPr>
                          <w:sz w:val="22"/>
                        </w:rPr>
                      </w:pPr>
                      <w:r w:rsidRPr="00691EF3">
                        <w:rPr>
                          <w:sz w:val="22"/>
                        </w:rPr>
                        <w:t xml:space="preserve"> </w:t>
                      </w:r>
                    </w:p>
                  </w:txbxContent>
                </v:textbox>
                <w10:wrap type="topAndBottom" anchorx="margin" anchory="margin"/>
              </v:shape>
            </w:pict>
          </mc:Fallback>
        </mc:AlternateContent>
      </w:r>
      <w:r w:rsidR="009722CE">
        <w:t xml:space="preserve">DIME </w:t>
      </w:r>
      <w:r w:rsidR="00E561AC">
        <w:t>s</w:t>
      </w:r>
      <w:r w:rsidR="009722CE">
        <w:t>erver</w:t>
      </w:r>
      <w:r w:rsidR="00484822">
        <w:t xml:space="preserve"> </w:t>
      </w:r>
      <w:r w:rsidR="00E561AC">
        <w:t>g</w:t>
      </w:r>
      <w:r w:rsidR="00484822">
        <w:t xml:space="preserve">raphical </w:t>
      </w:r>
      <w:r w:rsidR="00E561AC">
        <w:t>u</w:t>
      </w:r>
      <w:r w:rsidR="00484822">
        <w:t xml:space="preserve">ser </w:t>
      </w:r>
      <w:r w:rsidR="00E561AC">
        <w:t>i</w:t>
      </w:r>
      <w:r w:rsidR="00484822">
        <w:t>nterface</w:t>
      </w:r>
      <w:bookmarkEnd w:id="126"/>
    </w:p>
    <w:p w14:paraId="3125D79C" w14:textId="06167AA5" w:rsidR="00484822" w:rsidRPr="00484822" w:rsidRDefault="00827CF5" w:rsidP="00011141">
      <w:pPr>
        <w:spacing w:before="0" w:line="360" w:lineRule="auto"/>
        <w:ind w:firstLine="360"/>
      </w:pPr>
      <w:r w:rsidRPr="00827CF5">
        <w:t xml:space="preserve">DIME server offers an easy-to-use GUI for developers in addition to the DIME CLI interface. The front end is a React app with three interconnected primary user interfaces (UIs), (1) DIME dashboard, (2) DIME Explanations UI, and (3) Models UI. The dashboard interface summarizes the number of models and explanations available and provides required documentation links. Developers can provide a data instance and click the explain button to start an explanation job from the dashboard UI. Once an explanation job finishes, the DIME server renders visualizations at the bottom of the dashboard page </w:t>
      </w:r>
      <w:proofErr w:type="gramStart"/>
      <w:r w:rsidRPr="00827CF5">
        <w:t>and also</w:t>
      </w:r>
      <w:proofErr w:type="gramEnd"/>
      <w:r w:rsidRPr="00827CF5">
        <w:t xml:space="preserve"> appends the explanation to the explanation UI for later use. DIME explainer in the backend can handle multiple explanation jobs and uses a process queue to achieve that. Each explanation job consists of a unique request ID, and if users interrupt an ongoing explanation job by clicking the abort button, the same </w:t>
      </w:r>
      <w:r w:rsidRPr="00827CF5">
        <w:lastRenderedPageBreak/>
        <w:t>request ID assists the backend in terminating the correct explanation process. DIME shows an already-generated explanations list in the explanations UI, where developers can visualize, download, or delete individual explanations. Users also can easily upload</w:t>
      </w:r>
      <w:r w:rsidR="00011141" w:rsidRPr="00011141">
        <w:t xml:space="preserve"> </w:t>
      </w:r>
      <w:r w:rsidR="00001FEE" w:rsidRPr="00001FEE">
        <w:t xml:space="preserve">valid explanation JSON objects generated in different projects to quickly render visualizations without having access to the original project, which makes DIME explanations portable. DIME server offers the Peak feature to glance at externally generated explanation objects, </w:t>
      </w:r>
      <w:proofErr w:type="gramStart"/>
      <w:r w:rsidR="00001FEE" w:rsidRPr="00001FEE">
        <w:t>similar to</w:t>
      </w:r>
      <w:proofErr w:type="gramEnd"/>
      <w:r w:rsidR="00001FEE" w:rsidRPr="00001FEE">
        <w:t xml:space="preserve"> the Upload feature, but without permanently uploading them to the server. On the other end, the DIME server supports toggling between dark-mode and light-mode themes to reduce eye strain and glare in low-light environments</w:t>
      </w:r>
      <w:r w:rsidR="002371E7" w:rsidRPr="002371E7">
        <w:t>.</w:t>
      </w:r>
      <w:r w:rsidR="00A540DC">
        <w:t xml:space="preserve"> </w:t>
      </w:r>
      <w:r w:rsidR="009E70E2" w:rsidRPr="009E70E2">
        <w:t xml:space="preserve">See </w:t>
      </w:r>
      <w:r w:rsidR="00345D15">
        <w:fldChar w:fldCharType="begin"/>
      </w:r>
      <w:r w:rsidR="00345D15">
        <w:instrText xml:space="preserve"> REF _Ref116896934 \h </w:instrText>
      </w:r>
      <w:r w:rsidR="00345D15">
        <w:fldChar w:fldCharType="separate"/>
      </w:r>
      <w:r w:rsidR="00345D15">
        <w:t>Appendix B: DIME Server User Interfaces</w:t>
      </w:r>
      <w:r w:rsidR="00345D15">
        <w:fldChar w:fldCharType="end"/>
      </w:r>
      <w:r w:rsidR="00D356AD">
        <w:t xml:space="preserve"> </w:t>
      </w:r>
      <w:r w:rsidR="009E70E2" w:rsidRPr="009E70E2">
        <w:t xml:space="preserve">for </w:t>
      </w:r>
      <w:r w:rsidR="008F7071" w:rsidRPr="008F7071">
        <w:t>the complete list of DIME server UIs</w:t>
      </w:r>
      <w:r w:rsidR="0048155B" w:rsidRPr="0048155B">
        <w:t>.</w:t>
      </w:r>
      <w:r w:rsidR="0048155B">
        <w:t xml:space="preserve"> </w:t>
      </w:r>
    </w:p>
    <w:p w14:paraId="77707EBF" w14:textId="1AD04233" w:rsidR="00752225" w:rsidRDefault="00F11958" w:rsidP="00EF4A27">
      <w:pPr>
        <w:pStyle w:val="Heading2"/>
        <w:numPr>
          <w:ilvl w:val="1"/>
          <w:numId w:val="1"/>
        </w:numPr>
        <w:spacing w:before="0" w:after="240"/>
      </w:pPr>
      <w:bookmarkStart w:id="129" w:name="_Ref116905389"/>
      <w:bookmarkStart w:id="130" w:name="_Toc117094358"/>
      <w:r>
        <w:t>Tools and Technologies</w:t>
      </w:r>
      <w:bookmarkEnd w:id="129"/>
      <w:bookmarkEnd w:id="130"/>
    </w:p>
    <w:p w14:paraId="3C72C244" w14:textId="2282A13A" w:rsidR="0092768D" w:rsidRDefault="00CE791C" w:rsidP="00CE791C">
      <w:pPr>
        <w:pStyle w:val="Heading3"/>
        <w:numPr>
          <w:ilvl w:val="2"/>
          <w:numId w:val="1"/>
        </w:numPr>
        <w:spacing w:before="0" w:after="240"/>
      </w:pPr>
      <w:bookmarkStart w:id="131" w:name="_Toc117094359"/>
      <w:r>
        <w:t xml:space="preserve">DIME </w:t>
      </w:r>
      <w:r w:rsidR="00FC4F4B">
        <w:t>p</w:t>
      </w:r>
      <w:r>
        <w:t xml:space="preserve">ackage </w:t>
      </w:r>
      <w:r w:rsidR="00FC4F4B">
        <w:t>i</w:t>
      </w:r>
      <w:r>
        <w:t>mplementatio</w:t>
      </w:r>
      <w:r w:rsidR="0092768D">
        <w:t>n</w:t>
      </w:r>
      <w:bookmarkEnd w:id="131"/>
    </w:p>
    <w:p w14:paraId="4C31A174" w14:textId="6DE82A87" w:rsidR="0092768D" w:rsidRPr="0092768D" w:rsidRDefault="000E7CFE" w:rsidP="0092768D">
      <w:pPr>
        <w:spacing w:before="0" w:line="360" w:lineRule="auto"/>
        <w:ind w:firstLine="360"/>
      </w:pPr>
      <w:r w:rsidRPr="000E7CFE">
        <w:t>The author of this individual research component</w:t>
      </w:r>
      <w:r>
        <w:t xml:space="preserve"> has</w:t>
      </w:r>
      <w:r w:rsidR="00E91A5E" w:rsidRPr="00E91A5E">
        <w:t xml:space="preserve"> utilized Python 3.8</w:t>
      </w:r>
      <w:r w:rsidR="002A67BA">
        <w:rPr>
          <w:rStyle w:val="FootnoteReference"/>
        </w:rPr>
        <w:footnoteReference w:id="22"/>
      </w:r>
      <w:r w:rsidR="00E91A5E" w:rsidRPr="00E91A5E">
        <w:t xml:space="preserve"> as the backend programming language to implement the core logic of the algorithm, the DIME CLI interface, and its sub-interfaces. The Rasa open-source package assisted in training the required chatbot models and testing the DIME explainer functionality. The Num</w:t>
      </w:r>
      <w:r w:rsidR="00E91A5E">
        <w:t>P</w:t>
      </w:r>
      <w:r w:rsidR="00E91A5E" w:rsidRPr="00E91A5E">
        <w:t xml:space="preserve">y Python package assisted in handling numerical operations such as clipping feature importance values at zero and calculating probability scores. </w:t>
      </w:r>
      <w:r w:rsidR="00B5249A" w:rsidRPr="00B5249A">
        <w:t>The CLI explanation visualizations utilize</w:t>
      </w:r>
      <w:r w:rsidR="00E91A5E" w:rsidRPr="00E91A5E">
        <w:t xml:space="preserve"> </w:t>
      </w:r>
      <w:r w:rsidR="00E91A5E" w:rsidRPr="00E91A5E">
        <w:rPr>
          <w:i/>
          <w:iCs/>
        </w:rPr>
        <w:t>termgraph</w:t>
      </w:r>
      <w:r w:rsidR="002D7D0A" w:rsidRPr="007E1F45">
        <w:rPr>
          <w:rStyle w:val="FootnoteReference"/>
        </w:rPr>
        <w:footnoteReference w:id="23"/>
      </w:r>
      <w:r w:rsidR="00E91A5E" w:rsidRPr="007E1F45">
        <w:t xml:space="preserve"> </w:t>
      </w:r>
      <w:r w:rsidR="00904792" w:rsidRPr="00904792">
        <w:t>Python package to generate CLI bar charts</w:t>
      </w:r>
      <w:r w:rsidR="0092768D">
        <w:t>.</w:t>
      </w:r>
    </w:p>
    <w:p w14:paraId="62708D4E" w14:textId="43CE988E" w:rsidR="0092768D" w:rsidRDefault="00FC4F4B" w:rsidP="00CE791C">
      <w:pPr>
        <w:pStyle w:val="Heading3"/>
        <w:numPr>
          <w:ilvl w:val="2"/>
          <w:numId w:val="1"/>
        </w:numPr>
        <w:spacing w:before="0" w:after="240"/>
      </w:pPr>
      <w:bookmarkStart w:id="132" w:name="_Ref116903411"/>
      <w:bookmarkStart w:id="133" w:name="_Toc117094360"/>
      <w:r>
        <w:t>DIME server implementation</w:t>
      </w:r>
      <w:bookmarkEnd w:id="132"/>
      <w:bookmarkEnd w:id="133"/>
    </w:p>
    <w:p w14:paraId="73AE13F8" w14:textId="32206D24" w:rsidR="006A5856" w:rsidRPr="006A5856" w:rsidRDefault="009F7715" w:rsidP="009F7715">
      <w:pPr>
        <w:spacing w:before="0" w:line="360" w:lineRule="auto"/>
        <w:ind w:firstLine="360"/>
      </w:pPr>
      <w:r w:rsidRPr="009F7715">
        <w:t xml:space="preserve">The DIME server and the API are single Flask-based server that allows both local and production-level deployments. The production deployment of the DIME server relies on a Web Server Gateway Interface (WSGI) server, </w:t>
      </w:r>
      <w:r w:rsidRPr="0099076A">
        <w:rPr>
          <w:i/>
          <w:iCs/>
        </w:rPr>
        <w:t>waitress</w:t>
      </w:r>
      <w:r w:rsidR="0099076A" w:rsidRPr="0099076A">
        <w:rPr>
          <w:rStyle w:val="FootnoteReference"/>
        </w:rPr>
        <w:footnoteReference w:id="24"/>
      </w:r>
      <w:r w:rsidRPr="009F7715">
        <w:t xml:space="preserve">. The author has selected the </w:t>
      </w:r>
      <w:r w:rsidRPr="00C867EA">
        <w:rPr>
          <w:i/>
          <w:iCs/>
        </w:rPr>
        <w:t>waitress</w:t>
      </w:r>
      <w:r w:rsidRPr="009F7715">
        <w:t xml:space="preserve"> server primarily due to its extensive support for Windows and </w:t>
      </w:r>
      <w:r w:rsidRPr="009F7715">
        <w:lastRenderedPageBreak/>
        <w:t>Linux operating systems provided out-of-the-box.</w:t>
      </w:r>
      <w:r w:rsidR="00C7349A">
        <w:t xml:space="preserve"> Developers can effectively run DIME server in debug mode by running the command </w:t>
      </w:r>
      <w:r w:rsidR="00C7349A">
        <w:rPr>
          <w:rStyle w:val="Emphasis"/>
          <w:color w:val="0E101A"/>
        </w:rPr>
        <w:t>dime server</w:t>
      </w:r>
      <w:r w:rsidR="001250F2">
        <w:rPr>
          <w:rStyle w:val="Emphasis"/>
          <w:i w:val="0"/>
          <w:iCs w:val="0"/>
          <w:color w:val="0E101A"/>
        </w:rPr>
        <w:t xml:space="preserve"> with the</w:t>
      </w:r>
      <w:r w:rsidR="00C7349A">
        <w:rPr>
          <w:rStyle w:val="Emphasis"/>
          <w:color w:val="0E101A"/>
        </w:rPr>
        <w:t xml:space="preserve"> --debug</w:t>
      </w:r>
      <w:r w:rsidR="00C7349A">
        <w:t xml:space="preserve"> </w:t>
      </w:r>
      <w:r w:rsidR="00BE1723">
        <w:t xml:space="preserve">flag, </w:t>
      </w:r>
      <w:r w:rsidR="00C7349A">
        <w:t>which disables the </w:t>
      </w:r>
      <w:r w:rsidR="00C7349A">
        <w:rPr>
          <w:rStyle w:val="Emphasis"/>
          <w:color w:val="0E101A"/>
        </w:rPr>
        <w:t>waitress</w:t>
      </w:r>
      <w:r w:rsidR="00C7349A">
        <w:t> production deployment mode and executes the flask server directly.</w:t>
      </w:r>
    </w:p>
    <w:p w14:paraId="5927C26C" w14:textId="02CC4166" w:rsidR="0092768D" w:rsidRDefault="00B37A2A" w:rsidP="00CE791C">
      <w:pPr>
        <w:pStyle w:val="Heading3"/>
        <w:numPr>
          <w:ilvl w:val="2"/>
          <w:numId w:val="1"/>
        </w:numPr>
        <w:spacing w:before="0" w:after="240"/>
      </w:pPr>
      <w:bookmarkStart w:id="134" w:name="_Toc117094361"/>
      <w:r>
        <w:t>DIME server front end development</w:t>
      </w:r>
      <w:bookmarkEnd w:id="134"/>
    </w:p>
    <w:p w14:paraId="2AE91441" w14:textId="72878255" w:rsidR="00820E4C" w:rsidRPr="00820E4C" w:rsidRDefault="008A62D9" w:rsidP="008A62D9">
      <w:pPr>
        <w:spacing w:before="0" w:line="360" w:lineRule="auto"/>
        <w:ind w:firstLine="360"/>
      </w:pPr>
      <w:r w:rsidRPr="008A62D9">
        <w:t>The front end of the DIME server utilizes React as the front-end development framework primarily due to component reusability. The front end is a single page app that uses Node 16.15.0 and utilizes material-ui, axios, uuid, prop-types, react-router, and framer-motion Node Package Manager (NPM) based packages. The entire frontend resides within the flask backend server explained in the section</w:t>
      </w:r>
      <w:r w:rsidR="00884C3B">
        <w:t xml:space="preserve"> </w:t>
      </w:r>
      <w:r w:rsidR="00884C3B">
        <w:fldChar w:fldCharType="begin"/>
      </w:r>
      <w:r w:rsidR="00884C3B">
        <w:instrText xml:space="preserve"> REF _Ref116903411 \r \h </w:instrText>
      </w:r>
      <w:r w:rsidR="00884C3B">
        <w:fldChar w:fldCharType="separate"/>
      </w:r>
      <w:r w:rsidR="00884C3B">
        <w:t>4.6.2</w:t>
      </w:r>
      <w:r w:rsidR="00884C3B">
        <w:fldChar w:fldCharType="end"/>
      </w:r>
      <w:r w:rsidRPr="008A62D9">
        <w:t xml:space="preserve">, and </w:t>
      </w:r>
      <w:r w:rsidR="00637080">
        <w:t>does not require</w:t>
      </w:r>
      <w:r w:rsidRPr="008A62D9">
        <w:t xml:space="preserve"> </w:t>
      </w:r>
      <w:r w:rsidR="00637080">
        <w:t xml:space="preserve">a </w:t>
      </w:r>
      <w:r w:rsidRPr="008A62D9">
        <w:t>separate deploymen</w:t>
      </w:r>
      <w:r w:rsidR="00637080">
        <w:t>t</w:t>
      </w:r>
      <w:r w:rsidRPr="008A62D9">
        <w:t>.</w:t>
      </w:r>
    </w:p>
    <w:p w14:paraId="5E6ECAA5" w14:textId="78C94267" w:rsidR="00F522F7" w:rsidRDefault="00F522F7" w:rsidP="00CE791C">
      <w:pPr>
        <w:pStyle w:val="Heading3"/>
        <w:numPr>
          <w:ilvl w:val="2"/>
          <w:numId w:val="1"/>
        </w:numPr>
        <w:spacing w:before="0" w:after="240"/>
      </w:pPr>
      <w:bookmarkStart w:id="135" w:name="_Toc117094362"/>
      <w:r>
        <w:t>Python development environment</w:t>
      </w:r>
      <w:bookmarkEnd w:id="135"/>
    </w:p>
    <w:p w14:paraId="7D09083E" w14:textId="2CBF7743" w:rsidR="00820E4C" w:rsidRPr="00820E4C" w:rsidRDefault="007803CF" w:rsidP="00BC068B">
      <w:pPr>
        <w:spacing w:before="0" w:line="360" w:lineRule="auto"/>
        <w:ind w:firstLine="360"/>
      </w:pPr>
      <w:r w:rsidRPr="007803CF">
        <w:t xml:space="preserve">The author used PyCharm and Visual Studio Code as the primary Integrated Development Environments (IDEs) and Anaconda Python distribution to efficiently manage the Python virtual environments. The DIME package also utilizes </w:t>
      </w:r>
      <w:r w:rsidRPr="007803CF">
        <w:rPr>
          <w:i/>
          <w:iCs/>
        </w:rPr>
        <w:t>.env</w:t>
      </w:r>
      <w:r w:rsidRPr="007803CF">
        <w:t xml:space="preserve"> files to hold required environmental variables and credentials and uses </w:t>
      </w:r>
      <w:r w:rsidRPr="007803CF">
        <w:rPr>
          <w:i/>
          <w:iCs/>
        </w:rPr>
        <w:t>requirements.txt</w:t>
      </w:r>
      <w:r w:rsidRPr="007803CF">
        <w:t xml:space="preserve"> files to state required Python packages for future reference and deployment</w:t>
      </w:r>
      <w:r w:rsidR="00BC068B" w:rsidRPr="00BC068B">
        <w:t>.</w:t>
      </w:r>
    </w:p>
    <w:p w14:paraId="696EED0C" w14:textId="58FE50AD" w:rsidR="00CE791C" w:rsidRPr="00CE791C" w:rsidRDefault="00545101" w:rsidP="00E800D1">
      <w:pPr>
        <w:pStyle w:val="Heading3"/>
        <w:numPr>
          <w:ilvl w:val="2"/>
          <w:numId w:val="1"/>
        </w:numPr>
        <w:spacing w:before="0" w:after="240"/>
      </w:pPr>
      <w:bookmarkStart w:id="136" w:name="_Toc117094363"/>
      <w:r>
        <w:t>Source code</w:t>
      </w:r>
      <w:r w:rsidR="00E800D1">
        <w:t xml:space="preserve">, </w:t>
      </w:r>
      <w:r>
        <w:t>version</w:t>
      </w:r>
      <w:r w:rsidR="00E800D1">
        <w:t>, and release</w:t>
      </w:r>
      <w:r>
        <w:t xml:space="preserve"> management</w:t>
      </w:r>
      <w:bookmarkEnd w:id="136"/>
    </w:p>
    <w:p w14:paraId="7F2BF927" w14:textId="3518FED5" w:rsidR="00E41938" w:rsidRDefault="006561C5" w:rsidP="0092768D">
      <w:pPr>
        <w:spacing w:before="0" w:line="360" w:lineRule="auto"/>
        <w:ind w:firstLine="360"/>
      </w:pPr>
      <w:r w:rsidRPr="006561C5">
        <w:t>The overall research utilizes GitLab as the source code management platform, and the implementation of the individual research component relies on GitHub for the version and release management of the DIME open-source package. Stable releases of the DIME-XAI Python package reside on PyPI, where any developer can download and install DIME-XAI as any other Python package. All releases of DIME-XAI adhere to semantic versioning, making it easy to identify major, minor, and patch releases and any breaking changes.</w:t>
      </w:r>
      <w:r w:rsidR="00AB2FAA">
        <w:t xml:space="preserve"> </w:t>
      </w:r>
    </w:p>
    <w:p w14:paraId="4AE4EE6B" w14:textId="3B81DBB6" w:rsidR="009416C6" w:rsidRDefault="003064C0" w:rsidP="00BB783C">
      <w:pPr>
        <w:spacing w:before="0" w:line="360" w:lineRule="auto"/>
        <w:ind w:firstLine="360"/>
      </w:pPr>
      <w:r>
        <w:fldChar w:fldCharType="begin"/>
      </w:r>
      <w:r>
        <w:instrText xml:space="preserve"> REF _Ref116908154 \h </w:instrText>
      </w:r>
      <w:r>
        <w:fldChar w:fldCharType="separate"/>
      </w:r>
      <w:r>
        <w:t>Table 4.6.5.</w:t>
      </w:r>
      <w:r>
        <w:rPr>
          <w:noProof/>
        </w:rPr>
        <w:t>1</w:t>
      </w:r>
      <w:r>
        <w:fldChar w:fldCharType="end"/>
      </w:r>
      <w:r>
        <w:t xml:space="preserve"> </w:t>
      </w:r>
      <w:r w:rsidR="00AB2FAA" w:rsidRPr="00AB2FAA">
        <w:t>summarizes the tools and technologies stated in all sub-sections of section</w:t>
      </w:r>
      <w:r w:rsidR="00AB2FAA">
        <w:t xml:space="preserve"> </w:t>
      </w:r>
      <w:r w:rsidR="00AB2FAA">
        <w:fldChar w:fldCharType="begin"/>
      </w:r>
      <w:r w:rsidR="00AB2FAA">
        <w:instrText xml:space="preserve"> REF _Ref116905389 \r \h </w:instrText>
      </w:r>
      <w:r w:rsidR="00AB2FAA">
        <w:fldChar w:fldCharType="separate"/>
      </w:r>
      <w:r w:rsidR="00AB2FAA">
        <w:t>4.6</w:t>
      </w:r>
      <w:r w:rsidR="00AB2FAA">
        <w:fldChar w:fldCharType="end"/>
      </w:r>
      <w:r w:rsidR="00AB2FAA" w:rsidRPr="00AB2FAA">
        <w:t>.</w:t>
      </w:r>
      <w:r w:rsidR="00AB2FAA">
        <w:t xml:space="preserve"> </w:t>
      </w:r>
    </w:p>
    <w:p w14:paraId="5CC59A15" w14:textId="7FD6B88B" w:rsidR="00285C8E" w:rsidRDefault="00BB783C" w:rsidP="003C6C5E">
      <w:pPr>
        <w:pStyle w:val="Heading2"/>
        <w:numPr>
          <w:ilvl w:val="1"/>
          <w:numId w:val="1"/>
        </w:numPr>
        <w:spacing w:before="0" w:after="240"/>
      </w:pPr>
      <w:bookmarkStart w:id="137" w:name="_Ref116977770"/>
      <w:bookmarkStart w:id="138" w:name="_Toc117094364"/>
      <w:r>
        <w:rPr>
          <w:noProof/>
        </w:rPr>
        <w:lastRenderedPageBreak/>
        <mc:AlternateContent>
          <mc:Choice Requires="wps">
            <w:drawing>
              <wp:anchor distT="0" distB="0" distL="114300" distR="114300" simplePos="0" relativeHeight="251658309" behindDoc="1" locked="0" layoutInCell="1" allowOverlap="1" wp14:anchorId="3A2CF559" wp14:editId="7ED6A765">
                <wp:simplePos x="0" y="0"/>
                <wp:positionH relativeFrom="margin">
                  <wp:align>right</wp:align>
                </wp:positionH>
                <wp:positionV relativeFrom="margin">
                  <wp:posOffset>0</wp:posOffset>
                </wp:positionV>
                <wp:extent cx="5215890" cy="3075305"/>
                <wp:effectExtent l="0" t="0" r="3810" b="0"/>
                <wp:wrapTopAndBottom/>
                <wp:docPr id="354"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75305"/>
                        </a:xfrm>
                        <a:prstGeom prst="rect">
                          <a:avLst/>
                        </a:prstGeom>
                        <a:solidFill>
                          <a:srgbClr val="FFFFFF"/>
                        </a:solidFill>
                        <a:ln w="9525">
                          <a:noFill/>
                          <a:miter lim="800000"/>
                          <a:headEnd/>
                          <a:tailEnd/>
                        </a:ln>
                      </wps:spPr>
                      <wps:txbx>
                        <w:txbxContent>
                          <w:p w14:paraId="6A51E841" w14:textId="77777777" w:rsidR="00BB783C" w:rsidRPr="008B1CF2" w:rsidRDefault="00BB783C" w:rsidP="00BB783C">
                            <w:pPr>
                              <w:pStyle w:val="Caption"/>
                            </w:pPr>
                            <w:bookmarkStart w:id="139" w:name="_Ref116908154"/>
                            <w:bookmarkStart w:id="140" w:name="_Toc117083026"/>
                            <w:r>
                              <w:t>Table 4.6.5.</w:t>
                            </w:r>
                            <w:r w:rsidR="00CF4633">
                              <w:fldChar w:fldCharType="begin"/>
                            </w:r>
                            <w:r w:rsidR="00CF4633">
                              <w:instrText xml:space="preserve"> SEQ Table_4.6.5. \* ARABIC </w:instrText>
                            </w:r>
                            <w:r w:rsidR="00CF4633">
                              <w:fldChar w:fldCharType="separate"/>
                            </w:r>
                            <w:r>
                              <w:rPr>
                                <w:noProof/>
                              </w:rPr>
                              <w:t>1</w:t>
                            </w:r>
                            <w:r w:rsidR="00CF4633">
                              <w:rPr>
                                <w:noProof/>
                              </w:rPr>
                              <w:fldChar w:fldCharType="end"/>
                            </w:r>
                            <w:bookmarkEnd w:id="139"/>
                            <w:r>
                              <w:t xml:space="preserve">. </w:t>
                            </w:r>
                            <w:r w:rsidRPr="00414A0C">
                              <w:t>Summary of Tools and Technologies</w:t>
                            </w:r>
                            <w:r>
                              <w:t xml:space="preserve"> utilized</w:t>
                            </w:r>
                            <w:bookmarkEnd w:id="140"/>
                            <w:r w:rsidRPr="00A5401B">
                              <w:rPr>
                                <w:noProof/>
                                <w:sz w:val="24"/>
                              </w:rPr>
                              <w:t xml:space="preserve"> </w:t>
                            </w:r>
                          </w:p>
                          <w:tbl>
                            <w:tblPr>
                              <w:tblStyle w:val="TableGrid"/>
                              <w:tblW w:w="0" w:type="auto"/>
                              <w:tblLook w:val="04A0" w:firstRow="1" w:lastRow="0" w:firstColumn="1" w:lastColumn="0" w:noHBand="0" w:noVBand="1"/>
                            </w:tblPr>
                            <w:tblGrid>
                              <w:gridCol w:w="4067"/>
                              <w:gridCol w:w="4065"/>
                            </w:tblGrid>
                            <w:tr w:rsidR="00BB783C" w14:paraId="5A1EF7D2" w14:textId="77777777" w:rsidTr="00DE149D">
                              <w:tc>
                                <w:tcPr>
                                  <w:tcW w:w="4067" w:type="dxa"/>
                                </w:tcPr>
                                <w:p w14:paraId="6347F627" w14:textId="77777777" w:rsidR="00BB783C" w:rsidRPr="007642F9" w:rsidRDefault="00BB783C" w:rsidP="008B1CF2">
                                  <w:pPr>
                                    <w:spacing w:before="0"/>
                                    <w:jc w:val="center"/>
                                    <w:rPr>
                                      <w:b/>
                                      <w:bCs/>
                                      <w:sz w:val="22"/>
                                    </w:rPr>
                                  </w:pPr>
                                  <w:r w:rsidRPr="007642F9">
                                    <w:rPr>
                                      <w:b/>
                                      <w:bCs/>
                                      <w:sz w:val="22"/>
                                    </w:rPr>
                                    <w:t>Task</w:t>
                                  </w:r>
                                </w:p>
                              </w:tc>
                              <w:tc>
                                <w:tcPr>
                                  <w:tcW w:w="4065" w:type="dxa"/>
                                </w:tcPr>
                                <w:p w14:paraId="5ABB2FA0" w14:textId="77777777" w:rsidR="00BB783C" w:rsidRPr="007642F9" w:rsidRDefault="00BB783C" w:rsidP="008B1CF2">
                                  <w:pPr>
                                    <w:spacing w:before="0"/>
                                    <w:jc w:val="center"/>
                                    <w:rPr>
                                      <w:b/>
                                      <w:bCs/>
                                      <w:sz w:val="22"/>
                                    </w:rPr>
                                  </w:pPr>
                                  <w:r w:rsidRPr="007642F9">
                                    <w:rPr>
                                      <w:b/>
                                      <w:bCs/>
                                      <w:sz w:val="22"/>
                                    </w:rPr>
                                    <w:t>Tools</w:t>
                                  </w:r>
                                  <w:r>
                                    <w:rPr>
                                      <w:b/>
                                      <w:bCs/>
                                      <w:sz w:val="22"/>
                                    </w:rPr>
                                    <w:t xml:space="preserve"> and technologies utilized</w:t>
                                  </w:r>
                                </w:p>
                              </w:tc>
                            </w:tr>
                            <w:tr w:rsidR="00BB783C" w14:paraId="14E03433" w14:textId="77777777" w:rsidTr="00DE149D">
                              <w:tc>
                                <w:tcPr>
                                  <w:tcW w:w="4067" w:type="dxa"/>
                                </w:tcPr>
                                <w:p w14:paraId="7116264D" w14:textId="77777777" w:rsidR="00BB783C" w:rsidRPr="00661E0D" w:rsidRDefault="00BB783C" w:rsidP="008B1CF2">
                                  <w:pPr>
                                    <w:spacing w:before="0" w:after="0"/>
                                    <w:jc w:val="left"/>
                                    <w:rPr>
                                      <w:sz w:val="22"/>
                                    </w:rPr>
                                  </w:pPr>
                                  <w:r>
                                    <w:rPr>
                                      <w:sz w:val="22"/>
                                    </w:rPr>
                                    <w:t>Algorithm Implementation and DIME Python package development</w:t>
                                  </w:r>
                                </w:p>
                              </w:tc>
                              <w:tc>
                                <w:tcPr>
                                  <w:tcW w:w="4065" w:type="dxa"/>
                                </w:tcPr>
                                <w:p w14:paraId="79C85134" w14:textId="77777777" w:rsidR="00BB783C" w:rsidRPr="00661E0D" w:rsidRDefault="00BB783C" w:rsidP="008B1CF2">
                                  <w:pPr>
                                    <w:spacing w:before="0" w:after="0"/>
                                    <w:jc w:val="left"/>
                                    <w:rPr>
                                      <w:sz w:val="22"/>
                                    </w:rPr>
                                  </w:pPr>
                                  <w:r>
                                    <w:rPr>
                                      <w:sz w:val="22"/>
                                    </w:rPr>
                                    <w:t>Python 3.8, NumPy, Termgraph, Python Dotenv, Ruamel YAML, tqdm, Rasa 2.8.8, PyCharm, Visual Studio Code, Anaconda Distribution</w:t>
                                  </w:r>
                                </w:p>
                              </w:tc>
                            </w:tr>
                            <w:tr w:rsidR="00BB783C" w14:paraId="08EF3392" w14:textId="77777777" w:rsidTr="00DE149D">
                              <w:tc>
                                <w:tcPr>
                                  <w:tcW w:w="4067" w:type="dxa"/>
                                </w:tcPr>
                                <w:p w14:paraId="783F4930" w14:textId="77777777" w:rsidR="00BB783C" w:rsidRPr="00661E0D" w:rsidRDefault="00BB783C" w:rsidP="008B1CF2">
                                  <w:pPr>
                                    <w:spacing w:before="0" w:after="0"/>
                                    <w:jc w:val="left"/>
                                    <w:rPr>
                                      <w:sz w:val="22"/>
                                    </w:rPr>
                                  </w:pPr>
                                  <w:r>
                                    <w:rPr>
                                      <w:sz w:val="22"/>
                                    </w:rPr>
                                    <w:t>DIME server frontend implementation</w:t>
                                  </w:r>
                                </w:p>
                              </w:tc>
                              <w:tc>
                                <w:tcPr>
                                  <w:tcW w:w="4065" w:type="dxa"/>
                                </w:tcPr>
                                <w:p w14:paraId="2EE7AD46" w14:textId="77777777" w:rsidR="00BB783C" w:rsidRPr="00661E0D" w:rsidRDefault="00BB783C" w:rsidP="008B1CF2">
                                  <w:pPr>
                                    <w:spacing w:before="0" w:after="0"/>
                                    <w:jc w:val="left"/>
                                    <w:rPr>
                                      <w:sz w:val="22"/>
                                    </w:rPr>
                                  </w:pPr>
                                  <w:r>
                                    <w:rPr>
                                      <w:sz w:val="22"/>
                                    </w:rPr>
                                    <w:t>Flask, Flask-Cors, psutil, waitress, Bootstrap, React JS, Axios, UUID4, Material-UI, framer-motion, prop-types, react-router</w:t>
                                  </w:r>
                                </w:p>
                              </w:tc>
                            </w:tr>
                            <w:tr w:rsidR="00BB783C" w14:paraId="768BDDDE" w14:textId="77777777" w:rsidTr="00DE149D">
                              <w:tc>
                                <w:tcPr>
                                  <w:tcW w:w="4067" w:type="dxa"/>
                                </w:tcPr>
                                <w:p w14:paraId="5B9A130C" w14:textId="77777777" w:rsidR="00BB783C" w:rsidRPr="00661E0D" w:rsidRDefault="00BB783C" w:rsidP="008B1CF2">
                                  <w:pPr>
                                    <w:spacing w:before="0" w:after="0"/>
                                    <w:jc w:val="left"/>
                                    <w:rPr>
                                      <w:sz w:val="22"/>
                                    </w:rPr>
                                  </w:pPr>
                                  <w:r>
                                    <w:rPr>
                                      <w:sz w:val="22"/>
                                    </w:rPr>
                                    <w:t>Process queue implementation</w:t>
                                  </w:r>
                                </w:p>
                              </w:tc>
                              <w:tc>
                                <w:tcPr>
                                  <w:tcW w:w="4065" w:type="dxa"/>
                                </w:tcPr>
                                <w:p w14:paraId="40D9973D" w14:textId="77777777" w:rsidR="00BB783C" w:rsidRPr="00661E0D" w:rsidRDefault="00BB783C" w:rsidP="008B1CF2">
                                  <w:pPr>
                                    <w:spacing w:before="0" w:after="0"/>
                                    <w:jc w:val="left"/>
                                    <w:rPr>
                                      <w:sz w:val="22"/>
                                    </w:rPr>
                                  </w:pPr>
                                  <w:r>
                                    <w:rPr>
                                      <w:sz w:val="22"/>
                                    </w:rPr>
                                    <w:t>SQLite3</w:t>
                                  </w:r>
                                </w:p>
                              </w:tc>
                            </w:tr>
                            <w:tr w:rsidR="00BB783C" w14:paraId="19D3B5BA" w14:textId="77777777" w:rsidTr="00DE149D">
                              <w:tc>
                                <w:tcPr>
                                  <w:tcW w:w="4067" w:type="dxa"/>
                                </w:tcPr>
                                <w:p w14:paraId="6ECB7E43" w14:textId="77777777" w:rsidR="00BB783C" w:rsidRPr="00661E0D" w:rsidRDefault="00BB783C" w:rsidP="008B1CF2">
                                  <w:pPr>
                                    <w:spacing w:before="0" w:after="0"/>
                                    <w:jc w:val="left"/>
                                    <w:rPr>
                                      <w:sz w:val="22"/>
                                    </w:rPr>
                                  </w:pPr>
                                  <w:r>
                                    <w:rPr>
                                      <w:sz w:val="22"/>
                                    </w:rPr>
                                    <w:t>Chatbot development</w:t>
                                  </w:r>
                                </w:p>
                              </w:tc>
                              <w:tc>
                                <w:tcPr>
                                  <w:tcW w:w="4065" w:type="dxa"/>
                                </w:tcPr>
                                <w:p w14:paraId="0FB7D0D8" w14:textId="77777777" w:rsidR="00BB783C" w:rsidRPr="00661E0D" w:rsidRDefault="00BB783C" w:rsidP="008B1CF2">
                                  <w:pPr>
                                    <w:spacing w:before="0" w:after="0"/>
                                    <w:jc w:val="left"/>
                                    <w:rPr>
                                      <w:sz w:val="22"/>
                                    </w:rPr>
                                  </w:pPr>
                                  <w:r>
                                    <w:rPr>
                                      <w:sz w:val="22"/>
                                    </w:rPr>
                                    <w:t>Rasa 2.8.8, Rasa-SDK 2.8.0</w:t>
                                  </w:r>
                                </w:p>
                              </w:tc>
                            </w:tr>
                            <w:tr w:rsidR="00BB783C" w14:paraId="66FD2ADB" w14:textId="77777777" w:rsidTr="00DE149D">
                              <w:tc>
                                <w:tcPr>
                                  <w:tcW w:w="4067" w:type="dxa"/>
                                </w:tcPr>
                                <w:p w14:paraId="69EF7071" w14:textId="77777777" w:rsidR="00BB783C" w:rsidRPr="00661E0D" w:rsidRDefault="00BB783C" w:rsidP="008B1CF2">
                                  <w:pPr>
                                    <w:spacing w:before="0" w:after="0"/>
                                    <w:jc w:val="left"/>
                                    <w:rPr>
                                      <w:sz w:val="22"/>
                                    </w:rPr>
                                  </w:pPr>
                                  <w:r>
                                    <w:rPr>
                                      <w:sz w:val="22"/>
                                    </w:rPr>
                                    <w:t>Source code and version management</w:t>
                                  </w:r>
                                </w:p>
                              </w:tc>
                              <w:tc>
                                <w:tcPr>
                                  <w:tcW w:w="4065" w:type="dxa"/>
                                </w:tcPr>
                                <w:p w14:paraId="21B99105" w14:textId="77777777" w:rsidR="00BB783C" w:rsidRPr="00661E0D" w:rsidRDefault="00BB783C" w:rsidP="008B1CF2">
                                  <w:pPr>
                                    <w:spacing w:before="0" w:after="0"/>
                                    <w:jc w:val="left"/>
                                    <w:rPr>
                                      <w:sz w:val="22"/>
                                    </w:rPr>
                                  </w:pPr>
                                  <w:r>
                                    <w:rPr>
                                      <w:sz w:val="22"/>
                                    </w:rPr>
                                    <w:t>GitHub, GitLab, semantic-versioning, PyPI</w:t>
                                  </w:r>
                                </w:p>
                              </w:tc>
                            </w:tr>
                            <w:tr w:rsidR="00BB783C" w14:paraId="0D32A1A9" w14:textId="77777777" w:rsidTr="00DE149D">
                              <w:tc>
                                <w:tcPr>
                                  <w:tcW w:w="4067" w:type="dxa"/>
                                </w:tcPr>
                                <w:p w14:paraId="1961FCB0" w14:textId="77777777" w:rsidR="00BB783C" w:rsidRDefault="00BB783C" w:rsidP="008B1CF2">
                                  <w:pPr>
                                    <w:spacing w:before="0" w:after="0"/>
                                    <w:jc w:val="left"/>
                                    <w:rPr>
                                      <w:sz w:val="22"/>
                                    </w:rPr>
                                  </w:pPr>
                                  <w:r>
                                    <w:rPr>
                                      <w:sz w:val="22"/>
                                    </w:rPr>
                                    <w:t>Testing</w:t>
                                  </w:r>
                                </w:p>
                              </w:tc>
                              <w:tc>
                                <w:tcPr>
                                  <w:tcW w:w="4065" w:type="dxa"/>
                                </w:tcPr>
                                <w:p w14:paraId="5F279958" w14:textId="77777777" w:rsidR="00BB783C" w:rsidRDefault="00BB783C" w:rsidP="008B1CF2">
                                  <w:pPr>
                                    <w:spacing w:before="0" w:after="0"/>
                                    <w:jc w:val="left"/>
                                    <w:rPr>
                                      <w:sz w:val="22"/>
                                    </w:rPr>
                                  </w:pPr>
                                  <w:r>
                                    <w:rPr>
                                      <w:sz w:val="22"/>
                                    </w:rPr>
                                    <w:t>pytest, Snyk vulnerability assessment tool, Docker</w:t>
                                  </w:r>
                                </w:p>
                              </w:tc>
                            </w:tr>
                          </w:tbl>
                          <w:p w14:paraId="6A7077F4" w14:textId="77777777" w:rsidR="00BB783C" w:rsidRPr="00F4123C" w:rsidRDefault="00BB783C" w:rsidP="00BB783C">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CF559" id="Text Box 354" o:spid="_x0000_s1063" type="#_x0000_t202" style="position:absolute;left:0;text-align:left;margin-left:359.5pt;margin-top:0;width:410.7pt;height:242.15pt;z-index:-25165817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" stroked="f">
                <v:textbox inset="1.44pt,1.44pt,1.44pt,1.44pt">
                  <w:txbxContent>
                    <w:p w14:paraId="6A51E841" w14:textId="77777777" w:rsidR="00BB783C" w:rsidRPr="008B1CF2" w:rsidRDefault="00BB783C" w:rsidP="00BB783C">
                      <w:pPr>
                        <w:pStyle w:val="Caption"/>
                      </w:pPr>
                      <w:bookmarkStart w:id="141" w:name="_Ref116908154"/>
                      <w:bookmarkStart w:id="142" w:name="_Toc117083026"/>
                      <w:r>
                        <w:t>Table 4.6.5.</w:t>
                      </w:r>
                      <w:r w:rsidR="00CF4633">
                        <w:fldChar w:fldCharType="begin"/>
                      </w:r>
                      <w:r w:rsidR="00CF4633">
                        <w:instrText xml:space="preserve"> SEQ Table_4.6.5. \* ARABIC </w:instrText>
                      </w:r>
                      <w:r w:rsidR="00CF4633">
                        <w:fldChar w:fldCharType="separate"/>
                      </w:r>
                      <w:r>
                        <w:rPr>
                          <w:noProof/>
                        </w:rPr>
                        <w:t>1</w:t>
                      </w:r>
                      <w:r w:rsidR="00CF4633">
                        <w:rPr>
                          <w:noProof/>
                        </w:rPr>
                        <w:fldChar w:fldCharType="end"/>
                      </w:r>
                      <w:bookmarkEnd w:id="141"/>
                      <w:r>
                        <w:t xml:space="preserve">. </w:t>
                      </w:r>
                      <w:r w:rsidRPr="00414A0C">
                        <w:t>Summary of Tools and Technologies</w:t>
                      </w:r>
                      <w:r>
                        <w:t xml:space="preserve"> utilized</w:t>
                      </w:r>
                      <w:bookmarkEnd w:id="142"/>
                      <w:r w:rsidRPr="00A5401B">
                        <w:rPr>
                          <w:noProof/>
                          <w:sz w:val="24"/>
                        </w:rPr>
                        <w:t xml:space="preserve"> </w:t>
                      </w:r>
                    </w:p>
                    <w:tbl>
                      <w:tblPr>
                        <w:tblStyle w:val="TableGrid"/>
                        <w:tblW w:w="0" w:type="auto"/>
                        <w:tblLook w:val="04A0" w:firstRow="1" w:lastRow="0" w:firstColumn="1" w:lastColumn="0" w:noHBand="0" w:noVBand="1"/>
                      </w:tblPr>
                      <w:tblGrid>
                        <w:gridCol w:w="4067"/>
                        <w:gridCol w:w="4065"/>
                      </w:tblGrid>
                      <w:tr w:rsidR="00BB783C" w14:paraId="5A1EF7D2" w14:textId="77777777" w:rsidTr="00DE149D">
                        <w:tc>
                          <w:tcPr>
                            <w:tcW w:w="4067" w:type="dxa"/>
                          </w:tcPr>
                          <w:p w14:paraId="6347F627" w14:textId="77777777" w:rsidR="00BB783C" w:rsidRPr="007642F9" w:rsidRDefault="00BB783C" w:rsidP="008B1CF2">
                            <w:pPr>
                              <w:spacing w:before="0"/>
                              <w:jc w:val="center"/>
                              <w:rPr>
                                <w:b/>
                                <w:bCs/>
                                <w:sz w:val="22"/>
                              </w:rPr>
                            </w:pPr>
                            <w:r w:rsidRPr="007642F9">
                              <w:rPr>
                                <w:b/>
                                <w:bCs/>
                                <w:sz w:val="22"/>
                              </w:rPr>
                              <w:t>Task</w:t>
                            </w:r>
                          </w:p>
                        </w:tc>
                        <w:tc>
                          <w:tcPr>
                            <w:tcW w:w="4065" w:type="dxa"/>
                          </w:tcPr>
                          <w:p w14:paraId="5ABB2FA0" w14:textId="77777777" w:rsidR="00BB783C" w:rsidRPr="007642F9" w:rsidRDefault="00BB783C" w:rsidP="008B1CF2">
                            <w:pPr>
                              <w:spacing w:before="0"/>
                              <w:jc w:val="center"/>
                              <w:rPr>
                                <w:b/>
                                <w:bCs/>
                                <w:sz w:val="22"/>
                              </w:rPr>
                            </w:pPr>
                            <w:r w:rsidRPr="007642F9">
                              <w:rPr>
                                <w:b/>
                                <w:bCs/>
                                <w:sz w:val="22"/>
                              </w:rPr>
                              <w:t>Tools</w:t>
                            </w:r>
                            <w:r>
                              <w:rPr>
                                <w:b/>
                                <w:bCs/>
                                <w:sz w:val="22"/>
                              </w:rPr>
                              <w:t xml:space="preserve"> and technologies utilized</w:t>
                            </w:r>
                          </w:p>
                        </w:tc>
                      </w:tr>
                      <w:tr w:rsidR="00BB783C" w14:paraId="14E03433" w14:textId="77777777" w:rsidTr="00DE149D">
                        <w:tc>
                          <w:tcPr>
                            <w:tcW w:w="4067" w:type="dxa"/>
                          </w:tcPr>
                          <w:p w14:paraId="7116264D" w14:textId="77777777" w:rsidR="00BB783C" w:rsidRPr="00661E0D" w:rsidRDefault="00BB783C" w:rsidP="008B1CF2">
                            <w:pPr>
                              <w:spacing w:before="0" w:after="0"/>
                              <w:jc w:val="left"/>
                              <w:rPr>
                                <w:sz w:val="22"/>
                              </w:rPr>
                            </w:pPr>
                            <w:r>
                              <w:rPr>
                                <w:sz w:val="22"/>
                              </w:rPr>
                              <w:t>Algorithm Implementation and DIME Python package development</w:t>
                            </w:r>
                          </w:p>
                        </w:tc>
                        <w:tc>
                          <w:tcPr>
                            <w:tcW w:w="4065" w:type="dxa"/>
                          </w:tcPr>
                          <w:p w14:paraId="79C85134" w14:textId="77777777" w:rsidR="00BB783C" w:rsidRPr="00661E0D" w:rsidRDefault="00BB783C" w:rsidP="008B1CF2">
                            <w:pPr>
                              <w:spacing w:before="0" w:after="0"/>
                              <w:jc w:val="left"/>
                              <w:rPr>
                                <w:sz w:val="22"/>
                              </w:rPr>
                            </w:pPr>
                            <w:r>
                              <w:rPr>
                                <w:sz w:val="22"/>
                              </w:rPr>
                              <w:t>Python 3.8, NumPy, Termgraph, Python Dotenv, Ruamel YAML, tqdm, Rasa 2.8.8, PyCharm, Visual Studio Code, Anaconda Distribution</w:t>
                            </w:r>
                          </w:p>
                        </w:tc>
                      </w:tr>
                      <w:tr w:rsidR="00BB783C" w14:paraId="08EF3392" w14:textId="77777777" w:rsidTr="00DE149D">
                        <w:tc>
                          <w:tcPr>
                            <w:tcW w:w="4067" w:type="dxa"/>
                          </w:tcPr>
                          <w:p w14:paraId="783F4930" w14:textId="77777777" w:rsidR="00BB783C" w:rsidRPr="00661E0D" w:rsidRDefault="00BB783C" w:rsidP="008B1CF2">
                            <w:pPr>
                              <w:spacing w:before="0" w:after="0"/>
                              <w:jc w:val="left"/>
                              <w:rPr>
                                <w:sz w:val="22"/>
                              </w:rPr>
                            </w:pPr>
                            <w:r>
                              <w:rPr>
                                <w:sz w:val="22"/>
                              </w:rPr>
                              <w:t>DIME server frontend implementation</w:t>
                            </w:r>
                          </w:p>
                        </w:tc>
                        <w:tc>
                          <w:tcPr>
                            <w:tcW w:w="4065" w:type="dxa"/>
                          </w:tcPr>
                          <w:p w14:paraId="2EE7AD46" w14:textId="77777777" w:rsidR="00BB783C" w:rsidRPr="00661E0D" w:rsidRDefault="00BB783C" w:rsidP="008B1CF2">
                            <w:pPr>
                              <w:spacing w:before="0" w:after="0"/>
                              <w:jc w:val="left"/>
                              <w:rPr>
                                <w:sz w:val="22"/>
                              </w:rPr>
                            </w:pPr>
                            <w:r>
                              <w:rPr>
                                <w:sz w:val="22"/>
                              </w:rPr>
                              <w:t>Flask, Flask-Cors, psutil, waitress, Bootstrap, React JS, Axios, UUID4, Material-UI, framer-motion, prop-types, react-router</w:t>
                            </w:r>
                          </w:p>
                        </w:tc>
                      </w:tr>
                      <w:tr w:rsidR="00BB783C" w14:paraId="768BDDDE" w14:textId="77777777" w:rsidTr="00DE149D">
                        <w:tc>
                          <w:tcPr>
                            <w:tcW w:w="4067" w:type="dxa"/>
                          </w:tcPr>
                          <w:p w14:paraId="5B9A130C" w14:textId="77777777" w:rsidR="00BB783C" w:rsidRPr="00661E0D" w:rsidRDefault="00BB783C" w:rsidP="008B1CF2">
                            <w:pPr>
                              <w:spacing w:before="0" w:after="0"/>
                              <w:jc w:val="left"/>
                              <w:rPr>
                                <w:sz w:val="22"/>
                              </w:rPr>
                            </w:pPr>
                            <w:r>
                              <w:rPr>
                                <w:sz w:val="22"/>
                              </w:rPr>
                              <w:t>Process queue implementation</w:t>
                            </w:r>
                          </w:p>
                        </w:tc>
                        <w:tc>
                          <w:tcPr>
                            <w:tcW w:w="4065" w:type="dxa"/>
                          </w:tcPr>
                          <w:p w14:paraId="40D9973D" w14:textId="77777777" w:rsidR="00BB783C" w:rsidRPr="00661E0D" w:rsidRDefault="00BB783C" w:rsidP="008B1CF2">
                            <w:pPr>
                              <w:spacing w:before="0" w:after="0"/>
                              <w:jc w:val="left"/>
                              <w:rPr>
                                <w:sz w:val="22"/>
                              </w:rPr>
                            </w:pPr>
                            <w:r>
                              <w:rPr>
                                <w:sz w:val="22"/>
                              </w:rPr>
                              <w:t>SQLite3</w:t>
                            </w:r>
                          </w:p>
                        </w:tc>
                      </w:tr>
                      <w:tr w:rsidR="00BB783C" w14:paraId="19D3B5BA" w14:textId="77777777" w:rsidTr="00DE149D">
                        <w:tc>
                          <w:tcPr>
                            <w:tcW w:w="4067" w:type="dxa"/>
                          </w:tcPr>
                          <w:p w14:paraId="6ECB7E43" w14:textId="77777777" w:rsidR="00BB783C" w:rsidRPr="00661E0D" w:rsidRDefault="00BB783C" w:rsidP="008B1CF2">
                            <w:pPr>
                              <w:spacing w:before="0" w:after="0"/>
                              <w:jc w:val="left"/>
                              <w:rPr>
                                <w:sz w:val="22"/>
                              </w:rPr>
                            </w:pPr>
                            <w:r>
                              <w:rPr>
                                <w:sz w:val="22"/>
                              </w:rPr>
                              <w:t>Chatbot development</w:t>
                            </w:r>
                          </w:p>
                        </w:tc>
                        <w:tc>
                          <w:tcPr>
                            <w:tcW w:w="4065" w:type="dxa"/>
                          </w:tcPr>
                          <w:p w14:paraId="0FB7D0D8" w14:textId="77777777" w:rsidR="00BB783C" w:rsidRPr="00661E0D" w:rsidRDefault="00BB783C" w:rsidP="008B1CF2">
                            <w:pPr>
                              <w:spacing w:before="0" w:after="0"/>
                              <w:jc w:val="left"/>
                              <w:rPr>
                                <w:sz w:val="22"/>
                              </w:rPr>
                            </w:pPr>
                            <w:r>
                              <w:rPr>
                                <w:sz w:val="22"/>
                              </w:rPr>
                              <w:t>Rasa 2.8.8, Rasa-SDK 2.8.0</w:t>
                            </w:r>
                          </w:p>
                        </w:tc>
                      </w:tr>
                      <w:tr w:rsidR="00BB783C" w14:paraId="66FD2ADB" w14:textId="77777777" w:rsidTr="00DE149D">
                        <w:tc>
                          <w:tcPr>
                            <w:tcW w:w="4067" w:type="dxa"/>
                          </w:tcPr>
                          <w:p w14:paraId="69EF7071" w14:textId="77777777" w:rsidR="00BB783C" w:rsidRPr="00661E0D" w:rsidRDefault="00BB783C" w:rsidP="008B1CF2">
                            <w:pPr>
                              <w:spacing w:before="0" w:after="0"/>
                              <w:jc w:val="left"/>
                              <w:rPr>
                                <w:sz w:val="22"/>
                              </w:rPr>
                            </w:pPr>
                            <w:r>
                              <w:rPr>
                                <w:sz w:val="22"/>
                              </w:rPr>
                              <w:t>Source code and version management</w:t>
                            </w:r>
                          </w:p>
                        </w:tc>
                        <w:tc>
                          <w:tcPr>
                            <w:tcW w:w="4065" w:type="dxa"/>
                          </w:tcPr>
                          <w:p w14:paraId="21B99105" w14:textId="77777777" w:rsidR="00BB783C" w:rsidRPr="00661E0D" w:rsidRDefault="00BB783C" w:rsidP="008B1CF2">
                            <w:pPr>
                              <w:spacing w:before="0" w:after="0"/>
                              <w:jc w:val="left"/>
                              <w:rPr>
                                <w:sz w:val="22"/>
                              </w:rPr>
                            </w:pPr>
                            <w:r>
                              <w:rPr>
                                <w:sz w:val="22"/>
                              </w:rPr>
                              <w:t>GitHub, GitLab, semantic-versioning, PyPI</w:t>
                            </w:r>
                          </w:p>
                        </w:tc>
                      </w:tr>
                      <w:tr w:rsidR="00BB783C" w14:paraId="0D32A1A9" w14:textId="77777777" w:rsidTr="00DE149D">
                        <w:tc>
                          <w:tcPr>
                            <w:tcW w:w="4067" w:type="dxa"/>
                          </w:tcPr>
                          <w:p w14:paraId="1961FCB0" w14:textId="77777777" w:rsidR="00BB783C" w:rsidRDefault="00BB783C" w:rsidP="008B1CF2">
                            <w:pPr>
                              <w:spacing w:before="0" w:after="0"/>
                              <w:jc w:val="left"/>
                              <w:rPr>
                                <w:sz w:val="22"/>
                              </w:rPr>
                            </w:pPr>
                            <w:r>
                              <w:rPr>
                                <w:sz w:val="22"/>
                              </w:rPr>
                              <w:t>Testing</w:t>
                            </w:r>
                          </w:p>
                        </w:tc>
                        <w:tc>
                          <w:tcPr>
                            <w:tcW w:w="4065" w:type="dxa"/>
                          </w:tcPr>
                          <w:p w14:paraId="5F279958" w14:textId="77777777" w:rsidR="00BB783C" w:rsidRDefault="00BB783C" w:rsidP="008B1CF2">
                            <w:pPr>
                              <w:spacing w:before="0" w:after="0"/>
                              <w:jc w:val="left"/>
                              <w:rPr>
                                <w:sz w:val="22"/>
                              </w:rPr>
                            </w:pPr>
                            <w:r>
                              <w:rPr>
                                <w:sz w:val="22"/>
                              </w:rPr>
                              <w:t>pytest, Snyk vulnerability assessment tool, Docker</w:t>
                            </w:r>
                          </w:p>
                        </w:tc>
                      </w:tr>
                    </w:tbl>
                    <w:p w14:paraId="6A7077F4" w14:textId="77777777" w:rsidR="00BB783C" w:rsidRPr="00F4123C" w:rsidRDefault="00BB783C" w:rsidP="00BB783C">
                      <w:pPr>
                        <w:pStyle w:val="Caption"/>
                        <w:jc w:val="both"/>
                      </w:pPr>
                    </w:p>
                  </w:txbxContent>
                </v:textbox>
                <w10:wrap type="topAndBottom" anchorx="margin" anchory="margin"/>
              </v:shape>
            </w:pict>
          </mc:Fallback>
        </mc:AlternateContent>
      </w:r>
      <w:r w:rsidR="0007751B">
        <w:t>Commercialization Aspect of the Product</w:t>
      </w:r>
      <w:bookmarkEnd w:id="137"/>
      <w:bookmarkEnd w:id="138"/>
    </w:p>
    <w:p w14:paraId="69AC281B" w14:textId="77777777" w:rsidR="008A2E35" w:rsidRPr="008A2E35" w:rsidRDefault="008A2E35" w:rsidP="00DE2553">
      <w:pPr>
        <w:spacing w:before="0" w:line="360" w:lineRule="auto"/>
        <w:ind w:firstLine="360"/>
        <w:rPr>
          <w:rFonts w:eastAsia="Times New Roman" w:cs="Times New Roman"/>
          <w:color w:val="0E101A"/>
          <w:szCs w:val="24"/>
        </w:rPr>
      </w:pPr>
      <w:r w:rsidRPr="008A2E35">
        <w:rPr>
          <w:rFonts w:eastAsia="Times New Roman" w:cs="Times New Roman"/>
          <w:color w:val="0E101A"/>
          <w:szCs w:val="24"/>
        </w:rPr>
        <w:t>Although the individual research component outcome holds a vast commercial value, the author published the research component outcome as an open-source XAI Python package due to the following reasons.</w:t>
      </w:r>
    </w:p>
    <w:p w14:paraId="4204EF25" w14:textId="77777777" w:rsidR="008A2E35" w:rsidRDefault="008A2E35" w:rsidP="008A2E35">
      <w:pPr>
        <w:pStyle w:val="ListParagraph"/>
        <w:numPr>
          <w:ilvl w:val="0"/>
          <w:numId w:val="12"/>
        </w:numPr>
        <w:spacing w:before="0" w:line="360" w:lineRule="auto"/>
        <w:rPr>
          <w:rFonts w:eastAsia="Times New Roman" w:cs="Times New Roman"/>
          <w:color w:val="0E101A"/>
          <w:szCs w:val="24"/>
        </w:rPr>
      </w:pPr>
      <w:r w:rsidRPr="008A2E35">
        <w:rPr>
          <w:rFonts w:eastAsia="Times New Roman" w:cs="Times New Roman"/>
          <w:color w:val="0E101A"/>
          <w:szCs w:val="24"/>
        </w:rPr>
        <w:t xml:space="preserve">DIME-XAI package is more beneficial as a free and open-source tool than a commercial product to the ML and NLP communities since the number of XAI research freely available is considerably low. </w:t>
      </w:r>
    </w:p>
    <w:p w14:paraId="5B11CF60" w14:textId="77777777" w:rsidR="008A2E35" w:rsidRDefault="008A2E35" w:rsidP="008A2E35">
      <w:pPr>
        <w:pStyle w:val="ListParagraph"/>
        <w:spacing w:before="0" w:line="360" w:lineRule="auto"/>
        <w:rPr>
          <w:rFonts w:eastAsia="Times New Roman" w:cs="Times New Roman"/>
          <w:color w:val="0E101A"/>
          <w:szCs w:val="24"/>
        </w:rPr>
      </w:pPr>
    </w:p>
    <w:p w14:paraId="774BC6B0" w14:textId="77777777" w:rsidR="008A2E35" w:rsidRDefault="008A2E35" w:rsidP="008A2E35">
      <w:pPr>
        <w:pStyle w:val="ListParagraph"/>
        <w:numPr>
          <w:ilvl w:val="0"/>
          <w:numId w:val="12"/>
        </w:numPr>
        <w:spacing w:before="0" w:line="360" w:lineRule="auto"/>
        <w:rPr>
          <w:rFonts w:eastAsia="Times New Roman" w:cs="Times New Roman"/>
          <w:color w:val="0E101A"/>
          <w:szCs w:val="24"/>
        </w:rPr>
      </w:pPr>
      <w:r w:rsidRPr="008A2E35">
        <w:rPr>
          <w:rFonts w:eastAsia="Times New Roman" w:cs="Times New Roman"/>
          <w:color w:val="0E101A"/>
          <w:szCs w:val="24"/>
        </w:rPr>
        <w:t>Since DIME XAI is a novel approach, there is more potential to identify its flaws, limitations, and drawbacks when a vast audience has access to the research and its initial implementation.</w:t>
      </w:r>
    </w:p>
    <w:p w14:paraId="1255C3B7" w14:textId="77777777" w:rsidR="008A2E35" w:rsidRPr="008A2E35" w:rsidRDefault="008A2E35" w:rsidP="008A2E35">
      <w:pPr>
        <w:pStyle w:val="ListParagraph"/>
        <w:rPr>
          <w:rFonts w:eastAsia="Times New Roman" w:cs="Times New Roman"/>
          <w:color w:val="0E101A"/>
          <w:szCs w:val="24"/>
        </w:rPr>
      </w:pPr>
    </w:p>
    <w:p w14:paraId="0243B01A" w14:textId="77777777" w:rsidR="008A2E35" w:rsidRDefault="008A2E35" w:rsidP="008A2E35">
      <w:pPr>
        <w:pStyle w:val="ListParagraph"/>
        <w:numPr>
          <w:ilvl w:val="0"/>
          <w:numId w:val="12"/>
        </w:numPr>
        <w:spacing w:before="0" w:line="360" w:lineRule="auto"/>
        <w:rPr>
          <w:rFonts w:eastAsia="Times New Roman" w:cs="Times New Roman"/>
          <w:color w:val="0E101A"/>
          <w:szCs w:val="24"/>
        </w:rPr>
      </w:pPr>
      <w:r w:rsidRPr="008A2E35">
        <w:rPr>
          <w:rFonts w:eastAsia="Times New Roman" w:cs="Times New Roman"/>
          <w:color w:val="0E101A"/>
          <w:szCs w:val="24"/>
        </w:rPr>
        <w:t>The main objective of releasing DIME-XAI as an open-source tool is to accelerate the utilization of XAI in production-ready AI-centric applications to make them trustworthy and reliable.</w:t>
      </w:r>
    </w:p>
    <w:p w14:paraId="57B1D33A" w14:textId="77777777" w:rsidR="008A2E35" w:rsidRPr="008A2E35" w:rsidRDefault="008A2E35" w:rsidP="008A2E35">
      <w:pPr>
        <w:pStyle w:val="ListParagraph"/>
        <w:rPr>
          <w:rFonts w:eastAsia="Times New Roman" w:cs="Times New Roman"/>
          <w:color w:val="0E101A"/>
          <w:szCs w:val="24"/>
        </w:rPr>
      </w:pPr>
    </w:p>
    <w:p w14:paraId="0DD45A32" w14:textId="43A31C57" w:rsidR="0007751B" w:rsidRDefault="008A2E35" w:rsidP="008A2E35">
      <w:pPr>
        <w:pStyle w:val="ListParagraph"/>
        <w:numPr>
          <w:ilvl w:val="0"/>
          <w:numId w:val="12"/>
        </w:numPr>
        <w:spacing w:before="0" w:line="360" w:lineRule="auto"/>
        <w:rPr>
          <w:rFonts w:eastAsia="Times New Roman" w:cs="Times New Roman"/>
          <w:color w:val="0E101A"/>
          <w:szCs w:val="24"/>
        </w:rPr>
      </w:pPr>
      <w:r w:rsidRPr="008A2E35">
        <w:rPr>
          <w:rFonts w:eastAsia="Times New Roman" w:cs="Times New Roman"/>
          <w:color w:val="0E101A"/>
          <w:szCs w:val="24"/>
        </w:rPr>
        <w:t xml:space="preserve">Interested individuals can integrate DIME-XAI into their solutions to explain Rasa-based chatbot models, further develop the tool and add support beyond Rasa DIET models, or utilize the DIME approach in </w:t>
      </w:r>
      <w:r w:rsidR="00E609DE">
        <w:rPr>
          <w:rFonts w:eastAsia="Times New Roman" w:cs="Times New Roman"/>
          <w:color w:val="0E101A"/>
          <w:szCs w:val="24"/>
        </w:rPr>
        <w:t>their</w:t>
      </w:r>
      <w:r w:rsidRPr="008A2E35">
        <w:rPr>
          <w:rFonts w:eastAsia="Times New Roman" w:cs="Times New Roman"/>
          <w:color w:val="0E101A"/>
          <w:szCs w:val="24"/>
        </w:rPr>
        <w:t xml:space="preserve"> research, which makes the open-source release </w:t>
      </w:r>
      <w:r w:rsidR="007632F6">
        <w:rPr>
          <w:rFonts w:eastAsia="Times New Roman" w:cs="Times New Roman"/>
          <w:color w:val="0E101A"/>
          <w:szCs w:val="24"/>
        </w:rPr>
        <w:t xml:space="preserve">of DIME </w:t>
      </w:r>
      <w:r w:rsidRPr="008A2E35">
        <w:rPr>
          <w:rFonts w:eastAsia="Times New Roman" w:cs="Times New Roman"/>
          <w:color w:val="0E101A"/>
          <w:szCs w:val="24"/>
        </w:rPr>
        <w:t>invaluable.</w:t>
      </w:r>
      <w:r w:rsidR="000C562A">
        <w:rPr>
          <w:rFonts w:eastAsia="Times New Roman" w:cs="Times New Roman"/>
          <w:color w:val="0E101A"/>
          <w:szCs w:val="24"/>
        </w:rPr>
        <w:t xml:space="preserve"> </w:t>
      </w:r>
    </w:p>
    <w:p w14:paraId="751B9100" w14:textId="7BD839E0" w:rsidR="00D74CE7" w:rsidRDefault="00D74CE7" w:rsidP="00D74CE7">
      <w:pPr>
        <w:spacing w:before="0" w:line="360" w:lineRule="auto"/>
        <w:ind w:firstLine="360"/>
        <w:rPr>
          <w:rFonts w:eastAsia="Times New Roman" w:cs="Times New Roman"/>
          <w:color w:val="0E101A"/>
          <w:szCs w:val="24"/>
        </w:rPr>
      </w:pPr>
      <w:r w:rsidRPr="00D74CE7">
        <w:rPr>
          <w:rFonts w:eastAsia="Times New Roman" w:cs="Times New Roman"/>
          <w:color w:val="0E101A"/>
          <w:szCs w:val="24"/>
        </w:rPr>
        <w:lastRenderedPageBreak/>
        <w:t>However, the DIME approach adds commercial value to the Kolloqe chatbot development platform, the overall research solution, by enabling explainability for the chatbot models trained using Kolloqe. Kolloqe has the competitive advantage of containing the ability to ensure the trustworthiness and reliability of the chatbot models when compared with currently available widely</w:t>
      </w:r>
      <w:r w:rsidR="00DC65EF">
        <w:rPr>
          <w:rFonts w:eastAsia="Times New Roman" w:cs="Times New Roman"/>
          <w:color w:val="0E101A"/>
          <w:szCs w:val="24"/>
        </w:rPr>
        <w:t xml:space="preserve"> </w:t>
      </w:r>
      <w:r w:rsidRPr="00D74CE7">
        <w:rPr>
          <w:rFonts w:eastAsia="Times New Roman" w:cs="Times New Roman"/>
          <w:color w:val="0E101A"/>
          <w:szCs w:val="24"/>
        </w:rPr>
        <w:t>utilized chatbot development frameworks, such as Google DialogFlow and Rasa, where XAI is not available at all. The following facts explain how DIME increases the overall commercial value of Kolloqe in detail.</w:t>
      </w:r>
    </w:p>
    <w:p w14:paraId="5C7E91F8" w14:textId="77777777" w:rsidR="00D74CE7" w:rsidRDefault="00D74CE7" w:rsidP="00D74CE7">
      <w:pPr>
        <w:pStyle w:val="ListParagraph"/>
        <w:numPr>
          <w:ilvl w:val="0"/>
          <w:numId w:val="13"/>
        </w:numPr>
        <w:spacing w:before="0" w:line="360" w:lineRule="auto"/>
        <w:rPr>
          <w:rFonts w:eastAsia="Times New Roman" w:cs="Times New Roman"/>
          <w:color w:val="0E101A"/>
          <w:szCs w:val="24"/>
        </w:rPr>
      </w:pPr>
      <w:r w:rsidRPr="00D74CE7">
        <w:rPr>
          <w:rFonts w:eastAsia="Times New Roman" w:cs="Times New Roman"/>
          <w:color w:val="0E101A"/>
          <w:szCs w:val="24"/>
        </w:rPr>
        <w:t>The DIME XAI approach enables out-of-the-box support for chatbot model reliability verification for models trained using the Kolloqe developer console.</w:t>
      </w:r>
    </w:p>
    <w:p w14:paraId="28A20DD8" w14:textId="77777777" w:rsidR="00D74CE7" w:rsidRDefault="00D74CE7" w:rsidP="00D74CE7">
      <w:pPr>
        <w:pStyle w:val="ListParagraph"/>
        <w:spacing w:before="0" w:line="360" w:lineRule="auto"/>
        <w:rPr>
          <w:rFonts w:eastAsia="Times New Roman" w:cs="Times New Roman"/>
          <w:color w:val="0E101A"/>
          <w:szCs w:val="24"/>
        </w:rPr>
      </w:pPr>
    </w:p>
    <w:p w14:paraId="0F560297" w14:textId="77777777" w:rsidR="00D74CE7" w:rsidRDefault="00D74CE7" w:rsidP="00D74CE7">
      <w:pPr>
        <w:pStyle w:val="ListParagraph"/>
        <w:numPr>
          <w:ilvl w:val="0"/>
          <w:numId w:val="13"/>
        </w:numPr>
        <w:spacing w:before="0" w:line="360" w:lineRule="auto"/>
        <w:rPr>
          <w:rFonts w:eastAsia="Times New Roman" w:cs="Times New Roman"/>
          <w:color w:val="0E101A"/>
          <w:szCs w:val="24"/>
        </w:rPr>
      </w:pPr>
      <w:r w:rsidRPr="00D74CE7">
        <w:rPr>
          <w:rFonts w:eastAsia="Times New Roman" w:cs="Times New Roman"/>
          <w:color w:val="0E101A"/>
          <w:szCs w:val="24"/>
        </w:rPr>
        <w:t xml:space="preserve">The DIME XAI approach provides the Kolloqe developer console with a remarkable and rare competitive advantage over the other chatbot development frameworks and platforms by enabling explainability in a production-grade chatbot development platform for the first time. </w:t>
      </w:r>
    </w:p>
    <w:p w14:paraId="71AE111A" w14:textId="77777777" w:rsidR="00D74CE7" w:rsidRPr="00D74CE7" w:rsidRDefault="00D74CE7" w:rsidP="00D74CE7">
      <w:pPr>
        <w:pStyle w:val="ListParagraph"/>
        <w:rPr>
          <w:rFonts w:eastAsia="Times New Roman" w:cs="Times New Roman"/>
          <w:color w:val="0E101A"/>
          <w:szCs w:val="24"/>
        </w:rPr>
      </w:pPr>
    </w:p>
    <w:p w14:paraId="151F725E" w14:textId="77777777" w:rsidR="00D74CE7" w:rsidRDefault="00D74CE7" w:rsidP="00D74CE7">
      <w:pPr>
        <w:pStyle w:val="ListParagraph"/>
        <w:numPr>
          <w:ilvl w:val="0"/>
          <w:numId w:val="13"/>
        </w:numPr>
        <w:spacing w:before="0" w:line="360" w:lineRule="auto"/>
        <w:rPr>
          <w:rFonts w:eastAsia="Times New Roman" w:cs="Times New Roman"/>
          <w:color w:val="0E101A"/>
          <w:szCs w:val="24"/>
        </w:rPr>
      </w:pPr>
      <w:r w:rsidRPr="00D74CE7">
        <w:rPr>
          <w:rFonts w:eastAsia="Times New Roman" w:cs="Times New Roman"/>
          <w:color w:val="0E101A"/>
          <w:szCs w:val="24"/>
        </w:rPr>
        <w:t>The DIME approach delivers a solid technique to debug and validate ML models and identify training data issues efficiently.</w:t>
      </w:r>
    </w:p>
    <w:p w14:paraId="72733F03" w14:textId="77777777" w:rsidR="00D74CE7" w:rsidRPr="00D74CE7" w:rsidRDefault="00D74CE7" w:rsidP="00D74CE7">
      <w:pPr>
        <w:pStyle w:val="ListParagraph"/>
        <w:rPr>
          <w:rFonts w:eastAsia="Times New Roman" w:cs="Times New Roman"/>
          <w:color w:val="0E101A"/>
          <w:szCs w:val="24"/>
        </w:rPr>
      </w:pPr>
    </w:p>
    <w:p w14:paraId="1E6A5F04" w14:textId="66B8D916" w:rsidR="000C562A" w:rsidRPr="00D74CE7" w:rsidRDefault="00D74CE7" w:rsidP="00D74CE7">
      <w:pPr>
        <w:pStyle w:val="ListParagraph"/>
        <w:numPr>
          <w:ilvl w:val="0"/>
          <w:numId w:val="13"/>
        </w:numPr>
        <w:spacing w:before="0" w:line="360" w:lineRule="auto"/>
        <w:rPr>
          <w:rFonts w:eastAsia="Times New Roman" w:cs="Times New Roman"/>
          <w:color w:val="0E101A"/>
          <w:szCs w:val="24"/>
        </w:rPr>
      </w:pPr>
      <w:r w:rsidRPr="00D74CE7">
        <w:rPr>
          <w:rFonts w:eastAsia="Times New Roman" w:cs="Times New Roman"/>
          <w:color w:val="0E101A"/>
          <w:szCs w:val="24"/>
        </w:rPr>
        <w:t>Explanations provide an additional validation step before rolling out a production-level deployment based solely on performance scores such as accuracy or f1-score. Section 1.1 clearly states how relying entirely on a performance score is inadequate for ML models</w:t>
      </w:r>
      <w:r w:rsidR="00AE3857" w:rsidRPr="00D74CE7">
        <w:rPr>
          <w:rFonts w:eastAsia="Times New Roman" w:cs="Times New Roman"/>
          <w:color w:val="0E101A"/>
          <w:szCs w:val="24"/>
        </w:rPr>
        <w:t xml:space="preserve">. </w:t>
      </w:r>
    </w:p>
    <w:p w14:paraId="6362C6DE" w14:textId="77777777" w:rsidR="0007751B" w:rsidRDefault="0007751B" w:rsidP="0007751B">
      <w:pPr>
        <w:spacing w:before="0" w:after="0" w:line="360" w:lineRule="auto"/>
      </w:pPr>
    </w:p>
    <w:p w14:paraId="009DEE99" w14:textId="77777777" w:rsidR="00F50106" w:rsidRDefault="00F50106" w:rsidP="00712E01">
      <w:pPr>
        <w:spacing w:before="0" w:line="360" w:lineRule="auto"/>
      </w:pPr>
    </w:p>
    <w:p w14:paraId="67CA6A0D" w14:textId="77777777" w:rsidR="00F50106" w:rsidRDefault="00F50106" w:rsidP="00712E01">
      <w:pPr>
        <w:spacing w:before="0" w:line="360" w:lineRule="auto"/>
      </w:pPr>
    </w:p>
    <w:p w14:paraId="293E365A" w14:textId="77777777" w:rsidR="00F50106" w:rsidRDefault="00F50106" w:rsidP="00712E01">
      <w:pPr>
        <w:spacing w:before="0" w:line="360" w:lineRule="auto"/>
      </w:pPr>
    </w:p>
    <w:p w14:paraId="749D6F6A" w14:textId="77777777" w:rsidR="00F50106" w:rsidRDefault="00F50106" w:rsidP="00712E01">
      <w:pPr>
        <w:spacing w:before="0" w:line="360" w:lineRule="auto"/>
      </w:pPr>
    </w:p>
    <w:p w14:paraId="594B7E3D" w14:textId="77777777" w:rsidR="00F50106" w:rsidRDefault="00F50106" w:rsidP="00712E01">
      <w:pPr>
        <w:spacing w:before="0" w:line="360" w:lineRule="auto"/>
      </w:pPr>
    </w:p>
    <w:p w14:paraId="1A106772" w14:textId="759BEB4B" w:rsidR="00752225" w:rsidRDefault="0007751B" w:rsidP="003C6C5E">
      <w:pPr>
        <w:pStyle w:val="Heading1"/>
        <w:numPr>
          <w:ilvl w:val="0"/>
          <w:numId w:val="1"/>
        </w:numPr>
        <w:spacing w:before="0" w:after="240" w:line="360" w:lineRule="auto"/>
      </w:pPr>
      <w:bookmarkStart w:id="143" w:name="_Ref117080423"/>
      <w:bookmarkStart w:id="144" w:name="_Toc117094365"/>
      <w:r>
        <w:lastRenderedPageBreak/>
        <w:t>Testing</w:t>
      </w:r>
      <w:r w:rsidR="00CE22A3">
        <w:t>,</w:t>
      </w:r>
      <w:r>
        <w:t xml:space="preserve"> Implementation Results &amp; Discussion</w:t>
      </w:r>
      <w:bookmarkEnd w:id="143"/>
      <w:bookmarkEnd w:id="144"/>
    </w:p>
    <w:p w14:paraId="4DAFC92E" w14:textId="60A63B84" w:rsidR="00652FB0" w:rsidRDefault="0007751B" w:rsidP="003C6C5E">
      <w:pPr>
        <w:pStyle w:val="Heading2"/>
        <w:numPr>
          <w:ilvl w:val="1"/>
          <w:numId w:val="1"/>
        </w:numPr>
        <w:spacing w:before="0" w:after="240"/>
      </w:pPr>
      <w:bookmarkStart w:id="145" w:name="_Toc117094366"/>
      <w:r>
        <w:t>Result</w:t>
      </w:r>
      <w:r w:rsidR="00652FB0">
        <w:t>s</w:t>
      </w:r>
      <w:bookmarkEnd w:id="145"/>
    </w:p>
    <w:p w14:paraId="39E5B030" w14:textId="77777777" w:rsidR="00A66EF6" w:rsidRDefault="00A66EF6" w:rsidP="00A66EF6">
      <w:pPr>
        <w:spacing w:before="0" w:line="360" w:lineRule="auto"/>
        <w:ind w:firstLine="360"/>
      </w:pPr>
      <w:r>
        <w:t>The individual research component yielded a modular, user-friendly, secure, and efficient Python package that enables explainable AI for Rasa 2.8.8 chatbot projects. The package provides CLI and GUI interfaces for the convenience of developers with different expertise. It is available as an open-source Python package at PyPI, which is free, and the source code is publicly available on GitHub. The DIME Python package lets users generate explanations as insights for model validation and debugging and establishes reliability and trustworthiness through consistent feature importance-based model explanations. By using the DIME package, users can perform the following tasks.</w:t>
      </w:r>
    </w:p>
    <w:p w14:paraId="644F9D58" w14:textId="7D8332D7" w:rsidR="00A66EF6" w:rsidRDefault="00A66EF6" w:rsidP="00A66EF6">
      <w:pPr>
        <w:pStyle w:val="ListParagraph"/>
        <w:numPr>
          <w:ilvl w:val="0"/>
          <w:numId w:val="18"/>
        </w:numPr>
        <w:spacing w:before="0" w:line="360" w:lineRule="auto"/>
      </w:pPr>
      <w:r>
        <w:t>Users can generate explanations for any Rasa 2.8.8 chatbot model. Users can specify the desired model if a Rasa project contains multiple chatbot models.</w:t>
      </w:r>
    </w:p>
    <w:p w14:paraId="68D32AA6" w14:textId="4991A90B" w:rsidR="00DB1E9A" w:rsidRDefault="00DB1E9A" w:rsidP="00DB1E9A">
      <w:pPr>
        <w:pStyle w:val="ListParagraph"/>
        <w:spacing w:before="0" w:line="360" w:lineRule="auto"/>
      </w:pPr>
    </w:p>
    <w:p w14:paraId="5D541C06" w14:textId="149A9476" w:rsidR="00A66EF6" w:rsidRDefault="00A66EF6" w:rsidP="00F76022">
      <w:pPr>
        <w:pStyle w:val="ListParagraph"/>
        <w:numPr>
          <w:ilvl w:val="0"/>
          <w:numId w:val="18"/>
        </w:numPr>
        <w:spacing w:before="0" w:line="360" w:lineRule="auto"/>
      </w:pPr>
      <w:r>
        <w:t>DIME offers both CLI and GUI feature importance visualizations. The interface selection is entirely up to the users and their level of expertise.</w:t>
      </w:r>
      <w:r w:rsidR="00DB1E9A">
        <w:t xml:space="preserve"> </w:t>
      </w:r>
    </w:p>
    <w:p w14:paraId="45DCF29B" w14:textId="77777777" w:rsidR="00DB1E9A" w:rsidRDefault="00DB1E9A" w:rsidP="00DB1E9A">
      <w:pPr>
        <w:pStyle w:val="ListParagraph"/>
      </w:pPr>
    </w:p>
    <w:p w14:paraId="3E0004F4" w14:textId="2C32DB07" w:rsidR="00A66EF6" w:rsidRDefault="00A66EF6" w:rsidP="00CB74DE">
      <w:pPr>
        <w:pStyle w:val="ListParagraph"/>
        <w:numPr>
          <w:ilvl w:val="0"/>
          <w:numId w:val="18"/>
        </w:numPr>
        <w:spacing w:before="0" w:line="360" w:lineRule="auto"/>
      </w:pPr>
      <w:r>
        <w:t>DIME visualizes explanations as individual feature importance probabilities and reveals the most influential features for the intent classification task. Users can intuitively identify models with high biases based on the DIME explanations, even if the accuracy is remarkably high.</w:t>
      </w:r>
      <w:r w:rsidR="00594F9B">
        <w:t xml:space="preserve"> </w:t>
      </w:r>
    </w:p>
    <w:p w14:paraId="2DF10D6B" w14:textId="77777777" w:rsidR="00594F9B" w:rsidRDefault="00594F9B" w:rsidP="00594F9B">
      <w:pPr>
        <w:pStyle w:val="ListParagraph"/>
      </w:pPr>
    </w:p>
    <w:p w14:paraId="4514B7A6" w14:textId="41816369" w:rsidR="002E1DA4" w:rsidRDefault="00A66EF6" w:rsidP="002E1DA4">
      <w:pPr>
        <w:pStyle w:val="ListParagraph"/>
        <w:numPr>
          <w:ilvl w:val="0"/>
          <w:numId w:val="18"/>
        </w:numPr>
        <w:spacing w:before="0" w:line="360" w:lineRule="auto"/>
      </w:pPr>
      <w:r>
        <w:t>The DIME package preserves explanation results as JSON objects users can easily share. Sharable explanations allow users to eliminate the need to regenerate already-generated explanations. Users can visualize the explanation objects at any DIME console outside the original project.</w:t>
      </w:r>
      <w:r w:rsidR="002E1DA4">
        <w:t xml:space="preserve"> </w:t>
      </w:r>
    </w:p>
    <w:p w14:paraId="71B98DFD" w14:textId="1AA24DD7" w:rsidR="00652FB0" w:rsidRPr="00652FB0" w:rsidRDefault="00A66EF6" w:rsidP="002E1DA4">
      <w:pPr>
        <w:spacing w:before="0" w:line="360" w:lineRule="auto"/>
        <w:ind w:firstLine="360"/>
      </w:pPr>
      <w:r>
        <w:t xml:space="preserve">Section </w:t>
      </w:r>
      <w:r w:rsidR="0002689D">
        <w:fldChar w:fldCharType="begin"/>
      </w:r>
      <w:r w:rsidR="0002689D">
        <w:instrText xml:space="preserve"> REF _Ref117035757 \r \h </w:instrText>
      </w:r>
      <w:r w:rsidR="0002689D">
        <w:fldChar w:fldCharType="separate"/>
      </w:r>
      <w:r w:rsidR="0002689D">
        <w:t>5.2.5</w:t>
      </w:r>
      <w:r w:rsidR="0002689D">
        <w:fldChar w:fldCharType="end"/>
      </w:r>
      <w:r>
        <w:t xml:space="preserve"> elaborates on why DIME explanations are intuitive and how DIME improves the reliability of ML model predictions using an appropriate experimental setup.</w:t>
      </w:r>
    </w:p>
    <w:p w14:paraId="5ADF707A" w14:textId="4ED51C29" w:rsidR="00492A3B" w:rsidRDefault="00652FB0" w:rsidP="003C6C5E">
      <w:pPr>
        <w:pStyle w:val="Heading2"/>
        <w:numPr>
          <w:ilvl w:val="1"/>
          <w:numId w:val="1"/>
        </w:numPr>
        <w:spacing w:before="0" w:after="240"/>
      </w:pPr>
      <w:bookmarkStart w:id="146" w:name="_Toc117094367"/>
      <w:r>
        <w:lastRenderedPageBreak/>
        <w:t>Research Finding</w:t>
      </w:r>
      <w:r w:rsidR="0007751B">
        <w:t>s</w:t>
      </w:r>
      <w:bookmarkEnd w:id="146"/>
    </w:p>
    <w:p w14:paraId="2E80E74D" w14:textId="07ABEDF1" w:rsidR="00CE1F2B" w:rsidRPr="00CE1F2B" w:rsidRDefault="000B651C" w:rsidP="00FA7327">
      <w:pPr>
        <w:spacing w:before="0" w:line="360" w:lineRule="auto"/>
        <w:ind w:firstLine="360"/>
      </w:pPr>
      <w:r w:rsidRPr="000B651C">
        <w:t>This section consists of various testing approaches employed by the author to test different aspects of the DIME XAI implementation and a comprehensive study of the findings</w:t>
      </w:r>
      <w:r w:rsidR="00FA7327" w:rsidRPr="00FA7327">
        <w:t>.</w:t>
      </w:r>
    </w:p>
    <w:p w14:paraId="4CDCE681" w14:textId="478D838A" w:rsidR="003F6807" w:rsidRDefault="006C2591" w:rsidP="003F6807">
      <w:pPr>
        <w:pStyle w:val="Heading3"/>
        <w:numPr>
          <w:ilvl w:val="2"/>
          <w:numId w:val="1"/>
        </w:numPr>
        <w:spacing w:before="0" w:after="240"/>
      </w:pPr>
      <w:bookmarkStart w:id="147" w:name="_Ref117073373"/>
      <w:bookmarkStart w:id="148" w:name="_Toc117094368"/>
      <w:r>
        <w:t>Feature importance calculation metric s</w:t>
      </w:r>
      <w:r w:rsidR="003F6807">
        <w:t>e</w:t>
      </w:r>
      <w:r>
        <w:t>lection</w:t>
      </w:r>
      <w:bookmarkEnd w:id="147"/>
      <w:bookmarkEnd w:id="148"/>
    </w:p>
    <w:p w14:paraId="3AB25FB8" w14:textId="2EE9FDF3" w:rsidR="00415926" w:rsidRDefault="003D546A" w:rsidP="002C269B">
      <w:pPr>
        <w:spacing w:before="0" w:line="360" w:lineRule="auto"/>
        <w:ind w:firstLine="360"/>
      </w:pPr>
      <w:r>
        <w:rPr>
          <w:noProof/>
        </w:rPr>
        <mc:AlternateContent>
          <mc:Choice Requires="wps">
            <w:drawing>
              <wp:anchor distT="0" distB="0" distL="114300" distR="114300" simplePos="0" relativeHeight="251658240" behindDoc="1" locked="0" layoutInCell="1" allowOverlap="1" wp14:anchorId="180126A0" wp14:editId="614CD682">
                <wp:simplePos x="0" y="0"/>
                <wp:positionH relativeFrom="margin">
                  <wp:align>right</wp:align>
                </wp:positionH>
                <wp:positionV relativeFrom="margin">
                  <wp:align>bottom</wp:align>
                </wp:positionV>
                <wp:extent cx="5215890" cy="4899660"/>
                <wp:effectExtent l="0" t="0" r="3810" b="0"/>
                <wp:wrapTopAndBottom/>
                <wp:docPr id="396" name="Text Box 3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899660"/>
                        </a:xfrm>
                        <a:prstGeom prst="rect">
                          <a:avLst/>
                        </a:prstGeom>
                        <a:solidFill>
                          <a:srgbClr val="FFFFFF"/>
                        </a:solidFill>
                        <a:ln w="9525">
                          <a:noFill/>
                          <a:miter lim="800000"/>
                          <a:headEnd/>
                          <a:tailEnd/>
                        </a:ln>
                      </wps:spPr>
                      <wps:txbx>
                        <w:txbxContent>
                          <w:p w14:paraId="3E864200" w14:textId="6FCCA540" w:rsidR="0079166B" w:rsidRPr="008B1CF2" w:rsidRDefault="00184091" w:rsidP="00761E2C">
                            <w:pPr>
                              <w:pStyle w:val="Caption"/>
                              <w:spacing w:before="240"/>
                            </w:pPr>
                            <w:bookmarkStart w:id="149" w:name="_Ref116928573"/>
                            <w:bookmarkStart w:id="150" w:name="_Toc117083142"/>
                            <w:r>
                              <w:t>Table 5.1.1.</w:t>
                            </w:r>
                            <w:r w:rsidR="00CF4633">
                              <w:fldChar w:fldCharType="begin"/>
                            </w:r>
                            <w:r w:rsidR="00CF4633">
                              <w:instrText xml:space="preserve"> SEQ Table_5.1.1</w:instrText>
                            </w:r>
                            <w:r w:rsidR="00CF4633">
                              <w:instrText xml:space="preserve">. \* ARABIC </w:instrText>
                            </w:r>
                            <w:r w:rsidR="00CF4633">
                              <w:fldChar w:fldCharType="separate"/>
                            </w:r>
                            <w:r w:rsidR="00D477A9">
                              <w:rPr>
                                <w:noProof/>
                              </w:rPr>
                              <w:t>1</w:t>
                            </w:r>
                            <w:r w:rsidR="00CF4633">
                              <w:rPr>
                                <w:noProof/>
                              </w:rPr>
                              <w:fldChar w:fldCharType="end"/>
                            </w:r>
                            <w:bookmarkEnd w:id="149"/>
                            <w:r>
                              <w:t xml:space="preserve">. </w:t>
                            </w:r>
                            <w:r w:rsidR="007C0A54">
                              <w:t xml:space="preserve">Metric selection test case </w:t>
                            </w:r>
                            <w:r w:rsidR="00902A9D">
                              <w:t>for accuracy</w:t>
                            </w:r>
                            <w:bookmarkEnd w:id="150"/>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9"/>
                              <w:gridCol w:w="1636"/>
                              <w:gridCol w:w="1593"/>
                              <w:gridCol w:w="1782"/>
                              <w:gridCol w:w="1186"/>
                              <w:gridCol w:w="1344"/>
                            </w:tblGrid>
                            <w:tr w:rsidR="0079166B" w:rsidRPr="00EC7547" w14:paraId="4C4B641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F9EDB2F" w14:textId="16ED79A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79166B" w:rsidRPr="00EC7547" w14:paraId="1B330AA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34C24F9" w14:textId="7CEDDF3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79166B" w:rsidRPr="00EC7547" w14:paraId="313FAAE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02D3464" w14:textId="6AADF2A9"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79166B" w:rsidRPr="00EC7547" w14:paraId="7315FBCA"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728B6FAC"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Pr>
                                      <w:rFonts w:eastAsia="Times New Roman" w:cs="Times New Roman"/>
                                      <w:color w:val="000000"/>
                                      <w:lang w:eastAsia="en-GB"/>
                                    </w:rPr>
                                    <w:t>1</w:t>
                                  </w:r>
                                </w:p>
                              </w:tc>
                              <w:tc>
                                <w:tcPr>
                                  <w:tcW w:w="4312" w:type="dxa"/>
                                  <w:gridSpan w:val="3"/>
                                  <w:tcBorders>
                                    <w:top w:val="single" w:sz="4" w:space="0" w:color="000000"/>
                                    <w:left w:val="single" w:sz="4" w:space="0" w:color="000000"/>
                                    <w:bottom w:val="single" w:sz="4" w:space="0" w:color="000000"/>
                                    <w:right w:val="single" w:sz="4" w:space="0" w:color="000000"/>
                                  </w:tcBorders>
                                </w:tcPr>
                                <w:p w14:paraId="6A4815F0"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A7E8D26" w14:textId="1D457012"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13F9D967" w14:textId="2E90E12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w:t>
                                  </w:r>
                                  <w:r w:rsidR="00704DA0">
                                    <w:rPr>
                                      <w:rFonts w:eastAsia="Times New Roman" w:cs="Times New Roman"/>
                                      <w:color w:val="000000"/>
                                      <w:lang w:eastAsia="en-GB"/>
                                    </w:rPr>
                                    <w:t>Dissanayake D</w:t>
                                  </w:r>
                                  <w:r>
                                    <w:rPr>
                                      <w:rFonts w:eastAsia="Times New Roman" w:cs="Times New Roman"/>
                                      <w:color w:val="000000"/>
                                      <w:lang w:eastAsia="en-GB"/>
                                    </w:rPr>
                                    <w:t>.</w:t>
                                  </w:r>
                                  <w:r w:rsidR="00704DA0">
                                    <w:rPr>
                                      <w:rFonts w:eastAsia="Times New Roman" w:cs="Times New Roman"/>
                                      <w:color w:val="000000"/>
                                      <w:lang w:eastAsia="en-GB"/>
                                    </w:rPr>
                                    <w:t>M.I.M.</w:t>
                                  </w:r>
                                </w:p>
                              </w:tc>
                            </w:tr>
                            <w:tr w:rsidR="0079166B" w:rsidRPr="00EC7547" w14:paraId="3D40C32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D695724" w14:textId="73F5BC54"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704DA0">
                                    <w:rPr>
                                      <w:rFonts w:eastAsia="Times New Roman" w:cs="Times New Roman"/>
                                      <w:color w:val="000000"/>
                                      <w:lang w:eastAsia="en-GB"/>
                                    </w:rPr>
                                    <w:t>High</w:t>
                                  </w:r>
                                </w:p>
                              </w:tc>
                            </w:tr>
                            <w:tr w:rsidR="0079166B" w:rsidRPr="00EC7547" w14:paraId="085966A1"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88B055B" w14:textId="197DFB69"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23415B">
                                    <w:rPr>
                                      <w:rFonts w:eastAsia="Times New Roman" w:cs="Times New Roman"/>
                                      <w:color w:val="000000"/>
                                      <w:lang w:eastAsia="en-GB"/>
                                    </w:rPr>
                                    <w:t>Obtained GFIs should be comparable and sortable</w:t>
                                  </w:r>
                                  <w:r>
                                    <w:rPr>
                                      <w:rFonts w:eastAsia="Times New Roman" w:cs="Times New Roman"/>
                                      <w:color w:val="000000"/>
                                      <w:lang w:eastAsia="en-GB"/>
                                    </w:rPr>
                                    <w:t>.</w:t>
                                  </w:r>
                                </w:p>
                              </w:tc>
                            </w:tr>
                            <w:tr w:rsidR="0079166B" w:rsidRPr="00EC7547" w14:paraId="15D6E441"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8C2D79F" w14:textId="57567B4F"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sidR="001A5141">
                                    <w:rPr>
                                      <w:rFonts w:eastAsia="Times New Roman" w:cs="Times New Roman"/>
                                      <w:bCs/>
                                      <w:color w:val="000000"/>
                                      <w:lang w:eastAsia="en-GB"/>
                                    </w:rPr>
                                    <w:t>Data</w:t>
                                  </w:r>
                                  <w:r w:rsidRPr="00EC7547">
                                    <w:rPr>
                                      <w:rFonts w:eastAsia="Times New Roman" w:cs="Times New Roman"/>
                                      <w:color w:val="000000"/>
                                      <w:lang w:eastAsia="en-GB"/>
                                    </w:rPr>
                                    <w:t xml:space="preserve"> </w:t>
                                  </w:r>
                                  <w:r w:rsidR="001A5141">
                                    <w:rPr>
                                      <w:rFonts w:eastAsia="Times New Roman" w:cs="Times New Roman"/>
                                      <w:color w:val="000000"/>
                                      <w:lang w:eastAsia="en-GB"/>
                                    </w:rPr>
                                    <w:t xml:space="preserve">instance, NLU data, and a Rasa model should </w:t>
                                  </w:r>
                                  <w:proofErr w:type="gramStart"/>
                                  <w:r w:rsidR="001A5141">
                                    <w:rPr>
                                      <w:rFonts w:eastAsia="Times New Roman" w:cs="Times New Roman"/>
                                      <w:color w:val="000000"/>
                                      <w:lang w:eastAsia="en-GB"/>
                                    </w:rPr>
                                    <w:t>be passed</w:t>
                                  </w:r>
                                  <w:proofErr w:type="gramEnd"/>
                                </w:p>
                              </w:tc>
                            </w:tr>
                            <w:tr w:rsidR="0079166B" w:rsidRPr="00EC7547" w14:paraId="22501767"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FFF3DE5"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0051194" w14:textId="5A97EF0E" w:rsidR="0079166B" w:rsidRDefault="0079166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sidR="00E2582A">
                                    <w:rPr>
                                      <w:rFonts w:eastAsia="Times New Roman" w:cs="Times New Roman"/>
                                      <w:color w:val="000000"/>
                                      <w:lang w:eastAsia="en-GB"/>
                                    </w:rPr>
                                    <w:t>1</w:t>
                                  </w:r>
                                  <w:r w:rsidRPr="00EC7547">
                                    <w:rPr>
                                      <w:rFonts w:eastAsia="Times New Roman" w:cs="Times New Roman"/>
                                      <w:color w:val="000000"/>
                                      <w:lang w:eastAsia="en-GB"/>
                                    </w:rPr>
                                    <w:t xml:space="preserve">: </w:t>
                                  </w:r>
                                  <w:r w:rsidR="003E3D56">
                                    <w:rPr>
                                      <w:rFonts w:eastAsia="Times New Roman" w:cs="Times New Roman"/>
                                      <w:color w:val="000000"/>
                                      <w:lang w:eastAsia="en-GB"/>
                                    </w:rPr>
                                    <w:t xml:space="preserve">Add a new data instance to the </w:t>
                                  </w:r>
                                  <w:r w:rsidR="003E3D56">
                                    <w:rPr>
                                      <w:rFonts w:eastAsia="Times New Roman" w:cs="Times New Roman"/>
                                      <w:i/>
                                      <w:iCs/>
                                      <w:color w:val="000000"/>
                                      <w:lang w:eastAsia="en-GB"/>
                                    </w:rPr>
                                    <w:t xml:space="preserve">dime_config.yml </w:t>
                                  </w:r>
                                  <w:r w:rsidR="003E3D56">
                                    <w:rPr>
                                      <w:rFonts w:eastAsia="Times New Roman" w:cs="Times New Roman"/>
                                      <w:color w:val="000000"/>
                                      <w:lang w:eastAsia="en-GB"/>
                                    </w:rPr>
                                    <w:t>file</w:t>
                                  </w:r>
                                </w:p>
                                <w:p w14:paraId="478F6C84" w14:textId="1F24DA79" w:rsidR="00E2582A" w:rsidRPr="003E3D56" w:rsidRDefault="00E2582A"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3D803953" w14:textId="12186933"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sidR="003E3D56">
                                    <w:rPr>
                                      <w:rFonts w:eastAsia="Times New Roman" w:cs="Times New Roman"/>
                                      <w:color w:val="000000"/>
                                      <w:lang w:eastAsia="en-GB"/>
                                    </w:rPr>
                                    <w:t xml:space="preserve"> </w:t>
                                  </w:r>
                                  <w:r w:rsidR="006D5366">
                                    <w:rPr>
                                      <w:rFonts w:eastAsia="Times New Roman" w:cs="Times New Roman"/>
                                      <w:color w:val="000000"/>
                                      <w:lang w:eastAsia="en-GB"/>
                                    </w:rPr>
                                    <w:t>Go to t</w:t>
                                  </w:r>
                                  <w:r w:rsidR="003E3D56">
                                    <w:rPr>
                                      <w:rFonts w:eastAsia="Times New Roman" w:cs="Times New Roman"/>
                                      <w:color w:val="000000"/>
                                      <w:lang w:eastAsia="en-GB"/>
                                    </w:rPr>
                                    <w:t>he DIME project root</w:t>
                                  </w:r>
                                  <w:r w:rsidR="006D5366">
                                    <w:rPr>
                                      <w:rFonts w:eastAsia="Times New Roman" w:cs="Times New Roman"/>
                                      <w:color w:val="000000"/>
                                      <w:lang w:eastAsia="en-GB"/>
                                    </w:rPr>
                                    <w:t xml:space="preserve"> in the terminal</w:t>
                                  </w:r>
                                </w:p>
                                <w:p w14:paraId="304D58B0" w14:textId="154D5F4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w:t>
                                  </w:r>
                                  <w:r w:rsidR="003E3D56">
                                    <w:rPr>
                                      <w:rFonts w:eastAsia="Times New Roman" w:cs="Times New Roman"/>
                                      <w:color w:val="000000"/>
                                      <w:lang w:eastAsia="en-GB"/>
                                    </w:rPr>
                                    <w:t xml:space="preserve">Run </w:t>
                                  </w:r>
                                  <w:r w:rsidR="003E3D56">
                                    <w:rPr>
                                      <w:rFonts w:eastAsia="Times New Roman" w:cs="Times New Roman"/>
                                      <w:i/>
                                      <w:iCs/>
                                      <w:color w:val="000000"/>
                                      <w:lang w:eastAsia="en-GB"/>
                                    </w:rPr>
                                    <w:t>dime explain</w:t>
                                  </w:r>
                                  <w:r w:rsidR="007917A8">
                                    <w:rPr>
                                      <w:rFonts w:eastAsia="Times New Roman" w:cs="Times New Roman"/>
                                      <w:i/>
                                      <w:iCs/>
                                      <w:color w:val="000000"/>
                                      <w:lang w:eastAsia="en-GB"/>
                                    </w:rPr>
                                    <w:t xml:space="preserve"> -m accuracy</w:t>
                                  </w:r>
                                  <w:r w:rsidR="003E3D56">
                                    <w:rPr>
                                      <w:rFonts w:eastAsia="Times New Roman" w:cs="Times New Roman"/>
                                      <w:color w:val="000000"/>
                                      <w:lang w:eastAsia="en-GB"/>
                                    </w:rPr>
                                    <w:t xml:space="preserve"> in the terminal and inspect the output</w:t>
                                  </w:r>
                                </w:p>
                              </w:tc>
                            </w:tr>
                            <w:tr w:rsidR="007F4415" w:rsidRPr="00EC7547" w14:paraId="017D63A8"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759E9E7C"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6132F39B"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7AB8652F"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0F0EC126"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4414990F"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540AE83"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7D73BE2A"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C5344A5"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7F4415" w:rsidRPr="00EC7547" w14:paraId="1748A79C"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4264E538"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Pr>
                                      <w:rFonts w:eastAsia="Times New Roman" w:cs="Times New Roman"/>
                                      <w:color w:val="000000"/>
                                      <w:lang w:eastAsia="en-GB"/>
                                    </w:rPr>
                                    <w:t>1</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234D1B84" w14:textId="77777777" w:rsidR="0079166B" w:rsidRDefault="0079166B"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00C44B50" w:rsidRPr="00C44B50">
                                    <w:rPr>
                                      <w:rFonts w:eastAsia="Times New Roman" w:cs="Times New Roman"/>
                                      <w:bCs/>
                                      <w:color w:val="000000"/>
                                      <w:lang w:eastAsia="en-GB"/>
                                    </w:rPr>
                                    <w:t xml:space="preserve">SLIIT </w:t>
                                  </w:r>
                                  <w:r w:rsidR="00C44B50" w:rsidRPr="00C44B50">
                                    <w:rPr>
                                      <w:rFonts w:ascii="Iskoola Pota" w:eastAsia="Times New Roman" w:hAnsi="Iskoola Pota" w:cs="Iskoola Pota"/>
                                      <w:bCs/>
                                      <w:color w:val="000000"/>
                                      <w:lang w:eastAsia="en-GB"/>
                                    </w:rPr>
                                    <w:t>එකේ</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තියෙන</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උපාධි</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මොනවද</w:t>
                                  </w:r>
                                  <w:r w:rsidR="00C44B50" w:rsidRPr="00C44B50">
                                    <w:rPr>
                                      <w:rFonts w:eastAsia="Times New Roman" w:cs="Times New Roman"/>
                                      <w:bCs/>
                                      <w:color w:val="000000"/>
                                      <w:lang w:eastAsia="en-GB"/>
                                    </w:rPr>
                                    <w:t>?</w:t>
                                  </w:r>
                                </w:p>
                                <w:p w14:paraId="154885BC" w14:textId="77777777" w:rsidR="007917A8" w:rsidRDefault="007917A8" w:rsidP="00781EEC">
                                  <w:pPr>
                                    <w:spacing w:before="0" w:after="0"/>
                                    <w:jc w:val="left"/>
                                    <w:rPr>
                                      <w:rFonts w:eastAsia="Times New Roman" w:cs="Times New Roman"/>
                                      <w:bCs/>
                                      <w:color w:val="000000"/>
                                      <w:lang w:eastAsia="en-GB"/>
                                    </w:rPr>
                                  </w:pPr>
                                </w:p>
                                <w:p w14:paraId="33BA703C" w14:textId="7C0FA8E5" w:rsidR="007917A8" w:rsidRPr="00C44B50" w:rsidRDefault="007917A8"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Accuracy</w:t>
                                  </w:r>
                                </w:p>
                              </w:tc>
                              <w:tc>
                                <w:tcPr>
                                  <w:tcW w:w="1593" w:type="dxa"/>
                                  <w:tcBorders>
                                    <w:top w:val="single" w:sz="4" w:space="0" w:color="000000"/>
                                    <w:left w:val="single" w:sz="4" w:space="0" w:color="000000"/>
                                    <w:bottom w:val="single" w:sz="4" w:space="0" w:color="000000"/>
                                    <w:right w:val="single" w:sz="4" w:space="0" w:color="000000"/>
                                  </w:tcBorders>
                                </w:tcPr>
                                <w:p w14:paraId="12707967" w14:textId="4CEBA9F8" w:rsidR="0079166B" w:rsidRPr="00EC7547" w:rsidRDefault="00187E4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w:t>
                                  </w:r>
                                  <w:r w:rsidR="003D546A">
                                    <w:rPr>
                                      <w:rFonts w:eastAsia="Times New Roman" w:cs="Times New Roman"/>
                                      <w:color w:val="000000"/>
                                      <w:lang w:eastAsia="en-GB"/>
                                    </w:rPr>
                                    <w:t>, and sortable</w:t>
                                  </w:r>
                                </w:p>
                              </w:tc>
                              <w:tc>
                                <w:tcPr>
                                  <w:tcW w:w="1782" w:type="dxa"/>
                                  <w:tcBorders>
                                    <w:top w:val="single" w:sz="4" w:space="0" w:color="000000"/>
                                    <w:left w:val="single" w:sz="4" w:space="0" w:color="000000"/>
                                    <w:bottom w:val="single" w:sz="4" w:space="0" w:color="000000"/>
                                    <w:right w:val="single" w:sz="4" w:space="0" w:color="000000"/>
                                  </w:tcBorders>
                                </w:tcPr>
                                <w:p w14:paraId="601B9362" w14:textId="77777777" w:rsidR="0079166B" w:rsidRDefault="007F44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0.0046</w:t>
                                  </w:r>
                                </w:p>
                                <w:p w14:paraId="7C5B6B54" w14:textId="77777777" w:rsidR="00F02319" w:rsidRDefault="00875360"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0.001</w:t>
                                  </w:r>
                                  <w:r w:rsidR="00B104BD">
                                    <w:rPr>
                                      <w:rFonts w:ascii="Iskoola Pota" w:eastAsia="Times New Roman" w:hAnsi="Iskoola Pota" w:cs="Iskoola Pota"/>
                                      <w:bCs/>
                                      <w:color w:val="000000"/>
                                      <w:lang w:eastAsia="en-GB"/>
                                    </w:rPr>
                                    <w:t>2</w:t>
                                  </w:r>
                                </w:p>
                                <w:p w14:paraId="18E0DFC4" w14:textId="77777777" w:rsidR="00B104BD" w:rsidRDefault="00B104BD"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0.0</w:t>
                                  </w:r>
                                </w:p>
                                <w:p w14:paraId="05839814" w14:textId="10E201D1" w:rsidR="00B104BD" w:rsidRDefault="00B104BD"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0.0</w:t>
                                  </w:r>
                                </w:p>
                                <w:p w14:paraId="7FEE2274" w14:textId="28CD0DD9" w:rsidR="00B104BD" w:rsidRPr="00EC7547" w:rsidRDefault="00B104BD"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0.0</w:t>
                                  </w:r>
                                </w:p>
                              </w:tc>
                              <w:tc>
                                <w:tcPr>
                                  <w:tcW w:w="1186" w:type="dxa"/>
                                  <w:tcBorders>
                                    <w:top w:val="single" w:sz="4" w:space="0" w:color="000000"/>
                                    <w:left w:val="single" w:sz="4" w:space="0" w:color="000000"/>
                                    <w:bottom w:val="single" w:sz="4" w:space="0" w:color="000000"/>
                                    <w:right w:val="single" w:sz="4" w:space="0" w:color="000000"/>
                                  </w:tcBorders>
                                </w:tcPr>
                                <w:p w14:paraId="6DACCBA0" w14:textId="43F8BC4B" w:rsidR="0079166B" w:rsidRPr="00EC7547" w:rsidRDefault="007917A8" w:rsidP="00781EEC">
                                  <w:pPr>
                                    <w:spacing w:before="0" w:after="0"/>
                                    <w:jc w:val="left"/>
                                    <w:rPr>
                                      <w:rFonts w:eastAsia="Times New Roman" w:cs="Times New Roman"/>
                                      <w:color w:val="000000"/>
                                      <w:lang w:eastAsia="en-GB"/>
                                    </w:rPr>
                                  </w:pPr>
                                  <w:r>
                                    <w:rPr>
                                      <w:rFonts w:eastAsia="Times New Roman" w:cs="Times New Roman"/>
                                      <w:color w:val="000000"/>
                                      <w:lang w:eastAsia="en-GB"/>
                                    </w:rPr>
                                    <w:t>fail</w:t>
                                  </w:r>
                                </w:p>
                              </w:tc>
                              <w:tc>
                                <w:tcPr>
                                  <w:tcW w:w="1344" w:type="dxa"/>
                                  <w:tcBorders>
                                    <w:top w:val="single" w:sz="4" w:space="0" w:color="000000"/>
                                    <w:left w:val="single" w:sz="4" w:space="0" w:color="000000"/>
                                    <w:bottom w:val="single" w:sz="4" w:space="0" w:color="000000"/>
                                    <w:right w:val="single" w:sz="4" w:space="0" w:color="000000"/>
                                  </w:tcBorders>
                                </w:tcPr>
                                <w:p w14:paraId="190CB356" w14:textId="6EF58E20" w:rsidR="0079166B" w:rsidRPr="00EC7547" w:rsidRDefault="007834CE" w:rsidP="00184091">
                                  <w:pPr>
                                    <w:keepNext/>
                                    <w:spacing w:before="0" w:after="0"/>
                                    <w:jc w:val="left"/>
                                    <w:rPr>
                                      <w:rFonts w:eastAsia="Times New Roman" w:cs="Times New Roman"/>
                                      <w:color w:val="000000"/>
                                      <w:lang w:eastAsia="en-GB"/>
                                    </w:rPr>
                                  </w:pPr>
                                  <w:r>
                                    <w:rPr>
                                      <w:rFonts w:eastAsia="Times New Roman" w:cs="Times New Roman"/>
                                      <w:color w:val="000000"/>
                                      <w:lang w:eastAsia="en-GB"/>
                                    </w:rPr>
                                    <w:t>GFIs are mostly sparse</w:t>
                                  </w:r>
                                  <w:r w:rsidR="0079166B">
                                    <w:rPr>
                                      <w:rFonts w:eastAsia="Times New Roman" w:cs="Times New Roman"/>
                                      <w:color w:val="000000"/>
                                      <w:lang w:eastAsia="en-GB"/>
                                    </w:rPr>
                                    <w:t>.</w:t>
                                  </w:r>
                                  <w:r w:rsidR="0079166B" w:rsidRPr="00EC7547">
                                    <w:rPr>
                                      <w:rFonts w:eastAsia="Times New Roman" w:cs="Times New Roman"/>
                                      <w:color w:val="000000"/>
                                      <w:lang w:eastAsia="en-GB"/>
                                    </w:rPr>
                                    <w:t xml:space="preserve"> </w:t>
                                  </w:r>
                                </w:p>
                              </w:tc>
                            </w:tr>
                          </w:tbl>
                          <w:p w14:paraId="5952DC71" w14:textId="77777777" w:rsidR="0079166B" w:rsidRPr="00F4123C" w:rsidRDefault="0079166B" w:rsidP="0079166B">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126A0" id="Text Box 396" o:spid="_x0000_s1064" type="#_x0000_t202" style="position:absolute;left:0;text-align:left;margin-left:359.5pt;margin-top:0;width:410.7pt;height:385.8pt;z-index:-25165824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" stroked="f">
                <v:textbox inset="1.44pt,1.44pt,1.44pt,1.44pt">
                  <w:txbxContent>
                    <w:p w14:paraId="3E864200" w14:textId="6FCCA540" w:rsidR="0079166B" w:rsidRPr="008B1CF2" w:rsidRDefault="00184091" w:rsidP="00761E2C">
                      <w:pPr>
                        <w:pStyle w:val="Caption"/>
                        <w:spacing w:before="240"/>
                      </w:pPr>
                      <w:bookmarkStart w:id="151" w:name="_Ref116928573"/>
                      <w:bookmarkStart w:id="152" w:name="_Toc117083142"/>
                      <w:r>
                        <w:t>Table 5.1.1.</w:t>
                      </w:r>
                      <w:r w:rsidR="00CF4633">
                        <w:fldChar w:fldCharType="begin"/>
                      </w:r>
                      <w:r w:rsidR="00CF4633">
                        <w:instrText xml:space="preserve"> SEQ Table_5.1.1</w:instrText>
                      </w:r>
                      <w:r w:rsidR="00CF4633">
                        <w:instrText xml:space="preserve">. \* ARABIC </w:instrText>
                      </w:r>
                      <w:r w:rsidR="00CF4633">
                        <w:fldChar w:fldCharType="separate"/>
                      </w:r>
                      <w:r w:rsidR="00D477A9">
                        <w:rPr>
                          <w:noProof/>
                        </w:rPr>
                        <w:t>1</w:t>
                      </w:r>
                      <w:r w:rsidR="00CF4633">
                        <w:rPr>
                          <w:noProof/>
                        </w:rPr>
                        <w:fldChar w:fldCharType="end"/>
                      </w:r>
                      <w:bookmarkEnd w:id="151"/>
                      <w:r>
                        <w:t xml:space="preserve">. </w:t>
                      </w:r>
                      <w:r w:rsidR="007C0A54">
                        <w:t xml:space="preserve">Metric selection test case </w:t>
                      </w:r>
                      <w:r w:rsidR="00902A9D">
                        <w:t>for accuracy</w:t>
                      </w:r>
                      <w:bookmarkEnd w:id="152"/>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9"/>
                        <w:gridCol w:w="1636"/>
                        <w:gridCol w:w="1593"/>
                        <w:gridCol w:w="1782"/>
                        <w:gridCol w:w="1186"/>
                        <w:gridCol w:w="1344"/>
                      </w:tblGrid>
                      <w:tr w:rsidR="0079166B" w:rsidRPr="00EC7547" w14:paraId="4C4B641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F9EDB2F" w14:textId="16ED79A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79166B" w:rsidRPr="00EC7547" w14:paraId="1B330AA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34C24F9" w14:textId="7CEDDF3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79166B" w:rsidRPr="00EC7547" w14:paraId="313FAAE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02D3464" w14:textId="6AADF2A9"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79166B" w:rsidRPr="00EC7547" w14:paraId="7315FBCA"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728B6FAC"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Pr>
                                <w:rFonts w:eastAsia="Times New Roman" w:cs="Times New Roman"/>
                                <w:color w:val="000000"/>
                                <w:lang w:eastAsia="en-GB"/>
                              </w:rPr>
                              <w:t>1</w:t>
                            </w:r>
                          </w:p>
                        </w:tc>
                        <w:tc>
                          <w:tcPr>
                            <w:tcW w:w="4312" w:type="dxa"/>
                            <w:gridSpan w:val="3"/>
                            <w:tcBorders>
                              <w:top w:val="single" w:sz="4" w:space="0" w:color="000000"/>
                              <w:left w:val="single" w:sz="4" w:space="0" w:color="000000"/>
                              <w:bottom w:val="single" w:sz="4" w:space="0" w:color="000000"/>
                              <w:right w:val="single" w:sz="4" w:space="0" w:color="000000"/>
                            </w:tcBorders>
                          </w:tcPr>
                          <w:p w14:paraId="6A4815F0"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A7E8D26" w14:textId="1D457012"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13F9D967" w14:textId="2E90E128"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w:t>
                            </w:r>
                            <w:r w:rsidR="00704DA0">
                              <w:rPr>
                                <w:rFonts w:eastAsia="Times New Roman" w:cs="Times New Roman"/>
                                <w:color w:val="000000"/>
                                <w:lang w:eastAsia="en-GB"/>
                              </w:rPr>
                              <w:t>Dissanayake D</w:t>
                            </w:r>
                            <w:r>
                              <w:rPr>
                                <w:rFonts w:eastAsia="Times New Roman" w:cs="Times New Roman"/>
                                <w:color w:val="000000"/>
                                <w:lang w:eastAsia="en-GB"/>
                              </w:rPr>
                              <w:t>.</w:t>
                            </w:r>
                            <w:r w:rsidR="00704DA0">
                              <w:rPr>
                                <w:rFonts w:eastAsia="Times New Roman" w:cs="Times New Roman"/>
                                <w:color w:val="000000"/>
                                <w:lang w:eastAsia="en-GB"/>
                              </w:rPr>
                              <w:t>M.I.M.</w:t>
                            </w:r>
                          </w:p>
                        </w:tc>
                      </w:tr>
                      <w:tr w:rsidR="0079166B" w:rsidRPr="00EC7547" w14:paraId="3D40C32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D695724" w14:textId="73F5BC54"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704DA0">
                              <w:rPr>
                                <w:rFonts w:eastAsia="Times New Roman" w:cs="Times New Roman"/>
                                <w:color w:val="000000"/>
                                <w:lang w:eastAsia="en-GB"/>
                              </w:rPr>
                              <w:t>High</w:t>
                            </w:r>
                          </w:p>
                        </w:tc>
                      </w:tr>
                      <w:tr w:rsidR="0079166B" w:rsidRPr="00EC7547" w14:paraId="085966A1"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88B055B" w14:textId="197DFB69"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23415B">
                              <w:rPr>
                                <w:rFonts w:eastAsia="Times New Roman" w:cs="Times New Roman"/>
                                <w:color w:val="000000"/>
                                <w:lang w:eastAsia="en-GB"/>
                              </w:rPr>
                              <w:t>Obtained GFIs should be comparable and sortable</w:t>
                            </w:r>
                            <w:r>
                              <w:rPr>
                                <w:rFonts w:eastAsia="Times New Roman" w:cs="Times New Roman"/>
                                <w:color w:val="000000"/>
                                <w:lang w:eastAsia="en-GB"/>
                              </w:rPr>
                              <w:t>.</w:t>
                            </w:r>
                          </w:p>
                        </w:tc>
                      </w:tr>
                      <w:tr w:rsidR="0079166B" w:rsidRPr="00EC7547" w14:paraId="15D6E441"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8C2D79F" w14:textId="57567B4F"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sidR="001A5141">
                              <w:rPr>
                                <w:rFonts w:eastAsia="Times New Roman" w:cs="Times New Roman"/>
                                <w:bCs/>
                                <w:color w:val="000000"/>
                                <w:lang w:eastAsia="en-GB"/>
                              </w:rPr>
                              <w:t>Data</w:t>
                            </w:r>
                            <w:r w:rsidRPr="00EC7547">
                              <w:rPr>
                                <w:rFonts w:eastAsia="Times New Roman" w:cs="Times New Roman"/>
                                <w:color w:val="000000"/>
                                <w:lang w:eastAsia="en-GB"/>
                              </w:rPr>
                              <w:t xml:space="preserve"> </w:t>
                            </w:r>
                            <w:r w:rsidR="001A5141">
                              <w:rPr>
                                <w:rFonts w:eastAsia="Times New Roman" w:cs="Times New Roman"/>
                                <w:color w:val="000000"/>
                                <w:lang w:eastAsia="en-GB"/>
                              </w:rPr>
                              <w:t xml:space="preserve">instance, NLU data, and a Rasa model should </w:t>
                            </w:r>
                            <w:proofErr w:type="gramStart"/>
                            <w:r w:rsidR="001A5141">
                              <w:rPr>
                                <w:rFonts w:eastAsia="Times New Roman" w:cs="Times New Roman"/>
                                <w:color w:val="000000"/>
                                <w:lang w:eastAsia="en-GB"/>
                              </w:rPr>
                              <w:t>be passed</w:t>
                            </w:r>
                            <w:proofErr w:type="gramEnd"/>
                          </w:p>
                        </w:tc>
                      </w:tr>
                      <w:tr w:rsidR="0079166B" w:rsidRPr="00EC7547" w14:paraId="22501767"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FFF3DE5"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0051194" w14:textId="5A97EF0E" w:rsidR="0079166B" w:rsidRDefault="0079166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sidR="00E2582A">
                              <w:rPr>
                                <w:rFonts w:eastAsia="Times New Roman" w:cs="Times New Roman"/>
                                <w:color w:val="000000"/>
                                <w:lang w:eastAsia="en-GB"/>
                              </w:rPr>
                              <w:t>1</w:t>
                            </w:r>
                            <w:r w:rsidRPr="00EC7547">
                              <w:rPr>
                                <w:rFonts w:eastAsia="Times New Roman" w:cs="Times New Roman"/>
                                <w:color w:val="000000"/>
                                <w:lang w:eastAsia="en-GB"/>
                              </w:rPr>
                              <w:t xml:space="preserve">: </w:t>
                            </w:r>
                            <w:r w:rsidR="003E3D56">
                              <w:rPr>
                                <w:rFonts w:eastAsia="Times New Roman" w:cs="Times New Roman"/>
                                <w:color w:val="000000"/>
                                <w:lang w:eastAsia="en-GB"/>
                              </w:rPr>
                              <w:t xml:space="preserve">Add a new data instance to the </w:t>
                            </w:r>
                            <w:r w:rsidR="003E3D56">
                              <w:rPr>
                                <w:rFonts w:eastAsia="Times New Roman" w:cs="Times New Roman"/>
                                <w:i/>
                                <w:iCs/>
                                <w:color w:val="000000"/>
                                <w:lang w:eastAsia="en-GB"/>
                              </w:rPr>
                              <w:t xml:space="preserve">dime_config.yml </w:t>
                            </w:r>
                            <w:r w:rsidR="003E3D56">
                              <w:rPr>
                                <w:rFonts w:eastAsia="Times New Roman" w:cs="Times New Roman"/>
                                <w:color w:val="000000"/>
                                <w:lang w:eastAsia="en-GB"/>
                              </w:rPr>
                              <w:t>file</w:t>
                            </w:r>
                          </w:p>
                          <w:p w14:paraId="478F6C84" w14:textId="1F24DA79" w:rsidR="00E2582A" w:rsidRPr="003E3D56" w:rsidRDefault="00E2582A"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3D803953" w14:textId="12186933"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sidR="003E3D56">
                              <w:rPr>
                                <w:rFonts w:eastAsia="Times New Roman" w:cs="Times New Roman"/>
                                <w:color w:val="000000"/>
                                <w:lang w:eastAsia="en-GB"/>
                              </w:rPr>
                              <w:t xml:space="preserve"> </w:t>
                            </w:r>
                            <w:r w:rsidR="006D5366">
                              <w:rPr>
                                <w:rFonts w:eastAsia="Times New Roman" w:cs="Times New Roman"/>
                                <w:color w:val="000000"/>
                                <w:lang w:eastAsia="en-GB"/>
                              </w:rPr>
                              <w:t>Go to t</w:t>
                            </w:r>
                            <w:r w:rsidR="003E3D56">
                              <w:rPr>
                                <w:rFonts w:eastAsia="Times New Roman" w:cs="Times New Roman"/>
                                <w:color w:val="000000"/>
                                <w:lang w:eastAsia="en-GB"/>
                              </w:rPr>
                              <w:t>he DIME project root</w:t>
                            </w:r>
                            <w:r w:rsidR="006D5366">
                              <w:rPr>
                                <w:rFonts w:eastAsia="Times New Roman" w:cs="Times New Roman"/>
                                <w:color w:val="000000"/>
                                <w:lang w:eastAsia="en-GB"/>
                              </w:rPr>
                              <w:t xml:space="preserve"> in the terminal</w:t>
                            </w:r>
                          </w:p>
                          <w:p w14:paraId="304D58B0" w14:textId="154D5F4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w:t>
                            </w:r>
                            <w:r w:rsidR="003E3D56">
                              <w:rPr>
                                <w:rFonts w:eastAsia="Times New Roman" w:cs="Times New Roman"/>
                                <w:color w:val="000000"/>
                                <w:lang w:eastAsia="en-GB"/>
                              </w:rPr>
                              <w:t xml:space="preserve">Run </w:t>
                            </w:r>
                            <w:r w:rsidR="003E3D56">
                              <w:rPr>
                                <w:rFonts w:eastAsia="Times New Roman" w:cs="Times New Roman"/>
                                <w:i/>
                                <w:iCs/>
                                <w:color w:val="000000"/>
                                <w:lang w:eastAsia="en-GB"/>
                              </w:rPr>
                              <w:t>dime explain</w:t>
                            </w:r>
                            <w:r w:rsidR="007917A8">
                              <w:rPr>
                                <w:rFonts w:eastAsia="Times New Roman" w:cs="Times New Roman"/>
                                <w:i/>
                                <w:iCs/>
                                <w:color w:val="000000"/>
                                <w:lang w:eastAsia="en-GB"/>
                              </w:rPr>
                              <w:t xml:space="preserve"> -m accuracy</w:t>
                            </w:r>
                            <w:r w:rsidR="003E3D56">
                              <w:rPr>
                                <w:rFonts w:eastAsia="Times New Roman" w:cs="Times New Roman"/>
                                <w:color w:val="000000"/>
                                <w:lang w:eastAsia="en-GB"/>
                              </w:rPr>
                              <w:t xml:space="preserve"> in the terminal and inspect the output</w:t>
                            </w:r>
                          </w:p>
                        </w:tc>
                      </w:tr>
                      <w:tr w:rsidR="007F4415" w:rsidRPr="00EC7547" w14:paraId="017D63A8"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759E9E7C"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6132F39B"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7AB8652F"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0F0EC126"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4414990F"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540AE83"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7D73BE2A"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C5344A5"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7F4415" w:rsidRPr="00EC7547" w14:paraId="1748A79C"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4264E538" w14:textId="77777777" w:rsidR="0079166B" w:rsidRPr="00EC7547" w:rsidRDefault="0079166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Pr>
                                <w:rFonts w:eastAsia="Times New Roman" w:cs="Times New Roman"/>
                                <w:color w:val="000000"/>
                                <w:lang w:eastAsia="en-GB"/>
                              </w:rPr>
                              <w:t>1</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234D1B84" w14:textId="77777777" w:rsidR="0079166B" w:rsidRDefault="0079166B"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00C44B50" w:rsidRPr="00C44B50">
                              <w:rPr>
                                <w:rFonts w:eastAsia="Times New Roman" w:cs="Times New Roman"/>
                                <w:bCs/>
                                <w:color w:val="000000"/>
                                <w:lang w:eastAsia="en-GB"/>
                              </w:rPr>
                              <w:t xml:space="preserve">SLIIT </w:t>
                            </w:r>
                            <w:r w:rsidR="00C44B50" w:rsidRPr="00C44B50">
                              <w:rPr>
                                <w:rFonts w:ascii="Iskoola Pota" w:eastAsia="Times New Roman" w:hAnsi="Iskoola Pota" w:cs="Iskoola Pota"/>
                                <w:bCs/>
                                <w:color w:val="000000"/>
                                <w:lang w:eastAsia="en-GB"/>
                              </w:rPr>
                              <w:t>එකේ</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තියෙන</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උපාධි</w:t>
                            </w:r>
                            <w:r w:rsidR="00C44B50" w:rsidRPr="00C44B50">
                              <w:rPr>
                                <w:rFonts w:eastAsia="Times New Roman" w:cs="Times New Roman"/>
                                <w:bCs/>
                                <w:color w:val="000000"/>
                                <w:lang w:eastAsia="en-GB"/>
                              </w:rPr>
                              <w:t xml:space="preserve"> </w:t>
                            </w:r>
                            <w:r w:rsidR="00C44B50" w:rsidRPr="00C44B50">
                              <w:rPr>
                                <w:rFonts w:ascii="Iskoola Pota" w:eastAsia="Times New Roman" w:hAnsi="Iskoola Pota" w:cs="Iskoola Pota"/>
                                <w:bCs/>
                                <w:color w:val="000000"/>
                                <w:lang w:eastAsia="en-GB"/>
                              </w:rPr>
                              <w:t>මොනවද</w:t>
                            </w:r>
                            <w:r w:rsidR="00C44B50" w:rsidRPr="00C44B50">
                              <w:rPr>
                                <w:rFonts w:eastAsia="Times New Roman" w:cs="Times New Roman"/>
                                <w:bCs/>
                                <w:color w:val="000000"/>
                                <w:lang w:eastAsia="en-GB"/>
                              </w:rPr>
                              <w:t>?</w:t>
                            </w:r>
                          </w:p>
                          <w:p w14:paraId="154885BC" w14:textId="77777777" w:rsidR="007917A8" w:rsidRDefault="007917A8" w:rsidP="00781EEC">
                            <w:pPr>
                              <w:spacing w:before="0" w:after="0"/>
                              <w:jc w:val="left"/>
                              <w:rPr>
                                <w:rFonts w:eastAsia="Times New Roman" w:cs="Times New Roman"/>
                                <w:bCs/>
                                <w:color w:val="000000"/>
                                <w:lang w:eastAsia="en-GB"/>
                              </w:rPr>
                            </w:pPr>
                          </w:p>
                          <w:p w14:paraId="33BA703C" w14:textId="7C0FA8E5" w:rsidR="007917A8" w:rsidRPr="00C44B50" w:rsidRDefault="007917A8"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Accuracy</w:t>
                            </w:r>
                          </w:p>
                        </w:tc>
                        <w:tc>
                          <w:tcPr>
                            <w:tcW w:w="1593" w:type="dxa"/>
                            <w:tcBorders>
                              <w:top w:val="single" w:sz="4" w:space="0" w:color="000000"/>
                              <w:left w:val="single" w:sz="4" w:space="0" w:color="000000"/>
                              <w:bottom w:val="single" w:sz="4" w:space="0" w:color="000000"/>
                              <w:right w:val="single" w:sz="4" w:space="0" w:color="000000"/>
                            </w:tcBorders>
                          </w:tcPr>
                          <w:p w14:paraId="12707967" w14:textId="4CEBA9F8" w:rsidR="0079166B" w:rsidRPr="00EC7547" w:rsidRDefault="00187E4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w:t>
                            </w:r>
                            <w:r w:rsidR="003D546A">
                              <w:rPr>
                                <w:rFonts w:eastAsia="Times New Roman" w:cs="Times New Roman"/>
                                <w:color w:val="000000"/>
                                <w:lang w:eastAsia="en-GB"/>
                              </w:rPr>
                              <w:t>, and sortable</w:t>
                            </w:r>
                          </w:p>
                        </w:tc>
                        <w:tc>
                          <w:tcPr>
                            <w:tcW w:w="1782" w:type="dxa"/>
                            <w:tcBorders>
                              <w:top w:val="single" w:sz="4" w:space="0" w:color="000000"/>
                              <w:left w:val="single" w:sz="4" w:space="0" w:color="000000"/>
                              <w:bottom w:val="single" w:sz="4" w:space="0" w:color="000000"/>
                              <w:right w:val="single" w:sz="4" w:space="0" w:color="000000"/>
                            </w:tcBorders>
                          </w:tcPr>
                          <w:p w14:paraId="601B9362" w14:textId="77777777" w:rsidR="0079166B" w:rsidRDefault="007F44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0.0046</w:t>
                            </w:r>
                          </w:p>
                          <w:p w14:paraId="7C5B6B54" w14:textId="77777777" w:rsidR="00F02319" w:rsidRDefault="00875360"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0.001</w:t>
                            </w:r>
                            <w:r w:rsidR="00B104BD">
                              <w:rPr>
                                <w:rFonts w:ascii="Iskoola Pota" w:eastAsia="Times New Roman" w:hAnsi="Iskoola Pota" w:cs="Iskoola Pota"/>
                                <w:bCs/>
                                <w:color w:val="000000"/>
                                <w:lang w:eastAsia="en-GB"/>
                              </w:rPr>
                              <w:t>2</w:t>
                            </w:r>
                          </w:p>
                          <w:p w14:paraId="18E0DFC4" w14:textId="77777777" w:rsidR="00B104BD" w:rsidRDefault="00B104BD"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0.0</w:t>
                            </w:r>
                          </w:p>
                          <w:p w14:paraId="05839814" w14:textId="10E201D1" w:rsidR="00B104BD" w:rsidRDefault="00B104BD"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0.0</w:t>
                            </w:r>
                          </w:p>
                          <w:p w14:paraId="7FEE2274" w14:textId="28CD0DD9" w:rsidR="00B104BD" w:rsidRPr="00EC7547" w:rsidRDefault="00B104BD"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0.0</w:t>
                            </w:r>
                          </w:p>
                        </w:tc>
                        <w:tc>
                          <w:tcPr>
                            <w:tcW w:w="1186" w:type="dxa"/>
                            <w:tcBorders>
                              <w:top w:val="single" w:sz="4" w:space="0" w:color="000000"/>
                              <w:left w:val="single" w:sz="4" w:space="0" w:color="000000"/>
                              <w:bottom w:val="single" w:sz="4" w:space="0" w:color="000000"/>
                              <w:right w:val="single" w:sz="4" w:space="0" w:color="000000"/>
                            </w:tcBorders>
                          </w:tcPr>
                          <w:p w14:paraId="6DACCBA0" w14:textId="43F8BC4B" w:rsidR="0079166B" w:rsidRPr="00EC7547" w:rsidRDefault="007917A8" w:rsidP="00781EEC">
                            <w:pPr>
                              <w:spacing w:before="0" w:after="0"/>
                              <w:jc w:val="left"/>
                              <w:rPr>
                                <w:rFonts w:eastAsia="Times New Roman" w:cs="Times New Roman"/>
                                <w:color w:val="000000"/>
                                <w:lang w:eastAsia="en-GB"/>
                              </w:rPr>
                            </w:pPr>
                            <w:r>
                              <w:rPr>
                                <w:rFonts w:eastAsia="Times New Roman" w:cs="Times New Roman"/>
                                <w:color w:val="000000"/>
                                <w:lang w:eastAsia="en-GB"/>
                              </w:rPr>
                              <w:t>fail</w:t>
                            </w:r>
                          </w:p>
                        </w:tc>
                        <w:tc>
                          <w:tcPr>
                            <w:tcW w:w="1344" w:type="dxa"/>
                            <w:tcBorders>
                              <w:top w:val="single" w:sz="4" w:space="0" w:color="000000"/>
                              <w:left w:val="single" w:sz="4" w:space="0" w:color="000000"/>
                              <w:bottom w:val="single" w:sz="4" w:space="0" w:color="000000"/>
                              <w:right w:val="single" w:sz="4" w:space="0" w:color="000000"/>
                            </w:tcBorders>
                          </w:tcPr>
                          <w:p w14:paraId="190CB356" w14:textId="6EF58E20" w:rsidR="0079166B" w:rsidRPr="00EC7547" w:rsidRDefault="007834CE" w:rsidP="00184091">
                            <w:pPr>
                              <w:keepNext/>
                              <w:spacing w:before="0" w:after="0"/>
                              <w:jc w:val="left"/>
                              <w:rPr>
                                <w:rFonts w:eastAsia="Times New Roman" w:cs="Times New Roman"/>
                                <w:color w:val="000000"/>
                                <w:lang w:eastAsia="en-GB"/>
                              </w:rPr>
                            </w:pPr>
                            <w:r>
                              <w:rPr>
                                <w:rFonts w:eastAsia="Times New Roman" w:cs="Times New Roman"/>
                                <w:color w:val="000000"/>
                                <w:lang w:eastAsia="en-GB"/>
                              </w:rPr>
                              <w:t>GFIs are mostly sparse</w:t>
                            </w:r>
                            <w:r w:rsidR="0079166B">
                              <w:rPr>
                                <w:rFonts w:eastAsia="Times New Roman" w:cs="Times New Roman"/>
                                <w:color w:val="000000"/>
                                <w:lang w:eastAsia="en-GB"/>
                              </w:rPr>
                              <w:t>.</w:t>
                            </w:r>
                            <w:r w:rsidR="0079166B" w:rsidRPr="00EC7547">
                              <w:rPr>
                                <w:rFonts w:eastAsia="Times New Roman" w:cs="Times New Roman"/>
                                <w:color w:val="000000"/>
                                <w:lang w:eastAsia="en-GB"/>
                              </w:rPr>
                              <w:t xml:space="preserve"> </w:t>
                            </w:r>
                          </w:p>
                        </w:tc>
                      </w:tr>
                    </w:tbl>
                    <w:p w14:paraId="5952DC71" w14:textId="77777777" w:rsidR="0079166B" w:rsidRPr="00F4123C" w:rsidRDefault="0079166B" w:rsidP="0079166B">
                      <w:pPr>
                        <w:pStyle w:val="Caption"/>
                        <w:jc w:val="both"/>
                      </w:pPr>
                    </w:p>
                  </w:txbxContent>
                </v:textbox>
                <w10:wrap type="topAndBottom" anchorx="margin" anchory="margin"/>
              </v:shape>
            </w:pict>
          </mc:Fallback>
        </mc:AlternateContent>
      </w:r>
      <w:r w:rsidR="00AE0F26" w:rsidRPr="00AE0F26">
        <w:t xml:space="preserve">Initially, the algorithms for feature importance calculation had accuracy, f1-score, and confidence score as candidate metrics for computing the GFI and LFI. Although the implementation of DIME supports all three metrics, the author tested each metric and inspected the feature importance output for both GFI and LFI to learn the most suitable metric. </w:t>
      </w:r>
      <w:r w:rsidR="004441FE">
        <w:fldChar w:fldCharType="begin"/>
      </w:r>
      <w:r w:rsidR="004441FE">
        <w:instrText xml:space="preserve"> REF _Ref116928573 \h </w:instrText>
      </w:r>
      <w:r w:rsidR="004441FE">
        <w:fldChar w:fldCharType="separate"/>
      </w:r>
      <w:r w:rsidR="004441FE">
        <w:t>Table 5.1.1.</w:t>
      </w:r>
      <w:r w:rsidR="004441FE">
        <w:rPr>
          <w:noProof/>
        </w:rPr>
        <w:t>1</w:t>
      </w:r>
      <w:r w:rsidR="004441FE">
        <w:fldChar w:fldCharType="end"/>
      </w:r>
      <w:r w:rsidR="00AE0F26" w:rsidRPr="00AE0F26">
        <w:t xml:space="preserve"> </w:t>
      </w:r>
      <w:r w:rsidR="004441FE">
        <w:t xml:space="preserve">through </w:t>
      </w:r>
      <w:r w:rsidR="004441FE">
        <w:fldChar w:fldCharType="begin"/>
      </w:r>
      <w:r w:rsidR="004441FE">
        <w:instrText xml:space="preserve"> REF _Ref116928583 \h </w:instrText>
      </w:r>
      <w:r w:rsidR="004441FE">
        <w:fldChar w:fldCharType="separate"/>
      </w:r>
      <w:r w:rsidR="004441FE">
        <w:t>Table 5.1.1.</w:t>
      </w:r>
      <w:r w:rsidR="004441FE">
        <w:rPr>
          <w:noProof/>
        </w:rPr>
        <w:t>3</w:t>
      </w:r>
      <w:r w:rsidR="004441FE">
        <w:fldChar w:fldCharType="end"/>
      </w:r>
      <w:r w:rsidR="004441FE">
        <w:t xml:space="preserve"> </w:t>
      </w:r>
      <w:r w:rsidR="00AE0F26" w:rsidRPr="00AE0F26">
        <w:t>contain</w:t>
      </w:r>
      <w:r w:rsidR="004441FE">
        <w:t xml:space="preserve"> </w:t>
      </w:r>
      <w:r w:rsidR="008B5E55" w:rsidRPr="008B5E55">
        <w:t>three test cases for the same data instance under varying metrics</w:t>
      </w:r>
      <w:r w:rsidR="008B5E55">
        <w:t xml:space="preserve"> and</w:t>
      </w:r>
      <w:r w:rsidR="00AE0F26" w:rsidRPr="00AE0F26">
        <w:t xml:space="preserve"> their respective outcomes. Based on the results of both tests, it is </w:t>
      </w:r>
      <w:r w:rsidR="00A24224" w:rsidRPr="00A24224">
        <w:t>evident</w:t>
      </w:r>
      <w:r w:rsidR="00AE0F26" w:rsidRPr="00AE0F26">
        <w:t xml:space="preserve"> that accuracy and f1-score are not suitable for </w:t>
      </w:r>
      <w:r w:rsidR="00AE0F26" w:rsidRPr="00AE0F26">
        <w:lastRenderedPageBreak/>
        <w:t>calculating feature importance as most calculated feature importance scores are equal to zero (0). These two metrics produce highly sparse feature importance scores, negatively affecting the feature selection step since it is impossible to define a logical order of features without non-zero GFI scores. Comparably confidence as a metric produces more sensitive feature importance scores, allowing easy feature selection based on their descending order of importance</w:t>
      </w:r>
      <w:r w:rsidR="002C269B" w:rsidRPr="002C269B">
        <w:t>.</w:t>
      </w:r>
      <w:r w:rsidR="00256A6E">
        <w:t xml:space="preserve"> </w:t>
      </w:r>
    </w:p>
    <w:p w14:paraId="098302A3" w14:textId="77777777" w:rsidR="00517E1A" w:rsidRDefault="00517E1A" w:rsidP="00517E1A">
      <w:pPr>
        <w:spacing w:before="0" w:line="360" w:lineRule="auto"/>
      </w:pPr>
    </w:p>
    <w:p w14:paraId="7FA8BCC2" w14:textId="77777777" w:rsidR="00517E1A" w:rsidRDefault="00517E1A" w:rsidP="00517E1A">
      <w:pPr>
        <w:spacing w:before="0" w:line="360" w:lineRule="auto"/>
      </w:pPr>
    </w:p>
    <w:p w14:paraId="4AB94714" w14:textId="5D4EA8FC" w:rsidR="00517E1A" w:rsidRDefault="00517E1A" w:rsidP="00517E1A">
      <w:pPr>
        <w:spacing w:before="0" w:line="360" w:lineRule="auto"/>
      </w:pPr>
      <w:r>
        <w:rPr>
          <w:noProof/>
        </w:rPr>
        <mc:AlternateContent>
          <mc:Choice Requires="wps">
            <w:drawing>
              <wp:anchor distT="0" distB="0" distL="114300" distR="114300" simplePos="0" relativeHeight="251658310" behindDoc="1" locked="0" layoutInCell="1" allowOverlap="1" wp14:anchorId="1F5EBE60" wp14:editId="0D942FFC">
                <wp:simplePos x="0" y="0"/>
                <wp:positionH relativeFrom="margin">
                  <wp:align>right</wp:align>
                </wp:positionH>
                <wp:positionV relativeFrom="margin">
                  <wp:align>bottom</wp:align>
                </wp:positionV>
                <wp:extent cx="5215890" cy="5143500"/>
                <wp:effectExtent l="0" t="0" r="3810" b="0"/>
                <wp:wrapTopAndBottom/>
                <wp:docPr id="397" name="Text Box 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143500"/>
                        </a:xfrm>
                        <a:prstGeom prst="rect">
                          <a:avLst/>
                        </a:prstGeom>
                        <a:solidFill>
                          <a:srgbClr val="FFFFFF"/>
                        </a:solidFill>
                        <a:ln w="9525">
                          <a:noFill/>
                          <a:miter lim="800000"/>
                          <a:headEnd/>
                          <a:tailEnd/>
                        </a:ln>
                      </wps:spPr>
                      <wps:txbx>
                        <w:txbxContent>
                          <w:p w14:paraId="14489B28" w14:textId="2676164A" w:rsidR="00BD4215" w:rsidRPr="008B1CF2" w:rsidRDefault="00761E2C" w:rsidP="00761E2C">
                            <w:pPr>
                              <w:pStyle w:val="Caption"/>
                              <w:spacing w:before="240"/>
                            </w:pPr>
                            <w:bookmarkStart w:id="153" w:name="_Toc117083143"/>
                            <w:r>
                              <w:t>Table 5.1.1.</w:t>
                            </w:r>
                            <w:r w:rsidR="00CF4633">
                              <w:fldChar w:fldCharType="begin"/>
                            </w:r>
                            <w:r w:rsidR="00CF4633">
                              <w:instrText xml:space="preserve"> SEQ Table_5.1.1. \* A</w:instrText>
                            </w:r>
                            <w:r w:rsidR="00CF4633">
                              <w:instrText xml:space="preserve">RABIC </w:instrText>
                            </w:r>
                            <w:r w:rsidR="00CF4633">
                              <w:fldChar w:fldCharType="separate"/>
                            </w:r>
                            <w:r w:rsidR="00D477A9">
                              <w:rPr>
                                <w:noProof/>
                              </w:rPr>
                              <w:t>2</w:t>
                            </w:r>
                            <w:r w:rsidR="00CF4633">
                              <w:rPr>
                                <w:noProof/>
                              </w:rPr>
                              <w:fldChar w:fldCharType="end"/>
                            </w:r>
                            <w:r>
                              <w:t xml:space="preserve">. </w:t>
                            </w:r>
                            <w:r w:rsidRPr="00D938AE">
                              <w:t xml:space="preserve">Metric selection test case </w:t>
                            </w:r>
                            <w:r w:rsidR="00902A9D">
                              <w:t>for f1-score</w:t>
                            </w:r>
                            <w:bookmarkEnd w:id="153"/>
                          </w:p>
                          <w:tbl>
                            <w:tblPr>
                              <w:tblW w:w="8150" w:type="dxa"/>
                              <w:jc w:val="center"/>
                              <w:tblCellMar>
                                <w:top w:w="14" w:type="dxa"/>
                                <w:right w:w="51" w:type="dxa"/>
                              </w:tblCellMar>
                              <w:tblLook w:val="04A0" w:firstRow="1" w:lastRow="0" w:firstColumn="1" w:lastColumn="0" w:noHBand="0" w:noVBand="1"/>
                            </w:tblPr>
                            <w:tblGrid>
                              <w:gridCol w:w="609"/>
                              <w:gridCol w:w="1636"/>
                              <w:gridCol w:w="1593"/>
                              <w:gridCol w:w="1782"/>
                              <w:gridCol w:w="1186"/>
                              <w:gridCol w:w="1344"/>
                            </w:tblGrid>
                            <w:tr w:rsidR="00BD4215" w:rsidRPr="00EC7547" w14:paraId="62FF638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074FC49"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BD4215" w:rsidRPr="00EC7547" w14:paraId="1E1E13DE"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A9AC254"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BD4215" w:rsidRPr="00EC7547" w14:paraId="569FC49F"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2ECEF2A"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BD4215" w:rsidRPr="00EC7547" w14:paraId="2DBBA1AD"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4A46E19A" w14:textId="3AA2A33C"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3A355C">
                                    <w:rPr>
                                      <w:rFonts w:eastAsia="Times New Roman" w:cs="Times New Roman"/>
                                      <w:color w:val="000000"/>
                                      <w:lang w:eastAsia="en-GB"/>
                                    </w:rPr>
                                    <w:t>2</w:t>
                                  </w:r>
                                </w:p>
                              </w:tc>
                              <w:tc>
                                <w:tcPr>
                                  <w:tcW w:w="4312" w:type="dxa"/>
                                  <w:gridSpan w:val="3"/>
                                  <w:tcBorders>
                                    <w:top w:val="single" w:sz="4" w:space="0" w:color="000000"/>
                                    <w:left w:val="single" w:sz="4" w:space="0" w:color="000000"/>
                                    <w:bottom w:val="single" w:sz="4" w:space="0" w:color="000000"/>
                                    <w:right w:val="single" w:sz="4" w:space="0" w:color="000000"/>
                                  </w:tcBorders>
                                </w:tcPr>
                                <w:p w14:paraId="1C49B99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362D916"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122EF00B"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BD4215" w:rsidRPr="00EC7547" w14:paraId="43B06C9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2362EDC"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BD4215" w:rsidRPr="00EC7547" w14:paraId="0B4EF5AC"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241A475"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Obtained GFIs should be comparable and sortable.</w:t>
                                  </w:r>
                                </w:p>
                              </w:tc>
                            </w:tr>
                            <w:tr w:rsidR="00BD4215" w:rsidRPr="00EC7547" w14:paraId="25E136F4"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F3380CD"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Data</w:t>
                                  </w:r>
                                  <w:r w:rsidRPr="00EC7547">
                                    <w:rPr>
                                      <w:rFonts w:eastAsia="Times New Roman" w:cs="Times New Roman"/>
                                      <w:color w:val="000000"/>
                                      <w:lang w:eastAsia="en-GB"/>
                                    </w:rPr>
                                    <w:t xml:space="preserve"> </w:t>
                                  </w:r>
                                  <w:r>
                                    <w:rPr>
                                      <w:rFonts w:eastAsia="Times New Roman" w:cs="Times New Roman"/>
                                      <w:color w:val="000000"/>
                                      <w:lang w:eastAsia="en-GB"/>
                                    </w:rPr>
                                    <w:t xml:space="preserve">instance, NLU data, and a Rasa model should </w:t>
                                  </w:r>
                                  <w:proofErr w:type="gramStart"/>
                                  <w:r>
                                    <w:rPr>
                                      <w:rFonts w:eastAsia="Times New Roman" w:cs="Times New Roman"/>
                                      <w:color w:val="000000"/>
                                      <w:lang w:eastAsia="en-GB"/>
                                    </w:rPr>
                                    <w:t>be passed</w:t>
                                  </w:r>
                                  <w:proofErr w:type="gramEnd"/>
                                </w:p>
                              </w:tc>
                            </w:tr>
                            <w:tr w:rsidR="00BD4215" w:rsidRPr="00EC7547" w14:paraId="1BE1DD97"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C05F97E"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0E964A52" w14:textId="5AE8FF55" w:rsidR="00BD4215" w:rsidRDefault="00BD4215"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1: </w:t>
                                  </w:r>
                                  <w:r>
                                    <w:rPr>
                                      <w:rFonts w:eastAsia="Times New Roman" w:cs="Times New Roman"/>
                                      <w:color w:val="000000"/>
                                      <w:lang w:eastAsia="en-GB"/>
                                    </w:rPr>
                                    <w:t xml:space="preserve">Add a new data instance to the </w:t>
                                  </w:r>
                                  <w:r>
                                    <w:rPr>
                                      <w:rFonts w:eastAsia="Times New Roman" w:cs="Times New Roman"/>
                                      <w:i/>
                                      <w:iCs/>
                                      <w:color w:val="000000"/>
                                      <w:lang w:eastAsia="en-GB"/>
                                    </w:rPr>
                                    <w:t xml:space="preserve">dime_config.yml </w:t>
                                  </w:r>
                                  <w:r>
                                    <w:rPr>
                                      <w:rFonts w:eastAsia="Times New Roman" w:cs="Times New Roman"/>
                                      <w:color w:val="000000"/>
                                      <w:lang w:eastAsia="en-GB"/>
                                    </w:rPr>
                                    <w:t>file</w:t>
                                  </w:r>
                                </w:p>
                                <w:p w14:paraId="664CD51E" w14:textId="2C98C6A0" w:rsidR="004721BC" w:rsidRPr="003E3D56" w:rsidRDefault="004721B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p>
                                <w:p w14:paraId="36ADD573" w14:textId="2107DDD6"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D0276B">
                                    <w:rPr>
                                      <w:rFonts w:eastAsia="Times New Roman" w:cs="Times New Roman"/>
                                      <w:color w:val="000000"/>
                                      <w:lang w:eastAsia="en-GB"/>
                                    </w:rPr>
                                    <w:t>Go to the</w:t>
                                  </w:r>
                                  <w:r>
                                    <w:rPr>
                                      <w:rFonts w:eastAsia="Times New Roman" w:cs="Times New Roman"/>
                                      <w:color w:val="000000"/>
                                      <w:lang w:eastAsia="en-GB"/>
                                    </w:rPr>
                                    <w:t xml:space="preserve"> DIME project root</w:t>
                                  </w:r>
                                  <w:r w:rsidR="00D0276B">
                                    <w:rPr>
                                      <w:rFonts w:eastAsia="Times New Roman" w:cs="Times New Roman"/>
                                      <w:color w:val="000000"/>
                                      <w:lang w:eastAsia="en-GB"/>
                                    </w:rPr>
                                    <w:t xml:space="preserve"> in the terminal</w:t>
                                  </w:r>
                                </w:p>
                                <w:p w14:paraId="45E27651" w14:textId="64917119"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Run </w:t>
                                  </w:r>
                                  <w:r>
                                    <w:rPr>
                                      <w:rFonts w:eastAsia="Times New Roman" w:cs="Times New Roman"/>
                                      <w:i/>
                                      <w:iCs/>
                                      <w:color w:val="000000"/>
                                      <w:lang w:eastAsia="en-GB"/>
                                    </w:rPr>
                                    <w:t xml:space="preserve">dime explain -m </w:t>
                                  </w:r>
                                  <w:r w:rsidR="003C4EDD">
                                    <w:rPr>
                                      <w:rFonts w:eastAsia="Times New Roman" w:cs="Times New Roman"/>
                                      <w:i/>
                                      <w:iCs/>
                                      <w:color w:val="000000"/>
                                      <w:lang w:eastAsia="en-GB"/>
                                    </w:rPr>
                                    <w:t>f1-score</w:t>
                                  </w:r>
                                  <w:r>
                                    <w:rPr>
                                      <w:rFonts w:eastAsia="Times New Roman" w:cs="Times New Roman"/>
                                      <w:color w:val="000000"/>
                                      <w:lang w:eastAsia="en-GB"/>
                                    </w:rPr>
                                    <w:t xml:space="preserve"> in the terminal and inspect the output</w:t>
                                  </w:r>
                                </w:p>
                              </w:tc>
                            </w:tr>
                            <w:tr w:rsidR="00BD4215" w:rsidRPr="00EC7547" w14:paraId="436CD7E5"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42FEAD5E"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3F4DBBE0"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242D5A37"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7AEAC1A6"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B13FD0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8DFF6B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7309F678"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604147D0"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BD4215" w:rsidRPr="00EC7547" w14:paraId="0344AB5F"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41A34428" w14:textId="29608B71"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3440">
                                    <w:rPr>
                                      <w:rFonts w:eastAsia="Times New Roman" w:cs="Times New Roman"/>
                                      <w:color w:val="000000"/>
                                      <w:lang w:eastAsia="en-GB"/>
                                    </w:rPr>
                                    <w:t>2</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2F7A95D0" w14:textId="77777777" w:rsidR="00BD4215" w:rsidRDefault="00BD4215"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Pr="00C44B50">
                                    <w:rPr>
                                      <w:rFonts w:eastAsia="Times New Roman" w:cs="Times New Roman"/>
                                      <w:bCs/>
                                      <w:color w:val="000000"/>
                                      <w:lang w:eastAsia="en-GB"/>
                                    </w:rPr>
                                    <w:t xml:space="preserve">SLIIT </w:t>
                                  </w:r>
                                  <w:r w:rsidRPr="00C44B50">
                                    <w:rPr>
                                      <w:rFonts w:ascii="Iskoola Pota" w:eastAsia="Times New Roman" w:hAnsi="Iskoola Pota" w:cs="Iskoola Pota"/>
                                      <w:bCs/>
                                      <w:color w:val="000000"/>
                                      <w:lang w:eastAsia="en-GB"/>
                                    </w:rPr>
                                    <w:t>එකේ</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තියෙන</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උපාධි</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මොනවද</w:t>
                                  </w:r>
                                  <w:r w:rsidRPr="00C44B50">
                                    <w:rPr>
                                      <w:rFonts w:eastAsia="Times New Roman" w:cs="Times New Roman"/>
                                      <w:bCs/>
                                      <w:color w:val="000000"/>
                                      <w:lang w:eastAsia="en-GB"/>
                                    </w:rPr>
                                    <w:t>?</w:t>
                                  </w:r>
                                </w:p>
                                <w:p w14:paraId="0CD219E4" w14:textId="77777777" w:rsidR="00BD4215" w:rsidRDefault="00BD4215" w:rsidP="00781EEC">
                                  <w:pPr>
                                    <w:spacing w:before="0" w:after="0"/>
                                    <w:jc w:val="left"/>
                                    <w:rPr>
                                      <w:rFonts w:eastAsia="Times New Roman" w:cs="Times New Roman"/>
                                      <w:bCs/>
                                      <w:color w:val="000000"/>
                                      <w:lang w:eastAsia="en-GB"/>
                                    </w:rPr>
                                  </w:pPr>
                                </w:p>
                                <w:p w14:paraId="4AACE93E" w14:textId="77777777" w:rsidR="00A27E12" w:rsidRDefault="00BD4215"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w:t>
                                  </w:r>
                                </w:p>
                                <w:p w14:paraId="733804AF" w14:textId="3DBE5AC4" w:rsidR="00BD4215" w:rsidRPr="00C44B50" w:rsidRDefault="00F721D6"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f1-score</w:t>
                                  </w:r>
                                </w:p>
                              </w:tc>
                              <w:tc>
                                <w:tcPr>
                                  <w:tcW w:w="1593" w:type="dxa"/>
                                  <w:tcBorders>
                                    <w:top w:val="single" w:sz="4" w:space="0" w:color="000000"/>
                                    <w:left w:val="single" w:sz="4" w:space="0" w:color="000000"/>
                                    <w:bottom w:val="single" w:sz="4" w:space="0" w:color="000000"/>
                                    <w:right w:val="single" w:sz="4" w:space="0" w:color="000000"/>
                                  </w:tcBorders>
                                </w:tcPr>
                                <w:p w14:paraId="4718AB01" w14:textId="77777777" w:rsidR="00BD4215" w:rsidRPr="00EC7547" w:rsidRDefault="00BD4215"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 and sortable</w:t>
                                  </w:r>
                                </w:p>
                              </w:tc>
                              <w:tc>
                                <w:tcPr>
                                  <w:tcW w:w="1782" w:type="dxa"/>
                                  <w:tcBorders>
                                    <w:top w:val="single" w:sz="4" w:space="0" w:color="000000"/>
                                    <w:left w:val="single" w:sz="4" w:space="0" w:color="000000"/>
                                    <w:bottom w:val="single" w:sz="4" w:space="0" w:color="000000"/>
                                    <w:right w:val="single" w:sz="4" w:space="0" w:color="000000"/>
                                  </w:tcBorders>
                                </w:tcPr>
                                <w:p w14:paraId="186521E7" w14:textId="0DD9C508" w:rsidR="00BD4215" w:rsidRDefault="00BD42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0.00</w:t>
                                  </w:r>
                                  <w:r w:rsidR="00E83E05">
                                    <w:rPr>
                                      <w:rFonts w:ascii="Iskoola Pota" w:eastAsia="Times New Roman" w:hAnsi="Iskoola Pota" w:cs="Iskoola Pota"/>
                                      <w:bCs/>
                                      <w:color w:val="000000"/>
                                      <w:lang w:eastAsia="en-GB"/>
                                    </w:rPr>
                                    <w:t>3</w:t>
                                  </w:r>
                                  <w:r>
                                    <w:rPr>
                                      <w:rFonts w:ascii="Iskoola Pota" w:eastAsia="Times New Roman" w:hAnsi="Iskoola Pota" w:cs="Iskoola Pota"/>
                                      <w:bCs/>
                                      <w:color w:val="000000"/>
                                      <w:lang w:eastAsia="en-GB"/>
                                    </w:rPr>
                                    <w:t>6</w:t>
                                  </w:r>
                                </w:p>
                                <w:p w14:paraId="7AD25AE7" w14:textId="3DC3AAA7" w:rsidR="00BD4215" w:rsidRDefault="00BD42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0.00</w:t>
                                  </w:r>
                                  <w:r w:rsidR="005A095F">
                                    <w:rPr>
                                      <w:rFonts w:ascii="Iskoola Pota" w:eastAsia="Times New Roman" w:hAnsi="Iskoola Pota" w:cs="Iskoola Pota"/>
                                      <w:bCs/>
                                      <w:color w:val="000000"/>
                                      <w:lang w:eastAsia="en-GB"/>
                                    </w:rPr>
                                    <w:t>06</w:t>
                                  </w:r>
                                </w:p>
                                <w:p w14:paraId="72F654C3" w14:textId="77777777" w:rsidR="00BD4215" w:rsidRDefault="00BD4215"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0.0</w:t>
                                  </w:r>
                                </w:p>
                                <w:p w14:paraId="6F1EBEFD" w14:textId="77777777" w:rsidR="00BD4215" w:rsidRDefault="00BD4215"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0.0</w:t>
                                  </w:r>
                                </w:p>
                                <w:p w14:paraId="0991DD62" w14:textId="77777777" w:rsidR="00BD4215" w:rsidRPr="00EC7547" w:rsidRDefault="00BD4215"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0.0</w:t>
                                  </w:r>
                                </w:p>
                              </w:tc>
                              <w:tc>
                                <w:tcPr>
                                  <w:tcW w:w="1186" w:type="dxa"/>
                                  <w:tcBorders>
                                    <w:top w:val="single" w:sz="4" w:space="0" w:color="000000"/>
                                    <w:left w:val="single" w:sz="4" w:space="0" w:color="000000"/>
                                    <w:bottom w:val="single" w:sz="4" w:space="0" w:color="000000"/>
                                    <w:right w:val="single" w:sz="4" w:space="0" w:color="000000"/>
                                  </w:tcBorders>
                                </w:tcPr>
                                <w:p w14:paraId="3BE6BA9D" w14:textId="77777777" w:rsidR="00BD4215" w:rsidRPr="00EC7547" w:rsidRDefault="00BD4215" w:rsidP="00781EEC">
                                  <w:pPr>
                                    <w:spacing w:before="0" w:after="0"/>
                                    <w:jc w:val="left"/>
                                    <w:rPr>
                                      <w:rFonts w:eastAsia="Times New Roman" w:cs="Times New Roman"/>
                                      <w:color w:val="000000"/>
                                      <w:lang w:eastAsia="en-GB"/>
                                    </w:rPr>
                                  </w:pPr>
                                  <w:r>
                                    <w:rPr>
                                      <w:rFonts w:eastAsia="Times New Roman" w:cs="Times New Roman"/>
                                      <w:color w:val="000000"/>
                                      <w:lang w:eastAsia="en-GB"/>
                                    </w:rPr>
                                    <w:t>fail</w:t>
                                  </w:r>
                                </w:p>
                              </w:tc>
                              <w:tc>
                                <w:tcPr>
                                  <w:tcW w:w="1344" w:type="dxa"/>
                                  <w:tcBorders>
                                    <w:top w:val="single" w:sz="4" w:space="0" w:color="000000"/>
                                    <w:left w:val="single" w:sz="4" w:space="0" w:color="000000"/>
                                    <w:bottom w:val="single" w:sz="4" w:space="0" w:color="000000"/>
                                    <w:right w:val="single" w:sz="4" w:space="0" w:color="000000"/>
                                  </w:tcBorders>
                                </w:tcPr>
                                <w:p w14:paraId="1D91F3DA" w14:textId="77777777" w:rsidR="00BD4215" w:rsidRPr="00EC7547" w:rsidRDefault="00BD4215" w:rsidP="00761E2C">
                                  <w:pPr>
                                    <w:keepNext/>
                                    <w:spacing w:before="0" w:after="0"/>
                                    <w:jc w:val="left"/>
                                    <w:rPr>
                                      <w:rFonts w:eastAsia="Times New Roman" w:cs="Times New Roman"/>
                                      <w:color w:val="000000"/>
                                      <w:lang w:eastAsia="en-GB"/>
                                    </w:rPr>
                                  </w:pPr>
                                  <w:r>
                                    <w:rPr>
                                      <w:rFonts w:eastAsia="Times New Roman" w:cs="Times New Roman"/>
                                      <w:color w:val="000000"/>
                                      <w:lang w:eastAsia="en-GB"/>
                                    </w:rPr>
                                    <w:t>GFIs are mostly sparse.</w:t>
                                  </w:r>
                                  <w:r w:rsidRPr="00EC7547">
                                    <w:rPr>
                                      <w:rFonts w:eastAsia="Times New Roman" w:cs="Times New Roman"/>
                                      <w:color w:val="000000"/>
                                      <w:lang w:eastAsia="en-GB"/>
                                    </w:rPr>
                                    <w:t xml:space="preserve"> </w:t>
                                  </w:r>
                                </w:p>
                              </w:tc>
                            </w:tr>
                          </w:tbl>
                          <w:p w14:paraId="7C6EFF53" w14:textId="77777777" w:rsidR="00BD4215" w:rsidRPr="00F4123C" w:rsidRDefault="00BD4215" w:rsidP="0079166B"/>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EBE60" id="Text Box 397" o:spid="_x0000_s1065" type="#_x0000_t202" style="position:absolute;left:0;text-align:left;margin-left:359.5pt;margin-top:0;width:410.7pt;height:405pt;z-index:-25165817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" stroked="f">
                <v:textbox inset="1.44pt,1.44pt,1.44pt,1.44pt">
                  <w:txbxContent>
                    <w:p w14:paraId="14489B28" w14:textId="2676164A" w:rsidR="00BD4215" w:rsidRPr="008B1CF2" w:rsidRDefault="00761E2C" w:rsidP="00761E2C">
                      <w:pPr>
                        <w:pStyle w:val="Caption"/>
                        <w:spacing w:before="240"/>
                      </w:pPr>
                      <w:bookmarkStart w:id="154" w:name="_Toc117083143"/>
                      <w:r>
                        <w:t>Table 5.1.1.</w:t>
                      </w:r>
                      <w:r w:rsidR="00CF4633">
                        <w:fldChar w:fldCharType="begin"/>
                      </w:r>
                      <w:r w:rsidR="00CF4633">
                        <w:instrText xml:space="preserve"> SEQ Table_5.1.1. \* A</w:instrText>
                      </w:r>
                      <w:r w:rsidR="00CF4633">
                        <w:instrText xml:space="preserve">RABIC </w:instrText>
                      </w:r>
                      <w:r w:rsidR="00CF4633">
                        <w:fldChar w:fldCharType="separate"/>
                      </w:r>
                      <w:r w:rsidR="00D477A9">
                        <w:rPr>
                          <w:noProof/>
                        </w:rPr>
                        <w:t>2</w:t>
                      </w:r>
                      <w:r w:rsidR="00CF4633">
                        <w:rPr>
                          <w:noProof/>
                        </w:rPr>
                        <w:fldChar w:fldCharType="end"/>
                      </w:r>
                      <w:r>
                        <w:t xml:space="preserve">. </w:t>
                      </w:r>
                      <w:r w:rsidRPr="00D938AE">
                        <w:t xml:space="preserve">Metric selection test case </w:t>
                      </w:r>
                      <w:r w:rsidR="00902A9D">
                        <w:t>for f1-score</w:t>
                      </w:r>
                      <w:bookmarkEnd w:id="154"/>
                    </w:p>
                    <w:tbl>
                      <w:tblPr>
                        <w:tblW w:w="8150" w:type="dxa"/>
                        <w:jc w:val="center"/>
                        <w:tblCellMar>
                          <w:top w:w="14" w:type="dxa"/>
                          <w:right w:w="51" w:type="dxa"/>
                        </w:tblCellMar>
                        <w:tblLook w:val="04A0" w:firstRow="1" w:lastRow="0" w:firstColumn="1" w:lastColumn="0" w:noHBand="0" w:noVBand="1"/>
                      </w:tblPr>
                      <w:tblGrid>
                        <w:gridCol w:w="609"/>
                        <w:gridCol w:w="1636"/>
                        <w:gridCol w:w="1593"/>
                        <w:gridCol w:w="1782"/>
                        <w:gridCol w:w="1186"/>
                        <w:gridCol w:w="1344"/>
                      </w:tblGrid>
                      <w:tr w:rsidR="00BD4215" w:rsidRPr="00EC7547" w14:paraId="62FF638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074FC49"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BD4215" w:rsidRPr="00EC7547" w14:paraId="1E1E13DE"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A9AC254"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BD4215" w:rsidRPr="00EC7547" w14:paraId="569FC49F"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2ECEF2A"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BD4215" w:rsidRPr="00EC7547" w14:paraId="2DBBA1AD"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4A46E19A" w14:textId="3AA2A33C"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3A355C">
                              <w:rPr>
                                <w:rFonts w:eastAsia="Times New Roman" w:cs="Times New Roman"/>
                                <w:color w:val="000000"/>
                                <w:lang w:eastAsia="en-GB"/>
                              </w:rPr>
                              <w:t>2</w:t>
                            </w:r>
                          </w:p>
                        </w:tc>
                        <w:tc>
                          <w:tcPr>
                            <w:tcW w:w="4312" w:type="dxa"/>
                            <w:gridSpan w:val="3"/>
                            <w:tcBorders>
                              <w:top w:val="single" w:sz="4" w:space="0" w:color="000000"/>
                              <w:left w:val="single" w:sz="4" w:space="0" w:color="000000"/>
                              <w:bottom w:val="single" w:sz="4" w:space="0" w:color="000000"/>
                              <w:right w:val="single" w:sz="4" w:space="0" w:color="000000"/>
                            </w:tcBorders>
                          </w:tcPr>
                          <w:p w14:paraId="1C49B99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362D916"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122EF00B"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BD4215" w:rsidRPr="00EC7547" w14:paraId="43B06C9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2362EDC"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BD4215" w:rsidRPr="00EC7547" w14:paraId="0B4EF5AC"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241A475"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Obtained GFIs should be comparable and sortable.</w:t>
                            </w:r>
                          </w:p>
                        </w:tc>
                      </w:tr>
                      <w:tr w:rsidR="00BD4215" w:rsidRPr="00EC7547" w14:paraId="25E136F4"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F3380CD"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Data</w:t>
                            </w:r>
                            <w:r w:rsidRPr="00EC7547">
                              <w:rPr>
                                <w:rFonts w:eastAsia="Times New Roman" w:cs="Times New Roman"/>
                                <w:color w:val="000000"/>
                                <w:lang w:eastAsia="en-GB"/>
                              </w:rPr>
                              <w:t xml:space="preserve"> </w:t>
                            </w:r>
                            <w:r>
                              <w:rPr>
                                <w:rFonts w:eastAsia="Times New Roman" w:cs="Times New Roman"/>
                                <w:color w:val="000000"/>
                                <w:lang w:eastAsia="en-GB"/>
                              </w:rPr>
                              <w:t xml:space="preserve">instance, NLU data, and a Rasa model should </w:t>
                            </w:r>
                            <w:proofErr w:type="gramStart"/>
                            <w:r>
                              <w:rPr>
                                <w:rFonts w:eastAsia="Times New Roman" w:cs="Times New Roman"/>
                                <w:color w:val="000000"/>
                                <w:lang w:eastAsia="en-GB"/>
                              </w:rPr>
                              <w:t>be passed</w:t>
                            </w:r>
                            <w:proofErr w:type="gramEnd"/>
                          </w:p>
                        </w:tc>
                      </w:tr>
                      <w:tr w:rsidR="00BD4215" w:rsidRPr="00EC7547" w14:paraId="1BE1DD97"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C05F97E"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0E964A52" w14:textId="5AE8FF55" w:rsidR="00BD4215" w:rsidRDefault="00BD4215"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1: </w:t>
                            </w:r>
                            <w:r>
                              <w:rPr>
                                <w:rFonts w:eastAsia="Times New Roman" w:cs="Times New Roman"/>
                                <w:color w:val="000000"/>
                                <w:lang w:eastAsia="en-GB"/>
                              </w:rPr>
                              <w:t xml:space="preserve">Add a new data instance to the </w:t>
                            </w:r>
                            <w:r>
                              <w:rPr>
                                <w:rFonts w:eastAsia="Times New Roman" w:cs="Times New Roman"/>
                                <w:i/>
                                <w:iCs/>
                                <w:color w:val="000000"/>
                                <w:lang w:eastAsia="en-GB"/>
                              </w:rPr>
                              <w:t xml:space="preserve">dime_config.yml </w:t>
                            </w:r>
                            <w:r>
                              <w:rPr>
                                <w:rFonts w:eastAsia="Times New Roman" w:cs="Times New Roman"/>
                                <w:color w:val="000000"/>
                                <w:lang w:eastAsia="en-GB"/>
                              </w:rPr>
                              <w:t>file</w:t>
                            </w:r>
                          </w:p>
                          <w:p w14:paraId="664CD51E" w14:textId="2C98C6A0" w:rsidR="004721BC" w:rsidRPr="003E3D56" w:rsidRDefault="004721B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p>
                          <w:p w14:paraId="36ADD573" w14:textId="2107DDD6"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D0276B">
                              <w:rPr>
                                <w:rFonts w:eastAsia="Times New Roman" w:cs="Times New Roman"/>
                                <w:color w:val="000000"/>
                                <w:lang w:eastAsia="en-GB"/>
                              </w:rPr>
                              <w:t>Go to the</w:t>
                            </w:r>
                            <w:r>
                              <w:rPr>
                                <w:rFonts w:eastAsia="Times New Roman" w:cs="Times New Roman"/>
                                <w:color w:val="000000"/>
                                <w:lang w:eastAsia="en-GB"/>
                              </w:rPr>
                              <w:t xml:space="preserve"> DIME project root</w:t>
                            </w:r>
                            <w:r w:rsidR="00D0276B">
                              <w:rPr>
                                <w:rFonts w:eastAsia="Times New Roman" w:cs="Times New Roman"/>
                                <w:color w:val="000000"/>
                                <w:lang w:eastAsia="en-GB"/>
                              </w:rPr>
                              <w:t xml:space="preserve"> in the terminal</w:t>
                            </w:r>
                          </w:p>
                          <w:p w14:paraId="45E27651" w14:textId="64917119"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Run </w:t>
                            </w:r>
                            <w:r>
                              <w:rPr>
                                <w:rFonts w:eastAsia="Times New Roman" w:cs="Times New Roman"/>
                                <w:i/>
                                <w:iCs/>
                                <w:color w:val="000000"/>
                                <w:lang w:eastAsia="en-GB"/>
                              </w:rPr>
                              <w:t xml:space="preserve">dime explain -m </w:t>
                            </w:r>
                            <w:r w:rsidR="003C4EDD">
                              <w:rPr>
                                <w:rFonts w:eastAsia="Times New Roman" w:cs="Times New Roman"/>
                                <w:i/>
                                <w:iCs/>
                                <w:color w:val="000000"/>
                                <w:lang w:eastAsia="en-GB"/>
                              </w:rPr>
                              <w:t>f1-score</w:t>
                            </w:r>
                            <w:r>
                              <w:rPr>
                                <w:rFonts w:eastAsia="Times New Roman" w:cs="Times New Roman"/>
                                <w:color w:val="000000"/>
                                <w:lang w:eastAsia="en-GB"/>
                              </w:rPr>
                              <w:t xml:space="preserve"> in the terminal and inspect the output</w:t>
                            </w:r>
                          </w:p>
                        </w:tc>
                      </w:tr>
                      <w:tr w:rsidR="00BD4215" w:rsidRPr="00EC7547" w14:paraId="436CD7E5"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42FEAD5E"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3F4DBBE0"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242D5A37"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7AEAC1A6"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B13FD0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8DFF6BF"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7309F678"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604147D0" w14:textId="77777777"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BD4215" w:rsidRPr="00EC7547" w14:paraId="0344AB5F"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41A34428" w14:textId="29608B71" w:rsidR="00BD4215" w:rsidRPr="00EC7547" w:rsidRDefault="00BD4215"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3440">
                              <w:rPr>
                                <w:rFonts w:eastAsia="Times New Roman" w:cs="Times New Roman"/>
                                <w:color w:val="000000"/>
                                <w:lang w:eastAsia="en-GB"/>
                              </w:rPr>
                              <w:t>2</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2F7A95D0" w14:textId="77777777" w:rsidR="00BD4215" w:rsidRDefault="00BD4215"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Pr="00C44B50">
                              <w:rPr>
                                <w:rFonts w:eastAsia="Times New Roman" w:cs="Times New Roman"/>
                                <w:bCs/>
                                <w:color w:val="000000"/>
                                <w:lang w:eastAsia="en-GB"/>
                              </w:rPr>
                              <w:t xml:space="preserve">SLIIT </w:t>
                            </w:r>
                            <w:r w:rsidRPr="00C44B50">
                              <w:rPr>
                                <w:rFonts w:ascii="Iskoola Pota" w:eastAsia="Times New Roman" w:hAnsi="Iskoola Pota" w:cs="Iskoola Pota"/>
                                <w:bCs/>
                                <w:color w:val="000000"/>
                                <w:lang w:eastAsia="en-GB"/>
                              </w:rPr>
                              <w:t>එකේ</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තියෙන</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උපාධි</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මොනවද</w:t>
                            </w:r>
                            <w:r w:rsidRPr="00C44B50">
                              <w:rPr>
                                <w:rFonts w:eastAsia="Times New Roman" w:cs="Times New Roman"/>
                                <w:bCs/>
                                <w:color w:val="000000"/>
                                <w:lang w:eastAsia="en-GB"/>
                              </w:rPr>
                              <w:t>?</w:t>
                            </w:r>
                          </w:p>
                          <w:p w14:paraId="0CD219E4" w14:textId="77777777" w:rsidR="00BD4215" w:rsidRDefault="00BD4215" w:rsidP="00781EEC">
                            <w:pPr>
                              <w:spacing w:before="0" w:after="0"/>
                              <w:jc w:val="left"/>
                              <w:rPr>
                                <w:rFonts w:eastAsia="Times New Roman" w:cs="Times New Roman"/>
                                <w:bCs/>
                                <w:color w:val="000000"/>
                                <w:lang w:eastAsia="en-GB"/>
                              </w:rPr>
                            </w:pPr>
                          </w:p>
                          <w:p w14:paraId="4AACE93E" w14:textId="77777777" w:rsidR="00A27E12" w:rsidRDefault="00BD4215"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w:t>
                            </w:r>
                          </w:p>
                          <w:p w14:paraId="733804AF" w14:textId="3DBE5AC4" w:rsidR="00BD4215" w:rsidRPr="00C44B50" w:rsidRDefault="00F721D6"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f1-score</w:t>
                            </w:r>
                          </w:p>
                        </w:tc>
                        <w:tc>
                          <w:tcPr>
                            <w:tcW w:w="1593" w:type="dxa"/>
                            <w:tcBorders>
                              <w:top w:val="single" w:sz="4" w:space="0" w:color="000000"/>
                              <w:left w:val="single" w:sz="4" w:space="0" w:color="000000"/>
                              <w:bottom w:val="single" w:sz="4" w:space="0" w:color="000000"/>
                              <w:right w:val="single" w:sz="4" w:space="0" w:color="000000"/>
                            </w:tcBorders>
                          </w:tcPr>
                          <w:p w14:paraId="4718AB01" w14:textId="77777777" w:rsidR="00BD4215" w:rsidRPr="00EC7547" w:rsidRDefault="00BD4215"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 and sortable</w:t>
                            </w:r>
                          </w:p>
                        </w:tc>
                        <w:tc>
                          <w:tcPr>
                            <w:tcW w:w="1782" w:type="dxa"/>
                            <w:tcBorders>
                              <w:top w:val="single" w:sz="4" w:space="0" w:color="000000"/>
                              <w:left w:val="single" w:sz="4" w:space="0" w:color="000000"/>
                              <w:bottom w:val="single" w:sz="4" w:space="0" w:color="000000"/>
                              <w:right w:val="single" w:sz="4" w:space="0" w:color="000000"/>
                            </w:tcBorders>
                          </w:tcPr>
                          <w:p w14:paraId="186521E7" w14:textId="0DD9C508" w:rsidR="00BD4215" w:rsidRDefault="00BD42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0.00</w:t>
                            </w:r>
                            <w:r w:rsidR="00E83E05">
                              <w:rPr>
                                <w:rFonts w:ascii="Iskoola Pota" w:eastAsia="Times New Roman" w:hAnsi="Iskoola Pota" w:cs="Iskoola Pota"/>
                                <w:bCs/>
                                <w:color w:val="000000"/>
                                <w:lang w:eastAsia="en-GB"/>
                              </w:rPr>
                              <w:t>3</w:t>
                            </w:r>
                            <w:r>
                              <w:rPr>
                                <w:rFonts w:ascii="Iskoola Pota" w:eastAsia="Times New Roman" w:hAnsi="Iskoola Pota" w:cs="Iskoola Pota"/>
                                <w:bCs/>
                                <w:color w:val="000000"/>
                                <w:lang w:eastAsia="en-GB"/>
                              </w:rPr>
                              <w:t>6</w:t>
                            </w:r>
                          </w:p>
                          <w:p w14:paraId="7AD25AE7" w14:textId="3DC3AAA7" w:rsidR="00BD4215" w:rsidRDefault="00BD4215"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0.00</w:t>
                            </w:r>
                            <w:r w:rsidR="005A095F">
                              <w:rPr>
                                <w:rFonts w:ascii="Iskoola Pota" w:eastAsia="Times New Roman" w:hAnsi="Iskoola Pota" w:cs="Iskoola Pota"/>
                                <w:bCs/>
                                <w:color w:val="000000"/>
                                <w:lang w:eastAsia="en-GB"/>
                              </w:rPr>
                              <w:t>06</w:t>
                            </w:r>
                          </w:p>
                          <w:p w14:paraId="72F654C3" w14:textId="77777777" w:rsidR="00BD4215" w:rsidRDefault="00BD4215"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0.0</w:t>
                            </w:r>
                          </w:p>
                          <w:p w14:paraId="6F1EBEFD" w14:textId="77777777" w:rsidR="00BD4215" w:rsidRDefault="00BD4215"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0.0</w:t>
                            </w:r>
                          </w:p>
                          <w:p w14:paraId="0991DD62" w14:textId="77777777" w:rsidR="00BD4215" w:rsidRPr="00EC7547" w:rsidRDefault="00BD4215"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0.0</w:t>
                            </w:r>
                          </w:p>
                        </w:tc>
                        <w:tc>
                          <w:tcPr>
                            <w:tcW w:w="1186" w:type="dxa"/>
                            <w:tcBorders>
                              <w:top w:val="single" w:sz="4" w:space="0" w:color="000000"/>
                              <w:left w:val="single" w:sz="4" w:space="0" w:color="000000"/>
                              <w:bottom w:val="single" w:sz="4" w:space="0" w:color="000000"/>
                              <w:right w:val="single" w:sz="4" w:space="0" w:color="000000"/>
                            </w:tcBorders>
                          </w:tcPr>
                          <w:p w14:paraId="3BE6BA9D" w14:textId="77777777" w:rsidR="00BD4215" w:rsidRPr="00EC7547" w:rsidRDefault="00BD4215" w:rsidP="00781EEC">
                            <w:pPr>
                              <w:spacing w:before="0" w:after="0"/>
                              <w:jc w:val="left"/>
                              <w:rPr>
                                <w:rFonts w:eastAsia="Times New Roman" w:cs="Times New Roman"/>
                                <w:color w:val="000000"/>
                                <w:lang w:eastAsia="en-GB"/>
                              </w:rPr>
                            </w:pPr>
                            <w:r>
                              <w:rPr>
                                <w:rFonts w:eastAsia="Times New Roman" w:cs="Times New Roman"/>
                                <w:color w:val="000000"/>
                                <w:lang w:eastAsia="en-GB"/>
                              </w:rPr>
                              <w:t>fail</w:t>
                            </w:r>
                          </w:p>
                        </w:tc>
                        <w:tc>
                          <w:tcPr>
                            <w:tcW w:w="1344" w:type="dxa"/>
                            <w:tcBorders>
                              <w:top w:val="single" w:sz="4" w:space="0" w:color="000000"/>
                              <w:left w:val="single" w:sz="4" w:space="0" w:color="000000"/>
                              <w:bottom w:val="single" w:sz="4" w:space="0" w:color="000000"/>
                              <w:right w:val="single" w:sz="4" w:space="0" w:color="000000"/>
                            </w:tcBorders>
                          </w:tcPr>
                          <w:p w14:paraId="1D91F3DA" w14:textId="77777777" w:rsidR="00BD4215" w:rsidRPr="00EC7547" w:rsidRDefault="00BD4215" w:rsidP="00761E2C">
                            <w:pPr>
                              <w:keepNext/>
                              <w:spacing w:before="0" w:after="0"/>
                              <w:jc w:val="left"/>
                              <w:rPr>
                                <w:rFonts w:eastAsia="Times New Roman" w:cs="Times New Roman"/>
                                <w:color w:val="000000"/>
                                <w:lang w:eastAsia="en-GB"/>
                              </w:rPr>
                            </w:pPr>
                            <w:r>
                              <w:rPr>
                                <w:rFonts w:eastAsia="Times New Roman" w:cs="Times New Roman"/>
                                <w:color w:val="000000"/>
                                <w:lang w:eastAsia="en-GB"/>
                              </w:rPr>
                              <w:t>GFIs are mostly sparse.</w:t>
                            </w:r>
                            <w:r w:rsidRPr="00EC7547">
                              <w:rPr>
                                <w:rFonts w:eastAsia="Times New Roman" w:cs="Times New Roman"/>
                                <w:color w:val="000000"/>
                                <w:lang w:eastAsia="en-GB"/>
                              </w:rPr>
                              <w:t xml:space="preserve"> </w:t>
                            </w:r>
                          </w:p>
                        </w:tc>
                      </w:tr>
                    </w:tbl>
                    <w:p w14:paraId="7C6EFF53" w14:textId="77777777" w:rsidR="00BD4215" w:rsidRPr="00F4123C" w:rsidRDefault="00BD4215" w:rsidP="0079166B"/>
                  </w:txbxContent>
                </v:textbox>
                <w10:wrap type="topAndBottom" anchorx="margin" anchory="margin"/>
              </v:shape>
            </w:pict>
          </mc:Fallback>
        </mc:AlternateContent>
      </w:r>
    </w:p>
    <w:p w14:paraId="379ED4F9" w14:textId="2935951F" w:rsidR="00517E1A" w:rsidRDefault="00D477A9" w:rsidP="00517E1A">
      <w:pPr>
        <w:spacing w:before="0" w:line="360" w:lineRule="auto"/>
      </w:pPr>
      <w:r>
        <w:rPr>
          <w:noProof/>
        </w:rPr>
        <w:lastRenderedPageBreak/>
        <mc:AlternateContent>
          <mc:Choice Requires="wps">
            <w:drawing>
              <wp:anchor distT="0" distB="0" distL="114300" distR="114300" simplePos="0" relativeHeight="251658311" behindDoc="1" locked="0" layoutInCell="1" allowOverlap="1" wp14:anchorId="07147548" wp14:editId="22A2FA12">
                <wp:simplePos x="0" y="0"/>
                <wp:positionH relativeFrom="margin">
                  <wp:align>right</wp:align>
                </wp:positionH>
                <wp:positionV relativeFrom="margin">
                  <wp:align>top</wp:align>
                </wp:positionV>
                <wp:extent cx="5215890" cy="5143500"/>
                <wp:effectExtent l="0" t="0" r="3810" b="0"/>
                <wp:wrapTopAndBottom/>
                <wp:docPr id="402" name="Text Box 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143500"/>
                        </a:xfrm>
                        <a:prstGeom prst="rect">
                          <a:avLst/>
                        </a:prstGeom>
                        <a:solidFill>
                          <a:srgbClr val="FFFFFF"/>
                        </a:solidFill>
                        <a:ln w="9525">
                          <a:noFill/>
                          <a:miter lim="800000"/>
                          <a:headEnd/>
                          <a:tailEnd/>
                        </a:ln>
                      </wps:spPr>
                      <wps:txbx>
                        <w:txbxContent>
                          <w:p w14:paraId="523DAB0E" w14:textId="03CA12BA" w:rsidR="00D477A9" w:rsidRPr="008B1CF2" w:rsidRDefault="00D477A9" w:rsidP="00D477A9">
                            <w:pPr>
                              <w:pStyle w:val="Caption"/>
                              <w:spacing w:before="240"/>
                            </w:pPr>
                            <w:bookmarkStart w:id="155" w:name="_Ref116928583"/>
                            <w:bookmarkStart w:id="156" w:name="_Toc117083144"/>
                            <w:r>
                              <w:t>Table 5.1.1.</w:t>
                            </w:r>
                            <w:r w:rsidR="00CF4633">
                              <w:fldChar w:fldCharType="begin"/>
                            </w:r>
                            <w:r w:rsidR="00CF4633">
                              <w:instrText xml:space="preserve"> SEQ Table_5.1.1. \* ARABIC </w:instrText>
                            </w:r>
                            <w:r w:rsidR="00CF4633">
                              <w:fldChar w:fldCharType="separate"/>
                            </w:r>
                            <w:r>
                              <w:rPr>
                                <w:noProof/>
                              </w:rPr>
                              <w:t>3</w:t>
                            </w:r>
                            <w:r w:rsidR="00CF4633">
                              <w:rPr>
                                <w:noProof/>
                              </w:rPr>
                              <w:fldChar w:fldCharType="end"/>
                            </w:r>
                            <w:bookmarkEnd w:id="155"/>
                            <w:r>
                              <w:t xml:space="preserve">. </w:t>
                            </w:r>
                            <w:r w:rsidRPr="00F94646">
                              <w:t xml:space="preserve">Metric selection test case </w:t>
                            </w:r>
                            <w:r w:rsidR="00744F1B">
                              <w:t>for confidence</w:t>
                            </w:r>
                            <w:r w:rsidR="00A07CED">
                              <w:t xml:space="preserve"> score</w:t>
                            </w:r>
                            <w:bookmarkEnd w:id="156"/>
                          </w:p>
                          <w:tbl>
                            <w:tblPr>
                              <w:tblW w:w="8150" w:type="dxa"/>
                              <w:jc w:val="center"/>
                              <w:tblCellMar>
                                <w:top w:w="14" w:type="dxa"/>
                                <w:right w:w="51" w:type="dxa"/>
                              </w:tblCellMar>
                              <w:tblLook w:val="04A0" w:firstRow="1" w:lastRow="0" w:firstColumn="1" w:lastColumn="0" w:noHBand="0" w:noVBand="1"/>
                            </w:tblPr>
                            <w:tblGrid>
                              <w:gridCol w:w="609"/>
                              <w:gridCol w:w="1636"/>
                              <w:gridCol w:w="1593"/>
                              <w:gridCol w:w="1782"/>
                              <w:gridCol w:w="1186"/>
                              <w:gridCol w:w="1344"/>
                            </w:tblGrid>
                            <w:tr w:rsidR="00D477A9" w:rsidRPr="00EC7547" w14:paraId="57D5500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2D81CC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D477A9" w:rsidRPr="00EC7547" w14:paraId="12F72AA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D6B931A"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D477A9" w:rsidRPr="00EC7547" w14:paraId="2A907ED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F2B48B1"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D477A9" w:rsidRPr="00EC7547" w14:paraId="041405F0"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045F2ECA" w14:textId="63BF68BA"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0B3440">
                                    <w:rPr>
                                      <w:rFonts w:eastAsia="Times New Roman" w:cs="Times New Roman"/>
                                      <w:color w:val="000000"/>
                                      <w:lang w:eastAsia="en-GB"/>
                                    </w:rPr>
                                    <w:t>3</w:t>
                                  </w:r>
                                </w:p>
                              </w:tc>
                              <w:tc>
                                <w:tcPr>
                                  <w:tcW w:w="4312" w:type="dxa"/>
                                  <w:gridSpan w:val="3"/>
                                  <w:tcBorders>
                                    <w:top w:val="single" w:sz="4" w:space="0" w:color="000000"/>
                                    <w:left w:val="single" w:sz="4" w:space="0" w:color="000000"/>
                                    <w:bottom w:val="single" w:sz="4" w:space="0" w:color="000000"/>
                                    <w:right w:val="single" w:sz="4" w:space="0" w:color="000000"/>
                                  </w:tcBorders>
                                </w:tcPr>
                                <w:p w14:paraId="5292BAB2"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2112B29"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47B19E55"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D477A9" w:rsidRPr="00EC7547" w14:paraId="6C36B1E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F34809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D477A9" w:rsidRPr="00EC7547" w14:paraId="619B2360"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9537423"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Obtained GFIs should be comparable and sortable.</w:t>
                                  </w:r>
                                </w:p>
                              </w:tc>
                            </w:tr>
                            <w:tr w:rsidR="00D477A9" w:rsidRPr="00EC7547" w14:paraId="4BF2F31A"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7A910B7"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Data</w:t>
                                  </w:r>
                                  <w:r w:rsidRPr="00EC7547">
                                    <w:rPr>
                                      <w:rFonts w:eastAsia="Times New Roman" w:cs="Times New Roman"/>
                                      <w:color w:val="000000"/>
                                      <w:lang w:eastAsia="en-GB"/>
                                    </w:rPr>
                                    <w:t xml:space="preserve"> </w:t>
                                  </w:r>
                                  <w:r>
                                    <w:rPr>
                                      <w:rFonts w:eastAsia="Times New Roman" w:cs="Times New Roman"/>
                                      <w:color w:val="000000"/>
                                      <w:lang w:eastAsia="en-GB"/>
                                    </w:rPr>
                                    <w:t xml:space="preserve">instance, NLU data, and a Rasa model should </w:t>
                                  </w:r>
                                  <w:proofErr w:type="gramStart"/>
                                  <w:r>
                                    <w:rPr>
                                      <w:rFonts w:eastAsia="Times New Roman" w:cs="Times New Roman"/>
                                      <w:color w:val="000000"/>
                                      <w:lang w:eastAsia="en-GB"/>
                                    </w:rPr>
                                    <w:t>be passed</w:t>
                                  </w:r>
                                  <w:proofErr w:type="gramEnd"/>
                                </w:p>
                              </w:tc>
                            </w:tr>
                            <w:tr w:rsidR="00D477A9" w:rsidRPr="00EC7547" w14:paraId="1136ED88"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265163F"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AD77BE6" w14:textId="03188837" w:rsidR="00D477A9" w:rsidRDefault="00D477A9"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1: </w:t>
                                  </w:r>
                                  <w:r>
                                    <w:rPr>
                                      <w:rFonts w:eastAsia="Times New Roman" w:cs="Times New Roman"/>
                                      <w:color w:val="000000"/>
                                      <w:lang w:eastAsia="en-GB"/>
                                    </w:rPr>
                                    <w:t xml:space="preserve">Add a new data instance to the </w:t>
                                  </w:r>
                                  <w:r>
                                    <w:rPr>
                                      <w:rFonts w:eastAsia="Times New Roman" w:cs="Times New Roman"/>
                                      <w:i/>
                                      <w:iCs/>
                                      <w:color w:val="000000"/>
                                      <w:lang w:eastAsia="en-GB"/>
                                    </w:rPr>
                                    <w:t xml:space="preserve">dime_config.yml </w:t>
                                  </w:r>
                                  <w:r>
                                    <w:rPr>
                                      <w:rFonts w:eastAsia="Times New Roman" w:cs="Times New Roman"/>
                                      <w:color w:val="000000"/>
                                      <w:lang w:eastAsia="en-GB"/>
                                    </w:rPr>
                                    <w:t>file</w:t>
                                  </w:r>
                                </w:p>
                                <w:p w14:paraId="0D78CE38" w14:textId="6E8BFBFA" w:rsidR="00C411AB" w:rsidRPr="003E3D56" w:rsidRDefault="00C411A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p>
                                <w:p w14:paraId="67B91E37" w14:textId="139BF73B"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C411AB">
                                    <w:rPr>
                                      <w:rFonts w:eastAsia="Times New Roman" w:cs="Times New Roman"/>
                                      <w:color w:val="000000"/>
                                      <w:lang w:eastAsia="en-GB"/>
                                    </w:rPr>
                                    <w:t>Go to the</w:t>
                                  </w:r>
                                  <w:r>
                                    <w:rPr>
                                      <w:rFonts w:eastAsia="Times New Roman" w:cs="Times New Roman"/>
                                      <w:color w:val="000000"/>
                                      <w:lang w:eastAsia="en-GB"/>
                                    </w:rPr>
                                    <w:t xml:space="preserve"> DIME project root</w:t>
                                  </w:r>
                                  <w:r w:rsidR="00C411AB">
                                    <w:rPr>
                                      <w:rFonts w:eastAsia="Times New Roman" w:cs="Times New Roman"/>
                                      <w:color w:val="000000"/>
                                      <w:lang w:eastAsia="en-GB"/>
                                    </w:rPr>
                                    <w:t xml:space="preserve"> in the terminal</w:t>
                                  </w:r>
                                </w:p>
                                <w:p w14:paraId="43C900F7"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Run </w:t>
                                  </w:r>
                                  <w:r>
                                    <w:rPr>
                                      <w:rFonts w:eastAsia="Times New Roman" w:cs="Times New Roman"/>
                                      <w:i/>
                                      <w:iCs/>
                                      <w:color w:val="000000"/>
                                      <w:lang w:eastAsia="en-GB"/>
                                    </w:rPr>
                                    <w:t>dime explain -m f1-score</w:t>
                                  </w:r>
                                  <w:r>
                                    <w:rPr>
                                      <w:rFonts w:eastAsia="Times New Roman" w:cs="Times New Roman"/>
                                      <w:color w:val="000000"/>
                                      <w:lang w:eastAsia="en-GB"/>
                                    </w:rPr>
                                    <w:t xml:space="preserve"> in the terminal and inspect the output</w:t>
                                  </w:r>
                                </w:p>
                              </w:tc>
                            </w:tr>
                            <w:tr w:rsidR="00D477A9" w:rsidRPr="00EC7547" w14:paraId="0D5932EA"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0343402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46016938"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3F2E5AA5"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7058397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03A2708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9C428F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456536FE"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6FB9A3E"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D477A9" w:rsidRPr="00EC7547" w14:paraId="650F539A"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3202EE2F" w14:textId="42130561"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3440">
                                    <w:rPr>
                                      <w:rFonts w:eastAsia="Times New Roman" w:cs="Times New Roman"/>
                                      <w:color w:val="000000"/>
                                      <w:lang w:eastAsia="en-GB"/>
                                    </w:rPr>
                                    <w:t>3</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35785D3D" w14:textId="77777777" w:rsidR="00D477A9" w:rsidRDefault="00D477A9"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Pr="00C44B50">
                                    <w:rPr>
                                      <w:rFonts w:eastAsia="Times New Roman" w:cs="Times New Roman"/>
                                      <w:bCs/>
                                      <w:color w:val="000000"/>
                                      <w:lang w:eastAsia="en-GB"/>
                                    </w:rPr>
                                    <w:t xml:space="preserve">SLIIT </w:t>
                                  </w:r>
                                  <w:r w:rsidRPr="00C44B50">
                                    <w:rPr>
                                      <w:rFonts w:ascii="Iskoola Pota" w:eastAsia="Times New Roman" w:hAnsi="Iskoola Pota" w:cs="Iskoola Pota"/>
                                      <w:bCs/>
                                      <w:color w:val="000000"/>
                                      <w:lang w:eastAsia="en-GB"/>
                                    </w:rPr>
                                    <w:t>එකේ</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තියෙන</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උපාධි</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මොනවද</w:t>
                                  </w:r>
                                  <w:r w:rsidRPr="00C44B50">
                                    <w:rPr>
                                      <w:rFonts w:eastAsia="Times New Roman" w:cs="Times New Roman"/>
                                      <w:bCs/>
                                      <w:color w:val="000000"/>
                                      <w:lang w:eastAsia="en-GB"/>
                                    </w:rPr>
                                    <w:t>?</w:t>
                                  </w:r>
                                </w:p>
                                <w:p w14:paraId="659DB0AB" w14:textId="77777777" w:rsidR="00D477A9" w:rsidRDefault="00D477A9" w:rsidP="00781EEC">
                                  <w:pPr>
                                    <w:spacing w:before="0" w:after="0"/>
                                    <w:jc w:val="left"/>
                                    <w:rPr>
                                      <w:rFonts w:eastAsia="Times New Roman" w:cs="Times New Roman"/>
                                      <w:bCs/>
                                      <w:color w:val="000000"/>
                                      <w:lang w:eastAsia="en-GB"/>
                                    </w:rPr>
                                  </w:pPr>
                                </w:p>
                                <w:p w14:paraId="6D8F8335" w14:textId="77777777" w:rsidR="00D477A9" w:rsidRDefault="00D477A9"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w:t>
                                  </w:r>
                                </w:p>
                                <w:p w14:paraId="35A98875" w14:textId="4D394F4E" w:rsidR="00D477A9" w:rsidRPr="00C44B50" w:rsidRDefault="00190E61"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confidence</w:t>
                                  </w:r>
                                </w:p>
                              </w:tc>
                              <w:tc>
                                <w:tcPr>
                                  <w:tcW w:w="1593" w:type="dxa"/>
                                  <w:tcBorders>
                                    <w:top w:val="single" w:sz="4" w:space="0" w:color="000000"/>
                                    <w:left w:val="single" w:sz="4" w:space="0" w:color="000000"/>
                                    <w:bottom w:val="single" w:sz="4" w:space="0" w:color="000000"/>
                                    <w:right w:val="single" w:sz="4" w:space="0" w:color="000000"/>
                                  </w:tcBorders>
                                </w:tcPr>
                                <w:p w14:paraId="43E4C240" w14:textId="77777777" w:rsidR="00D477A9" w:rsidRPr="00EC7547" w:rsidRDefault="00D477A9"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 and sortable</w:t>
                                  </w:r>
                                </w:p>
                              </w:tc>
                              <w:tc>
                                <w:tcPr>
                                  <w:tcW w:w="1782" w:type="dxa"/>
                                  <w:tcBorders>
                                    <w:top w:val="single" w:sz="4" w:space="0" w:color="000000"/>
                                    <w:left w:val="single" w:sz="4" w:space="0" w:color="000000"/>
                                    <w:bottom w:val="single" w:sz="4" w:space="0" w:color="000000"/>
                                    <w:right w:val="single" w:sz="4" w:space="0" w:color="000000"/>
                                  </w:tcBorders>
                                </w:tcPr>
                                <w:p w14:paraId="39FCF19C" w14:textId="331F1F17" w:rsidR="00D477A9" w:rsidRDefault="00D477A9"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xml:space="preserve">: </w:t>
                                  </w:r>
                                  <w:r w:rsidR="00203392">
                                    <w:rPr>
                                      <w:rFonts w:ascii="Iskoola Pota" w:eastAsia="Times New Roman" w:hAnsi="Iskoola Pota" w:cs="Iskoola Pota"/>
                                      <w:bCs/>
                                      <w:color w:val="000000"/>
                                      <w:lang w:eastAsia="en-GB"/>
                                    </w:rPr>
                                    <w:t>4.373</w:t>
                                  </w:r>
                                  <w:r w:rsidR="00BB66BA">
                                    <w:rPr>
                                      <w:rFonts w:ascii="Iskoola Pota" w:eastAsia="Times New Roman" w:hAnsi="Iskoola Pota" w:cs="Iskoola Pota"/>
                                      <w:bCs/>
                                      <w:color w:val="000000"/>
                                      <w:lang w:eastAsia="en-GB"/>
                                    </w:rPr>
                                    <w:t>1</w:t>
                                  </w:r>
                                </w:p>
                                <w:p w14:paraId="37CDB7C7" w14:textId="714D817A" w:rsidR="00D477A9" w:rsidRDefault="00D477A9"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xml:space="preserve">: </w:t>
                                  </w:r>
                                  <w:r w:rsidR="00BE1A6D">
                                    <w:rPr>
                                      <w:rFonts w:ascii="Iskoola Pota" w:eastAsia="Times New Roman" w:hAnsi="Iskoola Pota" w:cs="Iskoola Pota"/>
                                      <w:bCs/>
                                      <w:color w:val="000000"/>
                                      <w:lang w:eastAsia="en-GB"/>
                                    </w:rPr>
                                    <w:t>1.5212</w:t>
                                  </w:r>
                                </w:p>
                                <w:p w14:paraId="6A10196B" w14:textId="006325B2" w:rsidR="00D477A9" w:rsidRDefault="00D477A9"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xml:space="preserve">: </w:t>
                                  </w:r>
                                  <w:r w:rsidR="00CF7387">
                                    <w:rPr>
                                      <w:rFonts w:eastAsia="Times New Roman" w:cs="Times New Roman"/>
                                      <w:bCs/>
                                      <w:color w:val="000000"/>
                                      <w:lang w:eastAsia="en-GB"/>
                                    </w:rPr>
                                    <w:t>0.410</w:t>
                                  </w:r>
                                  <w:r w:rsidR="007F1E83">
                                    <w:rPr>
                                      <w:rFonts w:eastAsia="Times New Roman" w:cs="Times New Roman"/>
                                      <w:bCs/>
                                      <w:color w:val="000000"/>
                                      <w:lang w:eastAsia="en-GB"/>
                                    </w:rPr>
                                    <w:t>1</w:t>
                                  </w:r>
                                </w:p>
                                <w:p w14:paraId="06AC0CB2" w14:textId="7F471E07" w:rsidR="00D477A9" w:rsidRDefault="00D477A9"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xml:space="preserve">: </w:t>
                                  </w:r>
                                  <w:r w:rsidR="003378B8">
                                    <w:rPr>
                                      <w:rFonts w:ascii="Iskoola Pota" w:eastAsia="Times New Roman" w:hAnsi="Iskoola Pota" w:cs="Iskoola Pota"/>
                                      <w:bCs/>
                                      <w:color w:val="000000"/>
                                      <w:lang w:eastAsia="en-GB"/>
                                    </w:rPr>
                                    <w:t>0.15</w:t>
                                  </w:r>
                                  <w:r w:rsidR="00CE6D09">
                                    <w:rPr>
                                      <w:rFonts w:ascii="Iskoola Pota" w:eastAsia="Times New Roman" w:hAnsi="Iskoola Pota" w:cs="Iskoola Pota"/>
                                      <w:bCs/>
                                      <w:color w:val="000000"/>
                                      <w:lang w:eastAsia="en-GB"/>
                                    </w:rPr>
                                    <w:t>2</w:t>
                                  </w:r>
                                  <w:r w:rsidR="00FB0A37">
                                    <w:rPr>
                                      <w:rFonts w:ascii="Iskoola Pota" w:eastAsia="Times New Roman" w:hAnsi="Iskoola Pota" w:cs="Iskoola Pota"/>
                                      <w:bCs/>
                                      <w:color w:val="000000"/>
                                      <w:lang w:eastAsia="en-GB"/>
                                    </w:rPr>
                                    <w:t>6</w:t>
                                  </w:r>
                                </w:p>
                                <w:p w14:paraId="116FAE95" w14:textId="4D36F516" w:rsidR="00D477A9" w:rsidRPr="00EC7547" w:rsidRDefault="00D477A9"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xml:space="preserve">: </w:t>
                                  </w:r>
                                  <w:r w:rsidR="004E1B38">
                                    <w:rPr>
                                      <w:rFonts w:ascii="Iskoola Pota" w:eastAsia="Times New Roman" w:hAnsi="Iskoola Pota" w:cs="Iskoola Pota"/>
                                      <w:bCs/>
                                      <w:color w:val="000000"/>
                                      <w:lang w:eastAsia="en-GB"/>
                                    </w:rPr>
                                    <w:t>0.141</w:t>
                                  </w:r>
                                  <w:r w:rsidR="00FB0A37">
                                    <w:rPr>
                                      <w:rFonts w:ascii="Iskoola Pota" w:eastAsia="Times New Roman" w:hAnsi="Iskoola Pota" w:cs="Iskoola Pota"/>
                                      <w:bCs/>
                                      <w:color w:val="000000"/>
                                      <w:lang w:eastAsia="en-GB"/>
                                    </w:rPr>
                                    <w:t>6</w:t>
                                  </w:r>
                                </w:p>
                              </w:tc>
                              <w:tc>
                                <w:tcPr>
                                  <w:tcW w:w="1186" w:type="dxa"/>
                                  <w:tcBorders>
                                    <w:top w:val="single" w:sz="4" w:space="0" w:color="000000"/>
                                    <w:left w:val="single" w:sz="4" w:space="0" w:color="000000"/>
                                    <w:bottom w:val="single" w:sz="4" w:space="0" w:color="000000"/>
                                    <w:right w:val="single" w:sz="4" w:space="0" w:color="000000"/>
                                  </w:tcBorders>
                                </w:tcPr>
                                <w:p w14:paraId="04893A29" w14:textId="651E80BC" w:rsidR="00D477A9" w:rsidRPr="00EC7547" w:rsidRDefault="00D1421A"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4" w:type="dxa"/>
                                  <w:tcBorders>
                                    <w:top w:val="single" w:sz="4" w:space="0" w:color="000000"/>
                                    <w:left w:val="single" w:sz="4" w:space="0" w:color="000000"/>
                                    <w:bottom w:val="single" w:sz="4" w:space="0" w:color="000000"/>
                                    <w:right w:val="single" w:sz="4" w:space="0" w:color="000000"/>
                                  </w:tcBorders>
                                </w:tcPr>
                                <w:p w14:paraId="1F88FAEF" w14:textId="52844C31" w:rsidR="00D477A9" w:rsidRPr="00EC7547" w:rsidRDefault="00D477A9" w:rsidP="00D477A9">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GFIs are </w:t>
                                  </w:r>
                                  <w:r w:rsidR="00F60333">
                                    <w:rPr>
                                      <w:rFonts w:eastAsia="Times New Roman" w:cs="Times New Roman"/>
                                      <w:color w:val="000000"/>
                                      <w:lang w:eastAsia="en-GB"/>
                                    </w:rPr>
                                    <w:t>not sparse and sortable</w:t>
                                  </w:r>
                                  <w:r w:rsidR="00372C6F">
                                    <w:rPr>
                                      <w:rFonts w:eastAsia="Times New Roman" w:cs="Times New Roman"/>
                                      <w:color w:val="000000"/>
                                      <w:lang w:eastAsia="en-GB"/>
                                    </w:rPr>
                                    <w:t>.</w:t>
                                  </w:r>
                                  <w:r w:rsidRPr="00EC7547">
                                    <w:rPr>
                                      <w:rFonts w:eastAsia="Times New Roman" w:cs="Times New Roman"/>
                                      <w:color w:val="000000"/>
                                      <w:lang w:eastAsia="en-GB"/>
                                    </w:rPr>
                                    <w:t xml:space="preserve"> </w:t>
                                  </w:r>
                                </w:p>
                              </w:tc>
                            </w:tr>
                          </w:tbl>
                          <w:p w14:paraId="18071E4E" w14:textId="77777777" w:rsidR="00D477A9" w:rsidRPr="00F4123C" w:rsidRDefault="00D477A9" w:rsidP="0079166B"/>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147548" id="Text Box 402" o:spid="_x0000_s1066" type="#_x0000_t202" style="position:absolute;left:0;text-align:left;margin-left:359.5pt;margin-top:0;width:410.7pt;height:405pt;z-index:-251658169;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" stroked="f">
                <v:textbox inset="1.44pt,1.44pt,1.44pt,1.44pt">
                  <w:txbxContent>
                    <w:p w14:paraId="523DAB0E" w14:textId="03CA12BA" w:rsidR="00D477A9" w:rsidRPr="008B1CF2" w:rsidRDefault="00D477A9" w:rsidP="00D477A9">
                      <w:pPr>
                        <w:pStyle w:val="Caption"/>
                        <w:spacing w:before="240"/>
                      </w:pPr>
                      <w:bookmarkStart w:id="157" w:name="_Ref116928583"/>
                      <w:bookmarkStart w:id="158" w:name="_Toc117083144"/>
                      <w:r>
                        <w:t>Table 5.1.1.</w:t>
                      </w:r>
                      <w:r w:rsidR="00CF4633">
                        <w:fldChar w:fldCharType="begin"/>
                      </w:r>
                      <w:r w:rsidR="00CF4633">
                        <w:instrText xml:space="preserve"> SEQ Table_5.1.1. \* ARABIC </w:instrText>
                      </w:r>
                      <w:r w:rsidR="00CF4633">
                        <w:fldChar w:fldCharType="separate"/>
                      </w:r>
                      <w:r>
                        <w:rPr>
                          <w:noProof/>
                        </w:rPr>
                        <w:t>3</w:t>
                      </w:r>
                      <w:r w:rsidR="00CF4633">
                        <w:rPr>
                          <w:noProof/>
                        </w:rPr>
                        <w:fldChar w:fldCharType="end"/>
                      </w:r>
                      <w:bookmarkEnd w:id="157"/>
                      <w:r>
                        <w:t xml:space="preserve">. </w:t>
                      </w:r>
                      <w:r w:rsidRPr="00F94646">
                        <w:t xml:space="preserve">Metric selection test case </w:t>
                      </w:r>
                      <w:r w:rsidR="00744F1B">
                        <w:t>for confidence</w:t>
                      </w:r>
                      <w:r w:rsidR="00A07CED">
                        <w:t xml:space="preserve"> score</w:t>
                      </w:r>
                      <w:bookmarkEnd w:id="158"/>
                    </w:p>
                    <w:tbl>
                      <w:tblPr>
                        <w:tblW w:w="8150" w:type="dxa"/>
                        <w:jc w:val="center"/>
                        <w:tblCellMar>
                          <w:top w:w="14" w:type="dxa"/>
                          <w:right w:w="51" w:type="dxa"/>
                        </w:tblCellMar>
                        <w:tblLook w:val="04A0" w:firstRow="1" w:lastRow="0" w:firstColumn="1" w:lastColumn="0" w:noHBand="0" w:noVBand="1"/>
                      </w:tblPr>
                      <w:tblGrid>
                        <w:gridCol w:w="609"/>
                        <w:gridCol w:w="1636"/>
                        <w:gridCol w:w="1593"/>
                        <w:gridCol w:w="1782"/>
                        <w:gridCol w:w="1186"/>
                        <w:gridCol w:w="1344"/>
                      </w:tblGrid>
                      <w:tr w:rsidR="00D477A9" w:rsidRPr="00EC7547" w14:paraId="57D5500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2D81CC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D477A9" w:rsidRPr="00EC7547" w14:paraId="12F72AA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D6B931A"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D477A9" w:rsidRPr="00EC7547" w14:paraId="2A907ED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F2B48B1"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Global Feature Importance Calculation</w:t>
                            </w:r>
                          </w:p>
                        </w:tc>
                      </w:tr>
                      <w:tr w:rsidR="00D477A9" w:rsidRPr="00EC7547" w14:paraId="041405F0" w14:textId="77777777" w:rsidTr="007834CE">
                        <w:trPr>
                          <w:trHeight w:val="840"/>
                          <w:jc w:val="center"/>
                        </w:trPr>
                        <w:tc>
                          <w:tcPr>
                            <w:tcW w:w="3838" w:type="dxa"/>
                            <w:gridSpan w:val="3"/>
                            <w:tcBorders>
                              <w:top w:val="single" w:sz="4" w:space="0" w:color="000000"/>
                              <w:left w:val="single" w:sz="4" w:space="0" w:color="000000"/>
                              <w:bottom w:val="single" w:sz="4" w:space="0" w:color="000000"/>
                              <w:right w:val="single" w:sz="4" w:space="0" w:color="000000"/>
                            </w:tcBorders>
                          </w:tcPr>
                          <w:p w14:paraId="045F2ECA" w14:textId="63BF68BA"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0B3440">
                              <w:rPr>
                                <w:rFonts w:eastAsia="Times New Roman" w:cs="Times New Roman"/>
                                <w:color w:val="000000"/>
                                <w:lang w:eastAsia="en-GB"/>
                              </w:rPr>
                              <w:t>3</w:t>
                            </w:r>
                          </w:p>
                        </w:tc>
                        <w:tc>
                          <w:tcPr>
                            <w:tcW w:w="4312" w:type="dxa"/>
                            <w:gridSpan w:val="3"/>
                            <w:tcBorders>
                              <w:top w:val="single" w:sz="4" w:space="0" w:color="000000"/>
                              <w:left w:val="single" w:sz="4" w:space="0" w:color="000000"/>
                              <w:bottom w:val="single" w:sz="4" w:space="0" w:color="000000"/>
                              <w:right w:val="single" w:sz="4" w:space="0" w:color="000000"/>
                            </w:tcBorders>
                          </w:tcPr>
                          <w:p w14:paraId="5292BAB2"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2112B29"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47B19E55"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D477A9" w:rsidRPr="00EC7547" w14:paraId="6C36B1E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F34809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D477A9" w:rsidRPr="00EC7547" w14:paraId="619B2360"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9537423"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Obtained GFIs should be comparable and sortable.</w:t>
                            </w:r>
                          </w:p>
                        </w:tc>
                      </w:tr>
                      <w:tr w:rsidR="00D477A9" w:rsidRPr="00EC7547" w14:paraId="4BF2F31A"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7A910B7"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Data</w:t>
                            </w:r>
                            <w:r w:rsidRPr="00EC7547">
                              <w:rPr>
                                <w:rFonts w:eastAsia="Times New Roman" w:cs="Times New Roman"/>
                                <w:color w:val="000000"/>
                                <w:lang w:eastAsia="en-GB"/>
                              </w:rPr>
                              <w:t xml:space="preserve"> </w:t>
                            </w:r>
                            <w:r>
                              <w:rPr>
                                <w:rFonts w:eastAsia="Times New Roman" w:cs="Times New Roman"/>
                                <w:color w:val="000000"/>
                                <w:lang w:eastAsia="en-GB"/>
                              </w:rPr>
                              <w:t xml:space="preserve">instance, NLU data, and a Rasa model should </w:t>
                            </w:r>
                            <w:proofErr w:type="gramStart"/>
                            <w:r>
                              <w:rPr>
                                <w:rFonts w:eastAsia="Times New Roman" w:cs="Times New Roman"/>
                                <w:color w:val="000000"/>
                                <w:lang w:eastAsia="en-GB"/>
                              </w:rPr>
                              <w:t>be passed</w:t>
                            </w:r>
                            <w:proofErr w:type="gramEnd"/>
                          </w:p>
                        </w:tc>
                      </w:tr>
                      <w:tr w:rsidR="00D477A9" w:rsidRPr="00EC7547" w14:paraId="1136ED88" w14:textId="77777777" w:rsidTr="005211A0">
                        <w:trPr>
                          <w:trHeight w:val="1390"/>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265163F"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AD77BE6" w14:textId="03188837" w:rsidR="00D477A9" w:rsidRDefault="00D477A9"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1: </w:t>
                            </w:r>
                            <w:r>
                              <w:rPr>
                                <w:rFonts w:eastAsia="Times New Roman" w:cs="Times New Roman"/>
                                <w:color w:val="000000"/>
                                <w:lang w:eastAsia="en-GB"/>
                              </w:rPr>
                              <w:t xml:space="preserve">Add a new data instance to the </w:t>
                            </w:r>
                            <w:r>
                              <w:rPr>
                                <w:rFonts w:eastAsia="Times New Roman" w:cs="Times New Roman"/>
                                <w:i/>
                                <w:iCs/>
                                <w:color w:val="000000"/>
                                <w:lang w:eastAsia="en-GB"/>
                              </w:rPr>
                              <w:t xml:space="preserve">dime_config.yml </w:t>
                            </w:r>
                            <w:r>
                              <w:rPr>
                                <w:rFonts w:eastAsia="Times New Roman" w:cs="Times New Roman"/>
                                <w:color w:val="000000"/>
                                <w:lang w:eastAsia="en-GB"/>
                              </w:rPr>
                              <w:t>file</w:t>
                            </w:r>
                          </w:p>
                          <w:p w14:paraId="0D78CE38" w14:textId="6E8BFBFA" w:rsidR="00C411AB" w:rsidRPr="003E3D56" w:rsidRDefault="00C411A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p>
                          <w:p w14:paraId="67B91E37" w14:textId="139BF73B"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C411AB">
                              <w:rPr>
                                <w:rFonts w:eastAsia="Times New Roman" w:cs="Times New Roman"/>
                                <w:color w:val="000000"/>
                                <w:lang w:eastAsia="en-GB"/>
                              </w:rPr>
                              <w:t>Go to the</w:t>
                            </w:r>
                            <w:r>
                              <w:rPr>
                                <w:rFonts w:eastAsia="Times New Roman" w:cs="Times New Roman"/>
                                <w:color w:val="000000"/>
                                <w:lang w:eastAsia="en-GB"/>
                              </w:rPr>
                              <w:t xml:space="preserve"> DIME project root</w:t>
                            </w:r>
                            <w:r w:rsidR="00C411AB">
                              <w:rPr>
                                <w:rFonts w:eastAsia="Times New Roman" w:cs="Times New Roman"/>
                                <w:color w:val="000000"/>
                                <w:lang w:eastAsia="en-GB"/>
                              </w:rPr>
                              <w:t xml:space="preserve"> in the terminal</w:t>
                            </w:r>
                          </w:p>
                          <w:p w14:paraId="43C900F7"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Run </w:t>
                            </w:r>
                            <w:r>
                              <w:rPr>
                                <w:rFonts w:eastAsia="Times New Roman" w:cs="Times New Roman"/>
                                <w:i/>
                                <w:iCs/>
                                <w:color w:val="000000"/>
                                <w:lang w:eastAsia="en-GB"/>
                              </w:rPr>
                              <w:t>dime explain -m f1-score</w:t>
                            </w:r>
                            <w:r>
                              <w:rPr>
                                <w:rFonts w:eastAsia="Times New Roman" w:cs="Times New Roman"/>
                                <w:color w:val="000000"/>
                                <w:lang w:eastAsia="en-GB"/>
                              </w:rPr>
                              <w:t xml:space="preserve"> in the terminal and inspect the output</w:t>
                            </w:r>
                          </w:p>
                        </w:tc>
                      </w:tr>
                      <w:tr w:rsidR="00D477A9" w:rsidRPr="00EC7547" w14:paraId="0D5932EA" w14:textId="77777777" w:rsidTr="007834CE">
                        <w:trPr>
                          <w:trHeight w:val="562"/>
                          <w:jc w:val="center"/>
                        </w:trPr>
                        <w:tc>
                          <w:tcPr>
                            <w:tcW w:w="609" w:type="dxa"/>
                            <w:tcBorders>
                              <w:top w:val="single" w:sz="4" w:space="0" w:color="000000"/>
                              <w:left w:val="single" w:sz="4" w:space="0" w:color="000000"/>
                              <w:bottom w:val="single" w:sz="4" w:space="0" w:color="000000"/>
                              <w:right w:val="single" w:sz="4" w:space="0" w:color="000000"/>
                            </w:tcBorders>
                          </w:tcPr>
                          <w:p w14:paraId="0343402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636" w:type="dxa"/>
                            <w:tcBorders>
                              <w:top w:val="single" w:sz="4" w:space="0" w:color="000000"/>
                              <w:left w:val="single" w:sz="4" w:space="0" w:color="000000"/>
                              <w:bottom w:val="single" w:sz="4" w:space="0" w:color="000000"/>
                              <w:right w:val="single" w:sz="4" w:space="0" w:color="000000"/>
                            </w:tcBorders>
                          </w:tcPr>
                          <w:p w14:paraId="46016938"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593" w:type="dxa"/>
                            <w:tcBorders>
                              <w:top w:val="single" w:sz="4" w:space="0" w:color="000000"/>
                              <w:left w:val="single" w:sz="4" w:space="0" w:color="000000"/>
                              <w:bottom w:val="single" w:sz="4" w:space="0" w:color="000000"/>
                              <w:right w:val="single" w:sz="4" w:space="0" w:color="000000"/>
                            </w:tcBorders>
                          </w:tcPr>
                          <w:p w14:paraId="3F2E5AA5"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782" w:type="dxa"/>
                            <w:tcBorders>
                              <w:top w:val="single" w:sz="4" w:space="0" w:color="000000"/>
                              <w:left w:val="single" w:sz="4" w:space="0" w:color="000000"/>
                              <w:bottom w:val="single" w:sz="4" w:space="0" w:color="000000"/>
                              <w:right w:val="single" w:sz="4" w:space="0" w:color="000000"/>
                            </w:tcBorders>
                          </w:tcPr>
                          <w:p w14:paraId="7058397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03A2708B"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9C428FD"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4" w:type="dxa"/>
                            <w:tcBorders>
                              <w:top w:val="single" w:sz="4" w:space="0" w:color="000000"/>
                              <w:left w:val="single" w:sz="4" w:space="0" w:color="000000"/>
                              <w:bottom w:val="single" w:sz="4" w:space="0" w:color="000000"/>
                              <w:right w:val="single" w:sz="4" w:space="0" w:color="000000"/>
                            </w:tcBorders>
                          </w:tcPr>
                          <w:p w14:paraId="456536FE"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6FB9A3E" w14:textId="77777777"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D477A9" w:rsidRPr="00EC7547" w14:paraId="650F539A" w14:textId="77777777" w:rsidTr="00FC29D6">
                        <w:trPr>
                          <w:trHeight w:val="2031"/>
                          <w:jc w:val="center"/>
                        </w:trPr>
                        <w:tc>
                          <w:tcPr>
                            <w:tcW w:w="609" w:type="dxa"/>
                            <w:tcBorders>
                              <w:top w:val="single" w:sz="4" w:space="0" w:color="000000"/>
                              <w:left w:val="single" w:sz="4" w:space="0" w:color="000000"/>
                              <w:bottom w:val="single" w:sz="4" w:space="0" w:color="000000"/>
                              <w:right w:val="single" w:sz="4" w:space="0" w:color="000000"/>
                            </w:tcBorders>
                          </w:tcPr>
                          <w:p w14:paraId="3202EE2F" w14:textId="42130561" w:rsidR="00D477A9" w:rsidRPr="00EC7547" w:rsidRDefault="00D477A9"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3440">
                              <w:rPr>
                                <w:rFonts w:eastAsia="Times New Roman" w:cs="Times New Roman"/>
                                <w:color w:val="000000"/>
                                <w:lang w:eastAsia="en-GB"/>
                              </w:rPr>
                              <w:t>3</w:t>
                            </w:r>
                            <w:r w:rsidRPr="00EC7547">
                              <w:rPr>
                                <w:rFonts w:eastAsia="Times New Roman" w:cs="Times New Roman"/>
                                <w:color w:val="000000"/>
                                <w:lang w:eastAsia="en-GB"/>
                              </w:rPr>
                              <w:t xml:space="preserve"> </w:t>
                            </w:r>
                          </w:p>
                        </w:tc>
                        <w:tc>
                          <w:tcPr>
                            <w:tcW w:w="1636" w:type="dxa"/>
                            <w:tcBorders>
                              <w:top w:val="single" w:sz="4" w:space="0" w:color="000000"/>
                              <w:left w:val="single" w:sz="4" w:space="0" w:color="000000"/>
                              <w:bottom w:val="single" w:sz="4" w:space="0" w:color="000000"/>
                              <w:right w:val="single" w:sz="4" w:space="0" w:color="000000"/>
                            </w:tcBorders>
                          </w:tcPr>
                          <w:p w14:paraId="35785D3D" w14:textId="77777777" w:rsidR="00D477A9" w:rsidRDefault="00D477A9" w:rsidP="00781EEC">
                            <w:pPr>
                              <w:spacing w:before="0" w:after="0"/>
                              <w:jc w:val="left"/>
                              <w:rPr>
                                <w:rFonts w:eastAsia="Times New Roman" w:cs="Times New Roman"/>
                                <w:bCs/>
                                <w:color w:val="000000"/>
                                <w:lang w:eastAsia="en-GB"/>
                              </w:rPr>
                            </w:pPr>
                            <w:r w:rsidRPr="00EC7547">
                              <w:rPr>
                                <w:rFonts w:eastAsia="Times New Roman" w:cs="Times New Roman"/>
                                <w:b/>
                                <w:color w:val="000000"/>
                                <w:lang w:eastAsia="en-GB"/>
                              </w:rPr>
                              <w:t xml:space="preserve">Input: </w:t>
                            </w:r>
                            <w:r w:rsidRPr="00C44B50">
                              <w:rPr>
                                <w:rFonts w:eastAsia="Times New Roman" w:cs="Times New Roman"/>
                                <w:bCs/>
                                <w:color w:val="000000"/>
                                <w:lang w:eastAsia="en-GB"/>
                              </w:rPr>
                              <w:t xml:space="preserve">SLIIT </w:t>
                            </w:r>
                            <w:r w:rsidRPr="00C44B50">
                              <w:rPr>
                                <w:rFonts w:ascii="Iskoola Pota" w:eastAsia="Times New Roman" w:hAnsi="Iskoola Pota" w:cs="Iskoola Pota"/>
                                <w:bCs/>
                                <w:color w:val="000000"/>
                                <w:lang w:eastAsia="en-GB"/>
                              </w:rPr>
                              <w:t>එකේ</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තියෙන</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උපාධි</w:t>
                            </w:r>
                            <w:r w:rsidRPr="00C44B50">
                              <w:rPr>
                                <w:rFonts w:eastAsia="Times New Roman" w:cs="Times New Roman"/>
                                <w:bCs/>
                                <w:color w:val="000000"/>
                                <w:lang w:eastAsia="en-GB"/>
                              </w:rPr>
                              <w:t xml:space="preserve"> </w:t>
                            </w:r>
                            <w:r w:rsidRPr="00C44B50">
                              <w:rPr>
                                <w:rFonts w:ascii="Iskoola Pota" w:eastAsia="Times New Roman" w:hAnsi="Iskoola Pota" w:cs="Iskoola Pota"/>
                                <w:bCs/>
                                <w:color w:val="000000"/>
                                <w:lang w:eastAsia="en-GB"/>
                              </w:rPr>
                              <w:t>මොනවද</w:t>
                            </w:r>
                            <w:r w:rsidRPr="00C44B50">
                              <w:rPr>
                                <w:rFonts w:eastAsia="Times New Roman" w:cs="Times New Roman"/>
                                <w:bCs/>
                                <w:color w:val="000000"/>
                                <w:lang w:eastAsia="en-GB"/>
                              </w:rPr>
                              <w:t>?</w:t>
                            </w:r>
                          </w:p>
                          <w:p w14:paraId="659DB0AB" w14:textId="77777777" w:rsidR="00D477A9" w:rsidRDefault="00D477A9" w:rsidP="00781EEC">
                            <w:pPr>
                              <w:spacing w:before="0" w:after="0"/>
                              <w:jc w:val="left"/>
                              <w:rPr>
                                <w:rFonts w:eastAsia="Times New Roman" w:cs="Times New Roman"/>
                                <w:bCs/>
                                <w:color w:val="000000"/>
                                <w:lang w:eastAsia="en-GB"/>
                              </w:rPr>
                            </w:pPr>
                          </w:p>
                          <w:p w14:paraId="6D8F8335" w14:textId="77777777" w:rsidR="00D477A9" w:rsidRDefault="00D477A9" w:rsidP="00781EEC">
                            <w:pPr>
                              <w:spacing w:before="0" w:after="0"/>
                              <w:jc w:val="left"/>
                              <w:rPr>
                                <w:rFonts w:eastAsia="Times New Roman" w:cs="Times New Roman"/>
                                <w:bCs/>
                                <w:color w:val="000000"/>
                                <w:lang w:eastAsia="en-GB"/>
                              </w:rPr>
                            </w:pPr>
                            <w:r w:rsidRPr="007834CE">
                              <w:rPr>
                                <w:rFonts w:eastAsia="Times New Roman" w:cs="Times New Roman"/>
                                <w:b/>
                                <w:color w:val="000000"/>
                                <w:lang w:eastAsia="en-GB"/>
                              </w:rPr>
                              <w:t>Metric:</w:t>
                            </w:r>
                            <w:r>
                              <w:rPr>
                                <w:rFonts w:eastAsia="Times New Roman" w:cs="Times New Roman"/>
                                <w:bCs/>
                                <w:color w:val="000000"/>
                                <w:lang w:eastAsia="en-GB"/>
                              </w:rPr>
                              <w:t xml:space="preserve"> </w:t>
                            </w:r>
                          </w:p>
                          <w:p w14:paraId="35A98875" w14:textId="4D394F4E" w:rsidR="00D477A9" w:rsidRPr="00C44B50" w:rsidRDefault="00190E61"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confidence</w:t>
                            </w:r>
                          </w:p>
                        </w:tc>
                        <w:tc>
                          <w:tcPr>
                            <w:tcW w:w="1593" w:type="dxa"/>
                            <w:tcBorders>
                              <w:top w:val="single" w:sz="4" w:space="0" w:color="000000"/>
                              <w:left w:val="single" w:sz="4" w:space="0" w:color="000000"/>
                              <w:bottom w:val="single" w:sz="4" w:space="0" w:color="000000"/>
                              <w:right w:val="single" w:sz="4" w:space="0" w:color="000000"/>
                            </w:tcBorders>
                          </w:tcPr>
                          <w:p w14:paraId="43E4C240" w14:textId="77777777" w:rsidR="00D477A9" w:rsidRPr="00EC7547" w:rsidRDefault="00D477A9"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The output GFI sores must be less sparse, mostly non-zero, and sortable</w:t>
                            </w:r>
                          </w:p>
                        </w:tc>
                        <w:tc>
                          <w:tcPr>
                            <w:tcW w:w="1782" w:type="dxa"/>
                            <w:tcBorders>
                              <w:top w:val="single" w:sz="4" w:space="0" w:color="000000"/>
                              <w:left w:val="single" w:sz="4" w:space="0" w:color="000000"/>
                              <w:bottom w:val="single" w:sz="4" w:space="0" w:color="000000"/>
                              <w:right w:val="single" w:sz="4" w:space="0" w:color="000000"/>
                            </w:tcBorders>
                          </w:tcPr>
                          <w:p w14:paraId="39FCF19C" w14:textId="331F1F17" w:rsidR="00D477A9" w:rsidRDefault="00D477A9"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මොනවද</w:t>
                            </w:r>
                            <w:r>
                              <w:rPr>
                                <w:rFonts w:ascii="Iskoola Pota" w:eastAsia="Times New Roman" w:hAnsi="Iskoola Pota" w:cs="Iskoola Pota"/>
                                <w:bCs/>
                                <w:color w:val="000000"/>
                                <w:lang w:eastAsia="en-GB"/>
                              </w:rPr>
                              <w:t xml:space="preserve">: </w:t>
                            </w:r>
                            <w:r w:rsidR="00203392">
                              <w:rPr>
                                <w:rFonts w:ascii="Iskoola Pota" w:eastAsia="Times New Roman" w:hAnsi="Iskoola Pota" w:cs="Iskoola Pota"/>
                                <w:bCs/>
                                <w:color w:val="000000"/>
                                <w:lang w:eastAsia="en-GB"/>
                              </w:rPr>
                              <w:t>4.373</w:t>
                            </w:r>
                            <w:r w:rsidR="00BB66BA">
                              <w:rPr>
                                <w:rFonts w:ascii="Iskoola Pota" w:eastAsia="Times New Roman" w:hAnsi="Iskoola Pota" w:cs="Iskoola Pota"/>
                                <w:bCs/>
                                <w:color w:val="000000"/>
                                <w:lang w:eastAsia="en-GB"/>
                              </w:rPr>
                              <w:t>1</w:t>
                            </w:r>
                          </w:p>
                          <w:p w14:paraId="37CDB7C7" w14:textId="714D817A" w:rsidR="00D477A9" w:rsidRDefault="00D477A9" w:rsidP="00781EEC">
                            <w:pPr>
                              <w:spacing w:before="0" w:after="0"/>
                              <w:jc w:val="left"/>
                              <w:rPr>
                                <w:rFonts w:ascii="Iskoola Pota" w:eastAsia="Times New Roman" w:hAnsi="Iskoola Pota" w:cs="Iskoola Pota"/>
                                <w:bCs/>
                                <w:color w:val="000000"/>
                                <w:lang w:eastAsia="en-GB"/>
                              </w:rPr>
                            </w:pPr>
                            <w:r w:rsidRPr="00C44B50">
                              <w:rPr>
                                <w:rFonts w:ascii="Iskoola Pota" w:eastAsia="Times New Roman" w:hAnsi="Iskoola Pota" w:cs="Iskoola Pota"/>
                                <w:bCs/>
                                <w:color w:val="000000"/>
                                <w:lang w:eastAsia="en-GB"/>
                              </w:rPr>
                              <w:t>තියෙන</w:t>
                            </w:r>
                            <w:r>
                              <w:rPr>
                                <w:rFonts w:ascii="Iskoola Pota" w:eastAsia="Times New Roman" w:hAnsi="Iskoola Pota" w:cs="Iskoola Pota"/>
                                <w:bCs/>
                                <w:color w:val="000000"/>
                                <w:lang w:eastAsia="en-GB"/>
                              </w:rPr>
                              <w:t xml:space="preserve">: </w:t>
                            </w:r>
                            <w:r w:rsidR="00BE1A6D">
                              <w:rPr>
                                <w:rFonts w:ascii="Iskoola Pota" w:eastAsia="Times New Roman" w:hAnsi="Iskoola Pota" w:cs="Iskoola Pota"/>
                                <w:bCs/>
                                <w:color w:val="000000"/>
                                <w:lang w:eastAsia="en-GB"/>
                              </w:rPr>
                              <w:t>1.5212</w:t>
                            </w:r>
                          </w:p>
                          <w:p w14:paraId="6A10196B" w14:textId="006325B2" w:rsidR="00D477A9" w:rsidRDefault="00D477A9" w:rsidP="00781EEC">
                            <w:pPr>
                              <w:spacing w:before="0" w:after="0"/>
                              <w:jc w:val="left"/>
                              <w:rPr>
                                <w:rFonts w:eastAsia="Times New Roman" w:cs="Times New Roman"/>
                                <w:bCs/>
                                <w:color w:val="000000"/>
                                <w:lang w:eastAsia="en-GB"/>
                              </w:rPr>
                            </w:pPr>
                            <w:r w:rsidRPr="00C44B50">
                              <w:rPr>
                                <w:rFonts w:eastAsia="Times New Roman" w:cs="Times New Roman"/>
                                <w:bCs/>
                                <w:color w:val="000000"/>
                                <w:lang w:eastAsia="en-GB"/>
                              </w:rPr>
                              <w:t>SLIIT</w:t>
                            </w:r>
                            <w:r>
                              <w:rPr>
                                <w:rFonts w:eastAsia="Times New Roman" w:cs="Times New Roman"/>
                                <w:bCs/>
                                <w:color w:val="000000"/>
                                <w:lang w:eastAsia="en-GB"/>
                              </w:rPr>
                              <w:t xml:space="preserve">: </w:t>
                            </w:r>
                            <w:r w:rsidR="00CF7387">
                              <w:rPr>
                                <w:rFonts w:eastAsia="Times New Roman" w:cs="Times New Roman"/>
                                <w:bCs/>
                                <w:color w:val="000000"/>
                                <w:lang w:eastAsia="en-GB"/>
                              </w:rPr>
                              <w:t>0.410</w:t>
                            </w:r>
                            <w:r w:rsidR="007F1E83">
                              <w:rPr>
                                <w:rFonts w:eastAsia="Times New Roman" w:cs="Times New Roman"/>
                                <w:bCs/>
                                <w:color w:val="000000"/>
                                <w:lang w:eastAsia="en-GB"/>
                              </w:rPr>
                              <w:t>1</w:t>
                            </w:r>
                          </w:p>
                          <w:p w14:paraId="06AC0CB2" w14:textId="7F471E07" w:rsidR="00D477A9" w:rsidRDefault="00D477A9"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උපාධි</w:t>
                            </w:r>
                            <w:r>
                              <w:rPr>
                                <w:rFonts w:ascii="Iskoola Pota" w:eastAsia="Times New Roman" w:hAnsi="Iskoola Pota" w:cs="Iskoola Pota"/>
                                <w:bCs/>
                                <w:color w:val="000000"/>
                                <w:lang w:eastAsia="en-GB"/>
                              </w:rPr>
                              <w:t xml:space="preserve">: </w:t>
                            </w:r>
                            <w:r w:rsidR="003378B8">
                              <w:rPr>
                                <w:rFonts w:ascii="Iskoola Pota" w:eastAsia="Times New Roman" w:hAnsi="Iskoola Pota" w:cs="Iskoola Pota"/>
                                <w:bCs/>
                                <w:color w:val="000000"/>
                                <w:lang w:eastAsia="en-GB"/>
                              </w:rPr>
                              <w:t>0.15</w:t>
                            </w:r>
                            <w:r w:rsidR="00CE6D09">
                              <w:rPr>
                                <w:rFonts w:ascii="Iskoola Pota" w:eastAsia="Times New Roman" w:hAnsi="Iskoola Pota" w:cs="Iskoola Pota"/>
                                <w:bCs/>
                                <w:color w:val="000000"/>
                                <w:lang w:eastAsia="en-GB"/>
                              </w:rPr>
                              <w:t>2</w:t>
                            </w:r>
                            <w:r w:rsidR="00FB0A37">
                              <w:rPr>
                                <w:rFonts w:ascii="Iskoola Pota" w:eastAsia="Times New Roman" w:hAnsi="Iskoola Pota" w:cs="Iskoola Pota"/>
                                <w:bCs/>
                                <w:color w:val="000000"/>
                                <w:lang w:eastAsia="en-GB"/>
                              </w:rPr>
                              <w:t>6</w:t>
                            </w:r>
                          </w:p>
                          <w:p w14:paraId="116FAE95" w14:textId="4D36F516" w:rsidR="00D477A9" w:rsidRPr="00EC7547" w:rsidRDefault="00D477A9" w:rsidP="00781EEC">
                            <w:pPr>
                              <w:spacing w:before="0" w:after="0"/>
                              <w:jc w:val="left"/>
                              <w:rPr>
                                <w:rFonts w:eastAsia="Times New Roman" w:cs="Times New Roman"/>
                                <w:color w:val="000000"/>
                                <w:lang w:eastAsia="en-GB"/>
                              </w:rPr>
                            </w:pPr>
                            <w:r w:rsidRPr="00C44B50">
                              <w:rPr>
                                <w:rFonts w:ascii="Iskoola Pota" w:eastAsia="Times New Roman" w:hAnsi="Iskoola Pota" w:cs="Iskoola Pota"/>
                                <w:bCs/>
                                <w:color w:val="000000"/>
                                <w:lang w:eastAsia="en-GB"/>
                              </w:rPr>
                              <w:t>එකේ</w:t>
                            </w:r>
                            <w:r>
                              <w:rPr>
                                <w:rFonts w:ascii="Iskoola Pota" w:eastAsia="Times New Roman" w:hAnsi="Iskoola Pota" w:cs="Iskoola Pota"/>
                                <w:bCs/>
                                <w:color w:val="000000"/>
                                <w:lang w:eastAsia="en-GB"/>
                              </w:rPr>
                              <w:t xml:space="preserve">: </w:t>
                            </w:r>
                            <w:r w:rsidR="004E1B38">
                              <w:rPr>
                                <w:rFonts w:ascii="Iskoola Pota" w:eastAsia="Times New Roman" w:hAnsi="Iskoola Pota" w:cs="Iskoola Pota"/>
                                <w:bCs/>
                                <w:color w:val="000000"/>
                                <w:lang w:eastAsia="en-GB"/>
                              </w:rPr>
                              <w:t>0.141</w:t>
                            </w:r>
                            <w:r w:rsidR="00FB0A37">
                              <w:rPr>
                                <w:rFonts w:ascii="Iskoola Pota" w:eastAsia="Times New Roman" w:hAnsi="Iskoola Pota" w:cs="Iskoola Pota"/>
                                <w:bCs/>
                                <w:color w:val="000000"/>
                                <w:lang w:eastAsia="en-GB"/>
                              </w:rPr>
                              <w:t>6</w:t>
                            </w:r>
                          </w:p>
                        </w:tc>
                        <w:tc>
                          <w:tcPr>
                            <w:tcW w:w="1186" w:type="dxa"/>
                            <w:tcBorders>
                              <w:top w:val="single" w:sz="4" w:space="0" w:color="000000"/>
                              <w:left w:val="single" w:sz="4" w:space="0" w:color="000000"/>
                              <w:bottom w:val="single" w:sz="4" w:space="0" w:color="000000"/>
                              <w:right w:val="single" w:sz="4" w:space="0" w:color="000000"/>
                            </w:tcBorders>
                          </w:tcPr>
                          <w:p w14:paraId="04893A29" w14:textId="651E80BC" w:rsidR="00D477A9" w:rsidRPr="00EC7547" w:rsidRDefault="00D1421A"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4" w:type="dxa"/>
                            <w:tcBorders>
                              <w:top w:val="single" w:sz="4" w:space="0" w:color="000000"/>
                              <w:left w:val="single" w:sz="4" w:space="0" w:color="000000"/>
                              <w:bottom w:val="single" w:sz="4" w:space="0" w:color="000000"/>
                              <w:right w:val="single" w:sz="4" w:space="0" w:color="000000"/>
                            </w:tcBorders>
                          </w:tcPr>
                          <w:p w14:paraId="1F88FAEF" w14:textId="52844C31" w:rsidR="00D477A9" w:rsidRPr="00EC7547" w:rsidRDefault="00D477A9" w:rsidP="00D477A9">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GFIs are </w:t>
                            </w:r>
                            <w:r w:rsidR="00F60333">
                              <w:rPr>
                                <w:rFonts w:eastAsia="Times New Roman" w:cs="Times New Roman"/>
                                <w:color w:val="000000"/>
                                <w:lang w:eastAsia="en-GB"/>
                              </w:rPr>
                              <w:t>not sparse and sortable</w:t>
                            </w:r>
                            <w:r w:rsidR="00372C6F">
                              <w:rPr>
                                <w:rFonts w:eastAsia="Times New Roman" w:cs="Times New Roman"/>
                                <w:color w:val="000000"/>
                                <w:lang w:eastAsia="en-GB"/>
                              </w:rPr>
                              <w:t>.</w:t>
                            </w:r>
                            <w:r w:rsidRPr="00EC7547">
                              <w:rPr>
                                <w:rFonts w:eastAsia="Times New Roman" w:cs="Times New Roman"/>
                                <w:color w:val="000000"/>
                                <w:lang w:eastAsia="en-GB"/>
                              </w:rPr>
                              <w:t xml:space="preserve"> </w:t>
                            </w:r>
                          </w:p>
                        </w:tc>
                      </w:tr>
                    </w:tbl>
                    <w:p w14:paraId="18071E4E" w14:textId="77777777" w:rsidR="00D477A9" w:rsidRPr="00F4123C" w:rsidRDefault="00D477A9" w:rsidP="0079166B"/>
                  </w:txbxContent>
                </v:textbox>
                <w10:wrap type="topAndBottom" anchorx="margin" anchory="margin"/>
              </v:shape>
            </w:pict>
          </mc:Fallback>
        </mc:AlternateContent>
      </w:r>
    </w:p>
    <w:p w14:paraId="082212A8" w14:textId="011F9AF4" w:rsidR="00517E1A" w:rsidRDefault="00E0740D" w:rsidP="00E0740D">
      <w:pPr>
        <w:spacing w:before="0" w:line="360" w:lineRule="auto"/>
        <w:ind w:firstLine="360"/>
      </w:pPr>
      <w:r w:rsidRPr="00E0740D">
        <w:t>Equivalent tests executed for five distinct data instances verified that only the confidence score computes sensitive enough GFI scores.</w:t>
      </w:r>
    </w:p>
    <w:p w14:paraId="3DBC2FAA" w14:textId="3617E832" w:rsidR="00C96A20" w:rsidRDefault="00402C4A" w:rsidP="003F6807">
      <w:pPr>
        <w:pStyle w:val="Heading3"/>
        <w:numPr>
          <w:ilvl w:val="2"/>
          <w:numId w:val="1"/>
        </w:numPr>
        <w:spacing w:before="0" w:after="240"/>
      </w:pPr>
      <w:bookmarkStart w:id="159" w:name="_Ref117073385"/>
      <w:bookmarkStart w:id="160" w:name="_Toc117094369"/>
      <w:r>
        <w:t>Algorithm e</w:t>
      </w:r>
      <w:r w:rsidR="003F6807">
        <w:t>xecution time</w:t>
      </w:r>
      <w:r w:rsidR="006C2591">
        <w:t xml:space="preserve"> evaluatio</w:t>
      </w:r>
      <w:r w:rsidR="00C96A20">
        <w:t>n</w:t>
      </w:r>
      <w:bookmarkEnd w:id="159"/>
      <w:bookmarkEnd w:id="160"/>
    </w:p>
    <w:p w14:paraId="3A0D2669" w14:textId="04B154A0" w:rsidR="00A55DC4" w:rsidRDefault="00F71E50" w:rsidP="005212B9">
      <w:pPr>
        <w:spacing w:before="0" w:line="360" w:lineRule="auto"/>
        <w:ind w:firstLine="360"/>
      </w:pPr>
      <w:r w:rsidRPr="00F71E50">
        <w:t xml:space="preserve">The total algorithm execution time for DIME is the summation of the time taken to calculate the initial confidence of the unmodified dataset, GFI compute time for each token and the DFI calculation time for all sifted tokens. </w:t>
      </w:r>
      <w:r w:rsidR="00454B50">
        <w:fldChar w:fldCharType="begin"/>
      </w:r>
      <w:r w:rsidR="00454B50">
        <w:instrText xml:space="preserve"> REF _Ref116936284 \h </w:instrText>
      </w:r>
      <w:r w:rsidR="00454B50">
        <w:fldChar w:fldCharType="separate"/>
      </w:r>
      <w:r w:rsidR="00454B50">
        <w:t>Table 5.1.2.</w:t>
      </w:r>
      <w:r w:rsidR="00454B50">
        <w:rPr>
          <w:noProof/>
        </w:rPr>
        <w:t>1</w:t>
      </w:r>
      <w:r w:rsidR="00454B50">
        <w:fldChar w:fldCharType="end"/>
      </w:r>
      <w:r w:rsidRPr="00F71E50">
        <w:t xml:space="preserve"> presents the execution time for GFI calculation for the unmodified dataset, token-wise GFI calculation, and DFI calculation observed over five distinct data instances. </w:t>
      </w:r>
      <w:r w:rsidR="006C0F99" w:rsidRPr="006C0F99">
        <w:t>Based on the observed execution times, the author gained the following insights</w:t>
      </w:r>
      <w:r w:rsidR="00A72F9D" w:rsidRPr="00A72F9D">
        <w:t>.</w:t>
      </w:r>
    </w:p>
    <w:p w14:paraId="48192F70" w14:textId="39D7390F" w:rsidR="005D7C2C" w:rsidRDefault="00DE43DB" w:rsidP="00781EEC">
      <w:pPr>
        <w:pStyle w:val="ListParagraph"/>
        <w:numPr>
          <w:ilvl w:val="0"/>
          <w:numId w:val="16"/>
        </w:numPr>
        <w:spacing w:before="0" w:line="360" w:lineRule="auto"/>
      </w:pPr>
      <w:r>
        <w:rPr>
          <w:noProof/>
        </w:rPr>
        <w:lastRenderedPageBreak/>
        <mc:AlternateContent>
          <mc:Choice Requires="wps">
            <w:drawing>
              <wp:anchor distT="0" distB="0" distL="114300" distR="114300" simplePos="0" relativeHeight="251658312" behindDoc="1" locked="0" layoutInCell="1" allowOverlap="1" wp14:anchorId="11892C86" wp14:editId="05DAC0DF">
                <wp:simplePos x="0" y="0"/>
                <wp:positionH relativeFrom="margin">
                  <wp:align>right</wp:align>
                </wp:positionH>
                <wp:positionV relativeFrom="margin">
                  <wp:align>top</wp:align>
                </wp:positionV>
                <wp:extent cx="5215890" cy="6587490"/>
                <wp:effectExtent l="0" t="0" r="3810" b="3810"/>
                <wp:wrapTopAndBottom/>
                <wp:docPr id="405" name="Text Box 4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587837"/>
                        </a:xfrm>
                        <a:prstGeom prst="rect">
                          <a:avLst/>
                        </a:prstGeom>
                        <a:solidFill>
                          <a:srgbClr val="FFFFFF"/>
                        </a:solidFill>
                        <a:ln w="9525">
                          <a:noFill/>
                          <a:miter lim="800000"/>
                          <a:headEnd/>
                          <a:tailEnd/>
                        </a:ln>
                      </wps:spPr>
                      <wps:txbx>
                        <w:txbxContent>
                          <w:p w14:paraId="349A37BF" w14:textId="0E29CF4D" w:rsidR="006661A1" w:rsidRPr="008B1CF2" w:rsidRDefault="006661A1" w:rsidP="0041414C">
                            <w:pPr>
                              <w:pStyle w:val="Caption"/>
                              <w:spacing w:before="240"/>
                            </w:pPr>
                            <w:r w:rsidRPr="00A5401B">
                              <w:rPr>
                                <w:noProof/>
                                <w:sz w:val="24"/>
                              </w:rPr>
                              <w:t xml:space="preserve"> </w:t>
                            </w:r>
                            <w:bookmarkStart w:id="161" w:name="_Ref116936284"/>
                            <w:bookmarkStart w:id="162" w:name="_Toc117083157"/>
                            <w:r w:rsidR="0041414C">
                              <w:t>Table 5.1.2.</w:t>
                            </w:r>
                            <w:r w:rsidR="00CF4633">
                              <w:fldChar w:fldCharType="begin"/>
                            </w:r>
                            <w:r w:rsidR="00CF4633">
                              <w:instrText xml:space="preserve"> SEQ Table_5.1.2. \* ARABIC </w:instrText>
                            </w:r>
                            <w:r w:rsidR="00CF4633">
                              <w:fldChar w:fldCharType="separate"/>
                            </w:r>
                            <w:r w:rsidR="0041414C">
                              <w:rPr>
                                <w:noProof/>
                              </w:rPr>
                              <w:t>1</w:t>
                            </w:r>
                            <w:r w:rsidR="00CF4633">
                              <w:rPr>
                                <w:noProof/>
                              </w:rPr>
                              <w:fldChar w:fldCharType="end"/>
                            </w:r>
                            <w:bookmarkEnd w:id="161"/>
                            <w:r w:rsidR="0041414C">
                              <w:t>. DIME algorithm execution time evaluation</w:t>
                            </w:r>
                            <w:bookmarkEnd w:id="162"/>
                          </w:p>
                          <w:tbl>
                            <w:tblPr>
                              <w:tblStyle w:val="TableGrid"/>
                              <w:tblW w:w="8150" w:type="dxa"/>
                              <w:tblLook w:val="04A0" w:firstRow="1" w:lastRow="0" w:firstColumn="1" w:lastColumn="0" w:noHBand="0" w:noVBand="1"/>
                            </w:tblPr>
                            <w:tblGrid>
                              <w:gridCol w:w="1414"/>
                              <w:gridCol w:w="1421"/>
                              <w:gridCol w:w="1364"/>
                              <w:gridCol w:w="1480"/>
                              <w:gridCol w:w="1093"/>
                              <w:gridCol w:w="1378"/>
                            </w:tblGrid>
                            <w:tr w:rsidR="00797A6D" w14:paraId="3D056C0E" w14:textId="04882CF4" w:rsidTr="00797A6D">
                              <w:tc>
                                <w:tcPr>
                                  <w:tcW w:w="1414" w:type="dxa"/>
                                  <w:vMerge w:val="restart"/>
                                  <w:vAlign w:val="center"/>
                                </w:tcPr>
                                <w:p w14:paraId="1B59731B" w14:textId="6DC44795" w:rsidR="00797A6D" w:rsidRPr="007642F9" w:rsidRDefault="00797A6D" w:rsidP="00E30383">
                                  <w:pPr>
                                    <w:spacing w:before="0" w:after="0"/>
                                    <w:jc w:val="center"/>
                                    <w:rPr>
                                      <w:b/>
                                      <w:bCs/>
                                      <w:sz w:val="22"/>
                                    </w:rPr>
                                  </w:pPr>
                                  <w:r>
                                    <w:rPr>
                                      <w:b/>
                                      <w:bCs/>
                                      <w:sz w:val="22"/>
                                    </w:rPr>
                                    <w:t>Data Instance</w:t>
                                  </w:r>
                                </w:p>
                              </w:tc>
                              <w:tc>
                                <w:tcPr>
                                  <w:tcW w:w="1421" w:type="dxa"/>
                                  <w:vMerge w:val="restart"/>
                                  <w:vAlign w:val="center"/>
                                </w:tcPr>
                                <w:p w14:paraId="06B861AF" w14:textId="3EA8BBF8" w:rsidR="00797A6D" w:rsidRDefault="00797A6D" w:rsidP="00797A6D">
                                  <w:pPr>
                                    <w:spacing w:before="0" w:after="0"/>
                                    <w:jc w:val="center"/>
                                    <w:rPr>
                                      <w:b/>
                                      <w:bCs/>
                                      <w:sz w:val="22"/>
                                    </w:rPr>
                                  </w:pPr>
                                  <w:r>
                                    <w:rPr>
                                      <w:b/>
                                      <w:bCs/>
                                      <w:sz w:val="22"/>
                                    </w:rPr>
                                    <w:t xml:space="preserve">Number of </w:t>
                                  </w:r>
                                  <w:r w:rsidR="007470F8">
                                    <w:rPr>
                                      <w:b/>
                                      <w:bCs/>
                                      <w:sz w:val="22"/>
                                    </w:rPr>
                                    <w:t xml:space="preserve">Distinct </w:t>
                                  </w:r>
                                  <w:r>
                                    <w:rPr>
                                      <w:b/>
                                      <w:bCs/>
                                      <w:sz w:val="22"/>
                                    </w:rPr>
                                    <w:t>Tokens</w:t>
                                  </w:r>
                                </w:p>
                              </w:tc>
                              <w:tc>
                                <w:tcPr>
                                  <w:tcW w:w="5315" w:type="dxa"/>
                                  <w:gridSpan w:val="4"/>
                                  <w:vAlign w:val="center"/>
                                </w:tcPr>
                                <w:p w14:paraId="384D26DF" w14:textId="086430FF" w:rsidR="00797A6D" w:rsidRPr="007642F9" w:rsidRDefault="00797A6D" w:rsidP="00E30383">
                                  <w:pPr>
                                    <w:spacing w:before="0" w:after="0"/>
                                    <w:jc w:val="center"/>
                                    <w:rPr>
                                      <w:b/>
                                      <w:bCs/>
                                      <w:sz w:val="22"/>
                                    </w:rPr>
                                  </w:pPr>
                                  <w:r>
                                    <w:rPr>
                                      <w:b/>
                                      <w:bCs/>
                                      <w:sz w:val="22"/>
                                    </w:rPr>
                                    <w:t>Execution time observed (seconds)</w:t>
                                  </w:r>
                                </w:p>
                              </w:tc>
                            </w:tr>
                            <w:tr w:rsidR="00797A6D" w14:paraId="77997370" w14:textId="77777777" w:rsidTr="00797A6D">
                              <w:trPr>
                                <w:trHeight w:val="743"/>
                              </w:trPr>
                              <w:tc>
                                <w:tcPr>
                                  <w:tcW w:w="1414" w:type="dxa"/>
                                  <w:vMerge/>
                                  <w:vAlign w:val="center"/>
                                </w:tcPr>
                                <w:p w14:paraId="2473F81C" w14:textId="77777777" w:rsidR="00797A6D" w:rsidRDefault="00797A6D" w:rsidP="00E30383">
                                  <w:pPr>
                                    <w:spacing w:before="0" w:after="0"/>
                                    <w:jc w:val="center"/>
                                    <w:rPr>
                                      <w:b/>
                                      <w:bCs/>
                                      <w:sz w:val="22"/>
                                    </w:rPr>
                                  </w:pPr>
                                </w:p>
                              </w:tc>
                              <w:tc>
                                <w:tcPr>
                                  <w:tcW w:w="1421" w:type="dxa"/>
                                  <w:vMerge/>
                                </w:tcPr>
                                <w:p w14:paraId="70AC83A4" w14:textId="77777777" w:rsidR="00797A6D" w:rsidRDefault="00797A6D" w:rsidP="00E30383">
                                  <w:pPr>
                                    <w:spacing w:before="0" w:after="0"/>
                                    <w:jc w:val="center"/>
                                    <w:rPr>
                                      <w:b/>
                                      <w:bCs/>
                                      <w:sz w:val="22"/>
                                    </w:rPr>
                                  </w:pPr>
                                </w:p>
                              </w:tc>
                              <w:tc>
                                <w:tcPr>
                                  <w:tcW w:w="1364" w:type="dxa"/>
                                  <w:vAlign w:val="center"/>
                                </w:tcPr>
                                <w:p w14:paraId="10020838" w14:textId="0E3B3713" w:rsidR="00797A6D" w:rsidRDefault="00797A6D" w:rsidP="00E30383">
                                  <w:pPr>
                                    <w:spacing w:before="0" w:after="0"/>
                                    <w:jc w:val="center"/>
                                    <w:rPr>
                                      <w:b/>
                                      <w:bCs/>
                                      <w:sz w:val="22"/>
                                    </w:rPr>
                                  </w:pPr>
                                  <w:r>
                                    <w:rPr>
                                      <w:b/>
                                      <w:bCs/>
                                      <w:sz w:val="22"/>
                                    </w:rPr>
                                    <w:t>Initial global confidence</w:t>
                                  </w:r>
                                </w:p>
                              </w:tc>
                              <w:tc>
                                <w:tcPr>
                                  <w:tcW w:w="1480" w:type="dxa"/>
                                  <w:vAlign w:val="center"/>
                                </w:tcPr>
                                <w:p w14:paraId="3901F43E" w14:textId="12D099AB" w:rsidR="00797A6D" w:rsidRPr="007642F9" w:rsidRDefault="00797A6D" w:rsidP="00E30383">
                                  <w:pPr>
                                    <w:spacing w:before="0" w:after="0"/>
                                    <w:jc w:val="center"/>
                                    <w:rPr>
                                      <w:b/>
                                      <w:bCs/>
                                      <w:sz w:val="22"/>
                                    </w:rPr>
                                  </w:pPr>
                                  <w:r>
                                    <w:rPr>
                                      <w:b/>
                                      <w:bCs/>
                                      <w:sz w:val="22"/>
                                    </w:rPr>
                                    <w:t>Token-wise GFI</w:t>
                                  </w:r>
                                </w:p>
                              </w:tc>
                              <w:tc>
                                <w:tcPr>
                                  <w:tcW w:w="1093" w:type="dxa"/>
                                  <w:vAlign w:val="center"/>
                                </w:tcPr>
                                <w:p w14:paraId="1B03D0F2" w14:textId="376C46E6" w:rsidR="00797A6D" w:rsidRPr="007642F9" w:rsidRDefault="00797A6D" w:rsidP="00E30383">
                                  <w:pPr>
                                    <w:spacing w:before="0" w:after="0"/>
                                    <w:jc w:val="center"/>
                                    <w:rPr>
                                      <w:b/>
                                      <w:bCs/>
                                      <w:sz w:val="22"/>
                                    </w:rPr>
                                  </w:pPr>
                                  <w:r>
                                    <w:rPr>
                                      <w:b/>
                                      <w:bCs/>
                                      <w:sz w:val="22"/>
                                    </w:rPr>
                                    <w:t>DFI</w:t>
                                  </w:r>
                                </w:p>
                              </w:tc>
                              <w:tc>
                                <w:tcPr>
                                  <w:tcW w:w="1378" w:type="dxa"/>
                                  <w:vAlign w:val="center"/>
                                </w:tcPr>
                                <w:p w14:paraId="7C738A9C" w14:textId="69E8E5EB" w:rsidR="00797A6D" w:rsidRPr="007642F9" w:rsidRDefault="00797A6D" w:rsidP="00E30383">
                                  <w:pPr>
                                    <w:spacing w:before="0" w:after="0"/>
                                    <w:jc w:val="center"/>
                                    <w:rPr>
                                      <w:b/>
                                      <w:bCs/>
                                      <w:sz w:val="22"/>
                                    </w:rPr>
                                  </w:pPr>
                                  <w:r>
                                    <w:rPr>
                                      <w:b/>
                                      <w:bCs/>
                                      <w:sz w:val="22"/>
                                    </w:rPr>
                                    <w:t>Total Execution Time</w:t>
                                  </w:r>
                                </w:p>
                              </w:tc>
                            </w:tr>
                            <w:tr w:rsidR="00797A6D" w14:paraId="5BF53B1A" w14:textId="027B3BC3" w:rsidTr="00797A6D">
                              <w:tc>
                                <w:tcPr>
                                  <w:tcW w:w="1414" w:type="dxa"/>
                                </w:tcPr>
                                <w:p w14:paraId="140F1DB2" w14:textId="70C382C3" w:rsidR="00797A6D" w:rsidRPr="00661E0D" w:rsidRDefault="00797A6D" w:rsidP="006758E5">
                                  <w:pPr>
                                    <w:spacing w:before="0" w:after="0"/>
                                    <w:jc w:val="left"/>
                                    <w:rPr>
                                      <w:sz w:val="22"/>
                                    </w:rPr>
                                  </w:pPr>
                                  <w:r w:rsidRPr="00D94BDF">
                                    <w:rPr>
                                      <w:sz w:val="22"/>
                                    </w:rPr>
                                    <w:t xml:space="preserve">SLIIT </w:t>
                                  </w:r>
                                  <w:r w:rsidRPr="00D94BDF">
                                    <w:rPr>
                                      <w:rFonts w:ascii="Iskoola Pota" w:hAnsi="Iskoola Pota" w:cs="Iskoola Pota"/>
                                      <w:sz w:val="22"/>
                                    </w:rPr>
                                    <w:t>එකේ</w:t>
                                  </w:r>
                                  <w:r w:rsidRPr="00D94BDF">
                                    <w:rPr>
                                      <w:sz w:val="22"/>
                                    </w:rPr>
                                    <w:t xml:space="preserve"> </w:t>
                                  </w:r>
                                  <w:r w:rsidRPr="00D94BDF">
                                    <w:rPr>
                                      <w:rFonts w:ascii="Iskoola Pota" w:hAnsi="Iskoola Pota" w:cs="Iskoola Pota"/>
                                      <w:sz w:val="22"/>
                                    </w:rPr>
                                    <w:t>තියෙන</w:t>
                                  </w:r>
                                  <w:r>
                                    <w:rPr>
                                      <w:rFonts w:cs="Iskoola Pota"/>
                                      <w:sz w:val="22"/>
                                    </w:rPr>
                                    <w:t xml:space="preserve"> </w:t>
                                  </w:r>
                                  <w:r w:rsidRPr="00D94BDF">
                                    <w:rPr>
                                      <w:rFonts w:ascii="Iskoola Pota" w:hAnsi="Iskoola Pota" w:cs="Iskoola Pota"/>
                                      <w:sz w:val="22"/>
                                    </w:rPr>
                                    <w:t>උපාධි</w:t>
                                  </w:r>
                                  <w:r w:rsidRPr="00D94BDF">
                                    <w:rPr>
                                      <w:sz w:val="22"/>
                                    </w:rPr>
                                    <w:t xml:space="preserve"> </w:t>
                                  </w:r>
                                  <w:r w:rsidRPr="00D94BDF">
                                    <w:rPr>
                                      <w:rFonts w:ascii="Iskoola Pota" w:hAnsi="Iskoola Pota" w:cs="Iskoola Pota"/>
                                      <w:sz w:val="22"/>
                                    </w:rPr>
                                    <w:t>මොනවද</w:t>
                                  </w:r>
                                  <w:r w:rsidRPr="00D94BDF">
                                    <w:rPr>
                                      <w:sz w:val="22"/>
                                    </w:rPr>
                                    <w:t>?</w:t>
                                  </w:r>
                                </w:p>
                              </w:tc>
                              <w:tc>
                                <w:tcPr>
                                  <w:tcW w:w="1421" w:type="dxa"/>
                                </w:tcPr>
                                <w:p w14:paraId="1605FC23" w14:textId="20A251EA" w:rsidR="00797A6D" w:rsidRDefault="00797A6D" w:rsidP="006758E5">
                                  <w:pPr>
                                    <w:spacing w:before="0" w:after="0"/>
                                    <w:jc w:val="left"/>
                                    <w:rPr>
                                      <w:sz w:val="22"/>
                                    </w:rPr>
                                  </w:pPr>
                                  <w:r>
                                    <w:rPr>
                                      <w:sz w:val="22"/>
                                    </w:rPr>
                                    <w:t>5</w:t>
                                  </w:r>
                                </w:p>
                              </w:tc>
                              <w:tc>
                                <w:tcPr>
                                  <w:tcW w:w="1364" w:type="dxa"/>
                                </w:tcPr>
                                <w:p w14:paraId="22F2E984" w14:textId="1B909DE4" w:rsidR="00797A6D" w:rsidRPr="00661E0D" w:rsidRDefault="00797A6D" w:rsidP="006758E5">
                                  <w:pPr>
                                    <w:spacing w:before="0" w:after="0"/>
                                    <w:jc w:val="left"/>
                                    <w:rPr>
                                      <w:sz w:val="22"/>
                                    </w:rPr>
                                  </w:pPr>
                                  <w:r>
                                    <w:rPr>
                                      <w:sz w:val="22"/>
                                    </w:rPr>
                                    <w:t>22.515625</w:t>
                                  </w:r>
                                </w:p>
                              </w:tc>
                              <w:tc>
                                <w:tcPr>
                                  <w:tcW w:w="1480" w:type="dxa"/>
                                </w:tcPr>
                                <w:p w14:paraId="083950D1" w14:textId="0BAA5ADC" w:rsidR="00797A6D" w:rsidRDefault="00797A6D" w:rsidP="006758E5">
                                  <w:pPr>
                                    <w:spacing w:before="0" w:after="0"/>
                                    <w:jc w:val="left"/>
                                    <w:rPr>
                                      <w:sz w:val="22"/>
                                    </w:rPr>
                                  </w:pPr>
                                  <w:r w:rsidRPr="00D94BDF">
                                    <w:rPr>
                                      <w:sz w:val="22"/>
                                    </w:rPr>
                                    <w:t>SLIIT</w:t>
                                  </w:r>
                                  <w:r>
                                    <w:rPr>
                                      <w:sz w:val="22"/>
                                    </w:rPr>
                                    <w:t>: 18</w:t>
                                  </w:r>
                                </w:p>
                                <w:p w14:paraId="071E4E7C" w14:textId="77777777" w:rsidR="00797A6D" w:rsidRDefault="00797A6D" w:rsidP="006758E5">
                                  <w:pPr>
                                    <w:spacing w:before="0" w:after="0"/>
                                    <w:jc w:val="left"/>
                                    <w:rPr>
                                      <w:rFonts w:cs="Iskoola Pota"/>
                                      <w:sz w:val="22"/>
                                    </w:rPr>
                                  </w:pPr>
                                  <w:r w:rsidRPr="00D94BDF">
                                    <w:rPr>
                                      <w:rFonts w:ascii="Iskoola Pota" w:hAnsi="Iskoola Pota" w:cs="Iskoola Pota"/>
                                      <w:sz w:val="22"/>
                                    </w:rPr>
                                    <w:t>එකේ</w:t>
                                  </w:r>
                                  <w:r>
                                    <w:rPr>
                                      <w:rFonts w:cs="Iskoola Pota"/>
                                      <w:sz w:val="22"/>
                                    </w:rPr>
                                    <w:t>: 17</w:t>
                                  </w:r>
                                </w:p>
                                <w:p w14:paraId="1D78FF94" w14:textId="5EB88131" w:rsidR="00797A6D" w:rsidRDefault="00797A6D" w:rsidP="006758E5">
                                  <w:pPr>
                                    <w:spacing w:before="0" w:after="0"/>
                                    <w:jc w:val="left"/>
                                    <w:rPr>
                                      <w:rFonts w:cs="Iskoola Pota"/>
                                      <w:sz w:val="22"/>
                                    </w:rPr>
                                  </w:pPr>
                                  <w:r w:rsidRPr="00D94BDF">
                                    <w:rPr>
                                      <w:rFonts w:ascii="Iskoola Pota" w:hAnsi="Iskoola Pota" w:cs="Iskoola Pota"/>
                                      <w:sz w:val="22"/>
                                    </w:rPr>
                                    <w:t>තියෙන</w:t>
                                  </w:r>
                                  <w:r>
                                    <w:rPr>
                                      <w:rFonts w:ascii="Iskoola Pota" w:hAnsi="Iskoola Pota" w:cs="Iskoola Pota"/>
                                      <w:sz w:val="22"/>
                                    </w:rPr>
                                    <w:t>:</w:t>
                                  </w:r>
                                  <w:r>
                                    <w:rPr>
                                      <w:rFonts w:cs="Iskoola Pota"/>
                                      <w:sz w:val="22"/>
                                    </w:rPr>
                                    <w:t xml:space="preserve"> 17</w:t>
                                  </w:r>
                                </w:p>
                                <w:p w14:paraId="31A013D3" w14:textId="6DD84918" w:rsidR="00797A6D" w:rsidRDefault="00797A6D" w:rsidP="006758E5">
                                  <w:pPr>
                                    <w:spacing w:before="0" w:after="0"/>
                                    <w:jc w:val="left"/>
                                    <w:rPr>
                                      <w:rFonts w:cs="Iskoola Pota"/>
                                      <w:sz w:val="22"/>
                                    </w:rPr>
                                  </w:pPr>
                                  <w:r w:rsidRPr="00D94BDF">
                                    <w:rPr>
                                      <w:rFonts w:ascii="Iskoola Pota" w:hAnsi="Iskoola Pota" w:cs="Iskoola Pota"/>
                                      <w:sz w:val="22"/>
                                    </w:rPr>
                                    <w:t>උපාධි</w:t>
                                  </w:r>
                                  <w:r>
                                    <w:rPr>
                                      <w:rFonts w:ascii="Iskoola Pota" w:hAnsi="Iskoola Pota" w:cs="Iskoola Pota"/>
                                      <w:sz w:val="22"/>
                                    </w:rPr>
                                    <w:t>: 17</w:t>
                                  </w:r>
                                </w:p>
                                <w:p w14:paraId="2E88EB61" w14:textId="30605212" w:rsidR="00797A6D" w:rsidRDefault="00797A6D" w:rsidP="006758E5">
                                  <w:pPr>
                                    <w:spacing w:before="0" w:after="0"/>
                                    <w:jc w:val="left"/>
                                    <w:rPr>
                                      <w:sz w:val="22"/>
                                    </w:rPr>
                                  </w:pPr>
                                  <w:r w:rsidRPr="00D94BDF">
                                    <w:rPr>
                                      <w:rFonts w:ascii="Iskoola Pota" w:hAnsi="Iskoola Pota" w:cs="Iskoola Pota"/>
                                      <w:sz w:val="22"/>
                                    </w:rPr>
                                    <w:t>මොනවද</w:t>
                                  </w:r>
                                  <w:r>
                                    <w:rPr>
                                      <w:sz w:val="22"/>
                                    </w:rPr>
                                    <w:t xml:space="preserve">: 18 </w:t>
                                  </w:r>
                                </w:p>
                              </w:tc>
                              <w:tc>
                                <w:tcPr>
                                  <w:tcW w:w="1093" w:type="dxa"/>
                                </w:tcPr>
                                <w:p w14:paraId="4CB059F7" w14:textId="40F9E7FB" w:rsidR="00797A6D" w:rsidRDefault="00797A6D" w:rsidP="006758E5">
                                  <w:pPr>
                                    <w:spacing w:before="0" w:after="0"/>
                                    <w:jc w:val="left"/>
                                    <w:rPr>
                                      <w:sz w:val="22"/>
                                    </w:rPr>
                                  </w:pPr>
                                  <w:r>
                                    <w:rPr>
                                      <w:sz w:val="22"/>
                                    </w:rPr>
                                    <w:t>0.182187</w:t>
                                  </w:r>
                                </w:p>
                              </w:tc>
                              <w:tc>
                                <w:tcPr>
                                  <w:tcW w:w="1378" w:type="dxa"/>
                                </w:tcPr>
                                <w:p w14:paraId="2478466E" w14:textId="1195C701" w:rsidR="00797A6D" w:rsidRDefault="00797A6D" w:rsidP="006758E5">
                                  <w:pPr>
                                    <w:spacing w:before="0" w:after="0"/>
                                    <w:jc w:val="left"/>
                                    <w:rPr>
                                      <w:sz w:val="22"/>
                                    </w:rPr>
                                  </w:pPr>
                                  <w:r>
                                    <w:rPr>
                                      <w:sz w:val="22"/>
                                    </w:rPr>
                                    <w:t>109.697812</w:t>
                                  </w:r>
                                </w:p>
                              </w:tc>
                            </w:tr>
                            <w:tr w:rsidR="00797A6D" w14:paraId="1C1655F0" w14:textId="22CE4A9F" w:rsidTr="00797A6D">
                              <w:tc>
                                <w:tcPr>
                                  <w:tcW w:w="1414" w:type="dxa"/>
                                </w:tcPr>
                                <w:p w14:paraId="69E93F97" w14:textId="2C512B41" w:rsidR="00797A6D" w:rsidRPr="00661E0D" w:rsidRDefault="00797A6D" w:rsidP="000071D7">
                                  <w:pPr>
                                    <w:spacing w:before="0" w:after="0"/>
                                    <w:jc w:val="left"/>
                                    <w:rPr>
                                      <w:sz w:val="22"/>
                                    </w:rPr>
                                  </w:pPr>
                                  <w:r w:rsidRPr="00756969">
                                    <w:rPr>
                                      <w:rFonts w:ascii="Iskoola Pota" w:hAnsi="Iskoola Pota" w:cs="Iskoola Pota"/>
                                      <w:sz w:val="22"/>
                                    </w:rPr>
                                    <w:t>ඩීන්ස්</w:t>
                                  </w:r>
                                  <w:r w:rsidRPr="00756969">
                                    <w:rPr>
                                      <w:sz w:val="22"/>
                                    </w:rPr>
                                    <w:t xml:space="preserve"> </w:t>
                                  </w:r>
                                  <w:r w:rsidRPr="00756969">
                                    <w:rPr>
                                      <w:rFonts w:ascii="Iskoola Pota" w:hAnsi="Iskoola Pota" w:cs="Iskoola Pota"/>
                                      <w:sz w:val="22"/>
                                    </w:rPr>
                                    <w:t>ලිස්ට්</w:t>
                                  </w:r>
                                  <w:r w:rsidRPr="00756969">
                                    <w:rPr>
                                      <w:sz w:val="22"/>
                                    </w:rPr>
                                    <w:t xml:space="preserve"> </w:t>
                                  </w:r>
                                  <w:r w:rsidRPr="00756969">
                                    <w:rPr>
                                      <w:rFonts w:ascii="Iskoola Pota" w:hAnsi="Iskoola Pota" w:cs="Iskoola Pota"/>
                                      <w:sz w:val="22"/>
                                    </w:rPr>
                                    <w:t>කියන්නේ</w:t>
                                  </w:r>
                                  <w:r w:rsidRPr="00756969">
                                    <w:rPr>
                                      <w:sz w:val="22"/>
                                    </w:rPr>
                                    <w:t xml:space="preserve"> </w:t>
                                  </w:r>
                                  <w:r w:rsidRPr="00756969">
                                    <w:rPr>
                                      <w:rFonts w:ascii="Iskoola Pota" w:hAnsi="Iskoola Pota" w:cs="Iskoola Pota"/>
                                      <w:sz w:val="22"/>
                                    </w:rPr>
                                    <w:t>මොකක්ද</w:t>
                                  </w:r>
                                </w:p>
                              </w:tc>
                              <w:tc>
                                <w:tcPr>
                                  <w:tcW w:w="1421" w:type="dxa"/>
                                </w:tcPr>
                                <w:p w14:paraId="0EA347D5" w14:textId="0E2D4E1C" w:rsidR="00797A6D" w:rsidRDefault="00797A6D" w:rsidP="000071D7">
                                  <w:pPr>
                                    <w:spacing w:before="0" w:after="0"/>
                                    <w:jc w:val="left"/>
                                    <w:rPr>
                                      <w:sz w:val="22"/>
                                    </w:rPr>
                                  </w:pPr>
                                  <w:r>
                                    <w:rPr>
                                      <w:sz w:val="22"/>
                                    </w:rPr>
                                    <w:t>4</w:t>
                                  </w:r>
                                </w:p>
                              </w:tc>
                              <w:tc>
                                <w:tcPr>
                                  <w:tcW w:w="1364" w:type="dxa"/>
                                </w:tcPr>
                                <w:p w14:paraId="34397A51" w14:textId="4328C891" w:rsidR="00797A6D" w:rsidRPr="00661E0D" w:rsidRDefault="00797A6D" w:rsidP="000071D7">
                                  <w:pPr>
                                    <w:spacing w:before="0" w:after="0"/>
                                    <w:jc w:val="left"/>
                                    <w:rPr>
                                      <w:sz w:val="22"/>
                                    </w:rPr>
                                  </w:pPr>
                                  <w:r>
                                    <w:rPr>
                                      <w:sz w:val="22"/>
                                    </w:rPr>
                                    <w:t>23.546875</w:t>
                                  </w:r>
                                </w:p>
                              </w:tc>
                              <w:tc>
                                <w:tcPr>
                                  <w:tcW w:w="1480" w:type="dxa"/>
                                </w:tcPr>
                                <w:p w14:paraId="3A61F5B6" w14:textId="7D03E6E4" w:rsidR="00797A6D" w:rsidRDefault="00797A6D" w:rsidP="000071D7">
                                  <w:pPr>
                                    <w:spacing w:before="0" w:after="0"/>
                                    <w:jc w:val="left"/>
                                    <w:rPr>
                                      <w:sz w:val="22"/>
                                    </w:rPr>
                                  </w:pPr>
                                  <w:r w:rsidRPr="00756969">
                                    <w:rPr>
                                      <w:rFonts w:ascii="Iskoola Pota" w:hAnsi="Iskoola Pota" w:cs="Iskoola Pota"/>
                                      <w:sz w:val="22"/>
                                    </w:rPr>
                                    <w:t>ඩීන්ස්</w:t>
                                  </w:r>
                                  <w:r>
                                    <w:rPr>
                                      <w:rFonts w:ascii="Iskoola Pota" w:hAnsi="Iskoola Pota" w:cs="Iskoola Pota"/>
                                      <w:sz w:val="22"/>
                                    </w:rPr>
                                    <w:t>:</w:t>
                                  </w:r>
                                  <w:r w:rsidRPr="00756969">
                                    <w:rPr>
                                      <w:sz w:val="22"/>
                                    </w:rPr>
                                    <w:t xml:space="preserve"> </w:t>
                                  </w:r>
                                  <w:r>
                                    <w:rPr>
                                      <w:sz w:val="22"/>
                                    </w:rPr>
                                    <w:t>17</w:t>
                                  </w:r>
                                </w:p>
                                <w:p w14:paraId="5EC7C417" w14:textId="59D8B760" w:rsidR="00797A6D" w:rsidRDefault="00797A6D" w:rsidP="000071D7">
                                  <w:pPr>
                                    <w:spacing w:before="0" w:after="0"/>
                                    <w:jc w:val="left"/>
                                    <w:rPr>
                                      <w:sz w:val="22"/>
                                    </w:rPr>
                                  </w:pPr>
                                  <w:r w:rsidRPr="00756969">
                                    <w:rPr>
                                      <w:rFonts w:ascii="Iskoola Pota" w:hAnsi="Iskoola Pota" w:cs="Iskoola Pota"/>
                                      <w:sz w:val="22"/>
                                    </w:rPr>
                                    <w:t>ලිස්ට්</w:t>
                                  </w:r>
                                  <w:r>
                                    <w:rPr>
                                      <w:rFonts w:cs="Iskoola Pota"/>
                                      <w:sz w:val="22"/>
                                    </w:rPr>
                                    <w:t>: 18</w:t>
                                  </w:r>
                                </w:p>
                                <w:p w14:paraId="0235DD67" w14:textId="79B10444" w:rsidR="00797A6D" w:rsidRDefault="00797A6D" w:rsidP="000071D7">
                                  <w:pPr>
                                    <w:spacing w:before="0" w:after="0"/>
                                    <w:jc w:val="left"/>
                                    <w:rPr>
                                      <w:sz w:val="22"/>
                                    </w:rPr>
                                  </w:pPr>
                                  <w:r w:rsidRPr="00756969">
                                    <w:rPr>
                                      <w:rFonts w:ascii="Iskoola Pota" w:hAnsi="Iskoola Pota" w:cs="Iskoola Pota"/>
                                      <w:sz w:val="22"/>
                                    </w:rPr>
                                    <w:t>කියන්නේ</w:t>
                                  </w:r>
                                  <w:r>
                                    <w:rPr>
                                      <w:rFonts w:ascii="Iskoola Pota" w:hAnsi="Iskoola Pota" w:cs="Iskoola Pota"/>
                                      <w:sz w:val="22"/>
                                    </w:rPr>
                                    <w:t>: 17</w:t>
                                  </w:r>
                                  <w:r w:rsidRPr="00756969">
                                    <w:rPr>
                                      <w:sz w:val="22"/>
                                    </w:rPr>
                                    <w:t xml:space="preserve"> </w:t>
                                  </w:r>
                                </w:p>
                                <w:p w14:paraId="1F00F3C8" w14:textId="033C0F10" w:rsidR="00797A6D" w:rsidRDefault="00797A6D" w:rsidP="000071D7">
                                  <w:pPr>
                                    <w:spacing w:before="0" w:after="0"/>
                                    <w:jc w:val="left"/>
                                    <w:rPr>
                                      <w:sz w:val="22"/>
                                    </w:rPr>
                                  </w:pPr>
                                  <w:r w:rsidRPr="00756969">
                                    <w:rPr>
                                      <w:rFonts w:ascii="Iskoola Pota" w:hAnsi="Iskoola Pota" w:cs="Iskoola Pota"/>
                                      <w:sz w:val="22"/>
                                    </w:rPr>
                                    <w:t>මොකක්ද</w:t>
                                  </w:r>
                                  <w:r>
                                    <w:rPr>
                                      <w:rFonts w:ascii="Iskoola Pota" w:hAnsi="Iskoola Pota" w:cs="Iskoola Pota"/>
                                      <w:sz w:val="22"/>
                                    </w:rPr>
                                    <w:t>: 17</w:t>
                                  </w:r>
                                </w:p>
                              </w:tc>
                              <w:tc>
                                <w:tcPr>
                                  <w:tcW w:w="1093" w:type="dxa"/>
                                </w:tcPr>
                                <w:p w14:paraId="5F1174ED" w14:textId="262E65F9" w:rsidR="00797A6D" w:rsidRDefault="00797A6D" w:rsidP="000071D7">
                                  <w:pPr>
                                    <w:spacing w:before="0" w:after="0"/>
                                    <w:jc w:val="left"/>
                                    <w:rPr>
                                      <w:sz w:val="22"/>
                                    </w:rPr>
                                  </w:pPr>
                                  <w:r>
                                    <w:rPr>
                                      <w:sz w:val="22"/>
                                    </w:rPr>
                                    <w:t>0.134154</w:t>
                                  </w:r>
                                </w:p>
                              </w:tc>
                              <w:tc>
                                <w:tcPr>
                                  <w:tcW w:w="1378" w:type="dxa"/>
                                </w:tcPr>
                                <w:p w14:paraId="3BBF86A8" w14:textId="19689224" w:rsidR="00797A6D" w:rsidRDefault="00797A6D" w:rsidP="000071D7">
                                  <w:pPr>
                                    <w:spacing w:before="0" w:after="0"/>
                                    <w:jc w:val="left"/>
                                    <w:rPr>
                                      <w:sz w:val="22"/>
                                    </w:rPr>
                                  </w:pPr>
                                  <w:r>
                                    <w:rPr>
                                      <w:sz w:val="22"/>
                                    </w:rPr>
                                    <w:t>92.681029</w:t>
                                  </w:r>
                                </w:p>
                              </w:tc>
                            </w:tr>
                            <w:tr w:rsidR="00797A6D" w14:paraId="7B1DC9F9" w14:textId="47060210" w:rsidTr="00797A6D">
                              <w:tc>
                                <w:tcPr>
                                  <w:tcW w:w="1414" w:type="dxa"/>
                                </w:tcPr>
                                <w:p w14:paraId="1FEB89DE" w14:textId="45802029" w:rsidR="00797A6D" w:rsidRPr="00661E0D" w:rsidRDefault="00797A6D" w:rsidP="000071D7">
                                  <w:pPr>
                                    <w:spacing w:before="0" w:after="0"/>
                                    <w:jc w:val="left"/>
                                    <w:rPr>
                                      <w:sz w:val="22"/>
                                    </w:rPr>
                                  </w:pPr>
                                  <w:r w:rsidRPr="00B53DDE">
                                    <w:rPr>
                                      <w:sz w:val="22"/>
                                    </w:rPr>
                                    <w:t xml:space="preserve">GPA </w:t>
                                  </w:r>
                                  <w:r w:rsidRPr="00B53DDE">
                                    <w:rPr>
                                      <w:rFonts w:ascii="Iskoola Pota" w:hAnsi="Iskoola Pota" w:cs="Iskoola Pota"/>
                                      <w:sz w:val="22"/>
                                    </w:rPr>
                                    <w:t>වලට</w:t>
                                  </w:r>
                                  <w:r w:rsidRPr="00B53DDE">
                                    <w:rPr>
                                      <w:sz w:val="22"/>
                                    </w:rPr>
                                    <w:t xml:space="preserve"> </w:t>
                                  </w:r>
                                  <w:r w:rsidRPr="00B53DDE">
                                    <w:rPr>
                                      <w:rFonts w:ascii="Iskoola Pota" w:hAnsi="Iskoola Pota" w:cs="Iskoola Pota"/>
                                      <w:sz w:val="22"/>
                                    </w:rPr>
                                    <w:t>අදාල</w:t>
                                  </w:r>
                                  <w:r w:rsidRPr="00B53DDE">
                                    <w:rPr>
                                      <w:sz w:val="22"/>
                                    </w:rPr>
                                    <w:t xml:space="preserve"> grades </w:t>
                                  </w:r>
                                  <w:r w:rsidRPr="00B53DDE">
                                    <w:rPr>
                                      <w:rFonts w:ascii="Iskoola Pota" w:hAnsi="Iskoola Pota" w:cs="Iskoola Pota"/>
                                      <w:sz w:val="22"/>
                                    </w:rPr>
                                    <w:t>දැනගන්න</w:t>
                                  </w:r>
                                  <w:r w:rsidRPr="00B53DDE">
                                    <w:rPr>
                                      <w:sz w:val="22"/>
                                    </w:rPr>
                                    <w:t xml:space="preserve"> </w:t>
                                  </w:r>
                                  <w:r w:rsidRPr="00B53DDE">
                                    <w:rPr>
                                      <w:rFonts w:ascii="Iskoola Pota" w:hAnsi="Iskoola Pota" w:cs="Iskoola Pota"/>
                                      <w:sz w:val="22"/>
                                    </w:rPr>
                                    <w:t>පුළුවන්ද</w:t>
                                  </w:r>
                                  <w:r w:rsidRPr="00B53DDE">
                                    <w:rPr>
                                      <w:sz w:val="22"/>
                                    </w:rPr>
                                    <w:t>?</w:t>
                                  </w:r>
                                </w:p>
                              </w:tc>
                              <w:tc>
                                <w:tcPr>
                                  <w:tcW w:w="1421" w:type="dxa"/>
                                </w:tcPr>
                                <w:p w14:paraId="5C50DB2E" w14:textId="3270913E" w:rsidR="00797A6D" w:rsidRDefault="00DD7BD7" w:rsidP="000071D7">
                                  <w:pPr>
                                    <w:spacing w:before="0" w:after="0"/>
                                    <w:jc w:val="left"/>
                                    <w:rPr>
                                      <w:sz w:val="22"/>
                                    </w:rPr>
                                  </w:pPr>
                                  <w:r>
                                    <w:rPr>
                                      <w:sz w:val="22"/>
                                    </w:rPr>
                                    <w:t>6</w:t>
                                  </w:r>
                                </w:p>
                              </w:tc>
                              <w:tc>
                                <w:tcPr>
                                  <w:tcW w:w="1364" w:type="dxa"/>
                                </w:tcPr>
                                <w:p w14:paraId="2A14CD89" w14:textId="2973D8CC" w:rsidR="00797A6D" w:rsidRPr="00661E0D" w:rsidRDefault="00797A6D" w:rsidP="000071D7">
                                  <w:pPr>
                                    <w:spacing w:before="0" w:after="0"/>
                                    <w:jc w:val="left"/>
                                    <w:rPr>
                                      <w:sz w:val="22"/>
                                    </w:rPr>
                                  </w:pPr>
                                  <w:r>
                                    <w:rPr>
                                      <w:sz w:val="22"/>
                                    </w:rPr>
                                    <w:t>24.25</w:t>
                                  </w:r>
                                </w:p>
                              </w:tc>
                              <w:tc>
                                <w:tcPr>
                                  <w:tcW w:w="1480" w:type="dxa"/>
                                </w:tcPr>
                                <w:p w14:paraId="0570FBA9" w14:textId="45641725" w:rsidR="00797A6D" w:rsidRDefault="00797A6D" w:rsidP="000071D7">
                                  <w:pPr>
                                    <w:spacing w:before="0" w:after="0"/>
                                    <w:jc w:val="left"/>
                                    <w:rPr>
                                      <w:sz w:val="22"/>
                                    </w:rPr>
                                  </w:pPr>
                                  <w:r w:rsidRPr="00B53DDE">
                                    <w:rPr>
                                      <w:sz w:val="22"/>
                                    </w:rPr>
                                    <w:t>GPA</w:t>
                                  </w:r>
                                  <w:r>
                                    <w:rPr>
                                      <w:sz w:val="22"/>
                                    </w:rPr>
                                    <w:t>: 18</w:t>
                                  </w:r>
                                </w:p>
                                <w:p w14:paraId="1361C11B" w14:textId="39F3D042" w:rsidR="00797A6D" w:rsidRDefault="00797A6D" w:rsidP="000071D7">
                                  <w:pPr>
                                    <w:spacing w:before="0" w:after="0"/>
                                    <w:jc w:val="left"/>
                                    <w:rPr>
                                      <w:sz w:val="22"/>
                                    </w:rPr>
                                  </w:pPr>
                                  <w:r w:rsidRPr="00B53DDE">
                                    <w:rPr>
                                      <w:rFonts w:ascii="Iskoola Pota" w:hAnsi="Iskoola Pota" w:cs="Iskoola Pota"/>
                                      <w:sz w:val="22"/>
                                    </w:rPr>
                                    <w:t>වලට</w:t>
                                  </w:r>
                                  <w:r>
                                    <w:rPr>
                                      <w:sz w:val="22"/>
                                    </w:rPr>
                                    <w:t>: 18</w:t>
                                  </w:r>
                                </w:p>
                                <w:p w14:paraId="5031BDC4" w14:textId="7065B3AF" w:rsidR="00797A6D" w:rsidRDefault="00797A6D" w:rsidP="000071D7">
                                  <w:pPr>
                                    <w:spacing w:before="0" w:after="0"/>
                                    <w:jc w:val="left"/>
                                    <w:rPr>
                                      <w:sz w:val="22"/>
                                    </w:rPr>
                                  </w:pPr>
                                  <w:r w:rsidRPr="00B53DDE">
                                    <w:rPr>
                                      <w:rFonts w:ascii="Iskoola Pota" w:hAnsi="Iskoola Pota" w:cs="Iskoola Pota"/>
                                      <w:sz w:val="22"/>
                                    </w:rPr>
                                    <w:t>අදාල</w:t>
                                  </w:r>
                                  <w:r>
                                    <w:rPr>
                                      <w:sz w:val="22"/>
                                    </w:rPr>
                                    <w:t>: 18</w:t>
                                  </w:r>
                                </w:p>
                                <w:p w14:paraId="726E5AC6" w14:textId="7E3EA8ED" w:rsidR="00797A6D" w:rsidRDefault="00797A6D" w:rsidP="000071D7">
                                  <w:pPr>
                                    <w:spacing w:before="0" w:after="0"/>
                                    <w:jc w:val="left"/>
                                    <w:rPr>
                                      <w:sz w:val="22"/>
                                    </w:rPr>
                                  </w:pPr>
                                  <w:r w:rsidRPr="00B53DDE">
                                    <w:rPr>
                                      <w:sz w:val="22"/>
                                    </w:rPr>
                                    <w:t>grades</w:t>
                                  </w:r>
                                  <w:r>
                                    <w:rPr>
                                      <w:sz w:val="22"/>
                                    </w:rPr>
                                    <w:t>: 18</w:t>
                                  </w:r>
                                </w:p>
                                <w:p w14:paraId="460BB1DB" w14:textId="0C965C5A" w:rsidR="00797A6D" w:rsidRDefault="00797A6D" w:rsidP="000071D7">
                                  <w:pPr>
                                    <w:spacing w:before="0" w:after="0"/>
                                    <w:jc w:val="left"/>
                                    <w:rPr>
                                      <w:sz w:val="22"/>
                                    </w:rPr>
                                  </w:pPr>
                                  <w:r w:rsidRPr="00B53DDE">
                                    <w:rPr>
                                      <w:rFonts w:ascii="Iskoola Pota" w:hAnsi="Iskoola Pota" w:cs="Iskoola Pota"/>
                                      <w:sz w:val="22"/>
                                    </w:rPr>
                                    <w:t>දැනගන්න</w:t>
                                  </w:r>
                                  <w:r>
                                    <w:rPr>
                                      <w:sz w:val="22"/>
                                    </w:rPr>
                                    <w:t>: 18</w:t>
                                  </w:r>
                                </w:p>
                                <w:p w14:paraId="1197AE7E" w14:textId="0D8EA03F" w:rsidR="00797A6D" w:rsidRDefault="00797A6D" w:rsidP="000071D7">
                                  <w:pPr>
                                    <w:spacing w:before="0" w:after="0"/>
                                    <w:jc w:val="left"/>
                                    <w:rPr>
                                      <w:sz w:val="22"/>
                                    </w:rPr>
                                  </w:pPr>
                                  <w:r w:rsidRPr="00B53DDE">
                                    <w:rPr>
                                      <w:rFonts w:ascii="Iskoola Pota" w:hAnsi="Iskoola Pota" w:cs="Iskoola Pota"/>
                                      <w:sz w:val="22"/>
                                    </w:rPr>
                                    <w:t>පුළුවන්ද</w:t>
                                  </w:r>
                                  <w:r>
                                    <w:rPr>
                                      <w:sz w:val="22"/>
                                    </w:rPr>
                                    <w:t>: 18</w:t>
                                  </w:r>
                                </w:p>
                              </w:tc>
                              <w:tc>
                                <w:tcPr>
                                  <w:tcW w:w="1093" w:type="dxa"/>
                                </w:tcPr>
                                <w:p w14:paraId="4C89F3E2" w14:textId="4FBA3CEE" w:rsidR="00797A6D" w:rsidRDefault="00797A6D" w:rsidP="000071D7">
                                  <w:pPr>
                                    <w:spacing w:before="0" w:after="0"/>
                                    <w:jc w:val="left"/>
                                    <w:rPr>
                                      <w:sz w:val="22"/>
                                    </w:rPr>
                                  </w:pPr>
                                  <w:r>
                                    <w:rPr>
                                      <w:sz w:val="22"/>
                                    </w:rPr>
                                    <w:t>0.196699</w:t>
                                  </w:r>
                                </w:p>
                              </w:tc>
                              <w:tc>
                                <w:tcPr>
                                  <w:tcW w:w="1378" w:type="dxa"/>
                                </w:tcPr>
                                <w:p w14:paraId="635DF74C" w14:textId="55927222" w:rsidR="00797A6D" w:rsidRDefault="00797A6D" w:rsidP="000071D7">
                                  <w:pPr>
                                    <w:spacing w:before="0" w:after="0"/>
                                    <w:jc w:val="left"/>
                                    <w:rPr>
                                      <w:sz w:val="22"/>
                                    </w:rPr>
                                  </w:pPr>
                                  <w:r>
                                    <w:rPr>
                                      <w:sz w:val="22"/>
                                    </w:rPr>
                                    <w:t>132.446699</w:t>
                                  </w:r>
                                </w:p>
                              </w:tc>
                            </w:tr>
                            <w:tr w:rsidR="00797A6D" w14:paraId="32F2D3A2" w14:textId="526A89A0" w:rsidTr="00797A6D">
                              <w:tc>
                                <w:tcPr>
                                  <w:tcW w:w="1414" w:type="dxa"/>
                                </w:tcPr>
                                <w:p w14:paraId="40DA410E" w14:textId="2600B387" w:rsidR="00797A6D" w:rsidRPr="00661E0D" w:rsidRDefault="00797A6D" w:rsidP="006758E5">
                                  <w:pPr>
                                    <w:spacing w:before="0" w:after="0"/>
                                    <w:jc w:val="left"/>
                                    <w:rPr>
                                      <w:sz w:val="22"/>
                                    </w:rPr>
                                  </w:pPr>
                                  <w:r w:rsidRPr="00327131">
                                    <w:rPr>
                                      <w:rFonts w:ascii="Iskoola Pota" w:hAnsi="Iskoola Pota" w:cs="Iskoola Pota"/>
                                      <w:sz w:val="22"/>
                                    </w:rPr>
                                    <w:t>ස්ලිට්</w:t>
                                  </w:r>
                                  <w:r w:rsidRPr="00327131">
                                    <w:rPr>
                                      <w:sz w:val="22"/>
                                    </w:rPr>
                                    <w:t xml:space="preserve"> </w:t>
                                  </w:r>
                                  <w:r w:rsidRPr="00327131">
                                    <w:rPr>
                                      <w:rFonts w:ascii="Iskoola Pota" w:hAnsi="Iskoola Pota" w:cs="Iskoola Pota"/>
                                      <w:sz w:val="22"/>
                                    </w:rPr>
                                    <w:t>එකේ</w:t>
                                  </w:r>
                                  <w:r w:rsidRPr="00327131">
                                    <w:rPr>
                                      <w:sz w:val="22"/>
                                    </w:rPr>
                                    <w:t xml:space="preserve"> scholarships </w:t>
                                  </w:r>
                                  <w:r w:rsidRPr="00327131">
                                    <w:rPr>
                                      <w:rFonts w:ascii="Iskoola Pota" w:hAnsi="Iskoola Pota" w:cs="Iskoola Pota"/>
                                      <w:sz w:val="22"/>
                                    </w:rPr>
                                    <w:t>දෙනවද</w:t>
                                  </w:r>
                                  <w:r w:rsidRPr="00327131">
                                    <w:rPr>
                                      <w:sz w:val="22"/>
                                    </w:rPr>
                                    <w:t>?</w:t>
                                  </w:r>
                                </w:p>
                              </w:tc>
                              <w:tc>
                                <w:tcPr>
                                  <w:tcW w:w="1421" w:type="dxa"/>
                                </w:tcPr>
                                <w:p w14:paraId="4272BEFD" w14:textId="2DBB56AE" w:rsidR="00797A6D" w:rsidRDefault="00A751B7" w:rsidP="006758E5">
                                  <w:pPr>
                                    <w:spacing w:before="0" w:after="0"/>
                                    <w:jc w:val="left"/>
                                    <w:rPr>
                                      <w:sz w:val="22"/>
                                    </w:rPr>
                                  </w:pPr>
                                  <w:r>
                                    <w:rPr>
                                      <w:sz w:val="22"/>
                                    </w:rPr>
                                    <w:t>4</w:t>
                                  </w:r>
                                </w:p>
                              </w:tc>
                              <w:tc>
                                <w:tcPr>
                                  <w:tcW w:w="1364" w:type="dxa"/>
                                </w:tcPr>
                                <w:p w14:paraId="0FFE89A2" w14:textId="193FDFA0" w:rsidR="00797A6D" w:rsidRPr="00661E0D" w:rsidRDefault="00797A6D" w:rsidP="006758E5">
                                  <w:pPr>
                                    <w:spacing w:before="0" w:after="0"/>
                                    <w:jc w:val="left"/>
                                    <w:rPr>
                                      <w:sz w:val="22"/>
                                    </w:rPr>
                                  </w:pPr>
                                  <w:r>
                                    <w:rPr>
                                      <w:sz w:val="22"/>
                                    </w:rPr>
                                    <w:t>22.53125</w:t>
                                  </w:r>
                                </w:p>
                              </w:tc>
                              <w:tc>
                                <w:tcPr>
                                  <w:tcW w:w="1480" w:type="dxa"/>
                                </w:tcPr>
                                <w:p w14:paraId="707D6368" w14:textId="75EDDD8D" w:rsidR="00797A6D" w:rsidRDefault="00797A6D" w:rsidP="006758E5">
                                  <w:pPr>
                                    <w:spacing w:before="0" w:after="0"/>
                                    <w:jc w:val="left"/>
                                    <w:rPr>
                                      <w:sz w:val="22"/>
                                    </w:rPr>
                                  </w:pPr>
                                  <w:r w:rsidRPr="000071D7">
                                    <w:rPr>
                                      <w:rFonts w:ascii="Iskoola Pota" w:hAnsi="Iskoola Pota" w:cs="Iskoola Pota"/>
                                      <w:sz w:val="22"/>
                                    </w:rPr>
                                    <w:t>ස්ලිට්</w:t>
                                  </w:r>
                                  <w:r>
                                    <w:rPr>
                                      <w:rFonts w:ascii="Iskoola Pota" w:hAnsi="Iskoola Pota" w:cs="Iskoola Pota"/>
                                      <w:sz w:val="22"/>
                                    </w:rPr>
                                    <w:t>:</w:t>
                                  </w:r>
                                  <w:r w:rsidRPr="000071D7">
                                    <w:rPr>
                                      <w:sz w:val="22"/>
                                    </w:rPr>
                                    <w:t xml:space="preserve"> </w:t>
                                  </w:r>
                                  <w:r>
                                    <w:rPr>
                                      <w:sz w:val="22"/>
                                    </w:rPr>
                                    <w:t>18</w:t>
                                  </w:r>
                                </w:p>
                                <w:p w14:paraId="73595B6F" w14:textId="4AA3F303" w:rsidR="00797A6D" w:rsidRDefault="00797A6D" w:rsidP="006758E5">
                                  <w:pPr>
                                    <w:spacing w:before="0" w:after="0"/>
                                    <w:jc w:val="left"/>
                                    <w:rPr>
                                      <w:sz w:val="22"/>
                                    </w:rPr>
                                  </w:pPr>
                                  <w:r w:rsidRPr="000071D7">
                                    <w:rPr>
                                      <w:rFonts w:ascii="Iskoola Pota" w:hAnsi="Iskoola Pota" w:cs="Iskoola Pota"/>
                                      <w:sz w:val="22"/>
                                    </w:rPr>
                                    <w:t>එකේ</w:t>
                                  </w:r>
                                  <w:r>
                                    <w:rPr>
                                      <w:rFonts w:ascii="Iskoola Pota" w:hAnsi="Iskoola Pota" w:cs="Iskoola Pota"/>
                                      <w:sz w:val="22"/>
                                    </w:rPr>
                                    <w:t>:</w:t>
                                  </w:r>
                                  <w:r w:rsidRPr="000071D7">
                                    <w:rPr>
                                      <w:sz w:val="22"/>
                                    </w:rPr>
                                    <w:t xml:space="preserve"> </w:t>
                                  </w:r>
                                  <w:r>
                                    <w:rPr>
                                      <w:sz w:val="22"/>
                                    </w:rPr>
                                    <w:t>18</w:t>
                                  </w:r>
                                </w:p>
                                <w:p w14:paraId="46431CA7" w14:textId="2EFB6BDB" w:rsidR="00797A6D" w:rsidRDefault="00797A6D" w:rsidP="006758E5">
                                  <w:pPr>
                                    <w:spacing w:before="0" w:after="0"/>
                                    <w:jc w:val="left"/>
                                    <w:rPr>
                                      <w:sz w:val="22"/>
                                    </w:rPr>
                                  </w:pPr>
                                  <w:r w:rsidRPr="000071D7">
                                    <w:rPr>
                                      <w:sz w:val="22"/>
                                    </w:rPr>
                                    <w:t>Scholarships</w:t>
                                  </w:r>
                                  <w:r>
                                    <w:rPr>
                                      <w:sz w:val="22"/>
                                    </w:rPr>
                                    <w:t>:  17</w:t>
                                  </w:r>
                                </w:p>
                                <w:p w14:paraId="124198A5" w14:textId="0511456F" w:rsidR="00797A6D" w:rsidRDefault="00797A6D" w:rsidP="006758E5">
                                  <w:pPr>
                                    <w:spacing w:before="0" w:after="0"/>
                                    <w:jc w:val="left"/>
                                    <w:rPr>
                                      <w:sz w:val="22"/>
                                    </w:rPr>
                                  </w:pPr>
                                  <w:r w:rsidRPr="000071D7">
                                    <w:rPr>
                                      <w:rFonts w:ascii="Iskoola Pota" w:hAnsi="Iskoola Pota" w:cs="Iskoola Pota"/>
                                      <w:sz w:val="22"/>
                                    </w:rPr>
                                    <w:t>දෙනවද</w:t>
                                  </w:r>
                                  <w:r>
                                    <w:rPr>
                                      <w:rFonts w:cs="Iskoola Pota"/>
                                      <w:sz w:val="22"/>
                                    </w:rPr>
                                    <w:t>: 17</w:t>
                                  </w:r>
                                </w:p>
                              </w:tc>
                              <w:tc>
                                <w:tcPr>
                                  <w:tcW w:w="1093" w:type="dxa"/>
                                </w:tcPr>
                                <w:p w14:paraId="5C2E98D0" w14:textId="1DF4019B" w:rsidR="00797A6D" w:rsidRDefault="00797A6D" w:rsidP="006758E5">
                                  <w:pPr>
                                    <w:spacing w:before="0" w:after="0"/>
                                    <w:jc w:val="left"/>
                                    <w:rPr>
                                      <w:sz w:val="22"/>
                                    </w:rPr>
                                  </w:pPr>
                                  <w:r>
                                    <w:rPr>
                                      <w:sz w:val="22"/>
                                    </w:rPr>
                                    <w:t>0.088495</w:t>
                                  </w:r>
                                </w:p>
                              </w:tc>
                              <w:tc>
                                <w:tcPr>
                                  <w:tcW w:w="1378" w:type="dxa"/>
                                </w:tcPr>
                                <w:p w14:paraId="02A94DAA" w14:textId="7C678883" w:rsidR="00797A6D" w:rsidRDefault="00797A6D" w:rsidP="006758E5">
                                  <w:pPr>
                                    <w:spacing w:before="0" w:after="0"/>
                                    <w:jc w:val="left"/>
                                    <w:rPr>
                                      <w:sz w:val="22"/>
                                    </w:rPr>
                                  </w:pPr>
                                  <w:r w:rsidRPr="00EC7FA6">
                                    <w:rPr>
                                      <w:sz w:val="22"/>
                                    </w:rPr>
                                    <w:t>92.619745</w:t>
                                  </w:r>
                                </w:p>
                              </w:tc>
                            </w:tr>
                            <w:tr w:rsidR="00797A6D" w14:paraId="1A697F31" w14:textId="5708F99D" w:rsidTr="00797A6D">
                              <w:tc>
                                <w:tcPr>
                                  <w:tcW w:w="1414" w:type="dxa"/>
                                </w:tcPr>
                                <w:p w14:paraId="28ADC824" w14:textId="50B52033" w:rsidR="00797A6D" w:rsidRPr="00661E0D" w:rsidRDefault="00797A6D" w:rsidP="006758E5">
                                  <w:pPr>
                                    <w:spacing w:before="0" w:after="0"/>
                                    <w:jc w:val="left"/>
                                    <w:rPr>
                                      <w:sz w:val="22"/>
                                    </w:rPr>
                                  </w:pPr>
                                  <w:r w:rsidRPr="00D14CF9">
                                    <w:rPr>
                                      <w:rFonts w:ascii="Iskoola Pota" w:hAnsi="Iskoola Pota" w:cs="Iskoola Pota"/>
                                      <w:sz w:val="22"/>
                                    </w:rPr>
                                    <w:t>බොහොම</w:t>
                                  </w:r>
                                  <w:r w:rsidRPr="00D14CF9">
                                    <w:rPr>
                                      <w:sz w:val="22"/>
                                    </w:rPr>
                                    <w:t xml:space="preserve"> </w:t>
                                  </w:r>
                                  <w:r w:rsidRPr="00D14CF9">
                                    <w:rPr>
                                      <w:rFonts w:ascii="Iskoola Pota" w:hAnsi="Iskoola Pota" w:cs="Iskoola Pota"/>
                                      <w:sz w:val="22"/>
                                    </w:rPr>
                                    <w:t>ස්තුතියි</w:t>
                                  </w:r>
                                  <w:r w:rsidRPr="00D14CF9">
                                    <w:rPr>
                                      <w:sz w:val="22"/>
                                    </w:rPr>
                                    <w:t xml:space="preserve">, </w:t>
                                  </w:r>
                                  <w:r w:rsidRPr="00D14CF9">
                                    <w:rPr>
                                      <w:rFonts w:ascii="Iskoola Pota" w:hAnsi="Iskoola Pota" w:cs="Iskoola Pota"/>
                                      <w:sz w:val="22"/>
                                    </w:rPr>
                                    <w:t>සුබ</w:t>
                                  </w:r>
                                  <w:r w:rsidRPr="00D14CF9">
                                    <w:rPr>
                                      <w:sz w:val="22"/>
                                    </w:rPr>
                                    <w:t xml:space="preserve"> </w:t>
                                  </w:r>
                                  <w:r w:rsidRPr="00D14CF9">
                                    <w:rPr>
                                      <w:rFonts w:ascii="Iskoola Pota" w:hAnsi="Iskoola Pota" w:cs="Iskoola Pota"/>
                                      <w:sz w:val="22"/>
                                    </w:rPr>
                                    <w:t>දවසක්</w:t>
                                  </w:r>
                                  <w:r w:rsidRPr="00D14CF9">
                                    <w:rPr>
                                      <w:sz w:val="22"/>
                                    </w:rPr>
                                    <w:t>!</w:t>
                                  </w:r>
                                </w:p>
                              </w:tc>
                              <w:tc>
                                <w:tcPr>
                                  <w:tcW w:w="1421" w:type="dxa"/>
                                </w:tcPr>
                                <w:p w14:paraId="4DE5F945" w14:textId="06F92775" w:rsidR="00797A6D" w:rsidRDefault="00A751B7" w:rsidP="006758E5">
                                  <w:pPr>
                                    <w:spacing w:before="0" w:after="0"/>
                                    <w:jc w:val="left"/>
                                    <w:rPr>
                                      <w:sz w:val="22"/>
                                    </w:rPr>
                                  </w:pPr>
                                  <w:r>
                                    <w:rPr>
                                      <w:sz w:val="22"/>
                                    </w:rPr>
                                    <w:t>4</w:t>
                                  </w:r>
                                </w:p>
                              </w:tc>
                              <w:tc>
                                <w:tcPr>
                                  <w:tcW w:w="1364" w:type="dxa"/>
                                </w:tcPr>
                                <w:p w14:paraId="2DE3E233" w14:textId="7C8D2589" w:rsidR="00797A6D" w:rsidRPr="00661E0D" w:rsidRDefault="00797A6D" w:rsidP="006758E5">
                                  <w:pPr>
                                    <w:spacing w:before="0" w:after="0"/>
                                    <w:jc w:val="left"/>
                                    <w:rPr>
                                      <w:sz w:val="22"/>
                                    </w:rPr>
                                  </w:pPr>
                                  <w:r>
                                    <w:rPr>
                                      <w:sz w:val="22"/>
                                    </w:rPr>
                                    <w:t>22.421875</w:t>
                                  </w:r>
                                </w:p>
                              </w:tc>
                              <w:tc>
                                <w:tcPr>
                                  <w:tcW w:w="1480" w:type="dxa"/>
                                </w:tcPr>
                                <w:p w14:paraId="32ECB87A" w14:textId="171ADA51" w:rsidR="00797A6D" w:rsidRDefault="00797A6D" w:rsidP="006758E5">
                                  <w:pPr>
                                    <w:spacing w:before="0" w:after="0"/>
                                    <w:jc w:val="left"/>
                                    <w:rPr>
                                      <w:sz w:val="22"/>
                                    </w:rPr>
                                  </w:pPr>
                                  <w:r w:rsidRPr="00D14CF9">
                                    <w:rPr>
                                      <w:rFonts w:ascii="Iskoola Pota" w:hAnsi="Iskoola Pota" w:cs="Iskoola Pota"/>
                                      <w:sz w:val="22"/>
                                    </w:rPr>
                                    <w:t>බොහොම</w:t>
                                  </w:r>
                                  <w:r>
                                    <w:rPr>
                                      <w:rFonts w:ascii="Iskoola Pota" w:hAnsi="Iskoola Pota" w:cs="Iskoola Pota"/>
                                      <w:sz w:val="22"/>
                                    </w:rPr>
                                    <w:t>:</w:t>
                                  </w:r>
                                  <w:r w:rsidRPr="00D14CF9">
                                    <w:rPr>
                                      <w:sz w:val="22"/>
                                    </w:rPr>
                                    <w:t xml:space="preserve"> </w:t>
                                  </w:r>
                                  <w:r>
                                    <w:rPr>
                                      <w:sz w:val="22"/>
                                    </w:rPr>
                                    <w:t>18</w:t>
                                  </w:r>
                                </w:p>
                                <w:p w14:paraId="62C0F5AE" w14:textId="321F57D1" w:rsidR="00797A6D" w:rsidRDefault="00797A6D" w:rsidP="006758E5">
                                  <w:pPr>
                                    <w:spacing w:before="0" w:after="0"/>
                                    <w:jc w:val="left"/>
                                    <w:rPr>
                                      <w:sz w:val="22"/>
                                    </w:rPr>
                                  </w:pPr>
                                  <w:r w:rsidRPr="00D14CF9">
                                    <w:rPr>
                                      <w:rFonts w:ascii="Iskoola Pota" w:hAnsi="Iskoola Pota" w:cs="Iskoola Pota"/>
                                      <w:sz w:val="22"/>
                                    </w:rPr>
                                    <w:t>ස්තුතියි</w:t>
                                  </w:r>
                                  <w:r>
                                    <w:rPr>
                                      <w:rFonts w:ascii="Iskoola Pota" w:hAnsi="Iskoola Pota" w:cs="Iskoola Pota"/>
                                      <w:sz w:val="22"/>
                                    </w:rPr>
                                    <w:t>:</w:t>
                                  </w:r>
                                  <w:r w:rsidRPr="00D14CF9">
                                    <w:rPr>
                                      <w:sz w:val="22"/>
                                    </w:rPr>
                                    <w:t xml:space="preserve"> </w:t>
                                  </w:r>
                                  <w:r>
                                    <w:rPr>
                                      <w:sz w:val="22"/>
                                    </w:rPr>
                                    <w:t>18</w:t>
                                  </w:r>
                                </w:p>
                                <w:p w14:paraId="0A6BA742" w14:textId="47278E9B" w:rsidR="00797A6D" w:rsidRDefault="00797A6D" w:rsidP="006758E5">
                                  <w:pPr>
                                    <w:spacing w:before="0" w:after="0"/>
                                    <w:jc w:val="left"/>
                                    <w:rPr>
                                      <w:rFonts w:ascii="Iskoola Pota" w:hAnsi="Iskoola Pota" w:cs="Iskoola Pota"/>
                                      <w:sz w:val="22"/>
                                    </w:rPr>
                                  </w:pPr>
                                  <w:r w:rsidRPr="00D14CF9">
                                    <w:rPr>
                                      <w:rFonts w:ascii="Iskoola Pota" w:hAnsi="Iskoola Pota" w:cs="Iskoola Pota"/>
                                      <w:sz w:val="22"/>
                                    </w:rPr>
                                    <w:t>සුබ</w:t>
                                  </w:r>
                                  <w:r>
                                    <w:rPr>
                                      <w:rFonts w:ascii="Iskoola Pota" w:hAnsi="Iskoola Pota" w:cs="Iskoola Pota"/>
                                      <w:sz w:val="22"/>
                                    </w:rPr>
                                    <w:t>: 18</w:t>
                                  </w:r>
                                </w:p>
                                <w:p w14:paraId="1ED9AE95" w14:textId="43FEE0BD" w:rsidR="00797A6D" w:rsidRDefault="00797A6D" w:rsidP="006758E5">
                                  <w:pPr>
                                    <w:spacing w:before="0" w:after="0"/>
                                    <w:jc w:val="left"/>
                                    <w:rPr>
                                      <w:sz w:val="22"/>
                                    </w:rPr>
                                  </w:pPr>
                                  <w:r w:rsidRPr="00D14CF9">
                                    <w:rPr>
                                      <w:rFonts w:ascii="Iskoola Pota" w:hAnsi="Iskoola Pota" w:cs="Iskoola Pota"/>
                                      <w:sz w:val="22"/>
                                    </w:rPr>
                                    <w:t>දවසක්</w:t>
                                  </w:r>
                                  <w:r>
                                    <w:rPr>
                                      <w:rFonts w:ascii="Iskoola Pota" w:hAnsi="Iskoola Pota" w:cs="Iskoola Pota"/>
                                      <w:sz w:val="22"/>
                                    </w:rPr>
                                    <w:t>: 18</w:t>
                                  </w:r>
                                </w:p>
                              </w:tc>
                              <w:tc>
                                <w:tcPr>
                                  <w:tcW w:w="1093" w:type="dxa"/>
                                </w:tcPr>
                                <w:p w14:paraId="0E5CE829" w14:textId="3DFF6371" w:rsidR="00797A6D" w:rsidRDefault="00797A6D" w:rsidP="006758E5">
                                  <w:pPr>
                                    <w:spacing w:before="0" w:after="0"/>
                                    <w:jc w:val="left"/>
                                    <w:rPr>
                                      <w:sz w:val="22"/>
                                    </w:rPr>
                                  </w:pPr>
                                  <w:r>
                                    <w:rPr>
                                      <w:sz w:val="22"/>
                                    </w:rPr>
                                    <w:t>0.066278</w:t>
                                  </w:r>
                                </w:p>
                              </w:tc>
                              <w:tc>
                                <w:tcPr>
                                  <w:tcW w:w="1378" w:type="dxa"/>
                                </w:tcPr>
                                <w:p w14:paraId="1D43247E" w14:textId="00423AB8" w:rsidR="00797A6D" w:rsidRDefault="00797A6D" w:rsidP="006758E5">
                                  <w:pPr>
                                    <w:spacing w:before="0" w:after="0"/>
                                    <w:jc w:val="left"/>
                                    <w:rPr>
                                      <w:sz w:val="22"/>
                                    </w:rPr>
                                  </w:pPr>
                                  <w:r w:rsidRPr="000A2940">
                                    <w:rPr>
                                      <w:sz w:val="22"/>
                                    </w:rPr>
                                    <w:t>94.488153</w:t>
                                  </w:r>
                                </w:p>
                              </w:tc>
                            </w:tr>
                            <w:tr w:rsidR="00797A6D" w14:paraId="02976150" w14:textId="3179509C" w:rsidTr="00797A6D">
                              <w:tc>
                                <w:tcPr>
                                  <w:tcW w:w="1414" w:type="dxa"/>
                                </w:tcPr>
                                <w:p w14:paraId="5C414B46" w14:textId="07D281EC" w:rsidR="00797A6D" w:rsidRDefault="00797A6D" w:rsidP="006758E5">
                                  <w:pPr>
                                    <w:spacing w:before="0" w:after="0"/>
                                    <w:jc w:val="left"/>
                                    <w:rPr>
                                      <w:sz w:val="22"/>
                                    </w:rPr>
                                  </w:pPr>
                                  <w:r>
                                    <w:rPr>
                                      <w:sz w:val="22"/>
                                    </w:rPr>
                                    <w:t>Column Total</w:t>
                                  </w:r>
                                </w:p>
                              </w:tc>
                              <w:tc>
                                <w:tcPr>
                                  <w:tcW w:w="1421" w:type="dxa"/>
                                </w:tcPr>
                                <w:p w14:paraId="51B06EA9" w14:textId="76BF1853" w:rsidR="00797A6D" w:rsidRDefault="00A751B7" w:rsidP="006758E5">
                                  <w:pPr>
                                    <w:spacing w:before="0" w:after="0"/>
                                    <w:jc w:val="left"/>
                                    <w:rPr>
                                      <w:sz w:val="22"/>
                                    </w:rPr>
                                  </w:pPr>
                                  <w:r>
                                    <w:rPr>
                                      <w:sz w:val="22"/>
                                    </w:rPr>
                                    <w:t>23</w:t>
                                  </w:r>
                                </w:p>
                              </w:tc>
                              <w:tc>
                                <w:tcPr>
                                  <w:tcW w:w="1364" w:type="dxa"/>
                                </w:tcPr>
                                <w:p w14:paraId="4FF1996A" w14:textId="62E04B2A" w:rsidR="00797A6D" w:rsidRDefault="00797A6D" w:rsidP="006758E5">
                                  <w:pPr>
                                    <w:spacing w:before="0" w:after="0"/>
                                    <w:jc w:val="left"/>
                                    <w:rPr>
                                      <w:sz w:val="22"/>
                                    </w:rPr>
                                  </w:pPr>
                                  <w:r>
                                    <w:rPr>
                                      <w:sz w:val="22"/>
                                    </w:rPr>
                                    <w:t>115.265625</w:t>
                                  </w:r>
                                </w:p>
                              </w:tc>
                              <w:tc>
                                <w:tcPr>
                                  <w:tcW w:w="1480" w:type="dxa"/>
                                </w:tcPr>
                                <w:p w14:paraId="17036418" w14:textId="2E699E48" w:rsidR="00797A6D" w:rsidRDefault="00797A6D" w:rsidP="006758E5">
                                  <w:pPr>
                                    <w:spacing w:before="0" w:after="0"/>
                                    <w:jc w:val="left"/>
                                    <w:rPr>
                                      <w:sz w:val="22"/>
                                    </w:rPr>
                                  </w:pPr>
                                  <w:r>
                                    <w:rPr>
                                      <w:sz w:val="22"/>
                                    </w:rPr>
                                    <w:t>406</w:t>
                                  </w:r>
                                </w:p>
                              </w:tc>
                              <w:tc>
                                <w:tcPr>
                                  <w:tcW w:w="1093" w:type="dxa"/>
                                </w:tcPr>
                                <w:p w14:paraId="16163A8E" w14:textId="1FBAFCFA" w:rsidR="00797A6D" w:rsidRDefault="00797A6D" w:rsidP="006758E5">
                                  <w:pPr>
                                    <w:spacing w:before="0" w:after="0"/>
                                    <w:jc w:val="left"/>
                                    <w:rPr>
                                      <w:sz w:val="22"/>
                                    </w:rPr>
                                  </w:pPr>
                                  <w:r>
                                    <w:rPr>
                                      <w:sz w:val="22"/>
                                    </w:rPr>
                                    <w:t>0.667813</w:t>
                                  </w:r>
                                </w:p>
                              </w:tc>
                              <w:tc>
                                <w:tcPr>
                                  <w:tcW w:w="1378" w:type="dxa"/>
                                </w:tcPr>
                                <w:p w14:paraId="6DD110CE" w14:textId="6A8B603A" w:rsidR="00797A6D" w:rsidRDefault="00797A6D" w:rsidP="006758E5">
                                  <w:pPr>
                                    <w:spacing w:before="0" w:after="0"/>
                                    <w:jc w:val="left"/>
                                    <w:rPr>
                                      <w:sz w:val="22"/>
                                    </w:rPr>
                                  </w:pPr>
                                  <w:r>
                                    <w:rPr>
                                      <w:sz w:val="22"/>
                                    </w:rPr>
                                    <w:t>521.933438</w:t>
                                  </w:r>
                                </w:p>
                              </w:tc>
                            </w:tr>
                            <w:tr w:rsidR="00797A6D" w14:paraId="7CCC1013" w14:textId="77777777" w:rsidTr="00797A6D">
                              <w:tc>
                                <w:tcPr>
                                  <w:tcW w:w="1414" w:type="dxa"/>
                                </w:tcPr>
                                <w:p w14:paraId="1669DA01" w14:textId="21C38A42" w:rsidR="00797A6D" w:rsidRDefault="00797A6D" w:rsidP="006758E5">
                                  <w:pPr>
                                    <w:spacing w:before="0" w:after="0"/>
                                    <w:jc w:val="left"/>
                                    <w:rPr>
                                      <w:sz w:val="22"/>
                                    </w:rPr>
                                  </w:pPr>
                                  <w:r>
                                    <w:rPr>
                                      <w:sz w:val="22"/>
                                    </w:rPr>
                                    <w:t>Column Average</w:t>
                                  </w:r>
                                </w:p>
                              </w:tc>
                              <w:tc>
                                <w:tcPr>
                                  <w:tcW w:w="1421" w:type="dxa"/>
                                </w:tcPr>
                                <w:p w14:paraId="57D874E0" w14:textId="63284BDF" w:rsidR="00797A6D" w:rsidRDefault="00491E7E" w:rsidP="006758E5">
                                  <w:pPr>
                                    <w:spacing w:before="0" w:after="0"/>
                                    <w:jc w:val="left"/>
                                    <w:rPr>
                                      <w:sz w:val="22"/>
                                    </w:rPr>
                                  </w:pPr>
                                  <w:r>
                                    <w:rPr>
                                      <w:sz w:val="22"/>
                                    </w:rPr>
                                    <w:t>4.6</w:t>
                                  </w:r>
                                  <w:r w:rsidR="004F7CA8">
                                    <w:rPr>
                                      <w:sz w:val="22"/>
                                    </w:rPr>
                                    <w:t xml:space="preserve"> (4 or 5)</w:t>
                                  </w:r>
                                </w:p>
                              </w:tc>
                              <w:tc>
                                <w:tcPr>
                                  <w:tcW w:w="1364" w:type="dxa"/>
                                </w:tcPr>
                                <w:p w14:paraId="75DD1D98" w14:textId="3A75E4D4" w:rsidR="00797A6D" w:rsidRDefault="00797A6D" w:rsidP="006758E5">
                                  <w:pPr>
                                    <w:spacing w:before="0" w:after="0"/>
                                    <w:jc w:val="left"/>
                                    <w:rPr>
                                      <w:sz w:val="22"/>
                                    </w:rPr>
                                  </w:pPr>
                                  <w:r>
                                    <w:rPr>
                                      <w:sz w:val="22"/>
                                    </w:rPr>
                                    <w:t>23.053125</w:t>
                                  </w:r>
                                </w:p>
                              </w:tc>
                              <w:tc>
                                <w:tcPr>
                                  <w:tcW w:w="1480" w:type="dxa"/>
                                </w:tcPr>
                                <w:p w14:paraId="2E1E28C9" w14:textId="77777777" w:rsidR="00797A6D" w:rsidRDefault="00797A6D" w:rsidP="006758E5">
                                  <w:pPr>
                                    <w:spacing w:before="0" w:after="0"/>
                                    <w:jc w:val="left"/>
                                    <w:rPr>
                                      <w:sz w:val="22"/>
                                    </w:rPr>
                                  </w:pPr>
                                  <w:r>
                                    <w:rPr>
                                      <w:sz w:val="22"/>
                                    </w:rPr>
                                    <w:t xml:space="preserve">81.2 </w:t>
                                  </w:r>
                                </w:p>
                                <w:p w14:paraId="3EBA2AA1" w14:textId="238E6976" w:rsidR="00797A6D" w:rsidRDefault="00CA5E95" w:rsidP="006758E5">
                                  <w:pPr>
                                    <w:spacing w:before="0" w:after="0"/>
                                    <w:jc w:val="left"/>
                                    <w:rPr>
                                      <w:sz w:val="22"/>
                                    </w:rPr>
                                  </w:pPr>
                                  <w:r>
                                    <w:rPr>
                                      <w:sz w:val="22"/>
                                    </w:rPr>
                                    <w:t>(Instance-wise)</w:t>
                                  </w:r>
                                </w:p>
                                <w:p w14:paraId="1ED1EFC4" w14:textId="59FB42AC" w:rsidR="00CA5E95" w:rsidRDefault="003013A9" w:rsidP="006758E5">
                                  <w:pPr>
                                    <w:spacing w:before="0" w:after="0"/>
                                    <w:jc w:val="left"/>
                                    <w:rPr>
                                      <w:sz w:val="22"/>
                                    </w:rPr>
                                  </w:pPr>
                                  <w:r>
                                    <w:rPr>
                                      <w:sz w:val="22"/>
                                    </w:rPr>
                                    <w:t>or</w:t>
                                  </w:r>
                                </w:p>
                                <w:p w14:paraId="2803B54F" w14:textId="77777777" w:rsidR="00797A6D" w:rsidRDefault="00797A6D" w:rsidP="006758E5">
                                  <w:pPr>
                                    <w:spacing w:before="0" w:after="0"/>
                                    <w:jc w:val="left"/>
                                    <w:rPr>
                                      <w:sz w:val="22"/>
                                    </w:rPr>
                                  </w:pPr>
                                  <w:r>
                                    <w:rPr>
                                      <w:sz w:val="22"/>
                                    </w:rPr>
                                    <w:t xml:space="preserve">17.652173 </w:t>
                                  </w:r>
                                </w:p>
                                <w:p w14:paraId="3EC54A21" w14:textId="77CBC433" w:rsidR="00797A6D" w:rsidRDefault="00797A6D" w:rsidP="006758E5">
                                  <w:pPr>
                                    <w:spacing w:before="0" w:after="0"/>
                                    <w:jc w:val="left"/>
                                    <w:rPr>
                                      <w:sz w:val="22"/>
                                    </w:rPr>
                                  </w:pPr>
                                  <w:r>
                                    <w:rPr>
                                      <w:sz w:val="22"/>
                                    </w:rPr>
                                    <w:t>(</w:t>
                                  </w:r>
                                  <w:r w:rsidR="005902DF">
                                    <w:rPr>
                                      <w:sz w:val="22"/>
                                    </w:rPr>
                                    <w:t>Token</w:t>
                                  </w:r>
                                  <w:r>
                                    <w:rPr>
                                      <w:sz w:val="22"/>
                                    </w:rPr>
                                    <w:t>-wise)</w:t>
                                  </w:r>
                                </w:p>
                              </w:tc>
                              <w:tc>
                                <w:tcPr>
                                  <w:tcW w:w="1093" w:type="dxa"/>
                                </w:tcPr>
                                <w:p w14:paraId="31B99BD9" w14:textId="6553C131" w:rsidR="00797A6D" w:rsidRDefault="00797A6D" w:rsidP="006758E5">
                                  <w:pPr>
                                    <w:spacing w:before="0" w:after="0"/>
                                    <w:jc w:val="left"/>
                                    <w:rPr>
                                      <w:sz w:val="22"/>
                                    </w:rPr>
                                  </w:pPr>
                                  <w:r>
                                    <w:rPr>
                                      <w:sz w:val="22"/>
                                    </w:rPr>
                                    <w:t>0.133563</w:t>
                                  </w:r>
                                </w:p>
                              </w:tc>
                              <w:tc>
                                <w:tcPr>
                                  <w:tcW w:w="1378" w:type="dxa"/>
                                </w:tcPr>
                                <w:p w14:paraId="691C4691" w14:textId="40B9277A" w:rsidR="00797A6D" w:rsidRDefault="00797A6D" w:rsidP="0041414C">
                                  <w:pPr>
                                    <w:keepNext/>
                                    <w:spacing w:before="0" w:after="0"/>
                                    <w:jc w:val="left"/>
                                    <w:rPr>
                                      <w:sz w:val="22"/>
                                    </w:rPr>
                                  </w:pPr>
                                  <w:r w:rsidRPr="00764BA6">
                                    <w:rPr>
                                      <w:sz w:val="22"/>
                                    </w:rPr>
                                    <w:t>104.3866876</w:t>
                                  </w:r>
                                </w:p>
                              </w:tc>
                            </w:tr>
                          </w:tbl>
                          <w:p w14:paraId="047CD976" w14:textId="77777777" w:rsidR="006661A1" w:rsidRPr="00F4123C" w:rsidRDefault="006661A1" w:rsidP="006661A1">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892C86" id="Text Box 405" o:spid="_x0000_s1067" type="#_x0000_t202" style="position:absolute;left:0;text-align:left;margin-left:359.5pt;margin-top:0;width:410.7pt;height:518.7pt;z-index:-25165816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" stroked="f">
                <v:textbox inset="1.44pt,1.44pt,1.44pt,1.44pt">
                  <w:txbxContent>
                    <w:p w14:paraId="349A37BF" w14:textId="0E29CF4D" w:rsidR="006661A1" w:rsidRPr="008B1CF2" w:rsidRDefault="006661A1" w:rsidP="0041414C">
                      <w:pPr>
                        <w:pStyle w:val="Caption"/>
                        <w:spacing w:before="240"/>
                      </w:pPr>
                      <w:r w:rsidRPr="00A5401B">
                        <w:rPr>
                          <w:noProof/>
                          <w:sz w:val="24"/>
                        </w:rPr>
                        <w:t xml:space="preserve"> </w:t>
                      </w:r>
                      <w:bookmarkStart w:id="163" w:name="_Ref116936284"/>
                      <w:bookmarkStart w:id="164" w:name="_Toc117083157"/>
                      <w:r w:rsidR="0041414C">
                        <w:t>Table 5.1.2.</w:t>
                      </w:r>
                      <w:r w:rsidR="00CF4633">
                        <w:fldChar w:fldCharType="begin"/>
                      </w:r>
                      <w:r w:rsidR="00CF4633">
                        <w:instrText xml:space="preserve"> SEQ Table_5.1.2. \* ARABIC </w:instrText>
                      </w:r>
                      <w:r w:rsidR="00CF4633">
                        <w:fldChar w:fldCharType="separate"/>
                      </w:r>
                      <w:r w:rsidR="0041414C">
                        <w:rPr>
                          <w:noProof/>
                        </w:rPr>
                        <w:t>1</w:t>
                      </w:r>
                      <w:r w:rsidR="00CF4633">
                        <w:rPr>
                          <w:noProof/>
                        </w:rPr>
                        <w:fldChar w:fldCharType="end"/>
                      </w:r>
                      <w:bookmarkEnd w:id="163"/>
                      <w:r w:rsidR="0041414C">
                        <w:t>. DIME algorithm execution time evaluation</w:t>
                      </w:r>
                      <w:bookmarkEnd w:id="164"/>
                    </w:p>
                    <w:tbl>
                      <w:tblPr>
                        <w:tblStyle w:val="TableGrid"/>
                        <w:tblW w:w="8150" w:type="dxa"/>
                        <w:tblLook w:val="04A0" w:firstRow="1" w:lastRow="0" w:firstColumn="1" w:lastColumn="0" w:noHBand="0" w:noVBand="1"/>
                      </w:tblPr>
                      <w:tblGrid>
                        <w:gridCol w:w="1414"/>
                        <w:gridCol w:w="1421"/>
                        <w:gridCol w:w="1364"/>
                        <w:gridCol w:w="1480"/>
                        <w:gridCol w:w="1093"/>
                        <w:gridCol w:w="1378"/>
                      </w:tblGrid>
                      <w:tr w:rsidR="00797A6D" w14:paraId="3D056C0E" w14:textId="04882CF4" w:rsidTr="00797A6D">
                        <w:tc>
                          <w:tcPr>
                            <w:tcW w:w="1414" w:type="dxa"/>
                            <w:vMerge w:val="restart"/>
                            <w:vAlign w:val="center"/>
                          </w:tcPr>
                          <w:p w14:paraId="1B59731B" w14:textId="6DC44795" w:rsidR="00797A6D" w:rsidRPr="007642F9" w:rsidRDefault="00797A6D" w:rsidP="00E30383">
                            <w:pPr>
                              <w:spacing w:before="0" w:after="0"/>
                              <w:jc w:val="center"/>
                              <w:rPr>
                                <w:b/>
                                <w:bCs/>
                                <w:sz w:val="22"/>
                              </w:rPr>
                            </w:pPr>
                            <w:r>
                              <w:rPr>
                                <w:b/>
                                <w:bCs/>
                                <w:sz w:val="22"/>
                              </w:rPr>
                              <w:t>Data Instance</w:t>
                            </w:r>
                          </w:p>
                        </w:tc>
                        <w:tc>
                          <w:tcPr>
                            <w:tcW w:w="1421" w:type="dxa"/>
                            <w:vMerge w:val="restart"/>
                            <w:vAlign w:val="center"/>
                          </w:tcPr>
                          <w:p w14:paraId="06B861AF" w14:textId="3EA8BBF8" w:rsidR="00797A6D" w:rsidRDefault="00797A6D" w:rsidP="00797A6D">
                            <w:pPr>
                              <w:spacing w:before="0" w:after="0"/>
                              <w:jc w:val="center"/>
                              <w:rPr>
                                <w:b/>
                                <w:bCs/>
                                <w:sz w:val="22"/>
                              </w:rPr>
                            </w:pPr>
                            <w:r>
                              <w:rPr>
                                <w:b/>
                                <w:bCs/>
                                <w:sz w:val="22"/>
                              </w:rPr>
                              <w:t xml:space="preserve">Number of </w:t>
                            </w:r>
                            <w:r w:rsidR="007470F8">
                              <w:rPr>
                                <w:b/>
                                <w:bCs/>
                                <w:sz w:val="22"/>
                              </w:rPr>
                              <w:t xml:space="preserve">Distinct </w:t>
                            </w:r>
                            <w:r>
                              <w:rPr>
                                <w:b/>
                                <w:bCs/>
                                <w:sz w:val="22"/>
                              </w:rPr>
                              <w:t>Tokens</w:t>
                            </w:r>
                          </w:p>
                        </w:tc>
                        <w:tc>
                          <w:tcPr>
                            <w:tcW w:w="5315" w:type="dxa"/>
                            <w:gridSpan w:val="4"/>
                            <w:vAlign w:val="center"/>
                          </w:tcPr>
                          <w:p w14:paraId="384D26DF" w14:textId="086430FF" w:rsidR="00797A6D" w:rsidRPr="007642F9" w:rsidRDefault="00797A6D" w:rsidP="00E30383">
                            <w:pPr>
                              <w:spacing w:before="0" w:after="0"/>
                              <w:jc w:val="center"/>
                              <w:rPr>
                                <w:b/>
                                <w:bCs/>
                                <w:sz w:val="22"/>
                              </w:rPr>
                            </w:pPr>
                            <w:r>
                              <w:rPr>
                                <w:b/>
                                <w:bCs/>
                                <w:sz w:val="22"/>
                              </w:rPr>
                              <w:t>Execution time observed (seconds)</w:t>
                            </w:r>
                          </w:p>
                        </w:tc>
                      </w:tr>
                      <w:tr w:rsidR="00797A6D" w14:paraId="77997370" w14:textId="77777777" w:rsidTr="00797A6D">
                        <w:trPr>
                          <w:trHeight w:val="743"/>
                        </w:trPr>
                        <w:tc>
                          <w:tcPr>
                            <w:tcW w:w="1414" w:type="dxa"/>
                            <w:vMerge/>
                            <w:vAlign w:val="center"/>
                          </w:tcPr>
                          <w:p w14:paraId="2473F81C" w14:textId="77777777" w:rsidR="00797A6D" w:rsidRDefault="00797A6D" w:rsidP="00E30383">
                            <w:pPr>
                              <w:spacing w:before="0" w:after="0"/>
                              <w:jc w:val="center"/>
                              <w:rPr>
                                <w:b/>
                                <w:bCs/>
                                <w:sz w:val="22"/>
                              </w:rPr>
                            </w:pPr>
                          </w:p>
                        </w:tc>
                        <w:tc>
                          <w:tcPr>
                            <w:tcW w:w="1421" w:type="dxa"/>
                            <w:vMerge/>
                          </w:tcPr>
                          <w:p w14:paraId="70AC83A4" w14:textId="77777777" w:rsidR="00797A6D" w:rsidRDefault="00797A6D" w:rsidP="00E30383">
                            <w:pPr>
                              <w:spacing w:before="0" w:after="0"/>
                              <w:jc w:val="center"/>
                              <w:rPr>
                                <w:b/>
                                <w:bCs/>
                                <w:sz w:val="22"/>
                              </w:rPr>
                            </w:pPr>
                          </w:p>
                        </w:tc>
                        <w:tc>
                          <w:tcPr>
                            <w:tcW w:w="1364" w:type="dxa"/>
                            <w:vAlign w:val="center"/>
                          </w:tcPr>
                          <w:p w14:paraId="10020838" w14:textId="0E3B3713" w:rsidR="00797A6D" w:rsidRDefault="00797A6D" w:rsidP="00E30383">
                            <w:pPr>
                              <w:spacing w:before="0" w:after="0"/>
                              <w:jc w:val="center"/>
                              <w:rPr>
                                <w:b/>
                                <w:bCs/>
                                <w:sz w:val="22"/>
                              </w:rPr>
                            </w:pPr>
                            <w:r>
                              <w:rPr>
                                <w:b/>
                                <w:bCs/>
                                <w:sz w:val="22"/>
                              </w:rPr>
                              <w:t>Initial global confidence</w:t>
                            </w:r>
                          </w:p>
                        </w:tc>
                        <w:tc>
                          <w:tcPr>
                            <w:tcW w:w="1480" w:type="dxa"/>
                            <w:vAlign w:val="center"/>
                          </w:tcPr>
                          <w:p w14:paraId="3901F43E" w14:textId="12D099AB" w:rsidR="00797A6D" w:rsidRPr="007642F9" w:rsidRDefault="00797A6D" w:rsidP="00E30383">
                            <w:pPr>
                              <w:spacing w:before="0" w:after="0"/>
                              <w:jc w:val="center"/>
                              <w:rPr>
                                <w:b/>
                                <w:bCs/>
                                <w:sz w:val="22"/>
                              </w:rPr>
                            </w:pPr>
                            <w:r>
                              <w:rPr>
                                <w:b/>
                                <w:bCs/>
                                <w:sz w:val="22"/>
                              </w:rPr>
                              <w:t>Token-wise GFI</w:t>
                            </w:r>
                          </w:p>
                        </w:tc>
                        <w:tc>
                          <w:tcPr>
                            <w:tcW w:w="1093" w:type="dxa"/>
                            <w:vAlign w:val="center"/>
                          </w:tcPr>
                          <w:p w14:paraId="1B03D0F2" w14:textId="376C46E6" w:rsidR="00797A6D" w:rsidRPr="007642F9" w:rsidRDefault="00797A6D" w:rsidP="00E30383">
                            <w:pPr>
                              <w:spacing w:before="0" w:after="0"/>
                              <w:jc w:val="center"/>
                              <w:rPr>
                                <w:b/>
                                <w:bCs/>
                                <w:sz w:val="22"/>
                              </w:rPr>
                            </w:pPr>
                            <w:r>
                              <w:rPr>
                                <w:b/>
                                <w:bCs/>
                                <w:sz w:val="22"/>
                              </w:rPr>
                              <w:t>DFI</w:t>
                            </w:r>
                          </w:p>
                        </w:tc>
                        <w:tc>
                          <w:tcPr>
                            <w:tcW w:w="1378" w:type="dxa"/>
                            <w:vAlign w:val="center"/>
                          </w:tcPr>
                          <w:p w14:paraId="7C738A9C" w14:textId="69E8E5EB" w:rsidR="00797A6D" w:rsidRPr="007642F9" w:rsidRDefault="00797A6D" w:rsidP="00E30383">
                            <w:pPr>
                              <w:spacing w:before="0" w:after="0"/>
                              <w:jc w:val="center"/>
                              <w:rPr>
                                <w:b/>
                                <w:bCs/>
                                <w:sz w:val="22"/>
                              </w:rPr>
                            </w:pPr>
                            <w:r>
                              <w:rPr>
                                <w:b/>
                                <w:bCs/>
                                <w:sz w:val="22"/>
                              </w:rPr>
                              <w:t>Total Execution Time</w:t>
                            </w:r>
                          </w:p>
                        </w:tc>
                      </w:tr>
                      <w:tr w:rsidR="00797A6D" w14:paraId="5BF53B1A" w14:textId="027B3BC3" w:rsidTr="00797A6D">
                        <w:tc>
                          <w:tcPr>
                            <w:tcW w:w="1414" w:type="dxa"/>
                          </w:tcPr>
                          <w:p w14:paraId="140F1DB2" w14:textId="70C382C3" w:rsidR="00797A6D" w:rsidRPr="00661E0D" w:rsidRDefault="00797A6D" w:rsidP="006758E5">
                            <w:pPr>
                              <w:spacing w:before="0" w:after="0"/>
                              <w:jc w:val="left"/>
                              <w:rPr>
                                <w:sz w:val="22"/>
                              </w:rPr>
                            </w:pPr>
                            <w:r w:rsidRPr="00D94BDF">
                              <w:rPr>
                                <w:sz w:val="22"/>
                              </w:rPr>
                              <w:t xml:space="preserve">SLIIT </w:t>
                            </w:r>
                            <w:r w:rsidRPr="00D94BDF">
                              <w:rPr>
                                <w:rFonts w:ascii="Iskoola Pota" w:hAnsi="Iskoola Pota" w:cs="Iskoola Pota"/>
                                <w:sz w:val="22"/>
                              </w:rPr>
                              <w:t>එකේ</w:t>
                            </w:r>
                            <w:r w:rsidRPr="00D94BDF">
                              <w:rPr>
                                <w:sz w:val="22"/>
                              </w:rPr>
                              <w:t xml:space="preserve"> </w:t>
                            </w:r>
                            <w:r w:rsidRPr="00D94BDF">
                              <w:rPr>
                                <w:rFonts w:ascii="Iskoola Pota" w:hAnsi="Iskoola Pota" w:cs="Iskoola Pota"/>
                                <w:sz w:val="22"/>
                              </w:rPr>
                              <w:t>තියෙන</w:t>
                            </w:r>
                            <w:r>
                              <w:rPr>
                                <w:rFonts w:cs="Iskoola Pota"/>
                                <w:sz w:val="22"/>
                              </w:rPr>
                              <w:t xml:space="preserve"> </w:t>
                            </w:r>
                            <w:r w:rsidRPr="00D94BDF">
                              <w:rPr>
                                <w:rFonts w:ascii="Iskoola Pota" w:hAnsi="Iskoola Pota" w:cs="Iskoola Pota"/>
                                <w:sz w:val="22"/>
                              </w:rPr>
                              <w:t>උපාධි</w:t>
                            </w:r>
                            <w:r w:rsidRPr="00D94BDF">
                              <w:rPr>
                                <w:sz w:val="22"/>
                              </w:rPr>
                              <w:t xml:space="preserve"> </w:t>
                            </w:r>
                            <w:r w:rsidRPr="00D94BDF">
                              <w:rPr>
                                <w:rFonts w:ascii="Iskoola Pota" w:hAnsi="Iskoola Pota" w:cs="Iskoola Pota"/>
                                <w:sz w:val="22"/>
                              </w:rPr>
                              <w:t>මොනවද</w:t>
                            </w:r>
                            <w:r w:rsidRPr="00D94BDF">
                              <w:rPr>
                                <w:sz w:val="22"/>
                              </w:rPr>
                              <w:t>?</w:t>
                            </w:r>
                          </w:p>
                        </w:tc>
                        <w:tc>
                          <w:tcPr>
                            <w:tcW w:w="1421" w:type="dxa"/>
                          </w:tcPr>
                          <w:p w14:paraId="1605FC23" w14:textId="20A251EA" w:rsidR="00797A6D" w:rsidRDefault="00797A6D" w:rsidP="006758E5">
                            <w:pPr>
                              <w:spacing w:before="0" w:after="0"/>
                              <w:jc w:val="left"/>
                              <w:rPr>
                                <w:sz w:val="22"/>
                              </w:rPr>
                            </w:pPr>
                            <w:r>
                              <w:rPr>
                                <w:sz w:val="22"/>
                              </w:rPr>
                              <w:t>5</w:t>
                            </w:r>
                          </w:p>
                        </w:tc>
                        <w:tc>
                          <w:tcPr>
                            <w:tcW w:w="1364" w:type="dxa"/>
                          </w:tcPr>
                          <w:p w14:paraId="22F2E984" w14:textId="1B909DE4" w:rsidR="00797A6D" w:rsidRPr="00661E0D" w:rsidRDefault="00797A6D" w:rsidP="006758E5">
                            <w:pPr>
                              <w:spacing w:before="0" w:after="0"/>
                              <w:jc w:val="left"/>
                              <w:rPr>
                                <w:sz w:val="22"/>
                              </w:rPr>
                            </w:pPr>
                            <w:r>
                              <w:rPr>
                                <w:sz w:val="22"/>
                              </w:rPr>
                              <w:t>22.515625</w:t>
                            </w:r>
                          </w:p>
                        </w:tc>
                        <w:tc>
                          <w:tcPr>
                            <w:tcW w:w="1480" w:type="dxa"/>
                          </w:tcPr>
                          <w:p w14:paraId="083950D1" w14:textId="0BAA5ADC" w:rsidR="00797A6D" w:rsidRDefault="00797A6D" w:rsidP="006758E5">
                            <w:pPr>
                              <w:spacing w:before="0" w:after="0"/>
                              <w:jc w:val="left"/>
                              <w:rPr>
                                <w:sz w:val="22"/>
                              </w:rPr>
                            </w:pPr>
                            <w:r w:rsidRPr="00D94BDF">
                              <w:rPr>
                                <w:sz w:val="22"/>
                              </w:rPr>
                              <w:t>SLIIT</w:t>
                            </w:r>
                            <w:r>
                              <w:rPr>
                                <w:sz w:val="22"/>
                              </w:rPr>
                              <w:t>: 18</w:t>
                            </w:r>
                          </w:p>
                          <w:p w14:paraId="071E4E7C" w14:textId="77777777" w:rsidR="00797A6D" w:rsidRDefault="00797A6D" w:rsidP="006758E5">
                            <w:pPr>
                              <w:spacing w:before="0" w:after="0"/>
                              <w:jc w:val="left"/>
                              <w:rPr>
                                <w:rFonts w:cs="Iskoola Pota"/>
                                <w:sz w:val="22"/>
                              </w:rPr>
                            </w:pPr>
                            <w:r w:rsidRPr="00D94BDF">
                              <w:rPr>
                                <w:rFonts w:ascii="Iskoola Pota" w:hAnsi="Iskoola Pota" w:cs="Iskoola Pota"/>
                                <w:sz w:val="22"/>
                              </w:rPr>
                              <w:t>එකේ</w:t>
                            </w:r>
                            <w:r>
                              <w:rPr>
                                <w:rFonts w:cs="Iskoola Pota"/>
                                <w:sz w:val="22"/>
                              </w:rPr>
                              <w:t>: 17</w:t>
                            </w:r>
                          </w:p>
                          <w:p w14:paraId="1D78FF94" w14:textId="5EB88131" w:rsidR="00797A6D" w:rsidRDefault="00797A6D" w:rsidP="006758E5">
                            <w:pPr>
                              <w:spacing w:before="0" w:after="0"/>
                              <w:jc w:val="left"/>
                              <w:rPr>
                                <w:rFonts w:cs="Iskoola Pota"/>
                                <w:sz w:val="22"/>
                              </w:rPr>
                            </w:pPr>
                            <w:r w:rsidRPr="00D94BDF">
                              <w:rPr>
                                <w:rFonts w:ascii="Iskoola Pota" w:hAnsi="Iskoola Pota" w:cs="Iskoola Pota"/>
                                <w:sz w:val="22"/>
                              </w:rPr>
                              <w:t>තියෙන</w:t>
                            </w:r>
                            <w:r>
                              <w:rPr>
                                <w:rFonts w:ascii="Iskoola Pota" w:hAnsi="Iskoola Pota" w:cs="Iskoola Pota"/>
                                <w:sz w:val="22"/>
                              </w:rPr>
                              <w:t>:</w:t>
                            </w:r>
                            <w:r>
                              <w:rPr>
                                <w:rFonts w:cs="Iskoola Pota"/>
                                <w:sz w:val="22"/>
                              </w:rPr>
                              <w:t xml:space="preserve"> 17</w:t>
                            </w:r>
                          </w:p>
                          <w:p w14:paraId="31A013D3" w14:textId="6DD84918" w:rsidR="00797A6D" w:rsidRDefault="00797A6D" w:rsidP="006758E5">
                            <w:pPr>
                              <w:spacing w:before="0" w:after="0"/>
                              <w:jc w:val="left"/>
                              <w:rPr>
                                <w:rFonts w:cs="Iskoola Pota"/>
                                <w:sz w:val="22"/>
                              </w:rPr>
                            </w:pPr>
                            <w:r w:rsidRPr="00D94BDF">
                              <w:rPr>
                                <w:rFonts w:ascii="Iskoola Pota" w:hAnsi="Iskoola Pota" w:cs="Iskoola Pota"/>
                                <w:sz w:val="22"/>
                              </w:rPr>
                              <w:t>උපාධි</w:t>
                            </w:r>
                            <w:r>
                              <w:rPr>
                                <w:rFonts w:ascii="Iskoola Pota" w:hAnsi="Iskoola Pota" w:cs="Iskoola Pota"/>
                                <w:sz w:val="22"/>
                              </w:rPr>
                              <w:t>: 17</w:t>
                            </w:r>
                          </w:p>
                          <w:p w14:paraId="2E88EB61" w14:textId="30605212" w:rsidR="00797A6D" w:rsidRDefault="00797A6D" w:rsidP="006758E5">
                            <w:pPr>
                              <w:spacing w:before="0" w:after="0"/>
                              <w:jc w:val="left"/>
                              <w:rPr>
                                <w:sz w:val="22"/>
                              </w:rPr>
                            </w:pPr>
                            <w:r w:rsidRPr="00D94BDF">
                              <w:rPr>
                                <w:rFonts w:ascii="Iskoola Pota" w:hAnsi="Iskoola Pota" w:cs="Iskoola Pota"/>
                                <w:sz w:val="22"/>
                              </w:rPr>
                              <w:t>මොනවද</w:t>
                            </w:r>
                            <w:r>
                              <w:rPr>
                                <w:sz w:val="22"/>
                              </w:rPr>
                              <w:t xml:space="preserve">: 18 </w:t>
                            </w:r>
                          </w:p>
                        </w:tc>
                        <w:tc>
                          <w:tcPr>
                            <w:tcW w:w="1093" w:type="dxa"/>
                          </w:tcPr>
                          <w:p w14:paraId="4CB059F7" w14:textId="40F9E7FB" w:rsidR="00797A6D" w:rsidRDefault="00797A6D" w:rsidP="006758E5">
                            <w:pPr>
                              <w:spacing w:before="0" w:after="0"/>
                              <w:jc w:val="left"/>
                              <w:rPr>
                                <w:sz w:val="22"/>
                              </w:rPr>
                            </w:pPr>
                            <w:r>
                              <w:rPr>
                                <w:sz w:val="22"/>
                              </w:rPr>
                              <w:t>0.182187</w:t>
                            </w:r>
                          </w:p>
                        </w:tc>
                        <w:tc>
                          <w:tcPr>
                            <w:tcW w:w="1378" w:type="dxa"/>
                          </w:tcPr>
                          <w:p w14:paraId="2478466E" w14:textId="1195C701" w:rsidR="00797A6D" w:rsidRDefault="00797A6D" w:rsidP="006758E5">
                            <w:pPr>
                              <w:spacing w:before="0" w:after="0"/>
                              <w:jc w:val="left"/>
                              <w:rPr>
                                <w:sz w:val="22"/>
                              </w:rPr>
                            </w:pPr>
                            <w:r>
                              <w:rPr>
                                <w:sz w:val="22"/>
                              </w:rPr>
                              <w:t>109.697812</w:t>
                            </w:r>
                          </w:p>
                        </w:tc>
                      </w:tr>
                      <w:tr w:rsidR="00797A6D" w14:paraId="1C1655F0" w14:textId="22CE4A9F" w:rsidTr="00797A6D">
                        <w:tc>
                          <w:tcPr>
                            <w:tcW w:w="1414" w:type="dxa"/>
                          </w:tcPr>
                          <w:p w14:paraId="69E93F97" w14:textId="2C512B41" w:rsidR="00797A6D" w:rsidRPr="00661E0D" w:rsidRDefault="00797A6D" w:rsidP="000071D7">
                            <w:pPr>
                              <w:spacing w:before="0" w:after="0"/>
                              <w:jc w:val="left"/>
                              <w:rPr>
                                <w:sz w:val="22"/>
                              </w:rPr>
                            </w:pPr>
                            <w:r w:rsidRPr="00756969">
                              <w:rPr>
                                <w:rFonts w:ascii="Iskoola Pota" w:hAnsi="Iskoola Pota" w:cs="Iskoola Pota"/>
                                <w:sz w:val="22"/>
                              </w:rPr>
                              <w:t>ඩීන්ස්</w:t>
                            </w:r>
                            <w:r w:rsidRPr="00756969">
                              <w:rPr>
                                <w:sz w:val="22"/>
                              </w:rPr>
                              <w:t xml:space="preserve"> </w:t>
                            </w:r>
                            <w:r w:rsidRPr="00756969">
                              <w:rPr>
                                <w:rFonts w:ascii="Iskoola Pota" w:hAnsi="Iskoola Pota" w:cs="Iskoola Pota"/>
                                <w:sz w:val="22"/>
                              </w:rPr>
                              <w:t>ලිස්ට්</w:t>
                            </w:r>
                            <w:r w:rsidRPr="00756969">
                              <w:rPr>
                                <w:sz w:val="22"/>
                              </w:rPr>
                              <w:t xml:space="preserve"> </w:t>
                            </w:r>
                            <w:r w:rsidRPr="00756969">
                              <w:rPr>
                                <w:rFonts w:ascii="Iskoola Pota" w:hAnsi="Iskoola Pota" w:cs="Iskoola Pota"/>
                                <w:sz w:val="22"/>
                              </w:rPr>
                              <w:t>කියන්නේ</w:t>
                            </w:r>
                            <w:r w:rsidRPr="00756969">
                              <w:rPr>
                                <w:sz w:val="22"/>
                              </w:rPr>
                              <w:t xml:space="preserve"> </w:t>
                            </w:r>
                            <w:r w:rsidRPr="00756969">
                              <w:rPr>
                                <w:rFonts w:ascii="Iskoola Pota" w:hAnsi="Iskoola Pota" w:cs="Iskoola Pota"/>
                                <w:sz w:val="22"/>
                              </w:rPr>
                              <w:t>මොකක්ද</w:t>
                            </w:r>
                          </w:p>
                        </w:tc>
                        <w:tc>
                          <w:tcPr>
                            <w:tcW w:w="1421" w:type="dxa"/>
                          </w:tcPr>
                          <w:p w14:paraId="0EA347D5" w14:textId="0E2D4E1C" w:rsidR="00797A6D" w:rsidRDefault="00797A6D" w:rsidP="000071D7">
                            <w:pPr>
                              <w:spacing w:before="0" w:after="0"/>
                              <w:jc w:val="left"/>
                              <w:rPr>
                                <w:sz w:val="22"/>
                              </w:rPr>
                            </w:pPr>
                            <w:r>
                              <w:rPr>
                                <w:sz w:val="22"/>
                              </w:rPr>
                              <w:t>4</w:t>
                            </w:r>
                          </w:p>
                        </w:tc>
                        <w:tc>
                          <w:tcPr>
                            <w:tcW w:w="1364" w:type="dxa"/>
                          </w:tcPr>
                          <w:p w14:paraId="34397A51" w14:textId="4328C891" w:rsidR="00797A6D" w:rsidRPr="00661E0D" w:rsidRDefault="00797A6D" w:rsidP="000071D7">
                            <w:pPr>
                              <w:spacing w:before="0" w:after="0"/>
                              <w:jc w:val="left"/>
                              <w:rPr>
                                <w:sz w:val="22"/>
                              </w:rPr>
                            </w:pPr>
                            <w:r>
                              <w:rPr>
                                <w:sz w:val="22"/>
                              </w:rPr>
                              <w:t>23.546875</w:t>
                            </w:r>
                          </w:p>
                        </w:tc>
                        <w:tc>
                          <w:tcPr>
                            <w:tcW w:w="1480" w:type="dxa"/>
                          </w:tcPr>
                          <w:p w14:paraId="3A61F5B6" w14:textId="7D03E6E4" w:rsidR="00797A6D" w:rsidRDefault="00797A6D" w:rsidP="000071D7">
                            <w:pPr>
                              <w:spacing w:before="0" w:after="0"/>
                              <w:jc w:val="left"/>
                              <w:rPr>
                                <w:sz w:val="22"/>
                              </w:rPr>
                            </w:pPr>
                            <w:r w:rsidRPr="00756969">
                              <w:rPr>
                                <w:rFonts w:ascii="Iskoola Pota" w:hAnsi="Iskoola Pota" w:cs="Iskoola Pota"/>
                                <w:sz w:val="22"/>
                              </w:rPr>
                              <w:t>ඩීන්ස්</w:t>
                            </w:r>
                            <w:r>
                              <w:rPr>
                                <w:rFonts w:ascii="Iskoola Pota" w:hAnsi="Iskoola Pota" w:cs="Iskoola Pota"/>
                                <w:sz w:val="22"/>
                              </w:rPr>
                              <w:t>:</w:t>
                            </w:r>
                            <w:r w:rsidRPr="00756969">
                              <w:rPr>
                                <w:sz w:val="22"/>
                              </w:rPr>
                              <w:t xml:space="preserve"> </w:t>
                            </w:r>
                            <w:r>
                              <w:rPr>
                                <w:sz w:val="22"/>
                              </w:rPr>
                              <w:t>17</w:t>
                            </w:r>
                          </w:p>
                          <w:p w14:paraId="5EC7C417" w14:textId="59D8B760" w:rsidR="00797A6D" w:rsidRDefault="00797A6D" w:rsidP="000071D7">
                            <w:pPr>
                              <w:spacing w:before="0" w:after="0"/>
                              <w:jc w:val="left"/>
                              <w:rPr>
                                <w:sz w:val="22"/>
                              </w:rPr>
                            </w:pPr>
                            <w:r w:rsidRPr="00756969">
                              <w:rPr>
                                <w:rFonts w:ascii="Iskoola Pota" w:hAnsi="Iskoola Pota" w:cs="Iskoola Pota"/>
                                <w:sz w:val="22"/>
                              </w:rPr>
                              <w:t>ලිස්ට්</w:t>
                            </w:r>
                            <w:r>
                              <w:rPr>
                                <w:rFonts w:cs="Iskoola Pota"/>
                                <w:sz w:val="22"/>
                              </w:rPr>
                              <w:t>: 18</w:t>
                            </w:r>
                          </w:p>
                          <w:p w14:paraId="0235DD67" w14:textId="79B10444" w:rsidR="00797A6D" w:rsidRDefault="00797A6D" w:rsidP="000071D7">
                            <w:pPr>
                              <w:spacing w:before="0" w:after="0"/>
                              <w:jc w:val="left"/>
                              <w:rPr>
                                <w:sz w:val="22"/>
                              </w:rPr>
                            </w:pPr>
                            <w:r w:rsidRPr="00756969">
                              <w:rPr>
                                <w:rFonts w:ascii="Iskoola Pota" w:hAnsi="Iskoola Pota" w:cs="Iskoola Pota"/>
                                <w:sz w:val="22"/>
                              </w:rPr>
                              <w:t>කියන්නේ</w:t>
                            </w:r>
                            <w:r>
                              <w:rPr>
                                <w:rFonts w:ascii="Iskoola Pota" w:hAnsi="Iskoola Pota" w:cs="Iskoola Pota"/>
                                <w:sz w:val="22"/>
                              </w:rPr>
                              <w:t>: 17</w:t>
                            </w:r>
                            <w:r w:rsidRPr="00756969">
                              <w:rPr>
                                <w:sz w:val="22"/>
                              </w:rPr>
                              <w:t xml:space="preserve"> </w:t>
                            </w:r>
                          </w:p>
                          <w:p w14:paraId="1F00F3C8" w14:textId="033C0F10" w:rsidR="00797A6D" w:rsidRDefault="00797A6D" w:rsidP="000071D7">
                            <w:pPr>
                              <w:spacing w:before="0" w:after="0"/>
                              <w:jc w:val="left"/>
                              <w:rPr>
                                <w:sz w:val="22"/>
                              </w:rPr>
                            </w:pPr>
                            <w:r w:rsidRPr="00756969">
                              <w:rPr>
                                <w:rFonts w:ascii="Iskoola Pota" w:hAnsi="Iskoola Pota" w:cs="Iskoola Pota"/>
                                <w:sz w:val="22"/>
                              </w:rPr>
                              <w:t>මොකක්ද</w:t>
                            </w:r>
                            <w:r>
                              <w:rPr>
                                <w:rFonts w:ascii="Iskoola Pota" w:hAnsi="Iskoola Pota" w:cs="Iskoola Pota"/>
                                <w:sz w:val="22"/>
                              </w:rPr>
                              <w:t>: 17</w:t>
                            </w:r>
                          </w:p>
                        </w:tc>
                        <w:tc>
                          <w:tcPr>
                            <w:tcW w:w="1093" w:type="dxa"/>
                          </w:tcPr>
                          <w:p w14:paraId="5F1174ED" w14:textId="262E65F9" w:rsidR="00797A6D" w:rsidRDefault="00797A6D" w:rsidP="000071D7">
                            <w:pPr>
                              <w:spacing w:before="0" w:after="0"/>
                              <w:jc w:val="left"/>
                              <w:rPr>
                                <w:sz w:val="22"/>
                              </w:rPr>
                            </w:pPr>
                            <w:r>
                              <w:rPr>
                                <w:sz w:val="22"/>
                              </w:rPr>
                              <w:t>0.134154</w:t>
                            </w:r>
                          </w:p>
                        </w:tc>
                        <w:tc>
                          <w:tcPr>
                            <w:tcW w:w="1378" w:type="dxa"/>
                          </w:tcPr>
                          <w:p w14:paraId="3BBF86A8" w14:textId="19689224" w:rsidR="00797A6D" w:rsidRDefault="00797A6D" w:rsidP="000071D7">
                            <w:pPr>
                              <w:spacing w:before="0" w:after="0"/>
                              <w:jc w:val="left"/>
                              <w:rPr>
                                <w:sz w:val="22"/>
                              </w:rPr>
                            </w:pPr>
                            <w:r>
                              <w:rPr>
                                <w:sz w:val="22"/>
                              </w:rPr>
                              <w:t>92.681029</w:t>
                            </w:r>
                          </w:p>
                        </w:tc>
                      </w:tr>
                      <w:tr w:rsidR="00797A6D" w14:paraId="7B1DC9F9" w14:textId="47060210" w:rsidTr="00797A6D">
                        <w:tc>
                          <w:tcPr>
                            <w:tcW w:w="1414" w:type="dxa"/>
                          </w:tcPr>
                          <w:p w14:paraId="1FEB89DE" w14:textId="45802029" w:rsidR="00797A6D" w:rsidRPr="00661E0D" w:rsidRDefault="00797A6D" w:rsidP="000071D7">
                            <w:pPr>
                              <w:spacing w:before="0" w:after="0"/>
                              <w:jc w:val="left"/>
                              <w:rPr>
                                <w:sz w:val="22"/>
                              </w:rPr>
                            </w:pPr>
                            <w:r w:rsidRPr="00B53DDE">
                              <w:rPr>
                                <w:sz w:val="22"/>
                              </w:rPr>
                              <w:t xml:space="preserve">GPA </w:t>
                            </w:r>
                            <w:r w:rsidRPr="00B53DDE">
                              <w:rPr>
                                <w:rFonts w:ascii="Iskoola Pota" w:hAnsi="Iskoola Pota" w:cs="Iskoola Pota"/>
                                <w:sz w:val="22"/>
                              </w:rPr>
                              <w:t>වලට</w:t>
                            </w:r>
                            <w:r w:rsidRPr="00B53DDE">
                              <w:rPr>
                                <w:sz w:val="22"/>
                              </w:rPr>
                              <w:t xml:space="preserve"> </w:t>
                            </w:r>
                            <w:r w:rsidRPr="00B53DDE">
                              <w:rPr>
                                <w:rFonts w:ascii="Iskoola Pota" w:hAnsi="Iskoola Pota" w:cs="Iskoola Pota"/>
                                <w:sz w:val="22"/>
                              </w:rPr>
                              <w:t>අදාල</w:t>
                            </w:r>
                            <w:r w:rsidRPr="00B53DDE">
                              <w:rPr>
                                <w:sz w:val="22"/>
                              </w:rPr>
                              <w:t xml:space="preserve"> grades </w:t>
                            </w:r>
                            <w:r w:rsidRPr="00B53DDE">
                              <w:rPr>
                                <w:rFonts w:ascii="Iskoola Pota" w:hAnsi="Iskoola Pota" w:cs="Iskoola Pota"/>
                                <w:sz w:val="22"/>
                              </w:rPr>
                              <w:t>දැනගන්න</w:t>
                            </w:r>
                            <w:r w:rsidRPr="00B53DDE">
                              <w:rPr>
                                <w:sz w:val="22"/>
                              </w:rPr>
                              <w:t xml:space="preserve"> </w:t>
                            </w:r>
                            <w:r w:rsidRPr="00B53DDE">
                              <w:rPr>
                                <w:rFonts w:ascii="Iskoola Pota" w:hAnsi="Iskoola Pota" w:cs="Iskoola Pota"/>
                                <w:sz w:val="22"/>
                              </w:rPr>
                              <w:t>පුළුවන්ද</w:t>
                            </w:r>
                            <w:r w:rsidRPr="00B53DDE">
                              <w:rPr>
                                <w:sz w:val="22"/>
                              </w:rPr>
                              <w:t>?</w:t>
                            </w:r>
                          </w:p>
                        </w:tc>
                        <w:tc>
                          <w:tcPr>
                            <w:tcW w:w="1421" w:type="dxa"/>
                          </w:tcPr>
                          <w:p w14:paraId="5C50DB2E" w14:textId="3270913E" w:rsidR="00797A6D" w:rsidRDefault="00DD7BD7" w:rsidP="000071D7">
                            <w:pPr>
                              <w:spacing w:before="0" w:after="0"/>
                              <w:jc w:val="left"/>
                              <w:rPr>
                                <w:sz w:val="22"/>
                              </w:rPr>
                            </w:pPr>
                            <w:r>
                              <w:rPr>
                                <w:sz w:val="22"/>
                              </w:rPr>
                              <w:t>6</w:t>
                            </w:r>
                          </w:p>
                        </w:tc>
                        <w:tc>
                          <w:tcPr>
                            <w:tcW w:w="1364" w:type="dxa"/>
                          </w:tcPr>
                          <w:p w14:paraId="2A14CD89" w14:textId="2973D8CC" w:rsidR="00797A6D" w:rsidRPr="00661E0D" w:rsidRDefault="00797A6D" w:rsidP="000071D7">
                            <w:pPr>
                              <w:spacing w:before="0" w:after="0"/>
                              <w:jc w:val="left"/>
                              <w:rPr>
                                <w:sz w:val="22"/>
                              </w:rPr>
                            </w:pPr>
                            <w:r>
                              <w:rPr>
                                <w:sz w:val="22"/>
                              </w:rPr>
                              <w:t>24.25</w:t>
                            </w:r>
                          </w:p>
                        </w:tc>
                        <w:tc>
                          <w:tcPr>
                            <w:tcW w:w="1480" w:type="dxa"/>
                          </w:tcPr>
                          <w:p w14:paraId="0570FBA9" w14:textId="45641725" w:rsidR="00797A6D" w:rsidRDefault="00797A6D" w:rsidP="000071D7">
                            <w:pPr>
                              <w:spacing w:before="0" w:after="0"/>
                              <w:jc w:val="left"/>
                              <w:rPr>
                                <w:sz w:val="22"/>
                              </w:rPr>
                            </w:pPr>
                            <w:r w:rsidRPr="00B53DDE">
                              <w:rPr>
                                <w:sz w:val="22"/>
                              </w:rPr>
                              <w:t>GPA</w:t>
                            </w:r>
                            <w:r>
                              <w:rPr>
                                <w:sz w:val="22"/>
                              </w:rPr>
                              <w:t>: 18</w:t>
                            </w:r>
                          </w:p>
                          <w:p w14:paraId="1361C11B" w14:textId="39F3D042" w:rsidR="00797A6D" w:rsidRDefault="00797A6D" w:rsidP="000071D7">
                            <w:pPr>
                              <w:spacing w:before="0" w:after="0"/>
                              <w:jc w:val="left"/>
                              <w:rPr>
                                <w:sz w:val="22"/>
                              </w:rPr>
                            </w:pPr>
                            <w:r w:rsidRPr="00B53DDE">
                              <w:rPr>
                                <w:rFonts w:ascii="Iskoola Pota" w:hAnsi="Iskoola Pota" w:cs="Iskoola Pota"/>
                                <w:sz w:val="22"/>
                              </w:rPr>
                              <w:t>වලට</w:t>
                            </w:r>
                            <w:r>
                              <w:rPr>
                                <w:sz w:val="22"/>
                              </w:rPr>
                              <w:t>: 18</w:t>
                            </w:r>
                          </w:p>
                          <w:p w14:paraId="5031BDC4" w14:textId="7065B3AF" w:rsidR="00797A6D" w:rsidRDefault="00797A6D" w:rsidP="000071D7">
                            <w:pPr>
                              <w:spacing w:before="0" w:after="0"/>
                              <w:jc w:val="left"/>
                              <w:rPr>
                                <w:sz w:val="22"/>
                              </w:rPr>
                            </w:pPr>
                            <w:r w:rsidRPr="00B53DDE">
                              <w:rPr>
                                <w:rFonts w:ascii="Iskoola Pota" w:hAnsi="Iskoola Pota" w:cs="Iskoola Pota"/>
                                <w:sz w:val="22"/>
                              </w:rPr>
                              <w:t>අදාල</w:t>
                            </w:r>
                            <w:r>
                              <w:rPr>
                                <w:sz w:val="22"/>
                              </w:rPr>
                              <w:t>: 18</w:t>
                            </w:r>
                          </w:p>
                          <w:p w14:paraId="726E5AC6" w14:textId="7E3EA8ED" w:rsidR="00797A6D" w:rsidRDefault="00797A6D" w:rsidP="000071D7">
                            <w:pPr>
                              <w:spacing w:before="0" w:after="0"/>
                              <w:jc w:val="left"/>
                              <w:rPr>
                                <w:sz w:val="22"/>
                              </w:rPr>
                            </w:pPr>
                            <w:r w:rsidRPr="00B53DDE">
                              <w:rPr>
                                <w:sz w:val="22"/>
                              </w:rPr>
                              <w:t>grades</w:t>
                            </w:r>
                            <w:r>
                              <w:rPr>
                                <w:sz w:val="22"/>
                              </w:rPr>
                              <w:t>: 18</w:t>
                            </w:r>
                          </w:p>
                          <w:p w14:paraId="460BB1DB" w14:textId="0C965C5A" w:rsidR="00797A6D" w:rsidRDefault="00797A6D" w:rsidP="000071D7">
                            <w:pPr>
                              <w:spacing w:before="0" w:after="0"/>
                              <w:jc w:val="left"/>
                              <w:rPr>
                                <w:sz w:val="22"/>
                              </w:rPr>
                            </w:pPr>
                            <w:r w:rsidRPr="00B53DDE">
                              <w:rPr>
                                <w:rFonts w:ascii="Iskoola Pota" w:hAnsi="Iskoola Pota" w:cs="Iskoola Pota"/>
                                <w:sz w:val="22"/>
                              </w:rPr>
                              <w:t>දැනගන්න</w:t>
                            </w:r>
                            <w:r>
                              <w:rPr>
                                <w:sz w:val="22"/>
                              </w:rPr>
                              <w:t>: 18</w:t>
                            </w:r>
                          </w:p>
                          <w:p w14:paraId="1197AE7E" w14:textId="0D8EA03F" w:rsidR="00797A6D" w:rsidRDefault="00797A6D" w:rsidP="000071D7">
                            <w:pPr>
                              <w:spacing w:before="0" w:after="0"/>
                              <w:jc w:val="left"/>
                              <w:rPr>
                                <w:sz w:val="22"/>
                              </w:rPr>
                            </w:pPr>
                            <w:r w:rsidRPr="00B53DDE">
                              <w:rPr>
                                <w:rFonts w:ascii="Iskoola Pota" w:hAnsi="Iskoola Pota" w:cs="Iskoola Pota"/>
                                <w:sz w:val="22"/>
                              </w:rPr>
                              <w:t>පුළුවන්ද</w:t>
                            </w:r>
                            <w:r>
                              <w:rPr>
                                <w:sz w:val="22"/>
                              </w:rPr>
                              <w:t>: 18</w:t>
                            </w:r>
                          </w:p>
                        </w:tc>
                        <w:tc>
                          <w:tcPr>
                            <w:tcW w:w="1093" w:type="dxa"/>
                          </w:tcPr>
                          <w:p w14:paraId="4C89F3E2" w14:textId="4FBA3CEE" w:rsidR="00797A6D" w:rsidRDefault="00797A6D" w:rsidP="000071D7">
                            <w:pPr>
                              <w:spacing w:before="0" w:after="0"/>
                              <w:jc w:val="left"/>
                              <w:rPr>
                                <w:sz w:val="22"/>
                              </w:rPr>
                            </w:pPr>
                            <w:r>
                              <w:rPr>
                                <w:sz w:val="22"/>
                              </w:rPr>
                              <w:t>0.196699</w:t>
                            </w:r>
                          </w:p>
                        </w:tc>
                        <w:tc>
                          <w:tcPr>
                            <w:tcW w:w="1378" w:type="dxa"/>
                          </w:tcPr>
                          <w:p w14:paraId="635DF74C" w14:textId="55927222" w:rsidR="00797A6D" w:rsidRDefault="00797A6D" w:rsidP="000071D7">
                            <w:pPr>
                              <w:spacing w:before="0" w:after="0"/>
                              <w:jc w:val="left"/>
                              <w:rPr>
                                <w:sz w:val="22"/>
                              </w:rPr>
                            </w:pPr>
                            <w:r>
                              <w:rPr>
                                <w:sz w:val="22"/>
                              </w:rPr>
                              <w:t>132.446699</w:t>
                            </w:r>
                          </w:p>
                        </w:tc>
                      </w:tr>
                      <w:tr w:rsidR="00797A6D" w14:paraId="32F2D3A2" w14:textId="526A89A0" w:rsidTr="00797A6D">
                        <w:tc>
                          <w:tcPr>
                            <w:tcW w:w="1414" w:type="dxa"/>
                          </w:tcPr>
                          <w:p w14:paraId="40DA410E" w14:textId="2600B387" w:rsidR="00797A6D" w:rsidRPr="00661E0D" w:rsidRDefault="00797A6D" w:rsidP="006758E5">
                            <w:pPr>
                              <w:spacing w:before="0" w:after="0"/>
                              <w:jc w:val="left"/>
                              <w:rPr>
                                <w:sz w:val="22"/>
                              </w:rPr>
                            </w:pPr>
                            <w:r w:rsidRPr="00327131">
                              <w:rPr>
                                <w:rFonts w:ascii="Iskoola Pota" w:hAnsi="Iskoola Pota" w:cs="Iskoola Pota"/>
                                <w:sz w:val="22"/>
                              </w:rPr>
                              <w:t>ස්ලිට්</w:t>
                            </w:r>
                            <w:r w:rsidRPr="00327131">
                              <w:rPr>
                                <w:sz w:val="22"/>
                              </w:rPr>
                              <w:t xml:space="preserve"> </w:t>
                            </w:r>
                            <w:r w:rsidRPr="00327131">
                              <w:rPr>
                                <w:rFonts w:ascii="Iskoola Pota" w:hAnsi="Iskoola Pota" w:cs="Iskoola Pota"/>
                                <w:sz w:val="22"/>
                              </w:rPr>
                              <w:t>එකේ</w:t>
                            </w:r>
                            <w:r w:rsidRPr="00327131">
                              <w:rPr>
                                <w:sz w:val="22"/>
                              </w:rPr>
                              <w:t xml:space="preserve"> scholarships </w:t>
                            </w:r>
                            <w:r w:rsidRPr="00327131">
                              <w:rPr>
                                <w:rFonts w:ascii="Iskoola Pota" w:hAnsi="Iskoola Pota" w:cs="Iskoola Pota"/>
                                <w:sz w:val="22"/>
                              </w:rPr>
                              <w:t>දෙනවද</w:t>
                            </w:r>
                            <w:r w:rsidRPr="00327131">
                              <w:rPr>
                                <w:sz w:val="22"/>
                              </w:rPr>
                              <w:t>?</w:t>
                            </w:r>
                          </w:p>
                        </w:tc>
                        <w:tc>
                          <w:tcPr>
                            <w:tcW w:w="1421" w:type="dxa"/>
                          </w:tcPr>
                          <w:p w14:paraId="4272BEFD" w14:textId="2DBB56AE" w:rsidR="00797A6D" w:rsidRDefault="00A751B7" w:rsidP="006758E5">
                            <w:pPr>
                              <w:spacing w:before="0" w:after="0"/>
                              <w:jc w:val="left"/>
                              <w:rPr>
                                <w:sz w:val="22"/>
                              </w:rPr>
                            </w:pPr>
                            <w:r>
                              <w:rPr>
                                <w:sz w:val="22"/>
                              </w:rPr>
                              <w:t>4</w:t>
                            </w:r>
                          </w:p>
                        </w:tc>
                        <w:tc>
                          <w:tcPr>
                            <w:tcW w:w="1364" w:type="dxa"/>
                          </w:tcPr>
                          <w:p w14:paraId="0FFE89A2" w14:textId="193FDFA0" w:rsidR="00797A6D" w:rsidRPr="00661E0D" w:rsidRDefault="00797A6D" w:rsidP="006758E5">
                            <w:pPr>
                              <w:spacing w:before="0" w:after="0"/>
                              <w:jc w:val="left"/>
                              <w:rPr>
                                <w:sz w:val="22"/>
                              </w:rPr>
                            </w:pPr>
                            <w:r>
                              <w:rPr>
                                <w:sz w:val="22"/>
                              </w:rPr>
                              <w:t>22.53125</w:t>
                            </w:r>
                          </w:p>
                        </w:tc>
                        <w:tc>
                          <w:tcPr>
                            <w:tcW w:w="1480" w:type="dxa"/>
                          </w:tcPr>
                          <w:p w14:paraId="707D6368" w14:textId="75EDDD8D" w:rsidR="00797A6D" w:rsidRDefault="00797A6D" w:rsidP="006758E5">
                            <w:pPr>
                              <w:spacing w:before="0" w:after="0"/>
                              <w:jc w:val="left"/>
                              <w:rPr>
                                <w:sz w:val="22"/>
                              </w:rPr>
                            </w:pPr>
                            <w:r w:rsidRPr="000071D7">
                              <w:rPr>
                                <w:rFonts w:ascii="Iskoola Pota" w:hAnsi="Iskoola Pota" w:cs="Iskoola Pota"/>
                                <w:sz w:val="22"/>
                              </w:rPr>
                              <w:t>ස්ලිට්</w:t>
                            </w:r>
                            <w:r>
                              <w:rPr>
                                <w:rFonts w:ascii="Iskoola Pota" w:hAnsi="Iskoola Pota" w:cs="Iskoola Pota"/>
                                <w:sz w:val="22"/>
                              </w:rPr>
                              <w:t>:</w:t>
                            </w:r>
                            <w:r w:rsidRPr="000071D7">
                              <w:rPr>
                                <w:sz w:val="22"/>
                              </w:rPr>
                              <w:t xml:space="preserve"> </w:t>
                            </w:r>
                            <w:r>
                              <w:rPr>
                                <w:sz w:val="22"/>
                              </w:rPr>
                              <w:t>18</w:t>
                            </w:r>
                          </w:p>
                          <w:p w14:paraId="73595B6F" w14:textId="4AA3F303" w:rsidR="00797A6D" w:rsidRDefault="00797A6D" w:rsidP="006758E5">
                            <w:pPr>
                              <w:spacing w:before="0" w:after="0"/>
                              <w:jc w:val="left"/>
                              <w:rPr>
                                <w:sz w:val="22"/>
                              </w:rPr>
                            </w:pPr>
                            <w:r w:rsidRPr="000071D7">
                              <w:rPr>
                                <w:rFonts w:ascii="Iskoola Pota" w:hAnsi="Iskoola Pota" w:cs="Iskoola Pota"/>
                                <w:sz w:val="22"/>
                              </w:rPr>
                              <w:t>එකේ</w:t>
                            </w:r>
                            <w:r>
                              <w:rPr>
                                <w:rFonts w:ascii="Iskoola Pota" w:hAnsi="Iskoola Pota" w:cs="Iskoola Pota"/>
                                <w:sz w:val="22"/>
                              </w:rPr>
                              <w:t>:</w:t>
                            </w:r>
                            <w:r w:rsidRPr="000071D7">
                              <w:rPr>
                                <w:sz w:val="22"/>
                              </w:rPr>
                              <w:t xml:space="preserve"> </w:t>
                            </w:r>
                            <w:r>
                              <w:rPr>
                                <w:sz w:val="22"/>
                              </w:rPr>
                              <w:t>18</w:t>
                            </w:r>
                          </w:p>
                          <w:p w14:paraId="46431CA7" w14:textId="2EFB6BDB" w:rsidR="00797A6D" w:rsidRDefault="00797A6D" w:rsidP="006758E5">
                            <w:pPr>
                              <w:spacing w:before="0" w:after="0"/>
                              <w:jc w:val="left"/>
                              <w:rPr>
                                <w:sz w:val="22"/>
                              </w:rPr>
                            </w:pPr>
                            <w:r w:rsidRPr="000071D7">
                              <w:rPr>
                                <w:sz w:val="22"/>
                              </w:rPr>
                              <w:t>Scholarships</w:t>
                            </w:r>
                            <w:r>
                              <w:rPr>
                                <w:sz w:val="22"/>
                              </w:rPr>
                              <w:t>:  17</w:t>
                            </w:r>
                          </w:p>
                          <w:p w14:paraId="124198A5" w14:textId="0511456F" w:rsidR="00797A6D" w:rsidRDefault="00797A6D" w:rsidP="006758E5">
                            <w:pPr>
                              <w:spacing w:before="0" w:after="0"/>
                              <w:jc w:val="left"/>
                              <w:rPr>
                                <w:sz w:val="22"/>
                              </w:rPr>
                            </w:pPr>
                            <w:r w:rsidRPr="000071D7">
                              <w:rPr>
                                <w:rFonts w:ascii="Iskoola Pota" w:hAnsi="Iskoola Pota" w:cs="Iskoola Pota"/>
                                <w:sz w:val="22"/>
                              </w:rPr>
                              <w:t>දෙනවද</w:t>
                            </w:r>
                            <w:r>
                              <w:rPr>
                                <w:rFonts w:cs="Iskoola Pota"/>
                                <w:sz w:val="22"/>
                              </w:rPr>
                              <w:t>: 17</w:t>
                            </w:r>
                          </w:p>
                        </w:tc>
                        <w:tc>
                          <w:tcPr>
                            <w:tcW w:w="1093" w:type="dxa"/>
                          </w:tcPr>
                          <w:p w14:paraId="5C2E98D0" w14:textId="1DF4019B" w:rsidR="00797A6D" w:rsidRDefault="00797A6D" w:rsidP="006758E5">
                            <w:pPr>
                              <w:spacing w:before="0" w:after="0"/>
                              <w:jc w:val="left"/>
                              <w:rPr>
                                <w:sz w:val="22"/>
                              </w:rPr>
                            </w:pPr>
                            <w:r>
                              <w:rPr>
                                <w:sz w:val="22"/>
                              </w:rPr>
                              <w:t>0.088495</w:t>
                            </w:r>
                          </w:p>
                        </w:tc>
                        <w:tc>
                          <w:tcPr>
                            <w:tcW w:w="1378" w:type="dxa"/>
                          </w:tcPr>
                          <w:p w14:paraId="02A94DAA" w14:textId="7C678883" w:rsidR="00797A6D" w:rsidRDefault="00797A6D" w:rsidP="006758E5">
                            <w:pPr>
                              <w:spacing w:before="0" w:after="0"/>
                              <w:jc w:val="left"/>
                              <w:rPr>
                                <w:sz w:val="22"/>
                              </w:rPr>
                            </w:pPr>
                            <w:r w:rsidRPr="00EC7FA6">
                              <w:rPr>
                                <w:sz w:val="22"/>
                              </w:rPr>
                              <w:t>92.619745</w:t>
                            </w:r>
                          </w:p>
                        </w:tc>
                      </w:tr>
                      <w:tr w:rsidR="00797A6D" w14:paraId="1A697F31" w14:textId="5708F99D" w:rsidTr="00797A6D">
                        <w:tc>
                          <w:tcPr>
                            <w:tcW w:w="1414" w:type="dxa"/>
                          </w:tcPr>
                          <w:p w14:paraId="28ADC824" w14:textId="50B52033" w:rsidR="00797A6D" w:rsidRPr="00661E0D" w:rsidRDefault="00797A6D" w:rsidP="006758E5">
                            <w:pPr>
                              <w:spacing w:before="0" w:after="0"/>
                              <w:jc w:val="left"/>
                              <w:rPr>
                                <w:sz w:val="22"/>
                              </w:rPr>
                            </w:pPr>
                            <w:r w:rsidRPr="00D14CF9">
                              <w:rPr>
                                <w:rFonts w:ascii="Iskoola Pota" w:hAnsi="Iskoola Pota" w:cs="Iskoola Pota"/>
                                <w:sz w:val="22"/>
                              </w:rPr>
                              <w:t>බොහොම</w:t>
                            </w:r>
                            <w:r w:rsidRPr="00D14CF9">
                              <w:rPr>
                                <w:sz w:val="22"/>
                              </w:rPr>
                              <w:t xml:space="preserve"> </w:t>
                            </w:r>
                            <w:r w:rsidRPr="00D14CF9">
                              <w:rPr>
                                <w:rFonts w:ascii="Iskoola Pota" w:hAnsi="Iskoola Pota" w:cs="Iskoola Pota"/>
                                <w:sz w:val="22"/>
                              </w:rPr>
                              <w:t>ස්තුතියි</w:t>
                            </w:r>
                            <w:r w:rsidRPr="00D14CF9">
                              <w:rPr>
                                <w:sz w:val="22"/>
                              </w:rPr>
                              <w:t xml:space="preserve">, </w:t>
                            </w:r>
                            <w:r w:rsidRPr="00D14CF9">
                              <w:rPr>
                                <w:rFonts w:ascii="Iskoola Pota" w:hAnsi="Iskoola Pota" w:cs="Iskoola Pota"/>
                                <w:sz w:val="22"/>
                              </w:rPr>
                              <w:t>සුබ</w:t>
                            </w:r>
                            <w:r w:rsidRPr="00D14CF9">
                              <w:rPr>
                                <w:sz w:val="22"/>
                              </w:rPr>
                              <w:t xml:space="preserve"> </w:t>
                            </w:r>
                            <w:r w:rsidRPr="00D14CF9">
                              <w:rPr>
                                <w:rFonts w:ascii="Iskoola Pota" w:hAnsi="Iskoola Pota" w:cs="Iskoola Pota"/>
                                <w:sz w:val="22"/>
                              </w:rPr>
                              <w:t>දවසක්</w:t>
                            </w:r>
                            <w:r w:rsidRPr="00D14CF9">
                              <w:rPr>
                                <w:sz w:val="22"/>
                              </w:rPr>
                              <w:t>!</w:t>
                            </w:r>
                          </w:p>
                        </w:tc>
                        <w:tc>
                          <w:tcPr>
                            <w:tcW w:w="1421" w:type="dxa"/>
                          </w:tcPr>
                          <w:p w14:paraId="4DE5F945" w14:textId="06F92775" w:rsidR="00797A6D" w:rsidRDefault="00A751B7" w:rsidP="006758E5">
                            <w:pPr>
                              <w:spacing w:before="0" w:after="0"/>
                              <w:jc w:val="left"/>
                              <w:rPr>
                                <w:sz w:val="22"/>
                              </w:rPr>
                            </w:pPr>
                            <w:r>
                              <w:rPr>
                                <w:sz w:val="22"/>
                              </w:rPr>
                              <w:t>4</w:t>
                            </w:r>
                          </w:p>
                        </w:tc>
                        <w:tc>
                          <w:tcPr>
                            <w:tcW w:w="1364" w:type="dxa"/>
                          </w:tcPr>
                          <w:p w14:paraId="2DE3E233" w14:textId="7C8D2589" w:rsidR="00797A6D" w:rsidRPr="00661E0D" w:rsidRDefault="00797A6D" w:rsidP="006758E5">
                            <w:pPr>
                              <w:spacing w:before="0" w:after="0"/>
                              <w:jc w:val="left"/>
                              <w:rPr>
                                <w:sz w:val="22"/>
                              </w:rPr>
                            </w:pPr>
                            <w:r>
                              <w:rPr>
                                <w:sz w:val="22"/>
                              </w:rPr>
                              <w:t>22.421875</w:t>
                            </w:r>
                          </w:p>
                        </w:tc>
                        <w:tc>
                          <w:tcPr>
                            <w:tcW w:w="1480" w:type="dxa"/>
                          </w:tcPr>
                          <w:p w14:paraId="32ECB87A" w14:textId="171ADA51" w:rsidR="00797A6D" w:rsidRDefault="00797A6D" w:rsidP="006758E5">
                            <w:pPr>
                              <w:spacing w:before="0" w:after="0"/>
                              <w:jc w:val="left"/>
                              <w:rPr>
                                <w:sz w:val="22"/>
                              </w:rPr>
                            </w:pPr>
                            <w:r w:rsidRPr="00D14CF9">
                              <w:rPr>
                                <w:rFonts w:ascii="Iskoola Pota" w:hAnsi="Iskoola Pota" w:cs="Iskoola Pota"/>
                                <w:sz w:val="22"/>
                              </w:rPr>
                              <w:t>බොහොම</w:t>
                            </w:r>
                            <w:r>
                              <w:rPr>
                                <w:rFonts w:ascii="Iskoola Pota" w:hAnsi="Iskoola Pota" w:cs="Iskoola Pota"/>
                                <w:sz w:val="22"/>
                              </w:rPr>
                              <w:t>:</w:t>
                            </w:r>
                            <w:r w:rsidRPr="00D14CF9">
                              <w:rPr>
                                <w:sz w:val="22"/>
                              </w:rPr>
                              <w:t xml:space="preserve"> </w:t>
                            </w:r>
                            <w:r>
                              <w:rPr>
                                <w:sz w:val="22"/>
                              </w:rPr>
                              <w:t>18</w:t>
                            </w:r>
                          </w:p>
                          <w:p w14:paraId="62C0F5AE" w14:textId="321F57D1" w:rsidR="00797A6D" w:rsidRDefault="00797A6D" w:rsidP="006758E5">
                            <w:pPr>
                              <w:spacing w:before="0" w:after="0"/>
                              <w:jc w:val="left"/>
                              <w:rPr>
                                <w:sz w:val="22"/>
                              </w:rPr>
                            </w:pPr>
                            <w:r w:rsidRPr="00D14CF9">
                              <w:rPr>
                                <w:rFonts w:ascii="Iskoola Pota" w:hAnsi="Iskoola Pota" w:cs="Iskoola Pota"/>
                                <w:sz w:val="22"/>
                              </w:rPr>
                              <w:t>ස්තුතියි</w:t>
                            </w:r>
                            <w:r>
                              <w:rPr>
                                <w:rFonts w:ascii="Iskoola Pota" w:hAnsi="Iskoola Pota" w:cs="Iskoola Pota"/>
                                <w:sz w:val="22"/>
                              </w:rPr>
                              <w:t>:</w:t>
                            </w:r>
                            <w:r w:rsidRPr="00D14CF9">
                              <w:rPr>
                                <w:sz w:val="22"/>
                              </w:rPr>
                              <w:t xml:space="preserve"> </w:t>
                            </w:r>
                            <w:r>
                              <w:rPr>
                                <w:sz w:val="22"/>
                              </w:rPr>
                              <w:t>18</w:t>
                            </w:r>
                          </w:p>
                          <w:p w14:paraId="0A6BA742" w14:textId="47278E9B" w:rsidR="00797A6D" w:rsidRDefault="00797A6D" w:rsidP="006758E5">
                            <w:pPr>
                              <w:spacing w:before="0" w:after="0"/>
                              <w:jc w:val="left"/>
                              <w:rPr>
                                <w:rFonts w:ascii="Iskoola Pota" w:hAnsi="Iskoola Pota" w:cs="Iskoola Pota"/>
                                <w:sz w:val="22"/>
                              </w:rPr>
                            </w:pPr>
                            <w:r w:rsidRPr="00D14CF9">
                              <w:rPr>
                                <w:rFonts w:ascii="Iskoola Pota" w:hAnsi="Iskoola Pota" w:cs="Iskoola Pota"/>
                                <w:sz w:val="22"/>
                              </w:rPr>
                              <w:t>සුබ</w:t>
                            </w:r>
                            <w:r>
                              <w:rPr>
                                <w:rFonts w:ascii="Iskoola Pota" w:hAnsi="Iskoola Pota" w:cs="Iskoola Pota"/>
                                <w:sz w:val="22"/>
                              </w:rPr>
                              <w:t>: 18</w:t>
                            </w:r>
                          </w:p>
                          <w:p w14:paraId="1ED9AE95" w14:textId="43FEE0BD" w:rsidR="00797A6D" w:rsidRDefault="00797A6D" w:rsidP="006758E5">
                            <w:pPr>
                              <w:spacing w:before="0" w:after="0"/>
                              <w:jc w:val="left"/>
                              <w:rPr>
                                <w:sz w:val="22"/>
                              </w:rPr>
                            </w:pPr>
                            <w:r w:rsidRPr="00D14CF9">
                              <w:rPr>
                                <w:rFonts w:ascii="Iskoola Pota" w:hAnsi="Iskoola Pota" w:cs="Iskoola Pota"/>
                                <w:sz w:val="22"/>
                              </w:rPr>
                              <w:t>දවසක්</w:t>
                            </w:r>
                            <w:r>
                              <w:rPr>
                                <w:rFonts w:ascii="Iskoola Pota" w:hAnsi="Iskoola Pota" w:cs="Iskoola Pota"/>
                                <w:sz w:val="22"/>
                              </w:rPr>
                              <w:t>: 18</w:t>
                            </w:r>
                          </w:p>
                        </w:tc>
                        <w:tc>
                          <w:tcPr>
                            <w:tcW w:w="1093" w:type="dxa"/>
                          </w:tcPr>
                          <w:p w14:paraId="0E5CE829" w14:textId="3DFF6371" w:rsidR="00797A6D" w:rsidRDefault="00797A6D" w:rsidP="006758E5">
                            <w:pPr>
                              <w:spacing w:before="0" w:after="0"/>
                              <w:jc w:val="left"/>
                              <w:rPr>
                                <w:sz w:val="22"/>
                              </w:rPr>
                            </w:pPr>
                            <w:r>
                              <w:rPr>
                                <w:sz w:val="22"/>
                              </w:rPr>
                              <w:t>0.066278</w:t>
                            </w:r>
                          </w:p>
                        </w:tc>
                        <w:tc>
                          <w:tcPr>
                            <w:tcW w:w="1378" w:type="dxa"/>
                          </w:tcPr>
                          <w:p w14:paraId="1D43247E" w14:textId="00423AB8" w:rsidR="00797A6D" w:rsidRDefault="00797A6D" w:rsidP="006758E5">
                            <w:pPr>
                              <w:spacing w:before="0" w:after="0"/>
                              <w:jc w:val="left"/>
                              <w:rPr>
                                <w:sz w:val="22"/>
                              </w:rPr>
                            </w:pPr>
                            <w:r w:rsidRPr="000A2940">
                              <w:rPr>
                                <w:sz w:val="22"/>
                              </w:rPr>
                              <w:t>94.488153</w:t>
                            </w:r>
                          </w:p>
                        </w:tc>
                      </w:tr>
                      <w:tr w:rsidR="00797A6D" w14:paraId="02976150" w14:textId="3179509C" w:rsidTr="00797A6D">
                        <w:tc>
                          <w:tcPr>
                            <w:tcW w:w="1414" w:type="dxa"/>
                          </w:tcPr>
                          <w:p w14:paraId="5C414B46" w14:textId="07D281EC" w:rsidR="00797A6D" w:rsidRDefault="00797A6D" w:rsidP="006758E5">
                            <w:pPr>
                              <w:spacing w:before="0" w:after="0"/>
                              <w:jc w:val="left"/>
                              <w:rPr>
                                <w:sz w:val="22"/>
                              </w:rPr>
                            </w:pPr>
                            <w:r>
                              <w:rPr>
                                <w:sz w:val="22"/>
                              </w:rPr>
                              <w:t>Column Total</w:t>
                            </w:r>
                          </w:p>
                        </w:tc>
                        <w:tc>
                          <w:tcPr>
                            <w:tcW w:w="1421" w:type="dxa"/>
                          </w:tcPr>
                          <w:p w14:paraId="51B06EA9" w14:textId="76BF1853" w:rsidR="00797A6D" w:rsidRDefault="00A751B7" w:rsidP="006758E5">
                            <w:pPr>
                              <w:spacing w:before="0" w:after="0"/>
                              <w:jc w:val="left"/>
                              <w:rPr>
                                <w:sz w:val="22"/>
                              </w:rPr>
                            </w:pPr>
                            <w:r>
                              <w:rPr>
                                <w:sz w:val="22"/>
                              </w:rPr>
                              <w:t>23</w:t>
                            </w:r>
                          </w:p>
                        </w:tc>
                        <w:tc>
                          <w:tcPr>
                            <w:tcW w:w="1364" w:type="dxa"/>
                          </w:tcPr>
                          <w:p w14:paraId="4FF1996A" w14:textId="62E04B2A" w:rsidR="00797A6D" w:rsidRDefault="00797A6D" w:rsidP="006758E5">
                            <w:pPr>
                              <w:spacing w:before="0" w:after="0"/>
                              <w:jc w:val="left"/>
                              <w:rPr>
                                <w:sz w:val="22"/>
                              </w:rPr>
                            </w:pPr>
                            <w:r>
                              <w:rPr>
                                <w:sz w:val="22"/>
                              </w:rPr>
                              <w:t>115.265625</w:t>
                            </w:r>
                          </w:p>
                        </w:tc>
                        <w:tc>
                          <w:tcPr>
                            <w:tcW w:w="1480" w:type="dxa"/>
                          </w:tcPr>
                          <w:p w14:paraId="17036418" w14:textId="2E699E48" w:rsidR="00797A6D" w:rsidRDefault="00797A6D" w:rsidP="006758E5">
                            <w:pPr>
                              <w:spacing w:before="0" w:after="0"/>
                              <w:jc w:val="left"/>
                              <w:rPr>
                                <w:sz w:val="22"/>
                              </w:rPr>
                            </w:pPr>
                            <w:r>
                              <w:rPr>
                                <w:sz w:val="22"/>
                              </w:rPr>
                              <w:t>406</w:t>
                            </w:r>
                          </w:p>
                        </w:tc>
                        <w:tc>
                          <w:tcPr>
                            <w:tcW w:w="1093" w:type="dxa"/>
                          </w:tcPr>
                          <w:p w14:paraId="16163A8E" w14:textId="1FBAFCFA" w:rsidR="00797A6D" w:rsidRDefault="00797A6D" w:rsidP="006758E5">
                            <w:pPr>
                              <w:spacing w:before="0" w:after="0"/>
                              <w:jc w:val="left"/>
                              <w:rPr>
                                <w:sz w:val="22"/>
                              </w:rPr>
                            </w:pPr>
                            <w:r>
                              <w:rPr>
                                <w:sz w:val="22"/>
                              </w:rPr>
                              <w:t>0.667813</w:t>
                            </w:r>
                          </w:p>
                        </w:tc>
                        <w:tc>
                          <w:tcPr>
                            <w:tcW w:w="1378" w:type="dxa"/>
                          </w:tcPr>
                          <w:p w14:paraId="6DD110CE" w14:textId="6A8B603A" w:rsidR="00797A6D" w:rsidRDefault="00797A6D" w:rsidP="006758E5">
                            <w:pPr>
                              <w:spacing w:before="0" w:after="0"/>
                              <w:jc w:val="left"/>
                              <w:rPr>
                                <w:sz w:val="22"/>
                              </w:rPr>
                            </w:pPr>
                            <w:r>
                              <w:rPr>
                                <w:sz w:val="22"/>
                              </w:rPr>
                              <w:t>521.933438</w:t>
                            </w:r>
                          </w:p>
                        </w:tc>
                      </w:tr>
                      <w:tr w:rsidR="00797A6D" w14:paraId="7CCC1013" w14:textId="77777777" w:rsidTr="00797A6D">
                        <w:tc>
                          <w:tcPr>
                            <w:tcW w:w="1414" w:type="dxa"/>
                          </w:tcPr>
                          <w:p w14:paraId="1669DA01" w14:textId="21C38A42" w:rsidR="00797A6D" w:rsidRDefault="00797A6D" w:rsidP="006758E5">
                            <w:pPr>
                              <w:spacing w:before="0" w:after="0"/>
                              <w:jc w:val="left"/>
                              <w:rPr>
                                <w:sz w:val="22"/>
                              </w:rPr>
                            </w:pPr>
                            <w:r>
                              <w:rPr>
                                <w:sz w:val="22"/>
                              </w:rPr>
                              <w:t>Column Average</w:t>
                            </w:r>
                          </w:p>
                        </w:tc>
                        <w:tc>
                          <w:tcPr>
                            <w:tcW w:w="1421" w:type="dxa"/>
                          </w:tcPr>
                          <w:p w14:paraId="57D874E0" w14:textId="63284BDF" w:rsidR="00797A6D" w:rsidRDefault="00491E7E" w:rsidP="006758E5">
                            <w:pPr>
                              <w:spacing w:before="0" w:after="0"/>
                              <w:jc w:val="left"/>
                              <w:rPr>
                                <w:sz w:val="22"/>
                              </w:rPr>
                            </w:pPr>
                            <w:r>
                              <w:rPr>
                                <w:sz w:val="22"/>
                              </w:rPr>
                              <w:t>4.6</w:t>
                            </w:r>
                            <w:r w:rsidR="004F7CA8">
                              <w:rPr>
                                <w:sz w:val="22"/>
                              </w:rPr>
                              <w:t xml:space="preserve"> (4 or 5)</w:t>
                            </w:r>
                          </w:p>
                        </w:tc>
                        <w:tc>
                          <w:tcPr>
                            <w:tcW w:w="1364" w:type="dxa"/>
                          </w:tcPr>
                          <w:p w14:paraId="75DD1D98" w14:textId="3A75E4D4" w:rsidR="00797A6D" w:rsidRDefault="00797A6D" w:rsidP="006758E5">
                            <w:pPr>
                              <w:spacing w:before="0" w:after="0"/>
                              <w:jc w:val="left"/>
                              <w:rPr>
                                <w:sz w:val="22"/>
                              </w:rPr>
                            </w:pPr>
                            <w:r>
                              <w:rPr>
                                <w:sz w:val="22"/>
                              </w:rPr>
                              <w:t>23.053125</w:t>
                            </w:r>
                          </w:p>
                        </w:tc>
                        <w:tc>
                          <w:tcPr>
                            <w:tcW w:w="1480" w:type="dxa"/>
                          </w:tcPr>
                          <w:p w14:paraId="2E1E28C9" w14:textId="77777777" w:rsidR="00797A6D" w:rsidRDefault="00797A6D" w:rsidP="006758E5">
                            <w:pPr>
                              <w:spacing w:before="0" w:after="0"/>
                              <w:jc w:val="left"/>
                              <w:rPr>
                                <w:sz w:val="22"/>
                              </w:rPr>
                            </w:pPr>
                            <w:r>
                              <w:rPr>
                                <w:sz w:val="22"/>
                              </w:rPr>
                              <w:t xml:space="preserve">81.2 </w:t>
                            </w:r>
                          </w:p>
                          <w:p w14:paraId="3EBA2AA1" w14:textId="238E6976" w:rsidR="00797A6D" w:rsidRDefault="00CA5E95" w:rsidP="006758E5">
                            <w:pPr>
                              <w:spacing w:before="0" w:after="0"/>
                              <w:jc w:val="left"/>
                              <w:rPr>
                                <w:sz w:val="22"/>
                              </w:rPr>
                            </w:pPr>
                            <w:r>
                              <w:rPr>
                                <w:sz w:val="22"/>
                              </w:rPr>
                              <w:t>(Instance-wise)</w:t>
                            </w:r>
                          </w:p>
                          <w:p w14:paraId="1ED1EFC4" w14:textId="59FB42AC" w:rsidR="00CA5E95" w:rsidRDefault="003013A9" w:rsidP="006758E5">
                            <w:pPr>
                              <w:spacing w:before="0" w:after="0"/>
                              <w:jc w:val="left"/>
                              <w:rPr>
                                <w:sz w:val="22"/>
                              </w:rPr>
                            </w:pPr>
                            <w:r>
                              <w:rPr>
                                <w:sz w:val="22"/>
                              </w:rPr>
                              <w:t>or</w:t>
                            </w:r>
                          </w:p>
                          <w:p w14:paraId="2803B54F" w14:textId="77777777" w:rsidR="00797A6D" w:rsidRDefault="00797A6D" w:rsidP="006758E5">
                            <w:pPr>
                              <w:spacing w:before="0" w:after="0"/>
                              <w:jc w:val="left"/>
                              <w:rPr>
                                <w:sz w:val="22"/>
                              </w:rPr>
                            </w:pPr>
                            <w:r>
                              <w:rPr>
                                <w:sz w:val="22"/>
                              </w:rPr>
                              <w:t xml:space="preserve">17.652173 </w:t>
                            </w:r>
                          </w:p>
                          <w:p w14:paraId="3EC54A21" w14:textId="77CBC433" w:rsidR="00797A6D" w:rsidRDefault="00797A6D" w:rsidP="006758E5">
                            <w:pPr>
                              <w:spacing w:before="0" w:after="0"/>
                              <w:jc w:val="left"/>
                              <w:rPr>
                                <w:sz w:val="22"/>
                              </w:rPr>
                            </w:pPr>
                            <w:r>
                              <w:rPr>
                                <w:sz w:val="22"/>
                              </w:rPr>
                              <w:t>(</w:t>
                            </w:r>
                            <w:r w:rsidR="005902DF">
                              <w:rPr>
                                <w:sz w:val="22"/>
                              </w:rPr>
                              <w:t>Token</w:t>
                            </w:r>
                            <w:r>
                              <w:rPr>
                                <w:sz w:val="22"/>
                              </w:rPr>
                              <w:t>-wise)</w:t>
                            </w:r>
                          </w:p>
                        </w:tc>
                        <w:tc>
                          <w:tcPr>
                            <w:tcW w:w="1093" w:type="dxa"/>
                          </w:tcPr>
                          <w:p w14:paraId="31B99BD9" w14:textId="6553C131" w:rsidR="00797A6D" w:rsidRDefault="00797A6D" w:rsidP="006758E5">
                            <w:pPr>
                              <w:spacing w:before="0" w:after="0"/>
                              <w:jc w:val="left"/>
                              <w:rPr>
                                <w:sz w:val="22"/>
                              </w:rPr>
                            </w:pPr>
                            <w:r>
                              <w:rPr>
                                <w:sz w:val="22"/>
                              </w:rPr>
                              <w:t>0.133563</w:t>
                            </w:r>
                          </w:p>
                        </w:tc>
                        <w:tc>
                          <w:tcPr>
                            <w:tcW w:w="1378" w:type="dxa"/>
                          </w:tcPr>
                          <w:p w14:paraId="691C4691" w14:textId="40B9277A" w:rsidR="00797A6D" w:rsidRDefault="00797A6D" w:rsidP="0041414C">
                            <w:pPr>
                              <w:keepNext/>
                              <w:spacing w:before="0" w:after="0"/>
                              <w:jc w:val="left"/>
                              <w:rPr>
                                <w:sz w:val="22"/>
                              </w:rPr>
                            </w:pPr>
                            <w:r w:rsidRPr="00764BA6">
                              <w:rPr>
                                <w:sz w:val="22"/>
                              </w:rPr>
                              <w:t>104.3866876</w:t>
                            </w:r>
                          </w:p>
                        </w:tc>
                      </w:tr>
                    </w:tbl>
                    <w:p w14:paraId="047CD976" w14:textId="77777777" w:rsidR="006661A1" w:rsidRPr="00F4123C" w:rsidRDefault="006661A1" w:rsidP="006661A1">
                      <w:pPr>
                        <w:pStyle w:val="Caption"/>
                        <w:jc w:val="both"/>
                      </w:pPr>
                    </w:p>
                  </w:txbxContent>
                </v:textbox>
                <w10:wrap type="topAndBottom" anchorx="margin" anchory="margin"/>
              </v:shape>
            </w:pict>
          </mc:Fallback>
        </mc:AlternateContent>
      </w:r>
      <w:r w:rsidR="002B1B5A" w:rsidRPr="002B1B5A">
        <w:t>Overall, for a training dataset with approximately 635 examples and a data instance comprising 4 or 5 words, the algorithm can conclude the execution in about 104.39 seconds (1.74 minutes).</w:t>
      </w:r>
    </w:p>
    <w:p w14:paraId="093DBFB8" w14:textId="77777777" w:rsidR="005D7C2C" w:rsidRDefault="005D7C2C" w:rsidP="009C1FCC">
      <w:pPr>
        <w:pStyle w:val="ListParagraph"/>
        <w:spacing w:before="0" w:line="360" w:lineRule="auto"/>
      </w:pPr>
    </w:p>
    <w:p w14:paraId="20F0BC21" w14:textId="77777777" w:rsidR="005D7C2C" w:rsidRDefault="005D7C2C" w:rsidP="005D7C2C">
      <w:pPr>
        <w:pStyle w:val="ListParagraph"/>
        <w:numPr>
          <w:ilvl w:val="0"/>
          <w:numId w:val="16"/>
        </w:numPr>
        <w:spacing w:before="0" w:line="360" w:lineRule="auto"/>
      </w:pPr>
      <w:r>
        <w:t>For a training dataset with approximately 635 examples, the algorithm takes about 23.05 seconds to calculate the initial global confidence score.</w:t>
      </w:r>
    </w:p>
    <w:p w14:paraId="4E6E0000" w14:textId="77777777" w:rsidR="005D7C2C" w:rsidRDefault="005D7C2C" w:rsidP="002D6922">
      <w:pPr>
        <w:pStyle w:val="ListParagraph"/>
        <w:spacing w:before="0" w:line="360" w:lineRule="auto"/>
      </w:pPr>
    </w:p>
    <w:p w14:paraId="6D02DAD0" w14:textId="6B3773CD" w:rsidR="005D7C2C" w:rsidRDefault="005D7C2C" w:rsidP="005D7C2C">
      <w:pPr>
        <w:pStyle w:val="ListParagraph"/>
        <w:numPr>
          <w:ilvl w:val="0"/>
          <w:numId w:val="16"/>
        </w:numPr>
        <w:spacing w:before="0" w:line="360" w:lineRule="auto"/>
      </w:pPr>
      <w:r>
        <w:lastRenderedPageBreak/>
        <w:t>For a training dataset with approximately 635 examples, DIME calculates GFI roughly in 17.65 seconds</w:t>
      </w:r>
      <w:r w:rsidR="005B0AB1">
        <w:t xml:space="preserve"> for a single token</w:t>
      </w:r>
      <w:r>
        <w:t>. If the data instance contains around 4 or 5 words, the GFI calculation takes about 81.2 seconds (1.35 minutes).</w:t>
      </w:r>
    </w:p>
    <w:p w14:paraId="21913D19" w14:textId="77777777" w:rsidR="005D7C2C" w:rsidRDefault="005D7C2C" w:rsidP="00305EE7">
      <w:pPr>
        <w:pStyle w:val="ListParagraph"/>
        <w:spacing w:before="0" w:line="360" w:lineRule="auto"/>
      </w:pPr>
    </w:p>
    <w:p w14:paraId="329C042C" w14:textId="5056EBF1" w:rsidR="001E4D8E" w:rsidRDefault="005D7C2C" w:rsidP="00A54945">
      <w:pPr>
        <w:pStyle w:val="ListParagraph"/>
        <w:numPr>
          <w:ilvl w:val="0"/>
          <w:numId w:val="16"/>
        </w:numPr>
        <w:spacing w:before="0" w:line="360" w:lineRule="auto"/>
      </w:pPr>
      <w:r>
        <w:t>For a training dataset with approximately 635 examples and a data instance with 4 or 5 words, the algorithm takes roughly 0.13 seconds to calculate the DFI.</w:t>
      </w:r>
    </w:p>
    <w:p w14:paraId="158BE34F" w14:textId="15A37AE8" w:rsidR="001E4D8E" w:rsidRDefault="001E4D8E" w:rsidP="001E4D8E">
      <w:pPr>
        <w:spacing w:before="0" w:line="360" w:lineRule="auto"/>
        <w:ind w:firstLine="360"/>
      </w:pPr>
      <w:r w:rsidRPr="001E4D8E">
        <w:t xml:space="preserve">If the number of examples in the training dataset remains unchanged, the initial global confidence calculation takes a constant time and only GFI and DFI </w:t>
      </w:r>
      <w:r w:rsidR="00B90896">
        <w:t>calculation</w:t>
      </w:r>
      <w:r w:rsidRPr="001E4D8E">
        <w:t xml:space="preserve"> time depend on the number of unique words present in the data instance.</w:t>
      </w:r>
      <w:r w:rsidR="001103AD">
        <w:t xml:space="preserve"> </w:t>
      </w:r>
    </w:p>
    <w:p w14:paraId="194DE354" w14:textId="16FAF597" w:rsidR="00530F2A" w:rsidRPr="00530F2A" w:rsidRDefault="001103AD" w:rsidP="00E16D0E">
      <w:pPr>
        <w:spacing w:before="0" w:line="360" w:lineRule="auto"/>
        <w:ind w:firstLine="360"/>
      </w:pPr>
      <w:r w:rsidRPr="001103AD">
        <w:t xml:space="preserve">It is worth noticing that GFI calculation is more </w:t>
      </w:r>
      <w:r w:rsidR="004D5616" w:rsidRPr="001103AD">
        <w:t>compute intensive</w:t>
      </w:r>
      <w:r w:rsidRPr="001103AD">
        <w:t xml:space="preserve"> than DFI calculation, and the overall algorithm execution time is proportional to the number of examples in the dataset and the number of distinct tokens in the data instance.</w:t>
      </w:r>
    </w:p>
    <w:p w14:paraId="03D088DD" w14:textId="481AB53F" w:rsidR="00402C4A" w:rsidRDefault="00E034B1" w:rsidP="003F6807">
      <w:pPr>
        <w:pStyle w:val="Heading3"/>
        <w:numPr>
          <w:ilvl w:val="2"/>
          <w:numId w:val="1"/>
        </w:numPr>
        <w:spacing w:before="0" w:after="240"/>
      </w:pPr>
      <w:bookmarkStart w:id="165" w:name="_Ref117073592"/>
      <w:bookmarkStart w:id="166" w:name="_Toc117094370"/>
      <w:r>
        <w:t>I</w:t>
      </w:r>
      <w:r w:rsidR="00C96A20">
        <w:t>ntegration</w:t>
      </w:r>
      <w:r w:rsidR="00402C4A">
        <w:t xml:space="preserve"> testing</w:t>
      </w:r>
      <w:bookmarkEnd w:id="165"/>
      <w:bookmarkEnd w:id="166"/>
    </w:p>
    <w:p w14:paraId="04F2209D" w14:textId="079C7421" w:rsidR="00A55DC4" w:rsidRPr="00A55DC4" w:rsidRDefault="007B38D8" w:rsidP="008E5A5E">
      <w:pPr>
        <w:spacing w:before="0" w:line="360" w:lineRule="auto"/>
        <w:ind w:firstLine="360"/>
      </w:pPr>
      <w:r w:rsidRPr="007B38D8">
        <w:t xml:space="preserve">The DIME XAI package has undergone a series of integration tests after integrating the sub-packages of DIME </w:t>
      </w:r>
      <w:r w:rsidR="007E677E">
        <w:t>into</w:t>
      </w:r>
      <w:r w:rsidRPr="007B38D8">
        <w:t xml:space="preserve"> a standalone Python package. Test cases created for each integration testing task are available </w:t>
      </w:r>
      <w:r w:rsidR="007F36C9">
        <w:t>from</w:t>
      </w:r>
      <w:r w:rsidRPr="007B38D8">
        <w:t xml:space="preserve"> </w:t>
      </w:r>
      <w:r w:rsidR="00EC2CA2">
        <w:fldChar w:fldCharType="begin"/>
      </w:r>
      <w:r w:rsidR="00EC2CA2">
        <w:instrText xml:space="preserve"> REF _Ref116946902 \h </w:instrText>
      </w:r>
      <w:r w:rsidR="00EC2CA2">
        <w:fldChar w:fldCharType="separate"/>
      </w:r>
      <w:r w:rsidR="00EC2CA2">
        <w:t>Table 5.1.3.</w:t>
      </w:r>
      <w:r w:rsidR="00EC2CA2">
        <w:rPr>
          <w:noProof/>
        </w:rPr>
        <w:t>1</w:t>
      </w:r>
      <w:r w:rsidR="00EC2CA2">
        <w:fldChar w:fldCharType="end"/>
      </w:r>
      <w:r w:rsidR="00EC2CA2">
        <w:t xml:space="preserve"> </w:t>
      </w:r>
      <w:r w:rsidRPr="007B38D8">
        <w:t xml:space="preserve">through </w:t>
      </w:r>
      <w:r w:rsidR="00164C90">
        <w:fldChar w:fldCharType="begin"/>
      </w:r>
      <w:r w:rsidR="00164C90">
        <w:instrText xml:space="preserve"> REF _Ref116974543 \h </w:instrText>
      </w:r>
      <w:r w:rsidR="00164C90">
        <w:fldChar w:fldCharType="separate"/>
      </w:r>
      <w:r w:rsidR="00164C90">
        <w:t>Table 5.1.3.</w:t>
      </w:r>
      <w:r w:rsidR="00164C90">
        <w:rPr>
          <w:noProof/>
        </w:rPr>
        <w:t>8</w:t>
      </w:r>
      <w:r w:rsidR="00164C90">
        <w:fldChar w:fldCharType="end"/>
      </w:r>
      <w:r w:rsidRPr="007B38D8">
        <w:t>, and the test cases covered all primary tasks performed in the DIME CLI and GUI</w:t>
      </w:r>
      <w:r>
        <w:t>.</w:t>
      </w:r>
      <w:r w:rsidR="00F45C07">
        <w:t xml:space="preserve"> </w:t>
      </w:r>
      <w:r w:rsidR="00147C76" w:rsidRPr="00147C76">
        <w:t>Note that test cases 004 to 010 comprises smoke tests as they assessed the most critical functionalities of the integrated package.</w:t>
      </w:r>
    </w:p>
    <w:p w14:paraId="4D595EB6" w14:textId="34A813BA" w:rsidR="000D55AC" w:rsidRDefault="009D40BC" w:rsidP="003F6807">
      <w:pPr>
        <w:pStyle w:val="Heading3"/>
        <w:numPr>
          <w:ilvl w:val="2"/>
          <w:numId w:val="1"/>
        </w:numPr>
        <w:spacing w:before="0" w:after="240"/>
      </w:pPr>
      <w:bookmarkStart w:id="167" w:name="_Ref117073599"/>
      <w:bookmarkStart w:id="168" w:name="_Toc117094371"/>
      <w:r>
        <w:t>Security</w:t>
      </w:r>
      <w:r w:rsidR="0066608C">
        <w:t xml:space="preserve"> testin</w:t>
      </w:r>
      <w:r w:rsidR="000D55AC">
        <w:t>g</w:t>
      </w:r>
      <w:bookmarkEnd w:id="167"/>
      <w:bookmarkEnd w:id="168"/>
    </w:p>
    <w:p w14:paraId="76A1B55C" w14:textId="4FA29133" w:rsidR="000D55AC" w:rsidRDefault="000D55AC" w:rsidP="000D55AC">
      <w:pPr>
        <w:spacing w:before="0" w:line="360" w:lineRule="auto"/>
        <w:ind w:firstLine="360"/>
      </w:pPr>
      <w:r w:rsidRPr="000D55AC">
        <w:t xml:space="preserve">Snyk is a well-known vulnerability scanning and security testing tool that provides a web-based GUI to integrate public GitHub repositories free of charge. Snyk is popular among the open-source community, and Docker is a popular platform that has integrated Snyk as the primary container vulnerability scanning tool. The public GitHub repository of the open-source DIME package also utilizes Snyk and constantly looks for vulnerabilities and fixes them quickly. The most recent vulnerability that Snyk identified was a path traversal vulnerability in the DIME server caused by serving </w:t>
      </w:r>
      <w:r w:rsidRPr="000D55AC">
        <w:lastRenderedPageBreak/>
        <w:t xml:space="preserve">untrustworthy explanations download requests without verifying the path beforehand. </w:t>
      </w:r>
      <w:r w:rsidR="008B534A">
        <w:rPr>
          <w:noProof/>
        </w:rPr>
        <mc:AlternateContent>
          <mc:Choice Requires="wps">
            <w:drawing>
              <wp:anchor distT="0" distB="0" distL="114300" distR="114300" simplePos="0" relativeHeight="251658315" behindDoc="1" locked="0" layoutInCell="1" allowOverlap="1" wp14:anchorId="79B7F506" wp14:editId="78598EEE">
                <wp:simplePos x="0" y="0"/>
                <wp:positionH relativeFrom="margin">
                  <wp:align>right</wp:align>
                </wp:positionH>
                <wp:positionV relativeFrom="margin">
                  <wp:posOffset>602615</wp:posOffset>
                </wp:positionV>
                <wp:extent cx="5215890" cy="7747000"/>
                <wp:effectExtent l="0" t="0" r="3810" b="6350"/>
                <wp:wrapTopAndBottom/>
                <wp:docPr id="444" name="Text Box 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747000"/>
                        </a:xfrm>
                        <a:prstGeom prst="rect">
                          <a:avLst/>
                        </a:prstGeom>
                        <a:solidFill>
                          <a:srgbClr val="FFFFFF"/>
                        </a:solidFill>
                        <a:ln w="9525">
                          <a:noFill/>
                          <a:miter lim="800000"/>
                          <a:headEnd/>
                          <a:tailEnd/>
                        </a:ln>
                      </wps:spPr>
                      <wps:txbx>
                        <w:txbxContent>
                          <w:p w14:paraId="01E60601" w14:textId="1D6A99BB" w:rsidR="00437356" w:rsidRPr="008B1CF2" w:rsidRDefault="00046524" w:rsidP="00046524">
                            <w:pPr>
                              <w:pStyle w:val="Caption"/>
                              <w:spacing w:before="240"/>
                            </w:pPr>
                            <w:bookmarkStart w:id="169" w:name="_Ref116946902"/>
                            <w:bookmarkStart w:id="170" w:name="_Toc117083166"/>
                            <w:r>
                              <w:t>Table 5.1.3.</w:t>
                            </w:r>
                            <w:r w:rsidR="00CF4633">
                              <w:fldChar w:fldCharType="begin"/>
                            </w:r>
                            <w:r w:rsidR="00CF4633">
                              <w:instrText xml:space="preserve"> SEQ Table_5.1.3. \* ARABIC </w:instrText>
                            </w:r>
                            <w:r w:rsidR="00CF4633">
                              <w:fldChar w:fldCharType="separate"/>
                            </w:r>
                            <w:r w:rsidR="001B701E">
                              <w:rPr>
                                <w:noProof/>
                              </w:rPr>
                              <w:t>1</w:t>
                            </w:r>
                            <w:r w:rsidR="00CF4633">
                              <w:rPr>
                                <w:noProof/>
                              </w:rPr>
                              <w:fldChar w:fldCharType="end"/>
                            </w:r>
                            <w:bookmarkEnd w:id="169"/>
                            <w:r>
                              <w:t xml:space="preserve">. </w:t>
                            </w:r>
                            <w:r w:rsidRPr="00D20CBB">
                              <w:t>Integration test case for DIME project initialization</w:t>
                            </w:r>
                            <w:bookmarkEnd w:id="170"/>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437356" w:rsidRPr="00EC7547" w14:paraId="1F6A480D"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080FCAC"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437356" w:rsidRPr="00EC7547" w14:paraId="790F24E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B5AE4FA"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437356" w:rsidRPr="00EC7547" w14:paraId="02B35851"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506D8AD" w14:textId="1283363A"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sidR="0011606B">
                                    <w:rPr>
                                      <w:rFonts w:eastAsia="Times New Roman" w:cs="Times New Roman"/>
                                      <w:color w:val="000000"/>
                                      <w:lang w:eastAsia="en-GB"/>
                                    </w:rPr>
                                    <w:t xml:space="preserve">DIME project </w:t>
                                  </w:r>
                                  <w:r w:rsidR="00046524">
                                    <w:rPr>
                                      <w:rFonts w:eastAsia="Times New Roman" w:cs="Times New Roman"/>
                                      <w:color w:val="000000"/>
                                      <w:lang w:eastAsia="en-GB"/>
                                    </w:rPr>
                                    <w:t>initialization</w:t>
                                  </w:r>
                                </w:p>
                              </w:tc>
                            </w:tr>
                            <w:tr w:rsidR="00437356" w:rsidRPr="00EC7547" w14:paraId="42049C61"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354FCB62" w14:textId="151098BC"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A54945">
                                    <w:rPr>
                                      <w:rFonts w:eastAsia="Times New Roman" w:cs="Times New Roman"/>
                                      <w:color w:val="000000"/>
                                      <w:lang w:eastAsia="en-GB"/>
                                    </w:rPr>
                                    <w:t>4</w:t>
                                  </w:r>
                                </w:p>
                              </w:tc>
                              <w:tc>
                                <w:tcPr>
                                  <w:tcW w:w="4333" w:type="dxa"/>
                                  <w:gridSpan w:val="3"/>
                                  <w:tcBorders>
                                    <w:top w:val="single" w:sz="4" w:space="0" w:color="000000"/>
                                    <w:left w:val="single" w:sz="4" w:space="0" w:color="000000"/>
                                    <w:bottom w:val="single" w:sz="4" w:space="0" w:color="000000"/>
                                    <w:right w:val="single" w:sz="4" w:space="0" w:color="000000"/>
                                  </w:tcBorders>
                                </w:tcPr>
                                <w:p w14:paraId="513A2BA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3FAA316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7F357CE0"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437356" w:rsidRPr="00EC7547" w14:paraId="24D2CBB3"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5F00A95"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437356" w:rsidRPr="00EC7547" w14:paraId="573E5AD3"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5DD5623" w14:textId="616D476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3322E1">
                                    <w:rPr>
                                      <w:rFonts w:eastAsia="Times New Roman" w:cs="Times New Roman"/>
                                      <w:color w:val="000000"/>
                                      <w:lang w:eastAsia="en-GB"/>
                                    </w:rPr>
                                    <w:t>Create a new DIME project</w:t>
                                  </w:r>
                                  <w:r w:rsidR="00DE4C88">
                                    <w:rPr>
                                      <w:rFonts w:eastAsia="Times New Roman" w:cs="Times New Roman"/>
                                      <w:color w:val="000000"/>
                                      <w:lang w:eastAsia="en-GB"/>
                                    </w:rPr>
                                    <w:t xml:space="preserve"> using DIME CLI</w:t>
                                  </w:r>
                                  <w:r w:rsidR="003322E1">
                                    <w:rPr>
                                      <w:rFonts w:eastAsia="Times New Roman" w:cs="Times New Roman"/>
                                      <w:color w:val="000000"/>
                                      <w:lang w:eastAsia="en-GB"/>
                                    </w:rPr>
                                    <w:t xml:space="preserve"> and verify necessary files and directories </w:t>
                                  </w:r>
                                  <w:proofErr w:type="gramStart"/>
                                  <w:r w:rsidR="003322E1">
                                    <w:rPr>
                                      <w:rFonts w:eastAsia="Times New Roman" w:cs="Times New Roman"/>
                                      <w:color w:val="000000"/>
                                      <w:lang w:eastAsia="en-GB"/>
                                    </w:rPr>
                                    <w:t>are created</w:t>
                                  </w:r>
                                  <w:proofErr w:type="gramEnd"/>
                                  <w:r w:rsidR="003322E1">
                                    <w:rPr>
                                      <w:rFonts w:eastAsia="Times New Roman" w:cs="Times New Roman"/>
                                      <w:color w:val="000000"/>
                                      <w:lang w:eastAsia="en-GB"/>
                                    </w:rPr>
                                    <w:t>.</w:t>
                                  </w:r>
                                </w:p>
                              </w:tc>
                            </w:tr>
                            <w:tr w:rsidR="00437356" w:rsidRPr="00EC7547" w14:paraId="434CEC22"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E2F2FE4" w14:textId="119321A4"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sidR="003322E1">
                                    <w:rPr>
                                      <w:rFonts w:eastAsia="Times New Roman" w:cs="Times New Roman"/>
                                      <w:bCs/>
                                      <w:color w:val="000000"/>
                                      <w:lang w:eastAsia="en-GB"/>
                                    </w:rPr>
                                    <w:t xml:space="preserve">DIME Python package must </w:t>
                                  </w:r>
                                  <w:proofErr w:type="gramStart"/>
                                  <w:r w:rsidR="003322E1">
                                    <w:rPr>
                                      <w:rFonts w:eastAsia="Times New Roman" w:cs="Times New Roman"/>
                                      <w:bCs/>
                                      <w:color w:val="000000"/>
                                      <w:lang w:eastAsia="en-GB"/>
                                    </w:rPr>
                                    <w:t>be installed</w:t>
                                  </w:r>
                                  <w:proofErr w:type="gramEnd"/>
                                  <w:r w:rsidR="003B7039">
                                    <w:rPr>
                                      <w:rFonts w:eastAsia="Times New Roman" w:cs="Times New Roman"/>
                                      <w:bCs/>
                                      <w:color w:val="000000"/>
                                      <w:lang w:eastAsia="en-GB"/>
                                    </w:rPr>
                                    <w:t xml:space="preserve"> in the virtual environment</w:t>
                                  </w:r>
                                </w:p>
                              </w:tc>
                            </w:tr>
                            <w:tr w:rsidR="00437356" w:rsidRPr="00EC7547" w14:paraId="1B59EDF3"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90BB7EE"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DB07537" w14:textId="59CD6425" w:rsidR="00C50177" w:rsidRDefault="00C50177"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AEB4421" w14:textId="4CE5F5FC" w:rsidR="00437356" w:rsidRPr="003E3D56" w:rsidRDefault="00437356"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2: </w:t>
                                  </w:r>
                                  <w:r w:rsidR="00DE0721">
                                    <w:rPr>
                                      <w:rFonts w:eastAsia="Times New Roman" w:cs="Times New Roman"/>
                                      <w:color w:val="000000"/>
                                      <w:lang w:eastAsia="en-GB"/>
                                    </w:rPr>
                                    <w:t xml:space="preserve">Create </w:t>
                                  </w:r>
                                  <w:r w:rsidR="003B7039">
                                    <w:rPr>
                                      <w:rFonts w:eastAsia="Times New Roman" w:cs="Times New Roman"/>
                                      <w:color w:val="000000"/>
                                      <w:lang w:eastAsia="en-GB"/>
                                    </w:rPr>
                                    <w:t xml:space="preserve">a new folder </w:t>
                                  </w:r>
                                  <w:r w:rsidR="00E03461">
                                    <w:rPr>
                                      <w:rFonts w:eastAsia="Times New Roman" w:cs="Times New Roman"/>
                                      <w:color w:val="000000"/>
                                      <w:lang w:eastAsia="en-GB"/>
                                    </w:rPr>
                                    <w:t xml:space="preserve">as the </w:t>
                                  </w:r>
                                  <w:r w:rsidR="00DE0721">
                                    <w:rPr>
                                      <w:rFonts w:eastAsia="Times New Roman" w:cs="Times New Roman"/>
                                      <w:color w:val="000000"/>
                                      <w:lang w:eastAsia="en-GB"/>
                                    </w:rPr>
                                    <w:t xml:space="preserve">new </w:t>
                                  </w:r>
                                  <w:r w:rsidR="003B7039">
                                    <w:rPr>
                                      <w:rFonts w:eastAsia="Times New Roman" w:cs="Times New Roman"/>
                                      <w:color w:val="000000"/>
                                      <w:lang w:eastAsia="en-GB"/>
                                    </w:rPr>
                                    <w:t>DIME project root</w:t>
                                  </w:r>
                                </w:p>
                                <w:p w14:paraId="5EA1A4EA" w14:textId="614D869B" w:rsidR="00437356" w:rsidRPr="00101FB8"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101FB8">
                                    <w:rPr>
                                      <w:rFonts w:eastAsia="Times New Roman" w:cs="Times New Roman"/>
                                      <w:color w:val="000000"/>
                                      <w:lang w:eastAsia="en-GB"/>
                                    </w:rPr>
                                    <w:t xml:space="preserve">Run </w:t>
                                  </w:r>
                                  <w:r w:rsidR="00101FB8">
                                    <w:rPr>
                                      <w:rFonts w:eastAsia="Times New Roman" w:cs="Times New Roman"/>
                                      <w:i/>
                                      <w:iCs/>
                                      <w:color w:val="000000"/>
                                      <w:lang w:eastAsia="en-GB"/>
                                    </w:rPr>
                                    <w:t>dime inti</w:t>
                                  </w:r>
                                  <w:r w:rsidR="00101FB8">
                                    <w:rPr>
                                      <w:rFonts w:eastAsia="Times New Roman" w:cs="Times New Roman"/>
                                      <w:color w:val="000000"/>
                                      <w:lang w:eastAsia="en-GB"/>
                                    </w:rPr>
                                    <w:t xml:space="preserve"> command</w:t>
                                  </w:r>
                                </w:p>
                                <w:p w14:paraId="6ED532EC" w14:textId="536A48F7" w:rsidR="00437356"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w:t>
                                  </w:r>
                                  <w:r w:rsidR="00101FB8">
                                    <w:rPr>
                                      <w:rFonts w:eastAsia="Times New Roman" w:cs="Times New Roman"/>
                                      <w:color w:val="000000"/>
                                      <w:lang w:eastAsia="en-GB"/>
                                    </w:rPr>
                                    <w:t>Specify a sub-folder location to create a new DIME project. (</w:t>
                                  </w:r>
                                  <w:r w:rsidR="00753871">
                                    <w:rPr>
                                      <w:rFonts w:eastAsia="Times New Roman" w:cs="Times New Roman"/>
                                      <w:color w:val="000000"/>
                                      <w:lang w:eastAsia="en-GB"/>
                                    </w:rPr>
                                    <w:t>P</w:t>
                                  </w:r>
                                  <w:r w:rsidR="00101FB8">
                                    <w:rPr>
                                      <w:rFonts w:eastAsia="Times New Roman" w:cs="Times New Roman"/>
                                      <w:color w:val="000000"/>
                                      <w:lang w:eastAsia="en-GB"/>
                                    </w:rPr>
                                    <w:t>ress enter to select the current directory)</w:t>
                                  </w:r>
                                </w:p>
                                <w:p w14:paraId="7A4099D1" w14:textId="66A4491B" w:rsidR="00101FB8" w:rsidRPr="00EC7547" w:rsidRDefault="00101FB8"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t>
                                  </w:r>
                                  <w:r w:rsidR="0031094D">
                                    <w:rPr>
                                      <w:rFonts w:eastAsia="Times New Roman" w:cs="Times New Roman"/>
                                      <w:color w:val="000000"/>
                                      <w:lang w:eastAsia="en-GB"/>
                                    </w:rPr>
                                    <w:t xml:space="preserve">Wait until the </w:t>
                                  </w:r>
                                  <w:r w:rsidR="00920DE8">
                                    <w:rPr>
                                      <w:rFonts w:eastAsia="Times New Roman" w:cs="Times New Roman"/>
                                      <w:color w:val="000000"/>
                                      <w:lang w:eastAsia="en-GB"/>
                                    </w:rPr>
                                    <w:t xml:space="preserve">project </w:t>
                                  </w:r>
                                  <w:proofErr w:type="gramStart"/>
                                  <w:r w:rsidR="00920DE8">
                                    <w:rPr>
                                      <w:rFonts w:eastAsia="Times New Roman" w:cs="Times New Roman"/>
                                      <w:color w:val="000000"/>
                                      <w:lang w:eastAsia="en-GB"/>
                                    </w:rPr>
                                    <w:t>is successfully created</w:t>
                                  </w:r>
                                  <w:proofErr w:type="gramEnd"/>
                                  <w:r w:rsidR="00920DE8">
                                    <w:rPr>
                                      <w:rFonts w:eastAsia="Times New Roman" w:cs="Times New Roman"/>
                                      <w:color w:val="000000"/>
                                      <w:lang w:eastAsia="en-GB"/>
                                    </w:rPr>
                                    <w:t xml:space="preserve"> and observe the created files</w:t>
                                  </w:r>
                                  <w:r w:rsidR="00246253">
                                    <w:rPr>
                                      <w:rFonts w:eastAsia="Times New Roman" w:cs="Times New Roman"/>
                                      <w:color w:val="000000"/>
                                      <w:lang w:eastAsia="en-GB"/>
                                    </w:rPr>
                                    <w:t>.</w:t>
                                  </w:r>
                                </w:p>
                              </w:tc>
                            </w:tr>
                            <w:tr w:rsidR="00437356" w:rsidRPr="00EC7547" w14:paraId="30F30673"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640A430A"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8BAC69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3060DD7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0F1D76B4"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85F81A6"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2FDA83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582B9AB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1BDAB8DF"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437356" w:rsidRPr="00EC7547" w14:paraId="4E7FF1CA" w14:textId="77777777" w:rsidTr="008B534A">
                              <w:trPr>
                                <w:trHeight w:val="5028"/>
                                <w:jc w:val="center"/>
                              </w:trPr>
                              <w:tc>
                                <w:tcPr>
                                  <w:tcW w:w="608" w:type="dxa"/>
                                  <w:tcBorders>
                                    <w:top w:val="single" w:sz="4" w:space="0" w:color="000000"/>
                                    <w:left w:val="single" w:sz="4" w:space="0" w:color="000000"/>
                                    <w:bottom w:val="single" w:sz="4" w:space="0" w:color="000000"/>
                                    <w:right w:val="single" w:sz="4" w:space="0" w:color="000000"/>
                                  </w:tcBorders>
                                </w:tcPr>
                                <w:p w14:paraId="764B2F88" w14:textId="4D39F0AC"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246253">
                                    <w:rPr>
                                      <w:rFonts w:eastAsia="Times New Roman" w:cs="Times New Roman"/>
                                      <w:color w:val="000000"/>
                                      <w:lang w:eastAsia="en-GB"/>
                                    </w:rPr>
                                    <w:t>4</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7AE67194" w14:textId="35E10A12" w:rsidR="00437356" w:rsidRPr="00246253" w:rsidRDefault="00246253"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init</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75A02BC1" w14:textId="42F9CF11" w:rsidR="00437356" w:rsidRPr="00EC7547" w:rsidRDefault="00064EC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DIME directories and files created in the new folder</w:t>
                                  </w:r>
                                  <w:r w:rsidR="00471021">
                                    <w:rPr>
                                      <w:rFonts w:eastAsia="Times New Roman" w:cs="Times New Roman"/>
                                      <w:color w:val="000000"/>
                                      <w:lang w:eastAsia="en-GB"/>
                                    </w:rPr>
                                    <w:t xml:space="preserve"> where the project </w:t>
                                  </w:r>
                                  <w:proofErr w:type="gramStart"/>
                                  <w:r w:rsidR="00471021">
                                    <w:rPr>
                                      <w:rFonts w:eastAsia="Times New Roman" w:cs="Times New Roman"/>
                                      <w:color w:val="000000"/>
                                      <w:lang w:eastAsia="en-GB"/>
                                    </w:rPr>
                                    <w:t>was initialized</w:t>
                                  </w:r>
                                  <w:proofErr w:type="gramEnd"/>
                                </w:p>
                              </w:tc>
                              <w:tc>
                                <w:tcPr>
                                  <w:tcW w:w="1806" w:type="dxa"/>
                                  <w:tcBorders>
                                    <w:top w:val="single" w:sz="4" w:space="0" w:color="000000"/>
                                    <w:left w:val="single" w:sz="4" w:space="0" w:color="000000"/>
                                    <w:bottom w:val="single" w:sz="4" w:space="0" w:color="000000"/>
                                    <w:right w:val="single" w:sz="4" w:space="0" w:color="000000"/>
                                  </w:tcBorders>
                                </w:tcPr>
                                <w:p w14:paraId="14C5EEDF" w14:textId="30036647" w:rsidR="00437356" w:rsidRPr="00EC7547" w:rsidRDefault="00471021" w:rsidP="00781EEC">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all </w:t>
                                  </w:r>
                                  <w:r w:rsidR="00032F0D">
                                    <w:rPr>
                                      <w:rFonts w:ascii="Iskoola Pota" w:eastAsia="Times New Roman" w:hAnsi="Iskoola Pota" w:cs="Iskoola Pota"/>
                                      <w:bCs/>
                                      <w:color w:val="000000"/>
                                      <w:lang w:eastAsia="en-GB"/>
                                    </w:rPr>
                                    <w:t xml:space="preserve">folders and </w:t>
                                  </w:r>
                                  <w:r w:rsidR="006E18D0">
                                    <w:rPr>
                                      <w:rFonts w:ascii="Iskoola Pota" w:eastAsia="Times New Roman" w:hAnsi="Iskoola Pota" w:cs="Iskoola Pota"/>
                                      <w:bCs/>
                                      <w:color w:val="000000"/>
                                      <w:lang w:eastAsia="en-GB"/>
                                    </w:rPr>
                                    <w:t xml:space="preserve">dime_config.yml file </w:t>
                                  </w:r>
                                  <w:proofErr w:type="gramStart"/>
                                  <w:r w:rsidR="006E18D0">
                                    <w:rPr>
                                      <w:rFonts w:ascii="Iskoola Pota" w:eastAsia="Times New Roman" w:hAnsi="Iskoola Pota" w:cs="Iskoola Pota"/>
                                      <w:bCs/>
                                      <w:color w:val="000000"/>
                                      <w:lang w:eastAsia="en-GB"/>
                                    </w:rPr>
                                    <w:t>is correctly created</w:t>
                                  </w:r>
                                  <w:proofErr w:type="gramEnd"/>
                                  <w:r w:rsidR="006E18D0">
                                    <w:rPr>
                                      <w:rFonts w:ascii="Iskoola Pota" w:eastAsia="Times New Roman" w:hAnsi="Iskoola Pota" w:cs="Iskoola Pota"/>
                                      <w:bCs/>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0869A25A" w14:textId="77777777" w:rsidR="00437356" w:rsidRPr="00EC7547" w:rsidRDefault="00437356"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57861928" w14:textId="196E4F38" w:rsidR="00437356" w:rsidRPr="00EC7547" w:rsidRDefault="00F157C6" w:rsidP="00046524">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tested</w:t>
                                  </w:r>
                                  <w:proofErr w:type="gramEnd"/>
                                  <w:r>
                                    <w:rPr>
                                      <w:rFonts w:eastAsia="Times New Roman" w:cs="Times New Roman"/>
                                      <w:color w:val="000000"/>
                                      <w:lang w:eastAsia="en-GB"/>
                                    </w:rPr>
                                    <w:t xml:space="preserve"> on both Windows and Linux</w:t>
                                  </w:r>
                                  <w:r w:rsidR="00437356">
                                    <w:rPr>
                                      <w:rFonts w:eastAsia="Times New Roman" w:cs="Times New Roman"/>
                                      <w:color w:val="000000"/>
                                      <w:lang w:eastAsia="en-GB"/>
                                    </w:rPr>
                                    <w:t>.</w:t>
                                  </w:r>
                                  <w:r>
                                    <w:rPr>
                                      <w:rFonts w:eastAsia="Times New Roman" w:cs="Times New Roman"/>
                                      <w:color w:val="000000"/>
                                      <w:lang w:eastAsia="en-GB"/>
                                    </w:rPr>
                                    <w:t xml:space="preserve"> For Linux-based testing, Docker </w:t>
                                  </w:r>
                                  <w:proofErr w:type="gramStart"/>
                                  <w:r>
                                    <w:rPr>
                                      <w:rFonts w:eastAsia="Times New Roman" w:cs="Times New Roman"/>
                                      <w:color w:val="000000"/>
                                      <w:lang w:eastAsia="en-GB"/>
                                    </w:rPr>
                                    <w:t>was used</w:t>
                                  </w:r>
                                  <w:proofErr w:type="gramEnd"/>
                                  <w:r>
                                    <w:rPr>
                                      <w:rFonts w:eastAsia="Times New Roman" w:cs="Times New Roman"/>
                                      <w:color w:val="000000"/>
                                      <w:lang w:eastAsia="en-GB"/>
                                    </w:rPr>
                                    <w:t>.</w:t>
                                  </w:r>
                                  <w:r w:rsidR="00437356" w:rsidRPr="00EC7547">
                                    <w:rPr>
                                      <w:rFonts w:eastAsia="Times New Roman" w:cs="Times New Roman"/>
                                      <w:color w:val="000000"/>
                                      <w:lang w:eastAsia="en-GB"/>
                                    </w:rPr>
                                    <w:t xml:space="preserve"> </w:t>
                                  </w:r>
                                </w:p>
                              </w:tc>
                            </w:tr>
                          </w:tbl>
                          <w:p w14:paraId="1D6BBF8E" w14:textId="77777777" w:rsidR="00437356" w:rsidRPr="00F4123C" w:rsidRDefault="00437356" w:rsidP="00437356"/>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B7F506" id="Text Box 444" o:spid="_x0000_s1068" type="#_x0000_t202" style="position:absolute;left:0;text-align:left;margin-left:359.5pt;margin-top:47.45pt;width:410.7pt;height:610pt;z-index:-25165816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" stroked="f">
                <v:textbox inset="1.44pt,1.44pt,1.44pt,1.44pt">
                  <w:txbxContent>
                    <w:p w14:paraId="01E60601" w14:textId="1D6A99BB" w:rsidR="00437356" w:rsidRPr="008B1CF2" w:rsidRDefault="00046524" w:rsidP="00046524">
                      <w:pPr>
                        <w:pStyle w:val="Caption"/>
                        <w:spacing w:before="240"/>
                      </w:pPr>
                      <w:bookmarkStart w:id="171" w:name="_Ref116946902"/>
                      <w:bookmarkStart w:id="172" w:name="_Toc117083166"/>
                      <w:r>
                        <w:t>Table 5.1.3.</w:t>
                      </w:r>
                      <w:r w:rsidR="00CF4633">
                        <w:fldChar w:fldCharType="begin"/>
                      </w:r>
                      <w:r w:rsidR="00CF4633">
                        <w:instrText xml:space="preserve"> SEQ Table_5.1.3. \* ARABIC </w:instrText>
                      </w:r>
                      <w:r w:rsidR="00CF4633">
                        <w:fldChar w:fldCharType="separate"/>
                      </w:r>
                      <w:r w:rsidR="001B701E">
                        <w:rPr>
                          <w:noProof/>
                        </w:rPr>
                        <w:t>1</w:t>
                      </w:r>
                      <w:r w:rsidR="00CF4633">
                        <w:rPr>
                          <w:noProof/>
                        </w:rPr>
                        <w:fldChar w:fldCharType="end"/>
                      </w:r>
                      <w:bookmarkEnd w:id="171"/>
                      <w:r>
                        <w:t xml:space="preserve">. </w:t>
                      </w:r>
                      <w:r w:rsidRPr="00D20CBB">
                        <w:t>Integration test case for DIME project initialization</w:t>
                      </w:r>
                      <w:bookmarkEnd w:id="172"/>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437356" w:rsidRPr="00EC7547" w14:paraId="1F6A480D"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080FCAC"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437356" w:rsidRPr="00EC7547" w14:paraId="790F24E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B5AE4FA"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437356" w:rsidRPr="00EC7547" w14:paraId="02B35851"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506D8AD" w14:textId="1283363A"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sidR="0011606B">
                              <w:rPr>
                                <w:rFonts w:eastAsia="Times New Roman" w:cs="Times New Roman"/>
                                <w:color w:val="000000"/>
                                <w:lang w:eastAsia="en-GB"/>
                              </w:rPr>
                              <w:t xml:space="preserve">DIME project </w:t>
                            </w:r>
                            <w:r w:rsidR="00046524">
                              <w:rPr>
                                <w:rFonts w:eastAsia="Times New Roman" w:cs="Times New Roman"/>
                                <w:color w:val="000000"/>
                                <w:lang w:eastAsia="en-GB"/>
                              </w:rPr>
                              <w:t>initialization</w:t>
                            </w:r>
                          </w:p>
                        </w:tc>
                      </w:tr>
                      <w:tr w:rsidR="00437356" w:rsidRPr="00EC7547" w14:paraId="42049C61"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354FCB62" w14:textId="151098BC"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A54945">
                              <w:rPr>
                                <w:rFonts w:eastAsia="Times New Roman" w:cs="Times New Roman"/>
                                <w:color w:val="000000"/>
                                <w:lang w:eastAsia="en-GB"/>
                              </w:rPr>
                              <w:t>4</w:t>
                            </w:r>
                          </w:p>
                        </w:tc>
                        <w:tc>
                          <w:tcPr>
                            <w:tcW w:w="4333" w:type="dxa"/>
                            <w:gridSpan w:val="3"/>
                            <w:tcBorders>
                              <w:top w:val="single" w:sz="4" w:space="0" w:color="000000"/>
                              <w:left w:val="single" w:sz="4" w:space="0" w:color="000000"/>
                              <w:bottom w:val="single" w:sz="4" w:space="0" w:color="000000"/>
                              <w:right w:val="single" w:sz="4" w:space="0" w:color="000000"/>
                            </w:tcBorders>
                          </w:tcPr>
                          <w:p w14:paraId="513A2BA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3FAA316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7F357CE0"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437356" w:rsidRPr="00EC7547" w14:paraId="24D2CBB3"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5F00A95"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437356" w:rsidRPr="00EC7547" w14:paraId="573E5AD3"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5DD5623" w14:textId="616D476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3322E1">
                              <w:rPr>
                                <w:rFonts w:eastAsia="Times New Roman" w:cs="Times New Roman"/>
                                <w:color w:val="000000"/>
                                <w:lang w:eastAsia="en-GB"/>
                              </w:rPr>
                              <w:t>Create a new DIME project</w:t>
                            </w:r>
                            <w:r w:rsidR="00DE4C88">
                              <w:rPr>
                                <w:rFonts w:eastAsia="Times New Roman" w:cs="Times New Roman"/>
                                <w:color w:val="000000"/>
                                <w:lang w:eastAsia="en-GB"/>
                              </w:rPr>
                              <w:t xml:space="preserve"> using DIME CLI</w:t>
                            </w:r>
                            <w:r w:rsidR="003322E1">
                              <w:rPr>
                                <w:rFonts w:eastAsia="Times New Roman" w:cs="Times New Roman"/>
                                <w:color w:val="000000"/>
                                <w:lang w:eastAsia="en-GB"/>
                              </w:rPr>
                              <w:t xml:space="preserve"> and verify necessary files and directories </w:t>
                            </w:r>
                            <w:proofErr w:type="gramStart"/>
                            <w:r w:rsidR="003322E1">
                              <w:rPr>
                                <w:rFonts w:eastAsia="Times New Roman" w:cs="Times New Roman"/>
                                <w:color w:val="000000"/>
                                <w:lang w:eastAsia="en-GB"/>
                              </w:rPr>
                              <w:t>are created</w:t>
                            </w:r>
                            <w:proofErr w:type="gramEnd"/>
                            <w:r w:rsidR="003322E1">
                              <w:rPr>
                                <w:rFonts w:eastAsia="Times New Roman" w:cs="Times New Roman"/>
                                <w:color w:val="000000"/>
                                <w:lang w:eastAsia="en-GB"/>
                              </w:rPr>
                              <w:t>.</w:t>
                            </w:r>
                          </w:p>
                        </w:tc>
                      </w:tr>
                      <w:tr w:rsidR="00437356" w:rsidRPr="00EC7547" w14:paraId="434CEC22"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E2F2FE4" w14:textId="119321A4"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sidR="003322E1">
                              <w:rPr>
                                <w:rFonts w:eastAsia="Times New Roman" w:cs="Times New Roman"/>
                                <w:bCs/>
                                <w:color w:val="000000"/>
                                <w:lang w:eastAsia="en-GB"/>
                              </w:rPr>
                              <w:t xml:space="preserve">DIME Python package must </w:t>
                            </w:r>
                            <w:proofErr w:type="gramStart"/>
                            <w:r w:rsidR="003322E1">
                              <w:rPr>
                                <w:rFonts w:eastAsia="Times New Roman" w:cs="Times New Roman"/>
                                <w:bCs/>
                                <w:color w:val="000000"/>
                                <w:lang w:eastAsia="en-GB"/>
                              </w:rPr>
                              <w:t>be installed</w:t>
                            </w:r>
                            <w:proofErr w:type="gramEnd"/>
                            <w:r w:rsidR="003B7039">
                              <w:rPr>
                                <w:rFonts w:eastAsia="Times New Roman" w:cs="Times New Roman"/>
                                <w:bCs/>
                                <w:color w:val="000000"/>
                                <w:lang w:eastAsia="en-GB"/>
                              </w:rPr>
                              <w:t xml:space="preserve"> in the virtual environment</w:t>
                            </w:r>
                          </w:p>
                        </w:tc>
                      </w:tr>
                      <w:tr w:rsidR="00437356" w:rsidRPr="00EC7547" w14:paraId="1B59EDF3"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90BB7EE"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6DB07537" w14:textId="59CD6425" w:rsidR="00C50177" w:rsidRDefault="00C50177"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AEB4421" w14:textId="4CE5F5FC" w:rsidR="00437356" w:rsidRPr="003E3D56" w:rsidRDefault="00437356"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2: </w:t>
                            </w:r>
                            <w:r w:rsidR="00DE0721">
                              <w:rPr>
                                <w:rFonts w:eastAsia="Times New Roman" w:cs="Times New Roman"/>
                                <w:color w:val="000000"/>
                                <w:lang w:eastAsia="en-GB"/>
                              </w:rPr>
                              <w:t xml:space="preserve">Create </w:t>
                            </w:r>
                            <w:r w:rsidR="003B7039">
                              <w:rPr>
                                <w:rFonts w:eastAsia="Times New Roman" w:cs="Times New Roman"/>
                                <w:color w:val="000000"/>
                                <w:lang w:eastAsia="en-GB"/>
                              </w:rPr>
                              <w:t xml:space="preserve">a new folder </w:t>
                            </w:r>
                            <w:r w:rsidR="00E03461">
                              <w:rPr>
                                <w:rFonts w:eastAsia="Times New Roman" w:cs="Times New Roman"/>
                                <w:color w:val="000000"/>
                                <w:lang w:eastAsia="en-GB"/>
                              </w:rPr>
                              <w:t xml:space="preserve">as the </w:t>
                            </w:r>
                            <w:r w:rsidR="00DE0721">
                              <w:rPr>
                                <w:rFonts w:eastAsia="Times New Roman" w:cs="Times New Roman"/>
                                <w:color w:val="000000"/>
                                <w:lang w:eastAsia="en-GB"/>
                              </w:rPr>
                              <w:t xml:space="preserve">new </w:t>
                            </w:r>
                            <w:r w:rsidR="003B7039">
                              <w:rPr>
                                <w:rFonts w:eastAsia="Times New Roman" w:cs="Times New Roman"/>
                                <w:color w:val="000000"/>
                                <w:lang w:eastAsia="en-GB"/>
                              </w:rPr>
                              <w:t>DIME project root</w:t>
                            </w:r>
                          </w:p>
                          <w:p w14:paraId="5EA1A4EA" w14:textId="614D869B" w:rsidR="00437356" w:rsidRPr="00101FB8"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w:t>
                            </w:r>
                            <w:r w:rsidR="00101FB8">
                              <w:rPr>
                                <w:rFonts w:eastAsia="Times New Roman" w:cs="Times New Roman"/>
                                <w:color w:val="000000"/>
                                <w:lang w:eastAsia="en-GB"/>
                              </w:rPr>
                              <w:t xml:space="preserve">Run </w:t>
                            </w:r>
                            <w:r w:rsidR="00101FB8">
                              <w:rPr>
                                <w:rFonts w:eastAsia="Times New Roman" w:cs="Times New Roman"/>
                                <w:i/>
                                <w:iCs/>
                                <w:color w:val="000000"/>
                                <w:lang w:eastAsia="en-GB"/>
                              </w:rPr>
                              <w:t>dime inti</w:t>
                            </w:r>
                            <w:r w:rsidR="00101FB8">
                              <w:rPr>
                                <w:rFonts w:eastAsia="Times New Roman" w:cs="Times New Roman"/>
                                <w:color w:val="000000"/>
                                <w:lang w:eastAsia="en-GB"/>
                              </w:rPr>
                              <w:t xml:space="preserve"> command</w:t>
                            </w:r>
                          </w:p>
                          <w:p w14:paraId="6ED532EC" w14:textId="536A48F7" w:rsidR="00437356"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w:t>
                            </w:r>
                            <w:r w:rsidR="00101FB8">
                              <w:rPr>
                                <w:rFonts w:eastAsia="Times New Roman" w:cs="Times New Roman"/>
                                <w:color w:val="000000"/>
                                <w:lang w:eastAsia="en-GB"/>
                              </w:rPr>
                              <w:t>Specify a sub-folder location to create a new DIME project. (</w:t>
                            </w:r>
                            <w:r w:rsidR="00753871">
                              <w:rPr>
                                <w:rFonts w:eastAsia="Times New Roman" w:cs="Times New Roman"/>
                                <w:color w:val="000000"/>
                                <w:lang w:eastAsia="en-GB"/>
                              </w:rPr>
                              <w:t>P</w:t>
                            </w:r>
                            <w:r w:rsidR="00101FB8">
                              <w:rPr>
                                <w:rFonts w:eastAsia="Times New Roman" w:cs="Times New Roman"/>
                                <w:color w:val="000000"/>
                                <w:lang w:eastAsia="en-GB"/>
                              </w:rPr>
                              <w:t>ress enter to select the current directory)</w:t>
                            </w:r>
                          </w:p>
                          <w:p w14:paraId="7A4099D1" w14:textId="66A4491B" w:rsidR="00101FB8" w:rsidRPr="00EC7547" w:rsidRDefault="00101FB8"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t>
                            </w:r>
                            <w:r w:rsidR="0031094D">
                              <w:rPr>
                                <w:rFonts w:eastAsia="Times New Roman" w:cs="Times New Roman"/>
                                <w:color w:val="000000"/>
                                <w:lang w:eastAsia="en-GB"/>
                              </w:rPr>
                              <w:t xml:space="preserve">Wait until the </w:t>
                            </w:r>
                            <w:r w:rsidR="00920DE8">
                              <w:rPr>
                                <w:rFonts w:eastAsia="Times New Roman" w:cs="Times New Roman"/>
                                <w:color w:val="000000"/>
                                <w:lang w:eastAsia="en-GB"/>
                              </w:rPr>
                              <w:t xml:space="preserve">project </w:t>
                            </w:r>
                            <w:proofErr w:type="gramStart"/>
                            <w:r w:rsidR="00920DE8">
                              <w:rPr>
                                <w:rFonts w:eastAsia="Times New Roman" w:cs="Times New Roman"/>
                                <w:color w:val="000000"/>
                                <w:lang w:eastAsia="en-GB"/>
                              </w:rPr>
                              <w:t>is successfully created</w:t>
                            </w:r>
                            <w:proofErr w:type="gramEnd"/>
                            <w:r w:rsidR="00920DE8">
                              <w:rPr>
                                <w:rFonts w:eastAsia="Times New Roman" w:cs="Times New Roman"/>
                                <w:color w:val="000000"/>
                                <w:lang w:eastAsia="en-GB"/>
                              </w:rPr>
                              <w:t xml:space="preserve"> and observe the created files</w:t>
                            </w:r>
                            <w:r w:rsidR="00246253">
                              <w:rPr>
                                <w:rFonts w:eastAsia="Times New Roman" w:cs="Times New Roman"/>
                                <w:color w:val="000000"/>
                                <w:lang w:eastAsia="en-GB"/>
                              </w:rPr>
                              <w:t>.</w:t>
                            </w:r>
                          </w:p>
                        </w:tc>
                      </w:tr>
                      <w:tr w:rsidR="00437356" w:rsidRPr="00EC7547" w14:paraId="30F30673"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640A430A"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8BAC69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3060DD7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0F1D76B4"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85F81A6"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2FDA83B"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582B9AB3"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1BDAB8DF" w14:textId="77777777"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437356" w:rsidRPr="00EC7547" w14:paraId="4E7FF1CA" w14:textId="77777777" w:rsidTr="008B534A">
                        <w:trPr>
                          <w:trHeight w:val="5028"/>
                          <w:jc w:val="center"/>
                        </w:trPr>
                        <w:tc>
                          <w:tcPr>
                            <w:tcW w:w="608" w:type="dxa"/>
                            <w:tcBorders>
                              <w:top w:val="single" w:sz="4" w:space="0" w:color="000000"/>
                              <w:left w:val="single" w:sz="4" w:space="0" w:color="000000"/>
                              <w:bottom w:val="single" w:sz="4" w:space="0" w:color="000000"/>
                              <w:right w:val="single" w:sz="4" w:space="0" w:color="000000"/>
                            </w:tcBorders>
                          </w:tcPr>
                          <w:p w14:paraId="764B2F88" w14:textId="4D39F0AC" w:rsidR="00437356" w:rsidRPr="00EC7547" w:rsidRDefault="0043735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246253">
                              <w:rPr>
                                <w:rFonts w:eastAsia="Times New Roman" w:cs="Times New Roman"/>
                                <w:color w:val="000000"/>
                                <w:lang w:eastAsia="en-GB"/>
                              </w:rPr>
                              <w:t>4</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7AE67194" w14:textId="35E10A12" w:rsidR="00437356" w:rsidRPr="00246253" w:rsidRDefault="00246253"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init</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75A02BC1" w14:textId="42F9CF11" w:rsidR="00437356" w:rsidRPr="00EC7547" w:rsidRDefault="00064EC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DIME directories and files created in the new folder</w:t>
                            </w:r>
                            <w:r w:rsidR="00471021">
                              <w:rPr>
                                <w:rFonts w:eastAsia="Times New Roman" w:cs="Times New Roman"/>
                                <w:color w:val="000000"/>
                                <w:lang w:eastAsia="en-GB"/>
                              </w:rPr>
                              <w:t xml:space="preserve"> where the project </w:t>
                            </w:r>
                            <w:proofErr w:type="gramStart"/>
                            <w:r w:rsidR="00471021">
                              <w:rPr>
                                <w:rFonts w:eastAsia="Times New Roman" w:cs="Times New Roman"/>
                                <w:color w:val="000000"/>
                                <w:lang w:eastAsia="en-GB"/>
                              </w:rPr>
                              <w:t>was initialized</w:t>
                            </w:r>
                            <w:proofErr w:type="gramEnd"/>
                          </w:p>
                        </w:tc>
                        <w:tc>
                          <w:tcPr>
                            <w:tcW w:w="1806" w:type="dxa"/>
                            <w:tcBorders>
                              <w:top w:val="single" w:sz="4" w:space="0" w:color="000000"/>
                              <w:left w:val="single" w:sz="4" w:space="0" w:color="000000"/>
                              <w:bottom w:val="single" w:sz="4" w:space="0" w:color="000000"/>
                              <w:right w:val="single" w:sz="4" w:space="0" w:color="000000"/>
                            </w:tcBorders>
                          </w:tcPr>
                          <w:p w14:paraId="14C5EEDF" w14:textId="30036647" w:rsidR="00437356" w:rsidRPr="00EC7547" w:rsidRDefault="00471021" w:rsidP="00781EEC">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all </w:t>
                            </w:r>
                            <w:r w:rsidR="00032F0D">
                              <w:rPr>
                                <w:rFonts w:ascii="Iskoola Pota" w:eastAsia="Times New Roman" w:hAnsi="Iskoola Pota" w:cs="Iskoola Pota"/>
                                <w:bCs/>
                                <w:color w:val="000000"/>
                                <w:lang w:eastAsia="en-GB"/>
                              </w:rPr>
                              <w:t xml:space="preserve">folders and </w:t>
                            </w:r>
                            <w:r w:rsidR="006E18D0">
                              <w:rPr>
                                <w:rFonts w:ascii="Iskoola Pota" w:eastAsia="Times New Roman" w:hAnsi="Iskoola Pota" w:cs="Iskoola Pota"/>
                                <w:bCs/>
                                <w:color w:val="000000"/>
                                <w:lang w:eastAsia="en-GB"/>
                              </w:rPr>
                              <w:t xml:space="preserve">dime_config.yml file </w:t>
                            </w:r>
                            <w:proofErr w:type="gramStart"/>
                            <w:r w:rsidR="006E18D0">
                              <w:rPr>
                                <w:rFonts w:ascii="Iskoola Pota" w:eastAsia="Times New Roman" w:hAnsi="Iskoola Pota" w:cs="Iskoola Pota"/>
                                <w:bCs/>
                                <w:color w:val="000000"/>
                                <w:lang w:eastAsia="en-GB"/>
                              </w:rPr>
                              <w:t>is correctly created</w:t>
                            </w:r>
                            <w:proofErr w:type="gramEnd"/>
                            <w:r w:rsidR="006E18D0">
                              <w:rPr>
                                <w:rFonts w:ascii="Iskoola Pota" w:eastAsia="Times New Roman" w:hAnsi="Iskoola Pota" w:cs="Iskoola Pota"/>
                                <w:bCs/>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0869A25A" w14:textId="77777777" w:rsidR="00437356" w:rsidRPr="00EC7547" w:rsidRDefault="00437356"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57861928" w14:textId="196E4F38" w:rsidR="00437356" w:rsidRPr="00EC7547" w:rsidRDefault="00F157C6" w:rsidP="00046524">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tested</w:t>
                            </w:r>
                            <w:proofErr w:type="gramEnd"/>
                            <w:r>
                              <w:rPr>
                                <w:rFonts w:eastAsia="Times New Roman" w:cs="Times New Roman"/>
                                <w:color w:val="000000"/>
                                <w:lang w:eastAsia="en-GB"/>
                              </w:rPr>
                              <w:t xml:space="preserve"> on both Windows and Linux</w:t>
                            </w:r>
                            <w:r w:rsidR="00437356">
                              <w:rPr>
                                <w:rFonts w:eastAsia="Times New Roman" w:cs="Times New Roman"/>
                                <w:color w:val="000000"/>
                                <w:lang w:eastAsia="en-GB"/>
                              </w:rPr>
                              <w:t>.</w:t>
                            </w:r>
                            <w:r>
                              <w:rPr>
                                <w:rFonts w:eastAsia="Times New Roman" w:cs="Times New Roman"/>
                                <w:color w:val="000000"/>
                                <w:lang w:eastAsia="en-GB"/>
                              </w:rPr>
                              <w:t xml:space="preserve"> For Linux-based testing, Docker </w:t>
                            </w:r>
                            <w:proofErr w:type="gramStart"/>
                            <w:r>
                              <w:rPr>
                                <w:rFonts w:eastAsia="Times New Roman" w:cs="Times New Roman"/>
                                <w:color w:val="000000"/>
                                <w:lang w:eastAsia="en-GB"/>
                              </w:rPr>
                              <w:t>was used</w:t>
                            </w:r>
                            <w:proofErr w:type="gramEnd"/>
                            <w:r>
                              <w:rPr>
                                <w:rFonts w:eastAsia="Times New Roman" w:cs="Times New Roman"/>
                                <w:color w:val="000000"/>
                                <w:lang w:eastAsia="en-GB"/>
                              </w:rPr>
                              <w:t>.</w:t>
                            </w:r>
                            <w:r w:rsidR="00437356" w:rsidRPr="00EC7547">
                              <w:rPr>
                                <w:rFonts w:eastAsia="Times New Roman" w:cs="Times New Roman"/>
                                <w:color w:val="000000"/>
                                <w:lang w:eastAsia="en-GB"/>
                              </w:rPr>
                              <w:t xml:space="preserve"> </w:t>
                            </w:r>
                          </w:p>
                        </w:tc>
                      </w:tr>
                    </w:tbl>
                    <w:p w14:paraId="1D6BBF8E" w14:textId="77777777" w:rsidR="00437356" w:rsidRPr="00F4123C" w:rsidRDefault="00437356" w:rsidP="00437356"/>
                  </w:txbxContent>
                </v:textbox>
                <w10:wrap type="topAndBottom" anchorx="margin" anchory="margin"/>
              </v:shape>
            </w:pict>
          </mc:Fallback>
        </mc:AlternateContent>
      </w:r>
      <w:r w:rsidR="008F15D5">
        <w:fldChar w:fldCharType="begin"/>
      </w:r>
      <w:r w:rsidR="008F15D5">
        <w:instrText xml:space="preserve"> REF _Ref116946716 \h </w:instrText>
      </w:r>
      <w:r w:rsidR="008F15D5">
        <w:fldChar w:fldCharType="separate"/>
      </w:r>
      <w:r w:rsidR="008F15D5">
        <w:t>Figure 5.1.4.</w:t>
      </w:r>
      <w:r w:rsidR="008F15D5">
        <w:rPr>
          <w:noProof/>
        </w:rPr>
        <w:t>1</w:t>
      </w:r>
      <w:r w:rsidR="008F15D5">
        <w:fldChar w:fldCharType="end"/>
      </w:r>
      <w:r w:rsidRPr="000D55AC">
        <w:t xml:space="preserve"> contains the Snyk code analysis page for DIME-XAI</w:t>
      </w:r>
      <w:r>
        <w:t>.</w:t>
      </w:r>
      <w:r w:rsidR="00FE17A3">
        <w:t xml:space="preserve"> </w:t>
      </w:r>
    </w:p>
    <w:p w14:paraId="4D139B28" w14:textId="5C5C790E" w:rsidR="004D7C53" w:rsidRDefault="005B1341" w:rsidP="004D7C53">
      <w:pPr>
        <w:spacing w:before="0" w:line="360" w:lineRule="auto"/>
      </w:pPr>
      <w:r>
        <w:rPr>
          <w:noProof/>
        </w:rPr>
        <w:lastRenderedPageBreak/>
        <mc:AlternateContent>
          <mc:Choice Requires="wps">
            <w:drawing>
              <wp:anchor distT="0" distB="0" distL="114300" distR="114300" simplePos="0" relativeHeight="251658316" behindDoc="1" locked="0" layoutInCell="1" allowOverlap="1" wp14:anchorId="5687E13B" wp14:editId="629CEFF1">
                <wp:simplePos x="0" y="0"/>
                <wp:positionH relativeFrom="margin">
                  <wp:posOffset>-1443</wp:posOffset>
                </wp:positionH>
                <wp:positionV relativeFrom="margin">
                  <wp:align>top</wp:align>
                </wp:positionV>
                <wp:extent cx="5215890" cy="7973060"/>
                <wp:effectExtent l="0" t="0" r="3810" b="8890"/>
                <wp:wrapTopAndBottom/>
                <wp:docPr id="445" name="Text Box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973060"/>
                        </a:xfrm>
                        <a:prstGeom prst="rect">
                          <a:avLst/>
                        </a:prstGeom>
                        <a:solidFill>
                          <a:srgbClr val="FFFFFF"/>
                        </a:solidFill>
                        <a:ln w="9525">
                          <a:noFill/>
                          <a:miter lim="800000"/>
                          <a:headEnd/>
                          <a:tailEnd/>
                        </a:ln>
                      </wps:spPr>
                      <wps:txbx>
                        <w:txbxContent>
                          <w:p w14:paraId="4C0914F6" w14:textId="4BBFD176" w:rsidR="00F16596" w:rsidRPr="008B1CF2" w:rsidRDefault="00CB1253" w:rsidP="00CB1253">
                            <w:pPr>
                              <w:pStyle w:val="Caption"/>
                              <w:spacing w:before="240"/>
                            </w:pPr>
                            <w:bookmarkStart w:id="173" w:name="_Toc117083167"/>
                            <w:r>
                              <w:t>Table 5.1.3.</w:t>
                            </w:r>
                            <w:r w:rsidR="00CF4633">
                              <w:fldChar w:fldCharType="begin"/>
                            </w:r>
                            <w:r w:rsidR="00CF4633">
                              <w:instrText xml:space="preserve"> SEQ Table_5.1.3. \* ARABIC </w:instrText>
                            </w:r>
                            <w:r w:rsidR="00CF4633">
                              <w:fldChar w:fldCharType="separate"/>
                            </w:r>
                            <w:r w:rsidR="001B701E">
                              <w:rPr>
                                <w:noProof/>
                              </w:rPr>
                              <w:t>2</w:t>
                            </w:r>
                            <w:r w:rsidR="00CF4633">
                              <w:rPr>
                                <w:noProof/>
                              </w:rPr>
                              <w:fldChar w:fldCharType="end"/>
                            </w:r>
                            <w:r>
                              <w:t xml:space="preserve">. </w:t>
                            </w:r>
                            <w:r w:rsidRPr="00A87D1D">
                              <w:t>Integration test case for DIME project initialization at rasa root</w:t>
                            </w:r>
                            <w:bookmarkEnd w:id="173"/>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F16596" w:rsidRPr="00EC7547" w14:paraId="3002142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375F9E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F16596" w:rsidRPr="00EC7547" w14:paraId="345A383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ACAE25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F16596" w:rsidRPr="00EC7547" w14:paraId="6A4BFFA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42A6AB3" w14:textId="34411F5E"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sidR="0011606B">
                                    <w:rPr>
                                      <w:rFonts w:eastAsia="Times New Roman" w:cs="Times New Roman"/>
                                      <w:color w:val="000000"/>
                                      <w:lang w:eastAsia="en-GB"/>
                                    </w:rPr>
                                    <w:t>DIME Project Initialization</w:t>
                                  </w:r>
                                </w:p>
                              </w:tc>
                            </w:tr>
                            <w:tr w:rsidR="00F16596" w:rsidRPr="00EC7547" w14:paraId="4744658E"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009BDDCD" w14:textId="28230A93"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FE17A3">
                                    <w:rPr>
                                      <w:rFonts w:eastAsia="Times New Roman" w:cs="Times New Roman"/>
                                      <w:color w:val="000000"/>
                                      <w:lang w:eastAsia="en-GB"/>
                                    </w:rPr>
                                    <w:t>5</w:t>
                                  </w:r>
                                </w:p>
                              </w:tc>
                              <w:tc>
                                <w:tcPr>
                                  <w:tcW w:w="4333" w:type="dxa"/>
                                  <w:gridSpan w:val="3"/>
                                  <w:tcBorders>
                                    <w:top w:val="single" w:sz="4" w:space="0" w:color="000000"/>
                                    <w:left w:val="single" w:sz="4" w:space="0" w:color="000000"/>
                                    <w:bottom w:val="single" w:sz="4" w:space="0" w:color="000000"/>
                                    <w:right w:val="single" w:sz="4" w:space="0" w:color="000000"/>
                                  </w:tcBorders>
                                </w:tcPr>
                                <w:p w14:paraId="7698A80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974363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A4FED03"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F16596" w:rsidRPr="00EC7547" w14:paraId="54FB394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5F8CDC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F16596" w:rsidRPr="00EC7547" w14:paraId="37CA1329"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4D1983C" w14:textId="6C00629D"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Create a new DIME project using DIME CLI</w:t>
                                  </w:r>
                                  <w:r w:rsidR="00975924">
                                    <w:rPr>
                                      <w:rFonts w:eastAsia="Times New Roman" w:cs="Times New Roman"/>
                                      <w:color w:val="000000"/>
                                      <w:lang w:eastAsia="en-GB"/>
                                    </w:rPr>
                                    <w:t xml:space="preserve"> on </w:t>
                                  </w:r>
                                  <w:r w:rsidR="00944A90">
                                    <w:rPr>
                                      <w:rFonts w:eastAsia="Times New Roman" w:cs="Times New Roman"/>
                                      <w:color w:val="000000"/>
                                      <w:lang w:eastAsia="en-GB"/>
                                    </w:rPr>
                                    <w:t>directory with a Rasa project</w:t>
                                  </w:r>
                                  <w:r>
                                    <w:rPr>
                                      <w:rFonts w:eastAsia="Times New Roman" w:cs="Times New Roman"/>
                                      <w:color w:val="000000"/>
                                      <w:lang w:eastAsia="en-GB"/>
                                    </w:rPr>
                                    <w:t xml:space="preserve"> and verify necessary files and directories </w:t>
                                  </w:r>
                                  <w:proofErr w:type="gramStart"/>
                                  <w:r>
                                    <w:rPr>
                                      <w:rFonts w:eastAsia="Times New Roman" w:cs="Times New Roman"/>
                                      <w:color w:val="000000"/>
                                      <w:lang w:eastAsia="en-GB"/>
                                    </w:rPr>
                                    <w:t>are created</w:t>
                                  </w:r>
                                  <w:proofErr w:type="gramEnd"/>
                                  <w:r w:rsidR="00CD20FD">
                                    <w:rPr>
                                      <w:rFonts w:eastAsia="Times New Roman" w:cs="Times New Roman"/>
                                      <w:color w:val="000000"/>
                                      <w:lang w:eastAsia="en-GB"/>
                                    </w:rPr>
                                    <w:t xml:space="preserve"> and overlapping files are ignored.</w:t>
                                  </w:r>
                                </w:p>
                              </w:tc>
                            </w:tr>
                            <w:tr w:rsidR="00F16596" w:rsidRPr="00EC7547" w14:paraId="69909BB7"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E4DCBC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w:t>
                                  </w:r>
                                </w:p>
                              </w:tc>
                            </w:tr>
                            <w:tr w:rsidR="00F16596" w:rsidRPr="00EC7547" w14:paraId="38EDF859"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BB29B50"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087046CA" w14:textId="77777777" w:rsidR="002327DB" w:rsidRDefault="002327DB" w:rsidP="002327DB">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35786BA9" w14:textId="638923CA" w:rsidR="00F16596" w:rsidRPr="003E3D56" w:rsidRDefault="00F16596"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2: </w:t>
                                  </w:r>
                                  <w:r w:rsidR="003E2815">
                                    <w:rPr>
                                      <w:rFonts w:eastAsia="Times New Roman" w:cs="Times New Roman"/>
                                      <w:color w:val="000000"/>
                                      <w:lang w:eastAsia="en-GB"/>
                                    </w:rPr>
                                    <w:t>Go to</w:t>
                                  </w:r>
                                  <w:r>
                                    <w:rPr>
                                      <w:rFonts w:eastAsia="Times New Roman" w:cs="Times New Roman"/>
                                      <w:color w:val="000000"/>
                                      <w:lang w:eastAsia="en-GB"/>
                                    </w:rPr>
                                    <w:t xml:space="preserve"> a</w:t>
                                  </w:r>
                                  <w:r w:rsidR="005962A3">
                                    <w:rPr>
                                      <w:rFonts w:eastAsia="Times New Roman" w:cs="Times New Roman"/>
                                      <w:color w:val="000000"/>
                                      <w:lang w:eastAsia="en-GB"/>
                                    </w:rPr>
                                    <w:t>n existing</w:t>
                                  </w:r>
                                  <w:r>
                                    <w:rPr>
                                      <w:rFonts w:eastAsia="Times New Roman" w:cs="Times New Roman"/>
                                      <w:color w:val="000000"/>
                                      <w:lang w:eastAsia="en-GB"/>
                                    </w:rPr>
                                    <w:t xml:space="preserve"> </w:t>
                                  </w:r>
                                  <w:r w:rsidR="00714C86">
                                    <w:rPr>
                                      <w:rFonts w:eastAsia="Times New Roman" w:cs="Times New Roman"/>
                                      <w:color w:val="000000"/>
                                      <w:lang w:eastAsia="en-GB"/>
                                    </w:rPr>
                                    <w:t>Rasa project directory</w:t>
                                  </w:r>
                                  <w:r w:rsidR="003E2815">
                                    <w:rPr>
                                      <w:rFonts w:eastAsia="Times New Roman" w:cs="Times New Roman"/>
                                      <w:color w:val="000000"/>
                                      <w:lang w:eastAsia="en-GB"/>
                                    </w:rPr>
                                    <w:t xml:space="preserve"> in the terminal</w:t>
                                  </w:r>
                                </w:p>
                                <w:p w14:paraId="67C7062A" w14:textId="77777777" w:rsidR="00F16596" w:rsidRPr="00101FB8"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Run </w:t>
                                  </w:r>
                                  <w:r>
                                    <w:rPr>
                                      <w:rFonts w:eastAsia="Times New Roman" w:cs="Times New Roman"/>
                                      <w:i/>
                                      <w:iCs/>
                                      <w:color w:val="000000"/>
                                      <w:lang w:eastAsia="en-GB"/>
                                    </w:rPr>
                                    <w:t>dime inti</w:t>
                                  </w:r>
                                  <w:r>
                                    <w:rPr>
                                      <w:rFonts w:eastAsia="Times New Roman" w:cs="Times New Roman"/>
                                      <w:color w:val="000000"/>
                                      <w:lang w:eastAsia="en-GB"/>
                                    </w:rPr>
                                    <w:t xml:space="preserve"> command</w:t>
                                  </w:r>
                                </w:p>
                                <w:p w14:paraId="594455F1" w14:textId="77777777" w:rsidR="00F16596"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Specify a sub-folder location to create a new DIME project. (Press enter to select the current directory)</w:t>
                                  </w:r>
                                </w:p>
                                <w:p w14:paraId="2DA1F2D7" w14:textId="77777777" w:rsidR="00F16596" w:rsidRPr="00EC7547" w:rsidRDefault="00F16596"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ait until the project </w:t>
                                  </w:r>
                                  <w:proofErr w:type="gramStart"/>
                                  <w:r>
                                    <w:rPr>
                                      <w:rFonts w:eastAsia="Times New Roman" w:cs="Times New Roman"/>
                                      <w:color w:val="000000"/>
                                      <w:lang w:eastAsia="en-GB"/>
                                    </w:rPr>
                                    <w:t>is successfully created</w:t>
                                  </w:r>
                                  <w:proofErr w:type="gramEnd"/>
                                  <w:r>
                                    <w:rPr>
                                      <w:rFonts w:eastAsia="Times New Roman" w:cs="Times New Roman"/>
                                      <w:color w:val="000000"/>
                                      <w:lang w:eastAsia="en-GB"/>
                                    </w:rPr>
                                    <w:t xml:space="preserve"> and observe the created files.</w:t>
                                  </w:r>
                                </w:p>
                              </w:tc>
                            </w:tr>
                            <w:tr w:rsidR="00F16596" w:rsidRPr="00EC7547" w14:paraId="27E01CEA"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1C5D4ACC"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420B2D2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41CF2D9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4414FB8E"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403608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409B3B77"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1E451A07"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C04313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F16596" w:rsidRPr="00EC7547" w14:paraId="49A191CB" w14:textId="77777777" w:rsidTr="004D7C53">
                              <w:trPr>
                                <w:trHeight w:val="4645"/>
                                <w:jc w:val="center"/>
                              </w:trPr>
                              <w:tc>
                                <w:tcPr>
                                  <w:tcW w:w="608" w:type="dxa"/>
                                  <w:tcBorders>
                                    <w:top w:val="single" w:sz="4" w:space="0" w:color="000000"/>
                                    <w:left w:val="single" w:sz="4" w:space="0" w:color="000000"/>
                                    <w:bottom w:val="single" w:sz="4" w:space="0" w:color="000000"/>
                                    <w:right w:val="single" w:sz="4" w:space="0" w:color="000000"/>
                                  </w:tcBorders>
                                </w:tcPr>
                                <w:p w14:paraId="5BC1F700" w14:textId="7A40C7E2"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FE17A3">
                                    <w:rPr>
                                      <w:rFonts w:eastAsia="Times New Roman" w:cs="Times New Roman"/>
                                      <w:color w:val="000000"/>
                                      <w:lang w:eastAsia="en-GB"/>
                                    </w:rPr>
                                    <w:t>5</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B2DAB78" w14:textId="77777777" w:rsidR="00F16596" w:rsidRPr="00246253" w:rsidRDefault="00F16596"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init</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217E6B8" w14:textId="5B81568E" w:rsidR="00F16596" w:rsidRPr="00D07EC2" w:rsidRDefault="00F1659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DIME directories and files created in the</w:t>
                                  </w:r>
                                  <w:r w:rsidR="00D07EC2">
                                    <w:rPr>
                                      <w:rFonts w:eastAsia="Times New Roman" w:cs="Times New Roman"/>
                                      <w:color w:val="000000"/>
                                      <w:lang w:eastAsia="en-GB"/>
                                    </w:rPr>
                                    <w:t xml:space="preserve"> directory with an existing Rasa project, without overlapping the </w:t>
                                  </w:r>
                                  <w:r w:rsidR="00D07EC2">
                                    <w:rPr>
                                      <w:rFonts w:eastAsia="Times New Roman" w:cs="Times New Roman"/>
                                      <w:i/>
                                      <w:iCs/>
                                      <w:color w:val="000000"/>
                                      <w:lang w:eastAsia="en-GB"/>
                                    </w:rPr>
                                    <w:t>data</w:t>
                                  </w:r>
                                  <w:r w:rsidR="00D07EC2">
                                    <w:rPr>
                                      <w:rFonts w:eastAsia="Times New Roman" w:cs="Times New Roman"/>
                                      <w:color w:val="000000"/>
                                      <w:lang w:eastAsia="en-GB"/>
                                    </w:rPr>
                                    <w:t xml:space="preserve"> and </w:t>
                                  </w:r>
                                  <w:r w:rsidR="00D07EC2">
                                    <w:rPr>
                                      <w:rFonts w:eastAsia="Times New Roman" w:cs="Times New Roman"/>
                                      <w:i/>
                                      <w:iCs/>
                                      <w:color w:val="000000"/>
                                      <w:lang w:eastAsia="en-GB"/>
                                    </w:rPr>
                                    <w:t>models</w:t>
                                  </w:r>
                                  <w:r w:rsidR="00D07EC2">
                                    <w:rPr>
                                      <w:rFonts w:eastAsia="Times New Roman" w:cs="Times New Roman"/>
                                      <w:color w:val="000000"/>
                                      <w:lang w:eastAsia="en-GB"/>
                                    </w:rPr>
                                    <w:t xml:space="preserve"> directories</w:t>
                                  </w:r>
                                </w:p>
                              </w:tc>
                              <w:tc>
                                <w:tcPr>
                                  <w:tcW w:w="1806" w:type="dxa"/>
                                  <w:tcBorders>
                                    <w:top w:val="single" w:sz="4" w:space="0" w:color="000000"/>
                                    <w:left w:val="single" w:sz="4" w:space="0" w:color="000000"/>
                                    <w:bottom w:val="single" w:sz="4" w:space="0" w:color="000000"/>
                                    <w:right w:val="single" w:sz="4" w:space="0" w:color="000000"/>
                                  </w:tcBorders>
                                </w:tcPr>
                                <w:p w14:paraId="49FB0FAA" w14:textId="7DE14F5F" w:rsidR="00F16596" w:rsidRPr="00EC7547" w:rsidRDefault="00F16596" w:rsidP="00781EEC">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all folders and dime_config.yml file </w:t>
                                  </w:r>
                                  <w:proofErr w:type="gramStart"/>
                                  <w:r>
                                    <w:rPr>
                                      <w:rFonts w:ascii="Iskoola Pota" w:eastAsia="Times New Roman" w:hAnsi="Iskoola Pota" w:cs="Iskoola Pota"/>
                                      <w:bCs/>
                                      <w:color w:val="000000"/>
                                      <w:lang w:eastAsia="en-GB"/>
                                    </w:rPr>
                                    <w:t>is correctly created</w:t>
                                  </w:r>
                                  <w:proofErr w:type="gramEnd"/>
                                  <w:r w:rsidR="00D07EC2">
                                    <w:rPr>
                                      <w:rFonts w:ascii="Iskoola Pota" w:eastAsia="Times New Roman" w:hAnsi="Iskoola Pota" w:cs="Iskoola Pota"/>
                                      <w:bCs/>
                                      <w:color w:val="000000"/>
                                      <w:lang w:eastAsia="en-GB"/>
                                    </w:rPr>
                                    <w:t xml:space="preserve"> without replacing the existing Rasa NLU data or models.</w:t>
                                  </w:r>
                                </w:p>
                              </w:tc>
                              <w:tc>
                                <w:tcPr>
                                  <w:tcW w:w="1186" w:type="dxa"/>
                                  <w:tcBorders>
                                    <w:top w:val="single" w:sz="4" w:space="0" w:color="000000"/>
                                    <w:left w:val="single" w:sz="4" w:space="0" w:color="000000"/>
                                    <w:bottom w:val="single" w:sz="4" w:space="0" w:color="000000"/>
                                    <w:right w:val="single" w:sz="4" w:space="0" w:color="000000"/>
                                  </w:tcBorders>
                                </w:tcPr>
                                <w:p w14:paraId="3F94B909" w14:textId="77777777" w:rsidR="00F16596" w:rsidRPr="00EC7547" w:rsidRDefault="00F16596"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478B64A9" w14:textId="2DCC835A" w:rsidR="00F16596" w:rsidRPr="00EC7547" w:rsidRDefault="00F16596" w:rsidP="00CB1253">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tested</w:t>
                                  </w:r>
                                  <w:proofErr w:type="gramEnd"/>
                                  <w:r>
                                    <w:rPr>
                                      <w:rFonts w:eastAsia="Times New Roman" w:cs="Times New Roman"/>
                                      <w:color w:val="000000"/>
                                      <w:lang w:eastAsia="en-GB"/>
                                    </w:rPr>
                                    <w:t xml:space="preserve"> on both Windows and Linux. </w:t>
                                  </w:r>
                                </w:p>
                              </w:tc>
                            </w:tr>
                          </w:tbl>
                          <w:p w14:paraId="5662EFE3" w14:textId="77777777" w:rsidR="00F16596" w:rsidRPr="00F4123C" w:rsidRDefault="00F16596" w:rsidP="00F16596"/>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87E13B" id="Text Box 445" o:spid="_x0000_s1069" type="#_x0000_t202" style="position:absolute;left:0;text-align:left;margin-left:-.1pt;margin-top:0;width:410.7pt;height:627.8pt;z-index:-251658164;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" stroked="f">
                <v:textbox inset="1.44pt,1.44pt,1.44pt,1.44pt">
                  <w:txbxContent>
                    <w:p w14:paraId="4C0914F6" w14:textId="4BBFD176" w:rsidR="00F16596" w:rsidRPr="008B1CF2" w:rsidRDefault="00CB1253" w:rsidP="00CB1253">
                      <w:pPr>
                        <w:pStyle w:val="Caption"/>
                        <w:spacing w:before="240"/>
                      </w:pPr>
                      <w:bookmarkStart w:id="174" w:name="_Toc117083167"/>
                      <w:r>
                        <w:t>Table 5.1.3.</w:t>
                      </w:r>
                      <w:r w:rsidR="00CF4633">
                        <w:fldChar w:fldCharType="begin"/>
                      </w:r>
                      <w:r w:rsidR="00CF4633">
                        <w:instrText xml:space="preserve"> SEQ Table_5.1.3. \* ARABIC </w:instrText>
                      </w:r>
                      <w:r w:rsidR="00CF4633">
                        <w:fldChar w:fldCharType="separate"/>
                      </w:r>
                      <w:r w:rsidR="001B701E">
                        <w:rPr>
                          <w:noProof/>
                        </w:rPr>
                        <w:t>2</w:t>
                      </w:r>
                      <w:r w:rsidR="00CF4633">
                        <w:rPr>
                          <w:noProof/>
                        </w:rPr>
                        <w:fldChar w:fldCharType="end"/>
                      </w:r>
                      <w:r>
                        <w:t xml:space="preserve">. </w:t>
                      </w:r>
                      <w:r w:rsidRPr="00A87D1D">
                        <w:t>Integration test case for DIME project initialization at rasa root</w:t>
                      </w:r>
                      <w:bookmarkEnd w:id="174"/>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F16596" w:rsidRPr="00EC7547" w14:paraId="3002142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375F9E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F16596" w:rsidRPr="00EC7547" w14:paraId="345A383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ACAE25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F16596" w:rsidRPr="00EC7547" w14:paraId="6A4BFFA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42A6AB3" w14:textId="34411F5E"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sidR="0011606B">
                              <w:rPr>
                                <w:rFonts w:eastAsia="Times New Roman" w:cs="Times New Roman"/>
                                <w:color w:val="000000"/>
                                <w:lang w:eastAsia="en-GB"/>
                              </w:rPr>
                              <w:t>DIME Project Initialization</w:t>
                            </w:r>
                          </w:p>
                        </w:tc>
                      </w:tr>
                      <w:tr w:rsidR="00F16596" w:rsidRPr="00EC7547" w14:paraId="4744658E"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009BDDCD" w14:textId="28230A93"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FE17A3">
                              <w:rPr>
                                <w:rFonts w:eastAsia="Times New Roman" w:cs="Times New Roman"/>
                                <w:color w:val="000000"/>
                                <w:lang w:eastAsia="en-GB"/>
                              </w:rPr>
                              <w:t>5</w:t>
                            </w:r>
                          </w:p>
                        </w:tc>
                        <w:tc>
                          <w:tcPr>
                            <w:tcW w:w="4333" w:type="dxa"/>
                            <w:gridSpan w:val="3"/>
                            <w:tcBorders>
                              <w:top w:val="single" w:sz="4" w:space="0" w:color="000000"/>
                              <w:left w:val="single" w:sz="4" w:space="0" w:color="000000"/>
                              <w:bottom w:val="single" w:sz="4" w:space="0" w:color="000000"/>
                              <w:right w:val="single" w:sz="4" w:space="0" w:color="000000"/>
                            </w:tcBorders>
                          </w:tcPr>
                          <w:p w14:paraId="7698A80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974363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A4FED03"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F16596" w:rsidRPr="00EC7547" w14:paraId="54FB394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5F8CDC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High</w:t>
                            </w:r>
                          </w:p>
                        </w:tc>
                      </w:tr>
                      <w:tr w:rsidR="00F16596" w:rsidRPr="00EC7547" w14:paraId="37CA1329"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4D1983C" w14:textId="6C00629D"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Create a new DIME project using DIME CLI</w:t>
                            </w:r>
                            <w:r w:rsidR="00975924">
                              <w:rPr>
                                <w:rFonts w:eastAsia="Times New Roman" w:cs="Times New Roman"/>
                                <w:color w:val="000000"/>
                                <w:lang w:eastAsia="en-GB"/>
                              </w:rPr>
                              <w:t xml:space="preserve"> on </w:t>
                            </w:r>
                            <w:r w:rsidR="00944A90">
                              <w:rPr>
                                <w:rFonts w:eastAsia="Times New Roman" w:cs="Times New Roman"/>
                                <w:color w:val="000000"/>
                                <w:lang w:eastAsia="en-GB"/>
                              </w:rPr>
                              <w:t>directory with a Rasa project</w:t>
                            </w:r>
                            <w:r>
                              <w:rPr>
                                <w:rFonts w:eastAsia="Times New Roman" w:cs="Times New Roman"/>
                                <w:color w:val="000000"/>
                                <w:lang w:eastAsia="en-GB"/>
                              </w:rPr>
                              <w:t xml:space="preserve"> and verify necessary files and directories </w:t>
                            </w:r>
                            <w:proofErr w:type="gramStart"/>
                            <w:r>
                              <w:rPr>
                                <w:rFonts w:eastAsia="Times New Roman" w:cs="Times New Roman"/>
                                <w:color w:val="000000"/>
                                <w:lang w:eastAsia="en-GB"/>
                              </w:rPr>
                              <w:t>are created</w:t>
                            </w:r>
                            <w:proofErr w:type="gramEnd"/>
                            <w:r w:rsidR="00CD20FD">
                              <w:rPr>
                                <w:rFonts w:eastAsia="Times New Roman" w:cs="Times New Roman"/>
                                <w:color w:val="000000"/>
                                <w:lang w:eastAsia="en-GB"/>
                              </w:rPr>
                              <w:t xml:space="preserve"> and overlapping files are ignored.</w:t>
                            </w:r>
                          </w:p>
                        </w:tc>
                      </w:tr>
                      <w:tr w:rsidR="00F16596" w:rsidRPr="00EC7547" w14:paraId="69909BB7"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E4DCBCF"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w:t>
                            </w:r>
                          </w:p>
                        </w:tc>
                      </w:tr>
                      <w:tr w:rsidR="00F16596" w:rsidRPr="00EC7547" w14:paraId="38EDF859"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BB29B50"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087046CA" w14:textId="77777777" w:rsidR="002327DB" w:rsidRDefault="002327DB" w:rsidP="002327DB">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35786BA9" w14:textId="638923CA" w:rsidR="00F16596" w:rsidRPr="003E3D56" w:rsidRDefault="00F16596"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2: </w:t>
                            </w:r>
                            <w:r w:rsidR="003E2815">
                              <w:rPr>
                                <w:rFonts w:eastAsia="Times New Roman" w:cs="Times New Roman"/>
                                <w:color w:val="000000"/>
                                <w:lang w:eastAsia="en-GB"/>
                              </w:rPr>
                              <w:t>Go to</w:t>
                            </w:r>
                            <w:r>
                              <w:rPr>
                                <w:rFonts w:eastAsia="Times New Roman" w:cs="Times New Roman"/>
                                <w:color w:val="000000"/>
                                <w:lang w:eastAsia="en-GB"/>
                              </w:rPr>
                              <w:t xml:space="preserve"> a</w:t>
                            </w:r>
                            <w:r w:rsidR="005962A3">
                              <w:rPr>
                                <w:rFonts w:eastAsia="Times New Roman" w:cs="Times New Roman"/>
                                <w:color w:val="000000"/>
                                <w:lang w:eastAsia="en-GB"/>
                              </w:rPr>
                              <w:t>n existing</w:t>
                            </w:r>
                            <w:r>
                              <w:rPr>
                                <w:rFonts w:eastAsia="Times New Roman" w:cs="Times New Roman"/>
                                <w:color w:val="000000"/>
                                <w:lang w:eastAsia="en-GB"/>
                              </w:rPr>
                              <w:t xml:space="preserve"> </w:t>
                            </w:r>
                            <w:r w:rsidR="00714C86">
                              <w:rPr>
                                <w:rFonts w:eastAsia="Times New Roman" w:cs="Times New Roman"/>
                                <w:color w:val="000000"/>
                                <w:lang w:eastAsia="en-GB"/>
                              </w:rPr>
                              <w:t>Rasa project directory</w:t>
                            </w:r>
                            <w:r w:rsidR="003E2815">
                              <w:rPr>
                                <w:rFonts w:eastAsia="Times New Roman" w:cs="Times New Roman"/>
                                <w:color w:val="000000"/>
                                <w:lang w:eastAsia="en-GB"/>
                              </w:rPr>
                              <w:t xml:space="preserve"> in the terminal</w:t>
                            </w:r>
                          </w:p>
                          <w:p w14:paraId="67C7062A" w14:textId="77777777" w:rsidR="00F16596" w:rsidRPr="00101FB8"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3:</w:t>
                            </w:r>
                            <w:r>
                              <w:rPr>
                                <w:rFonts w:eastAsia="Times New Roman" w:cs="Times New Roman"/>
                                <w:color w:val="000000"/>
                                <w:lang w:eastAsia="en-GB"/>
                              </w:rPr>
                              <w:t xml:space="preserve"> Run </w:t>
                            </w:r>
                            <w:r>
                              <w:rPr>
                                <w:rFonts w:eastAsia="Times New Roman" w:cs="Times New Roman"/>
                                <w:i/>
                                <w:iCs/>
                                <w:color w:val="000000"/>
                                <w:lang w:eastAsia="en-GB"/>
                              </w:rPr>
                              <w:t>dime inti</w:t>
                            </w:r>
                            <w:r>
                              <w:rPr>
                                <w:rFonts w:eastAsia="Times New Roman" w:cs="Times New Roman"/>
                                <w:color w:val="000000"/>
                                <w:lang w:eastAsia="en-GB"/>
                              </w:rPr>
                              <w:t xml:space="preserve"> command</w:t>
                            </w:r>
                          </w:p>
                          <w:p w14:paraId="594455F1" w14:textId="77777777" w:rsidR="00F16596"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Step 4:</w:t>
                            </w:r>
                            <w:r>
                              <w:rPr>
                                <w:rFonts w:eastAsia="Times New Roman" w:cs="Times New Roman"/>
                                <w:color w:val="000000"/>
                                <w:lang w:eastAsia="en-GB"/>
                              </w:rPr>
                              <w:t xml:space="preserve"> Specify a sub-folder location to create a new DIME project. (Press enter to select the current directory)</w:t>
                            </w:r>
                          </w:p>
                          <w:p w14:paraId="2DA1F2D7" w14:textId="77777777" w:rsidR="00F16596" w:rsidRPr="00EC7547" w:rsidRDefault="00F16596"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ait until the project </w:t>
                            </w:r>
                            <w:proofErr w:type="gramStart"/>
                            <w:r>
                              <w:rPr>
                                <w:rFonts w:eastAsia="Times New Roman" w:cs="Times New Roman"/>
                                <w:color w:val="000000"/>
                                <w:lang w:eastAsia="en-GB"/>
                              </w:rPr>
                              <w:t>is successfully created</w:t>
                            </w:r>
                            <w:proofErr w:type="gramEnd"/>
                            <w:r>
                              <w:rPr>
                                <w:rFonts w:eastAsia="Times New Roman" w:cs="Times New Roman"/>
                                <w:color w:val="000000"/>
                                <w:lang w:eastAsia="en-GB"/>
                              </w:rPr>
                              <w:t xml:space="preserve"> and observe the created files.</w:t>
                            </w:r>
                          </w:p>
                        </w:tc>
                      </w:tr>
                      <w:tr w:rsidR="00F16596" w:rsidRPr="00EC7547" w14:paraId="27E01CEA"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1C5D4ACC"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420B2D2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41CF2D9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4414FB8E"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4036088"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409B3B77"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1E451A07"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C043131" w14:textId="77777777"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F16596" w:rsidRPr="00EC7547" w14:paraId="49A191CB" w14:textId="77777777" w:rsidTr="004D7C53">
                        <w:trPr>
                          <w:trHeight w:val="4645"/>
                          <w:jc w:val="center"/>
                        </w:trPr>
                        <w:tc>
                          <w:tcPr>
                            <w:tcW w:w="608" w:type="dxa"/>
                            <w:tcBorders>
                              <w:top w:val="single" w:sz="4" w:space="0" w:color="000000"/>
                              <w:left w:val="single" w:sz="4" w:space="0" w:color="000000"/>
                              <w:bottom w:val="single" w:sz="4" w:space="0" w:color="000000"/>
                              <w:right w:val="single" w:sz="4" w:space="0" w:color="000000"/>
                            </w:tcBorders>
                          </w:tcPr>
                          <w:p w14:paraId="5BC1F700" w14:textId="7A40C7E2" w:rsidR="00F16596" w:rsidRPr="00EC7547" w:rsidRDefault="00F16596"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FE17A3">
                              <w:rPr>
                                <w:rFonts w:eastAsia="Times New Roman" w:cs="Times New Roman"/>
                                <w:color w:val="000000"/>
                                <w:lang w:eastAsia="en-GB"/>
                              </w:rPr>
                              <w:t>5</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B2DAB78" w14:textId="77777777" w:rsidR="00F16596" w:rsidRPr="00246253" w:rsidRDefault="00F16596"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init</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217E6B8" w14:textId="5B81568E" w:rsidR="00F16596" w:rsidRPr="00D07EC2" w:rsidRDefault="00F1659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DIME directories and files created in the</w:t>
                            </w:r>
                            <w:r w:rsidR="00D07EC2">
                              <w:rPr>
                                <w:rFonts w:eastAsia="Times New Roman" w:cs="Times New Roman"/>
                                <w:color w:val="000000"/>
                                <w:lang w:eastAsia="en-GB"/>
                              </w:rPr>
                              <w:t xml:space="preserve"> directory with an existing Rasa project, without overlapping the </w:t>
                            </w:r>
                            <w:r w:rsidR="00D07EC2">
                              <w:rPr>
                                <w:rFonts w:eastAsia="Times New Roman" w:cs="Times New Roman"/>
                                <w:i/>
                                <w:iCs/>
                                <w:color w:val="000000"/>
                                <w:lang w:eastAsia="en-GB"/>
                              </w:rPr>
                              <w:t>data</w:t>
                            </w:r>
                            <w:r w:rsidR="00D07EC2">
                              <w:rPr>
                                <w:rFonts w:eastAsia="Times New Roman" w:cs="Times New Roman"/>
                                <w:color w:val="000000"/>
                                <w:lang w:eastAsia="en-GB"/>
                              </w:rPr>
                              <w:t xml:space="preserve"> and </w:t>
                            </w:r>
                            <w:r w:rsidR="00D07EC2">
                              <w:rPr>
                                <w:rFonts w:eastAsia="Times New Roman" w:cs="Times New Roman"/>
                                <w:i/>
                                <w:iCs/>
                                <w:color w:val="000000"/>
                                <w:lang w:eastAsia="en-GB"/>
                              </w:rPr>
                              <w:t>models</w:t>
                            </w:r>
                            <w:r w:rsidR="00D07EC2">
                              <w:rPr>
                                <w:rFonts w:eastAsia="Times New Roman" w:cs="Times New Roman"/>
                                <w:color w:val="000000"/>
                                <w:lang w:eastAsia="en-GB"/>
                              </w:rPr>
                              <w:t xml:space="preserve"> directories</w:t>
                            </w:r>
                          </w:p>
                        </w:tc>
                        <w:tc>
                          <w:tcPr>
                            <w:tcW w:w="1806" w:type="dxa"/>
                            <w:tcBorders>
                              <w:top w:val="single" w:sz="4" w:space="0" w:color="000000"/>
                              <w:left w:val="single" w:sz="4" w:space="0" w:color="000000"/>
                              <w:bottom w:val="single" w:sz="4" w:space="0" w:color="000000"/>
                              <w:right w:val="single" w:sz="4" w:space="0" w:color="000000"/>
                            </w:tcBorders>
                          </w:tcPr>
                          <w:p w14:paraId="49FB0FAA" w14:textId="7DE14F5F" w:rsidR="00F16596" w:rsidRPr="00EC7547" w:rsidRDefault="00F16596" w:rsidP="00781EEC">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all folders and dime_config.yml file </w:t>
                            </w:r>
                            <w:proofErr w:type="gramStart"/>
                            <w:r>
                              <w:rPr>
                                <w:rFonts w:ascii="Iskoola Pota" w:eastAsia="Times New Roman" w:hAnsi="Iskoola Pota" w:cs="Iskoola Pota"/>
                                <w:bCs/>
                                <w:color w:val="000000"/>
                                <w:lang w:eastAsia="en-GB"/>
                              </w:rPr>
                              <w:t>is correctly created</w:t>
                            </w:r>
                            <w:proofErr w:type="gramEnd"/>
                            <w:r w:rsidR="00D07EC2">
                              <w:rPr>
                                <w:rFonts w:ascii="Iskoola Pota" w:eastAsia="Times New Roman" w:hAnsi="Iskoola Pota" w:cs="Iskoola Pota"/>
                                <w:bCs/>
                                <w:color w:val="000000"/>
                                <w:lang w:eastAsia="en-GB"/>
                              </w:rPr>
                              <w:t xml:space="preserve"> without replacing the existing Rasa NLU data or models.</w:t>
                            </w:r>
                          </w:p>
                        </w:tc>
                        <w:tc>
                          <w:tcPr>
                            <w:tcW w:w="1186" w:type="dxa"/>
                            <w:tcBorders>
                              <w:top w:val="single" w:sz="4" w:space="0" w:color="000000"/>
                              <w:left w:val="single" w:sz="4" w:space="0" w:color="000000"/>
                              <w:bottom w:val="single" w:sz="4" w:space="0" w:color="000000"/>
                              <w:right w:val="single" w:sz="4" w:space="0" w:color="000000"/>
                            </w:tcBorders>
                          </w:tcPr>
                          <w:p w14:paraId="3F94B909" w14:textId="77777777" w:rsidR="00F16596" w:rsidRPr="00EC7547" w:rsidRDefault="00F16596"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478B64A9" w14:textId="2DCC835A" w:rsidR="00F16596" w:rsidRPr="00EC7547" w:rsidRDefault="00F16596" w:rsidP="00CB1253">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tested</w:t>
                            </w:r>
                            <w:proofErr w:type="gramEnd"/>
                            <w:r>
                              <w:rPr>
                                <w:rFonts w:eastAsia="Times New Roman" w:cs="Times New Roman"/>
                                <w:color w:val="000000"/>
                                <w:lang w:eastAsia="en-GB"/>
                              </w:rPr>
                              <w:t xml:space="preserve"> on both Windows and Linux. </w:t>
                            </w:r>
                          </w:p>
                        </w:tc>
                      </w:tr>
                    </w:tbl>
                    <w:p w14:paraId="5662EFE3" w14:textId="77777777" w:rsidR="00F16596" w:rsidRPr="00F4123C" w:rsidRDefault="00F16596" w:rsidP="00F16596"/>
                  </w:txbxContent>
                </v:textbox>
                <w10:wrap type="topAndBottom" anchorx="margin" anchory="margin"/>
              </v:shape>
            </w:pict>
          </mc:Fallback>
        </mc:AlternateContent>
      </w:r>
    </w:p>
    <w:p w14:paraId="1136593A" w14:textId="68CB0A23" w:rsidR="005B1341" w:rsidRDefault="008A771A" w:rsidP="004D7C53">
      <w:pPr>
        <w:spacing w:before="0" w:line="360" w:lineRule="auto"/>
      </w:pPr>
      <w:r>
        <w:rPr>
          <w:noProof/>
        </w:rPr>
        <w:lastRenderedPageBreak/>
        <mc:AlternateContent>
          <mc:Choice Requires="wps">
            <w:drawing>
              <wp:anchor distT="0" distB="0" distL="114300" distR="114300" simplePos="0" relativeHeight="251658317" behindDoc="1" locked="0" layoutInCell="1" allowOverlap="1" wp14:anchorId="1F5CDBEC" wp14:editId="41A864E9">
                <wp:simplePos x="0" y="0"/>
                <wp:positionH relativeFrom="margin">
                  <wp:align>right</wp:align>
                </wp:positionH>
                <wp:positionV relativeFrom="margin">
                  <wp:align>top</wp:align>
                </wp:positionV>
                <wp:extent cx="5215890" cy="7792720"/>
                <wp:effectExtent l="0" t="0" r="3810" b="0"/>
                <wp:wrapTopAndBottom/>
                <wp:docPr id="446" name="Text Box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793182"/>
                        </a:xfrm>
                        <a:prstGeom prst="rect">
                          <a:avLst/>
                        </a:prstGeom>
                        <a:solidFill>
                          <a:srgbClr val="FFFFFF"/>
                        </a:solidFill>
                        <a:ln w="9525">
                          <a:noFill/>
                          <a:miter lim="800000"/>
                          <a:headEnd/>
                          <a:tailEnd/>
                        </a:ln>
                      </wps:spPr>
                      <wps:txbx>
                        <w:txbxContent>
                          <w:p w14:paraId="5038BC4D" w14:textId="66433EAE" w:rsidR="004D7C53" w:rsidRPr="008B1CF2" w:rsidRDefault="00E428DC" w:rsidP="00E428DC">
                            <w:pPr>
                              <w:pStyle w:val="Caption"/>
                              <w:spacing w:before="240"/>
                            </w:pPr>
                            <w:bookmarkStart w:id="175" w:name="_Toc117083168"/>
                            <w:r>
                              <w:t>Table 5.1.3.</w:t>
                            </w:r>
                            <w:r w:rsidR="00CF4633">
                              <w:fldChar w:fldCharType="begin"/>
                            </w:r>
                            <w:r w:rsidR="00CF4633">
                              <w:instrText xml:space="preserve"> SEQ Table_5.1.3. \* ARABIC </w:instrText>
                            </w:r>
                            <w:r w:rsidR="00CF4633">
                              <w:fldChar w:fldCharType="separate"/>
                            </w:r>
                            <w:r w:rsidR="001B701E">
                              <w:rPr>
                                <w:noProof/>
                              </w:rPr>
                              <w:t>3</w:t>
                            </w:r>
                            <w:r w:rsidR="00CF4633">
                              <w:rPr>
                                <w:noProof/>
                              </w:rPr>
                              <w:fldChar w:fldCharType="end"/>
                            </w:r>
                            <w:r>
                              <w:t xml:space="preserve">. </w:t>
                            </w:r>
                            <w:r w:rsidRPr="00AD78E8">
                              <w:t xml:space="preserve">Integration test case for DIME </w:t>
                            </w:r>
                            <w:r w:rsidR="00C9483B">
                              <w:t>CLI explainer</w:t>
                            </w:r>
                            <w:bookmarkEnd w:id="175"/>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4D7C53" w:rsidRPr="00EC7547" w14:paraId="370B797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B9CBD00"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4D7C53" w:rsidRPr="00EC7547" w14:paraId="067E4E5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E3FF3F1"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4D7C53" w:rsidRPr="00EC7547" w14:paraId="6435781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6909874" w14:textId="2CBAFAC1"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w:t>
                                  </w:r>
                                  <w:r w:rsidR="00E10201">
                                    <w:rPr>
                                      <w:rFonts w:eastAsia="Times New Roman" w:cs="Times New Roman"/>
                                      <w:color w:val="000000"/>
                                      <w:lang w:eastAsia="en-GB"/>
                                    </w:rPr>
                                    <w:t>CLI Explainer</w:t>
                                  </w:r>
                                </w:p>
                              </w:tc>
                            </w:tr>
                            <w:tr w:rsidR="00010E61" w:rsidRPr="00EC7547" w14:paraId="0197083C"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724D4EBD" w14:textId="6EDF836E"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7375B9">
                                    <w:rPr>
                                      <w:rFonts w:eastAsia="Times New Roman" w:cs="Times New Roman"/>
                                      <w:color w:val="000000"/>
                                      <w:lang w:eastAsia="en-GB"/>
                                    </w:rPr>
                                    <w:t>6</w:t>
                                  </w:r>
                                </w:p>
                              </w:tc>
                              <w:tc>
                                <w:tcPr>
                                  <w:tcW w:w="4333" w:type="dxa"/>
                                  <w:gridSpan w:val="3"/>
                                  <w:tcBorders>
                                    <w:top w:val="single" w:sz="4" w:space="0" w:color="000000"/>
                                    <w:left w:val="single" w:sz="4" w:space="0" w:color="000000"/>
                                    <w:bottom w:val="single" w:sz="4" w:space="0" w:color="000000"/>
                                    <w:right w:val="single" w:sz="4" w:space="0" w:color="000000"/>
                                  </w:tcBorders>
                                </w:tcPr>
                                <w:p w14:paraId="1AD2ABF0"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F1AD2A8"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631040E9"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4D7C53" w:rsidRPr="00EC7547" w14:paraId="61FB4CC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A239441" w14:textId="2098036A"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421C90">
                                    <w:rPr>
                                      <w:rFonts w:eastAsia="Times New Roman" w:cs="Times New Roman"/>
                                      <w:color w:val="000000"/>
                                      <w:lang w:eastAsia="en-GB"/>
                                    </w:rPr>
                                    <w:t>Medium</w:t>
                                  </w:r>
                                </w:p>
                              </w:tc>
                            </w:tr>
                            <w:tr w:rsidR="004D7C53" w:rsidRPr="00EC7547" w14:paraId="6A10287E"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0BCE7AA" w14:textId="29F241B8"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C23E4D">
                                    <w:rPr>
                                      <w:rFonts w:eastAsia="Times New Roman" w:cs="Times New Roman"/>
                                      <w:color w:val="000000"/>
                                      <w:lang w:eastAsia="en-GB"/>
                                    </w:rPr>
                                    <w:t>Trigger DIME explainer from CLI interface</w:t>
                                  </w:r>
                                  <w:r w:rsidR="00E04F67">
                                    <w:rPr>
                                      <w:rFonts w:eastAsia="Times New Roman" w:cs="Times New Roman"/>
                                      <w:color w:val="000000"/>
                                      <w:lang w:eastAsia="en-GB"/>
                                    </w:rPr>
                                    <w:t xml:space="preserve"> and observe if configurations </w:t>
                                  </w:r>
                                  <w:proofErr w:type="gramStart"/>
                                  <w:r w:rsidR="00E04F67">
                                    <w:rPr>
                                      <w:rFonts w:eastAsia="Times New Roman" w:cs="Times New Roman"/>
                                      <w:color w:val="000000"/>
                                      <w:lang w:eastAsia="en-GB"/>
                                    </w:rPr>
                                    <w:t>are loaded</w:t>
                                  </w:r>
                                  <w:proofErr w:type="gramEnd"/>
                                  <w:r w:rsidR="00E04F67">
                                    <w:rPr>
                                      <w:rFonts w:eastAsia="Times New Roman" w:cs="Times New Roman"/>
                                      <w:color w:val="000000"/>
                                      <w:lang w:eastAsia="en-GB"/>
                                    </w:rPr>
                                    <w:t xml:space="preserve"> as expected</w:t>
                                  </w:r>
                                  <w:r w:rsidR="00760939">
                                    <w:rPr>
                                      <w:rFonts w:eastAsia="Times New Roman" w:cs="Times New Roman"/>
                                      <w:color w:val="000000"/>
                                      <w:lang w:eastAsia="en-GB"/>
                                    </w:rPr>
                                    <w:t xml:space="preserve"> from the </w:t>
                                  </w:r>
                                  <w:r w:rsidR="00760939">
                                    <w:rPr>
                                      <w:rFonts w:eastAsia="Times New Roman" w:cs="Times New Roman"/>
                                      <w:i/>
                                      <w:iCs/>
                                      <w:color w:val="000000"/>
                                      <w:lang w:eastAsia="en-GB"/>
                                    </w:rPr>
                                    <w:t>dime_config.yml</w:t>
                                  </w:r>
                                  <w:r w:rsidR="00760939">
                                    <w:rPr>
                                      <w:rFonts w:eastAsia="Times New Roman" w:cs="Times New Roman"/>
                                      <w:color w:val="000000"/>
                                      <w:lang w:eastAsia="en-GB"/>
                                    </w:rPr>
                                    <w:t xml:space="preserve"> file</w:t>
                                  </w:r>
                                  <w:r>
                                    <w:rPr>
                                      <w:rFonts w:eastAsia="Times New Roman" w:cs="Times New Roman"/>
                                      <w:color w:val="000000"/>
                                      <w:lang w:eastAsia="en-GB"/>
                                    </w:rPr>
                                    <w:t>.</w:t>
                                  </w:r>
                                </w:p>
                              </w:tc>
                            </w:tr>
                            <w:tr w:rsidR="004D7C53" w:rsidRPr="00EC7547" w14:paraId="38CFADB9"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8EE4B69" w14:textId="6E83E1B0"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w:t>
                                  </w:r>
                                  <w:r w:rsidR="0044510F">
                                    <w:rPr>
                                      <w:rFonts w:eastAsia="Times New Roman" w:cs="Times New Roman"/>
                                      <w:bCs/>
                                      <w:color w:val="000000"/>
                                      <w:lang w:eastAsia="en-GB"/>
                                    </w:rPr>
                                    <w:t xml:space="preserve"> and a trained Rasa </w:t>
                                  </w:r>
                                  <w:r w:rsidR="000416D9">
                                    <w:rPr>
                                      <w:rFonts w:eastAsia="Times New Roman" w:cs="Times New Roman"/>
                                      <w:bCs/>
                                      <w:color w:val="000000"/>
                                      <w:lang w:eastAsia="en-GB"/>
                                    </w:rPr>
                                    <w:t>model,</w:t>
                                  </w:r>
                                  <w:r w:rsidR="0044510F">
                                    <w:rPr>
                                      <w:rFonts w:eastAsia="Times New Roman" w:cs="Times New Roman"/>
                                      <w:bCs/>
                                      <w:color w:val="000000"/>
                                      <w:lang w:eastAsia="en-GB"/>
                                    </w:rPr>
                                    <w:t xml:space="preserve"> and the dataset must be available in the project directory</w:t>
                                  </w:r>
                                </w:p>
                              </w:tc>
                            </w:tr>
                            <w:tr w:rsidR="004D7C53" w:rsidRPr="00EC7547" w14:paraId="49E6E043"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D241406" w14:textId="4EF8314A" w:rsidR="004D7C53" w:rsidRDefault="004D7C53" w:rsidP="00B2592B">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59EDCF16" w14:textId="32961E92" w:rsidR="004C00CA" w:rsidRDefault="004D7C53"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Step</w:t>
                                  </w:r>
                                  <w:r w:rsidR="00B2592B">
                                    <w:rPr>
                                      <w:rFonts w:eastAsia="Times New Roman" w:cs="Times New Roman"/>
                                      <w:color w:val="000000"/>
                                      <w:lang w:eastAsia="en-GB"/>
                                    </w:rPr>
                                    <w:t xml:space="preserve"> 1</w:t>
                                  </w:r>
                                  <w:r w:rsidRPr="00EC7547">
                                    <w:rPr>
                                      <w:rFonts w:eastAsia="Times New Roman" w:cs="Times New Roman"/>
                                      <w:color w:val="000000"/>
                                      <w:lang w:eastAsia="en-GB"/>
                                    </w:rPr>
                                    <w:t xml:space="preserve">: </w:t>
                                  </w:r>
                                  <w:r w:rsidR="00B273CF">
                                    <w:rPr>
                                      <w:rFonts w:eastAsia="Times New Roman" w:cs="Times New Roman"/>
                                      <w:color w:val="000000"/>
                                      <w:lang w:eastAsia="en-GB"/>
                                    </w:rPr>
                                    <w:t xml:space="preserve">Open </w:t>
                                  </w:r>
                                  <w:r w:rsidR="000A2F3D">
                                    <w:rPr>
                                      <w:rFonts w:eastAsia="Times New Roman" w:cs="Times New Roman"/>
                                      <w:i/>
                                      <w:iCs/>
                                      <w:color w:val="000000"/>
                                      <w:lang w:eastAsia="en-GB"/>
                                    </w:rPr>
                                    <w:t xml:space="preserve">dime_config.yml </w:t>
                                  </w:r>
                                  <w:r w:rsidR="000A2F3D">
                                    <w:rPr>
                                      <w:rFonts w:eastAsia="Times New Roman" w:cs="Times New Roman"/>
                                      <w:color w:val="000000"/>
                                      <w:lang w:eastAsia="en-GB"/>
                                    </w:rPr>
                                    <w:t xml:space="preserve">and verify that </w:t>
                                  </w:r>
                                  <w:r w:rsidR="004C7538">
                                    <w:rPr>
                                      <w:rFonts w:eastAsia="Times New Roman" w:cs="Times New Roman"/>
                                      <w:color w:val="000000"/>
                                      <w:lang w:eastAsia="en-GB"/>
                                    </w:rPr>
                                    <w:t xml:space="preserve">a data instance </w:t>
                                  </w:r>
                                  <w:proofErr w:type="gramStart"/>
                                  <w:r w:rsidR="004C7538">
                                    <w:rPr>
                                      <w:rFonts w:eastAsia="Times New Roman" w:cs="Times New Roman"/>
                                      <w:color w:val="000000"/>
                                      <w:lang w:eastAsia="en-GB"/>
                                    </w:rPr>
                                    <w:t xml:space="preserve">is </w:t>
                                  </w:r>
                                  <w:r w:rsidR="004C00CA">
                                    <w:rPr>
                                      <w:rFonts w:eastAsia="Times New Roman" w:cs="Times New Roman"/>
                                      <w:color w:val="000000"/>
                                      <w:lang w:eastAsia="en-GB"/>
                                    </w:rPr>
                                    <w:t>specified</w:t>
                                  </w:r>
                                  <w:proofErr w:type="gramEnd"/>
                                  <w:r w:rsidR="004C00CA">
                                    <w:rPr>
                                      <w:rFonts w:eastAsia="Times New Roman" w:cs="Times New Roman"/>
                                      <w:color w:val="000000"/>
                                      <w:lang w:eastAsia="en-GB"/>
                                    </w:rPr>
                                    <w:t>,</w:t>
                                  </w:r>
                                  <w:r w:rsidR="004C7538">
                                    <w:rPr>
                                      <w:rFonts w:eastAsia="Times New Roman" w:cs="Times New Roman"/>
                                      <w:color w:val="000000"/>
                                      <w:lang w:eastAsia="en-GB"/>
                                    </w:rPr>
                                    <w:t xml:space="preserve"> and the metric is confidence</w:t>
                                  </w:r>
                                  <w:r w:rsidR="009161CE">
                                    <w:rPr>
                                      <w:rFonts w:eastAsia="Times New Roman" w:cs="Times New Roman"/>
                                      <w:color w:val="000000"/>
                                      <w:lang w:eastAsia="en-GB"/>
                                    </w:rPr>
                                    <w:t>.</w:t>
                                  </w:r>
                                </w:p>
                                <w:p w14:paraId="0F932817" w14:textId="02430639" w:rsidR="00B2592B" w:rsidRDefault="00B2592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C211A45" w14:textId="7062340F" w:rsidR="004D7C53" w:rsidRPr="003E3D56" w:rsidRDefault="004C00CA"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3: </w:t>
                                  </w:r>
                                  <w:r w:rsidR="004D7C53">
                                    <w:rPr>
                                      <w:rFonts w:eastAsia="Times New Roman" w:cs="Times New Roman"/>
                                      <w:color w:val="000000"/>
                                      <w:lang w:eastAsia="en-GB"/>
                                    </w:rPr>
                                    <w:t xml:space="preserve">Open </w:t>
                                  </w:r>
                                  <w:r w:rsidR="007955FE">
                                    <w:rPr>
                                      <w:rFonts w:eastAsia="Times New Roman" w:cs="Times New Roman"/>
                                      <w:color w:val="000000"/>
                                      <w:lang w:eastAsia="en-GB"/>
                                    </w:rPr>
                                    <w:t xml:space="preserve">the </w:t>
                                  </w:r>
                                  <w:r w:rsidR="004D7C53">
                                    <w:rPr>
                                      <w:rFonts w:eastAsia="Times New Roman" w:cs="Times New Roman"/>
                                      <w:color w:val="000000"/>
                                      <w:lang w:eastAsia="en-GB"/>
                                    </w:rPr>
                                    <w:t>project directory</w:t>
                                  </w:r>
                                  <w:r w:rsidR="00F0310E">
                                    <w:rPr>
                                      <w:rFonts w:eastAsia="Times New Roman" w:cs="Times New Roman"/>
                                      <w:color w:val="000000"/>
                                      <w:lang w:eastAsia="en-GB"/>
                                    </w:rPr>
                                    <w:t xml:space="preserve"> in the terminal</w:t>
                                  </w:r>
                                </w:p>
                                <w:p w14:paraId="4CF9BF14" w14:textId="6185C92E" w:rsidR="004D7C53" w:rsidRPr="009D03F6" w:rsidRDefault="004D7C53"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sidR="003B3930">
                                    <w:rPr>
                                      <w:rFonts w:eastAsia="Times New Roman" w:cs="Times New Roman"/>
                                      <w:color w:val="000000"/>
                                      <w:lang w:eastAsia="en-GB"/>
                                    </w:rPr>
                                    <w:t>4</w:t>
                                  </w:r>
                                  <w:r w:rsidRPr="00EC7547">
                                    <w:rPr>
                                      <w:rFonts w:eastAsia="Times New Roman" w:cs="Times New Roman"/>
                                      <w:color w:val="000000"/>
                                      <w:lang w:eastAsia="en-GB"/>
                                    </w:rPr>
                                    <w:t>:</w:t>
                                  </w:r>
                                  <w:r>
                                    <w:rPr>
                                      <w:rFonts w:eastAsia="Times New Roman" w:cs="Times New Roman"/>
                                      <w:color w:val="000000"/>
                                      <w:lang w:eastAsia="en-GB"/>
                                    </w:rPr>
                                    <w:t xml:space="preserve"> </w:t>
                                  </w:r>
                                  <w:r w:rsidR="003B3930">
                                    <w:rPr>
                                      <w:rFonts w:eastAsia="Times New Roman" w:cs="Times New Roman"/>
                                      <w:color w:val="000000"/>
                                      <w:lang w:eastAsia="en-GB"/>
                                    </w:rPr>
                                    <w:t xml:space="preserve">Run </w:t>
                                  </w:r>
                                  <w:r w:rsidR="003B3930">
                                    <w:rPr>
                                      <w:rFonts w:eastAsia="Times New Roman" w:cs="Times New Roman"/>
                                      <w:i/>
                                      <w:iCs/>
                                      <w:color w:val="000000"/>
                                      <w:lang w:eastAsia="en-GB"/>
                                    </w:rPr>
                                    <w:t>dime explain</w:t>
                                  </w:r>
                                  <w:r w:rsidR="003B3930">
                                    <w:rPr>
                                      <w:rFonts w:eastAsia="Times New Roman" w:cs="Times New Roman"/>
                                      <w:color w:val="000000"/>
                                      <w:lang w:eastAsia="en-GB"/>
                                    </w:rPr>
                                    <w:t xml:space="preserve"> command</w:t>
                                  </w:r>
                                </w:p>
                                <w:p w14:paraId="1DA123CB" w14:textId="05391F6C" w:rsidR="004D7C53" w:rsidRPr="00EC7547" w:rsidRDefault="004D7C5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ait until </w:t>
                                  </w:r>
                                  <w:r w:rsidR="00390EC3">
                                    <w:rPr>
                                      <w:rFonts w:eastAsia="Times New Roman" w:cs="Times New Roman"/>
                                      <w:color w:val="000000"/>
                                      <w:lang w:eastAsia="en-GB"/>
                                    </w:rPr>
                                    <w:t>explainer runs successfully</w:t>
                                  </w:r>
                                  <w:r>
                                    <w:rPr>
                                      <w:rFonts w:eastAsia="Times New Roman" w:cs="Times New Roman"/>
                                      <w:color w:val="000000"/>
                                      <w:lang w:eastAsia="en-GB"/>
                                    </w:rPr>
                                    <w:t xml:space="preserve"> and </w:t>
                                  </w:r>
                                  <w:r w:rsidR="00390EC3">
                                    <w:rPr>
                                      <w:rFonts w:eastAsia="Times New Roman" w:cs="Times New Roman"/>
                                      <w:color w:val="000000"/>
                                      <w:lang w:eastAsia="en-GB"/>
                                    </w:rPr>
                                    <w:t xml:space="preserve">CLI visualizations </w:t>
                                  </w:r>
                                  <w:proofErr w:type="gramStart"/>
                                  <w:r w:rsidR="00390EC3">
                                    <w:rPr>
                                      <w:rFonts w:eastAsia="Times New Roman" w:cs="Times New Roman"/>
                                      <w:color w:val="000000"/>
                                      <w:lang w:eastAsia="en-GB"/>
                                    </w:rPr>
                                    <w:t>are rendered</w:t>
                                  </w:r>
                                  <w:proofErr w:type="gramEnd"/>
                                  <w:r>
                                    <w:rPr>
                                      <w:rFonts w:eastAsia="Times New Roman" w:cs="Times New Roman"/>
                                      <w:color w:val="000000"/>
                                      <w:lang w:eastAsia="en-GB"/>
                                    </w:rPr>
                                    <w:t>.</w:t>
                                  </w:r>
                                </w:p>
                              </w:tc>
                            </w:tr>
                            <w:tr w:rsidR="00010E61" w:rsidRPr="00EC7547" w14:paraId="39135407"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936490D"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29D41F9"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15F8EDE3"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09CADDD5"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46ACE8FA"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7272AC4A"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34487B2F"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BAA8DEB"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010E61" w:rsidRPr="00EC7547" w14:paraId="26716AC4"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358B5A59" w14:textId="21C816A1"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7375B9">
                                    <w:rPr>
                                      <w:rFonts w:eastAsia="Times New Roman" w:cs="Times New Roman"/>
                                      <w:color w:val="000000"/>
                                      <w:lang w:eastAsia="en-GB"/>
                                    </w:rPr>
                                    <w:t>6</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E15DEF3" w14:textId="0D43D31E" w:rsidR="004D7C53" w:rsidRPr="00246253" w:rsidRDefault="004D7C53"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w:t>
                                  </w:r>
                                  <w:r w:rsidR="00AE1936">
                                    <w:rPr>
                                      <w:rFonts w:eastAsia="Times New Roman" w:cs="Times New Roman"/>
                                      <w:bCs/>
                                      <w:i/>
                                      <w:iCs/>
                                      <w:color w:val="000000"/>
                                      <w:lang w:eastAsia="en-GB"/>
                                    </w:rPr>
                                    <w:t>explain</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816E937" w14:textId="353CF343" w:rsidR="004D7C53" w:rsidRPr="00AE1936" w:rsidRDefault="00AE193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CLI Explainer must load configurations and data instance from </w:t>
                                  </w:r>
                                  <w:r>
                                    <w:rPr>
                                      <w:rFonts w:eastAsia="Times New Roman" w:cs="Times New Roman"/>
                                      <w:i/>
                                      <w:iCs/>
                                      <w:color w:val="000000"/>
                                      <w:lang w:eastAsia="en-GB"/>
                                    </w:rPr>
                                    <w:t>dime_config.yml</w:t>
                                  </w:r>
                                  <w:r w:rsidR="00010E61">
                                    <w:rPr>
                                      <w:rFonts w:eastAsia="Times New Roman" w:cs="Times New Roman"/>
                                      <w:color w:val="000000"/>
                                      <w:lang w:eastAsia="en-GB"/>
                                    </w:rPr>
                                    <w:t>, g</w:t>
                                  </w:r>
                                  <w:r w:rsidR="00736D1B">
                                    <w:rPr>
                                      <w:rFonts w:eastAsia="Times New Roman" w:cs="Times New Roman"/>
                                      <w:color w:val="000000"/>
                                      <w:lang w:eastAsia="en-GB"/>
                                    </w:rPr>
                                    <w:t xml:space="preserve">enerate </w:t>
                                  </w:r>
                                  <w:r w:rsidR="00B450C2">
                                    <w:rPr>
                                      <w:rFonts w:eastAsia="Times New Roman" w:cs="Times New Roman"/>
                                      <w:color w:val="000000"/>
                                      <w:lang w:eastAsia="en-GB"/>
                                    </w:rPr>
                                    <w:t>the explanation</w:t>
                                  </w:r>
                                  <w:r w:rsidR="00010E61">
                                    <w:rPr>
                                      <w:rFonts w:eastAsia="Times New Roman" w:cs="Times New Roman"/>
                                      <w:color w:val="000000"/>
                                      <w:lang w:eastAsia="en-GB"/>
                                    </w:rPr>
                                    <w:t>, and visualize in the CLI.</w:t>
                                  </w:r>
                                </w:p>
                              </w:tc>
                              <w:tc>
                                <w:tcPr>
                                  <w:tcW w:w="1806" w:type="dxa"/>
                                  <w:tcBorders>
                                    <w:top w:val="single" w:sz="4" w:space="0" w:color="000000"/>
                                    <w:left w:val="single" w:sz="4" w:space="0" w:color="000000"/>
                                    <w:bottom w:val="single" w:sz="4" w:space="0" w:color="000000"/>
                                    <w:right w:val="single" w:sz="4" w:space="0" w:color="000000"/>
                                  </w:tcBorders>
                                </w:tcPr>
                                <w:p w14:paraId="54DCF016" w14:textId="77777777" w:rsidR="004D7C53" w:rsidRDefault="004D7C53" w:rsidP="00781EEC">
                                  <w:pPr>
                                    <w:spacing w:before="0" w:after="0"/>
                                    <w:jc w:val="left"/>
                                    <w:rPr>
                                      <w:rFonts w:ascii="Iskoola Pota" w:eastAsia="Times New Roman" w:hAnsi="Iskoola Pota" w:cs="Iskoola Pota"/>
                                      <w:bCs/>
                                      <w:color w:val="000000"/>
                                      <w:lang w:eastAsia="en-GB"/>
                                    </w:rPr>
                                  </w:pPr>
                                  <w:r>
                                    <w:rPr>
                                      <w:rFonts w:ascii="Iskoola Pota" w:eastAsia="Times New Roman" w:hAnsi="Iskoola Pota" w:cs="Iskoola Pota"/>
                                      <w:bCs/>
                                      <w:color w:val="000000"/>
                                      <w:lang w:eastAsia="en-GB"/>
                                    </w:rPr>
                                    <w:t>Observed that</w:t>
                                  </w:r>
                                  <w:r w:rsidR="00422444">
                                    <w:rPr>
                                      <w:rFonts w:ascii="Iskoola Pota" w:eastAsia="Times New Roman" w:hAnsi="Iskoola Pota" w:cs="Iskoola Pota"/>
                                      <w:bCs/>
                                      <w:color w:val="000000"/>
                                      <w:lang w:eastAsia="en-GB"/>
                                    </w:rPr>
                                    <w:t xml:space="preserve"> the configurations and the </w:t>
                                  </w:r>
                                  <w:r w:rsidR="00DE715C">
                                    <w:rPr>
                                      <w:rFonts w:ascii="Iskoola Pota" w:eastAsia="Times New Roman" w:hAnsi="Iskoola Pota" w:cs="Iskoola Pota"/>
                                      <w:bCs/>
                                      <w:color w:val="000000"/>
                                      <w:lang w:eastAsia="en-GB"/>
                                    </w:rPr>
                                    <w:t xml:space="preserve">data instance </w:t>
                                  </w:r>
                                  <w:proofErr w:type="gramStart"/>
                                  <w:r w:rsidR="006E6D38">
                                    <w:rPr>
                                      <w:rFonts w:ascii="Iskoola Pota" w:eastAsia="Times New Roman" w:hAnsi="Iskoola Pota" w:cs="Iskoola Pota"/>
                                      <w:bCs/>
                                      <w:color w:val="000000"/>
                                      <w:lang w:eastAsia="en-GB"/>
                                    </w:rPr>
                                    <w:t>was loaded</w:t>
                                  </w:r>
                                  <w:proofErr w:type="gramEnd"/>
                                  <w:r w:rsidR="006E6D38">
                                    <w:rPr>
                                      <w:rFonts w:ascii="Iskoola Pota" w:eastAsia="Times New Roman" w:hAnsi="Iskoola Pota" w:cs="Iskoola Pota"/>
                                      <w:bCs/>
                                      <w:color w:val="000000"/>
                                      <w:lang w:eastAsia="en-GB"/>
                                    </w:rPr>
                                    <w:t xml:space="preserve"> correctly</w:t>
                                  </w:r>
                                  <w:r>
                                    <w:rPr>
                                      <w:rFonts w:ascii="Iskoola Pota" w:eastAsia="Times New Roman" w:hAnsi="Iskoola Pota" w:cs="Iskoola Pota"/>
                                      <w:bCs/>
                                      <w:color w:val="000000"/>
                                      <w:lang w:eastAsia="en-GB"/>
                                    </w:rPr>
                                    <w:t>.</w:t>
                                  </w:r>
                                </w:p>
                                <w:p w14:paraId="2489BA0B" w14:textId="77777777" w:rsidR="006E6D38" w:rsidRDefault="006E6D38" w:rsidP="00781EEC">
                                  <w:pPr>
                                    <w:spacing w:before="0" w:after="0"/>
                                    <w:jc w:val="left"/>
                                    <w:rPr>
                                      <w:rFonts w:eastAsia="Times New Roman" w:cs="Times New Roman"/>
                                      <w:color w:val="000000"/>
                                      <w:lang w:eastAsia="en-GB"/>
                                    </w:rPr>
                                  </w:pPr>
                                </w:p>
                                <w:p w14:paraId="51FDD41F" w14:textId="7DD4A109" w:rsidR="006E6D38" w:rsidRPr="00EC7547" w:rsidRDefault="006E6D38" w:rsidP="00781EEC">
                                  <w:pPr>
                                    <w:spacing w:before="0" w:after="0"/>
                                    <w:jc w:val="left"/>
                                    <w:rPr>
                                      <w:rFonts w:eastAsia="Times New Roman" w:cs="Times New Roman"/>
                                      <w:color w:val="000000"/>
                                      <w:lang w:eastAsia="en-GB"/>
                                    </w:rPr>
                                  </w:pPr>
                                  <w:r>
                                    <w:rPr>
                                      <w:rFonts w:eastAsia="Times New Roman" w:cs="Times New Roman"/>
                                      <w:color w:val="000000"/>
                                      <w:lang w:eastAsia="en-GB"/>
                                    </w:rPr>
                                    <w:t>The CLI explainer generated the explanation and rendered it to the CLI without any issue.</w:t>
                                  </w:r>
                                </w:p>
                              </w:tc>
                              <w:tc>
                                <w:tcPr>
                                  <w:tcW w:w="1186" w:type="dxa"/>
                                  <w:tcBorders>
                                    <w:top w:val="single" w:sz="4" w:space="0" w:color="000000"/>
                                    <w:left w:val="single" w:sz="4" w:space="0" w:color="000000"/>
                                    <w:bottom w:val="single" w:sz="4" w:space="0" w:color="000000"/>
                                    <w:right w:val="single" w:sz="4" w:space="0" w:color="000000"/>
                                  </w:tcBorders>
                                </w:tcPr>
                                <w:p w14:paraId="11BF8DBE" w14:textId="77777777" w:rsidR="004D7C53" w:rsidRPr="00EC7547" w:rsidRDefault="004D7C53"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7CAD7BC0" w14:textId="3C52D7E6" w:rsidR="004D7C53" w:rsidRPr="00EC7547" w:rsidRDefault="00A51781" w:rsidP="00E428DC">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again tested</w:t>
                                  </w:r>
                                  <w:proofErr w:type="gramEnd"/>
                                  <w:r w:rsidR="001B0CBF">
                                    <w:rPr>
                                      <w:rFonts w:eastAsia="Times New Roman" w:cs="Times New Roman"/>
                                      <w:color w:val="000000"/>
                                      <w:lang w:eastAsia="en-GB"/>
                                    </w:rPr>
                                    <w:t xml:space="preserve"> with the </w:t>
                                  </w:r>
                                  <w:r w:rsidR="0049246A">
                                    <w:rPr>
                                      <w:rFonts w:eastAsia="Times New Roman" w:cs="Times New Roman"/>
                                      <w:i/>
                                      <w:iCs/>
                                      <w:color w:val="000000"/>
                                      <w:lang w:eastAsia="en-GB"/>
                                    </w:rPr>
                                    <w:t>–instance</w:t>
                                  </w:r>
                                  <w:r w:rsidR="0049246A">
                                    <w:rPr>
                                      <w:rFonts w:eastAsia="Times New Roman" w:cs="Times New Roman"/>
                                      <w:color w:val="000000"/>
                                      <w:lang w:eastAsia="en-GB"/>
                                    </w:rPr>
                                    <w:t xml:space="preserve"> flag </w:t>
                                  </w:r>
                                  <w:r w:rsidR="009B1B25">
                                    <w:rPr>
                                      <w:rFonts w:eastAsia="Times New Roman" w:cs="Times New Roman"/>
                                      <w:color w:val="000000"/>
                                      <w:lang w:eastAsia="en-GB"/>
                                    </w:rPr>
                                    <w:t>to see if the data instance gets overridden</w:t>
                                  </w:r>
                                  <w:r w:rsidR="004D7C53">
                                    <w:rPr>
                                      <w:rFonts w:eastAsia="Times New Roman" w:cs="Times New Roman"/>
                                      <w:color w:val="000000"/>
                                      <w:lang w:eastAsia="en-GB"/>
                                    </w:rPr>
                                    <w:t>.</w:t>
                                  </w:r>
                                  <w:r w:rsidR="009B1B25">
                                    <w:rPr>
                                      <w:rFonts w:eastAsia="Times New Roman" w:cs="Times New Roman"/>
                                      <w:color w:val="000000"/>
                                      <w:lang w:eastAsia="en-GB"/>
                                    </w:rPr>
                                    <w:t xml:space="preserve"> The </w:t>
                                  </w:r>
                                  <w:r w:rsidR="006C44A6">
                                    <w:rPr>
                                      <w:rFonts w:eastAsia="Times New Roman" w:cs="Times New Roman"/>
                                      <w:color w:val="000000"/>
                                      <w:lang w:eastAsia="en-GB"/>
                                    </w:rPr>
                                    <w:t>result was a success.</w:t>
                                  </w:r>
                                  <w:r w:rsidR="004D7C53">
                                    <w:rPr>
                                      <w:rFonts w:eastAsia="Times New Roman" w:cs="Times New Roman"/>
                                      <w:color w:val="000000"/>
                                      <w:lang w:eastAsia="en-GB"/>
                                    </w:rPr>
                                    <w:t xml:space="preserve"> </w:t>
                                  </w:r>
                                </w:p>
                              </w:tc>
                            </w:tr>
                          </w:tbl>
                          <w:p w14:paraId="681997F9" w14:textId="77777777" w:rsidR="004D7C53" w:rsidRPr="00F4123C" w:rsidRDefault="004D7C53" w:rsidP="00F16596"/>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CDBEC" id="Text Box 446" o:spid="_x0000_s1070" type="#_x0000_t202" style="position:absolute;left:0;text-align:left;margin-left:359.5pt;margin-top:0;width:410.7pt;height:613.6pt;z-index:-25165816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" stroked="f">
                <v:textbox inset="1.44pt,1.44pt,1.44pt,1.44pt">
                  <w:txbxContent>
                    <w:p w14:paraId="5038BC4D" w14:textId="66433EAE" w:rsidR="004D7C53" w:rsidRPr="008B1CF2" w:rsidRDefault="00E428DC" w:rsidP="00E428DC">
                      <w:pPr>
                        <w:pStyle w:val="Caption"/>
                        <w:spacing w:before="240"/>
                      </w:pPr>
                      <w:bookmarkStart w:id="176" w:name="_Toc117083168"/>
                      <w:r>
                        <w:t>Table 5.1.3.</w:t>
                      </w:r>
                      <w:r w:rsidR="00CF4633">
                        <w:fldChar w:fldCharType="begin"/>
                      </w:r>
                      <w:r w:rsidR="00CF4633">
                        <w:instrText xml:space="preserve"> SEQ Table_5.1.3. \* ARABIC </w:instrText>
                      </w:r>
                      <w:r w:rsidR="00CF4633">
                        <w:fldChar w:fldCharType="separate"/>
                      </w:r>
                      <w:r w:rsidR="001B701E">
                        <w:rPr>
                          <w:noProof/>
                        </w:rPr>
                        <w:t>3</w:t>
                      </w:r>
                      <w:r w:rsidR="00CF4633">
                        <w:rPr>
                          <w:noProof/>
                        </w:rPr>
                        <w:fldChar w:fldCharType="end"/>
                      </w:r>
                      <w:r>
                        <w:t xml:space="preserve">. </w:t>
                      </w:r>
                      <w:r w:rsidRPr="00AD78E8">
                        <w:t xml:space="preserve">Integration test case for DIME </w:t>
                      </w:r>
                      <w:r w:rsidR="00C9483B">
                        <w:t>CLI explainer</w:t>
                      </w:r>
                      <w:bookmarkEnd w:id="176"/>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4D7C53" w:rsidRPr="00EC7547" w14:paraId="370B797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B9CBD00"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4D7C53" w:rsidRPr="00EC7547" w14:paraId="067E4E5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E3FF3F1"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4D7C53" w:rsidRPr="00EC7547" w14:paraId="6435781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6909874" w14:textId="2CBAFAC1"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w:t>
                            </w:r>
                            <w:r w:rsidR="00E10201">
                              <w:rPr>
                                <w:rFonts w:eastAsia="Times New Roman" w:cs="Times New Roman"/>
                                <w:color w:val="000000"/>
                                <w:lang w:eastAsia="en-GB"/>
                              </w:rPr>
                              <w:t>CLI Explainer</w:t>
                            </w:r>
                          </w:p>
                        </w:tc>
                      </w:tr>
                      <w:tr w:rsidR="00010E61" w:rsidRPr="00EC7547" w14:paraId="0197083C"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724D4EBD" w14:textId="6EDF836E"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7375B9">
                              <w:rPr>
                                <w:rFonts w:eastAsia="Times New Roman" w:cs="Times New Roman"/>
                                <w:color w:val="000000"/>
                                <w:lang w:eastAsia="en-GB"/>
                              </w:rPr>
                              <w:t>6</w:t>
                            </w:r>
                          </w:p>
                        </w:tc>
                        <w:tc>
                          <w:tcPr>
                            <w:tcW w:w="4333" w:type="dxa"/>
                            <w:gridSpan w:val="3"/>
                            <w:tcBorders>
                              <w:top w:val="single" w:sz="4" w:space="0" w:color="000000"/>
                              <w:left w:val="single" w:sz="4" w:space="0" w:color="000000"/>
                              <w:bottom w:val="single" w:sz="4" w:space="0" w:color="000000"/>
                              <w:right w:val="single" w:sz="4" w:space="0" w:color="000000"/>
                            </w:tcBorders>
                          </w:tcPr>
                          <w:p w14:paraId="1AD2ABF0"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F1AD2A8"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631040E9"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4D7C53" w:rsidRPr="00EC7547" w14:paraId="61FB4CC4"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A239441" w14:textId="2098036A"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421C90">
                              <w:rPr>
                                <w:rFonts w:eastAsia="Times New Roman" w:cs="Times New Roman"/>
                                <w:color w:val="000000"/>
                                <w:lang w:eastAsia="en-GB"/>
                              </w:rPr>
                              <w:t>Medium</w:t>
                            </w:r>
                          </w:p>
                        </w:tc>
                      </w:tr>
                      <w:tr w:rsidR="004D7C53" w:rsidRPr="00EC7547" w14:paraId="6A10287E"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0BCE7AA" w14:textId="29F241B8"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C23E4D">
                              <w:rPr>
                                <w:rFonts w:eastAsia="Times New Roman" w:cs="Times New Roman"/>
                                <w:color w:val="000000"/>
                                <w:lang w:eastAsia="en-GB"/>
                              </w:rPr>
                              <w:t>Trigger DIME explainer from CLI interface</w:t>
                            </w:r>
                            <w:r w:rsidR="00E04F67">
                              <w:rPr>
                                <w:rFonts w:eastAsia="Times New Roman" w:cs="Times New Roman"/>
                                <w:color w:val="000000"/>
                                <w:lang w:eastAsia="en-GB"/>
                              </w:rPr>
                              <w:t xml:space="preserve"> and observe if configurations </w:t>
                            </w:r>
                            <w:proofErr w:type="gramStart"/>
                            <w:r w:rsidR="00E04F67">
                              <w:rPr>
                                <w:rFonts w:eastAsia="Times New Roman" w:cs="Times New Roman"/>
                                <w:color w:val="000000"/>
                                <w:lang w:eastAsia="en-GB"/>
                              </w:rPr>
                              <w:t>are loaded</w:t>
                            </w:r>
                            <w:proofErr w:type="gramEnd"/>
                            <w:r w:rsidR="00E04F67">
                              <w:rPr>
                                <w:rFonts w:eastAsia="Times New Roman" w:cs="Times New Roman"/>
                                <w:color w:val="000000"/>
                                <w:lang w:eastAsia="en-GB"/>
                              </w:rPr>
                              <w:t xml:space="preserve"> as expected</w:t>
                            </w:r>
                            <w:r w:rsidR="00760939">
                              <w:rPr>
                                <w:rFonts w:eastAsia="Times New Roman" w:cs="Times New Roman"/>
                                <w:color w:val="000000"/>
                                <w:lang w:eastAsia="en-GB"/>
                              </w:rPr>
                              <w:t xml:space="preserve"> from the </w:t>
                            </w:r>
                            <w:r w:rsidR="00760939">
                              <w:rPr>
                                <w:rFonts w:eastAsia="Times New Roman" w:cs="Times New Roman"/>
                                <w:i/>
                                <w:iCs/>
                                <w:color w:val="000000"/>
                                <w:lang w:eastAsia="en-GB"/>
                              </w:rPr>
                              <w:t>dime_config.yml</w:t>
                            </w:r>
                            <w:r w:rsidR="00760939">
                              <w:rPr>
                                <w:rFonts w:eastAsia="Times New Roman" w:cs="Times New Roman"/>
                                <w:color w:val="000000"/>
                                <w:lang w:eastAsia="en-GB"/>
                              </w:rPr>
                              <w:t xml:space="preserve"> file</w:t>
                            </w:r>
                            <w:r>
                              <w:rPr>
                                <w:rFonts w:eastAsia="Times New Roman" w:cs="Times New Roman"/>
                                <w:color w:val="000000"/>
                                <w:lang w:eastAsia="en-GB"/>
                              </w:rPr>
                              <w:t>.</w:t>
                            </w:r>
                          </w:p>
                        </w:tc>
                      </w:tr>
                      <w:tr w:rsidR="004D7C53" w:rsidRPr="00EC7547" w14:paraId="38CFADB9"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8EE4B69" w14:textId="6E83E1B0"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w:t>
                            </w:r>
                            <w:r w:rsidR="0044510F">
                              <w:rPr>
                                <w:rFonts w:eastAsia="Times New Roman" w:cs="Times New Roman"/>
                                <w:bCs/>
                                <w:color w:val="000000"/>
                                <w:lang w:eastAsia="en-GB"/>
                              </w:rPr>
                              <w:t xml:space="preserve"> and a trained Rasa </w:t>
                            </w:r>
                            <w:r w:rsidR="000416D9">
                              <w:rPr>
                                <w:rFonts w:eastAsia="Times New Roman" w:cs="Times New Roman"/>
                                <w:bCs/>
                                <w:color w:val="000000"/>
                                <w:lang w:eastAsia="en-GB"/>
                              </w:rPr>
                              <w:t>model,</w:t>
                            </w:r>
                            <w:r w:rsidR="0044510F">
                              <w:rPr>
                                <w:rFonts w:eastAsia="Times New Roman" w:cs="Times New Roman"/>
                                <w:bCs/>
                                <w:color w:val="000000"/>
                                <w:lang w:eastAsia="en-GB"/>
                              </w:rPr>
                              <w:t xml:space="preserve"> and the dataset must be available in the project directory</w:t>
                            </w:r>
                          </w:p>
                        </w:tc>
                      </w:tr>
                      <w:tr w:rsidR="004D7C53" w:rsidRPr="00EC7547" w14:paraId="49E6E043"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D241406" w14:textId="4EF8314A" w:rsidR="004D7C53" w:rsidRDefault="004D7C53" w:rsidP="00B2592B">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59EDCF16" w14:textId="32961E92" w:rsidR="004C00CA" w:rsidRDefault="004D7C53"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Step</w:t>
                            </w:r>
                            <w:r w:rsidR="00B2592B">
                              <w:rPr>
                                <w:rFonts w:eastAsia="Times New Roman" w:cs="Times New Roman"/>
                                <w:color w:val="000000"/>
                                <w:lang w:eastAsia="en-GB"/>
                              </w:rPr>
                              <w:t xml:space="preserve"> 1</w:t>
                            </w:r>
                            <w:r w:rsidRPr="00EC7547">
                              <w:rPr>
                                <w:rFonts w:eastAsia="Times New Roman" w:cs="Times New Roman"/>
                                <w:color w:val="000000"/>
                                <w:lang w:eastAsia="en-GB"/>
                              </w:rPr>
                              <w:t xml:space="preserve">: </w:t>
                            </w:r>
                            <w:r w:rsidR="00B273CF">
                              <w:rPr>
                                <w:rFonts w:eastAsia="Times New Roman" w:cs="Times New Roman"/>
                                <w:color w:val="000000"/>
                                <w:lang w:eastAsia="en-GB"/>
                              </w:rPr>
                              <w:t xml:space="preserve">Open </w:t>
                            </w:r>
                            <w:r w:rsidR="000A2F3D">
                              <w:rPr>
                                <w:rFonts w:eastAsia="Times New Roman" w:cs="Times New Roman"/>
                                <w:i/>
                                <w:iCs/>
                                <w:color w:val="000000"/>
                                <w:lang w:eastAsia="en-GB"/>
                              </w:rPr>
                              <w:t xml:space="preserve">dime_config.yml </w:t>
                            </w:r>
                            <w:r w:rsidR="000A2F3D">
                              <w:rPr>
                                <w:rFonts w:eastAsia="Times New Roman" w:cs="Times New Roman"/>
                                <w:color w:val="000000"/>
                                <w:lang w:eastAsia="en-GB"/>
                              </w:rPr>
                              <w:t xml:space="preserve">and verify that </w:t>
                            </w:r>
                            <w:r w:rsidR="004C7538">
                              <w:rPr>
                                <w:rFonts w:eastAsia="Times New Roman" w:cs="Times New Roman"/>
                                <w:color w:val="000000"/>
                                <w:lang w:eastAsia="en-GB"/>
                              </w:rPr>
                              <w:t xml:space="preserve">a data instance </w:t>
                            </w:r>
                            <w:proofErr w:type="gramStart"/>
                            <w:r w:rsidR="004C7538">
                              <w:rPr>
                                <w:rFonts w:eastAsia="Times New Roman" w:cs="Times New Roman"/>
                                <w:color w:val="000000"/>
                                <w:lang w:eastAsia="en-GB"/>
                              </w:rPr>
                              <w:t xml:space="preserve">is </w:t>
                            </w:r>
                            <w:r w:rsidR="004C00CA">
                              <w:rPr>
                                <w:rFonts w:eastAsia="Times New Roman" w:cs="Times New Roman"/>
                                <w:color w:val="000000"/>
                                <w:lang w:eastAsia="en-GB"/>
                              </w:rPr>
                              <w:t>specified</w:t>
                            </w:r>
                            <w:proofErr w:type="gramEnd"/>
                            <w:r w:rsidR="004C00CA">
                              <w:rPr>
                                <w:rFonts w:eastAsia="Times New Roman" w:cs="Times New Roman"/>
                                <w:color w:val="000000"/>
                                <w:lang w:eastAsia="en-GB"/>
                              </w:rPr>
                              <w:t>,</w:t>
                            </w:r>
                            <w:r w:rsidR="004C7538">
                              <w:rPr>
                                <w:rFonts w:eastAsia="Times New Roman" w:cs="Times New Roman"/>
                                <w:color w:val="000000"/>
                                <w:lang w:eastAsia="en-GB"/>
                              </w:rPr>
                              <w:t xml:space="preserve"> and the metric is confidence</w:t>
                            </w:r>
                            <w:r w:rsidR="009161CE">
                              <w:rPr>
                                <w:rFonts w:eastAsia="Times New Roman" w:cs="Times New Roman"/>
                                <w:color w:val="000000"/>
                                <w:lang w:eastAsia="en-GB"/>
                              </w:rPr>
                              <w:t>.</w:t>
                            </w:r>
                          </w:p>
                          <w:p w14:paraId="0F932817" w14:textId="02430639" w:rsidR="00B2592B" w:rsidRDefault="00B2592B"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2</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C211A45" w14:textId="7062340F" w:rsidR="004D7C53" w:rsidRPr="003E3D56" w:rsidRDefault="004C00CA"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3: </w:t>
                            </w:r>
                            <w:r w:rsidR="004D7C53">
                              <w:rPr>
                                <w:rFonts w:eastAsia="Times New Roman" w:cs="Times New Roman"/>
                                <w:color w:val="000000"/>
                                <w:lang w:eastAsia="en-GB"/>
                              </w:rPr>
                              <w:t xml:space="preserve">Open </w:t>
                            </w:r>
                            <w:r w:rsidR="007955FE">
                              <w:rPr>
                                <w:rFonts w:eastAsia="Times New Roman" w:cs="Times New Roman"/>
                                <w:color w:val="000000"/>
                                <w:lang w:eastAsia="en-GB"/>
                              </w:rPr>
                              <w:t xml:space="preserve">the </w:t>
                            </w:r>
                            <w:r w:rsidR="004D7C53">
                              <w:rPr>
                                <w:rFonts w:eastAsia="Times New Roman" w:cs="Times New Roman"/>
                                <w:color w:val="000000"/>
                                <w:lang w:eastAsia="en-GB"/>
                              </w:rPr>
                              <w:t>project directory</w:t>
                            </w:r>
                            <w:r w:rsidR="00F0310E">
                              <w:rPr>
                                <w:rFonts w:eastAsia="Times New Roman" w:cs="Times New Roman"/>
                                <w:color w:val="000000"/>
                                <w:lang w:eastAsia="en-GB"/>
                              </w:rPr>
                              <w:t xml:space="preserve"> in the terminal</w:t>
                            </w:r>
                          </w:p>
                          <w:p w14:paraId="4CF9BF14" w14:textId="6185C92E" w:rsidR="004D7C53" w:rsidRPr="009D03F6" w:rsidRDefault="004D7C53"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sidR="003B3930">
                              <w:rPr>
                                <w:rFonts w:eastAsia="Times New Roman" w:cs="Times New Roman"/>
                                <w:color w:val="000000"/>
                                <w:lang w:eastAsia="en-GB"/>
                              </w:rPr>
                              <w:t>4</w:t>
                            </w:r>
                            <w:r w:rsidRPr="00EC7547">
                              <w:rPr>
                                <w:rFonts w:eastAsia="Times New Roman" w:cs="Times New Roman"/>
                                <w:color w:val="000000"/>
                                <w:lang w:eastAsia="en-GB"/>
                              </w:rPr>
                              <w:t>:</w:t>
                            </w:r>
                            <w:r>
                              <w:rPr>
                                <w:rFonts w:eastAsia="Times New Roman" w:cs="Times New Roman"/>
                                <w:color w:val="000000"/>
                                <w:lang w:eastAsia="en-GB"/>
                              </w:rPr>
                              <w:t xml:space="preserve"> </w:t>
                            </w:r>
                            <w:r w:rsidR="003B3930">
                              <w:rPr>
                                <w:rFonts w:eastAsia="Times New Roman" w:cs="Times New Roman"/>
                                <w:color w:val="000000"/>
                                <w:lang w:eastAsia="en-GB"/>
                              </w:rPr>
                              <w:t xml:space="preserve">Run </w:t>
                            </w:r>
                            <w:r w:rsidR="003B3930">
                              <w:rPr>
                                <w:rFonts w:eastAsia="Times New Roman" w:cs="Times New Roman"/>
                                <w:i/>
                                <w:iCs/>
                                <w:color w:val="000000"/>
                                <w:lang w:eastAsia="en-GB"/>
                              </w:rPr>
                              <w:t>dime explain</w:t>
                            </w:r>
                            <w:r w:rsidR="003B3930">
                              <w:rPr>
                                <w:rFonts w:eastAsia="Times New Roman" w:cs="Times New Roman"/>
                                <w:color w:val="000000"/>
                                <w:lang w:eastAsia="en-GB"/>
                              </w:rPr>
                              <w:t xml:space="preserve"> command</w:t>
                            </w:r>
                          </w:p>
                          <w:p w14:paraId="1DA123CB" w14:textId="05391F6C" w:rsidR="004D7C53" w:rsidRPr="00EC7547" w:rsidRDefault="004D7C5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ait until </w:t>
                            </w:r>
                            <w:r w:rsidR="00390EC3">
                              <w:rPr>
                                <w:rFonts w:eastAsia="Times New Roman" w:cs="Times New Roman"/>
                                <w:color w:val="000000"/>
                                <w:lang w:eastAsia="en-GB"/>
                              </w:rPr>
                              <w:t>explainer runs successfully</w:t>
                            </w:r>
                            <w:r>
                              <w:rPr>
                                <w:rFonts w:eastAsia="Times New Roman" w:cs="Times New Roman"/>
                                <w:color w:val="000000"/>
                                <w:lang w:eastAsia="en-GB"/>
                              </w:rPr>
                              <w:t xml:space="preserve"> and </w:t>
                            </w:r>
                            <w:r w:rsidR="00390EC3">
                              <w:rPr>
                                <w:rFonts w:eastAsia="Times New Roman" w:cs="Times New Roman"/>
                                <w:color w:val="000000"/>
                                <w:lang w:eastAsia="en-GB"/>
                              </w:rPr>
                              <w:t xml:space="preserve">CLI visualizations </w:t>
                            </w:r>
                            <w:proofErr w:type="gramStart"/>
                            <w:r w:rsidR="00390EC3">
                              <w:rPr>
                                <w:rFonts w:eastAsia="Times New Roman" w:cs="Times New Roman"/>
                                <w:color w:val="000000"/>
                                <w:lang w:eastAsia="en-GB"/>
                              </w:rPr>
                              <w:t>are rendered</w:t>
                            </w:r>
                            <w:proofErr w:type="gramEnd"/>
                            <w:r>
                              <w:rPr>
                                <w:rFonts w:eastAsia="Times New Roman" w:cs="Times New Roman"/>
                                <w:color w:val="000000"/>
                                <w:lang w:eastAsia="en-GB"/>
                              </w:rPr>
                              <w:t>.</w:t>
                            </w:r>
                          </w:p>
                        </w:tc>
                      </w:tr>
                      <w:tr w:rsidR="00010E61" w:rsidRPr="00EC7547" w14:paraId="39135407"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936490D"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29D41F9"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15F8EDE3"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09CADDD5"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46ACE8FA"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7272AC4A"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34487B2F"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5BAA8DEB" w14:textId="77777777"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010E61" w:rsidRPr="00EC7547" w14:paraId="26716AC4"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358B5A59" w14:textId="21C816A1" w:rsidR="004D7C53" w:rsidRPr="00EC7547" w:rsidRDefault="004D7C53"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7375B9">
                              <w:rPr>
                                <w:rFonts w:eastAsia="Times New Roman" w:cs="Times New Roman"/>
                                <w:color w:val="000000"/>
                                <w:lang w:eastAsia="en-GB"/>
                              </w:rPr>
                              <w:t>6</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E15DEF3" w14:textId="0D43D31E" w:rsidR="004D7C53" w:rsidRPr="00246253" w:rsidRDefault="004D7C53"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w:t>
                            </w:r>
                            <w:r w:rsidR="00AE1936">
                              <w:rPr>
                                <w:rFonts w:eastAsia="Times New Roman" w:cs="Times New Roman"/>
                                <w:bCs/>
                                <w:i/>
                                <w:iCs/>
                                <w:color w:val="000000"/>
                                <w:lang w:eastAsia="en-GB"/>
                              </w:rPr>
                              <w:t>explain</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816E937" w14:textId="353CF343" w:rsidR="004D7C53" w:rsidRPr="00AE1936" w:rsidRDefault="00AE1936"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CLI Explainer must load configurations and data instance from </w:t>
                            </w:r>
                            <w:r>
                              <w:rPr>
                                <w:rFonts w:eastAsia="Times New Roman" w:cs="Times New Roman"/>
                                <w:i/>
                                <w:iCs/>
                                <w:color w:val="000000"/>
                                <w:lang w:eastAsia="en-GB"/>
                              </w:rPr>
                              <w:t>dime_config.yml</w:t>
                            </w:r>
                            <w:r w:rsidR="00010E61">
                              <w:rPr>
                                <w:rFonts w:eastAsia="Times New Roman" w:cs="Times New Roman"/>
                                <w:color w:val="000000"/>
                                <w:lang w:eastAsia="en-GB"/>
                              </w:rPr>
                              <w:t>, g</w:t>
                            </w:r>
                            <w:r w:rsidR="00736D1B">
                              <w:rPr>
                                <w:rFonts w:eastAsia="Times New Roman" w:cs="Times New Roman"/>
                                <w:color w:val="000000"/>
                                <w:lang w:eastAsia="en-GB"/>
                              </w:rPr>
                              <w:t xml:space="preserve">enerate </w:t>
                            </w:r>
                            <w:r w:rsidR="00B450C2">
                              <w:rPr>
                                <w:rFonts w:eastAsia="Times New Roman" w:cs="Times New Roman"/>
                                <w:color w:val="000000"/>
                                <w:lang w:eastAsia="en-GB"/>
                              </w:rPr>
                              <w:t>the explanation</w:t>
                            </w:r>
                            <w:r w:rsidR="00010E61">
                              <w:rPr>
                                <w:rFonts w:eastAsia="Times New Roman" w:cs="Times New Roman"/>
                                <w:color w:val="000000"/>
                                <w:lang w:eastAsia="en-GB"/>
                              </w:rPr>
                              <w:t>, and visualize in the CLI.</w:t>
                            </w:r>
                          </w:p>
                        </w:tc>
                        <w:tc>
                          <w:tcPr>
                            <w:tcW w:w="1806" w:type="dxa"/>
                            <w:tcBorders>
                              <w:top w:val="single" w:sz="4" w:space="0" w:color="000000"/>
                              <w:left w:val="single" w:sz="4" w:space="0" w:color="000000"/>
                              <w:bottom w:val="single" w:sz="4" w:space="0" w:color="000000"/>
                              <w:right w:val="single" w:sz="4" w:space="0" w:color="000000"/>
                            </w:tcBorders>
                          </w:tcPr>
                          <w:p w14:paraId="54DCF016" w14:textId="77777777" w:rsidR="004D7C53" w:rsidRDefault="004D7C53" w:rsidP="00781EEC">
                            <w:pPr>
                              <w:spacing w:before="0" w:after="0"/>
                              <w:jc w:val="left"/>
                              <w:rPr>
                                <w:rFonts w:ascii="Iskoola Pota" w:eastAsia="Times New Roman" w:hAnsi="Iskoola Pota" w:cs="Iskoola Pota"/>
                                <w:bCs/>
                                <w:color w:val="000000"/>
                                <w:lang w:eastAsia="en-GB"/>
                              </w:rPr>
                            </w:pPr>
                            <w:r>
                              <w:rPr>
                                <w:rFonts w:ascii="Iskoola Pota" w:eastAsia="Times New Roman" w:hAnsi="Iskoola Pota" w:cs="Iskoola Pota"/>
                                <w:bCs/>
                                <w:color w:val="000000"/>
                                <w:lang w:eastAsia="en-GB"/>
                              </w:rPr>
                              <w:t>Observed that</w:t>
                            </w:r>
                            <w:r w:rsidR="00422444">
                              <w:rPr>
                                <w:rFonts w:ascii="Iskoola Pota" w:eastAsia="Times New Roman" w:hAnsi="Iskoola Pota" w:cs="Iskoola Pota"/>
                                <w:bCs/>
                                <w:color w:val="000000"/>
                                <w:lang w:eastAsia="en-GB"/>
                              </w:rPr>
                              <w:t xml:space="preserve"> the configurations and the </w:t>
                            </w:r>
                            <w:r w:rsidR="00DE715C">
                              <w:rPr>
                                <w:rFonts w:ascii="Iskoola Pota" w:eastAsia="Times New Roman" w:hAnsi="Iskoola Pota" w:cs="Iskoola Pota"/>
                                <w:bCs/>
                                <w:color w:val="000000"/>
                                <w:lang w:eastAsia="en-GB"/>
                              </w:rPr>
                              <w:t xml:space="preserve">data instance </w:t>
                            </w:r>
                            <w:proofErr w:type="gramStart"/>
                            <w:r w:rsidR="006E6D38">
                              <w:rPr>
                                <w:rFonts w:ascii="Iskoola Pota" w:eastAsia="Times New Roman" w:hAnsi="Iskoola Pota" w:cs="Iskoola Pota"/>
                                <w:bCs/>
                                <w:color w:val="000000"/>
                                <w:lang w:eastAsia="en-GB"/>
                              </w:rPr>
                              <w:t>was loaded</w:t>
                            </w:r>
                            <w:proofErr w:type="gramEnd"/>
                            <w:r w:rsidR="006E6D38">
                              <w:rPr>
                                <w:rFonts w:ascii="Iskoola Pota" w:eastAsia="Times New Roman" w:hAnsi="Iskoola Pota" w:cs="Iskoola Pota"/>
                                <w:bCs/>
                                <w:color w:val="000000"/>
                                <w:lang w:eastAsia="en-GB"/>
                              </w:rPr>
                              <w:t xml:space="preserve"> correctly</w:t>
                            </w:r>
                            <w:r>
                              <w:rPr>
                                <w:rFonts w:ascii="Iskoola Pota" w:eastAsia="Times New Roman" w:hAnsi="Iskoola Pota" w:cs="Iskoola Pota"/>
                                <w:bCs/>
                                <w:color w:val="000000"/>
                                <w:lang w:eastAsia="en-GB"/>
                              </w:rPr>
                              <w:t>.</w:t>
                            </w:r>
                          </w:p>
                          <w:p w14:paraId="2489BA0B" w14:textId="77777777" w:rsidR="006E6D38" w:rsidRDefault="006E6D38" w:rsidP="00781EEC">
                            <w:pPr>
                              <w:spacing w:before="0" w:after="0"/>
                              <w:jc w:val="left"/>
                              <w:rPr>
                                <w:rFonts w:eastAsia="Times New Roman" w:cs="Times New Roman"/>
                                <w:color w:val="000000"/>
                                <w:lang w:eastAsia="en-GB"/>
                              </w:rPr>
                            </w:pPr>
                          </w:p>
                          <w:p w14:paraId="51FDD41F" w14:textId="7DD4A109" w:rsidR="006E6D38" w:rsidRPr="00EC7547" w:rsidRDefault="006E6D38" w:rsidP="00781EEC">
                            <w:pPr>
                              <w:spacing w:before="0" w:after="0"/>
                              <w:jc w:val="left"/>
                              <w:rPr>
                                <w:rFonts w:eastAsia="Times New Roman" w:cs="Times New Roman"/>
                                <w:color w:val="000000"/>
                                <w:lang w:eastAsia="en-GB"/>
                              </w:rPr>
                            </w:pPr>
                            <w:r>
                              <w:rPr>
                                <w:rFonts w:eastAsia="Times New Roman" w:cs="Times New Roman"/>
                                <w:color w:val="000000"/>
                                <w:lang w:eastAsia="en-GB"/>
                              </w:rPr>
                              <w:t>The CLI explainer generated the explanation and rendered it to the CLI without any issue.</w:t>
                            </w:r>
                          </w:p>
                        </w:tc>
                        <w:tc>
                          <w:tcPr>
                            <w:tcW w:w="1186" w:type="dxa"/>
                            <w:tcBorders>
                              <w:top w:val="single" w:sz="4" w:space="0" w:color="000000"/>
                              <w:left w:val="single" w:sz="4" w:space="0" w:color="000000"/>
                              <w:bottom w:val="single" w:sz="4" w:space="0" w:color="000000"/>
                              <w:right w:val="single" w:sz="4" w:space="0" w:color="000000"/>
                            </w:tcBorders>
                          </w:tcPr>
                          <w:p w14:paraId="11BF8DBE" w14:textId="77777777" w:rsidR="004D7C53" w:rsidRPr="00EC7547" w:rsidRDefault="004D7C53"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7CAD7BC0" w14:textId="3C52D7E6" w:rsidR="004D7C53" w:rsidRPr="00EC7547" w:rsidRDefault="00A51781" w:rsidP="00E428DC">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again tested</w:t>
                            </w:r>
                            <w:proofErr w:type="gramEnd"/>
                            <w:r w:rsidR="001B0CBF">
                              <w:rPr>
                                <w:rFonts w:eastAsia="Times New Roman" w:cs="Times New Roman"/>
                                <w:color w:val="000000"/>
                                <w:lang w:eastAsia="en-GB"/>
                              </w:rPr>
                              <w:t xml:space="preserve"> with the </w:t>
                            </w:r>
                            <w:r w:rsidR="0049246A">
                              <w:rPr>
                                <w:rFonts w:eastAsia="Times New Roman" w:cs="Times New Roman"/>
                                <w:i/>
                                <w:iCs/>
                                <w:color w:val="000000"/>
                                <w:lang w:eastAsia="en-GB"/>
                              </w:rPr>
                              <w:t>–instance</w:t>
                            </w:r>
                            <w:r w:rsidR="0049246A">
                              <w:rPr>
                                <w:rFonts w:eastAsia="Times New Roman" w:cs="Times New Roman"/>
                                <w:color w:val="000000"/>
                                <w:lang w:eastAsia="en-GB"/>
                              </w:rPr>
                              <w:t xml:space="preserve"> flag </w:t>
                            </w:r>
                            <w:r w:rsidR="009B1B25">
                              <w:rPr>
                                <w:rFonts w:eastAsia="Times New Roman" w:cs="Times New Roman"/>
                                <w:color w:val="000000"/>
                                <w:lang w:eastAsia="en-GB"/>
                              </w:rPr>
                              <w:t>to see if the data instance gets overridden</w:t>
                            </w:r>
                            <w:r w:rsidR="004D7C53">
                              <w:rPr>
                                <w:rFonts w:eastAsia="Times New Roman" w:cs="Times New Roman"/>
                                <w:color w:val="000000"/>
                                <w:lang w:eastAsia="en-GB"/>
                              </w:rPr>
                              <w:t>.</w:t>
                            </w:r>
                            <w:r w:rsidR="009B1B25">
                              <w:rPr>
                                <w:rFonts w:eastAsia="Times New Roman" w:cs="Times New Roman"/>
                                <w:color w:val="000000"/>
                                <w:lang w:eastAsia="en-GB"/>
                              </w:rPr>
                              <w:t xml:space="preserve"> The </w:t>
                            </w:r>
                            <w:r w:rsidR="006C44A6">
                              <w:rPr>
                                <w:rFonts w:eastAsia="Times New Roman" w:cs="Times New Roman"/>
                                <w:color w:val="000000"/>
                                <w:lang w:eastAsia="en-GB"/>
                              </w:rPr>
                              <w:t>result was a success.</w:t>
                            </w:r>
                            <w:r w:rsidR="004D7C53">
                              <w:rPr>
                                <w:rFonts w:eastAsia="Times New Roman" w:cs="Times New Roman"/>
                                <w:color w:val="000000"/>
                                <w:lang w:eastAsia="en-GB"/>
                              </w:rPr>
                              <w:t xml:space="preserve"> </w:t>
                            </w:r>
                          </w:p>
                        </w:tc>
                      </w:tr>
                    </w:tbl>
                    <w:p w14:paraId="681997F9" w14:textId="77777777" w:rsidR="004D7C53" w:rsidRPr="00F4123C" w:rsidRDefault="004D7C53" w:rsidP="00F16596"/>
                  </w:txbxContent>
                </v:textbox>
                <w10:wrap type="topAndBottom" anchorx="margin" anchory="margin"/>
              </v:shape>
            </w:pict>
          </mc:Fallback>
        </mc:AlternateContent>
      </w:r>
    </w:p>
    <w:p w14:paraId="5C81E141" w14:textId="52F90ED6" w:rsidR="005B1341" w:rsidRDefault="00624A6E" w:rsidP="004D7C53">
      <w:pPr>
        <w:spacing w:before="0" w:line="360" w:lineRule="auto"/>
      </w:pPr>
      <w:r>
        <w:rPr>
          <w:noProof/>
        </w:rPr>
        <w:lastRenderedPageBreak/>
        <mc:AlternateContent>
          <mc:Choice Requires="wps">
            <w:drawing>
              <wp:anchor distT="0" distB="0" distL="114300" distR="114300" simplePos="0" relativeHeight="251658318" behindDoc="1" locked="0" layoutInCell="1" allowOverlap="1" wp14:anchorId="37BB0554" wp14:editId="1861DE0F">
                <wp:simplePos x="0" y="0"/>
                <wp:positionH relativeFrom="margin">
                  <wp:align>right</wp:align>
                </wp:positionH>
                <wp:positionV relativeFrom="margin">
                  <wp:align>top</wp:align>
                </wp:positionV>
                <wp:extent cx="5215890" cy="7792720"/>
                <wp:effectExtent l="0" t="0" r="3810" b="0"/>
                <wp:wrapTopAndBottom/>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792720"/>
                        </a:xfrm>
                        <a:prstGeom prst="rect">
                          <a:avLst/>
                        </a:prstGeom>
                        <a:solidFill>
                          <a:srgbClr val="FFFFFF"/>
                        </a:solidFill>
                        <a:ln w="9525">
                          <a:noFill/>
                          <a:miter lim="800000"/>
                          <a:headEnd/>
                          <a:tailEnd/>
                        </a:ln>
                      </wps:spPr>
                      <wps:txbx>
                        <w:txbxContent>
                          <w:p w14:paraId="008B9B2B" w14:textId="139D2B0B" w:rsidR="00624A6E" w:rsidRPr="008B1CF2" w:rsidRDefault="00805F1E" w:rsidP="00805F1E">
                            <w:pPr>
                              <w:pStyle w:val="Caption"/>
                              <w:spacing w:before="240"/>
                            </w:pPr>
                            <w:bookmarkStart w:id="177" w:name="_Toc117083169"/>
                            <w:r>
                              <w:t>Table 5.1.3.</w:t>
                            </w:r>
                            <w:r w:rsidR="00CF4633">
                              <w:fldChar w:fldCharType="begin"/>
                            </w:r>
                            <w:r w:rsidR="00CF4633">
                              <w:instrText xml:space="preserve"> SEQ Table_5.1.3. \* ARABIC </w:instrText>
                            </w:r>
                            <w:r w:rsidR="00CF4633">
                              <w:fldChar w:fldCharType="separate"/>
                            </w:r>
                            <w:r w:rsidR="001B701E">
                              <w:rPr>
                                <w:noProof/>
                              </w:rPr>
                              <w:t>4</w:t>
                            </w:r>
                            <w:r w:rsidR="00CF4633">
                              <w:rPr>
                                <w:noProof/>
                              </w:rPr>
                              <w:fldChar w:fldCharType="end"/>
                            </w:r>
                            <w:r>
                              <w:t xml:space="preserve">. </w:t>
                            </w:r>
                            <w:r w:rsidRPr="00A4305B">
                              <w:t xml:space="preserve">Integration test case for DIME CLI </w:t>
                            </w:r>
                            <w:r>
                              <w:t>visualizer</w:t>
                            </w:r>
                            <w:bookmarkEnd w:id="177"/>
                            <w:r w:rsidRPr="008B1CF2">
                              <w:t xml:space="preserve"> </w:t>
                            </w:r>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624A6E" w:rsidRPr="00EC7547" w14:paraId="6A5E2DF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6CC657D"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624A6E" w:rsidRPr="00EC7547" w14:paraId="0E122CA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A168C53"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624A6E" w:rsidRPr="00EC7547" w14:paraId="6D1DB79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48276F" w14:textId="69448791"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CLI </w:t>
                                  </w:r>
                                  <w:r w:rsidR="00763D4E">
                                    <w:rPr>
                                      <w:rFonts w:eastAsia="Times New Roman" w:cs="Times New Roman"/>
                                      <w:color w:val="000000"/>
                                      <w:lang w:eastAsia="en-GB"/>
                                    </w:rPr>
                                    <w:t>Visualizer</w:t>
                                  </w:r>
                                </w:p>
                              </w:tc>
                            </w:tr>
                            <w:tr w:rsidR="00624A6E" w:rsidRPr="00EC7547" w14:paraId="63E61B99"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28184B9C" w14:textId="03D8915C"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0B295A">
                                    <w:rPr>
                                      <w:rFonts w:eastAsia="Times New Roman" w:cs="Times New Roman"/>
                                      <w:color w:val="000000"/>
                                      <w:lang w:eastAsia="en-GB"/>
                                    </w:rPr>
                                    <w:t>7</w:t>
                                  </w:r>
                                </w:p>
                              </w:tc>
                              <w:tc>
                                <w:tcPr>
                                  <w:tcW w:w="4333" w:type="dxa"/>
                                  <w:gridSpan w:val="3"/>
                                  <w:tcBorders>
                                    <w:top w:val="single" w:sz="4" w:space="0" w:color="000000"/>
                                    <w:left w:val="single" w:sz="4" w:space="0" w:color="000000"/>
                                    <w:bottom w:val="single" w:sz="4" w:space="0" w:color="000000"/>
                                    <w:right w:val="single" w:sz="4" w:space="0" w:color="000000"/>
                                  </w:tcBorders>
                                </w:tcPr>
                                <w:p w14:paraId="471964FB"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3443CBB3"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27EA55B0"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624A6E" w:rsidRPr="00EC7547" w14:paraId="41C40AE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DBDB48C"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624A6E" w:rsidRPr="00EC7547" w14:paraId="713F7D38"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8E3ABB8" w14:textId="22589781"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 xml:space="preserve">Trigger DIME </w:t>
                                  </w:r>
                                  <w:r w:rsidR="00763D4E">
                                    <w:rPr>
                                      <w:rFonts w:eastAsia="Times New Roman" w:cs="Times New Roman"/>
                                      <w:color w:val="000000"/>
                                      <w:lang w:eastAsia="en-GB"/>
                                    </w:rPr>
                                    <w:t>visualizer</w:t>
                                  </w:r>
                                  <w:r>
                                    <w:rPr>
                                      <w:rFonts w:eastAsia="Times New Roman" w:cs="Times New Roman"/>
                                      <w:color w:val="000000"/>
                                      <w:lang w:eastAsia="en-GB"/>
                                    </w:rPr>
                                    <w:t xml:space="preserve"> from CLI interface and observe if </w:t>
                                  </w:r>
                                  <w:r w:rsidR="006B228C">
                                    <w:rPr>
                                      <w:rFonts w:eastAsia="Times New Roman" w:cs="Times New Roman"/>
                                      <w:color w:val="000000"/>
                                      <w:lang w:eastAsia="en-GB"/>
                                    </w:rPr>
                                    <w:t xml:space="preserve">a valid explanation JSON object </w:t>
                                  </w:r>
                                  <w:proofErr w:type="gramStart"/>
                                  <w:r w:rsidR="006B228C">
                                    <w:rPr>
                                      <w:rFonts w:eastAsia="Times New Roman" w:cs="Times New Roman"/>
                                      <w:color w:val="000000"/>
                                      <w:lang w:eastAsia="en-GB"/>
                                    </w:rPr>
                                    <w:t>gets rendered</w:t>
                                  </w:r>
                                  <w:proofErr w:type="gramEnd"/>
                                  <w:r w:rsidR="006B228C">
                                    <w:rPr>
                                      <w:rFonts w:eastAsia="Times New Roman" w:cs="Times New Roman"/>
                                      <w:color w:val="000000"/>
                                      <w:lang w:eastAsia="en-GB"/>
                                    </w:rPr>
                                    <w:t xml:space="preserve"> into the CLI</w:t>
                                  </w:r>
                                  <w:r>
                                    <w:rPr>
                                      <w:rFonts w:eastAsia="Times New Roman" w:cs="Times New Roman"/>
                                      <w:color w:val="000000"/>
                                      <w:lang w:eastAsia="en-GB"/>
                                    </w:rPr>
                                    <w:t>.</w:t>
                                  </w:r>
                                </w:p>
                              </w:tc>
                            </w:tr>
                            <w:tr w:rsidR="00624A6E" w:rsidRPr="00EC7547" w14:paraId="2A549774"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BB3C335" w14:textId="5437DECE"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w:t>
                                  </w:r>
                                  <w:r w:rsidR="007A6F10">
                                    <w:rPr>
                                      <w:rFonts w:eastAsia="Times New Roman" w:cs="Times New Roman"/>
                                      <w:bCs/>
                                      <w:color w:val="000000"/>
                                      <w:lang w:eastAsia="en-GB"/>
                                    </w:rPr>
                                    <w:t xml:space="preserve">n already generated explanation JSON file must reside </w:t>
                                  </w:r>
                                  <w:r>
                                    <w:rPr>
                                      <w:rFonts w:eastAsia="Times New Roman" w:cs="Times New Roman"/>
                                      <w:bCs/>
                                      <w:color w:val="000000"/>
                                      <w:lang w:eastAsia="en-GB"/>
                                    </w:rPr>
                                    <w:t>in the project directory</w:t>
                                  </w:r>
                                </w:p>
                              </w:tc>
                            </w:tr>
                            <w:tr w:rsidR="00624A6E" w:rsidRPr="00EC7547" w14:paraId="3234F64C"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A4316C2"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1D9C3F62" w14:textId="77777777" w:rsidR="00340E20" w:rsidRDefault="00340E20" w:rsidP="00340E20">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1E6CD5E6" w14:textId="0013766A" w:rsidR="00624A6E" w:rsidRPr="003E3D56" w:rsidRDefault="00624A6E"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w:t>
                                  </w:r>
                                  <w:r w:rsidR="00134247">
                                    <w:rPr>
                                      <w:rFonts w:eastAsia="Times New Roman" w:cs="Times New Roman"/>
                                      <w:color w:val="000000"/>
                                      <w:lang w:eastAsia="en-GB"/>
                                    </w:rPr>
                                    <w:t>2</w:t>
                                  </w:r>
                                  <w:r>
                                    <w:rPr>
                                      <w:rFonts w:eastAsia="Times New Roman" w:cs="Times New Roman"/>
                                      <w:color w:val="000000"/>
                                      <w:lang w:eastAsia="en-GB"/>
                                    </w:rPr>
                                    <w:t xml:space="preserve">: </w:t>
                                  </w:r>
                                  <w:r w:rsidR="00C46D22">
                                    <w:rPr>
                                      <w:rFonts w:eastAsia="Times New Roman" w:cs="Times New Roman"/>
                                      <w:color w:val="000000"/>
                                      <w:lang w:eastAsia="en-GB"/>
                                    </w:rPr>
                                    <w:t>Go to</w:t>
                                  </w:r>
                                  <w:r>
                                    <w:rPr>
                                      <w:rFonts w:eastAsia="Times New Roman" w:cs="Times New Roman"/>
                                      <w:color w:val="000000"/>
                                      <w:lang w:eastAsia="en-GB"/>
                                    </w:rPr>
                                    <w:t xml:space="preserve"> the project directory</w:t>
                                  </w:r>
                                  <w:r w:rsidR="00340E20">
                                    <w:rPr>
                                      <w:rFonts w:eastAsia="Times New Roman" w:cs="Times New Roman"/>
                                      <w:color w:val="000000"/>
                                      <w:lang w:eastAsia="en-GB"/>
                                    </w:rPr>
                                    <w:t xml:space="preserve"> in the terminal</w:t>
                                  </w:r>
                                </w:p>
                                <w:p w14:paraId="50568882" w14:textId="084FB492" w:rsidR="00624A6E" w:rsidRPr="00EE2B91" w:rsidRDefault="00624A6E"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sidR="00134247">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 xml:space="preserve">dime </w:t>
                                  </w:r>
                                  <w:r w:rsidR="00134247">
                                    <w:rPr>
                                      <w:rFonts w:eastAsia="Times New Roman" w:cs="Times New Roman"/>
                                      <w:i/>
                                      <w:iCs/>
                                      <w:color w:val="000000"/>
                                      <w:lang w:eastAsia="en-GB"/>
                                    </w:rPr>
                                    <w:t>visualize</w:t>
                                  </w:r>
                                  <w:r>
                                    <w:rPr>
                                      <w:rFonts w:eastAsia="Times New Roman" w:cs="Times New Roman"/>
                                      <w:color w:val="000000"/>
                                      <w:lang w:eastAsia="en-GB"/>
                                    </w:rPr>
                                    <w:t xml:space="preserve"> command</w:t>
                                  </w:r>
                                  <w:r w:rsidR="00134247">
                                    <w:rPr>
                                      <w:rFonts w:eastAsia="Times New Roman" w:cs="Times New Roman"/>
                                      <w:color w:val="000000"/>
                                      <w:lang w:eastAsia="en-GB"/>
                                    </w:rPr>
                                    <w:t xml:space="preserve"> with </w:t>
                                  </w:r>
                                  <w:r w:rsidR="00B00446">
                                    <w:rPr>
                                      <w:rFonts w:eastAsia="Times New Roman" w:cs="Times New Roman"/>
                                      <w:color w:val="000000"/>
                                      <w:lang w:eastAsia="en-GB"/>
                                    </w:rPr>
                                    <w:t>--</w:t>
                                  </w:r>
                                  <w:r w:rsidR="00134247">
                                    <w:rPr>
                                      <w:rFonts w:eastAsia="Times New Roman" w:cs="Times New Roman"/>
                                      <w:i/>
                                      <w:iCs/>
                                      <w:color w:val="000000"/>
                                      <w:lang w:eastAsia="en-GB"/>
                                    </w:rPr>
                                    <w:t>explanation</w:t>
                                  </w:r>
                                  <w:r w:rsidR="0044794E">
                                    <w:rPr>
                                      <w:rFonts w:eastAsia="Times New Roman" w:cs="Times New Roman"/>
                                      <w:color w:val="000000"/>
                                      <w:lang w:eastAsia="en-GB"/>
                                    </w:rPr>
                                    <w:t xml:space="preserve"> flag with the correct explanation filename.</w:t>
                                  </w:r>
                                  <w:r w:rsidR="000E54CC">
                                    <w:rPr>
                                      <w:rFonts w:eastAsia="Times New Roman" w:cs="Times New Roman"/>
                                      <w:color w:val="000000"/>
                                      <w:lang w:eastAsia="en-GB"/>
                                    </w:rPr>
                                    <w:t xml:space="preserve"> (</w:t>
                                  </w:r>
                                  <w:proofErr w:type="gramStart"/>
                                  <w:r w:rsidR="00EE2B91" w:rsidRPr="00D86CD5">
                                    <w:rPr>
                                      <w:rFonts w:eastAsia="Times New Roman" w:cs="Times New Roman"/>
                                      <w:i/>
                                      <w:iCs/>
                                      <w:color w:val="000000"/>
                                      <w:lang w:eastAsia="en-GB"/>
                                    </w:rPr>
                                    <w:t>dime</w:t>
                                  </w:r>
                                  <w:proofErr w:type="gramEnd"/>
                                  <w:r w:rsidR="00EE2B91" w:rsidRPr="00D86CD5">
                                    <w:rPr>
                                      <w:rFonts w:eastAsia="Times New Roman" w:cs="Times New Roman"/>
                                      <w:i/>
                                      <w:iCs/>
                                      <w:color w:val="000000"/>
                                      <w:lang w:eastAsia="en-GB"/>
                                    </w:rPr>
                                    <w:t>_results_2022</w:t>
                                  </w:r>
                                  <w:r w:rsidR="00B53803" w:rsidRPr="00D86CD5">
                                    <w:rPr>
                                      <w:rFonts w:eastAsia="Times New Roman" w:cs="Times New Roman"/>
                                      <w:i/>
                                      <w:iCs/>
                                      <w:color w:val="000000"/>
                                      <w:lang w:eastAsia="en-GB"/>
                                    </w:rPr>
                                    <w:t>09</w:t>
                                  </w:r>
                                  <w:r w:rsidR="00EE2B91" w:rsidRPr="00D86CD5">
                                    <w:rPr>
                                      <w:rFonts w:eastAsia="Times New Roman" w:cs="Times New Roman"/>
                                      <w:i/>
                                      <w:iCs/>
                                      <w:color w:val="000000"/>
                                      <w:lang w:eastAsia="en-GB"/>
                                    </w:rPr>
                                    <w:t>17_210016.json</w:t>
                                  </w:r>
                                  <w:r w:rsidR="00EE2B91">
                                    <w:rPr>
                                      <w:rFonts w:eastAsia="Times New Roman" w:cs="Times New Roman"/>
                                      <w:color w:val="000000"/>
                                      <w:lang w:eastAsia="en-GB"/>
                                    </w:rPr>
                                    <w:t>)</w:t>
                                  </w:r>
                                </w:p>
                                <w:p w14:paraId="22BFC6A9" w14:textId="235D17D3" w:rsidR="00624A6E" w:rsidRPr="00EC7547" w:rsidRDefault="00624A6E"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w:t>
                                  </w:r>
                                  <w:r w:rsidR="00134247">
                                    <w:rPr>
                                      <w:rFonts w:eastAsia="Times New Roman" w:cs="Times New Roman"/>
                                      <w:color w:val="000000"/>
                                      <w:lang w:eastAsia="en-GB"/>
                                    </w:rPr>
                                    <w:t>4</w:t>
                                  </w:r>
                                  <w:r>
                                    <w:rPr>
                                      <w:rFonts w:eastAsia="Times New Roman" w:cs="Times New Roman"/>
                                      <w:color w:val="000000"/>
                                      <w:lang w:eastAsia="en-GB"/>
                                    </w:rPr>
                                    <w:t xml:space="preserve">: Wait until explainer runs successfully and CLI visualizations </w:t>
                                  </w:r>
                                  <w:proofErr w:type="gramStart"/>
                                  <w:r>
                                    <w:rPr>
                                      <w:rFonts w:eastAsia="Times New Roman" w:cs="Times New Roman"/>
                                      <w:color w:val="000000"/>
                                      <w:lang w:eastAsia="en-GB"/>
                                    </w:rPr>
                                    <w:t>are rendered</w:t>
                                  </w:r>
                                  <w:proofErr w:type="gramEnd"/>
                                  <w:r>
                                    <w:rPr>
                                      <w:rFonts w:eastAsia="Times New Roman" w:cs="Times New Roman"/>
                                      <w:color w:val="000000"/>
                                      <w:lang w:eastAsia="en-GB"/>
                                    </w:rPr>
                                    <w:t>.</w:t>
                                  </w:r>
                                </w:p>
                              </w:tc>
                            </w:tr>
                            <w:tr w:rsidR="00624A6E" w:rsidRPr="00EC7547" w14:paraId="20837A99"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4D97E3A"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16CC4EE4"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36FB2FCF"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D65EDC4"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2A5F62AE"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285964F6"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0882EA3E"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160FAD5"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624A6E" w:rsidRPr="00EC7547" w14:paraId="7C3CC7A8"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6F03026A" w14:textId="76844E4C"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295A">
                                    <w:rPr>
                                      <w:rFonts w:eastAsia="Times New Roman" w:cs="Times New Roman"/>
                                      <w:color w:val="000000"/>
                                      <w:lang w:eastAsia="en-GB"/>
                                    </w:rPr>
                                    <w:t>7</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61809D9C" w14:textId="4F4EF983" w:rsidR="00624A6E" w:rsidRPr="00246253" w:rsidRDefault="00624A6E" w:rsidP="00781EEC">
                                  <w:pPr>
                                    <w:spacing w:before="0" w:after="0"/>
                                    <w:jc w:val="left"/>
                                    <w:rPr>
                                      <w:rFonts w:eastAsia="Times New Roman" w:cs="Times New Roman"/>
                                      <w:bCs/>
                                      <w:color w:val="000000"/>
                                      <w:lang w:eastAsia="en-GB"/>
                                    </w:rPr>
                                  </w:pPr>
                                  <w:proofErr w:type="gramStart"/>
                                  <w:r w:rsidRPr="00246253">
                                    <w:rPr>
                                      <w:rFonts w:eastAsia="Times New Roman" w:cs="Times New Roman"/>
                                      <w:bCs/>
                                      <w:i/>
                                      <w:iCs/>
                                      <w:color w:val="000000"/>
                                      <w:lang w:eastAsia="en-GB"/>
                                    </w:rPr>
                                    <w:t>dime</w:t>
                                  </w:r>
                                  <w:proofErr w:type="gramEnd"/>
                                  <w:r>
                                    <w:rPr>
                                      <w:rFonts w:eastAsia="Times New Roman" w:cs="Times New Roman"/>
                                      <w:bCs/>
                                      <w:i/>
                                      <w:iCs/>
                                      <w:color w:val="000000"/>
                                      <w:lang w:eastAsia="en-GB"/>
                                    </w:rPr>
                                    <w:t xml:space="preserve"> </w:t>
                                  </w:r>
                                  <w:r w:rsidR="00E32A38">
                                    <w:rPr>
                                      <w:rFonts w:eastAsia="Times New Roman" w:cs="Times New Roman"/>
                                      <w:bCs/>
                                      <w:i/>
                                      <w:iCs/>
                                      <w:color w:val="000000"/>
                                      <w:lang w:eastAsia="en-GB"/>
                                    </w:rPr>
                                    <w:t xml:space="preserve">visualize -e </w:t>
                                  </w:r>
                                  <w:r w:rsidR="00CF23D9">
                                    <w:rPr>
                                      <w:rFonts w:eastAsia="Times New Roman" w:cs="Times New Roman"/>
                                      <w:bCs/>
                                      <w:i/>
                                      <w:iCs/>
                                      <w:color w:val="000000"/>
                                      <w:lang w:eastAsia="en-GB"/>
                                    </w:rPr>
                                    <w:t>filename</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1E2B4250" w14:textId="30C954D5" w:rsidR="00624A6E" w:rsidRPr="00AE1936" w:rsidRDefault="00624A6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CLI </w:t>
                                  </w:r>
                                  <w:r w:rsidR="003D3E13">
                                    <w:rPr>
                                      <w:rFonts w:eastAsia="Times New Roman" w:cs="Times New Roman"/>
                                      <w:color w:val="000000"/>
                                      <w:lang w:eastAsia="en-GB"/>
                                    </w:rPr>
                                    <w:t>Visualizer</w:t>
                                  </w:r>
                                  <w:r>
                                    <w:rPr>
                                      <w:rFonts w:eastAsia="Times New Roman" w:cs="Times New Roman"/>
                                      <w:color w:val="000000"/>
                                      <w:lang w:eastAsia="en-GB"/>
                                    </w:rPr>
                                    <w:t xml:space="preserve"> must load </w:t>
                                  </w:r>
                                  <w:r w:rsidR="003D3E13">
                                    <w:rPr>
                                      <w:rFonts w:eastAsia="Times New Roman" w:cs="Times New Roman"/>
                                      <w:color w:val="000000"/>
                                      <w:lang w:eastAsia="en-GB"/>
                                    </w:rPr>
                                    <w:t>the specified explanation object</w:t>
                                  </w:r>
                                  <w:r>
                                    <w:rPr>
                                      <w:rFonts w:eastAsia="Times New Roman" w:cs="Times New Roman"/>
                                      <w:color w:val="000000"/>
                                      <w:lang w:eastAsia="en-GB"/>
                                    </w:rPr>
                                    <w:t>,</w:t>
                                  </w:r>
                                  <w:r w:rsidR="003D3E13">
                                    <w:rPr>
                                      <w:rFonts w:eastAsia="Times New Roman" w:cs="Times New Roman"/>
                                      <w:color w:val="000000"/>
                                      <w:lang w:eastAsia="en-GB"/>
                                    </w:rPr>
                                    <w:t xml:space="preserve"> verify the content,</w:t>
                                  </w:r>
                                  <w:r>
                                    <w:rPr>
                                      <w:rFonts w:eastAsia="Times New Roman" w:cs="Times New Roman"/>
                                      <w:color w:val="000000"/>
                                      <w:lang w:eastAsia="en-GB"/>
                                    </w:rPr>
                                    <w:t xml:space="preserve"> and visualize</w:t>
                                  </w:r>
                                  <w:r w:rsidR="00D64098">
                                    <w:rPr>
                                      <w:rFonts w:eastAsia="Times New Roman" w:cs="Times New Roman"/>
                                      <w:color w:val="000000"/>
                                      <w:lang w:eastAsia="en-GB"/>
                                    </w:rPr>
                                    <w:t xml:space="preserve"> it</w:t>
                                  </w:r>
                                  <w:r>
                                    <w:rPr>
                                      <w:rFonts w:eastAsia="Times New Roman" w:cs="Times New Roman"/>
                                      <w:color w:val="000000"/>
                                      <w:lang w:eastAsia="en-GB"/>
                                    </w:rPr>
                                    <w:t xml:space="preserve"> in the CLI.</w:t>
                                  </w:r>
                                </w:p>
                              </w:tc>
                              <w:tc>
                                <w:tcPr>
                                  <w:tcW w:w="1806" w:type="dxa"/>
                                  <w:tcBorders>
                                    <w:top w:val="single" w:sz="4" w:space="0" w:color="000000"/>
                                    <w:left w:val="single" w:sz="4" w:space="0" w:color="000000"/>
                                    <w:bottom w:val="single" w:sz="4" w:space="0" w:color="000000"/>
                                    <w:right w:val="single" w:sz="4" w:space="0" w:color="000000"/>
                                  </w:tcBorders>
                                </w:tcPr>
                                <w:p w14:paraId="4DF7E1FD" w14:textId="2C61D041" w:rsidR="00624A6E" w:rsidRPr="00EC7547" w:rsidRDefault="00624A6E"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76616D">
                                    <w:rPr>
                                      <w:rFonts w:ascii="Iskoola Pota" w:eastAsia="Times New Roman" w:hAnsi="Iskoola Pota" w:cs="Iskoola Pota"/>
                                      <w:bCs/>
                                      <w:color w:val="000000"/>
                                      <w:lang w:eastAsia="en-GB"/>
                                    </w:rPr>
                                    <w:t xml:space="preserve">specified explanation file content </w:t>
                                  </w:r>
                                  <w:proofErr w:type="gramStart"/>
                                  <w:r w:rsidR="0076616D">
                                    <w:rPr>
                                      <w:rFonts w:ascii="Iskoola Pota" w:eastAsia="Times New Roman" w:hAnsi="Iskoola Pota" w:cs="Iskoola Pota"/>
                                      <w:bCs/>
                                      <w:color w:val="000000"/>
                                      <w:lang w:eastAsia="en-GB"/>
                                    </w:rPr>
                                    <w:t>is correctly read</w:t>
                                  </w:r>
                                  <w:proofErr w:type="gramEnd"/>
                                  <w:r w:rsidR="0076616D">
                                    <w:rPr>
                                      <w:rFonts w:ascii="Iskoola Pota" w:eastAsia="Times New Roman" w:hAnsi="Iskoola Pota" w:cs="Iskoola Pota"/>
                                      <w:bCs/>
                                      <w:color w:val="000000"/>
                                      <w:lang w:eastAsia="en-GB"/>
                                    </w:rPr>
                                    <w:t xml:space="preserve"> and rendered in the CLI as expected</w:t>
                                  </w:r>
                                  <w:r>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39A58BB0" w14:textId="77777777" w:rsidR="00624A6E" w:rsidRPr="00EC7547" w:rsidRDefault="00624A6E"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1EECC48B" w14:textId="0572B681" w:rsidR="00624A6E" w:rsidRPr="00EC7547" w:rsidRDefault="00382B47" w:rsidP="00805F1E">
                                  <w:pPr>
                                    <w:keepNext/>
                                    <w:spacing w:before="0" w:after="0"/>
                                    <w:jc w:val="left"/>
                                    <w:rPr>
                                      <w:rFonts w:eastAsia="Times New Roman" w:cs="Times New Roman"/>
                                      <w:color w:val="000000"/>
                                      <w:lang w:eastAsia="en-GB"/>
                                    </w:rPr>
                                  </w:pPr>
                                  <w:r>
                                    <w:rPr>
                                      <w:rFonts w:eastAsia="Times New Roman" w:cs="Times New Roman"/>
                                      <w:color w:val="000000"/>
                                      <w:lang w:eastAsia="en-GB"/>
                                    </w:rPr>
                                    <w:t>Tested with multiple explanation objects</w:t>
                                  </w:r>
                                  <w:r w:rsidR="00624A6E">
                                    <w:rPr>
                                      <w:rFonts w:eastAsia="Times New Roman" w:cs="Times New Roman"/>
                                      <w:color w:val="000000"/>
                                      <w:lang w:eastAsia="en-GB"/>
                                    </w:rPr>
                                    <w:t xml:space="preserve">. </w:t>
                                  </w:r>
                                </w:p>
                              </w:tc>
                            </w:tr>
                          </w:tbl>
                          <w:p w14:paraId="42C47CF4" w14:textId="77777777" w:rsidR="00624A6E" w:rsidRPr="00F4123C" w:rsidRDefault="00624A6E" w:rsidP="00624A6E"/>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BB0554" id="Text Box 447" o:spid="_x0000_s1071" type="#_x0000_t202" style="position:absolute;left:0;text-align:left;margin-left:359.5pt;margin-top:0;width:410.7pt;height:613.6pt;z-index:-25165816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" stroked="f">
                <v:textbox inset="1.44pt,1.44pt,1.44pt,1.44pt">
                  <w:txbxContent>
                    <w:p w14:paraId="008B9B2B" w14:textId="139D2B0B" w:rsidR="00624A6E" w:rsidRPr="008B1CF2" w:rsidRDefault="00805F1E" w:rsidP="00805F1E">
                      <w:pPr>
                        <w:pStyle w:val="Caption"/>
                        <w:spacing w:before="240"/>
                      </w:pPr>
                      <w:bookmarkStart w:id="178" w:name="_Toc117083169"/>
                      <w:r>
                        <w:t>Table 5.1.3.</w:t>
                      </w:r>
                      <w:r w:rsidR="00CF4633">
                        <w:fldChar w:fldCharType="begin"/>
                      </w:r>
                      <w:r w:rsidR="00CF4633">
                        <w:instrText xml:space="preserve"> SEQ Table_5.1.3. \* ARABIC </w:instrText>
                      </w:r>
                      <w:r w:rsidR="00CF4633">
                        <w:fldChar w:fldCharType="separate"/>
                      </w:r>
                      <w:r w:rsidR="001B701E">
                        <w:rPr>
                          <w:noProof/>
                        </w:rPr>
                        <w:t>4</w:t>
                      </w:r>
                      <w:r w:rsidR="00CF4633">
                        <w:rPr>
                          <w:noProof/>
                        </w:rPr>
                        <w:fldChar w:fldCharType="end"/>
                      </w:r>
                      <w:r>
                        <w:t xml:space="preserve">. </w:t>
                      </w:r>
                      <w:r w:rsidRPr="00A4305B">
                        <w:t xml:space="preserve">Integration test case for DIME CLI </w:t>
                      </w:r>
                      <w:r>
                        <w:t>visualizer</w:t>
                      </w:r>
                      <w:bookmarkEnd w:id="178"/>
                      <w:r w:rsidRPr="008B1CF2">
                        <w:t xml:space="preserve"> </w:t>
                      </w:r>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624A6E" w:rsidRPr="00EC7547" w14:paraId="6A5E2DF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6CC657D"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624A6E" w:rsidRPr="00EC7547" w14:paraId="0E122CAA"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A168C53"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624A6E" w:rsidRPr="00EC7547" w14:paraId="6D1DB79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48276F" w14:textId="69448791"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CLI </w:t>
                            </w:r>
                            <w:r w:rsidR="00763D4E">
                              <w:rPr>
                                <w:rFonts w:eastAsia="Times New Roman" w:cs="Times New Roman"/>
                                <w:color w:val="000000"/>
                                <w:lang w:eastAsia="en-GB"/>
                              </w:rPr>
                              <w:t>Visualizer</w:t>
                            </w:r>
                          </w:p>
                        </w:tc>
                      </w:tr>
                      <w:tr w:rsidR="00624A6E" w:rsidRPr="00EC7547" w14:paraId="63E61B99"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28184B9C" w14:textId="03D8915C"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0B295A">
                              <w:rPr>
                                <w:rFonts w:eastAsia="Times New Roman" w:cs="Times New Roman"/>
                                <w:color w:val="000000"/>
                                <w:lang w:eastAsia="en-GB"/>
                              </w:rPr>
                              <w:t>7</w:t>
                            </w:r>
                          </w:p>
                        </w:tc>
                        <w:tc>
                          <w:tcPr>
                            <w:tcW w:w="4333" w:type="dxa"/>
                            <w:gridSpan w:val="3"/>
                            <w:tcBorders>
                              <w:top w:val="single" w:sz="4" w:space="0" w:color="000000"/>
                              <w:left w:val="single" w:sz="4" w:space="0" w:color="000000"/>
                              <w:bottom w:val="single" w:sz="4" w:space="0" w:color="000000"/>
                              <w:right w:val="single" w:sz="4" w:space="0" w:color="000000"/>
                            </w:tcBorders>
                          </w:tcPr>
                          <w:p w14:paraId="471964FB"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3443CBB3"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27EA55B0"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624A6E" w:rsidRPr="00EC7547" w14:paraId="41C40AE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DBDB48C"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624A6E" w:rsidRPr="00EC7547" w14:paraId="713F7D38"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8E3ABB8" w14:textId="22589781"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 xml:space="preserve">Trigger DIME </w:t>
                            </w:r>
                            <w:r w:rsidR="00763D4E">
                              <w:rPr>
                                <w:rFonts w:eastAsia="Times New Roman" w:cs="Times New Roman"/>
                                <w:color w:val="000000"/>
                                <w:lang w:eastAsia="en-GB"/>
                              </w:rPr>
                              <w:t>visualizer</w:t>
                            </w:r>
                            <w:r>
                              <w:rPr>
                                <w:rFonts w:eastAsia="Times New Roman" w:cs="Times New Roman"/>
                                <w:color w:val="000000"/>
                                <w:lang w:eastAsia="en-GB"/>
                              </w:rPr>
                              <w:t xml:space="preserve"> from CLI interface and observe if </w:t>
                            </w:r>
                            <w:r w:rsidR="006B228C">
                              <w:rPr>
                                <w:rFonts w:eastAsia="Times New Roman" w:cs="Times New Roman"/>
                                <w:color w:val="000000"/>
                                <w:lang w:eastAsia="en-GB"/>
                              </w:rPr>
                              <w:t xml:space="preserve">a valid explanation JSON object </w:t>
                            </w:r>
                            <w:proofErr w:type="gramStart"/>
                            <w:r w:rsidR="006B228C">
                              <w:rPr>
                                <w:rFonts w:eastAsia="Times New Roman" w:cs="Times New Roman"/>
                                <w:color w:val="000000"/>
                                <w:lang w:eastAsia="en-GB"/>
                              </w:rPr>
                              <w:t>gets rendered</w:t>
                            </w:r>
                            <w:proofErr w:type="gramEnd"/>
                            <w:r w:rsidR="006B228C">
                              <w:rPr>
                                <w:rFonts w:eastAsia="Times New Roman" w:cs="Times New Roman"/>
                                <w:color w:val="000000"/>
                                <w:lang w:eastAsia="en-GB"/>
                              </w:rPr>
                              <w:t xml:space="preserve"> into the CLI</w:t>
                            </w:r>
                            <w:r>
                              <w:rPr>
                                <w:rFonts w:eastAsia="Times New Roman" w:cs="Times New Roman"/>
                                <w:color w:val="000000"/>
                                <w:lang w:eastAsia="en-GB"/>
                              </w:rPr>
                              <w:t>.</w:t>
                            </w:r>
                          </w:p>
                        </w:tc>
                      </w:tr>
                      <w:tr w:rsidR="00624A6E" w:rsidRPr="00EC7547" w14:paraId="2A549774"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BB3C335" w14:textId="5437DECE"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w:t>
                            </w:r>
                            <w:r w:rsidR="007A6F10">
                              <w:rPr>
                                <w:rFonts w:eastAsia="Times New Roman" w:cs="Times New Roman"/>
                                <w:bCs/>
                                <w:color w:val="000000"/>
                                <w:lang w:eastAsia="en-GB"/>
                              </w:rPr>
                              <w:t xml:space="preserve">n already generated explanation JSON file must reside </w:t>
                            </w:r>
                            <w:r>
                              <w:rPr>
                                <w:rFonts w:eastAsia="Times New Roman" w:cs="Times New Roman"/>
                                <w:bCs/>
                                <w:color w:val="000000"/>
                                <w:lang w:eastAsia="en-GB"/>
                              </w:rPr>
                              <w:t>in the project directory</w:t>
                            </w:r>
                          </w:p>
                        </w:tc>
                      </w:tr>
                      <w:tr w:rsidR="00624A6E" w:rsidRPr="00EC7547" w14:paraId="3234F64C" w14:textId="77777777" w:rsidTr="00246253">
                        <w:trPr>
                          <w:trHeight w:val="2301"/>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A4316C2"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1D9C3F62" w14:textId="77777777" w:rsidR="00340E20" w:rsidRDefault="00340E20" w:rsidP="00340E20">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1E6CD5E6" w14:textId="0013766A" w:rsidR="00624A6E" w:rsidRPr="003E3D56" w:rsidRDefault="00624A6E"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w:t>
                            </w:r>
                            <w:r w:rsidR="00134247">
                              <w:rPr>
                                <w:rFonts w:eastAsia="Times New Roman" w:cs="Times New Roman"/>
                                <w:color w:val="000000"/>
                                <w:lang w:eastAsia="en-GB"/>
                              </w:rPr>
                              <w:t>2</w:t>
                            </w:r>
                            <w:r>
                              <w:rPr>
                                <w:rFonts w:eastAsia="Times New Roman" w:cs="Times New Roman"/>
                                <w:color w:val="000000"/>
                                <w:lang w:eastAsia="en-GB"/>
                              </w:rPr>
                              <w:t xml:space="preserve">: </w:t>
                            </w:r>
                            <w:r w:rsidR="00C46D22">
                              <w:rPr>
                                <w:rFonts w:eastAsia="Times New Roman" w:cs="Times New Roman"/>
                                <w:color w:val="000000"/>
                                <w:lang w:eastAsia="en-GB"/>
                              </w:rPr>
                              <w:t>Go to</w:t>
                            </w:r>
                            <w:r>
                              <w:rPr>
                                <w:rFonts w:eastAsia="Times New Roman" w:cs="Times New Roman"/>
                                <w:color w:val="000000"/>
                                <w:lang w:eastAsia="en-GB"/>
                              </w:rPr>
                              <w:t xml:space="preserve"> the project directory</w:t>
                            </w:r>
                            <w:r w:rsidR="00340E20">
                              <w:rPr>
                                <w:rFonts w:eastAsia="Times New Roman" w:cs="Times New Roman"/>
                                <w:color w:val="000000"/>
                                <w:lang w:eastAsia="en-GB"/>
                              </w:rPr>
                              <w:t xml:space="preserve"> in the terminal</w:t>
                            </w:r>
                          </w:p>
                          <w:p w14:paraId="50568882" w14:textId="084FB492" w:rsidR="00624A6E" w:rsidRPr="00EE2B91" w:rsidRDefault="00624A6E"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sidR="00134247">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 xml:space="preserve">dime </w:t>
                            </w:r>
                            <w:r w:rsidR="00134247">
                              <w:rPr>
                                <w:rFonts w:eastAsia="Times New Roman" w:cs="Times New Roman"/>
                                <w:i/>
                                <w:iCs/>
                                <w:color w:val="000000"/>
                                <w:lang w:eastAsia="en-GB"/>
                              </w:rPr>
                              <w:t>visualize</w:t>
                            </w:r>
                            <w:r>
                              <w:rPr>
                                <w:rFonts w:eastAsia="Times New Roman" w:cs="Times New Roman"/>
                                <w:color w:val="000000"/>
                                <w:lang w:eastAsia="en-GB"/>
                              </w:rPr>
                              <w:t xml:space="preserve"> command</w:t>
                            </w:r>
                            <w:r w:rsidR="00134247">
                              <w:rPr>
                                <w:rFonts w:eastAsia="Times New Roman" w:cs="Times New Roman"/>
                                <w:color w:val="000000"/>
                                <w:lang w:eastAsia="en-GB"/>
                              </w:rPr>
                              <w:t xml:space="preserve"> with </w:t>
                            </w:r>
                            <w:r w:rsidR="00B00446">
                              <w:rPr>
                                <w:rFonts w:eastAsia="Times New Roman" w:cs="Times New Roman"/>
                                <w:color w:val="000000"/>
                                <w:lang w:eastAsia="en-GB"/>
                              </w:rPr>
                              <w:t>--</w:t>
                            </w:r>
                            <w:r w:rsidR="00134247">
                              <w:rPr>
                                <w:rFonts w:eastAsia="Times New Roman" w:cs="Times New Roman"/>
                                <w:i/>
                                <w:iCs/>
                                <w:color w:val="000000"/>
                                <w:lang w:eastAsia="en-GB"/>
                              </w:rPr>
                              <w:t>explanation</w:t>
                            </w:r>
                            <w:r w:rsidR="0044794E">
                              <w:rPr>
                                <w:rFonts w:eastAsia="Times New Roman" w:cs="Times New Roman"/>
                                <w:color w:val="000000"/>
                                <w:lang w:eastAsia="en-GB"/>
                              </w:rPr>
                              <w:t xml:space="preserve"> flag with the correct explanation filename.</w:t>
                            </w:r>
                            <w:r w:rsidR="000E54CC">
                              <w:rPr>
                                <w:rFonts w:eastAsia="Times New Roman" w:cs="Times New Roman"/>
                                <w:color w:val="000000"/>
                                <w:lang w:eastAsia="en-GB"/>
                              </w:rPr>
                              <w:t xml:space="preserve"> (</w:t>
                            </w:r>
                            <w:proofErr w:type="gramStart"/>
                            <w:r w:rsidR="00EE2B91" w:rsidRPr="00D86CD5">
                              <w:rPr>
                                <w:rFonts w:eastAsia="Times New Roman" w:cs="Times New Roman"/>
                                <w:i/>
                                <w:iCs/>
                                <w:color w:val="000000"/>
                                <w:lang w:eastAsia="en-GB"/>
                              </w:rPr>
                              <w:t>dime</w:t>
                            </w:r>
                            <w:proofErr w:type="gramEnd"/>
                            <w:r w:rsidR="00EE2B91" w:rsidRPr="00D86CD5">
                              <w:rPr>
                                <w:rFonts w:eastAsia="Times New Roman" w:cs="Times New Roman"/>
                                <w:i/>
                                <w:iCs/>
                                <w:color w:val="000000"/>
                                <w:lang w:eastAsia="en-GB"/>
                              </w:rPr>
                              <w:t>_results_2022</w:t>
                            </w:r>
                            <w:r w:rsidR="00B53803" w:rsidRPr="00D86CD5">
                              <w:rPr>
                                <w:rFonts w:eastAsia="Times New Roman" w:cs="Times New Roman"/>
                                <w:i/>
                                <w:iCs/>
                                <w:color w:val="000000"/>
                                <w:lang w:eastAsia="en-GB"/>
                              </w:rPr>
                              <w:t>09</w:t>
                            </w:r>
                            <w:r w:rsidR="00EE2B91" w:rsidRPr="00D86CD5">
                              <w:rPr>
                                <w:rFonts w:eastAsia="Times New Roman" w:cs="Times New Roman"/>
                                <w:i/>
                                <w:iCs/>
                                <w:color w:val="000000"/>
                                <w:lang w:eastAsia="en-GB"/>
                              </w:rPr>
                              <w:t>17_210016.json</w:t>
                            </w:r>
                            <w:r w:rsidR="00EE2B91">
                              <w:rPr>
                                <w:rFonts w:eastAsia="Times New Roman" w:cs="Times New Roman"/>
                                <w:color w:val="000000"/>
                                <w:lang w:eastAsia="en-GB"/>
                              </w:rPr>
                              <w:t>)</w:t>
                            </w:r>
                          </w:p>
                          <w:p w14:paraId="22BFC6A9" w14:textId="235D17D3" w:rsidR="00624A6E" w:rsidRPr="00EC7547" w:rsidRDefault="00624A6E"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w:t>
                            </w:r>
                            <w:r w:rsidR="00134247">
                              <w:rPr>
                                <w:rFonts w:eastAsia="Times New Roman" w:cs="Times New Roman"/>
                                <w:color w:val="000000"/>
                                <w:lang w:eastAsia="en-GB"/>
                              </w:rPr>
                              <w:t>4</w:t>
                            </w:r>
                            <w:r>
                              <w:rPr>
                                <w:rFonts w:eastAsia="Times New Roman" w:cs="Times New Roman"/>
                                <w:color w:val="000000"/>
                                <w:lang w:eastAsia="en-GB"/>
                              </w:rPr>
                              <w:t xml:space="preserve">: Wait until explainer runs successfully and CLI visualizations </w:t>
                            </w:r>
                            <w:proofErr w:type="gramStart"/>
                            <w:r>
                              <w:rPr>
                                <w:rFonts w:eastAsia="Times New Roman" w:cs="Times New Roman"/>
                                <w:color w:val="000000"/>
                                <w:lang w:eastAsia="en-GB"/>
                              </w:rPr>
                              <w:t>are rendered</w:t>
                            </w:r>
                            <w:proofErr w:type="gramEnd"/>
                            <w:r>
                              <w:rPr>
                                <w:rFonts w:eastAsia="Times New Roman" w:cs="Times New Roman"/>
                                <w:color w:val="000000"/>
                                <w:lang w:eastAsia="en-GB"/>
                              </w:rPr>
                              <w:t>.</w:t>
                            </w:r>
                          </w:p>
                        </w:tc>
                      </w:tr>
                      <w:tr w:rsidR="00624A6E" w:rsidRPr="00EC7547" w14:paraId="20837A99"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4D97E3A"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16CC4EE4"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36FB2FCF"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D65EDC4"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2A5F62AE"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285964F6"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0882EA3E"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160FAD5" w14:textId="77777777"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624A6E" w:rsidRPr="00EC7547" w14:paraId="7C3CC7A8"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6F03026A" w14:textId="76844E4C" w:rsidR="00624A6E" w:rsidRPr="00EC7547" w:rsidRDefault="00624A6E"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0B295A">
                              <w:rPr>
                                <w:rFonts w:eastAsia="Times New Roman" w:cs="Times New Roman"/>
                                <w:color w:val="000000"/>
                                <w:lang w:eastAsia="en-GB"/>
                              </w:rPr>
                              <w:t>7</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61809D9C" w14:textId="4F4EF983" w:rsidR="00624A6E" w:rsidRPr="00246253" w:rsidRDefault="00624A6E" w:rsidP="00781EEC">
                            <w:pPr>
                              <w:spacing w:before="0" w:after="0"/>
                              <w:jc w:val="left"/>
                              <w:rPr>
                                <w:rFonts w:eastAsia="Times New Roman" w:cs="Times New Roman"/>
                                <w:bCs/>
                                <w:color w:val="000000"/>
                                <w:lang w:eastAsia="en-GB"/>
                              </w:rPr>
                            </w:pPr>
                            <w:proofErr w:type="gramStart"/>
                            <w:r w:rsidRPr="00246253">
                              <w:rPr>
                                <w:rFonts w:eastAsia="Times New Roman" w:cs="Times New Roman"/>
                                <w:bCs/>
                                <w:i/>
                                <w:iCs/>
                                <w:color w:val="000000"/>
                                <w:lang w:eastAsia="en-GB"/>
                              </w:rPr>
                              <w:t>dime</w:t>
                            </w:r>
                            <w:proofErr w:type="gramEnd"/>
                            <w:r>
                              <w:rPr>
                                <w:rFonts w:eastAsia="Times New Roman" w:cs="Times New Roman"/>
                                <w:bCs/>
                                <w:i/>
                                <w:iCs/>
                                <w:color w:val="000000"/>
                                <w:lang w:eastAsia="en-GB"/>
                              </w:rPr>
                              <w:t xml:space="preserve"> </w:t>
                            </w:r>
                            <w:r w:rsidR="00E32A38">
                              <w:rPr>
                                <w:rFonts w:eastAsia="Times New Roman" w:cs="Times New Roman"/>
                                <w:bCs/>
                                <w:i/>
                                <w:iCs/>
                                <w:color w:val="000000"/>
                                <w:lang w:eastAsia="en-GB"/>
                              </w:rPr>
                              <w:t xml:space="preserve">visualize -e </w:t>
                            </w:r>
                            <w:r w:rsidR="00CF23D9">
                              <w:rPr>
                                <w:rFonts w:eastAsia="Times New Roman" w:cs="Times New Roman"/>
                                <w:bCs/>
                                <w:i/>
                                <w:iCs/>
                                <w:color w:val="000000"/>
                                <w:lang w:eastAsia="en-GB"/>
                              </w:rPr>
                              <w:t>filename</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1E2B4250" w14:textId="30C954D5" w:rsidR="00624A6E" w:rsidRPr="00AE1936" w:rsidRDefault="00624A6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CLI </w:t>
                            </w:r>
                            <w:r w:rsidR="003D3E13">
                              <w:rPr>
                                <w:rFonts w:eastAsia="Times New Roman" w:cs="Times New Roman"/>
                                <w:color w:val="000000"/>
                                <w:lang w:eastAsia="en-GB"/>
                              </w:rPr>
                              <w:t>Visualizer</w:t>
                            </w:r>
                            <w:r>
                              <w:rPr>
                                <w:rFonts w:eastAsia="Times New Roman" w:cs="Times New Roman"/>
                                <w:color w:val="000000"/>
                                <w:lang w:eastAsia="en-GB"/>
                              </w:rPr>
                              <w:t xml:space="preserve"> must load </w:t>
                            </w:r>
                            <w:r w:rsidR="003D3E13">
                              <w:rPr>
                                <w:rFonts w:eastAsia="Times New Roman" w:cs="Times New Roman"/>
                                <w:color w:val="000000"/>
                                <w:lang w:eastAsia="en-GB"/>
                              </w:rPr>
                              <w:t>the specified explanation object</w:t>
                            </w:r>
                            <w:r>
                              <w:rPr>
                                <w:rFonts w:eastAsia="Times New Roman" w:cs="Times New Roman"/>
                                <w:color w:val="000000"/>
                                <w:lang w:eastAsia="en-GB"/>
                              </w:rPr>
                              <w:t>,</w:t>
                            </w:r>
                            <w:r w:rsidR="003D3E13">
                              <w:rPr>
                                <w:rFonts w:eastAsia="Times New Roman" w:cs="Times New Roman"/>
                                <w:color w:val="000000"/>
                                <w:lang w:eastAsia="en-GB"/>
                              </w:rPr>
                              <w:t xml:space="preserve"> verify the content,</w:t>
                            </w:r>
                            <w:r>
                              <w:rPr>
                                <w:rFonts w:eastAsia="Times New Roman" w:cs="Times New Roman"/>
                                <w:color w:val="000000"/>
                                <w:lang w:eastAsia="en-GB"/>
                              </w:rPr>
                              <w:t xml:space="preserve"> and visualize</w:t>
                            </w:r>
                            <w:r w:rsidR="00D64098">
                              <w:rPr>
                                <w:rFonts w:eastAsia="Times New Roman" w:cs="Times New Roman"/>
                                <w:color w:val="000000"/>
                                <w:lang w:eastAsia="en-GB"/>
                              </w:rPr>
                              <w:t xml:space="preserve"> it</w:t>
                            </w:r>
                            <w:r>
                              <w:rPr>
                                <w:rFonts w:eastAsia="Times New Roman" w:cs="Times New Roman"/>
                                <w:color w:val="000000"/>
                                <w:lang w:eastAsia="en-GB"/>
                              </w:rPr>
                              <w:t xml:space="preserve"> in the CLI.</w:t>
                            </w:r>
                          </w:p>
                        </w:tc>
                        <w:tc>
                          <w:tcPr>
                            <w:tcW w:w="1806" w:type="dxa"/>
                            <w:tcBorders>
                              <w:top w:val="single" w:sz="4" w:space="0" w:color="000000"/>
                              <w:left w:val="single" w:sz="4" w:space="0" w:color="000000"/>
                              <w:bottom w:val="single" w:sz="4" w:space="0" w:color="000000"/>
                              <w:right w:val="single" w:sz="4" w:space="0" w:color="000000"/>
                            </w:tcBorders>
                          </w:tcPr>
                          <w:p w14:paraId="4DF7E1FD" w14:textId="2C61D041" w:rsidR="00624A6E" w:rsidRPr="00EC7547" w:rsidRDefault="00624A6E"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76616D">
                              <w:rPr>
                                <w:rFonts w:ascii="Iskoola Pota" w:eastAsia="Times New Roman" w:hAnsi="Iskoola Pota" w:cs="Iskoola Pota"/>
                                <w:bCs/>
                                <w:color w:val="000000"/>
                                <w:lang w:eastAsia="en-GB"/>
                              </w:rPr>
                              <w:t xml:space="preserve">specified explanation file content </w:t>
                            </w:r>
                            <w:proofErr w:type="gramStart"/>
                            <w:r w:rsidR="0076616D">
                              <w:rPr>
                                <w:rFonts w:ascii="Iskoola Pota" w:eastAsia="Times New Roman" w:hAnsi="Iskoola Pota" w:cs="Iskoola Pota"/>
                                <w:bCs/>
                                <w:color w:val="000000"/>
                                <w:lang w:eastAsia="en-GB"/>
                              </w:rPr>
                              <w:t>is correctly read</w:t>
                            </w:r>
                            <w:proofErr w:type="gramEnd"/>
                            <w:r w:rsidR="0076616D">
                              <w:rPr>
                                <w:rFonts w:ascii="Iskoola Pota" w:eastAsia="Times New Roman" w:hAnsi="Iskoola Pota" w:cs="Iskoola Pota"/>
                                <w:bCs/>
                                <w:color w:val="000000"/>
                                <w:lang w:eastAsia="en-GB"/>
                              </w:rPr>
                              <w:t xml:space="preserve"> and rendered in the CLI as expected</w:t>
                            </w:r>
                            <w:r>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39A58BB0" w14:textId="77777777" w:rsidR="00624A6E" w:rsidRPr="00EC7547" w:rsidRDefault="00624A6E"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1EECC48B" w14:textId="0572B681" w:rsidR="00624A6E" w:rsidRPr="00EC7547" w:rsidRDefault="00382B47" w:rsidP="00805F1E">
                            <w:pPr>
                              <w:keepNext/>
                              <w:spacing w:before="0" w:after="0"/>
                              <w:jc w:val="left"/>
                              <w:rPr>
                                <w:rFonts w:eastAsia="Times New Roman" w:cs="Times New Roman"/>
                                <w:color w:val="000000"/>
                                <w:lang w:eastAsia="en-GB"/>
                              </w:rPr>
                            </w:pPr>
                            <w:r>
                              <w:rPr>
                                <w:rFonts w:eastAsia="Times New Roman" w:cs="Times New Roman"/>
                                <w:color w:val="000000"/>
                                <w:lang w:eastAsia="en-GB"/>
                              </w:rPr>
                              <w:t>Tested with multiple explanation objects</w:t>
                            </w:r>
                            <w:r w:rsidR="00624A6E">
                              <w:rPr>
                                <w:rFonts w:eastAsia="Times New Roman" w:cs="Times New Roman"/>
                                <w:color w:val="000000"/>
                                <w:lang w:eastAsia="en-GB"/>
                              </w:rPr>
                              <w:t xml:space="preserve">. </w:t>
                            </w:r>
                          </w:p>
                        </w:tc>
                      </w:tr>
                    </w:tbl>
                    <w:p w14:paraId="42C47CF4" w14:textId="77777777" w:rsidR="00624A6E" w:rsidRPr="00F4123C" w:rsidRDefault="00624A6E" w:rsidP="00624A6E"/>
                  </w:txbxContent>
                </v:textbox>
                <w10:wrap type="topAndBottom" anchorx="margin" anchory="margin"/>
              </v:shape>
            </w:pict>
          </mc:Fallback>
        </mc:AlternateContent>
      </w:r>
    </w:p>
    <w:p w14:paraId="0325E479" w14:textId="2E06D7CE" w:rsidR="0032052C" w:rsidRDefault="0026438B" w:rsidP="004D7C53">
      <w:pPr>
        <w:spacing w:before="0" w:line="360" w:lineRule="auto"/>
      </w:pPr>
      <w:r>
        <w:rPr>
          <w:noProof/>
        </w:rPr>
        <w:lastRenderedPageBreak/>
        <mc:AlternateContent>
          <mc:Choice Requires="wps">
            <w:drawing>
              <wp:anchor distT="0" distB="0" distL="114300" distR="114300" simplePos="0" relativeHeight="251658319" behindDoc="1" locked="0" layoutInCell="1" allowOverlap="1" wp14:anchorId="5791CC7B" wp14:editId="5B2B5E6C">
                <wp:simplePos x="0" y="0"/>
                <wp:positionH relativeFrom="margin">
                  <wp:align>right</wp:align>
                </wp:positionH>
                <wp:positionV relativeFrom="margin">
                  <wp:align>top</wp:align>
                </wp:positionV>
                <wp:extent cx="5215890" cy="7792720"/>
                <wp:effectExtent l="0" t="0" r="3810" b="0"/>
                <wp:wrapTopAndBottom/>
                <wp:docPr id="448"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792720"/>
                        </a:xfrm>
                        <a:prstGeom prst="rect">
                          <a:avLst/>
                        </a:prstGeom>
                        <a:solidFill>
                          <a:srgbClr val="FFFFFF"/>
                        </a:solidFill>
                        <a:ln w="9525">
                          <a:noFill/>
                          <a:miter lim="800000"/>
                          <a:headEnd/>
                          <a:tailEnd/>
                        </a:ln>
                      </wps:spPr>
                      <wps:txbx>
                        <w:txbxContent>
                          <w:p w14:paraId="6A23D191" w14:textId="0E767CC5" w:rsidR="0026438B" w:rsidRPr="008B1CF2" w:rsidRDefault="0026438B" w:rsidP="0026438B">
                            <w:pPr>
                              <w:pStyle w:val="Caption"/>
                              <w:spacing w:before="240"/>
                            </w:pPr>
                            <w:r w:rsidRPr="008B1CF2">
                              <w:t xml:space="preserve"> </w:t>
                            </w:r>
                            <w:bookmarkStart w:id="179" w:name="_Toc117083170"/>
                            <w:r>
                              <w:t>Table 5.1.3.</w:t>
                            </w:r>
                            <w:r w:rsidR="00CF4633">
                              <w:fldChar w:fldCharType="begin"/>
                            </w:r>
                            <w:r w:rsidR="00CF4633">
                              <w:instrText xml:space="preserve"> SEQ Table_5.1.3. \* ARABIC </w:instrText>
                            </w:r>
                            <w:r w:rsidR="00CF4633">
                              <w:fldChar w:fldCharType="separate"/>
                            </w:r>
                            <w:r w:rsidR="001B701E">
                              <w:rPr>
                                <w:noProof/>
                              </w:rPr>
                              <w:t>5</w:t>
                            </w:r>
                            <w:r w:rsidR="00CF4633">
                              <w:rPr>
                                <w:noProof/>
                              </w:rPr>
                              <w:fldChar w:fldCharType="end"/>
                            </w:r>
                            <w:r>
                              <w:t xml:space="preserve">. </w:t>
                            </w:r>
                            <w:r w:rsidRPr="00996CDA">
                              <w:t xml:space="preserve">Integration test case for DIME </w:t>
                            </w:r>
                            <w:r>
                              <w:t>Server</w:t>
                            </w:r>
                            <w:bookmarkEnd w:id="179"/>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26438B" w:rsidRPr="00EC7547" w14:paraId="54DCD405"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B2BA819"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26438B" w:rsidRPr="00EC7547" w14:paraId="4D8A1B7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6BEB748"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26438B" w:rsidRPr="00EC7547" w14:paraId="0C7CB53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64CD463" w14:textId="40E8AC3F"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w:t>
                                  </w:r>
                                  <w:r w:rsidR="00E017E2">
                                    <w:rPr>
                                      <w:rFonts w:eastAsia="Times New Roman" w:cs="Times New Roman"/>
                                      <w:color w:val="000000"/>
                                      <w:lang w:eastAsia="en-GB"/>
                                    </w:rPr>
                                    <w:t>Server</w:t>
                                  </w:r>
                                  <w:r w:rsidR="00625F34">
                                    <w:rPr>
                                      <w:rFonts w:eastAsia="Times New Roman" w:cs="Times New Roman"/>
                                      <w:color w:val="000000"/>
                                      <w:lang w:eastAsia="en-GB"/>
                                    </w:rPr>
                                    <w:t xml:space="preserve"> </w:t>
                                  </w:r>
                                  <w:r w:rsidR="00453985">
                                    <w:rPr>
                                      <w:rFonts w:eastAsia="Times New Roman" w:cs="Times New Roman"/>
                                      <w:color w:val="000000"/>
                                      <w:lang w:eastAsia="en-GB"/>
                                    </w:rPr>
                                    <w:t>Deployment</w:t>
                                  </w:r>
                                </w:p>
                              </w:tc>
                            </w:tr>
                            <w:tr w:rsidR="0026438B" w:rsidRPr="00EC7547" w14:paraId="6474A9F0"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2741550D" w14:textId="54194B70"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C924B6">
                                    <w:rPr>
                                      <w:rFonts w:eastAsia="Times New Roman" w:cs="Times New Roman"/>
                                      <w:color w:val="000000"/>
                                      <w:lang w:eastAsia="en-GB"/>
                                    </w:rPr>
                                    <w:t>8</w:t>
                                  </w:r>
                                </w:p>
                              </w:tc>
                              <w:tc>
                                <w:tcPr>
                                  <w:tcW w:w="4333" w:type="dxa"/>
                                  <w:gridSpan w:val="3"/>
                                  <w:tcBorders>
                                    <w:top w:val="single" w:sz="4" w:space="0" w:color="000000"/>
                                    <w:left w:val="single" w:sz="4" w:space="0" w:color="000000"/>
                                    <w:bottom w:val="single" w:sz="4" w:space="0" w:color="000000"/>
                                    <w:right w:val="single" w:sz="4" w:space="0" w:color="000000"/>
                                  </w:tcBorders>
                                </w:tcPr>
                                <w:p w14:paraId="1068AB8B"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A89A27B"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2D2AF7E4"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26438B" w:rsidRPr="00EC7547" w14:paraId="52D154D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A83A4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26438B" w:rsidRPr="00EC7547" w14:paraId="6D6E9D4B"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3B0B723" w14:textId="7CEDEC0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9B2114">
                                    <w:rPr>
                                      <w:rFonts w:eastAsia="Times New Roman" w:cs="Times New Roman"/>
                                      <w:color w:val="000000"/>
                                      <w:lang w:eastAsia="en-GB"/>
                                    </w:rPr>
                                    <w:t>Spin up the DIME server and test the server initialization</w:t>
                                  </w:r>
                                  <w:r w:rsidR="00E363D9">
                                    <w:rPr>
                                      <w:rFonts w:eastAsia="Times New Roman" w:cs="Times New Roman"/>
                                      <w:color w:val="000000"/>
                                      <w:lang w:eastAsia="en-GB"/>
                                    </w:rPr>
                                    <w:t xml:space="preserve"> in production and debug modes</w:t>
                                  </w:r>
                                  <w:r>
                                    <w:rPr>
                                      <w:rFonts w:eastAsia="Times New Roman" w:cs="Times New Roman"/>
                                      <w:color w:val="000000"/>
                                      <w:lang w:eastAsia="en-GB"/>
                                    </w:rPr>
                                    <w:t>.</w:t>
                                  </w:r>
                                </w:p>
                              </w:tc>
                            </w:tr>
                            <w:tr w:rsidR="0026438B" w:rsidRPr="00EC7547" w14:paraId="414A0327"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7952F72" w14:textId="6CDA4C80" w:rsidR="0026438B" w:rsidRPr="00EF7F8D"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w:t>
                                  </w:r>
                                  <w:r w:rsidR="00EF7F8D">
                                    <w:rPr>
                                      <w:rFonts w:eastAsia="Times New Roman" w:cs="Times New Roman"/>
                                      <w:bCs/>
                                      <w:color w:val="000000"/>
                                      <w:lang w:eastAsia="en-GB"/>
                                    </w:rPr>
                                    <w:t xml:space="preserve">a valid </w:t>
                                  </w:r>
                                  <w:r w:rsidR="00EF7F8D">
                                    <w:rPr>
                                      <w:rFonts w:eastAsia="Times New Roman" w:cs="Times New Roman"/>
                                      <w:bCs/>
                                      <w:i/>
                                      <w:iCs/>
                                      <w:color w:val="000000"/>
                                      <w:lang w:eastAsia="en-GB"/>
                                    </w:rPr>
                                    <w:t>dime_config.yml</w:t>
                                  </w:r>
                                  <w:r w:rsidR="00EF7F8D">
                                    <w:rPr>
                                      <w:rFonts w:eastAsia="Times New Roman" w:cs="Times New Roman"/>
                                      <w:bCs/>
                                      <w:color w:val="000000"/>
                                      <w:lang w:eastAsia="en-GB"/>
                                    </w:rPr>
                                    <w:t xml:space="preserve"> file must reside in the project directory.</w:t>
                                  </w:r>
                                </w:p>
                              </w:tc>
                            </w:tr>
                            <w:tr w:rsidR="0026438B" w:rsidRPr="00EC7547" w14:paraId="6AA2F251"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F67C7B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5B664598" w14:textId="735BCD07" w:rsidR="0026438B" w:rsidRDefault="00190E2D"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r w:rsidR="0026438B" w:rsidRPr="00EC7547">
                                    <w:rPr>
                                      <w:rFonts w:eastAsia="Times New Roman" w:cs="Times New Roman"/>
                                      <w:color w:val="000000"/>
                                      <w:lang w:eastAsia="en-GB"/>
                                    </w:rPr>
                                    <w:t xml:space="preserve"> </w:t>
                                  </w:r>
                                </w:p>
                                <w:p w14:paraId="7D88D14D" w14:textId="577B84E8" w:rsidR="0026438B" w:rsidRPr="003E3D56" w:rsidRDefault="0026438B"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2: </w:t>
                                  </w:r>
                                  <w:r w:rsidR="00F2476D">
                                    <w:rPr>
                                      <w:rFonts w:eastAsia="Times New Roman" w:cs="Times New Roman"/>
                                      <w:color w:val="000000"/>
                                      <w:lang w:eastAsia="en-GB"/>
                                    </w:rPr>
                                    <w:t>Go to</w:t>
                                  </w:r>
                                  <w:r>
                                    <w:rPr>
                                      <w:rFonts w:eastAsia="Times New Roman" w:cs="Times New Roman"/>
                                      <w:color w:val="000000"/>
                                      <w:lang w:eastAsia="en-GB"/>
                                    </w:rPr>
                                    <w:t xml:space="preserve"> the project directory</w:t>
                                  </w:r>
                                  <w:r w:rsidR="00F2476D">
                                    <w:rPr>
                                      <w:rFonts w:eastAsia="Times New Roman" w:cs="Times New Roman"/>
                                      <w:color w:val="000000"/>
                                      <w:lang w:eastAsia="en-GB"/>
                                    </w:rPr>
                                    <w:t xml:space="preserve"> in the terminal</w:t>
                                  </w:r>
                                </w:p>
                                <w:p w14:paraId="04D26532" w14:textId="07AF9FCA" w:rsidR="0026438B" w:rsidRPr="00EE2B91" w:rsidRDefault="0026438B"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 xml:space="preserve">dime </w:t>
                                  </w:r>
                                  <w:r w:rsidR="004961F3">
                                    <w:rPr>
                                      <w:rFonts w:eastAsia="Times New Roman" w:cs="Times New Roman"/>
                                      <w:i/>
                                      <w:iCs/>
                                      <w:color w:val="000000"/>
                                      <w:lang w:eastAsia="en-GB"/>
                                    </w:rPr>
                                    <w:t>server</w:t>
                                  </w:r>
                                  <w:r>
                                    <w:rPr>
                                      <w:rFonts w:eastAsia="Times New Roman" w:cs="Times New Roman"/>
                                      <w:color w:val="000000"/>
                                      <w:lang w:eastAsia="en-GB"/>
                                    </w:rPr>
                                    <w:t xml:space="preserve"> command with </w:t>
                                  </w:r>
                                  <w:r w:rsidR="008D039B">
                                    <w:rPr>
                                      <w:rFonts w:eastAsia="Times New Roman" w:cs="Times New Roman"/>
                                      <w:color w:val="000000"/>
                                      <w:lang w:eastAsia="en-GB"/>
                                    </w:rPr>
                                    <w:t>--</w:t>
                                  </w:r>
                                  <w:r w:rsidR="008D039B">
                                    <w:rPr>
                                      <w:rFonts w:eastAsia="Times New Roman" w:cs="Times New Roman"/>
                                      <w:i/>
                                      <w:iCs/>
                                      <w:color w:val="000000"/>
                                      <w:lang w:eastAsia="en-GB"/>
                                    </w:rPr>
                                    <w:t>debug</w:t>
                                  </w:r>
                                  <w:r>
                                    <w:rPr>
                                      <w:rFonts w:eastAsia="Times New Roman" w:cs="Times New Roman"/>
                                      <w:color w:val="000000"/>
                                      <w:lang w:eastAsia="en-GB"/>
                                    </w:rPr>
                                    <w:t xml:space="preserve"> </w:t>
                                  </w:r>
                                  <w:r w:rsidR="00DD697C">
                                    <w:rPr>
                                      <w:rFonts w:eastAsia="Times New Roman" w:cs="Times New Roman"/>
                                      <w:color w:val="000000"/>
                                      <w:lang w:eastAsia="en-GB"/>
                                    </w:rPr>
                                    <w:t>to turn on debugging</w:t>
                                  </w:r>
                                </w:p>
                                <w:p w14:paraId="1680EA23" w14:textId="7AAC2130" w:rsidR="0026438B" w:rsidRPr="00EC7547" w:rsidRDefault="0026438B"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w:t>
                                  </w:r>
                                  <w:r w:rsidR="00CA7F9B">
                                    <w:rPr>
                                      <w:rFonts w:eastAsia="Times New Roman" w:cs="Times New Roman"/>
                                      <w:color w:val="000000"/>
                                      <w:lang w:eastAsia="en-GB"/>
                                    </w:rPr>
                                    <w:t>the DIME server starts</w:t>
                                  </w:r>
                                  <w:r w:rsidR="00F77B87">
                                    <w:rPr>
                                      <w:rFonts w:eastAsia="Times New Roman" w:cs="Times New Roman"/>
                                      <w:color w:val="000000"/>
                                      <w:lang w:eastAsia="en-GB"/>
                                    </w:rPr>
                                    <w:t xml:space="preserve"> in the debug mode</w:t>
                                  </w:r>
                                  <w:r w:rsidR="00E92145">
                                    <w:rPr>
                                      <w:rFonts w:eastAsia="Times New Roman" w:cs="Times New Roman"/>
                                      <w:color w:val="000000"/>
                                      <w:lang w:eastAsia="en-GB"/>
                                    </w:rPr>
                                    <w:t xml:space="preserve"> and </w:t>
                                  </w:r>
                                  <w:proofErr w:type="gramStart"/>
                                  <w:r w:rsidR="00E92145">
                                    <w:rPr>
                                      <w:rFonts w:eastAsia="Times New Roman" w:cs="Times New Roman"/>
                                      <w:color w:val="000000"/>
                                      <w:lang w:eastAsia="en-GB"/>
                                    </w:rPr>
                                    <w:t>open up</w:t>
                                  </w:r>
                                  <w:proofErr w:type="gramEnd"/>
                                  <w:r w:rsidR="00E92145">
                                    <w:rPr>
                                      <w:rFonts w:eastAsia="Times New Roman" w:cs="Times New Roman"/>
                                      <w:color w:val="000000"/>
                                      <w:lang w:eastAsia="en-GB"/>
                                    </w:rPr>
                                    <w:t xml:space="preserve"> the URL in a web</w:t>
                                  </w:r>
                                  <w:r w:rsidR="00EF2697">
                                    <w:rPr>
                                      <w:rFonts w:eastAsia="Times New Roman" w:cs="Times New Roman"/>
                                      <w:color w:val="000000"/>
                                      <w:lang w:eastAsia="en-GB"/>
                                    </w:rPr>
                                    <w:t xml:space="preserve"> browser and confirm that the server is up and running</w:t>
                                  </w:r>
                                  <w:r>
                                    <w:rPr>
                                      <w:rFonts w:eastAsia="Times New Roman" w:cs="Times New Roman"/>
                                      <w:color w:val="000000"/>
                                      <w:lang w:eastAsia="en-GB"/>
                                    </w:rPr>
                                    <w:t>.</w:t>
                                  </w:r>
                                </w:p>
                              </w:tc>
                            </w:tr>
                            <w:tr w:rsidR="0026438B" w:rsidRPr="00EC7547" w14:paraId="19525F75"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0836F0B6"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3EBD1D15"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7811737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088597A"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9DD79D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098ACE9"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5C2E4521"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761EDEB3"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26438B" w:rsidRPr="00EC7547" w14:paraId="0FA1B701"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0824CAAC" w14:textId="0742462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C924B6">
                                    <w:rPr>
                                      <w:rFonts w:eastAsia="Times New Roman" w:cs="Times New Roman"/>
                                      <w:color w:val="000000"/>
                                      <w:lang w:eastAsia="en-GB"/>
                                    </w:rPr>
                                    <w:t>8</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067FE0AF" w14:textId="3C4B8B86" w:rsidR="0026438B" w:rsidRPr="00246253" w:rsidRDefault="0026438B"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w:t>
                                  </w:r>
                                  <w:r w:rsidR="00020381">
                                    <w:rPr>
                                      <w:rFonts w:eastAsia="Times New Roman" w:cs="Times New Roman"/>
                                      <w:bCs/>
                                      <w:i/>
                                      <w:iCs/>
                                      <w:color w:val="000000"/>
                                      <w:lang w:eastAsia="en-GB"/>
                                    </w:rPr>
                                    <w:t>server --debug</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72DB55E4" w14:textId="01202E78" w:rsidR="0026438B" w:rsidRPr="00AE1936" w:rsidRDefault="0026438B"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w:t>
                                  </w:r>
                                  <w:r w:rsidR="00365BB4">
                                    <w:rPr>
                                      <w:rFonts w:eastAsia="Times New Roman" w:cs="Times New Roman"/>
                                      <w:color w:val="000000"/>
                                      <w:lang w:eastAsia="en-GB"/>
                                    </w:rPr>
                                    <w:t>Server must initialize in the debug mode and serve the DIME developer console on port 6066</w:t>
                                  </w:r>
                                </w:p>
                              </w:tc>
                              <w:tc>
                                <w:tcPr>
                                  <w:tcW w:w="1806" w:type="dxa"/>
                                  <w:tcBorders>
                                    <w:top w:val="single" w:sz="4" w:space="0" w:color="000000"/>
                                    <w:left w:val="single" w:sz="4" w:space="0" w:color="000000"/>
                                    <w:bottom w:val="single" w:sz="4" w:space="0" w:color="000000"/>
                                    <w:right w:val="single" w:sz="4" w:space="0" w:color="000000"/>
                                  </w:tcBorders>
                                </w:tcPr>
                                <w:p w14:paraId="637AEE22" w14:textId="143E1246" w:rsidR="0026438B" w:rsidRPr="00EC7547" w:rsidRDefault="0026438B"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B923FC">
                                    <w:rPr>
                                      <w:rFonts w:ascii="Iskoola Pota" w:eastAsia="Times New Roman" w:hAnsi="Iskoola Pota" w:cs="Iskoola Pota"/>
                                      <w:bCs/>
                                      <w:color w:val="000000"/>
                                      <w:lang w:eastAsia="en-GB"/>
                                    </w:rPr>
                                    <w:t>server loads</w:t>
                                  </w:r>
                                  <w:r>
                                    <w:rPr>
                                      <w:rFonts w:ascii="Iskoola Pota" w:eastAsia="Times New Roman" w:hAnsi="Iskoola Pota" w:cs="Iskoola Pota"/>
                                      <w:bCs/>
                                      <w:color w:val="000000"/>
                                      <w:lang w:eastAsia="en-GB"/>
                                    </w:rPr>
                                    <w:t xml:space="preserve"> as expected</w:t>
                                  </w:r>
                                  <w:r w:rsidR="00A901E1">
                                    <w:rPr>
                                      <w:rFonts w:ascii="Iskoola Pota" w:eastAsia="Times New Roman" w:hAnsi="Iskoola Pota" w:cs="Iskoola Pota"/>
                                      <w:bCs/>
                                      <w:color w:val="000000"/>
                                      <w:lang w:eastAsia="en-GB"/>
                                    </w:rPr>
                                    <w:t xml:space="preserve"> in port 6066</w:t>
                                  </w:r>
                                  <w:r>
                                    <w:rPr>
                                      <w:rFonts w:eastAsia="Times New Roman" w:cs="Times New Roman"/>
                                      <w:color w:val="000000"/>
                                      <w:lang w:eastAsia="en-GB"/>
                                    </w:rPr>
                                    <w:t>.</w:t>
                                  </w:r>
                                  <w:r w:rsidR="003A3587">
                                    <w:rPr>
                                      <w:rFonts w:eastAsia="Times New Roman" w:cs="Times New Roman"/>
                                      <w:color w:val="000000"/>
                                      <w:lang w:eastAsia="en-GB"/>
                                    </w:rPr>
                                    <w:t xml:space="preserve"> The developer console </w:t>
                                  </w:r>
                                  <w:proofErr w:type="gramStart"/>
                                  <w:r w:rsidR="003A3587">
                                    <w:rPr>
                                      <w:rFonts w:eastAsia="Times New Roman" w:cs="Times New Roman"/>
                                      <w:color w:val="000000"/>
                                      <w:lang w:eastAsia="en-GB"/>
                                    </w:rPr>
                                    <w:t>was</w:t>
                                  </w:r>
                                  <w:r w:rsidR="004A6AFB">
                                    <w:rPr>
                                      <w:rFonts w:eastAsia="Times New Roman" w:cs="Times New Roman"/>
                                      <w:color w:val="000000"/>
                                      <w:lang w:eastAsia="en-GB"/>
                                    </w:rPr>
                                    <w:t xml:space="preserve"> opened</w:t>
                                  </w:r>
                                  <w:proofErr w:type="gramEnd"/>
                                  <w:r w:rsidR="004A6AFB">
                                    <w:rPr>
                                      <w:rFonts w:eastAsia="Times New Roman" w:cs="Times New Roman"/>
                                      <w:color w:val="000000"/>
                                      <w:lang w:eastAsia="en-GB"/>
                                    </w:rPr>
                                    <w:t xml:space="preserve"> and </w:t>
                                  </w:r>
                                  <w:r w:rsidR="002B2DD4">
                                    <w:rPr>
                                      <w:rFonts w:eastAsia="Times New Roman" w:cs="Times New Roman"/>
                                      <w:color w:val="000000"/>
                                      <w:lang w:eastAsia="en-GB"/>
                                    </w:rPr>
                                    <w:t xml:space="preserve">confirmed that the server </w:t>
                                  </w:r>
                                  <w:r w:rsidR="00A36DFA">
                                    <w:rPr>
                                      <w:rFonts w:eastAsia="Times New Roman" w:cs="Times New Roman"/>
                                      <w:color w:val="000000"/>
                                      <w:lang w:eastAsia="en-GB"/>
                                    </w:rPr>
                                    <w:t>hosts the DIME developer console without an issue.</w:t>
                                  </w:r>
                                </w:p>
                              </w:tc>
                              <w:tc>
                                <w:tcPr>
                                  <w:tcW w:w="1186" w:type="dxa"/>
                                  <w:tcBorders>
                                    <w:top w:val="single" w:sz="4" w:space="0" w:color="000000"/>
                                    <w:left w:val="single" w:sz="4" w:space="0" w:color="000000"/>
                                    <w:bottom w:val="single" w:sz="4" w:space="0" w:color="000000"/>
                                    <w:right w:val="single" w:sz="4" w:space="0" w:color="000000"/>
                                  </w:tcBorders>
                                </w:tcPr>
                                <w:p w14:paraId="7E0E742D" w14:textId="77777777" w:rsidR="0026438B" w:rsidRPr="00EC7547" w:rsidRDefault="0026438B"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0B8BDCC9" w14:textId="4049F0D2" w:rsidR="0026438B" w:rsidRPr="00EC7547" w:rsidRDefault="00C67FD5"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Pr>
                                      <w:rFonts w:eastAsia="Times New Roman" w:cs="Times New Roman"/>
                                      <w:color w:val="000000"/>
                                      <w:lang w:eastAsia="en-GB"/>
                                    </w:rPr>
                                    <w:t xml:space="preserve"> without the </w:t>
                                  </w:r>
                                  <w:r>
                                    <w:rPr>
                                      <w:rFonts w:eastAsia="Times New Roman" w:cs="Times New Roman"/>
                                      <w:i/>
                                      <w:iCs/>
                                      <w:color w:val="000000"/>
                                      <w:lang w:eastAsia="en-GB"/>
                                    </w:rPr>
                                    <w:t>--debug</w:t>
                                  </w:r>
                                  <w:r>
                                    <w:rPr>
                                      <w:rFonts w:eastAsia="Times New Roman" w:cs="Times New Roman"/>
                                      <w:color w:val="000000"/>
                                      <w:lang w:eastAsia="en-GB"/>
                                    </w:rPr>
                                    <w:t xml:space="preserve"> flag to test the production</w:t>
                                  </w:r>
                                  <w:r w:rsidR="00781EEC">
                                    <w:rPr>
                                      <w:rFonts w:eastAsia="Times New Roman" w:cs="Times New Roman"/>
                                      <w:color w:val="000000"/>
                                      <w:lang w:eastAsia="en-GB"/>
                                    </w:rPr>
                                    <w:t xml:space="preserve"> mode with </w:t>
                                  </w:r>
                                  <w:r w:rsidR="00781EEC">
                                    <w:rPr>
                                      <w:rFonts w:eastAsia="Times New Roman" w:cs="Times New Roman"/>
                                      <w:i/>
                                      <w:iCs/>
                                      <w:color w:val="000000"/>
                                      <w:lang w:eastAsia="en-GB"/>
                                    </w:rPr>
                                    <w:t>waitress</w:t>
                                  </w:r>
                                  <w:r w:rsidR="0026438B">
                                    <w:rPr>
                                      <w:rFonts w:eastAsia="Times New Roman" w:cs="Times New Roman"/>
                                      <w:color w:val="000000"/>
                                      <w:lang w:eastAsia="en-GB"/>
                                    </w:rPr>
                                    <w:t xml:space="preserve">. </w:t>
                                  </w:r>
                                </w:p>
                              </w:tc>
                            </w:tr>
                          </w:tbl>
                          <w:p w14:paraId="49F66CBE" w14:textId="77777777" w:rsidR="0026438B" w:rsidRPr="00F4123C" w:rsidRDefault="0026438B" w:rsidP="0026438B"/>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91CC7B" id="Text Box 448" o:spid="_x0000_s1072" type="#_x0000_t202" style="position:absolute;left:0;text-align:left;margin-left:359.5pt;margin-top:0;width:410.7pt;height:613.6pt;z-index:-251658161;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" stroked="f">
                <v:textbox inset="1.44pt,1.44pt,1.44pt,1.44pt">
                  <w:txbxContent>
                    <w:p w14:paraId="6A23D191" w14:textId="0E767CC5" w:rsidR="0026438B" w:rsidRPr="008B1CF2" w:rsidRDefault="0026438B" w:rsidP="0026438B">
                      <w:pPr>
                        <w:pStyle w:val="Caption"/>
                        <w:spacing w:before="240"/>
                      </w:pPr>
                      <w:r w:rsidRPr="008B1CF2">
                        <w:t xml:space="preserve"> </w:t>
                      </w:r>
                      <w:bookmarkStart w:id="180" w:name="_Toc117083170"/>
                      <w:r>
                        <w:t>Table 5.1.3.</w:t>
                      </w:r>
                      <w:r w:rsidR="00CF4633">
                        <w:fldChar w:fldCharType="begin"/>
                      </w:r>
                      <w:r w:rsidR="00CF4633">
                        <w:instrText xml:space="preserve"> SEQ Table_5.1.3. \* ARABIC </w:instrText>
                      </w:r>
                      <w:r w:rsidR="00CF4633">
                        <w:fldChar w:fldCharType="separate"/>
                      </w:r>
                      <w:r w:rsidR="001B701E">
                        <w:rPr>
                          <w:noProof/>
                        </w:rPr>
                        <w:t>5</w:t>
                      </w:r>
                      <w:r w:rsidR="00CF4633">
                        <w:rPr>
                          <w:noProof/>
                        </w:rPr>
                        <w:fldChar w:fldCharType="end"/>
                      </w:r>
                      <w:r>
                        <w:t xml:space="preserve">. </w:t>
                      </w:r>
                      <w:r w:rsidRPr="00996CDA">
                        <w:t xml:space="preserve">Integration test case for DIME </w:t>
                      </w:r>
                      <w:r>
                        <w:t>Server</w:t>
                      </w:r>
                      <w:bookmarkEnd w:id="180"/>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26438B" w:rsidRPr="00EC7547" w14:paraId="54DCD405"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B2BA819"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26438B" w:rsidRPr="00EC7547" w14:paraId="4D8A1B7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6BEB748"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26438B" w:rsidRPr="00EC7547" w14:paraId="0C7CB53B"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64CD463" w14:textId="40E8AC3F"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w:t>
                            </w:r>
                            <w:r w:rsidR="00E017E2">
                              <w:rPr>
                                <w:rFonts w:eastAsia="Times New Roman" w:cs="Times New Roman"/>
                                <w:color w:val="000000"/>
                                <w:lang w:eastAsia="en-GB"/>
                              </w:rPr>
                              <w:t>Server</w:t>
                            </w:r>
                            <w:r w:rsidR="00625F34">
                              <w:rPr>
                                <w:rFonts w:eastAsia="Times New Roman" w:cs="Times New Roman"/>
                                <w:color w:val="000000"/>
                                <w:lang w:eastAsia="en-GB"/>
                              </w:rPr>
                              <w:t xml:space="preserve"> </w:t>
                            </w:r>
                            <w:r w:rsidR="00453985">
                              <w:rPr>
                                <w:rFonts w:eastAsia="Times New Roman" w:cs="Times New Roman"/>
                                <w:color w:val="000000"/>
                                <w:lang w:eastAsia="en-GB"/>
                              </w:rPr>
                              <w:t>Deployment</w:t>
                            </w:r>
                          </w:p>
                        </w:tc>
                      </w:tr>
                      <w:tr w:rsidR="0026438B" w:rsidRPr="00EC7547" w14:paraId="6474A9F0"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2741550D" w14:textId="54194B70"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C924B6">
                              <w:rPr>
                                <w:rFonts w:eastAsia="Times New Roman" w:cs="Times New Roman"/>
                                <w:color w:val="000000"/>
                                <w:lang w:eastAsia="en-GB"/>
                              </w:rPr>
                              <w:t>8</w:t>
                            </w:r>
                          </w:p>
                        </w:tc>
                        <w:tc>
                          <w:tcPr>
                            <w:tcW w:w="4333" w:type="dxa"/>
                            <w:gridSpan w:val="3"/>
                            <w:tcBorders>
                              <w:top w:val="single" w:sz="4" w:space="0" w:color="000000"/>
                              <w:left w:val="single" w:sz="4" w:space="0" w:color="000000"/>
                              <w:bottom w:val="single" w:sz="4" w:space="0" w:color="000000"/>
                              <w:right w:val="single" w:sz="4" w:space="0" w:color="000000"/>
                            </w:tcBorders>
                          </w:tcPr>
                          <w:p w14:paraId="1068AB8B"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A89A27B"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2D2AF7E4"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26438B" w:rsidRPr="00EC7547" w14:paraId="52D154D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A83A4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26438B" w:rsidRPr="00EC7547" w14:paraId="6D6E9D4B"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3B0B723" w14:textId="7CEDEC0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sidR="009B2114">
                              <w:rPr>
                                <w:rFonts w:eastAsia="Times New Roman" w:cs="Times New Roman"/>
                                <w:color w:val="000000"/>
                                <w:lang w:eastAsia="en-GB"/>
                              </w:rPr>
                              <w:t>Spin up the DIME server and test the server initialization</w:t>
                            </w:r>
                            <w:r w:rsidR="00E363D9">
                              <w:rPr>
                                <w:rFonts w:eastAsia="Times New Roman" w:cs="Times New Roman"/>
                                <w:color w:val="000000"/>
                                <w:lang w:eastAsia="en-GB"/>
                              </w:rPr>
                              <w:t xml:space="preserve"> in production and debug modes</w:t>
                            </w:r>
                            <w:r>
                              <w:rPr>
                                <w:rFonts w:eastAsia="Times New Roman" w:cs="Times New Roman"/>
                                <w:color w:val="000000"/>
                                <w:lang w:eastAsia="en-GB"/>
                              </w:rPr>
                              <w:t>.</w:t>
                            </w:r>
                          </w:p>
                        </w:tc>
                      </w:tr>
                      <w:tr w:rsidR="0026438B" w:rsidRPr="00EC7547" w14:paraId="414A0327"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7952F72" w14:textId="6CDA4C80" w:rsidR="0026438B" w:rsidRPr="00EF7F8D"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w:t>
                            </w:r>
                            <w:r w:rsidR="00EF7F8D">
                              <w:rPr>
                                <w:rFonts w:eastAsia="Times New Roman" w:cs="Times New Roman"/>
                                <w:bCs/>
                                <w:color w:val="000000"/>
                                <w:lang w:eastAsia="en-GB"/>
                              </w:rPr>
                              <w:t xml:space="preserve">a valid </w:t>
                            </w:r>
                            <w:r w:rsidR="00EF7F8D">
                              <w:rPr>
                                <w:rFonts w:eastAsia="Times New Roman" w:cs="Times New Roman"/>
                                <w:bCs/>
                                <w:i/>
                                <w:iCs/>
                                <w:color w:val="000000"/>
                                <w:lang w:eastAsia="en-GB"/>
                              </w:rPr>
                              <w:t>dime_config.yml</w:t>
                            </w:r>
                            <w:r w:rsidR="00EF7F8D">
                              <w:rPr>
                                <w:rFonts w:eastAsia="Times New Roman" w:cs="Times New Roman"/>
                                <w:bCs/>
                                <w:color w:val="000000"/>
                                <w:lang w:eastAsia="en-GB"/>
                              </w:rPr>
                              <w:t xml:space="preserve"> file must reside in the project directory.</w:t>
                            </w:r>
                          </w:p>
                        </w:tc>
                      </w:tr>
                      <w:tr w:rsidR="0026438B" w:rsidRPr="00EC7547" w14:paraId="6AA2F251"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F67C7B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5B664598" w14:textId="735BCD07" w:rsidR="0026438B" w:rsidRDefault="00190E2D"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r w:rsidR="0026438B" w:rsidRPr="00EC7547">
                              <w:rPr>
                                <w:rFonts w:eastAsia="Times New Roman" w:cs="Times New Roman"/>
                                <w:color w:val="000000"/>
                                <w:lang w:eastAsia="en-GB"/>
                              </w:rPr>
                              <w:t xml:space="preserve"> </w:t>
                            </w:r>
                          </w:p>
                          <w:p w14:paraId="7D88D14D" w14:textId="577B84E8" w:rsidR="0026438B" w:rsidRPr="003E3D56" w:rsidRDefault="0026438B"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 xml:space="preserve">Step 2: </w:t>
                            </w:r>
                            <w:r w:rsidR="00F2476D">
                              <w:rPr>
                                <w:rFonts w:eastAsia="Times New Roman" w:cs="Times New Roman"/>
                                <w:color w:val="000000"/>
                                <w:lang w:eastAsia="en-GB"/>
                              </w:rPr>
                              <w:t>Go to</w:t>
                            </w:r>
                            <w:r>
                              <w:rPr>
                                <w:rFonts w:eastAsia="Times New Roman" w:cs="Times New Roman"/>
                                <w:color w:val="000000"/>
                                <w:lang w:eastAsia="en-GB"/>
                              </w:rPr>
                              <w:t xml:space="preserve"> the project directory</w:t>
                            </w:r>
                            <w:r w:rsidR="00F2476D">
                              <w:rPr>
                                <w:rFonts w:eastAsia="Times New Roman" w:cs="Times New Roman"/>
                                <w:color w:val="000000"/>
                                <w:lang w:eastAsia="en-GB"/>
                              </w:rPr>
                              <w:t xml:space="preserve"> in the terminal</w:t>
                            </w:r>
                          </w:p>
                          <w:p w14:paraId="04D26532" w14:textId="07AF9FCA" w:rsidR="0026438B" w:rsidRPr="00EE2B91" w:rsidRDefault="0026438B"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 xml:space="preserve">dime </w:t>
                            </w:r>
                            <w:r w:rsidR="004961F3">
                              <w:rPr>
                                <w:rFonts w:eastAsia="Times New Roman" w:cs="Times New Roman"/>
                                <w:i/>
                                <w:iCs/>
                                <w:color w:val="000000"/>
                                <w:lang w:eastAsia="en-GB"/>
                              </w:rPr>
                              <w:t>server</w:t>
                            </w:r>
                            <w:r>
                              <w:rPr>
                                <w:rFonts w:eastAsia="Times New Roman" w:cs="Times New Roman"/>
                                <w:color w:val="000000"/>
                                <w:lang w:eastAsia="en-GB"/>
                              </w:rPr>
                              <w:t xml:space="preserve"> command with </w:t>
                            </w:r>
                            <w:r w:rsidR="008D039B">
                              <w:rPr>
                                <w:rFonts w:eastAsia="Times New Roman" w:cs="Times New Roman"/>
                                <w:color w:val="000000"/>
                                <w:lang w:eastAsia="en-GB"/>
                              </w:rPr>
                              <w:t>--</w:t>
                            </w:r>
                            <w:r w:rsidR="008D039B">
                              <w:rPr>
                                <w:rFonts w:eastAsia="Times New Roman" w:cs="Times New Roman"/>
                                <w:i/>
                                <w:iCs/>
                                <w:color w:val="000000"/>
                                <w:lang w:eastAsia="en-GB"/>
                              </w:rPr>
                              <w:t>debug</w:t>
                            </w:r>
                            <w:r>
                              <w:rPr>
                                <w:rFonts w:eastAsia="Times New Roman" w:cs="Times New Roman"/>
                                <w:color w:val="000000"/>
                                <w:lang w:eastAsia="en-GB"/>
                              </w:rPr>
                              <w:t xml:space="preserve"> </w:t>
                            </w:r>
                            <w:r w:rsidR="00DD697C">
                              <w:rPr>
                                <w:rFonts w:eastAsia="Times New Roman" w:cs="Times New Roman"/>
                                <w:color w:val="000000"/>
                                <w:lang w:eastAsia="en-GB"/>
                              </w:rPr>
                              <w:t>to turn on debugging</w:t>
                            </w:r>
                          </w:p>
                          <w:p w14:paraId="1680EA23" w14:textId="7AAC2130" w:rsidR="0026438B" w:rsidRPr="00EC7547" w:rsidRDefault="0026438B"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w:t>
                            </w:r>
                            <w:r w:rsidR="00CA7F9B">
                              <w:rPr>
                                <w:rFonts w:eastAsia="Times New Roman" w:cs="Times New Roman"/>
                                <w:color w:val="000000"/>
                                <w:lang w:eastAsia="en-GB"/>
                              </w:rPr>
                              <w:t>the DIME server starts</w:t>
                            </w:r>
                            <w:r w:rsidR="00F77B87">
                              <w:rPr>
                                <w:rFonts w:eastAsia="Times New Roman" w:cs="Times New Roman"/>
                                <w:color w:val="000000"/>
                                <w:lang w:eastAsia="en-GB"/>
                              </w:rPr>
                              <w:t xml:space="preserve"> in the debug mode</w:t>
                            </w:r>
                            <w:r w:rsidR="00E92145">
                              <w:rPr>
                                <w:rFonts w:eastAsia="Times New Roman" w:cs="Times New Roman"/>
                                <w:color w:val="000000"/>
                                <w:lang w:eastAsia="en-GB"/>
                              </w:rPr>
                              <w:t xml:space="preserve"> and </w:t>
                            </w:r>
                            <w:proofErr w:type="gramStart"/>
                            <w:r w:rsidR="00E92145">
                              <w:rPr>
                                <w:rFonts w:eastAsia="Times New Roman" w:cs="Times New Roman"/>
                                <w:color w:val="000000"/>
                                <w:lang w:eastAsia="en-GB"/>
                              </w:rPr>
                              <w:t>open up</w:t>
                            </w:r>
                            <w:proofErr w:type="gramEnd"/>
                            <w:r w:rsidR="00E92145">
                              <w:rPr>
                                <w:rFonts w:eastAsia="Times New Roman" w:cs="Times New Roman"/>
                                <w:color w:val="000000"/>
                                <w:lang w:eastAsia="en-GB"/>
                              </w:rPr>
                              <w:t xml:space="preserve"> the URL in a web</w:t>
                            </w:r>
                            <w:r w:rsidR="00EF2697">
                              <w:rPr>
                                <w:rFonts w:eastAsia="Times New Roman" w:cs="Times New Roman"/>
                                <w:color w:val="000000"/>
                                <w:lang w:eastAsia="en-GB"/>
                              </w:rPr>
                              <w:t xml:space="preserve"> browser and confirm that the server is up and running</w:t>
                            </w:r>
                            <w:r>
                              <w:rPr>
                                <w:rFonts w:eastAsia="Times New Roman" w:cs="Times New Roman"/>
                                <w:color w:val="000000"/>
                                <w:lang w:eastAsia="en-GB"/>
                              </w:rPr>
                              <w:t>.</w:t>
                            </w:r>
                          </w:p>
                        </w:tc>
                      </w:tr>
                      <w:tr w:rsidR="0026438B" w:rsidRPr="00EC7547" w14:paraId="19525F75"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0836F0B6"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3EBD1D15"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7811737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088597A"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9DD79DC"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6098ACE9"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5C2E4521"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761EDEB3" w14:textId="7777777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26438B" w:rsidRPr="00EC7547" w14:paraId="0FA1B701" w14:textId="77777777" w:rsidTr="00007930">
                        <w:trPr>
                          <w:trHeight w:val="4501"/>
                          <w:jc w:val="center"/>
                        </w:trPr>
                        <w:tc>
                          <w:tcPr>
                            <w:tcW w:w="608" w:type="dxa"/>
                            <w:tcBorders>
                              <w:top w:val="single" w:sz="4" w:space="0" w:color="000000"/>
                              <w:left w:val="single" w:sz="4" w:space="0" w:color="000000"/>
                              <w:bottom w:val="single" w:sz="4" w:space="0" w:color="000000"/>
                              <w:right w:val="single" w:sz="4" w:space="0" w:color="000000"/>
                            </w:tcBorders>
                          </w:tcPr>
                          <w:p w14:paraId="0824CAAC" w14:textId="07424627" w:rsidR="0026438B" w:rsidRPr="00EC7547" w:rsidRDefault="0026438B"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C924B6">
                              <w:rPr>
                                <w:rFonts w:eastAsia="Times New Roman" w:cs="Times New Roman"/>
                                <w:color w:val="000000"/>
                                <w:lang w:eastAsia="en-GB"/>
                              </w:rPr>
                              <w:t>8</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067FE0AF" w14:textId="3C4B8B86" w:rsidR="0026438B" w:rsidRPr="00246253" w:rsidRDefault="0026438B"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w:t>
                            </w:r>
                            <w:r w:rsidR="00020381">
                              <w:rPr>
                                <w:rFonts w:eastAsia="Times New Roman" w:cs="Times New Roman"/>
                                <w:bCs/>
                                <w:i/>
                                <w:iCs/>
                                <w:color w:val="000000"/>
                                <w:lang w:eastAsia="en-GB"/>
                              </w:rPr>
                              <w:t>server --debug</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72DB55E4" w14:textId="01202E78" w:rsidR="0026438B" w:rsidRPr="00AE1936" w:rsidRDefault="0026438B"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DIME </w:t>
                            </w:r>
                            <w:r w:rsidR="00365BB4">
                              <w:rPr>
                                <w:rFonts w:eastAsia="Times New Roman" w:cs="Times New Roman"/>
                                <w:color w:val="000000"/>
                                <w:lang w:eastAsia="en-GB"/>
                              </w:rPr>
                              <w:t>Server must initialize in the debug mode and serve the DIME developer console on port 6066</w:t>
                            </w:r>
                          </w:p>
                        </w:tc>
                        <w:tc>
                          <w:tcPr>
                            <w:tcW w:w="1806" w:type="dxa"/>
                            <w:tcBorders>
                              <w:top w:val="single" w:sz="4" w:space="0" w:color="000000"/>
                              <w:left w:val="single" w:sz="4" w:space="0" w:color="000000"/>
                              <w:bottom w:val="single" w:sz="4" w:space="0" w:color="000000"/>
                              <w:right w:val="single" w:sz="4" w:space="0" w:color="000000"/>
                            </w:tcBorders>
                          </w:tcPr>
                          <w:p w14:paraId="637AEE22" w14:textId="143E1246" w:rsidR="0026438B" w:rsidRPr="00EC7547" w:rsidRDefault="0026438B"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B923FC">
                              <w:rPr>
                                <w:rFonts w:ascii="Iskoola Pota" w:eastAsia="Times New Roman" w:hAnsi="Iskoola Pota" w:cs="Iskoola Pota"/>
                                <w:bCs/>
                                <w:color w:val="000000"/>
                                <w:lang w:eastAsia="en-GB"/>
                              </w:rPr>
                              <w:t>server loads</w:t>
                            </w:r>
                            <w:r>
                              <w:rPr>
                                <w:rFonts w:ascii="Iskoola Pota" w:eastAsia="Times New Roman" w:hAnsi="Iskoola Pota" w:cs="Iskoola Pota"/>
                                <w:bCs/>
                                <w:color w:val="000000"/>
                                <w:lang w:eastAsia="en-GB"/>
                              </w:rPr>
                              <w:t xml:space="preserve"> as expected</w:t>
                            </w:r>
                            <w:r w:rsidR="00A901E1">
                              <w:rPr>
                                <w:rFonts w:ascii="Iskoola Pota" w:eastAsia="Times New Roman" w:hAnsi="Iskoola Pota" w:cs="Iskoola Pota"/>
                                <w:bCs/>
                                <w:color w:val="000000"/>
                                <w:lang w:eastAsia="en-GB"/>
                              </w:rPr>
                              <w:t xml:space="preserve"> in port 6066</w:t>
                            </w:r>
                            <w:r>
                              <w:rPr>
                                <w:rFonts w:eastAsia="Times New Roman" w:cs="Times New Roman"/>
                                <w:color w:val="000000"/>
                                <w:lang w:eastAsia="en-GB"/>
                              </w:rPr>
                              <w:t>.</w:t>
                            </w:r>
                            <w:r w:rsidR="003A3587">
                              <w:rPr>
                                <w:rFonts w:eastAsia="Times New Roman" w:cs="Times New Roman"/>
                                <w:color w:val="000000"/>
                                <w:lang w:eastAsia="en-GB"/>
                              </w:rPr>
                              <w:t xml:space="preserve"> The developer console </w:t>
                            </w:r>
                            <w:proofErr w:type="gramStart"/>
                            <w:r w:rsidR="003A3587">
                              <w:rPr>
                                <w:rFonts w:eastAsia="Times New Roman" w:cs="Times New Roman"/>
                                <w:color w:val="000000"/>
                                <w:lang w:eastAsia="en-GB"/>
                              </w:rPr>
                              <w:t>was</w:t>
                            </w:r>
                            <w:r w:rsidR="004A6AFB">
                              <w:rPr>
                                <w:rFonts w:eastAsia="Times New Roman" w:cs="Times New Roman"/>
                                <w:color w:val="000000"/>
                                <w:lang w:eastAsia="en-GB"/>
                              </w:rPr>
                              <w:t xml:space="preserve"> opened</w:t>
                            </w:r>
                            <w:proofErr w:type="gramEnd"/>
                            <w:r w:rsidR="004A6AFB">
                              <w:rPr>
                                <w:rFonts w:eastAsia="Times New Roman" w:cs="Times New Roman"/>
                                <w:color w:val="000000"/>
                                <w:lang w:eastAsia="en-GB"/>
                              </w:rPr>
                              <w:t xml:space="preserve"> and </w:t>
                            </w:r>
                            <w:r w:rsidR="002B2DD4">
                              <w:rPr>
                                <w:rFonts w:eastAsia="Times New Roman" w:cs="Times New Roman"/>
                                <w:color w:val="000000"/>
                                <w:lang w:eastAsia="en-GB"/>
                              </w:rPr>
                              <w:t xml:space="preserve">confirmed that the server </w:t>
                            </w:r>
                            <w:r w:rsidR="00A36DFA">
                              <w:rPr>
                                <w:rFonts w:eastAsia="Times New Roman" w:cs="Times New Roman"/>
                                <w:color w:val="000000"/>
                                <w:lang w:eastAsia="en-GB"/>
                              </w:rPr>
                              <w:t>hosts the DIME developer console without an issue.</w:t>
                            </w:r>
                          </w:p>
                        </w:tc>
                        <w:tc>
                          <w:tcPr>
                            <w:tcW w:w="1186" w:type="dxa"/>
                            <w:tcBorders>
                              <w:top w:val="single" w:sz="4" w:space="0" w:color="000000"/>
                              <w:left w:val="single" w:sz="4" w:space="0" w:color="000000"/>
                              <w:bottom w:val="single" w:sz="4" w:space="0" w:color="000000"/>
                              <w:right w:val="single" w:sz="4" w:space="0" w:color="000000"/>
                            </w:tcBorders>
                          </w:tcPr>
                          <w:p w14:paraId="7E0E742D" w14:textId="77777777" w:rsidR="0026438B" w:rsidRPr="00EC7547" w:rsidRDefault="0026438B"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0B8BDCC9" w14:textId="4049F0D2" w:rsidR="0026438B" w:rsidRPr="00EC7547" w:rsidRDefault="00C67FD5"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Pr>
                                <w:rFonts w:eastAsia="Times New Roman" w:cs="Times New Roman"/>
                                <w:color w:val="000000"/>
                                <w:lang w:eastAsia="en-GB"/>
                              </w:rPr>
                              <w:t xml:space="preserve"> without the </w:t>
                            </w:r>
                            <w:r>
                              <w:rPr>
                                <w:rFonts w:eastAsia="Times New Roman" w:cs="Times New Roman"/>
                                <w:i/>
                                <w:iCs/>
                                <w:color w:val="000000"/>
                                <w:lang w:eastAsia="en-GB"/>
                              </w:rPr>
                              <w:t>--debug</w:t>
                            </w:r>
                            <w:r>
                              <w:rPr>
                                <w:rFonts w:eastAsia="Times New Roman" w:cs="Times New Roman"/>
                                <w:color w:val="000000"/>
                                <w:lang w:eastAsia="en-GB"/>
                              </w:rPr>
                              <w:t xml:space="preserve"> flag to test the production</w:t>
                            </w:r>
                            <w:r w:rsidR="00781EEC">
                              <w:rPr>
                                <w:rFonts w:eastAsia="Times New Roman" w:cs="Times New Roman"/>
                                <w:color w:val="000000"/>
                                <w:lang w:eastAsia="en-GB"/>
                              </w:rPr>
                              <w:t xml:space="preserve"> mode with </w:t>
                            </w:r>
                            <w:r w:rsidR="00781EEC">
                              <w:rPr>
                                <w:rFonts w:eastAsia="Times New Roman" w:cs="Times New Roman"/>
                                <w:i/>
                                <w:iCs/>
                                <w:color w:val="000000"/>
                                <w:lang w:eastAsia="en-GB"/>
                              </w:rPr>
                              <w:t>waitress</w:t>
                            </w:r>
                            <w:r w:rsidR="0026438B">
                              <w:rPr>
                                <w:rFonts w:eastAsia="Times New Roman" w:cs="Times New Roman"/>
                                <w:color w:val="000000"/>
                                <w:lang w:eastAsia="en-GB"/>
                              </w:rPr>
                              <w:t xml:space="preserve">. </w:t>
                            </w:r>
                          </w:p>
                        </w:tc>
                      </w:tr>
                    </w:tbl>
                    <w:p w14:paraId="49F66CBE" w14:textId="77777777" w:rsidR="0026438B" w:rsidRPr="00F4123C" w:rsidRDefault="0026438B" w:rsidP="0026438B"/>
                  </w:txbxContent>
                </v:textbox>
                <w10:wrap type="topAndBottom" anchorx="margin" anchory="margin"/>
              </v:shape>
            </w:pict>
          </mc:Fallback>
        </mc:AlternateContent>
      </w:r>
    </w:p>
    <w:p w14:paraId="18788830" w14:textId="23E4F67E" w:rsidR="0032052C" w:rsidRDefault="00B35B14" w:rsidP="004D7C53">
      <w:pPr>
        <w:spacing w:before="0" w:line="360" w:lineRule="auto"/>
      </w:pPr>
      <w:r>
        <w:rPr>
          <w:noProof/>
        </w:rPr>
        <w:lastRenderedPageBreak/>
        <mc:AlternateContent>
          <mc:Choice Requires="wps">
            <w:drawing>
              <wp:anchor distT="0" distB="0" distL="114300" distR="114300" simplePos="0" relativeHeight="251658320" behindDoc="1" locked="0" layoutInCell="1" allowOverlap="1" wp14:anchorId="21D0FE0B" wp14:editId="137655C9">
                <wp:simplePos x="0" y="0"/>
                <wp:positionH relativeFrom="margin">
                  <wp:align>right</wp:align>
                </wp:positionH>
                <wp:positionV relativeFrom="margin">
                  <wp:align>top</wp:align>
                </wp:positionV>
                <wp:extent cx="5215890" cy="8340090"/>
                <wp:effectExtent l="0" t="0" r="3810" b="3810"/>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8340437"/>
                        </a:xfrm>
                        <a:prstGeom prst="rect">
                          <a:avLst/>
                        </a:prstGeom>
                        <a:solidFill>
                          <a:srgbClr val="FFFFFF"/>
                        </a:solidFill>
                        <a:ln w="9525">
                          <a:noFill/>
                          <a:miter lim="800000"/>
                          <a:headEnd/>
                          <a:tailEnd/>
                        </a:ln>
                      </wps:spPr>
                      <wps:txbx>
                        <w:txbxContent>
                          <w:p w14:paraId="2140353E" w14:textId="69D51596" w:rsidR="00B35B14" w:rsidRPr="008B1CF2" w:rsidRDefault="009E230C" w:rsidP="009E230C">
                            <w:pPr>
                              <w:pStyle w:val="Caption"/>
                              <w:spacing w:before="240"/>
                            </w:pPr>
                            <w:bookmarkStart w:id="181" w:name="_Toc117083171"/>
                            <w:r>
                              <w:t>Table 5.1.3.</w:t>
                            </w:r>
                            <w:r w:rsidR="00CF4633">
                              <w:fldChar w:fldCharType="begin"/>
                            </w:r>
                            <w:r w:rsidR="00CF4633">
                              <w:instrText xml:space="preserve"> SEQ Table_5.1.3. \* ARABIC </w:instrText>
                            </w:r>
                            <w:r w:rsidR="00CF4633">
                              <w:fldChar w:fldCharType="separate"/>
                            </w:r>
                            <w:r w:rsidR="001B701E">
                              <w:rPr>
                                <w:noProof/>
                              </w:rPr>
                              <w:t>6</w:t>
                            </w:r>
                            <w:r w:rsidR="00CF4633">
                              <w:rPr>
                                <w:noProof/>
                              </w:rPr>
                              <w:fldChar w:fldCharType="end"/>
                            </w:r>
                            <w:r>
                              <w:t xml:space="preserve">. </w:t>
                            </w:r>
                            <w:r w:rsidRPr="009241FD">
                              <w:t>Integration test case for DIME Serve</w:t>
                            </w:r>
                            <w:r w:rsidR="00CD3414">
                              <w:t>r explanation</w:t>
                            </w:r>
                            <w:r w:rsidR="00CE3F96">
                              <w:t>s</w:t>
                            </w:r>
                            <w:bookmarkEnd w:id="181"/>
                          </w:p>
                          <w:tbl>
                            <w:tblPr>
                              <w:tblW w:w="8150" w:type="dxa"/>
                              <w:jc w:val="center"/>
                              <w:tblCellMar>
                                <w:top w:w="14" w:type="dxa"/>
                                <w:right w:w="51" w:type="dxa"/>
                              </w:tblCellMar>
                              <w:tblLook w:val="04A0" w:firstRow="1" w:lastRow="0" w:firstColumn="1" w:lastColumn="0" w:noHBand="0" w:noVBand="1"/>
                            </w:tblPr>
                            <w:tblGrid>
                              <w:gridCol w:w="608"/>
                              <w:gridCol w:w="1273"/>
                              <w:gridCol w:w="1919"/>
                              <w:gridCol w:w="1791"/>
                              <w:gridCol w:w="1186"/>
                              <w:gridCol w:w="1373"/>
                            </w:tblGrid>
                            <w:tr w:rsidR="00B35B14" w:rsidRPr="00EC7547" w14:paraId="489B375F"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7476284"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B35B14" w:rsidRPr="00EC7547" w14:paraId="1C15F6B7"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5A8140D"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B35B14" w:rsidRPr="00EC7547" w14:paraId="3BED29A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1A6829B" w14:textId="30C2B7A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842B9B">
                                    <w:rPr>
                                      <w:rFonts w:eastAsia="Times New Roman" w:cs="Times New Roman"/>
                                      <w:color w:val="000000"/>
                                      <w:lang w:eastAsia="en-GB"/>
                                    </w:rPr>
                                    <w:t xml:space="preserve">Explanation </w:t>
                                  </w:r>
                                  <w:r w:rsidR="00FF4706">
                                    <w:rPr>
                                      <w:rFonts w:eastAsia="Times New Roman" w:cs="Times New Roman"/>
                                      <w:color w:val="000000"/>
                                      <w:lang w:eastAsia="en-GB"/>
                                    </w:rPr>
                                    <w:t>Generation</w:t>
                                  </w:r>
                                </w:p>
                              </w:tc>
                            </w:tr>
                            <w:tr w:rsidR="00B35B14" w:rsidRPr="00EC7547" w14:paraId="26BBEEC0"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1463F876" w14:textId="0ED55C6F"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842B9B">
                                    <w:rPr>
                                      <w:rFonts w:eastAsia="Times New Roman" w:cs="Times New Roman"/>
                                      <w:color w:val="000000"/>
                                      <w:lang w:eastAsia="en-GB"/>
                                    </w:rPr>
                                    <w:t>9</w:t>
                                  </w:r>
                                </w:p>
                              </w:tc>
                              <w:tc>
                                <w:tcPr>
                                  <w:tcW w:w="4333" w:type="dxa"/>
                                  <w:gridSpan w:val="3"/>
                                  <w:tcBorders>
                                    <w:top w:val="single" w:sz="4" w:space="0" w:color="000000"/>
                                    <w:left w:val="single" w:sz="4" w:space="0" w:color="000000"/>
                                    <w:bottom w:val="single" w:sz="4" w:space="0" w:color="000000"/>
                                    <w:right w:val="single" w:sz="4" w:space="0" w:color="000000"/>
                                  </w:tcBorders>
                                </w:tcPr>
                                <w:p w14:paraId="5A3F85F5"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202DF98"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348B105"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B35B14" w:rsidRPr="00EC7547" w14:paraId="5DB35AF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2C2FEBD" w14:textId="30573A3C"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DA553D">
                                    <w:rPr>
                                      <w:rFonts w:eastAsia="Times New Roman" w:cs="Times New Roman"/>
                                      <w:color w:val="000000"/>
                                      <w:lang w:eastAsia="en-GB"/>
                                    </w:rPr>
                                    <w:t>High</w:t>
                                  </w:r>
                                </w:p>
                              </w:tc>
                            </w:tr>
                            <w:tr w:rsidR="00B35B14" w:rsidRPr="00EC7547" w14:paraId="0E6411B5"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4B5D2C8" w14:textId="5050C353"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3638AC">
                                    <w:rPr>
                                      <w:rFonts w:eastAsia="Times New Roman" w:cs="Times New Roman"/>
                                      <w:color w:val="000000"/>
                                      <w:lang w:eastAsia="en-GB"/>
                                    </w:rPr>
                                    <w:t xml:space="preserve"> </w:t>
                                  </w:r>
                                  <w:r w:rsidR="00603F8F">
                                    <w:rPr>
                                      <w:rFonts w:eastAsia="Times New Roman" w:cs="Times New Roman"/>
                                      <w:color w:val="000000"/>
                                      <w:lang w:eastAsia="en-GB"/>
                                    </w:rPr>
                                    <w:t>to test</w:t>
                                  </w:r>
                                  <w:r w:rsidR="003638AC">
                                    <w:rPr>
                                      <w:rFonts w:eastAsia="Times New Roman" w:cs="Times New Roman"/>
                                      <w:color w:val="000000"/>
                                      <w:lang w:eastAsia="en-GB"/>
                                    </w:rPr>
                                    <w:t xml:space="preserve"> explanation</w:t>
                                  </w:r>
                                  <w:r w:rsidR="00E17CFC">
                                    <w:rPr>
                                      <w:rFonts w:eastAsia="Times New Roman" w:cs="Times New Roman"/>
                                      <w:color w:val="000000"/>
                                      <w:lang w:eastAsia="en-GB"/>
                                    </w:rPr>
                                    <w:t xml:space="preserve"> generation</w:t>
                                  </w:r>
                                  <w:r>
                                    <w:rPr>
                                      <w:rFonts w:eastAsia="Times New Roman" w:cs="Times New Roman"/>
                                      <w:color w:val="000000"/>
                                      <w:lang w:eastAsia="en-GB"/>
                                    </w:rPr>
                                    <w:t>.</w:t>
                                  </w:r>
                                </w:p>
                              </w:tc>
                            </w:tr>
                            <w:tr w:rsidR="00B35B14" w:rsidRPr="00EC7547" w14:paraId="419E1F55"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008186F" w14:textId="77777777" w:rsidR="00B35B14" w:rsidRPr="00EF7F8D"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B35B14" w:rsidRPr="00EC7547" w14:paraId="07F19569"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24E4E1"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246D863F" w14:textId="77777777" w:rsidR="00B35B14" w:rsidRDefault="00B35B14"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18C3F80E" w14:textId="77777777" w:rsidR="00B35B14" w:rsidRPr="003E3D56" w:rsidRDefault="00B35B14"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310FEA68" w14:textId="77777777" w:rsidR="00B35B14" w:rsidRPr="00EE2B91" w:rsidRDefault="00B35B14"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3F71D9BA" w14:textId="229B1FD8" w:rsidR="00B35B14" w:rsidRDefault="00B35B14" w:rsidP="00781EEC">
                                  <w:pPr>
                                    <w:spacing w:before="0" w:after="0"/>
                                    <w:jc w:val="left"/>
                                    <w:rPr>
                                      <w:rFonts w:eastAsia="Times New Roman" w:cs="Times New Roman"/>
                                      <w:color w:val="000000"/>
                                      <w:lang w:eastAsia="en-GB"/>
                                    </w:rPr>
                                  </w:pPr>
                                  <w:r>
                                    <w:rPr>
                                      <w:rFonts w:eastAsia="Times New Roman" w:cs="Times New Roman"/>
                                      <w:color w:val="000000"/>
                                      <w:lang w:eastAsia="en-GB"/>
                                    </w:rPr>
                                    <w:t>Step 4: Wait until the DIME server starts in the debug mode and open the URL in a web browser and confirm that the server is up and running.</w:t>
                                  </w:r>
                                </w:p>
                                <w:p w14:paraId="1F41D68C" w14:textId="77777777" w:rsidR="007E0947" w:rsidRDefault="007E0947" w:rsidP="00781EEC">
                                  <w:pPr>
                                    <w:spacing w:before="0" w:after="0"/>
                                    <w:jc w:val="left"/>
                                    <w:rPr>
                                      <w:rFonts w:eastAsia="Times New Roman" w:cs="Times New Roman"/>
                                      <w:color w:val="000000"/>
                                      <w:lang w:eastAsia="en-GB"/>
                                    </w:rPr>
                                  </w:pPr>
                                  <w:r>
                                    <w:rPr>
                                      <w:rFonts w:eastAsia="Times New Roman" w:cs="Times New Roman"/>
                                      <w:color w:val="000000"/>
                                      <w:lang w:eastAsia="en-GB"/>
                                    </w:rPr>
                                    <w:t>Step 5: Go to the dashboard page and</w:t>
                                  </w:r>
                                  <w:r w:rsidR="00092DAB">
                                    <w:rPr>
                                      <w:rFonts w:eastAsia="Times New Roman" w:cs="Times New Roman"/>
                                      <w:color w:val="000000"/>
                                      <w:lang w:eastAsia="en-GB"/>
                                    </w:rPr>
                                    <w:t xml:space="preserve"> change the data instance</w:t>
                                  </w:r>
                                </w:p>
                                <w:p w14:paraId="70598114" w14:textId="77777777" w:rsidR="00092DAB" w:rsidRDefault="00092DAB"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6: Click on </w:t>
                                  </w:r>
                                  <w:r>
                                    <w:rPr>
                                      <w:rFonts w:eastAsia="Times New Roman" w:cs="Times New Roman"/>
                                      <w:i/>
                                      <w:iCs/>
                                      <w:color w:val="000000"/>
                                      <w:lang w:eastAsia="en-GB"/>
                                    </w:rPr>
                                    <w:t>explain</w:t>
                                  </w:r>
                                  <w:r>
                                    <w:rPr>
                                      <w:rFonts w:eastAsia="Times New Roman" w:cs="Times New Roman"/>
                                      <w:color w:val="000000"/>
                                      <w:lang w:eastAsia="en-GB"/>
                                    </w:rPr>
                                    <w:t xml:space="preserve"> button to start a</w:t>
                                  </w:r>
                                  <w:r w:rsidR="008C184C">
                                    <w:rPr>
                                      <w:rFonts w:eastAsia="Times New Roman" w:cs="Times New Roman"/>
                                      <w:color w:val="000000"/>
                                      <w:lang w:eastAsia="en-GB"/>
                                    </w:rPr>
                                    <w:t>n explanation job</w:t>
                                  </w:r>
                                </w:p>
                                <w:p w14:paraId="4C1516C5" w14:textId="77777777" w:rsidR="008C184C" w:rsidRDefault="008C184C" w:rsidP="00781EEC">
                                  <w:pPr>
                                    <w:spacing w:before="0" w:after="0"/>
                                    <w:jc w:val="left"/>
                                    <w:rPr>
                                      <w:rFonts w:eastAsia="Times New Roman" w:cs="Times New Roman"/>
                                      <w:color w:val="000000"/>
                                      <w:lang w:eastAsia="en-GB"/>
                                    </w:rPr>
                                  </w:pPr>
                                  <w:r>
                                    <w:rPr>
                                      <w:rFonts w:eastAsia="Times New Roman" w:cs="Times New Roman"/>
                                      <w:color w:val="000000"/>
                                      <w:lang w:eastAsia="en-GB"/>
                                    </w:rPr>
                                    <w:t>Step 7: Insect terminal and verify the request is processing</w:t>
                                  </w:r>
                                </w:p>
                                <w:p w14:paraId="12D1AB37" w14:textId="77777777" w:rsidR="008C184C" w:rsidRDefault="008C184C" w:rsidP="00781EEC">
                                  <w:pPr>
                                    <w:spacing w:before="0" w:after="0"/>
                                    <w:jc w:val="left"/>
                                    <w:rPr>
                                      <w:rFonts w:eastAsia="Times New Roman" w:cs="Times New Roman"/>
                                      <w:color w:val="000000"/>
                                      <w:lang w:eastAsia="en-GB"/>
                                    </w:rPr>
                                  </w:pPr>
                                  <w:r>
                                    <w:rPr>
                                      <w:rFonts w:eastAsia="Times New Roman" w:cs="Times New Roman"/>
                                      <w:color w:val="000000"/>
                                      <w:lang w:eastAsia="en-GB"/>
                                    </w:rPr>
                                    <w:t>Step 8: Wait till the job finishes and inspect if</w:t>
                                  </w:r>
                                  <w:r w:rsidR="00BC2797">
                                    <w:rPr>
                                      <w:rFonts w:eastAsia="Times New Roman" w:cs="Times New Roman"/>
                                      <w:color w:val="000000"/>
                                      <w:lang w:eastAsia="en-GB"/>
                                    </w:rPr>
                                    <w:t xml:space="preserve"> the generated visualization appears at the bottom of the dashboard page</w:t>
                                  </w:r>
                                </w:p>
                                <w:p w14:paraId="34781279" w14:textId="36BA3988" w:rsidR="00BC2797" w:rsidRDefault="00BC2797"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9: Go to the </w:t>
                                  </w:r>
                                  <w:r w:rsidRPr="00794B09">
                                    <w:rPr>
                                      <w:rFonts w:eastAsia="Times New Roman" w:cs="Times New Roman"/>
                                      <w:i/>
                                      <w:iCs/>
                                      <w:color w:val="000000"/>
                                      <w:lang w:eastAsia="en-GB"/>
                                    </w:rPr>
                                    <w:t>explanations</w:t>
                                  </w:r>
                                  <w:r>
                                    <w:rPr>
                                      <w:rFonts w:eastAsia="Times New Roman" w:cs="Times New Roman"/>
                                      <w:color w:val="000000"/>
                                      <w:lang w:eastAsia="en-GB"/>
                                    </w:rPr>
                                    <w:t xml:space="preserve"> page and verify the latest</w:t>
                                  </w:r>
                                  <w:r w:rsidR="00554C8A">
                                    <w:rPr>
                                      <w:rFonts w:eastAsia="Times New Roman" w:cs="Times New Roman"/>
                                      <w:color w:val="000000"/>
                                      <w:lang w:eastAsia="en-GB"/>
                                    </w:rPr>
                                    <w:t xml:space="preserve"> explanation object is available (based on the timestamp)</w:t>
                                  </w:r>
                                </w:p>
                                <w:p w14:paraId="0CB85047" w14:textId="77777777" w:rsidR="00554C8A" w:rsidRDefault="00554C8A"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10: </w:t>
                                  </w:r>
                                  <w:r w:rsidR="002B5EA7">
                                    <w:rPr>
                                      <w:rFonts w:eastAsia="Times New Roman" w:cs="Times New Roman"/>
                                      <w:color w:val="000000"/>
                                      <w:lang w:eastAsia="en-GB"/>
                                    </w:rPr>
                                    <w:t>Open the explanation and verify that it is correctly rendering</w:t>
                                  </w:r>
                                </w:p>
                                <w:p w14:paraId="4AA06FE6" w14:textId="64074B93" w:rsidR="002B5EA7" w:rsidRPr="00092DAB" w:rsidRDefault="002B5EA7" w:rsidP="00781EEC">
                                  <w:pPr>
                                    <w:spacing w:before="0" w:after="0"/>
                                    <w:jc w:val="left"/>
                                    <w:rPr>
                                      <w:rFonts w:eastAsia="Times New Roman" w:cs="Times New Roman"/>
                                      <w:color w:val="000000"/>
                                      <w:lang w:eastAsia="en-GB"/>
                                    </w:rPr>
                                  </w:pPr>
                                  <w:r>
                                    <w:rPr>
                                      <w:rFonts w:eastAsia="Times New Roman" w:cs="Times New Roman"/>
                                      <w:color w:val="000000"/>
                                      <w:lang w:eastAsia="en-GB"/>
                                    </w:rPr>
                                    <w:t>Step 11: Go to the dashboard page and verify that the explanations count on the top status bar has increased or not</w:t>
                                  </w:r>
                                </w:p>
                              </w:tc>
                            </w:tr>
                            <w:tr w:rsidR="00B35B14" w:rsidRPr="00EC7547" w14:paraId="41447E10"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59FDA23A"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245770A"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6DF4B104"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F37E65B"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E8D0D4B"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443E718"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3C05261D"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C93E853"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B35B14" w:rsidRPr="00EC7547" w14:paraId="3FAC1964" w14:textId="77777777" w:rsidTr="006C7920">
                              <w:trPr>
                                <w:trHeight w:val="3349"/>
                                <w:jc w:val="center"/>
                              </w:trPr>
                              <w:tc>
                                <w:tcPr>
                                  <w:tcW w:w="608" w:type="dxa"/>
                                  <w:tcBorders>
                                    <w:top w:val="single" w:sz="4" w:space="0" w:color="000000"/>
                                    <w:left w:val="single" w:sz="4" w:space="0" w:color="000000"/>
                                    <w:bottom w:val="single" w:sz="4" w:space="0" w:color="000000"/>
                                    <w:right w:val="single" w:sz="4" w:space="0" w:color="000000"/>
                                  </w:tcBorders>
                                </w:tcPr>
                                <w:p w14:paraId="7BA4F158" w14:textId="1C531920"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842B9B">
                                    <w:rPr>
                                      <w:rFonts w:eastAsia="Times New Roman" w:cs="Times New Roman"/>
                                      <w:color w:val="000000"/>
                                      <w:lang w:eastAsia="en-GB"/>
                                    </w:rPr>
                                    <w:t>9</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8B599B6" w14:textId="266B1B43" w:rsidR="009F0690" w:rsidRPr="009F0690" w:rsidRDefault="00617C18"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R</w:t>
                                  </w:r>
                                  <w:r w:rsidR="009F0690">
                                    <w:rPr>
                                      <w:rFonts w:eastAsia="Times New Roman" w:cs="Times New Roman"/>
                                      <w:bCs/>
                                      <w:color w:val="000000"/>
                                      <w:lang w:eastAsia="en-GB"/>
                                    </w:rPr>
                                    <w:t>un</w:t>
                                  </w:r>
                                  <w:r>
                                    <w:rPr>
                                      <w:rFonts w:eastAsia="Times New Roman" w:cs="Times New Roman"/>
                                      <w:bCs/>
                                      <w:color w:val="000000"/>
                                      <w:lang w:eastAsia="en-GB"/>
                                    </w:rPr>
                                    <w:t xml:space="preserve"> </w:t>
                                  </w:r>
                                </w:p>
                                <w:p w14:paraId="2E2965CC" w14:textId="4A14BD79" w:rsidR="00B35B14" w:rsidRDefault="00B35B14"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server --debug</w:t>
                                  </w:r>
                                  <w:r>
                                    <w:rPr>
                                      <w:rFonts w:eastAsia="Times New Roman" w:cs="Times New Roman"/>
                                      <w:bCs/>
                                      <w:color w:val="000000"/>
                                      <w:lang w:eastAsia="en-GB"/>
                                    </w:rPr>
                                    <w:t xml:space="preserve"> </w:t>
                                  </w:r>
                                </w:p>
                                <w:p w14:paraId="13C25546" w14:textId="77777777" w:rsidR="00FE6844" w:rsidRDefault="00FE6844" w:rsidP="00781EEC">
                                  <w:pPr>
                                    <w:spacing w:before="0" w:after="0"/>
                                    <w:jc w:val="left"/>
                                    <w:rPr>
                                      <w:rFonts w:eastAsia="Times New Roman" w:cs="Times New Roman"/>
                                      <w:bCs/>
                                      <w:color w:val="000000"/>
                                      <w:lang w:eastAsia="en-GB"/>
                                    </w:rPr>
                                  </w:pPr>
                                </w:p>
                                <w:p w14:paraId="01CBAC64" w14:textId="38A2F023" w:rsidR="00FE6844" w:rsidRPr="00246253" w:rsidRDefault="00617C18" w:rsidP="0019305E">
                                  <w:pPr>
                                    <w:spacing w:before="0" w:after="0"/>
                                    <w:jc w:val="left"/>
                                    <w:rPr>
                                      <w:rFonts w:eastAsia="Times New Roman" w:cs="Times New Roman"/>
                                      <w:bCs/>
                                      <w:color w:val="000000"/>
                                      <w:lang w:eastAsia="en-GB"/>
                                    </w:rPr>
                                  </w:pPr>
                                  <w:r>
                                    <w:rPr>
                                      <w:rFonts w:eastAsia="Times New Roman" w:cs="Times New Roman"/>
                                      <w:bCs/>
                                      <w:color w:val="000000"/>
                                      <w:lang w:eastAsia="en-GB"/>
                                    </w:rPr>
                                    <w:t>I</w:t>
                                  </w:r>
                                  <w:r w:rsidR="0019305E">
                                    <w:rPr>
                                      <w:rFonts w:eastAsia="Times New Roman" w:cs="Times New Roman"/>
                                      <w:bCs/>
                                      <w:color w:val="000000"/>
                                      <w:lang w:eastAsia="en-GB"/>
                                    </w:rPr>
                                    <w:t xml:space="preserve">nput </w:t>
                                  </w:r>
                                  <w:r w:rsidR="00FE6844">
                                    <w:rPr>
                                      <w:rFonts w:eastAsia="Times New Roman" w:cs="Times New Roman"/>
                                      <w:bCs/>
                                      <w:color w:val="000000"/>
                                      <w:lang w:eastAsia="en-GB"/>
                                    </w:rPr>
                                    <w:t xml:space="preserve">any data instance in the </w:t>
                                  </w:r>
                                  <w:r w:rsidR="0019305E">
                                    <w:rPr>
                                      <w:rFonts w:eastAsia="Times New Roman" w:cs="Times New Roman"/>
                                      <w:bCs/>
                                      <w:color w:val="000000"/>
                                      <w:lang w:eastAsia="en-GB"/>
                                    </w:rPr>
                                    <w:t>dashboard</w:t>
                                  </w:r>
                                </w:p>
                              </w:tc>
                              <w:tc>
                                <w:tcPr>
                                  <w:tcW w:w="1932" w:type="dxa"/>
                                  <w:tcBorders>
                                    <w:top w:val="single" w:sz="4" w:space="0" w:color="000000"/>
                                    <w:left w:val="single" w:sz="4" w:space="0" w:color="000000"/>
                                    <w:bottom w:val="single" w:sz="4" w:space="0" w:color="000000"/>
                                    <w:right w:val="single" w:sz="4" w:space="0" w:color="000000"/>
                                  </w:tcBorders>
                                </w:tcPr>
                                <w:p w14:paraId="7DA12FB2" w14:textId="10956EE6" w:rsidR="00B35B14" w:rsidRPr="00AE1936" w:rsidRDefault="000D07A8"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Explanation job must </w:t>
                                  </w:r>
                                  <w:r w:rsidR="00084EAA">
                                    <w:rPr>
                                      <w:rFonts w:eastAsia="Times New Roman" w:cs="Times New Roman"/>
                                      <w:color w:val="000000"/>
                                      <w:lang w:eastAsia="en-GB"/>
                                    </w:rPr>
                                    <w:t>run,</w:t>
                                  </w:r>
                                  <w:r w:rsidR="00C80DA3">
                                    <w:rPr>
                                      <w:rFonts w:eastAsia="Times New Roman" w:cs="Times New Roman"/>
                                      <w:color w:val="000000"/>
                                      <w:lang w:eastAsia="en-GB"/>
                                    </w:rPr>
                                    <w:t xml:space="preserve"> and the request id must </w:t>
                                  </w:r>
                                  <w:proofErr w:type="gramStart"/>
                                  <w:r w:rsidR="00C80DA3">
                                    <w:rPr>
                                      <w:rFonts w:eastAsia="Times New Roman" w:cs="Times New Roman"/>
                                      <w:color w:val="000000"/>
                                      <w:lang w:eastAsia="en-GB"/>
                                    </w:rPr>
                                    <w:t>be attached</w:t>
                                  </w:r>
                                  <w:proofErr w:type="gramEnd"/>
                                  <w:r w:rsidR="00C80DA3">
                                    <w:rPr>
                                      <w:rFonts w:eastAsia="Times New Roman" w:cs="Times New Roman"/>
                                      <w:color w:val="000000"/>
                                      <w:lang w:eastAsia="en-GB"/>
                                    </w:rPr>
                                    <w:t xml:space="preserve">. After </w:t>
                                  </w:r>
                                  <w:r w:rsidR="00084EAA">
                                    <w:rPr>
                                      <w:rFonts w:eastAsia="Times New Roman" w:cs="Times New Roman"/>
                                      <w:color w:val="000000"/>
                                      <w:lang w:eastAsia="en-GB"/>
                                    </w:rPr>
                                    <w:t xml:space="preserve">the job completes, result must </w:t>
                                  </w:r>
                                  <w:r w:rsidR="00C259F9">
                                    <w:rPr>
                                      <w:rFonts w:eastAsia="Times New Roman" w:cs="Times New Roman"/>
                                      <w:color w:val="000000"/>
                                      <w:lang w:eastAsia="en-GB"/>
                                    </w:rPr>
                                    <w:t>render,</w:t>
                                  </w:r>
                                  <w:r w:rsidR="00084EAA">
                                    <w:rPr>
                                      <w:rFonts w:eastAsia="Times New Roman" w:cs="Times New Roman"/>
                                      <w:color w:val="000000"/>
                                      <w:lang w:eastAsia="en-GB"/>
                                    </w:rPr>
                                    <w:t xml:space="preserve"> and the </w:t>
                                  </w:r>
                                  <w:r w:rsidR="00FB4FDA">
                                    <w:rPr>
                                      <w:rFonts w:eastAsia="Times New Roman" w:cs="Times New Roman"/>
                                      <w:color w:val="000000"/>
                                      <w:lang w:eastAsia="en-GB"/>
                                    </w:rPr>
                                    <w:t>stat</w:t>
                                  </w:r>
                                  <w:r w:rsidR="006C7920">
                                    <w:rPr>
                                      <w:rFonts w:eastAsia="Times New Roman" w:cs="Times New Roman"/>
                                      <w:color w:val="000000"/>
                                      <w:lang w:eastAsia="en-GB"/>
                                    </w:rPr>
                                    <w:t xml:space="preserve">istics and the explanations list </w:t>
                                  </w:r>
                                  <w:r w:rsidR="00FB4FDA">
                                    <w:rPr>
                                      <w:rFonts w:eastAsia="Times New Roman" w:cs="Times New Roman"/>
                                      <w:color w:val="000000"/>
                                      <w:lang w:eastAsia="en-GB"/>
                                    </w:rPr>
                                    <w:t xml:space="preserve">should </w:t>
                                  </w:r>
                                  <w:proofErr w:type="gramStart"/>
                                  <w:r w:rsidR="00FB4FDA">
                                    <w:rPr>
                                      <w:rFonts w:eastAsia="Times New Roman" w:cs="Times New Roman"/>
                                      <w:color w:val="000000"/>
                                      <w:lang w:eastAsia="en-GB"/>
                                    </w:rPr>
                                    <w:t>be automatically updated</w:t>
                                  </w:r>
                                  <w:proofErr w:type="gramEnd"/>
                                  <w:r w:rsidR="006C7920">
                                    <w:rPr>
                                      <w:rFonts w:eastAsia="Times New Roman" w:cs="Times New Roman"/>
                                      <w:color w:val="000000"/>
                                      <w:lang w:eastAsia="en-GB"/>
                                    </w:rPr>
                                    <w:t>.</w:t>
                                  </w:r>
                                </w:p>
                              </w:tc>
                              <w:tc>
                                <w:tcPr>
                                  <w:tcW w:w="1806" w:type="dxa"/>
                                  <w:tcBorders>
                                    <w:top w:val="single" w:sz="4" w:space="0" w:color="000000"/>
                                    <w:left w:val="single" w:sz="4" w:space="0" w:color="000000"/>
                                    <w:bottom w:val="single" w:sz="4" w:space="0" w:color="000000"/>
                                    <w:right w:val="single" w:sz="4" w:space="0" w:color="000000"/>
                                  </w:tcBorders>
                                </w:tcPr>
                                <w:p w14:paraId="2BAFC8C9" w14:textId="5A9BC59F" w:rsidR="00B35B14" w:rsidRPr="00EC7547" w:rsidRDefault="00B35B14"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Observed that the server</w:t>
                                  </w:r>
                                  <w:r w:rsidR="006966C9">
                                    <w:rPr>
                                      <w:rFonts w:ascii="Iskoola Pota" w:eastAsia="Times New Roman" w:hAnsi="Iskoola Pota" w:cs="Iskoola Pota"/>
                                      <w:bCs/>
                                      <w:color w:val="000000"/>
                                      <w:lang w:eastAsia="en-GB"/>
                                    </w:rPr>
                                    <w:t xml:space="preserve"> runs the job with a valid request id</w:t>
                                  </w:r>
                                  <w:r>
                                    <w:rPr>
                                      <w:rFonts w:eastAsia="Times New Roman" w:cs="Times New Roman"/>
                                      <w:color w:val="000000"/>
                                      <w:lang w:eastAsia="en-GB"/>
                                    </w:rPr>
                                    <w:t>.</w:t>
                                  </w:r>
                                  <w:r w:rsidR="006966C9">
                                    <w:rPr>
                                      <w:rFonts w:eastAsia="Times New Roman" w:cs="Times New Roman"/>
                                      <w:color w:val="000000"/>
                                      <w:lang w:eastAsia="en-GB"/>
                                    </w:rPr>
                                    <w:t xml:space="preserve"> The results </w:t>
                                  </w:r>
                                  <w:proofErr w:type="gramStart"/>
                                  <w:r w:rsidR="006966C9">
                                    <w:rPr>
                                      <w:rFonts w:eastAsia="Times New Roman" w:cs="Times New Roman"/>
                                      <w:color w:val="000000"/>
                                      <w:lang w:eastAsia="en-GB"/>
                                    </w:rPr>
                                    <w:t>were rendered</w:t>
                                  </w:r>
                                  <w:proofErr w:type="gramEnd"/>
                                  <w:r w:rsidR="006966C9">
                                    <w:rPr>
                                      <w:rFonts w:eastAsia="Times New Roman" w:cs="Times New Roman"/>
                                      <w:color w:val="000000"/>
                                      <w:lang w:eastAsia="en-GB"/>
                                    </w:rPr>
                                    <w:t>, statics w</w:t>
                                  </w:r>
                                  <w:r w:rsidR="000F51A0">
                                    <w:rPr>
                                      <w:rFonts w:eastAsia="Times New Roman" w:cs="Times New Roman"/>
                                      <w:color w:val="000000"/>
                                      <w:lang w:eastAsia="en-GB"/>
                                    </w:rPr>
                                    <w:t xml:space="preserve">ere updated, and the explanation list contained the latest </w:t>
                                  </w:r>
                                  <w:r w:rsidR="004E1C4C">
                                    <w:rPr>
                                      <w:rFonts w:eastAsia="Times New Roman" w:cs="Times New Roman"/>
                                      <w:color w:val="000000"/>
                                      <w:lang w:eastAsia="en-GB"/>
                                    </w:rPr>
                                    <w:t>object</w:t>
                                  </w:r>
                                  <w:r w:rsidR="00DB0C8F">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11B6A103" w14:textId="77777777" w:rsidR="00B35B14" w:rsidRPr="00EC7547" w:rsidRDefault="00B35B14"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264BA956" w14:textId="3C0C02D1" w:rsidR="00B35B14" w:rsidRPr="00EC7547" w:rsidRDefault="00F15B60" w:rsidP="009E230C">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repeatedly done</w:t>
                                  </w:r>
                                  <w:proofErr w:type="gramEnd"/>
                                  <w:r>
                                    <w:rPr>
                                      <w:rFonts w:eastAsia="Times New Roman" w:cs="Times New Roman"/>
                                      <w:color w:val="000000"/>
                                      <w:lang w:eastAsia="en-GB"/>
                                    </w:rPr>
                                    <w:t xml:space="preserve"> in the production environment and for various input</w:t>
                                  </w:r>
                                  <w:r w:rsidR="00B22711">
                                    <w:rPr>
                                      <w:rFonts w:eastAsia="Times New Roman" w:cs="Times New Roman"/>
                                      <w:color w:val="000000"/>
                                      <w:lang w:eastAsia="en-GB"/>
                                    </w:rPr>
                                    <w:t xml:space="preserve"> data instances</w:t>
                                  </w:r>
                                  <w:r w:rsidR="00B35B14">
                                    <w:rPr>
                                      <w:rFonts w:eastAsia="Times New Roman" w:cs="Times New Roman"/>
                                      <w:color w:val="000000"/>
                                      <w:lang w:eastAsia="en-GB"/>
                                    </w:rPr>
                                    <w:t xml:space="preserve">. </w:t>
                                  </w:r>
                                </w:p>
                              </w:tc>
                            </w:tr>
                          </w:tbl>
                          <w:p w14:paraId="4856E04D" w14:textId="77777777" w:rsidR="00B35B14" w:rsidRPr="00F4123C" w:rsidRDefault="00B35B14" w:rsidP="00B35B14"/>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D0FE0B" id="Text Box 5" o:spid="_x0000_s1073" type="#_x0000_t202" style="position:absolute;left:0;text-align:left;margin-left:359.5pt;margin-top:0;width:410.7pt;height:656.7pt;z-index:-25165816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" stroked="f">
                <v:textbox inset="1.44pt,1.44pt,1.44pt,1.44pt">
                  <w:txbxContent>
                    <w:p w14:paraId="2140353E" w14:textId="69D51596" w:rsidR="00B35B14" w:rsidRPr="008B1CF2" w:rsidRDefault="009E230C" w:rsidP="009E230C">
                      <w:pPr>
                        <w:pStyle w:val="Caption"/>
                        <w:spacing w:before="240"/>
                      </w:pPr>
                      <w:bookmarkStart w:id="182" w:name="_Toc117083171"/>
                      <w:r>
                        <w:t>Table 5.1.3.</w:t>
                      </w:r>
                      <w:r w:rsidR="00CF4633">
                        <w:fldChar w:fldCharType="begin"/>
                      </w:r>
                      <w:r w:rsidR="00CF4633">
                        <w:instrText xml:space="preserve"> SEQ Table_5.1.3. \* ARABIC </w:instrText>
                      </w:r>
                      <w:r w:rsidR="00CF4633">
                        <w:fldChar w:fldCharType="separate"/>
                      </w:r>
                      <w:r w:rsidR="001B701E">
                        <w:rPr>
                          <w:noProof/>
                        </w:rPr>
                        <w:t>6</w:t>
                      </w:r>
                      <w:r w:rsidR="00CF4633">
                        <w:rPr>
                          <w:noProof/>
                        </w:rPr>
                        <w:fldChar w:fldCharType="end"/>
                      </w:r>
                      <w:r>
                        <w:t xml:space="preserve">. </w:t>
                      </w:r>
                      <w:r w:rsidRPr="009241FD">
                        <w:t>Integration test case for DIME Serve</w:t>
                      </w:r>
                      <w:r w:rsidR="00CD3414">
                        <w:t>r explanation</w:t>
                      </w:r>
                      <w:r w:rsidR="00CE3F96">
                        <w:t>s</w:t>
                      </w:r>
                      <w:bookmarkEnd w:id="182"/>
                    </w:p>
                    <w:tbl>
                      <w:tblPr>
                        <w:tblW w:w="8150" w:type="dxa"/>
                        <w:jc w:val="center"/>
                        <w:tblCellMar>
                          <w:top w:w="14" w:type="dxa"/>
                          <w:right w:w="51" w:type="dxa"/>
                        </w:tblCellMar>
                        <w:tblLook w:val="04A0" w:firstRow="1" w:lastRow="0" w:firstColumn="1" w:lastColumn="0" w:noHBand="0" w:noVBand="1"/>
                      </w:tblPr>
                      <w:tblGrid>
                        <w:gridCol w:w="608"/>
                        <w:gridCol w:w="1273"/>
                        <w:gridCol w:w="1919"/>
                        <w:gridCol w:w="1791"/>
                        <w:gridCol w:w="1186"/>
                        <w:gridCol w:w="1373"/>
                      </w:tblGrid>
                      <w:tr w:rsidR="00B35B14" w:rsidRPr="00EC7547" w14:paraId="489B375F"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7476284"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B35B14" w:rsidRPr="00EC7547" w14:paraId="1C15F6B7"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05A8140D"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B35B14" w:rsidRPr="00EC7547" w14:paraId="3BED29A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1A6829B" w14:textId="30C2B7A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842B9B">
                              <w:rPr>
                                <w:rFonts w:eastAsia="Times New Roman" w:cs="Times New Roman"/>
                                <w:color w:val="000000"/>
                                <w:lang w:eastAsia="en-GB"/>
                              </w:rPr>
                              <w:t xml:space="preserve">Explanation </w:t>
                            </w:r>
                            <w:r w:rsidR="00FF4706">
                              <w:rPr>
                                <w:rFonts w:eastAsia="Times New Roman" w:cs="Times New Roman"/>
                                <w:color w:val="000000"/>
                                <w:lang w:eastAsia="en-GB"/>
                              </w:rPr>
                              <w:t>Generation</w:t>
                            </w:r>
                          </w:p>
                        </w:tc>
                      </w:tr>
                      <w:tr w:rsidR="00B35B14" w:rsidRPr="00EC7547" w14:paraId="26BBEEC0"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1463F876" w14:textId="0ED55C6F"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0</w:t>
                            </w:r>
                            <w:r w:rsidR="00842B9B">
                              <w:rPr>
                                <w:rFonts w:eastAsia="Times New Roman" w:cs="Times New Roman"/>
                                <w:color w:val="000000"/>
                                <w:lang w:eastAsia="en-GB"/>
                              </w:rPr>
                              <w:t>9</w:t>
                            </w:r>
                          </w:p>
                        </w:tc>
                        <w:tc>
                          <w:tcPr>
                            <w:tcW w:w="4333" w:type="dxa"/>
                            <w:gridSpan w:val="3"/>
                            <w:tcBorders>
                              <w:top w:val="single" w:sz="4" w:space="0" w:color="000000"/>
                              <w:left w:val="single" w:sz="4" w:space="0" w:color="000000"/>
                              <w:bottom w:val="single" w:sz="4" w:space="0" w:color="000000"/>
                              <w:right w:val="single" w:sz="4" w:space="0" w:color="000000"/>
                            </w:tcBorders>
                          </w:tcPr>
                          <w:p w14:paraId="5A3F85F5"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5202DF98"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348B105"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B35B14" w:rsidRPr="00EC7547" w14:paraId="5DB35AF8"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2C2FEBD" w14:textId="30573A3C"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DA553D">
                              <w:rPr>
                                <w:rFonts w:eastAsia="Times New Roman" w:cs="Times New Roman"/>
                                <w:color w:val="000000"/>
                                <w:lang w:eastAsia="en-GB"/>
                              </w:rPr>
                              <w:t>High</w:t>
                            </w:r>
                          </w:p>
                        </w:tc>
                      </w:tr>
                      <w:tr w:rsidR="00B35B14" w:rsidRPr="00EC7547" w14:paraId="0E6411B5"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4B5D2C8" w14:textId="5050C353"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3638AC">
                              <w:rPr>
                                <w:rFonts w:eastAsia="Times New Roman" w:cs="Times New Roman"/>
                                <w:color w:val="000000"/>
                                <w:lang w:eastAsia="en-GB"/>
                              </w:rPr>
                              <w:t xml:space="preserve"> </w:t>
                            </w:r>
                            <w:r w:rsidR="00603F8F">
                              <w:rPr>
                                <w:rFonts w:eastAsia="Times New Roman" w:cs="Times New Roman"/>
                                <w:color w:val="000000"/>
                                <w:lang w:eastAsia="en-GB"/>
                              </w:rPr>
                              <w:t>to test</w:t>
                            </w:r>
                            <w:r w:rsidR="003638AC">
                              <w:rPr>
                                <w:rFonts w:eastAsia="Times New Roman" w:cs="Times New Roman"/>
                                <w:color w:val="000000"/>
                                <w:lang w:eastAsia="en-GB"/>
                              </w:rPr>
                              <w:t xml:space="preserve"> explanation</w:t>
                            </w:r>
                            <w:r w:rsidR="00E17CFC">
                              <w:rPr>
                                <w:rFonts w:eastAsia="Times New Roman" w:cs="Times New Roman"/>
                                <w:color w:val="000000"/>
                                <w:lang w:eastAsia="en-GB"/>
                              </w:rPr>
                              <w:t xml:space="preserve"> generation</w:t>
                            </w:r>
                            <w:r>
                              <w:rPr>
                                <w:rFonts w:eastAsia="Times New Roman" w:cs="Times New Roman"/>
                                <w:color w:val="000000"/>
                                <w:lang w:eastAsia="en-GB"/>
                              </w:rPr>
                              <w:t>.</w:t>
                            </w:r>
                          </w:p>
                        </w:tc>
                      </w:tr>
                      <w:tr w:rsidR="00B35B14" w:rsidRPr="00EC7547" w14:paraId="419E1F55"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008186F" w14:textId="77777777" w:rsidR="00B35B14" w:rsidRPr="00EF7F8D"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B35B14" w:rsidRPr="00EC7547" w14:paraId="07F19569"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A24E4E1"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246D863F" w14:textId="77777777" w:rsidR="00B35B14" w:rsidRDefault="00B35B14"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18C3F80E" w14:textId="77777777" w:rsidR="00B35B14" w:rsidRPr="003E3D56" w:rsidRDefault="00B35B14"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310FEA68" w14:textId="77777777" w:rsidR="00B35B14" w:rsidRPr="00EE2B91" w:rsidRDefault="00B35B14"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3F71D9BA" w14:textId="229B1FD8" w:rsidR="00B35B14" w:rsidRDefault="00B35B14" w:rsidP="00781EEC">
                            <w:pPr>
                              <w:spacing w:before="0" w:after="0"/>
                              <w:jc w:val="left"/>
                              <w:rPr>
                                <w:rFonts w:eastAsia="Times New Roman" w:cs="Times New Roman"/>
                                <w:color w:val="000000"/>
                                <w:lang w:eastAsia="en-GB"/>
                              </w:rPr>
                            </w:pPr>
                            <w:r>
                              <w:rPr>
                                <w:rFonts w:eastAsia="Times New Roman" w:cs="Times New Roman"/>
                                <w:color w:val="000000"/>
                                <w:lang w:eastAsia="en-GB"/>
                              </w:rPr>
                              <w:t>Step 4: Wait until the DIME server starts in the debug mode and open the URL in a web browser and confirm that the server is up and running.</w:t>
                            </w:r>
                          </w:p>
                          <w:p w14:paraId="1F41D68C" w14:textId="77777777" w:rsidR="007E0947" w:rsidRDefault="007E0947" w:rsidP="00781EEC">
                            <w:pPr>
                              <w:spacing w:before="0" w:after="0"/>
                              <w:jc w:val="left"/>
                              <w:rPr>
                                <w:rFonts w:eastAsia="Times New Roman" w:cs="Times New Roman"/>
                                <w:color w:val="000000"/>
                                <w:lang w:eastAsia="en-GB"/>
                              </w:rPr>
                            </w:pPr>
                            <w:r>
                              <w:rPr>
                                <w:rFonts w:eastAsia="Times New Roman" w:cs="Times New Roman"/>
                                <w:color w:val="000000"/>
                                <w:lang w:eastAsia="en-GB"/>
                              </w:rPr>
                              <w:t>Step 5: Go to the dashboard page and</w:t>
                            </w:r>
                            <w:r w:rsidR="00092DAB">
                              <w:rPr>
                                <w:rFonts w:eastAsia="Times New Roman" w:cs="Times New Roman"/>
                                <w:color w:val="000000"/>
                                <w:lang w:eastAsia="en-GB"/>
                              </w:rPr>
                              <w:t xml:space="preserve"> change the data instance</w:t>
                            </w:r>
                          </w:p>
                          <w:p w14:paraId="70598114" w14:textId="77777777" w:rsidR="00092DAB" w:rsidRDefault="00092DAB"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6: Click on </w:t>
                            </w:r>
                            <w:r>
                              <w:rPr>
                                <w:rFonts w:eastAsia="Times New Roman" w:cs="Times New Roman"/>
                                <w:i/>
                                <w:iCs/>
                                <w:color w:val="000000"/>
                                <w:lang w:eastAsia="en-GB"/>
                              </w:rPr>
                              <w:t>explain</w:t>
                            </w:r>
                            <w:r>
                              <w:rPr>
                                <w:rFonts w:eastAsia="Times New Roman" w:cs="Times New Roman"/>
                                <w:color w:val="000000"/>
                                <w:lang w:eastAsia="en-GB"/>
                              </w:rPr>
                              <w:t xml:space="preserve"> button to start a</w:t>
                            </w:r>
                            <w:r w:rsidR="008C184C">
                              <w:rPr>
                                <w:rFonts w:eastAsia="Times New Roman" w:cs="Times New Roman"/>
                                <w:color w:val="000000"/>
                                <w:lang w:eastAsia="en-GB"/>
                              </w:rPr>
                              <w:t>n explanation job</w:t>
                            </w:r>
                          </w:p>
                          <w:p w14:paraId="4C1516C5" w14:textId="77777777" w:rsidR="008C184C" w:rsidRDefault="008C184C" w:rsidP="00781EEC">
                            <w:pPr>
                              <w:spacing w:before="0" w:after="0"/>
                              <w:jc w:val="left"/>
                              <w:rPr>
                                <w:rFonts w:eastAsia="Times New Roman" w:cs="Times New Roman"/>
                                <w:color w:val="000000"/>
                                <w:lang w:eastAsia="en-GB"/>
                              </w:rPr>
                            </w:pPr>
                            <w:r>
                              <w:rPr>
                                <w:rFonts w:eastAsia="Times New Roman" w:cs="Times New Roman"/>
                                <w:color w:val="000000"/>
                                <w:lang w:eastAsia="en-GB"/>
                              </w:rPr>
                              <w:t>Step 7: Insect terminal and verify the request is processing</w:t>
                            </w:r>
                          </w:p>
                          <w:p w14:paraId="12D1AB37" w14:textId="77777777" w:rsidR="008C184C" w:rsidRDefault="008C184C" w:rsidP="00781EEC">
                            <w:pPr>
                              <w:spacing w:before="0" w:after="0"/>
                              <w:jc w:val="left"/>
                              <w:rPr>
                                <w:rFonts w:eastAsia="Times New Roman" w:cs="Times New Roman"/>
                                <w:color w:val="000000"/>
                                <w:lang w:eastAsia="en-GB"/>
                              </w:rPr>
                            </w:pPr>
                            <w:r>
                              <w:rPr>
                                <w:rFonts w:eastAsia="Times New Roman" w:cs="Times New Roman"/>
                                <w:color w:val="000000"/>
                                <w:lang w:eastAsia="en-GB"/>
                              </w:rPr>
                              <w:t>Step 8: Wait till the job finishes and inspect if</w:t>
                            </w:r>
                            <w:r w:rsidR="00BC2797">
                              <w:rPr>
                                <w:rFonts w:eastAsia="Times New Roman" w:cs="Times New Roman"/>
                                <w:color w:val="000000"/>
                                <w:lang w:eastAsia="en-GB"/>
                              </w:rPr>
                              <w:t xml:space="preserve"> the generated visualization appears at the bottom of the dashboard page</w:t>
                            </w:r>
                          </w:p>
                          <w:p w14:paraId="34781279" w14:textId="36BA3988" w:rsidR="00BC2797" w:rsidRDefault="00BC2797"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9: Go to the </w:t>
                            </w:r>
                            <w:r w:rsidRPr="00794B09">
                              <w:rPr>
                                <w:rFonts w:eastAsia="Times New Roman" w:cs="Times New Roman"/>
                                <w:i/>
                                <w:iCs/>
                                <w:color w:val="000000"/>
                                <w:lang w:eastAsia="en-GB"/>
                              </w:rPr>
                              <w:t>explanations</w:t>
                            </w:r>
                            <w:r>
                              <w:rPr>
                                <w:rFonts w:eastAsia="Times New Roman" w:cs="Times New Roman"/>
                                <w:color w:val="000000"/>
                                <w:lang w:eastAsia="en-GB"/>
                              </w:rPr>
                              <w:t xml:space="preserve"> page and verify the latest</w:t>
                            </w:r>
                            <w:r w:rsidR="00554C8A">
                              <w:rPr>
                                <w:rFonts w:eastAsia="Times New Roman" w:cs="Times New Roman"/>
                                <w:color w:val="000000"/>
                                <w:lang w:eastAsia="en-GB"/>
                              </w:rPr>
                              <w:t xml:space="preserve"> explanation object is available (based on the timestamp)</w:t>
                            </w:r>
                          </w:p>
                          <w:p w14:paraId="0CB85047" w14:textId="77777777" w:rsidR="00554C8A" w:rsidRDefault="00554C8A"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10: </w:t>
                            </w:r>
                            <w:r w:rsidR="002B5EA7">
                              <w:rPr>
                                <w:rFonts w:eastAsia="Times New Roman" w:cs="Times New Roman"/>
                                <w:color w:val="000000"/>
                                <w:lang w:eastAsia="en-GB"/>
                              </w:rPr>
                              <w:t>Open the explanation and verify that it is correctly rendering</w:t>
                            </w:r>
                          </w:p>
                          <w:p w14:paraId="4AA06FE6" w14:textId="64074B93" w:rsidR="002B5EA7" w:rsidRPr="00092DAB" w:rsidRDefault="002B5EA7" w:rsidP="00781EEC">
                            <w:pPr>
                              <w:spacing w:before="0" w:after="0"/>
                              <w:jc w:val="left"/>
                              <w:rPr>
                                <w:rFonts w:eastAsia="Times New Roman" w:cs="Times New Roman"/>
                                <w:color w:val="000000"/>
                                <w:lang w:eastAsia="en-GB"/>
                              </w:rPr>
                            </w:pPr>
                            <w:r>
                              <w:rPr>
                                <w:rFonts w:eastAsia="Times New Roman" w:cs="Times New Roman"/>
                                <w:color w:val="000000"/>
                                <w:lang w:eastAsia="en-GB"/>
                              </w:rPr>
                              <w:t>Step 11: Go to the dashboard page and verify that the explanations count on the top status bar has increased or not</w:t>
                            </w:r>
                          </w:p>
                        </w:tc>
                      </w:tr>
                      <w:tr w:rsidR="00B35B14" w:rsidRPr="00EC7547" w14:paraId="41447E10"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59FDA23A"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245770A"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6DF4B104"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5F37E65B"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7E8D0D4B"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443E718"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3C05261D"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C93E853" w14:textId="77777777"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B35B14" w:rsidRPr="00EC7547" w14:paraId="3FAC1964" w14:textId="77777777" w:rsidTr="006C7920">
                        <w:trPr>
                          <w:trHeight w:val="3349"/>
                          <w:jc w:val="center"/>
                        </w:trPr>
                        <w:tc>
                          <w:tcPr>
                            <w:tcW w:w="608" w:type="dxa"/>
                            <w:tcBorders>
                              <w:top w:val="single" w:sz="4" w:space="0" w:color="000000"/>
                              <w:left w:val="single" w:sz="4" w:space="0" w:color="000000"/>
                              <w:bottom w:val="single" w:sz="4" w:space="0" w:color="000000"/>
                              <w:right w:val="single" w:sz="4" w:space="0" w:color="000000"/>
                            </w:tcBorders>
                          </w:tcPr>
                          <w:p w14:paraId="7BA4F158" w14:textId="1C531920" w:rsidR="00B35B14" w:rsidRPr="00EC7547" w:rsidRDefault="00B35B14"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0</w:t>
                            </w:r>
                            <w:r w:rsidR="00842B9B">
                              <w:rPr>
                                <w:rFonts w:eastAsia="Times New Roman" w:cs="Times New Roman"/>
                                <w:color w:val="000000"/>
                                <w:lang w:eastAsia="en-GB"/>
                              </w:rPr>
                              <w:t>9</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8B599B6" w14:textId="266B1B43" w:rsidR="009F0690" w:rsidRPr="009F0690" w:rsidRDefault="00617C18"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R</w:t>
                            </w:r>
                            <w:r w:rsidR="009F0690">
                              <w:rPr>
                                <w:rFonts w:eastAsia="Times New Roman" w:cs="Times New Roman"/>
                                <w:bCs/>
                                <w:color w:val="000000"/>
                                <w:lang w:eastAsia="en-GB"/>
                              </w:rPr>
                              <w:t>un</w:t>
                            </w:r>
                            <w:r>
                              <w:rPr>
                                <w:rFonts w:eastAsia="Times New Roman" w:cs="Times New Roman"/>
                                <w:bCs/>
                                <w:color w:val="000000"/>
                                <w:lang w:eastAsia="en-GB"/>
                              </w:rPr>
                              <w:t xml:space="preserve"> </w:t>
                            </w:r>
                          </w:p>
                          <w:p w14:paraId="2E2965CC" w14:textId="4A14BD79" w:rsidR="00B35B14" w:rsidRDefault="00B35B14"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server --debug</w:t>
                            </w:r>
                            <w:r>
                              <w:rPr>
                                <w:rFonts w:eastAsia="Times New Roman" w:cs="Times New Roman"/>
                                <w:bCs/>
                                <w:color w:val="000000"/>
                                <w:lang w:eastAsia="en-GB"/>
                              </w:rPr>
                              <w:t xml:space="preserve"> </w:t>
                            </w:r>
                          </w:p>
                          <w:p w14:paraId="13C25546" w14:textId="77777777" w:rsidR="00FE6844" w:rsidRDefault="00FE6844" w:rsidP="00781EEC">
                            <w:pPr>
                              <w:spacing w:before="0" w:after="0"/>
                              <w:jc w:val="left"/>
                              <w:rPr>
                                <w:rFonts w:eastAsia="Times New Roman" w:cs="Times New Roman"/>
                                <w:bCs/>
                                <w:color w:val="000000"/>
                                <w:lang w:eastAsia="en-GB"/>
                              </w:rPr>
                            </w:pPr>
                          </w:p>
                          <w:p w14:paraId="01CBAC64" w14:textId="38A2F023" w:rsidR="00FE6844" w:rsidRPr="00246253" w:rsidRDefault="00617C18" w:rsidP="0019305E">
                            <w:pPr>
                              <w:spacing w:before="0" w:after="0"/>
                              <w:jc w:val="left"/>
                              <w:rPr>
                                <w:rFonts w:eastAsia="Times New Roman" w:cs="Times New Roman"/>
                                <w:bCs/>
                                <w:color w:val="000000"/>
                                <w:lang w:eastAsia="en-GB"/>
                              </w:rPr>
                            </w:pPr>
                            <w:r>
                              <w:rPr>
                                <w:rFonts w:eastAsia="Times New Roman" w:cs="Times New Roman"/>
                                <w:bCs/>
                                <w:color w:val="000000"/>
                                <w:lang w:eastAsia="en-GB"/>
                              </w:rPr>
                              <w:t>I</w:t>
                            </w:r>
                            <w:r w:rsidR="0019305E">
                              <w:rPr>
                                <w:rFonts w:eastAsia="Times New Roman" w:cs="Times New Roman"/>
                                <w:bCs/>
                                <w:color w:val="000000"/>
                                <w:lang w:eastAsia="en-GB"/>
                              </w:rPr>
                              <w:t xml:space="preserve">nput </w:t>
                            </w:r>
                            <w:r w:rsidR="00FE6844">
                              <w:rPr>
                                <w:rFonts w:eastAsia="Times New Roman" w:cs="Times New Roman"/>
                                <w:bCs/>
                                <w:color w:val="000000"/>
                                <w:lang w:eastAsia="en-GB"/>
                              </w:rPr>
                              <w:t xml:space="preserve">any data instance in the </w:t>
                            </w:r>
                            <w:r w:rsidR="0019305E">
                              <w:rPr>
                                <w:rFonts w:eastAsia="Times New Roman" w:cs="Times New Roman"/>
                                <w:bCs/>
                                <w:color w:val="000000"/>
                                <w:lang w:eastAsia="en-GB"/>
                              </w:rPr>
                              <w:t>dashboard</w:t>
                            </w:r>
                          </w:p>
                        </w:tc>
                        <w:tc>
                          <w:tcPr>
                            <w:tcW w:w="1932" w:type="dxa"/>
                            <w:tcBorders>
                              <w:top w:val="single" w:sz="4" w:space="0" w:color="000000"/>
                              <w:left w:val="single" w:sz="4" w:space="0" w:color="000000"/>
                              <w:bottom w:val="single" w:sz="4" w:space="0" w:color="000000"/>
                              <w:right w:val="single" w:sz="4" w:space="0" w:color="000000"/>
                            </w:tcBorders>
                          </w:tcPr>
                          <w:p w14:paraId="7DA12FB2" w14:textId="10956EE6" w:rsidR="00B35B14" w:rsidRPr="00AE1936" w:rsidRDefault="000D07A8"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Explanation job must </w:t>
                            </w:r>
                            <w:r w:rsidR="00084EAA">
                              <w:rPr>
                                <w:rFonts w:eastAsia="Times New Roman" w:cs="Times New Roman"/>
                                <w:color w:val="000000"/>
                                <w:lang w:eastAsia="en-GB"/>
                              </w:rPr>
                              <w:t>run,</w:t>
                            </w:r>
                            <w:r w:rsidR="00C80DA3">
                              <w:rPr>
                                <w:rFonts w:eastAsia="Times New Roman" w:cs="Times New Roman"/>
                                <w:color w:val="000000"/>
                                <w:lang w:eastAsia="en-GB"/>
                              </w:rPr>
                              <w:t xml:space="preserve"> and the request id must </w:t>
                            </w:r>
                            <w:proofErr w:type="gramStart"/>
                            <w:r w:rsidR="00C80DA3">
                              <w:rPr>
                                <w:rFonts w:eastAsia="Times New Roman" w:cs="Times New Roman"/>
                                <w:color w:val="000000"/>
                                <w:lang w:eastAsia="en-GB"/>
                              </w:rPr>
                              <w:t>be attached</w:t>
                            </w:r>
                            <w:proofErr w:type="gramEnd"/>
                            <w:r w:rsidR="00C80DA3">
                              <w:rPr>
                                <w:rFonts w:eastAsia="Times New Roman" w:cs="Times New Roman"/>
                                <w:color w:val="000000"/>
                                <w:lang w:eastAsia="en-GB"/>
                              </w:rPr>
                              <w:t xml:space="preserve">. After </w:t>
                            </w:r>
                            <w:r w:rsidR="00084EAA">
                              <w:rPr>
                                <w:rFonts w:eastAsia="Times New Roman" w:cs="Times New Roman"/>
                                <w:color w:val="000000"/>
                                <w:lang w:eastAsia="en-GB"/>
                              </w:rPr>
                              <w:t xml:space="preserve">the job completes, result must </w:t>
                            </w:r>
                            <w:r w:rsidR="00C259F9">
                              <w:rPr>
                                <w:rFonts w:eastAsia="Times New Roman" w:cs="Times New Roman"/>
                                <w:color w:val="000000"/>
                                <w:lang w:eastAsia="en-GB"/>
                              </w:rPr>
                              <w:t>render,</w:t>
                            </w:r>
                            <w:r w:rsidR="00084EAA">
                              <w:rPr>
                                <w:rFonts w:eastAsia="Times New Roman" w:cs="Times New Roman"/>
                                <w:color w:val="000000"/>
                                <w:lang w:eastAsia="en-GB"/>
                              </w:rPr>
                              <w:t xml:space="preserve"> and the </w:t>
                            </w:r>
                            <w:r w:rsidR="00FB4FDA">
                              <w:rPr>
                                <w:rFonts w:eastAsia="Times New Roman" w:cs="Times New Roman"/>
                                <w:color w:val="000000"/>
                                <w:lang w:eastAsia="en-GB"/>
                              </w:rPr>
                              <w:t>stat</w:t>
                            </w:r>
                            <w:r w:rsidR="006C7920">
                              <w:rPr>
                                <w:rFonts w:eastAsia="Times New Roman" w:cs="Times New Roman"/>
                                <w:color w:val="000000"/>
                                <w:lang w:eastAsia="en-GB"/>
                              </w:rPr>
                              <w:t xml:space="preserve">istics and the explanations list </w:t>
                            </w:r>
                            <w:r w:rsidR="00FB4FDA">
                              <w:rPr>
                                <w:rFonts w:eastAsia="Times New Roman" w:cs="Times New Roman"/>
                                <w:color w:val="000000"/>
                                <w:lang w:eastAsia="en-GB"/>
                              </w:rPr>
                              <w:t xml:space="preserve">should </w:t>
                            </w:r>
                            <w:proofErr w:type="gramStart"/>
                            <w:r w:rsidR="00FB4FDA">
                              <w:rPr>
                                <w:rFonts w:eastAsia="Times New Roman" w:cs="Times New Roman"/>
                                <w:color w:val="000000"/>
                                <w:lang w:eastAsia="en-GB"/>
                              </w:rPr>
                              <w:t>be automatically updated</w:t>
                            </w:r>
                            <w:proofErr w:type="gramEnd"/>
                            <w:r w:rsidR="006C7920">
                              <w:rPr>
                                <w:rFonts w:eastAsia="Times New Roman" w:cs="Times New Roman"/>
                                <w:color w:val="000000"/>
                                <w:lang w:eastAsia="en-GB"/>
                              </w:rPr>
                              <w:t>.</w:t>
                            </w:r>
                          </w:p>
                        </w:tc>
                        <w:tc>
                          <w:tcPr>
                            <w:tcW w:w="1806" w:type="dxa"/>
                            <w:tcBorders>
                              <w:top w:val="single" w:sz="4" w:space="0" w:color="000000"/>
                              <w:left w:val="single" w:sz="4" w:space="0" w:color="000000"/>
                              <w:bottom w:val="single" w:sz="4" w:space="0" w:color="000000"/>
                              <w:right w:val="single" w:sz="4" w:space="0" w:color="000000"/>
                            </w:tcBorders>
                          </w:tcPr>
                          <w:p w14:paraId="2BAFC8C9" w14:textId="5A9BC59F" w:rsidR="00B35B14" w:rsidRPr="00EC7547" w:rsidRDefault="00B35B14"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Observed that the server</w:t>
                            </w:r>
                            <w:r w:rsidR="006966C9">
                              <w:rPr>
                                <w:rFonts w:ascii="Iskoola Pota" w:eastAsia="Times New Roman" w:hAnsi="Iskoola Pota" w:cs="Iskoola Pota"/>
                                <w:bCs/>
                                <w:color w:val="000000"/>
                                <w:lang w:eastAsia="en-GB"/>
                              </w:rPr>
                              <w:t xml:space="preserve"> runs the job with a valid request id</w:t>
                            </w:r>
                            <w:r>
                              <w:rPr>
                                <w:rFonts w:eastAsia="Times New Roman" w:cs="Times New Roman"/>
                                <w:color w:val="000000"/>
                                <w:lang w:eastAsia="en-GB"/>
                              </w:rPr>
                              <w:t>.</w:t>
                            </w:r>
                            <w:r w:rsidR="006966C9">
                              <w:rPr>
                                <w:rFonts w:eastAsia="Times New Roman" w:cs="Times New Roman"/>
                                <w:color w:val="000000"/>
                                <w:lang w:eastAsia="en-GB"/>
                              </w:rPr>
                              <w:t xml:space="preserve"> The results </w:t>
                            </w:r>
                            <w:proofErr w:type="gramStart"/>
                            <w:r w:rsidR="006966C9">
                              <w:rPr>
                                <w:rFonts w:eastAsia="Times New Roman" w:cs="Times New Roman"/>
                                <w:color w:val="000000"/>
                                <w:lang w:eastAsia="en-GB"/>
                              </w:rPr>
                              <w:t>were rendered</w:t>
                            </w:r>
                            <w:proofErr w:type="gramEnd"/>
                            <w:r w:rsidR="006966C9">
                              <w:rPr>
                                <w:rFonts w:eastAsia="Times New Roman" w:cs="Times New Roman"/>
                                <w:color w:val="000000"/>
                                <w:lang w:eastAsia="en-GB"/>
                              </w:rPr>
                              <w:t>, statics w</w:t>
                            </w:r>
                            <w:r w:rsidR="000F51A0">
                              <w:rPr>
                                <w:rFonts w:eastAsia="Times New Roman" w:cs="Times New Roman"/>
                                <w:color w:val="000000"/>
                                <w:lang w:eastAsia="en-GB"/>
                              </w:rPr>
                              <w:t xml:space="preserve">ere updated, and the explanation list contained the latest </w:t>
                            </w:r>
                            <w:r w:rsidR="004E1C4C">
                              <w:rPr>
                                <w:rFonts w:eastAsia="Times New Roman" w:cs="Times New Roman"/>
                                <w:color w:val="000000"/>
                                <w:lang w:eastAsia="en-GB"/>
                              </w:rPr>
                              <w:t>object</w:t>
                            </w:r>
                            <w:r w:rsidR="00DB0C8F">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11B6A103" w14:textId="77777777" w:rsidR="00B35B14" w:rsidRPr="00EC7547" w:rsidRDefault="00B35B14"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264BA956" w14:textId="3C0C02D1" w:rsidR="00B35B14" w:rsidRPr="00EC7547" w:rsidRDefault="00F15B60" w:rsidP="009E230C">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is </w:t>
                            </w:r>
                            <w:proofErr w:type="gramStart"/>
                            <w:r>
                              <w:rPr>
                                <w:rFonts w:eastAsia="Times New Roman" w:cs="Times New Roman"/>
                                <w:color w:val="000000"/>
                                <w:lang w:eastAsia="en-GB"/>
                              </w:rPr>
                              <w:t>was repeatedly done</w:t>
                            </w:r>
                            <w:proofErr w:type="gramEnd"/>
                            <w:r>
                              <w:rPr>
                                <w:rFonts w:eastAsia="Times New Roman" w:cs="Times New Roman"/>
                                <w:color w:val="000000"/>
                                <w:lang w:eastAsia="en-GB"/>
                              </w:rPr>
                              <w:t xml:space="preserve"> in the production environment and for various input</w:t>
                            </w:r>
                            <w:r w:rsidR="00B22711">
                              <w:rPr>
                                <w:rFonts w:eastAsia="Times New Roman" w:cs="Times New Roman"/>
                                <w:color w:val="000000"/>
                                <w:lang w:eastAsia="en-GB"/>
                              </w:rPr>
                              <w:t xml:space="preserve"> data instances</w:t>
                            </w:r>
                            <w:r w:rsidR="00B35B14">
                              <w:rPr>
                                <w:rFonts w:eastAsia="Times New Roman" w:cs="Times New Roman"/>
                                <w:color w:val="000000"/>
                                <w:lang w:eastAsia="en-GB"/>
                              </w:rPr>
                              <w:t xml:space="preserve">. </w:t>
                            </w:r>
                          </w:p>
                        </w:tc>
                      </w:tr>
                    </w:tbl>
                    <w:p w14:paraId="4856E04D" w14:textId="77777777" w:rsidR="00B35B14" w:rsidRPr="00F4123C" w:rsidRDefault="00B35B14" w:rsidP="00B35B14"/>
                  </w:txbxContent>
                </v:textbox>
                <w10:wrap type="topAndBottom" anchorx="margin" anchory="margin"/>
              </v:shape>
            </w:pict>
          </mc:Fallback>
        </mc:AlternateContent>
      </w:r>
    </w:p>
    <w:p w14:paraId="13E1756D" w14:textId="37074F62" w:rsidR="0032052C" w:rsidRDefault="009E230C" w:rsidP="004D7C53">
      <w:pPr>
        <w:spacing w:before="0" w:line="360" w:lineRule="auto"/>
      </w:pPr>
      <w:r>
        <w:rPr>
          <w:noProof/>
        </w:rPr>
        <w:lastRenderedPageBreak/>
        <mc:AlternateContent>
          <mc:Choice Requires="wps">
            <w:drawing>
              <wp:anchor distT="0" distB="0" distL="114300" distR="114300" simplePos="0" relativeHeight="251660368" behindDoc="1" locked="0" layoutInCell="1" allowOverlap="1" wp14:anchorId="2E7D31F4" wp14:editId="30768B59">
                <wp:simplePos x="0" y="0"/>
                <wp:positionH relativeFrom="margin">
                  <wp:align>right</wp:align>
                </wp:positionH>
                <wp:positionV relativeFrom="margin">
                  <wp:align>top</wp:align>
                </wp:positionV>
                <wp:extent cx="5215890" cy="7792720"/>
                <wp:effectExtent l="0" t="0" r="3810" b="0"/>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792720"/>
                        </a:xfrm>
                        <a:prstGeom prst="rect">
                          <a:avLst/>
                        </a:prstGeom>
                        <a:solidFill>
                          <a:srgbClr val="FFFFFF"/>
                        </a:solidFill>
                        <a:ln w="9525">
                          <a:noFill/>
                          <a:miter lim="800000"/>
                          <a:headEnd/>
                          <a:tailEnd/>
                        </a:ln>
                      </wps:spPr>
                      <wps:txbx>
                        <w:txbxContent>
                          <w:p w14:paraId="4BE4520A" w14:textId="16E6DAE9" w:rsidR="009E230C" w:rsidRPr="008B1CF2" w:rsidRDefault="009E230C" w:rsidP="009E230C">
                            <w:pPr>
                              <w:pStyle w:val="Caption"/>
                              <w:spacing w:before="240"/>
                            </w:pPr>
                            <w:r w:rsidRPr="008B1CF2">
                              <w:t xml:space="preserve"> </w:t>
                            </w:r>
                            <w:bookmarkStart w:id="183" w:name="_Toc117083172"/>
                            <w:r>
                              <w:t>Table 5.1.3.</w:t>
                            </w:r>
                            <w:r w:rsidR="00CF4633">
                              <w:fldChar w:fldCharType="begin"/>
                            </w:r>
                            <w:r w:rsidR="00CF4633">
                              <w:instrText xml:space="preserve"> SEQ Table_5.1.3. \* ARABIC </w:instrText>
                            </w:r>
                            <w:r w:rsidR="00CF4633">
                              <w:fldChar w:fldCharType="separate"/>
                            </w:r>
                            <w:r w:rsidR="001B701E">
                              <w:rPr>
                                <w:noProof/>
                              </w:rPr>
                              <w:t>7</w:t>
                            </w:r>
                            <w:r w:rsidR="00CF4633">
                              <w:rPr>
                                <w:noProof/>
                              </w:rPr>
                              <w:fldChar w:fldCharType="end"/>
                            </w:r>
                            <w:r>
                              <w:t xml:space="preserve">. </w:t>
                            </w:r>
                            <w:r w:rsidRPr="00996CDA">
                              <w:t xml:space="preserve">Integration test case for DIME </w:t>
                            </w:r>
                            <w:r>
                              <w:t>Server</w:t>
                            </w:r>
                            <w:r w:rsidR="001A3477">
                              <w:t xml:space="preserve"> visualizations</w:t>
                            </w:r>
                            <w:bookmarkEnd w:id="183"/>
                            <w:r w:rsidR="00171C97">
                              <w:t xml:space="preserve"> </w:t>
                            </w:r>
                          </w:p>
                          <w:tbl>
                            <w:tblPr>
                              <w:tblW w:w="8150" w:type="dxa"/>
                              <w:jc w:val="center"/>
                              <w:tblCellMar>
                                <w:top w:w="14" w:type="dxa"/>
                                <w:right w:w="51" w:type="dxa"/>
                              </w:tblCellMar>
                              <w:tblLook w:val="04A0" w:firstRow="1" w:lastRow="0" w:firstColumn="1" w:lastColumn="0" w:noHBand="0" w:noVBand="1"/>
                            </w:tblPr>
                            <w:tblGrid>
                              <w:gridCol w:w="605"/>
                              <w:gridCol w:w="1263"/>
                              <w:gridCol w:w="1883"/>
                              <w:gridCol w:w="1780"/>
                              <w:gridCol w:w="1186"/>
                              <w:gridCol w:w="1433"/>
                            </w:tblGrid>
                            <w:tr w:rsidR="009E230C" w:rsidRPr="00EC7547" w14:paraId="663CC06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12C2965"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9E230C" w:rsidRPr="00EC7547" w14:paraId="150834F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3AE693D"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9E230C" w:rsidRPr="00EC7547" w14:paraId="5A124DA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6E569A1" w14:textId="6FC19599"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1A3477">
                                    <w:rPr>
                                      <w:rFonts w:eastAsia="Times New Roman" w:cs="Times New Roman"/>
                                      <w:color w:val="000000"/>
                                      <w:lang w:eastAsia="en-GB"/>
                                    </w:rPr>
                                    <w:t>Visualization</w:t>
                                  </w:r>
                                </w:p>
                              </w:tc>
                            </w:tr>
                            <w:tr w:rsidR="009E230C" w:rsidRPr="00EC7547" w14:paraId="7BBB0151"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0B391B58" w14:textId="380A8F13"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w:t>
                                  </w:r>
                                  <w:r w:rsidR="00DD5DD2">
                                    <w:rPr>
                                      <w:rFonts w:eastAsia="Times New Roman" w:cs="Times New Roman"/>
                                      <w:color w:val="000000"/>
                                      <w:lang w:eastAsia="en-GB"/>
                                    </w:rPr>
                                    <w:t>10</w:t>
                                  </w:r>
                                </w:p>
                              </w:tc>
                              <w:tc>
                                <w:tcPr>
                                  <w:tcW w:w="4333" w:type="dxa"/>
                                  <w:gridSpan w:val="3"/>
                                  <w:tcBorders>
                                    <w:top w:val="single" w:sz="4" w:space="0" w:color="000000"/>
                                    <w:left w:val="single" w:sz="4" w:space="0" w:color="000000"/>
                                    <w:bottom w:val="single" w:sz="4" w:space="0" w:color="000000"/>
                                    <w:right w:val="single" w:sz="4" w:space="0" w:color="000000"/>
                                  </w:tcBorders>
                                </w:tcPr>
                                <w:p w14:paraId="28DAAA21"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7BD7F70"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6BCEE884"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9E230C" w:rsidRPr="00EC7547" w14:paraId="2206BDE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02E79E2" w14:textId="2139CF92"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DA553D">
                                    <w:rPr>
                                      <w:rFonts w:eastAsia="Times New Roman" w:cs="Times New Roman"/>
                                      <w:color w:val="000000"/>
                                      <w:lang w:eastAsia="en-GB"/>
                                    </w:rPr>
                                    <w:t>High</w:t>
                                  </w:r>
                                </w:p>
                              </w:tc>
                            </w:tr>
                            <w:tr w:rsidR="009E230C" w:rsidRPr="00EC7547" w14:paraId="11B8BE64"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7AF0DFE" w14:textId="023E1E5F"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ED3229">
                                    <w:rPr>
                                      <w:rFonts w:eastAsia="Times New Roman" w:cs="Times New Roman"/>
                                      <w:color w:val="000000"/>
                                      <w:lang w:eastAsia="en-GB"/>
                                    </w:rPr>
                                    <w:t xml:space="preserve"> to test explanation visualization</w:t>
                                  </w:r>
                                  <w:r>
                                    <w:rPr>
                                      <w:rFonts w:eastAsia="Times New Roman" w:cs="Times New Roman"/>
                                      <w:color w:val="000000"/>
                                      <w:lang w:eastAsia="en-GB"/>
                                    </w:rPr>
                                    <w:t>.</w:t>
                                  </w:r>
                                </w:p>
                              </w:tc>
                            </w:tr>
                            <w:tr w:rsidR="009E230C" w:rsidRPr="00EC7547" w14:paraId="1FFD77B8"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76CB234" w14:textId="77777777" w:rsidR="009E230C" w:rsidRPr="00EF7F8D"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9E230C" w:rsidRPr="00EC7547" w14:paraId="031B0C93"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9E68703"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7BD66EA1" w14:textId="77777777" w:rsidR="009E230C" w:rsidRDefault="009E230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C5F0FF2" w14:textId="77777777" w:rsidR="009E230C" w:rsidRPr="003E3D56" w:rsidRDefault="009E230C"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15F3A1B1" w14:textId="77777777" w:rsidR="009E230C" w:rsidRPr="00EE2B91" w:rsidRDefault="009E230C"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04863945" w14:textId="77777777" w:rsidR="009E230C" w:rsidRDefault="009E230C"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the DIME server starts in the debug mode and </w:t>
                                  </w:r>
                                  <w:proofErr w:type="gramStart"/>
                                  <w:r>
                                    <w:rPr>
                                      <w:rFonts w:eastAsia="Times New Roman" w:cs="Times New Roman"/>
                                      <w:color w:val="000000"/>
                                      <w:lang w:eastAsia="en-GB"/>
                                    </w:rPr>
                                    <w:t>open up</w:t>
                                  </w:r>
                                  <w:proofErr w:type="gramEnd"/>
                                  <w:r>
                                    <w:rPr>
                                      <w:rFonts w:eastAsia="Times New Roman" w:cs="Times New Roman"/>
                                      <w:color w:val="000000"/>
                                      <w:lang w:eastAsia="en-GB"/>
                                    </w:rPr>
                                    <w:t xml:space="preserve"> the URL in a web browser and confirm that the server is up and running.</w:t>
                                  </w:r>
                                </w:p>
                                <w:p w14:paraId="715C5322" w14:textId="3BD4A51D" w:rsidR="00FB053E" w:rsidRDefault="00FB053E"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Navigate to the </w:t>
                                  </w:r>
                                  <w:r w:rsidRPr="00794B09">
                                    <w:rPr>
                                      <w:rFonts w:eastAsia="Times New Roman" w:cs="Times New Roman"/>
                                      <w:i/>
                                      <w:iCs/>
                                      <w:color w:val="000000"/>
                                      <w:lang w:eastAsia="en-GB"/>
                                    </w:rPr>
                                    <w:t>explanations</w:t>
                                  </w:r>
                                  <w:r>
                                    <w:rPr>
                                      <w:rFonts w:eastAsia="Times New Roman" w:cs="Times New Roman"/>
                                      <w:color w:val="000000"/>
                                      <w:lang w:eastAsia="en-GB"/>
                                    </w:rPr>
                                    <w:t xml:space="preserve"> </w:t>
                                  </w:r>
                                  <w:r w:rsidR="00745226">
                                    <w:rPr>
                                      <w:rFonts w:eastAsia="Times New Roman" w:cs="Times New Roman"/>
                                      <w:color w:val="000000"/>
                                      <w:lang w:eastAsia="en-GB"/>
                                    </w:rPr>
                                    <w:t>tab in the sidebar</w:t>
                                  </w:r>
                                </w:p>
                                <w:p w14:paraId="0A45B394" w14:textId="77777777" w:rsidR="00745226" w:rsidRDefault="00745226" w:rsidP="00781EEC">
                                  <w:pPr>
                                    <w:spacing w:before="0" w:after="0"/>
                                    <w:jc w:val="left"/>
                                    <w:rPr>
                                      <w:rFonts w:eastAsia="Times New Roman" w:cs="Times New Roman"/>
                                      <w:color w:val="000000"/>
                                      <w:lang w:eastAsia="en-GB"/>
                                    </w:rPr>
                                  </w:pPr>
                                  <w:r>
                                    <w:rPr>
                                      <w:rFonts w:eastAsia="Times New Roman" w:cs="Times New Roman"/>
                                      <w:color w:val="000000"/>
                                      <w:lang w:eastAsia="en-GB"/>
                                    </w:rPr>
                                    <w:t>Step 6: Under explanations list</w:t>
                                  </w:r>
                                  <w:r w:rsidR="00F66583">
                                    <w:rPr>
                                      <w:rFonts w:eastAsia="Times New Roman" w:cs="Times New Roman"/>
                                      <w:color w:val="000000"/>
                                      <w:lang w:eastAsia="en-GB"/>
                                    </w:rPr>
                                    <w:t xml:space="preserve">, click on </w:t>
                                  </w:r>
                                  <w:r w:rsidR="00F66583">
                                    <w:rPr>
                                      <w:rFonts w:eastAsia="Times New Roman" w:cs="Times New Roman"/>
                                      <w:i/>
                                      <w:iCs/>
                                      <w:color w:val="000000"/>
                                      <w:lang w:eastAsia="en-GB"/>
                                    </w:rPr>
                                    <w:t>visualize</w:t>
                                  </w:r>
                                  <w:r w:rsidR="00F66583">
                                    <w:rPr>
                                      <w:rFonts w:eastAsia="Times New Roman" w:cs="Times New Roman"/>
                                      <w:color w:val="000000"/>
                                      <w:lang w:eastAsia="en-GB"/>
                                    </w:rPr>
                                    <w:t xml:space="preserve"> button under any explanation</w:t>
                                  </w:r>
                                </w:p>
                                <w:p w14:paraId="3E8EB0A2" w14:textId="2659F639" w:rsidR="00F66583" w:rsidRPr="00F66583" w:rsidRDefault="00F6658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7: Inspect the </w:t>
                                  </w:r>
                                  <w:r w:rsidR="00E04DFE">
                                    <w:rPr>
                                      <w:rFonts w:eastAsia="Times New Roman" w:cs="Times New Roman"/>
                                      <w:color w:val="000000"/>
                                      <w:lang w:eastAsia="en-GB"/>
                                    </w:rPr>
                                    <w:t>explanation visualization overlay</w:t>
                                  </w:r>
                                </w:p>
                              </w:tc>
                            </w:tr>
                            <w:tr w:rsidR="009E230C" w:rsidRPr="00EC7547" w14:paraId="4F431472"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FBE0F16"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95594DC"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633CB2E8"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2AA85935"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7730173"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320B5F49"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79534A6F"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0B5B7924"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9E230C" w:rsidRPr="00EC7547" w14:paraId="0A4700BA" w14:textId="77777777" w:rsidTr="00233668">
                              <w:trPr>
                                <w:trHeight w:val="3808"/>
                                <w:jc w:val="center"/>
                              </w:trPr>
                              <w:tc>
                                <w:tcPr>
                                  <w:tcW w:w="608" w:type="dxa"/>
                                  <w:tcBorders>
                                    <w:top w:val="single" w:sz="4" w:space="0" w:color="000000"/>
                                    <w:left w:val="single" w:sz="4" w:space="0" w:color="000000"/>
                                    <w:bottom w:val="single" w:sz="4" w:space="0" w:color="000000"/>
                                    <w:right w:val="single" w:sz="4" w:space="0" w:color="000000"/>
                                  </w:tcBorders>
                                </w:tcPr>
                                <w:p w14:paraId="5B74465C" w14:textId="071CE512"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w:t>
                                  </w:r>
                                  <w:r w:rsidR="00DD5DD2">
                                    <w:rPr>
                                      <w:rFonts w:eastAsia="Times New Roman" w:cs="Times New Roman"/>
                                      <w:color w:val="000000"/>
                                      <w:lang w:eastAsia="en-GB"/>
                                    </w:rPr>
                                    <w:t>10</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6BC154F" w14:textId="4DB2045C" w:rsidR="009E230C" w:rsidRPr="00246253" w:rsidRDefault="00617C18"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 xml:space="preserve">Run </w:t>
                                  </w:r>
                                  <w:r w:rsidR="009E230C" w:rsidRPr="00246253">
                                    <w:rPr>
                                      <w:rFonts w:eastAsia="Times New Roman" w:cs="Times New Roman"/>
                                      <w:bCs/>
                                      <w:i/>
                                      <w:iCs/>
                                      <w:color w:val="000000"/>
                                      <w:lang w:eastAsia="en-GB"/>
                                    </w:rPr>
                                    <w:t>dime</w:t>
                                  </w:r>
                                  <w:r w:rsidR="009E230C">
                                    <w:rPr>
                                      <w:rFonts w:eastAsia="Times New Roman" w:cs="Times New Roman"/>
                                      <w:bCs/>
                                      <w:i/>
                                      <w:iCs/>
                                      <w:color w:val="000000"/>
                                      <w:lang w:eastAsia="en-GB"/>
                                    </w:rPr>
                                    <w:t xml:space="preserve"> server --debug</w:t>
                                  </w:r>
                                  <w:r w:rsidR="009E230C">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488A4207" w14:textId="453B49E8" w:rsidR="009E230C" w:rsidRPr="0091180E" w:rsidRDefault="0091180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Explanation must </w:t>
                                  </w:r>
                                  <w:proofErr w:type="gramStart"/>
                                  <w:r>
                                    <w:rPr>
                                      <w:rFonts w:eastAsia="Times New Roman" w:cs="Times New Roman"/>
                                      <w:color w:val="000000"/>
                                      <w:lang w:eastAsia="en-GB"/>
                                    </w:rPr>
                                    <w:t>be rendered</w:t>
                                  </w:r>
                                  <w:proofErr w:type="gramEnd"/>
                                  <w:r>
                                    <w:rPr>
                                      <w:rFonts w:eastAsia="Times New Roman" w:cs="Times New Roman"/>
                                      <w:color w:val="000000"/>
                                      <w:lang w:eastAsia="en-GB"/>
                                    </w:rPr>
                                    <w:t xml:space="preserve"> when clicking on the </w:t>
                                  </w:r>
                                  <w:r>
                                    <w:rPr>
                                      <w:rFonts w:eastAsia="Times New Roman" w:cs="Times New Roman"/>
                                      <w:i/>
                                      <w:iCs/>
                                      <w:color w:val="000000"/>
                                      <w:lang w:eastAsia="en-GB"/>
                                    </w:rPr>
                                    <w:t>visualize</w:t>
                                  </w:r>
                                  <w:r>
                                    <w:rPr>
                                      <w:rFonts w:eastAsia="Times New Roman" w:cs="Times New Roman"/>
                                      <w:color w:val="000000"/>
                                      <w:lang w:eastAsia="en-GB"/>
                                    </w:rPr>
                                    <w:t xml:space="preserve"> button</w:t>
                                  </w:r>
                                  <w:r w:rsidR="004C1177">
                                    <w:rPr>
                                      <w:rFonts w:eastAsia="Times New Roman" w:cs="Times New Roman"/>
                                      <w:color w:val="000000"/>
                                      <w:lang w:eastAsia="en-GB"/>
                                    </w:rPr>
                                    <w:t xml:space="preserve"> and an overlay should slide from the right side of the screen.</w:t>
                                  </w:r>
                                  <w:r w:rsidR="00F02E44">
                                    <w:rPr>
                                      <w:rFonts w:eastAsia="Times New Roman" w:cs="Times New Roman"/>
                                      <w:color w:val="000000"/>
                                      <w:lang w:eastAsia="en-GB"/>
                                    </w:rPr>
                                    <w:t xml:space="preserve"> Both GFI and DFI must </w:t>
                                  </w:r>
                                  <w:proofErr w:type="gramStart"/>
                                  <w:r w:rsidR="00F02E44">
                                    <w:rPr>
                                      <w:rFonts w:eastAsia="Times New Roman" w:cs="Times New Roman"/>
                                      <w:color w:val="000000"/>
                                      <w:lang w:eastAsia="en-GB"/>
                                    </w:rPr>
                                    <w:t>be correctly rendered</w:t>
                                  </w:r>
                                  <w:proofErr w:type="gramEnd"/>
                                  <w:r w:rsidR="00F02E44">
                                    <w:rPr>
                                      <w:rFonts w:eastAsia="Times New Roman" w:cs="Times New Roman"/>
                                      <w:color w:val="000000"/>
                                      <w:lang w:eastAsia="en-GB"/>
                                    </w:rPr>
                                    <w:t>.</w:t>
                                  </w:r>
                                </w:p>
                              </w:tc>
                              <w:tc>
                                <w:tcPr>
                                  <w:tcW w:w="1806" w:type="dxa"/>
                                  <w:tcBorders>
                                    <w:top w:val="single" w:sz="4" w:space="0" w:color="000000"/>
                                    <w:left w:val="single" w:sz="4" w:space="0" w:color="000000"/>
                                    <w:bottom w:val="single" w:sz="4" w:space="0" w:color="000000"/>
                                    <w:right w:val="single" w:sz="4" w:space="0" w:color="000000"/>
                                  </w:tcBorders>
                                </w:tcPr>
                                <w:p w14:paraId="7B13E792" w14:textId="6C306CB1" w:rsidR="009E230C" w:rsidRPr="00EC7547" w:rsidRDefault="009E230C"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Observed that the</w:t>
                                  </w:r>
                                  <w:r w:rsidR="00147FC8">
                                    <w:rPr>
                                      <w:rFonts w:ascii="Iskoola Pota" w:eastAsia="Times New Roman" w:hAnsi="Iskoola Pota" w:cs="Iskoola Pota"/>
                                      <w:bCs/>
                                      <w:color w:val="000000"/>
                                      <w:lang w:eastAsia="en-GB"/>
                                    </w:rPr>
                                    <w:t xml:space="preserve"> overlay appears as expected and GFI and LFI visualizations </w:t>
                                  </w:r>
                                  <w:proofErr w:type="gramStart"/>
                                  <w:r w:rsidR="00147FC8">
                                    <w:rPr>
                                      <w:rFonts w:ascii="Iskoola Pota" w:eastAsia="Times New Roman" w:hAnsi="Iskoola Pota" w:cs="Iskoola Pota"/>
                                      <w:bCs/>
                                      <w:color w:val="000000"/>
                                      <w:lang w:eastAsia="en-GB"/>
                                    </w:rPr>
                                    <w:t>are correctly rendered</w:t>
                                  </w:r>
                                  <w:proofErr w:type="gramEnd"/>
                                  <w:r>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45A7D4DC" w14:textId="77777777" w:rsidR="009E230C" w:rsidRPr="00EC7547" w:rsidRDefault="009E230C"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529DC979" w14:textId="02C22FDB" w:rsidR="009E230C" w:rsidRPr="00EC7547" w:rsidRDefault="009E230C"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Pr>
                                      <w:rFonts w:eastAsia="Times New Roman" w:cs="Times New Roman"/>
                                      <w:color w:val="000000"/>
                                      <w:lang w:eastAsia="en-GB"/>
                                    </w:rPr>
                                    <w:t xml:space="preserve"> </w:t>
                                  </w:r>
                                  <w:r w:rsidR="008C3B5A">
                                    <w:rPr>
                                      <w:rFonts w:eastAsia="Times New Roman" w:cs="Times New Roman"/>
                                      <w:color w:val="000000"/>
                                      <w:lang w:eastAsia="en-GB"/>
                                    </w:rPr>
                                    <w:t>for multiple explanations</w:t>
                                  </w:r>
                                  <w:r>
                                    <w:rPr>
                                      <w:rFonts w:eastAsia="Times New Roman" w:cs="Times New Roman"/>
                                      <w:color w:val="000000"/>
                                      <w:lang w:eastAsia="en-GB"/>
                                    </w:rPr>
                                    <w:t xml:space="preserve">. </w:t>
                                  </w:r>
                                </w:p>
                              </w:tc>
                            </w:tr>
                          </w:tbl>
                          <w:p w14:paraId="60F383E9" w14:textId="77777777" w:rsidR="009E230C" w:rsidRPr="00F4123C" w:rsidRDefault="009E230C" w:rsidP="009E230C"/>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7D31F4" id="Text Box 6" o:spid="_x0000_s1074" type="#_x0000_t202" style="position:absolute;left:0;text-align:left;margin-left:359.5pt;margin-top:0;width:410.7pt;height:613.6pt;z-index:-25165611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" stroked="f">
                <v:textbox inset="1.44pt,1.44pt,1.44pt,1.44pt">
                  <w:txbxContent>
                    <w:p w14:paraId="4BE4520A" w14:textId="16E6DAE9" w:rsidR="009E230C" w:rsidRPr="008B1CF2" w:rsidRDefault="009E230C" w:rsidP="009E230C">
                      <w:pPr>
                        <w:pStyle w:val="Caption"/>
                        <w:spacing w:before="240"/>
                      </w:pPr>
                      <w:r w:rsidRPr="008B1CF2">
                        <w:t xml:space="preserve"> </w:t>
                      </w:r>
                      <w:bookmarkStart w:id="184" w:name="_Toc117083172"/>
                      <w:r>
                        <w:t>Table 5.1.3.</w:t>
                      </w:r>
                      <w:r w:rsidR="00CF4633">
                        <w:fldChar w:fldCharType="begin"/>
                      </w:r>
                      <w:r w:rsidR="00CF4633">
                        <w:instrText xml:space="preserve"> SEQ Table_5.1.3. \* ARABIC </w:instrText>
                      </w:r>
                      <w:r w:rsidR="00CF4633">
                        <w:fldChar w:fldCharType="separate"/>
                      </w:r>
                      <w:r w:rsidR="001B701E">
                        <w:rPr>
                          <w:noProof/>
                        </w:rPr>
                        <w:t>7</w:t>
                      </w:r>
                      <w:r w:rsidR="00CF4633">
                        <w:rPr>
                          <w:noProof/>
                        </w:rPr>
                        <w:fldChar w:fldCharType="end"/>
                      </w:r>
                      <w:r>
                        <w:t xml:space="preserve">. </w:t>
                      </w:r>
                      <w:r w:rsidRPr="00996CDA">
                        <w:t xml:space="preserve">Integration test case for DIME </w:t>
                      </w:r>
                      <w:r>
                        <w:t>Server</w:t>
                      </w:r>
                      <w:r w:rsidR="001A3477">
                        <w:t xml:space="preserve"> visualizations</w:t>
                      </w:r>
                      <w:bookmarkEnd w:id="184"/>
                      <w:r w:rsidR="00171C97">
                        <w:t xml:space="preserve"> </w:t>
                      </w:r>
                    </w:p>
                    <w:tbl>
                      <w:tblPr>
                        <w:tblW w:w="8150" w:type="dxa"/>
                        <w:jc w:val="center"/>
                        <w:tblCellMar>
                          <w:top w:w="14" w:type="dxa"/>
                          <w:right w:w="51" w:type="dxa"/>
                        </w:tblCellMar>
                        <w:tblLook w:val="04A0" w:firstRow="1" w:lastRow="0" w:firstColumn="1" w:lastColumn="0" w:noHBand="0" w:noVBand="1"/>
                      </w:tblPr>
                      <w:tblGrid>
                        <w:gridCol w:w="605"/>
                        <w:gridCol w:w="1263"/>
                        <w:gridCol w:w="1883"/>
                        <w:gridCol w:w="1780"/>
                        <w:gridCol w:w="1186"/>
                        <w:gridCol w:w="1433"/>
                      </w:tblGrid>
                      <w:tr w:rsidR="009E230C" w:rsidRPr="00EC7547" w14:paraId="663CC069"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12C2965"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9E230C" w:rsidRPr="00EC7547" w14:paraId="150834F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43AE693D"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9E230C" w:rsidRPr="00EC7547" w14:paraId="5A124DA2"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6E569A1" w14:textId="6FC19599"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1A3477">
                              <w:rPr>
                                <w:rFonts w:eastAsia="Times New Roman" w:cs="Times New Roman"/>
                                <w:color w:val="000000"/>
                                <w:lang w:eastAsia="en-GB"/>
                              </w:rPr>
                              <w:t>Visualization</w:t>
                            </w:r>
                          </w:p>
                        </w:tc>
                      </w:tr>
                      <w:tr w:rsidR="009E230C" w:rsidRPr="00EC7547" w14:paraId="7BBB0151"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0B391B58" w14:textId="380A8F13"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w:t>
                            </w:r>
                            <w:r w:rsidR="00DD5DD2">
                              <w:rPr>
                                <w:rFonts w:eastAsia="Times New Roman" w:cs="Times New Roman"/>
                                <w:color w:val="000000"/>
                                <w:lang w:eastAsia="en-GB"/>
                              </w:rPr>
                              <w:t>10</w:t>
                            </w:r>
                          </w:p>
                        </w:tc>
                        <w:tc>
                          <w:tcPr>
                            <w:tcW w:w="4333" w:type="dxa"/>
                            <w:gridSpan w:val="3"/>
                            <w:tcBorders>
                              <w:top w:val="single" w:sz="4" w:space="0" w:color="000000"/>
                              <w:left w:val="single" w:sz="4" w:space="0" w:color="000000"/>
                              <w:bottom w:val="single" w:sz="4" w:space="0" w:color="000000"/>
                              <w:right w:val="single" w:sz="4" w:space="0" w:color="000000"/>
                            </w:tcBorders>
                          </w:tcPr>
                          <w:p w14:paraId="28DAAA21"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67BD7F70"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6BCEE884"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9E230C" w:rsidRPr="00EC7547" w14:paraId="2206BDE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02E79E2" w14:textId="2139CF92"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sidR="00DA553D">
                              <w:rPr>
                                <w:rFonts w:eastAsia="Times New Roman" w:cs="Times New Roman"/>
                                <w:color w:val="000000"/>
                                <w:lang w:eastAsia="en-GB"/>
                              </w:rPr>
                              <w:t>High</w:t>
                            </w:r>
                          </w:p>
                        </w:tc>
                      </w:tr>
                      <w:tr w:rsidR="009E230C" w:rsidRPr="00EC7547" w14:paraId="11B8BE64"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7AF0DFE" w14:textId="023E1E5F"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ED3229">
                              <w:rPr>
                                <w:rFonts w:eastAsia="Times New Roman" w:cs="Times New Roman"/>
                                <w:color w:val="000000"/>
                                <w:lang w:eastAsia="en-GB"/>
                              </w:rPr>
                              <w:t xml:space="preserve"> to test explanation visualization</w:t>
                            </w:r>
                            <w:r>
                              <w:rPr>
                                <w:rFonts w:eastAsia="Times New Roman" w:cs="Times New Roman"/>
                                <w:color w:val="000000"/>
                                <w:lang w:eastAsia="en-GB"/>
                              </w:rPr>
                              <w:t>.</w:t>
                            </w:r>
                          </w:p>
                        </w:tc>
                      </w:tr>
                      <w:tr w:rsidR="009E230C" w:rsidRPr="00EC7547" w14:paraId="1FFD77B8"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76CB234" w14:textId="77777777" w:rsidR="009E230C" w:rsidRPr="00EF7F8D"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9E230C" w:rsidRPr="00EC7547" w14:paraId="031B0C93"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59E68703"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7BD66EA1" w14:textId="77777777" w:rsidR="009E230C" w:rsidRDefault="009E230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6C5F0FF2" w14:textId="77777777" w:rsidR="009E230C" w:rsidRPr="003E3D56" w:rsidRDefault="009E230C"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15F3A1B1" w14:textId="77777777" w:rsidR="009E230C" w:rsidRPr="00EE2B91" w:rsidRDefault="009E230C"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04863945" w14:textId="77777777" w:rsidR="009E230C" w:rsidRDefault="009E230C"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the DIME server starts in the debug mode and </w:t>
                            </w:r>
                            <w:proofErr w:type="gramStart"/>
                            <w:r>
                              <w:rPr>
                                <w:rFonts w:eastAsia="Times New Roman" w:cs="Times New Roman"/>
                                <w:color w:val="000000"/>
                                <w:lang w:eastAsia="en-GB"/>
                              </w:rPr>
                              <w:t>open up</w:t>
                            </w:r>
                            <w:proofErr w:type="gramEnd"/>
                            <w:r>
                              <w:rPr>
                                <w:rFonts w:eastAsia="Times New Roman" w:cs="Times New Roman"/>
                                <w:color w:val="000000"/>
                                <w:lang w:eastAsia="en-GB"/>
                              </w:rPr>
                              <w:t xml:space="preserve"> the URL in a web browser and confirm that the server is up and running.</w:t>
                            </w:r>
                          </w:p>
                          <w:p w14:paraId="715C5322" w14:textId="3BD4A51D" w:rsidR="00FB053E" w:rsidRDefault="00FB053E"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Navigate to the </w:t>
                            </w:r>
                            <w:r w:rsidRPr="00794B09">
                              <w:rPr>
                                <w:rFonts w:eastAsia="Times New Roman" w:cs="Times New Roman"/>
                                <w:i/>
                                <w:iCs/>
                                <w:color w:val="000000"/>
                                <w:lang w:eastAsia="en-GB"/>
                              </w:rPr>
                              <w:t>explanations</w:t>
                            </w:r>
                            <w:r>
                              <w:rPr>
                                <w:rFonts w:eastAsia="Times New Roman" w:cs="Times New Roman"/>
                                <w:color w:val="000000"/>
                                <w:lang w:eastAsia="en-GB"/>
                              </w:rPr>
                              <w:t xml:space="preserve"> </w:t>
                            </w:r>
                            <w:r w:rsidR="00745226">
                              <w:rPr>
                                <w:rFonts w:eastAsia="Times New Roman" w:cs="Times New Roman"/>
                                <w:color w:val="000000"/>
                                <w:lang w:eastAsia="en-GB"/>
                              </w:rPr>
                              <w:t>tab in the sidebar</w:t>
                            </w:r>
                          </w:p>
                          <w:p w14:paraId="0A45B394" w14:textId="77777777" w:rsidR="00745226" w:rsidRDefault="00745226" w:rsidP="00781EEC">
                            <w:pPr>
                              <w:spacing w:before="0" w:after="0"/>
                              <w:jc w:val="left"/>
                              <w:rPr>
                                <w:rFonts w:eastAsia="Times New Roman" w:cs="Times New Roman"/>
                                <w:color w:val="000000"/>
                                <w:lang w:eastAsia="en-GB"/>
                              </w:rPr>
                            </w:pPr>
                            <w:r>
                              <w:rPr>
                                <w:rFonts w:eastAsia="Times New Roman" w:cs="Times New Roman"/>
                                <w:color w:val="000000"/>
                                <w:lang w:eastAsia="en-GB"/>
                              </w:rPr>
                              <w:t>Step 6: Under explanations list</w:t>
                            </w:r>
                            <w:r w:rsidR="00F66583">
                              <w:rPr>
                                <w:rFonts w:eastAsia="Times New Roman" w:cs="Times New Roman"/>
                                <w:color w:val="000000"/>
                                <w:lang w:eastAsia="en-GB"/>
                              </w:rPr>
                              <w:t xml:space="preserve">, click on </w:t>
                            </w:r>
                            <w:r w:rsidR="00F66583">
                              <w:rPr>
                                <w:rFonts w:eastAsia="Times New Roman" w:cs="Times New Roman"/>
                                <w:i/>
                                <w:iCs/>
                                <w:color w:val="000000"/>
                                <w:lang w:eastAsia="en-GB"/>
                              </w:rPr>
                              <w:t>visualize</w:t>
                            </w:r>
                            <w:r w:rsidR="00F66583">
                              <w:rPr>
                                <w:rFonts w:eastAsia="Times New Roman" w:cs="Times New Roman"/>
                                <w:color w:val="000000"/>
                                <w:lang w:eastAsia="en-GB"/>
                              </w:rPr>
                              <w:t xml:space="preserve"> button under any explanation</w:t>
                            </w:r>
                          </w:p>
                          <w:p w14:paraId="3E8EB0A2" w14:textId="2659F639" w:rsidR="00F66583" w:rsidRPr="00F66583" w:rsidRDefault="00F6658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7: Inspect the </w:t>
                            </w:r>
                            <w:r w:rsidR="00E04DFE">
                              <w:rPr>
                                <w:rFonts w:eastAsia="Times New Roman" w:cs="Times New Roman"/>
                                <w:color w:val="000000"/>
                                <w:lang w:eastAsia="en-GB"/>
                              </w:rPr>
                              <w:t>explanation visualization overlay</w:t>
                            </w:r>
                          </w:p>
                        </w:tc>
                      </w:tr>
                      <w:tr w:rsidR="009E230C" w:rsidRPr="00EC7547" w14:paraId="4F431472"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3FBE0F16"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795594DC"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633CB2E8"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2AA85935"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17730173"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320B5F49"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79534A6F"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0B5B7924" w14:textId="77777777"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9E230C" w:rsidRPr="00EC7547" w14:paraId="0A4700BA" w14:textId="77777777" w:rsidTr="00233668">
                        <w:trPr>
                          <w:trHeight w:val="3808"/>
                          <w:jc w:val="center"/>
                        </w:trPr>
                        <w:tc>
                          <w:tcPr>
                            <w:tcW w:w="608" w:type="dxa"/>
                            <w:tcBorders>
                              <w:top w:val="single" w:sz="4" w:space="0" w:color="000000"/>
                              <w:left w:val="single" w:sz="4" w:space="0" w:color="000000"/>
                              <w:bottom w:val="single" w:sz="4" w:space="0" w:color="000000"/>
                              <w:right w:val="single" w:sz="4" w:space="0" w:color="000000"/>
                            </w:tcBorders>
                          </w:tcPr>
                          <w:p w14:paraId="5B74465C" w14:textId="071CE512" w:rsidR="009E230C" w:rsidRPr="00EC7547" w:rsidRDefault="009E230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w:t>
                            </w:r>
                            <w:r w:rsidR="00DD5DD2">
                              <w:rPr>
                                <w:rFonts w:eastAsia="Times New Roman" w:cs="Times New Roman"/>
                                <w:color w:val="000000"/>
                                <w:lang w:eastAsia="en-GB"/>
                              </w:rPr>
                              <w:t>10</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6BC154F" w14:textId="4DB2045C" w:rsidR="009E230C" w:rsidRPr="00246253" w:rsidRDefault="00617C18" w:rsidP="00781EEC">
                            <w:pPr>
                              <w:spacing w:before="0" w:after="0"/>
                              <w:jc w:val="left"/>
                              <w:rPr>
                                <w:rFonts w:eastAsia="Times New Roman" w:cs="Times New Roman"/>
                                <w:bCs/>
                                <w:color w:val="000000"/>
                                <w:lang w:eastAsia="en-GB"/>
                              </w:rPr>
                            </w:pPr>
                            <w:r>
                              <w:rPr>
                                <w:rFonts w:eastAsia="Times New Roman" w:cs="Times New Roman"/>
                                <w:bCs/>
                                <w:color w:val="000000"/>
                                <w:lang w:eastAsia="en-GB"/>
                              </w:rPr>
                              <w:t xml:space="preserve">Run </w:t>
                            </w:r>
                            <w:r w:rsidR="009E230C" w:rsidRPr="00246253">
                              <w:rPr>
                                <w:rFonts w:eastAsia="Times New Roman" w:cs="Times New Roman"/>
                                <w:bCs/>
                                <w:i/>
                                <w:iCs/>
                                <w:color w:val="000000"/>
                                <w:lang w:eastAsia="en-GB"/>
                              </w:rPr>
                              <w:t>dime</w:t>
                            </w:r>
                            <w:r w:rsidR="009E230C">
                              <w:rPr>
                                <w:rFonts w:eastAsia="Times New Roman" w:cs="Times New Roman"/>
                                <w:bCs/>
                                <w:i/>
                                <w:iCs/>
                                <w:color w:val="000000"/>
                                <w:lang w:eastAsia="en-GB"/>
                              </w:rPr>
                              <w:t xml:space="preserve"> server --debug</w:t>
                            </w:r>
                            <w:r w:rsidR="009E230C">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488A4207" w14:textId="453B49E8" w:rsidR="009E230C" w:rsidRPr="0091180E" w:rsidRDefault="0091180E"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Explanation must </w:t>
                            </w:r>
                            <w:proofErr w:type="gramStart"/>
                            <w:r>
                              <w:rPr>
                                <w:rFonts w:eastAsia="Times New Roman" w:cs="Times New Roman"/>
                                <w:color w:val="000000"/>
                                <w:lang w:eastAsia="en-GB"/>
                              </w:rPr>
                              <w:t>be rendered</w:t>
                            </w:r>
                            <w:proofErr w:type="gramEnd"/>
                            <w:r>
                              <w:rPr>
                                <w:rFonts w:eastAsia="Times New Roman" w:cs="Times New Roman"/>
                                <w:color w:val="000000"/>
                                <w:lang w:eastAsia="en-GB"/>
                              </w:rPr>
                              <w:t xml:space="preserve"> when clicking on the </w:t>
                            </w:r>
                            <w:r>
                              <w:rPr>
                                <w:rFonts w:eastAsia="Times New Roman" w:cs="Times New Roman"/>
                                <w:i/>
                                <w:iCs/>
                                <w:color w:val="000000"/>
                                <w:lang w:eastAsia="en-GB"/>
                              </w:rPr>
                              <w:t>visualize</w:t>
                            </w:r>
                            <w:r>
                              <w:rPr>
                                <w:rFonts w:eastAsia="Times New Roman" w:cs="Times New Roman"/>
                                <w:color w:val="000000"/>
                                <w:lang w:eastAsia="en-GB"/>
                              </w:rPr>
                              <w:t xml:space="preserve"> button</w:t>
                            </w:r>
                            <w:r w:rsidR="004C1177">
                              <w:rPr>
                                <w:rFonts w:eastAsia="Times New Roman" w:cs="Times New Roman"/>
                                <w:color w:val="000000"/>
                                <w:lang w:eastAsia="en-GB"/>
                              </w:rPr>
                              <w:t xml:space="preserve"> and an overlay should slide from the right side of the screen.</w:t>
                            </w:r>
                            <w:r w:rsidR="00F02E44">
                              <w:rPr>
                                <w:rFonts w:eastAsia="Times New Roman" w:cs="Times New Roman"/>
                                <w:color w:val="000000"/>
                                <w:lang w:eastAsia="en-GB"/>
                              </w:rPr>
                              <w:t xml:space="preserve"> Both GFI and DFI must </w:t>
                            </w:r>
                            <w:proofErr w:type="gramStart"/>
                            <w:r w:rsidR="00F02E44">
                              <w:rPr>
                                <w:rFonts w:eastAsia="Times New Roman" w:cs="Times New Roman"/>
                                <w:color w:val="000000"/>
                                <w:lang w:eastAsia="en-GB"/>
                              </w:rPr>
                              <w:t>be correctly rendered</w:t>
                            </w:r>
                            <w:proofErr w:type="gramEnd"/>
                            <w:r w:rsidR="00F02E44">
                              <w:rPr>
                                <w:rFonts w:eastAsia="Times New Roman" w:cs="Times New Roman"/>
                                <w:color w:val="000000"/>
                                <w:lang w:eastAsia="en-GB"/>
                              </w:rPr>
                              <w:t>.</w:t>
                            </w:r>
                          </w:p>
                        </w:tc>
                        <w:tc>
                          <w:tcPr>
                            <w:tcW w:w="1806" w:type="dxa"/>
                            <w:tcBorders>
                              <w:top w:val="single" w:sz="4" w:space="0" w:color="000000"/>
                              <w:left w:val="single" w:sz="4" w:space="0" w:color="000000"/>
                              <w:bottom w:val="single" w:sz="4" w:space="0" w:color="000000"/>
                              <w:right w:val="single" w:sz="4" w:space="0" w:color="000000"/>
                            </w:tcBorders>
                          </w:tcPr>
                          <w:p w14:paraId="7B13E792" w14:textId="6C306CB1" w:rsidR="009E230C" w:rsidRPr="00EC7547" w:rsidRDefault="009E230C"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Observed that the</w:t>
                            </w:r>
                            <w:r w:rsidR="00147FC8">
                              <w:rPr>
                                <w:rFonts w:ascii="Iskoola Pota" w:eastAsia="Times New Roman" w:hAnsi="Iskoola Pota" w:cs="Iskoola Pota"/>
                                <w:bCs/>
                                <w:color w:val="000000"/>
                                <w:lang w:eastAsia="en-GB"/>
                              </w:rPr>
                              <w:t xml:space="preserve"> overlay appears as expected and GFI and LFI visualizations </w:t>
                            </w:r>
                            <w:proofErr w:type="gramStart"/>
                            <w:r w:rsidR="00147FC8">
                              <w:rPr>
                                <w:rFonts w:ascii="Iskoola Pota" w:eastAsia="Times New Roman" w:hAnsi="Iskoola Pota" w:cs="Iskoola Pota"/>
                                <w:bCs/>
                                <w:color w:val="000000"/>
                                <w:lang w:eastAsia="en-GB"/>
                              </w:rPr>
                              <w:t>are correctly rendered</w:t>
                            </w:r>
                            <w:proofErr w:type="gramEnd"/>
                            <w:r>
                              <w:rPr>
                                <w:rFonts w:eastAsia="Times New Roman" w:cs="Times New Roman"/>
                                <w:color w:val="000000"/>
                                <w:lang w:eastAsia="en-GB"/>
                              </w:rPr>
                              <w:t>.</w:t>
                            </w:r>
                          </w:p>
                        </w:tc>
                        <w:tc>
                          <w:tcPr>
                            <w:tcW w:w="1186" w:type="dxa"/>
                            <w:tcBorders>
                              <w:top w:val="single" w:sz="4" w:space="0" w:color="000000"/>
                              <w:left w:val="single" w:sz="4" w:space="0" w:color="000000"/>
                              <w:bottom w:val="single" w:sz="4" w:space="0" w:color="000000"/>
                              <w:right w:val="single" w:sz="4" w:space="0" w:color="000000"/>
                            </w:tcBorders>
                          </w:tcPr>
                          <w:p w14:paraId="45A7D4DC" w14:textId="77777777" w:rsidR="009E230C" w:rsidRPr="00EC7547" w:rsidRDefault="009E230C"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529DC979" w14:textId="02C22FDB" w:rsidR="009E230C" w:rsidRPr="00EC7547" w:rsidRDefault="009E230C"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Pr>
                                <w:rFonts w:eastAsia="Times New Roman" w:cs="Times New Roman"/>
                                <w:color w:val="000000"/>
                                <w:lang w:eastAsia="en-GB"/>
                              </w:rPr>
                              <w:t xml:space="preserve"> </w:t>
                            </w:r>
                            <w:r w:rsidR="008C3B5A">
                              <w:rPr>
                                <w:rFonts w:eastAsia="Times New Roman" w:cs="Times New Roman"/>
                                <w:color w:val="000000"/>
                                <w:lang w:eastAsia="en-GB"/>
                              </w:rPr>
                              <w:t>for multiple explanations</w:t>
                            </w:r>
                            <w:r>
                              <w:rPr>
                                <w:rFonts w:eastAsia="Times New Roman" w:cs="Times New Roman"/>
                                <w:color w:val="000000"/>
                                <w:lang w:eastAsia="en-GB"/>
                              </w:rPr>
                              <w:t xml:space="preserve">. </w:t>
                            </w:r>
                          </w:p>
                        </w:tc>
                      </w:tr>
                    </w:tbl>
                    <w:p w14:paraId="60F383E9" w14:textId="77777777" w:rsidR="009E230C" w:rsidRPr="00F4123C" w:rsidRDefault="009E230C" w:rsidP="009E230C"/>
                  </w:txbxContent>
                </v:textbox>
                <w10:wrap type="topAndBottom" anchorx="margin" anchory="margin"/>
              </v:shape>
            </w:pict>
          </mc:Fallback>
        </mc:AlternateContent>
      </w:r>
    </w:p>
    <w:p w14:paraId="227C7CDB" w14:textId="7DF9CC99" w:rsidR="0032052C" w:rsidRDefault="00945DDC" w:rsidP="004D7C53">
      <w:pPr>
        <w:spacing w:before="0" w:line="360" w:lineRule="auto"/>
      </w:pPr>
      <w:r>
        <w:rPr>
          <w:noProof/>
        </w:rPr>
        <w:lastRenderedPageBreak/>
        <mc:AlternateContent>
          <mc:Choice Requires="wps">
            <w:drawing>
              <wp:anchor distT="0" distB="0" distL="114300" distR="114300" simplePos="0" relativeHeight="251662416" behindDoc="1" locked="0" layoutInCell="1" allowOverlap="1" wp14:anchorId="69C1DAA6" wp14:editId="036D986A">
                <wp:simplePos x="0" y="0"/>
                <wp:positionH relativeFrom="margin">
                  <wp:align>right</wp:align>
                </wp:positionH>
                <wp:positionV relativeFrom="margin">
                  <wp:align>top</wp:align>
                </wp:positionV>
                <wp:extent cx="5215890" cy="7952105"/>
                <wp:effectExtent l="0" t="0" r="3810" b="0"/>
                <wp:wrapTopAndBottom/>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952510"/>
                        </a:xfrm>
                        <a:prstGeom prst="rect">
                          <a:avLst/>
                        </a:prstGeom>
                        <a:solidFill>
                          <a:srgbClr val="FFFFFF"/>
                        </a:solidFill>
                        <a:ln w="9525">
                          <a:noFill/>
                          <a:miter lim="800000"/>
                          <a:headEnd/>
                          <a:tailEnd/>
                        </a:ln>
                      </wps:spPr>
                      <wps:txbx>
                        <w:txbxContent>
                          <w:p w14:paraId="2534D07D" w14:textId="4F14E97A" w:rsidR="00945DDC" w:rsidRPr="001B701E" w:rsidRDefault="001B701E" w:rsidP="001B701E">
                            <w:pPr>
                              <w:pStyle w:val="Caption"/>
                              <w:spacing w:before="240"/>
                              <w:rPr>
                                <w:noProof/>
                                <w:sz w:val="24"/>
                              </w:rPr>
                            </w:pPr>
                            <w:bookmarkStart w:id="185" w:name="_Ref116974543"/>
                            <w:bookmarkStart w:id="186" w:name="_Toc117083173"/>
                            <w:r>
                              <w:t>Table 5.1.3.</w:t>
                            </w:r>
                            <w:r w:rsidR="00CF4633">
                              <w:fldChar w:fldCharType="begin"/>
                            </w:r>
                            <w:r w:rsidR="00CF4633">
                              <w:instrText xml:space="preserve"> SEQ Table_5.1.3. \* ARABIC </w:instrText>
                            </w:r>
                            <w:r w:rsidR="00CF4633">
                              <w:fldChar w:fldCharType="separate"/>
                            </w:r>
                            <w:r>
                              <w:rPr>
                                <w:noProof/>
                              </w:rPr>
                              <w:t>8</w:t>
                            </w:r>
                            <w:r w:rsidR="00CF4633">
                              <w:rPr>
                                <w:noProof/>
                              </w:rPr>
                              <w:fldChar w:fldCharType="end"/>
                            </w:r>
                            <w:bookmarkEnd w:id="185"/>
                            <w:r>
                              <w:t xml:space="preserve">. </w:t>
                            </w:r>
                            <w:r w:rsidRPr="00561E5B">
                              <w:t>Integration test case for DIME Server</w:t>
                            </w:r>
                            <w:r w:rsidR="00F27D50">
                              <w:t xml:space="preserve"> </w:t>
                            </w:r>
                            <w:r w:rsidR="00EA5ADC">
                              <w:t>peak feature</w:t>
                            </w:r>
                            <w:bookmarkEnd w:id="186"/>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945DDC" w:rsidRPr="00EC7547" w14:paraId="09479ED7"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62F2266"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945DDC" w:rsidRPr="00EC7547" w14:paraId="309F0E25"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BA55448"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945DDC" w:rsidRPr="00EC7547" w14:paraId="38AE82D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0EE7FED" w14:textId="6E3143C3"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EA5ADC">
                                    <w:rPr>
                                      <w:rFonts w:eastAsia="Times New Roman" w:cs="Times New Roman"/>
                                      <w:color w:val="000000"/>
                                      <w:lang w:eastAsia="en-GB"/>
                                    </w:rPr>
                                    <w:t>Explanation Peak</w:t>
                                  </w:r>
                                </w:p>
                              </w:tc>
                            </w:tr>
                            <w:tr w:rsidR="00945DDC" w:rsidRPr="00EC7547" w14:paraId="22B61BDB"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19DD25A1" w14:textId="3DC48FA2"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w:t>
                                  </w:r>
                                  <w:r w:rsidR="00D25F4B">
                                    <w:rPr>
                                      <w:rFonts w:eastAsia="Times New Roman" w:cs="Times New Roman"/>
                                      <w:color w:val="000000"/>
                                      <w:lang w:eastAsia="en-GB"/>
                                    </w:rPr>
                                    <w:t>11</w:t>
                                  </w:r>
                                </w:p>
                              </w:tc>
                              <w:tc>
                                <w:tcPr>
                                  <w:tcW w:w="4333" w:type="dxa"/>
                                  <w:gridSpan w:val="3"/>
                                  <w:tcBorders>
                                    <w:top w:val="single" w:sz="4" w:space="0" w:color="000000"/>
                                    <w:left w:val="single" w:sz="4" w:space="0" w:color="000000"/>
                                    <w:bottom w:val="single" w:sz="4" w:space="0" w:color="000000"/>
                                    <w:right w:val="single" w:sz="4" w:space="0" w:color="000000"/>
                                  </w:tcBorders>
                                </w:tcPr>
                                <w:p w14:paraId="53F95094"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E95155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8612AD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945DDC" w:rsidRPr="00EC7547" w14:paraId="1692B42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F57638B"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945DDC" w:rsidRPr="00EC7547" w14:paraId="26A8C1C0"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516CC4F" w14:textId="3C40F69E"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E80291">
                                    <w:rPr>
                                      <w:rFonts w:eastAsia="Times New Roman" w:cs="Times New Roman"/>
                                      <w:color w:val="000000"/>
                                      <w:lang w:eastAsia="en-GB"/>
                                    </w:rPr>
                                    <w:t xml:space="preserve"> and verify the </w:t>
                                  </w:r>
                                  <w:r w:rsidR="00E80291">
                                    <w:rPr>
                                      <w:rFonts w:eastAsia="Times New Roman" w:cs="Times New Roman"/>
                                      <w:i/>
                                      <w:iCs/>
                                      <w:color w:val="000000"/>
                                      <w:lang w:eastAsia="en-GB"/>
                                    </w:rPr>
                                    <w:t>peak</w:t>
                                  </w:r>
                                  <w:r w:rsidR="00E80291">
                                    <w:rPr>
                                      <w:rFonts w:eastAsia="Times New Roman" w:cs="Times New Roman"/>
                                      <w:color w:val="000000"/>
                                      <w:lang w:eastAsia="en-GB"/>
                                    </w:rPr>
                                    <w:t xml:space="preserve"> feature is working as expected</w:t>
                                  </w:r>
                                  <w:r>
                                    <w:rPr>
                                      <w:rFonts w:eastAsia="Times New Roman" w:cs="Times New Roman"/>
                                      <w:color w:val="000000"/>
                                      <w:lang w:eastAsia="en-GB"/>
                                    </w:rPr>
                                    <w:t>.</w:t>
                                  </w:r>
                                </w:p>
                              </w:tc>
                            </w:tr>
                            <w:tr w:rsidR="00945DDC" w:rsidRPr="00EC7547" w14:paraId="14B976F9"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31DAE6E" w14:textId="77777777" w:rsidR="00945DDC" w:rsidRPr="00EF7F8D"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945DDC" w:rsidRPr="00EC7547" w14:paraId="48837432"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A15ED19"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2635AC3A" w14:textId="77777777" w:rsidR="00945DDC" w:rsidRDefault="00945DD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741D063B" w14:textId="77777777" w:rsidR="00945DDC" w:rsidRPr="003E3D56" w:rsidRDefault="00945DDC"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18850B7C" w14:textId="77777777" w:rsidR="00945DDC" w:rsidRPr="00EE2B91" w:rsidRDefault="00945DDC"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028955DE" w14:textId="77777777" w:rsidR="00945DDC" w:rsidRDefault="00945DDC"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the DIME server starts in the debug mode and </w:t>
                                  </w:r>
                                  <w:proofErr w:type="gramStart"/>
                                  <w:r>
                                    <w:rPr>
                                      <w:rFonts w:eastAsia="Times New Roman" w:cs="Times New Roman"/>
                                      <w:color w:val="000000"/>
                                      <w:lang w:eastAsia="en-GB"/>
                                    </w:rPr>
                                    <w:t>open up</w:t>
                                  </w:r>
                                  <w:proofErr w:type="gramEnd"/>
                                  <w:r>
                                    <w:rPr>
                                      <w:rFonts w:eastAsia="Times New Roman" w:cs="Times New Roman"/>
                                      <w:color w:val="000000"/>
                                      <w:lang w:eastAsia="en-GB"/>
                                    </w:rPr>
                                    <w:t xml:space="preserve"> the URL in a web browser and confirm that the server is up and running.</w:t>
                                  </w:r>
                                </w:p>
                                <w:p w14:paraId="7F13FDD1" w14:textId="3FEFF9A6" w:rsidR="0009468A" w:rsidRDefault="0009468A"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t>
                                  </w:r>
                                  <w:r w:rsidR="00794B09">
                                    <w:rPr>
                                      <w:rFonts w:eastAsia="Times New Roman" w:cs="Times New Roman"/>
                                      <w:color w:val="000000"/>
                                      <w:lang w:eastAsia="en-GB"/>
                                    </w:rPr>
                                    <w:t xml:space="preserve">Navigate to the </w:t>
                                  </w:r>
                                  <w:r w:rsidR="00794B09" w:rsidRPr="00794B09">
                                    <w:rPr>
                                      <w:rFonts w:eastAsia="Times New Roman" w:cs="Times New Roman"/>
                                      <w:i/>
                                      <w:iCs/>
                                      <w:color w:val="000000"/>
                                      <w:lang w:eastAsia="en-GB"/>
                                    </w:rPr>
                                    <w:t>explanations</w:t>
                                  </w:r>
                                  <w:r w:rsidR="00794B09">
                                    <w:rPr>
                                      <w:rFonts w:eastAsia="Times New Roman" w:cs="Times New Roman"/>
                                      <w:color w:val="000000"/>
                                      <w:lang w:eastAsia="en-GB"/>
                                    </w:rPr>
                                    <w:t xml:space="preserve"> tab in the sidebar</w:t>
                                  </w:r>
                                </w:p>
                                <w:p w14:paraId="02DFCAD5" w14:textId="77777777" w:rsidR="0009468A" w:rsidRDefault="0009468A" w:rsidP="00781EEC">
                                  <w:pPr>
                                    <w:spacing w:before="0" w:after="0"/>
                                    <w:jc w:val="left"/>
                                    <w:rPr>
                                      <w:rFonts w:eastAsia="Times New Roman" w:cs="Times New Roman"/>
                                      <w:color w:val="000000"/>
                                      <w:lang w:eastAsia="en-GB"/>
                                    </w:rPr>
                                  </w:pPr>
                                  <w:r>
                                    <w:rPr>
                                      <w:rFonts w:eastAsia="Times New Roman" w:cs="Times New Roman"/>
                                      <w:color w:val="000000"/>
                                      <w:lang w:eastAsia="en-GB"/>
                                    </w:rPr>
                                    <w:t>Step 6:</w:t>
                                  </w:r>
                                  <w:r w:rsidR="00794B09">
                                    <w:rPr>
                                      <w:rFonts w:eastAsia="Times New Roman" w:cs="Times New Roman"/>
                                      <w:color w:val="000000"/>
                                      <w:lang w:eastAsia="en-GB"/>
                                    </w:rPr>
                                    <w:t xml:space="preserve"> Click on </w:t>
                                  </w:r>
                                  <w:r w:rsidR="00794B09">
                                    <w:rPr>
                                      <w:rFonts w:eastAsia="Times New Roman" w:cs="Times New Roman"/>
                                      <w:i/>
                                      <w:iCs/>
                                      <w:color w:val="000000"/>
                                      <w:lang w:eastAsia="en-GB"/>
                                    </w:rPr>
                                    <w:t>peak</w:t>
                                  </w:r>
                                  <w:r w:rsidR="00794B09">
                                    <w:rPr>
                                      <w:rFonts w:eastAsia="Times New Roman" w:cs="Times New Roman"/>
                                      <w:color w:val="000000"/>
                                      <w:lang w:eastAsia="en-GB"/>
                                    </w:rPr>
                                    <w:t xml:space="preserve"> button on the top-left corner</w:t>
                                  </w:r>
                                </w:p>
                                <w:p w14:paraId="63BF5AA5" w14:textId="77777777" w:rsidR="00FD00C3" w:rsidRDefault="00FD00C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7: Pick a previously downloaded explanation object from the file </w:t>
                                  </w:r>
                                  <w:r w:rsidR="005C56CE">
                                    <w:rPr>
                                      <w:rFonts w:eastAsia="Times New Roman" w:cs="Times New Roman"/>
                                      <w:color w:val="000000"/>
                                      <w:lang w:eastAsia="en-GB"/>
                                    </w:rPr>
                                    <w:t>open dialog</w:t>
                                  </w:r>
                                </w:p>
                                <w:p w14:paraId="431645E0" w14:textId="5287AF4C" w:rsidR="005C56CE" w:rsidRPr="00794B09" w:rsidRDefault="005C56CE" w:rsidP="00781EEC">
                                  <w:pPr>
                                    <w:spacing w:before="0" w:after="0"/>
                                    <w:jc w:val="left"/>
                                    <w:rPr>
                                      <w:rFonts w:eastAsia="Times New Roman" w:cs="Times New Roman"/>
                                      <w:color w:val="000000"/>
                                      <w:lang w:eastAsia="en-GB"/>
                                    </w:rPr>
                                  </w:pPr>
                                  <w:r>
                                    <w:rPr>
                                      <w:rFonts w:eastAsia="Times New Roman" w:cs="Times New Roman"/>
                                      <w:color w:val="000000"/>
                                      <w:lang w:eastAsia="en-GB"/>
                                    </w:rPr>
                                    <w:t>Step 8: Verify if the visualizations are rendering and not permanently persisting</w:t>
                                  </w:r>
                                </w:p>
                              </w:tc>
                            </w:tr>
                            <w:tr w:rsidR="00945DDC" w:rsidRPr="00EC7547" w14:paraId="37C71207"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760D897D"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00606CC3"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0E391B22"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3FD293D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0C7F4316"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93D58B8"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11814764"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79C71D0"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945DDC" w:rsidRPr="00EC7547" w14:paraId="1724183E" w14:textId="77777777" w:rsidTr="00E578AA">
                              <w:trPr>
                                <w:trHeight w:val="3880"/>
                                <w:jc w:val="center"/>
                              </w:trPr>
                              <w:tc>
                                <w:tcPr>
                                  <w:tcW w:w="608" w:type="dxa"/>
                                  <w:tcBorders>
                                    <w:top w:val="single" w:sz="4" w:space="0" w:color="000000"/>
                                    <w:left w:val="single" w:sz="4" w:space="0" w:color="000000"/>
                                    <w:bottom w:val="single" w:sz="4" w:space="0" w:color="000000"/>
                                    <w:right w:val="single" w:sz="4" w:space="0" w:color="000000"/>
                                  </w:tcBorders>
                                </w:tcPr>
                                <w:p w14:paraId="6B0B6BBC" w14:textId="2889E066"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w:t>
                                  </w:r>
                                  <w:r w:rsidR="00D25F4B">
                                    <w:rPr>
                                      <w:rFonts w:eastAsia="Times New Roman" w:cs="Times New Roman"/>
                                      <w:color w:val="000000"/>
                                      <w:lang w:eastAsia="en-GB"/>
                                    </w:rPr>
                                    <w:t>11</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030F94B" w14:textId="77777777" w:rsidR="00945DDC" w:rsidRPr="00246253" w:rsidRDefault="00945DDC"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server --debug</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1D87E99" w14:textId="70D95DDB" w:rsidR="00945DDC" w:rsidRPr="00AE1936" w:rsidRDefault="00481234"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The picked explanation object must </w:t>
                                  </w:r>
                                  <w:proofErr w:type="gramStart"/>
                                  <w:r>
                                    <w:rPr>
                                      <w:rFonts w:eastAsia="Times New Roman" w:cs="Times New Roman"/>
                                      <w:color w:val="000000"/>
                                      <w:lang w:eastAsia="en-GB"/>
                                    </w:rPr>
                                    <w:t>be visualized</w:t>
                                  </w:r>
                                  <w:proofErr w:type="gramEnd"/>
                                  <w:r>
                                    <w:rPr>
                                      <w:rFonts w:eastAsia="Times New Roman" w:cs="Times New Roman"/>
                                      <w:color w:val="000000"/>
                                      <w:lang w:eastAsia="en-GB"/>
                                    </w:rPr>
                                    <w:t xml:space="preserve"> </w:t>
                                  </w:r>
                                  <w:r w:rsidR="00410C7F">
                                    <w:rPr>
                                      <w:rFonts w:eastAsia="Times New Roman" w:cs="Times New Roman"/>
                                      <w:color w:val="000000"/>
                                      <w:lang w:eastAsia="en-GB"/>
                                    </w:rPr>
                                    <w:t xml:space="preserve">right away, but should not upload it to the server, thus the explanation </w:t>
                                  </w:r>
                                  <w:r w:rsidR="00FF32CF">
                                    <w:rPr>
                                      <w:rFonts w:eastAsia="Times New Roman" w:cs="Times New Roman"/>
                                      <w:color w:val="000000"/>
                                      <w:lang w:eastAsia="en-GB"/>
                                    </w:rPr>
                                    <w:t>count,</w:t>
                                  </w:r>
                                  <w:r w:rsidR="00410C7F">
                                    <w:rPr>
                                      <w:rFonts w:eastAsia="Times New Roman" w:cs="Times New Roman"/>
                                      <w:color w:val="000000"/>
                                      <w:lang w:eastAsia="en-GB"/>
                                    </w:rPr>
                                    <w:t xml:space="preserve"> and the list must remain unchanged.</w:t>
                                  </w:r>
                                </w:p>
                              </w:tc>
                              <w:tc>
                                <w:tcPr>
                                  <w:tcW w:w="1806" w:type="dxa"/>
                                  <w:tcBorders>
                                    <w:top w:val="single" w:sz="4" w:space="0" w:color="000000"/>
                                    <w:left w:val="single" w:sz="4" w:space="0" w:color="000000"/>
                                    <w:bottom w:val="single" w:sz="4" w:space="0" w:color="000000"/>
                                    <w:right w:val="single" w:sz="4" w:space="0" w:color="000000"/>
                                  </w:tcBorders>
                                </w:tcPr>
                                <w:p w14:paraId="497D90F1" w14:textId="55B7669B" w:rsidR="00945DDC" w:rsidRPr="00EC7547" w:rsidRDefault="00945DDC"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FF32CF">
                                    <w:rPr>
                                      <w:rFonts w:ascii="Iskoola Pota" w:eastAsia="Times New Roman" w:hAnsi="Iskoola Pota" w:cs="Iskoola Pota"/>
                                      <w:bCs/>
                                      <w:color w:val="000000"/>
                                      <w:lang w:eastAsia="en-GB"/>
                                    </w:rPr>
                                    <w:t xml:space="preserve">selected object </w:t>
                                  </w:r>
                                  <w:proofErr w:type="gramStart"/>
                                  <w:r w:rsidR="00FF32CF">
                                    <w:rPr>
                                      <w:rFonts w:ascii="Iskoola Pota" w:eastAsia="Times New Roman" w:hAnsi="Iskoola Pota" w:cs="Iskoola Pota"/>
                                      <w:bCs/>
                                      <w:color w:val="000000"/>
                                      <w:lang w:eastAsia="en-GB"/>
                                    </w:rPr>
                                    <w:t>was correctly rendered</w:t>
                                  </w:r>
                                  <w:proofErr w:type="gramEnd"/>
                                  <w:r w:rsidR="00FF32CF">
                                    <w:rPr>
                                      <w:rFonts w:ascii="Iskoola Pota" w:eastAsia="Times New Roman" w:hAnsi="Iskoola Pota" w:cs="Iskoola Pota"/>
                                      <w:bCs/>
                                      <w:color w:val="000000"/>
                                      <w:lang w:eastAsia="en-GB"/>
                                    </w:rPr>
                                    <w:t xml:space="preserve"> when peaked</w:t>
                                  </w:r>
                                  <w:r>
                                    <w:rPr>
                                      <w:rFonts w:eastAsia="Times New Roman" w:cs="Times New Roman"/>
                                      <w:color w:val="000000"/>
                                      <w:lang w:eastAsia="en-GB"/>
                                    </w:rPr>
                                    <w:t>.</w:t>
                                  </w:r>
                                  <w:r w:rsidR="00FF32CF">
                                    <w:rPr>
                                      <w:rFonts w:eastAsia="Times New Roman" w:cs="Times New Roman"/>
                                      <w:color w:val="000000"/>
                                      <w:lang w:eastAsia="en-GB"/>
                                    </w:rPr>
                                    <w:t xml:space="preserve"> </w:t>
                                  </w:r>
                                  <w:r w:rsidR="001A7DD6">
                                    <w:rPr>
                                      <w:rFonts w:eastAsia="Times New Roman" w:cs="Times New Roman"/>
                                      <w:color w:val="000000"/>
                                      <w:lang w:eastAsia="en-GB"/>
                                    </w:rPr>
                                    <w:t xml:space="preserve">The object </w:t>
                                  </w:r>
                                  <w:proofErr w:type="gramStart"/>
                                  <w:r w:rsidR="001A7DD6">
                                    <w:rPr>
                                      <w:rFonts w:eastAsia="Times New Roman" w:cs="Times New Roman"/>
                                      <w:color w:val="000000"/>
                                      <w:lang w:eastAsia="en-GB"/>
                                    </w:rPr>
                                    <w:t>was not uploaded</w:t>
                                  </w:r>
                                  <w:proofErr w:type="gramEnd"/>
                                  <w:r w:rsidR="001A7DD6">
                                    <w:rPr>
                                      <w:rFonts w:eastAsia="Times New Roman" w:cs="Times New Roman"/>
                                      <w:color w:val="000000"/>
                                      <w:lang w:eastAsia="en-GB"/>
                                    </w:rPr>
                                    <w:t xml:space="preserve">, and explanations the count and the list remained unchanged. </w:t>
                                  </w:r>
                                </w:p>
                              </w:tc>
                              <w:tc>
                                <w:tcPr>
                                  <w:tcW w:w="1186" w:type="dxa"/>
                                  <w:tcBorders>
                                    <w:top w:val="single" w:sz="4" w:space="0" w:color="000000"/>
                                    <w:left w:val="single" w:sz="4" w:space="0" w:color="000000"/>
                                    <w:bottom w:val="single" w:sz="4" w:space="0" w:color="000000"/>
                                    <w:right w:val="single" w:sz="4" w:space="0" w:color="000000"/>
                                  </w:tcBorders>
                                </w:tcPr>
                                <w:p w14:paraId="712E53D3" w14:textId="77777777" w:rsidR="00945DDC" w:rsidRPr="00EC7547" w:rsidRDefault="00945DDC"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1952C389" w14:textId="1CEEB789" w:rsidR="00945DDC" w:rsidRPr="00EC7547" w:rsidRDefault="00945DDC"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sidR="00053B45">
                                    <w:rPr>
                                      <w:rFonts w:eastAsia="Times New Roman" w:cs="Times New Roman"/>
                                      <w:color w:val="000000"/>
                                      <w:lang w:eastAsia="en-GB"/>
                                    </w:rPr>
                                    <w:t xml:space="preserve"> for multiple explanation objects</w:t>
                                  </w:r>
                                  <w:r>
                                    <w:rPr>
                                      <w:rFonts w:eastAsia="Times New Roman" w:cs="Times New Roman"/>
                                      <w:color w:val="000000"/>
                                      <w:lang w:eastAsia="en-GB"/>
                                    </w:rPr>
                                    <w:t xml:space="preserve">. </w:t>
                                  </w:r>
                                </w:p>
                              </w:tc>
                            </w:tr>
                          </w:tbl>
                          <w:p w14:paraId="5EC2C236" w14:textId="77777777" w:rsidR="00945DDC" w:rsidRPr="00F4123C" w:rsidRDefault="00945DDC" w:rsidP="00945DDC"/>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C1DAA6" id="Text Box 7" o:spid="_x0000_s1075" type="#_x0000_t202" style="position:absolute;left:0;text-align:left;margin-left:359.5pt;margin-top:0;width:410.7pt;height:626.15pt;z-index:-25165406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" stroked="f">
                <v:textbox inset="1.44pt,1.44pt,1.44pt,1.44pt">
                  <w:txbxContent>
                    <w:p w14:paraId="2534D07D" w14:textId="4F14E97A" w:rsidR="00945DDC" w:rsidRPr="001B701E" w:rsidRDefault="001B701E" w:rsidP="001B701E">
                      <w:pPr>
                        <w:pStyle w:val="Caption"/>
                        <w:spacing w:before="240"/>
                        <w:rPr>
                          <w:noProof/>
                          <w:sz w:val="24"/>
                        </w:rPr>
                      </w:pPr>
                      <w:bookmarkStart w:id="187" w:name="_Ref116974543"/>
                      <w:bookmarkStart w:id="188" w:name="_Toc117083173"/>
                      <w:r>
                        <w:t>Table 5.1.3.</w:t>
                      </w:r>
                      <w:r w:rsidR="00CF4633">
                        <w:fldChar w:fldCharType="begin"/>
                      </w:r>
                      <w:r w:rsidR="00CF4633">
                        <w:instrText xml:space="preserve"> SEQ Table_5.1.3. \* ARABIC </w:instrText>
                      </w:r>
                      <w:r w:rsidR="00CF4633">
                        <w:fldChar w:fldCharType="separate"/>
                      </w:r>
                      <w:r>
                        <w:rPr>
                          <w:noProof/>
                        </w:rPr>
                        <w:t>8</w:t>
                      </w:r>
                      <w:r w:rsidR="00CF4633">
                        <w:rPr>
                          <w:noProof/>
                        </w:rPr>
                        <w:fldChar w:fldCharType="end"/>
                      </w:r>
                      <w:bookmarkEnd w:id="187"/>
                      <w:r>
                        <w:t xml:space="preserve">. </w:t>
                      </w:r>
                      <w:r w:rsidRPr="00561E5B">
                        <w:t>Integration test case for DIME Server</w:t>
                      </w:r>
                      <w:r w:rsidR="00F27D50">
                        <w:t xml:space="preserve"> </w:t>
                      </w:r>
                      <w:r w:rsidR="00EA5ADC">
                        <w:t>peak feature</w:t>
                      </w:r>
                      <w:bookmarkEnd w:id="188"/>
                    </w:p>
                    <w:tbl>
                      <w:tblPr>
                        <w:tblW w:w="8150" w:type="dxa"/>
                        <w:jc w:val="center"/>
                        <w:tblCellMar>
                          <w:top w:w="14" w:type="dxa"/>
                          <w:right w:w="51" w:type="dxa"/>
                        </w:tblCellMar>
                        <w:tblLook w:val="04A0" w:firstRow="1" w:lastRow="0" w:firstColumn="1" w:lastColumn="0" w:noHBand="0" w:noVBand="1"/>
                      </w:tblPr>
                      <w:tblGrid>
                        <w:gridCol w:w="608"/>
                        <w:gridCol w:w="1277"/>
                        <w:gridCol w:w="1932"/>
                        <w:gridCol w:w="1806"/>
                        <w:gridCol w:w="1186"/>
                        <w:gridCol w:w="1341"/>
                      </w:tblGrid>
                      <w:tr w:rsidR="00945DDC" w:rsidRPr="00EC7547" w14:paraId="09479ED7"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762F2266"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ID: </w:t>
                            </w:r>
                            <w:r>
                              <w:rPr>
                                <w:rFonts w:eastAsia="Times New Roman" w:cs="Times New Roman"/>
                                <w:color w:val="000000"/>
                                <w:lang w:eastAsia="en-GB"/>
                              </w:rPr>
                              <w:t>2022-056-</w:t>
                            </w:r>
                            <w:r w:rsidRPr="00EC7547">
                              <w:rPr>
                                <w:rFonts w:eastAsia="Times New Roman" w:cs="Times New Roman"/>
                                <w:color w:val="000000"/>
                                <w:lang w:eastAsia="en-GB"/>
                              </w:rPr>
                              <w:t>IT</w:t>
                            </w:r>
                            <w:r>
                              <w:rPr>
                                <w:rFonts w:eastAsia="Times New Roman" w:cs="Times New Roman"/>
                                <w:color w:val="000000"/>
                                <w:lang w:eastAsia="en-GB"/>
                              </w:rPr>
                              <w:t>1906932</w:t>
                            </w:r>
                          </w:p>
                        </w:tc>
                      </w:tr>
                      <w:tr w:rsidR="00945DDC" w:rsidRPr="00EC7547" w14:paraId="309F0E25"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BA55448"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Name: </w:t>
                            </w:r>
                            <w:r w:rsidRPr="0079166B">
                              <w:rPr>
                                <w:rFonts w:eastAsia="Times New Roman" w:cs="Times New Roman"/>
                                <w:bCs/>
                                <w:color w:val="000000"/>
                                <w:lang w:eastAsia="en-GB"/>
                              </w:rPr>
                              <w:t>DIME</w:t>
                            </w:r>
                            <w:r>
                              <w:rPr>
                                <w:rFonts w:eastAsia="Times New Roman" w:cs="Times New Roman"/>
                                <w:bCs/>
                                <w:color w:val="000000"/>
                                <w:lang w:eastAsia="en-GB"/>
                              </w:rPr>
                              <w:t>-XAI</w:t>
                            </w:r>
                          </w:p>
                        </w:tc>
                      </w:tr>
                      <w:tr w:rsidR="00945DDC" w:rsidRPr="00EC7547" w14:paraId="38AE82D0"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60EE7FED" w14:textId="6E3143C3"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oject Function: </w:t>
                            </w:r>
                            <w:r>
                              <w:rPr>
                                <w:rFonts w:eastAsia="Times New Roman" w:cs="Times New Roman"/>
                                <w:color w:val="000000"/>
                                <w:lang w:eastAsia="en-GB"/>
                              </w:rPr>
                              <w:t xml:space="preserve">DIME Server </w:t>
                            </w:r>
                            <w:r w:rsidR="00EA5ADC">
                              <w:rPr>
                                <w:rFonts w:eastAsia="Times New Roman" w:cs="Times New Roman"/>
                                <w:color w:val="000000"/>
                                <w:lang w:eastAsia="en-GB"/>
                              </w:rPr>
                              <w:t>Explanation Peak</w:t>
                            </w:r>
                          </w:p>
                        </w:tc>
                      </w:tr>
                      <w:tr w:rsidR="00945DDC" w:rsidRPr="00EC7547" w14:paraId="22B61BDB" w14:textId="77777777" w:rsidTr="008B534A">
                        <w:trPr>
                          <w:trHeight w:val="840"/>
                          <w:jc w:val="center"/>
                        </w:trPr>
                        <w:tc>
                          <w:tcPr>
                            <w:tcW w:w="3817" w:type="dxa"/>
                            <w:gridSpan w:val="3"/>
                            <w:tcBorders>
                              <w:top w:val="single" w:sz="4" w:space="0" w:color="000000"/>
                              <w:left w:val="single" w:sz="4" w:space="0" w:color="000000"/>
                              <w:bottom w:val="single" w:sz="4" w:space="0" w:color="000000"/>
                              <w:right w:val="single" w:sz="4" w:space="0" w:color="000000"/>
                            </w:tcBorders>
                          </w:tcPr>
                          <w:p w14:paraId="19DD25A1" w14:textId="3DC48FA2"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case ID:</w:t>
                            </w:r>
                            <w:r w:rsidRPr="00EC7547">
                              <w:rPr>
                                <w:rFonts w:eastAsia="Times New Roman" w:cs="Times New Roman"/>
                                <w:color w:val="000000"/>
                                <w:lang w:eastAsia="en-GB"/>
                              </w:rPr>
                              <w:t xml:space="preserve"> 0</w:t>
                            </w:r>
                            <w:r w:rsidR="00D25F4B">
                              <w:rPr>
                                <w:rFonts w:eastAsia="Times New Roman" w:cs="Times New Roman"/>
                                <w:color w:val="000000"/>
                                <w:lang w:eastAsia="en-GB"/>
                              </w:rPr>
                              <w:t>11</w:t>
                            </w:r>
                          </w:p>
                        </w:tc>
                        <w:tc>
                          <w:tcPr>
                            <w:tcW w:w="4333" w:type="dxa"/>
                            <w:gridSpan w:val="3"/>
                            <w:tcBorders>
                              <w:top w:val="single" w:sz="4" w:space="0" w:color="000000"/>
                              <w:left w:val="single" w:sz="4" w:space="0" w:color="000000"/>
                              <w:bottom w:val="single" w:sz="4" w:space="0" w:color="000000"/>
                              <w:right w:val="single" w:sz="4" w:space="0" w:color="000000"/>
                            </w:tcBorders>
                          </w:tcPr>
                          <w:p w14:paraId="53F95094"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case designed by: </w:t>
                            </w:r>
                          </w:p>
                          <w:p w14:paraId="1E95155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ID No: </w:t>
                            </w:r>
                            <w:r w:rsidRPr="00EC7547">
                              <w:rPr>
                                <w:rFonts w:eastAsia="Times New Roman" w:cs="Times New Roman"/>
                                <w:color w:val="000000"/>
                                <w:lang w:eastAsia="en-GB"/>
                              </w:rPr>
                              <w:t>IT</w:t>
                            </w:r>
                            <w:r>
                              <w:rPr>
                                <w:rFonts w:eastAsia="Times New Roman" w:cs="Times New Roman"/>
                                <w:color w:val="000000"/>
                                <w:lang w:eastAsia="en-GB"/>
                              </w:rPr>
                              <w:t>19069432</w:t>
                            </w:r>
                          </w:p>
                          <w:p w14:paraId="58612AD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Name:</w:t>
                            </w:r>
                            <w:r>
                              <w:rPr>
                                <w:rFonts w:eastAsia="Times New Roman" w:cs="Times New Roman"/>
                                <w:color w:val="000000"/>
                                <w:lang w:eastAsia="en-GB"/>
                              </w:rPr>
                              <w:t xml:space="preserve"> Dissanayake D.M.I.M.</w:t>
                            </w:r>
                          </w:p>
                        </w:tc>
                      </w:tr>
                      <w:tr w:rsidR="00945DDC" w:rsidRPr="00EC7547" w14:paraId="1692B42C" w14:textId="77777777" w:rsidTr="005211A0">
                        <w:trPr>
                          <w:trHeight w:val="286"/>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F57638B"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Priority (High/Medium/Low):</w:t>
                            </w:r>
                            <w:r w:rsidRPr="00EC7547">
                              <w:rPr>
                                <w:rFonts w:eastAsia="Times New Roman" w:cs="Times New Roman"/>
                                <w:color w:val="000000"/>
                                <w:lang w:eastAsia="en-GB"/>
                              </w:rPr>
                              <w:t xml:space="preserve"> </w:t>
                            </w:r>
                            <w:r>
                              <w:rPr>
                                <w:rFonts w:eastAsia="Times New Roman" w:cs="Times New Roman"/>
                                <w:color w:val="000000"/>
                                <w:lang w:eastAsia="en-GB"/>
                              </w:rPr>
                              <w:t>Medium</w:t>
                            </w:r>
                          </w:p>
                        </w:tc>
                      </w:tr>
                      <w:tr w:rsidR="00945DDC" w:rsidRPr="00EC7547" w14:paraId="26A8C1C0" w14:textId="77777777" w:rsidTr="005211A0">
                        <w:trPr>
                          <w:trHeight w:val="30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1516CC4F" w14:textId="3C40F69E"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Test Description:</w:t>
                            </w:r>
                            <w:r w:rsidRPr="00EC7547">
                              <w:rPr>
                                <w:rFonts w:eastAsia="Times New Roman" w:cs="Times New Roman"/>
                                <w:color w:val="000000"/>
                                <w:lang w:eastAsia="en-GB"/>
                              </w:rPr>
                              <w:t xml:space="preserve"> </w:t>
                            </w:r>
                            <w:r>
                              <w:rPr>
                                <w:rFonts w:eastAsia="Times New Roman" w:cs="Times New Roman"/>
                                <w:color w:val="000000"/>
                                <w:lang w:eastAsia="en-GB"/>
                              </w:rPr>
                              <w:t>Spin up the DIME server and test the server initialization in production and debug modes</w:t>
                            </w:r>
                            <w:r w:rsidR="00E80291">
                              <w:rPr>
                                <w:rFonts w:eastAsia="Times New Roman" w:cs="Times New Roman"/>
                                <w:color w:val="000000"/>
                                <w:lang w:eastAsia="en-GB"/>
                              </w:rPr>
                              <w:t xml:space="preserve"> and verify the </w:t>
                            </w:r>
                            <w:r w:rsidR="00E80291">
                              <w:rPr>
                                <w:rFonts w:eastAsia="Times New Roman" w:cs="Times New Roman"/>
                                <w:i/>
                                <w:iCs/>
                                <w:color w:val="000000"/>
                                <w:lang w:eastAsia="en-GB"/>
                              </w:rPr>
                              <w:t>peak</w:t>
                            </w:r>
                            <w:r w:rsidR="00E80291">
                              <w:rPr>
                                <w:rFonts w:eastAsia="Times New Roman" w:cs="Times New Roman"/>
                                <w:color w:val="000000"/>
                                <w:lang w:eastAsia="en-GB"/>
                              </w:rPr>
                              <w:t xml:space="preserve"> feature is working as expected</w:t>
                            </w:r>
                            <w:r>
                              <w:rPr>
                                <w:rFonts w:eastAsia="Times New Roman" w:cs="Times New Roman"/>
                                <w:color w:val="000000"/>
                                <w:lang w:eastAsia="en-GB"/>
                              </w:rPr>
                              <w:t>.</w:t>
                            </w:r>
                          </w:p>
                        </w:tc>
                      </w:tr>
                      <w:tr w:rsidR="00945DDC" w:rsidRPr="00EC7547" w14:paraId="14B976F9" w14:textId="77777777" w:rsidTr="005211A0">
                        <w:trPr>
                          <w:trHeight w:val="339"/>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331DAE6E" w14:textId="77777777" w:rsidR="00945DDC" w:rsidRPr="00EF7F8D"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Prerequisite: </w:t>
                            </w:r>
                            <w:r>
                              <w:rPr>
                                <w:rFonts w:eastAsia="Times New Roman" w:cs="Times New Roman"/>
                                <w:bCs/>
                                <w:color w:val="000000"/>
                                <w:lang w:eastAsia="en-GB"/>
                              </w:rPr>
                              <w:t xml:space="preserve">DIME Python package must </w:t>
                            </w:r>
                            <w:proofErr w:type="gramStart"/>
                            <w:r>
                              <w:rPr>
                                <w:rFonts w:eastAsia="Times New Roman" w:cs="Times New Roman"/>
                                <w:bCs/>
                                <w:color w:val="000000"/>
                                <w:lang w:eastAsia="en-GB"/>
                              </w:rPr>
                              <w:t>be installed</w:t>
                            </w:r>
                            <w:proofErr w:type="gramEnd"/>
                            <w:r>
                              <w:rPr>
                                <w:rFonts w:eastAsia="Times New Roman" w:cs="Times New Roman"/>
                                <w:bCs/>
                                <w:color w:val="000000"/>
                                <w:lang w:eastAsia="en-GB"/>
                              </w:rPr>
                              <w:t xml:space="preserve"> in the virtual environment and a valid </w:t>
                            </w:r>
                            <w:r>
                              <w:rPr>
                                <w:rFonts w:eastAsia="Times New Roman" w:cs="Times New Roman"/>
                                <w:bCs/>
                                <w:i/>
                                <w:iCs/>
                                <w:color w:val="000000"/>
                                <w:lang w:eastAsia="en-GB"/>
                              </w:rPr>
                              <w:t>dime_config.yml</w:t>
                            </w:r>
                            <w:r>
                              <w:rPr>
                                <w:rFonts w:eastAsia="Times New Roman" w:cs="Times New Roman"/>
                                <w:bCs/>
                                <w:color w:val="000000"/>
                                <w:lang w:eastAsia="en-GB"/>
                              </w:rPr>
                              <w:t xml:space="preserve"> file must reside in the project directory.</w:t>
                            </w:r>
                          </w:p>
                        </w:tc>
                      </w:tr>
                      <w:tr w:rsidR="00945DDC" w:rsidRPr="00EC7547" w14:paraId="48837432" w14:textId="77777777" w:rsidTr="00407834">
                        <w:trPr>
                          <w:trHeight w:val="1963"/>
                          <w:jc w:val="center"/>
                        </w:trPr>
                        <w:tc>
                          <w:tcPr>
                            <w:tcW w:w="8150" w:type="dxa"/>
                            <w:gridSpan w:val="6"/>
                            <w:tcBorders>
                              <w:top w:val="single" w:sz="4" w:space="0" w:color="000000"/>
                              <w:left w:val="single" w:sz="4" w:space="0" w:color="000000"/>
                              <w:bottom w:val="single" w:sz="4" w:space="0" w:color="000000"/>
                              <w:right w:val="single" w:sz="4" w:space="0" w:color="000000"/>
                            </w:tcBorders>
                          </w:tcPr>
                          <w:p w14:paraId="2A15ED19"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b/>
                                <w:color w:val="000000"/>
                                <w:lang w:eastAsia="en-GB"/>
                              </w:rPr>
                              <w:t xml:space="preserve">Test Steps:  </w:t>
                            </w:r>
                          </w:p>
                          <w:p w14:paraId="2635AC3A" w14:textId="77777777" w:rsidR="00945DDC" w:rsidRDefault="00945DDC" w:rsidP="00781EEC">
                            <w:pPr>
                              <w:spacing w:before="0" w:after="0" w:line="279" w:lineRule="auto"/>
                              <w:ind w:right="1733"/>
                              <w:jc w:val="left"/>
                              <w:rPr>
                                <w:rFonts w:eastAsia="Times New Roman" w:cs="Times New Roman"/>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1</w:t>
                            </w:r>
                            <w:r w:rsidRPr="00EC7547">
                              <w:rPr>
                                <w:rFonts w:eastAsia="Times New Roman" w:cs="Times New Roman"/>
                                <w:color w:val="000000"/>
                                <w:lang w:eastAsia="en-GB"/>
                              </w:rPr>
                              <w:t xml:space="preserve">: </w:t>
                            </w:r>
                            <w:r>
                              <w:rPr>
                                <w:rFonts w:eastAsia="Times New Roman" w:cs="Times New Roman"/>
                                <w:color w:val="000000"/>
                                <w:lang w:eastAsia="en-GB"/>
                              </w:rPr>
                              <w:t>Open a terminal and activate the conda environment</w:t>
                            </w:r>
                            <w:r w:rsidRPr="00EC7547">
                              <w:rPr>
                                <w:rFonts w:eastAsia="Times New Roman" w:cs="Times New Roman"/>
                                <w:color w:val="000000"/>
                                <w:lang w:eastAsia="en-GB"/>
                              </w:rPr>
                              <w:t xml:space="preserve">  </w:t>
                            </w:r>
                          </w:p>
                          <w:p w14:paraId="741D063B" w14:textId="77777777" w:rsidR="00945DDC" w:rsidRPr="003E3D56" w:rsidRDefault="00945DDC" w:rsidP="00781EEC">
                            <w:pPr>
                              <w:spacing w:before="0" w:after="0" w:line="279" w:lineRule="auto"/>
                              <w:ind w:right="1733"/>
                              <w:jc w:val="left"/>
                              <w:rPr>
                                <w:rFonts w:eastAsia="Times New Roman" w:cs="Times New Roman"/>
                                <w:color w:val="000000"/>
                                <w:lang w:eastAsia="en-GB"/>
                              </w:rPr>
                            </w:pPr>
                            <w:r>
                              <w:rPr>
                                <w:rFonts w:eastAsia="Times New Roman" w:cs="Times New Roman"/>
                                <w:color w:val="000000"/>
                                <w:lang w:eastAsia="en-GB"/>
                              </w:rPr>
                              <w:t>Step 2: Go to the project directory in the terminal</w:t>
                            </w:r>
                          </w:p>
                          <w:p w14:paraId="18850B7C" w14:textId="77777777" w:rsidR="00945DDC" w:rsidRPr="00EE2B91" w:rsidRDefault="00945DDC" w:rsidP="00781EEC">
                            <w:pPr>
                              <w:spacing w:before="0" w:after="0"/>
                              <w:jc w:val="left"/>
                              <w:rPr>
                                <w:rFonts w:eastAsia="Times New Roman" w:cs="Times New Roman"/>
                                <w:i/>
                                <w:iCs/>
                                <w:color w:val="000000"/>
                                <w:lang w:eastAsia="en-GB"/>
                              </w:rPr>
                            </w:pPr>
                            <w:r w:rsidRPr="00EC7547">
                              <w:rPr>
                                <w:rFonts w:eastAsia="Times New Roman" w:cs="Times New Roman"/>
                                <w:color w:val="000000"/>
                                <w:lang w:eastAsia="en-GB"/>
                              </w:rPr>
                              <w:t xml:space="preserve">Step </w:t>
                            </w:r>
                            <w:r>
                              <w:rPr>
                                <w:rFonts w:eastAsia="Times New Roman" w:cs="Times New Roman"/>
                                <w:color w:val="000000"/>
                                <w:lang w:eastAsia="en-GB"/>
                              </w:rPr>
                              <w:t>3</w:t>
                            </w:r>
                            <w:r w:rsidRPr="00EC7547">
                              <w:rPr>
                                <w:rFonts w:eastAsia="Times New Roman" w:cs="Times New Roman"/>
                                <w:color w:val="000000"/>
                                <w:lang w:eastAsia="en-GB"/>
                              </w:rPr>
                              <w:t>:</w:t>
                            </w:r>
                            <w:r>
                              <w:rPr>
                                <w:rFonts w:eastAsia="Times New Roman" w:cs="Times New Roman"/>
                                <w:color w:val="000000"/>
                                <w:lang w:eastAsia="en-GB"/>
                              </w:rPr>
                              <w:t xml:space="preserve"> Run </w:t>
                            </w:r>
                            <w:r>
                              <w:rPr>
                                <w:rFonts w:eastAsia="Times New Roman" w:cs="Times New Roman"/>
                                <w:i/>
                                <w:iCs/>
                                <w:color w:val="000000"/>
                                <w:lang w:eastAsia="en-GB"/>
                              </w:rPr>
                              <w:t>dime server</w:t>
                            </w:r>
                            <w:r>
                              <w:rPr>
                                <w:rFonts w:eastAsia="Times New Roman" w:cs="Times New Roman"/>
                                <w:color w:val="000000"/>
                                <w:lang w:eastAsia="en-GB"/>
                              </w:rPr>
                              <w:t xml:space="preserve"> command with --</w:t>
                            </w:r>
                            <w:r>
                              <w:rPr>
                                <w:rFonts w:eastAsia="Times New Roman" w:cs="Times New Roman"/>
                                <w:i/>
                                <w:iCs/>
                                <w:color w:val="000000"/>
                                <w:lang w:eastAsia="en-GB"/>
                              </w:rPr>
                              <w:t>debug</w:t>
                            </w:r>
                            <w:r>
                              <w:rPr>
                                <w:rFonts w:eastAsia="Times New Roman" w:cs="Times New Roman"/>
                                <w:color w:val="000000"/>
                                <w:lang w:eastAsia="en-GB"/>
                              </w:rPr>
                              <w:t xml:space="preserve"> to turn on debugging</w:t>
                            </w:r>
                          </w:p>
                          <w:p w14:paraId="028955DE" w14:textId="77777777" w:rsidR="00945DDC" w:rsidRDefault="00945DDC"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4: Wait until the DIME server starts in the debug mode and </w:t>
                            </w:r>
                            <w:proofErr w:type="gramStart"/>
                            <w:r>
                              <w:rPr>
                                <w:rFonts w:eastAsia="Times New Roman" w:cs="Times New Roman"/>
                                <w:color w:val="000000"/>
                                <w:lang w:eastAsia="en-GB"/>
                              </w:rPr>
                              <w:t>open up</w:t>
                            </w:r>
                            <w:proofErr w:type="gramEnd"/>
                            <w:r>
                              <w:rPr>
                                <w:rFonts w:eastAsia="Times New Roman" w:cs="Times New Roman"/>
                                <w:color w:val="000000"/>
                                <w:lang w:eastAsia="en-GB"/>
                              </w:rPr>
                              <w:t xml:space="preserve"> the URL in a web browser and confirm that the server is up and running.</w:t>
                            </w:r>
                          </w:p>
                          <w:p w14:paraId="7F13FDD1" w14:textId="3FEFF9A6" w:rsidR="0009468A" w:rsidRDefault="0009468A"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5: </w:t>
                            </w:r>
                            <w:r w:rsidR="00794B09">
                              <w:rPr>
                                <w:rFonts w:eastAsia="Times New Roman" w:cs="Times New Roman"/>
                                <w:color w:val="000000"/>
                                <w:lang w:eastAsia="en-GB"/>
                              </w:rPr>
                              <w:t xml:space="preserve">Navigate to the </w:t>
                            </w:r>
                            <w:r w:rsidR="00794B09" w:rsidRPr="00794B09">
                              <w:rPr>
                                <w:rFonts w:eastAsia="Times New Roman" w:cs="Times New Roman"/>
                                <w:i/>
                                <w:iCs/>
                                <w:color w:val="000000"/>
                                <w:lang w:eastAsia="en-GB"/>
                              </w:rPr>
                              <w:t>explanations</w:t>
                            </w:r>
                            <w:r w:rsidR="00794B09">
                              <w:rPr>
                                <w:rFonts w:eastAsia="Times New Roman" w:cs="Times New Roman"/>
                                <w:color w:val="000000"/>
                                <w:lang w:eastAsia="en-GB"/>
                              </w:rPr>
                              <w:t xml:space="preserve"> tab in the sidebar</w:t>
                            </w:r>
                          </w:p>
                          <w:p w14:paraId="02DFCAD5" w14:textId="77777777" w:rsidR="0009468A" w:rsidRDefault="0009468A" w:rsidP="00781EEC">
                            <w:pPr>
                              <w:spacing w:before="0" w:after="0"/>
                              <w:jc w:val="left"/>
                              <w:rPr>
                                <w:rFonts w:eastAsia="Times New Roman" w:cs="Times New Roman"/>
                                <w:color w:val="000000"/>
                                <w:lang w:eastAsia="en-GB"/>
                              </w:rPr>
                            </w:pPr>
                            <w:r>
                              <w:rPr>
                                <w:rFonts w:eastAsia="Times New Roman" w:cs="Times New Roman"/>
                                <w:color w:val="000000"/>
                                <w:lang w:eastAsia="en-GB"/>
                              </w:rPr>
                              <w:t>Step 6:</w:t>
                            </w:r>
                            <w:r w:rsidR="00794B09">
                              <w:rPr>
                                <w:rFonts w:eastAsia="Times New Roman" w:cs="Times New Roman"/>
                                <w:color w:val="000000"/>
                                <w:lang w:eastAsia="en-GB"/>
                              </w:rPr>
                              <w:t xml:space="preserve"> Click on </w:t>
                            </w:r>
                            <w:r w:rsidR="00794B09">
                              <w:rPr>
                                <w:rFonts w:eastAsia="Times New Roman" w:cs="Times New Roman"/>
                                <w:i/>
                                <w:iCs/>
                                <w:color w:val="000000"/>
                                <w:lang w:eastAsia="en-GB"/>
                              </w:rPr>
                              <w:t>peak</w:t>
                            </w:r>
                            <w:r w:rsidR="00794B09">
                              <w:rPr>
                                <w:rFonts w:eastAsia="Times New Roman" w:cs="Times New Roman"/>
                                <w:color w:val="000000"/>
                                <w:lang w:eastAsia="en-GB"/>
                              </w:rPr>
                              <w:t xml:space="preserve"> button on the top-left corner</w:t>
                            </w:r>
                          </w:p>
                          <w:p w14:paraId="63BF5AA5" w14:textId="77777777" w:rsidR="00FD00C3" w:rsidRDefault="00FD00C3" w:rsidP="00781EEC">
                            <w:pPr>
                              <w:spacing w:before="0" w:after="0"/>
                              <w:jc w:val="left"/>
                              <w:rPr>
                                <w:rFonts w:eastAsia="Times New Roman" w:cs="Times New Roman"/>
                                <w:color w:val="000000"/>
                                <w:lang w:eastAsia="en-GB"/>
                              </w:rPr>
                            </w:pPr>
                            <w:r>
                              <w:rPr>
                                <w:rFonts w:eastAsia="Times New Roman" w:cs="Times New Roman"/>
                                <w:color w:val="000000"/>
                                <w:lang w:eastAsia="en-GB"/>
                              </w:rPr>
                              <w:t xml:space="preserve">Step 7: Pick a previously downloaded explanation object from the file </w:t>
                            </w:r>
                            <w:r w:rsidR="005C56CE">
                              <w:rPr>
                                <w:rFonts w:eastAsia="Times New Roman" w:cs="Times New Roman"/>
                                <w:color w:val="000000"/>
                                <w:lang w:eastAsia="en-GB"/>
                              </w:rPr>
                              <w:t>open dialog</w:t>
                            </w:r>
                          </w:p>
                          <w:p w14:paraId="431645E0" w14:textId="5287AF4C" w:rsidR="005C56CE" w:rsidRPr="00794B09" w:rsidRDefault="005C56CE" w:rsidP="00781EEC">
                            <w:pPr>
                              <w:spacing w:before="0" w:after="0"/>
                              <w:jc w:val="left"/>
                              <w:rPr>
                                <w:rFonts w:eastAsia="Times New Roman" w:cs="Times New Roman"/>
                                <w:color w:val="000000"/>
                                <w:lang w:eastAsia="en-GB"/>
                              </w:rPr>
                            </w:pPr>
                            <w:r>
                              <w:rPr>
                                <w:rFonts w:eastAsia="Times New Roman" w:cs="Times New Roman"/>
                                <w:color w:val="000000"/>
                                <w:lang w:eastAsia="en-GB"/>
                              </w:rPr>
                              <w:t>Step 8: Verify if the visualizations are rendering and not permanently persisting</w:t>
                            </w:r>
                          </w:p>
                        </w:tc>
                      </w:tr>
                      <w:tr w:rsidR="00945DDC" w:rsidRPr="00EC7547" w14:paraId="37C71207" w14:textId="77777777" w:rsidTr="008B534A">
                        <w:trPr>
                          <w:trHeight w:val="562"/>
                          <w:jc w:val="center"/>
                        </w:trPr>
                        <w:tc>
                          <w:tcPr>
                            <w:tcW w:w="608" w:type="dxa"/>
                            <w:tcBorders>
                              <w:top w:val="single" w:sz="4" w:space="0" w:color="000000"/>
                              <w:left w:val="single" w:sz="4" w:space="0" w:color="000000"/>
                              <w:bottom w:val="single" w:sz="4" w:space="0" w:color="000000"/>
                              <w:right w:val="single" w:sz="4" w:space="0" w:color="000000"/>
                            </w:tcBorders>
                          </w:tcPr>
                          <w:p w14:paraId="760D897D"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D </w:t>
                            </w:r>
                          </w:p>
                        </w:tc>
                        <w:tc>
                          <w:tcPr>
                            <w:tcW w:w="1277" w:type="dxa"/>
                            <w:tcBorders>
                              <w:top w:val="single" w:sz="4" w:space="0" w:color="000000"/>
                              <w:left w:val="single" w:sz="4" w:space="0" w:color="000000"/>
                              <w:bottom w:val="single" w:sz="4" w:space="0" w:color="000000"/>
                              <w:right w:val="single" w:sz="4" w:space="0" w:color="000000"/>
                            </w:tcBorders>
                          </w:tcPr>
                          <w:p w14:paraId="00606CC3"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Test Inputs </w:t>
                            </w:r>
                          </w:p>
                        </w:tc>
                        <w:tc>
                          <w:tcPr>
                            <w:tcW w:w="1932" w:type="dxa"/>
                            <w:tcBorders>
                              <w:top w:val="single" w:sz="4" w:space="0" w:color="000000"/>
                              <w:left w:val="single" w:sz="4" w:space="0" w:color="000000"/>
                              <w:bottom w:val="single" w:sz="4" w:space="0" w:color="000000"/>
                              <w:right w:val="single" w:sz="4" w:space="0" w:color="000000"/>
                            </w:tcBorders>
                          </w:tcPr>
                          <w:p w14:paraId="0E391B22"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Expected Outputs </w:t>
                            </w:r>
                          </w:p>
                        </w:tc>
                        <w:tc>
                          <w:tcPr>
                            <w:tcW w:w="1806" w:type="dxa"/>
                            <w:tcBorders>
                              <w:top w:val="single" w:sz="4" w:space="0" w:color="000000"/>
                              <w:left w:val="single" w:sz="4" w:space="0" w:color="000000"/>
                              <w:bottom w:val="single" w:sz="4" w:space="0" w:color="000000"/>
                              <w:right w:val="single" w:sz="4" w:space="0" w:color="000000"/>
                            </w:tcBorders>
                          </w:tcPr>
                          <w:p w14:paraId="3FD293DC"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Actual Output </w:t>
                            </w:r>
                          </w:p>
                        </w:tc>
                        <w:tc>
                          <w:tcPr>
                            <w:tcW w:w="1186" w:type="dxa"/>
                            <w:tcBorders>
                              <w:top w:val="single" w:sz="4" w:space="0" w:color="000000"/>
                              <w:left w:val="single" w:sz="4" w:space="0" w:color="000000"/>
                              <w:bottom w:val="single" w:sz="4" w:space="0" w:color="000000"/>
                              <w:right w:val="single" w:sz="4" w:space="0" w:color="000000"/>
                            </w:tcBorders>
                          </w:tcPr>
                          <w:p w14:paraId="0C7F4316"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Result </w:t>
                            </w:r>
                          </w:p>
                          <w:p w14:paraId="093D58B8"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Pass/Fail) </w:t>
                            </w:r>
                          </w:p>
                        </w:tc>
                        <w:tc>
                          <w:tcPr>
                            <w:tcW w:w="1341" w:type="dxa"/>
                            <w:tcBorders>
                              <w:top w:val="single" w:sz="4" w:space="0" w:color="000000"/>
                              <w:left w:val="single" w:sz="4" w:space="0" w:color="000000"/>
                              <w:bottom w:val="single" w:sz="4" w:space="0" w:color="000000"/>
                              <w:right w:val="single" w:sz="4" w:space="0" w:color="000000"/>
                            </w:tcBorders>
                          </w:tcPr>
                          <w:p w14:paraId="11814764"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Comments </w:t>
                            </w:r>
                          </w:p>
                          <w:p w14:paraId="279C71D0" w14:textId="77777777"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 xml:space="preserve"> </w:t>
                            </w:r>
                          </w:p>
                        </w:tc>
                      </w:tr>
                      <w:tr w:rsidR="00945DDC" w:rsidRPr="00EC7547" w14:paraId="1724183E" w14:textId="77777777" w:rsidTr="00E578AA">
                        <w:trPr>
                          <w:trHeight w:val="3880"/>
                          <w:jc w:val="center"/>
                        </w:trPr>
                        <w:tc>
                          <w:tcPr>
                            <w:tcW w:w="608" w:type="dxa"/>
                            <w:tcBorders>
                              <w:top w:val="single" w:sz="4" w:space="0" w:color="000000"/>
                              <w:left w:val="single" w:sz="4" w:space="0" w:color="000000"/>
                              <w:bottom w:val="single" w:sz="4" w:space="0" w:color="000000"/>
                              <w:right w:val="single" w:sz="4" w:space="0" w:color="000000"/>
                            </w:tcBorders>
                          </w:tcPr>
                          <w:p w14:paraId="6B0B6BBC" w14:textId="2889E066" w:rsidR="00945DDC" w:rsidRPr="00EC7547" w:rsidRDefault="00945DDC" w:rsidP="00781EEC">
                            <w:pPr>
                              <w:spacing w:before="0" w:after="0"/>
                              <w:jc w:val="left"/>
                              <w:rPr>
                                <w:rFonts w:eastAsia="Times New Roman" w:cs="Times New Roman"/>
                                <w:color w:val="000000"/>
                                <w:lang w:eastAsia="en-GB"/>
                              </w:rPr>
                            </w:pPr>
                            <w:r w:rsidRPr="00EC7547">
                              <w:rPr>
                                <w:rFonts w:eastAsia="Times New Roman" w:cs="Times New Roman"/>
                                <w:color w:val="000000"/>
                                <w:lang w:eastAsia="en-GB"/>
                              </w:rPr>
                              <w:t>0</w:t>
                            </w:r>
                            <w:r w:rsidR="00D25F4B">
                              <w:rPr>
                                <w:rFonts w:eastAsia="Times New Roman" w:cs="Times New Roman"/>
                                <w:color w:val="000000"/>
                                <w:lang w:eastAsia="en-GB"/>
                              </w:rPr>
                              <w:t>11</w:t>
                            </w:r>
                            <w:r w:rsidRPr="00EC7547">
                              <w:rPr>
                                <w:rFonts w:eastAsia="Times New Roman" w:cs="Times New Roman"/>
                                <w:color w:val="000000"/>
                                <w:lang w:eastAsia="en-GB"/>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3030F94B" w14:textId="77777777" w:rsidR="00945DDC" w:rsidRPr="00246253" w:rsidRDefault="00945DDC" w:rsidP="00781EEC">
                            <w:pPr>
                              <w:spacing w:before="0" w:after="0"/>
                              <w:jc w:val="left"/>
                              <w:rPr>
                                <w:rFonts w:eastAsia="Times New Roman" w:cs="Times New Roman"/>
                                <w:bCs/>
                                <w:color w:val="000000"/>
                                <w:lang w:eastAsia="en-GB"/>
                              </w:rPr>
                            </w:pPr>
                            <w:r w:rsidRPr="00246253">
                              <w:rPr>
                                <w:rFonts w:eastAsia="Times New Roman" w:cs="Times New Roman"/>
                                <w:bCs/>
                                <w:i/>
                                <w:iCs/>
                                <w:color w:val="000000"/>
                                <w:lang w:eastAsia="en-GB"/>
                              </w:rPr>
                              <w:t>dime</w:t>
                            </w:r>
                            <w:r>
                              <w:rPr>
                                <w:rFonts w:eastAsia="Times New Roman" w:cs="Times New Roman"/>
                                <w:bCs/>
                                <w:i/>
                                <w:iCs/>
                                <w:color w:val="000000"/>
                                <w:lang w:eastAsia="en-GB"/>
                              </w:rPr>
                              <w:t xml:space="preserve"> server --debug</w:t>
                            </w:r>
                            <w:r>
                              <w:rPr>
                                <w:rFonts w:eastAsia="Times New Roman" w:cs="Times New Roman"/>
                                <w:bCs/>
                                <w:color w:val="000000"/>
                                <w:lang w:eastAsia="en-GB"/>
                              </w:rPr>
                              <w:t xml:space="preserve"> command</w:t>
                            </w:r>
                          </w:p>
                        </w:tc>
                        <w:tc>
                          <w:tcPr>
                            <w:tcW w:w="1932" w:type="dxa"/>
                            <w:tcBorders>
                              <w:top w:val="single" w:sz="4" w:space="0" w:color="000000"/>
                              <w:left w:val="single" w:sz="4" w:space="0" w:color="000000"/>
                              <w:bottom w:val="single" w:sz="4" w:space="0" w:color="000000"/>
                              <w:right w:val="single" w:sz="4" w:space="0" w:color="000000"/>
                            </w:tcBorders>
                          </w:tcPr>
                          <w:p w14:paraId="61D87E99" w14:textId="70D95DDB" w:rsidR="00945DDC" w:rsidRPr="00AE1936" w:rsidRDefault="00481234" w:rsidP="00781EEC">
                            <w:pPr>
                              <w:spacing w:before="0" w:after="0" w:line="238" w:lineRule="auto"/>
                              <w:jc w:val="left"/>
                              <w:rPr>
                                <w:rFonts w:eastAsia="Times New Roman" w:cs="Times New Roman"/>
                                <w:color w:val="000000"/>
                                <w:lang w:eastAsia="en-GB"/>
                              </w:rPr>
                            </w:pPr>
                            <w:r>
                              <w:rPr>
                                <w:rFonts w:eastAsia="Times New Roman" w:cs="Times New Roman"/>
                                <w:color w:val="000000"/>
                                <w:lang w:eastAsia="en-GB"/>
                              </w:rPr>
                              <w:t xml:space="preserve">The picked explanation object must </w:t>
                            </w:r>
                            <w:proofErr w:type="gramStart"/>
                            <w:r>
                              <w:rPr>
                                <w:rFonts w:eastAsia="Times New Roman" w:cs="Times New Roman"/>
                                <w:color w:val="000000"/>
                                <w:lang w:eastAsia="en-GB"/>
                              </w:rPr>
                              <w:t>be visualized</w:t>
                            </w:r>
                            <w:proofErr w:type="gramEnd"/>
                            <w:r>
                              <w:rPr>
                                <w:rFonts w:eastAsia="Times New Roman" w:cs="Times New Roman"/>
                                <w:color w:val="000000"/>
                                <w:lang w:eastAsia="en-GB"/>
                              </w:rPr>
                              <w:t xml:space="preserve"> </w:t>
                            </w:r>
                            <w:r w:rsidR="00410C7F">
                              <w:rPr>
                                <w:rFonts w:eastAsia="Times New Roman" w:cs="Times New Roman"/>
                                <w:color w:val="000000"/>
                                <w:lang w:eastAsia="en-GB"/>
                              </w:rPr>
                              <w:t xml:space="preserve">right away, but should not upload it to the server, thus the explanation </w:t>
                            </w:r>
                            <w:r w:rsidR="00FF32CF">
                              <w:rPr>
                                <w:rFonts w:eastAsia="Times New Roman" w:cs="Times New Roman"/>
                                <w:color w:val="000000"/>
                                <w:lang w:eastAsia="en-GB"/>
                              </w:rPr>
                              <w:t>count,</w:t>
                            </w:r>
                            <w:r w:rsidR="00410C7F">
                              <w:rPr>
                                <w:rFonts w:eastAsia="Times New Roman" w:cs="Times New Roman"/>
                                <w:color w:val="000000"/>
                                <w:lang w:eastAsia="en-GB"/>
                              </w:rPr>
                              <w:t xml:space="preserve"> and the list must remain unchanged.</w:t>
                            </w:r>
                          </w:p>
                        </w:tc>
                        <w:tc>
                          <w:tcPr>
                            <w:tcW w:w="1806" w:type="dxa"/>
                            <w:tcBorders>
                              <w:top w:val="single" w:sz="4" w:space="0" w:color="000000"/>
                              <w:left w:val="single" w:sz="4" w:space="0" w:color="000000"/>
                              <w:bottom w:val="single" w:sz="4" w:space="0" w:color="000000"/>
                              <w:right w:val="single" w:sz="4" w:space="0" w:color="000000"/>
                            </w:tcBorders>
                          </w:tcPr>
                          <w:p w14:paraId="497D90F1" w14:textId="55B7669B" w:rsidR="00945DDC" w:rsidRPr="00EC7547" w:rsidRDefault="00945DDC" w:rsidP="0076616D">
                            <w:pPr>
                              <w:spacing w:before="0" w:after="0"/>
                              <w:jc w:val="left"/>
                              <w:rPr>
                                <w:rFonts w:eastAsia="Times New Roman" w:cs="Times New Roman"/>
                                <w:color w:val="000000"/>
                                <w:lang w:eastAsia="en-GB"/>
                              </w:rPr>
                            </w:pPr>
                            <w:r>
                              <w:rPr>
                                <w:rFonts w:ascii="Iskoola Pota" w:eastAsia="Times New Roman" w:hAnsi="Iskoola Pota" w:cs="Iskoola Pota"/>
                                <w:bCs/>
                                <w:color w:val="000000"/>
                                <w:lang w:eastAsia="en-GB"/>
                              </w:rPr>
                              <w:t xml:space="preserve">Observed that the </w:t>
                            </w:r>
                            <w:r w:rsidR="00FF32CF">
                              <w:rPr>
                                <w:rFonts w:ascii="Iskoola Pota" w:eastAsia="Times New Roman" w:hAnsi="Iskoola Pota" w:cs="Iskoola Pota"/>
                                <w:bCs/>
                                <w:color w:val="000000"/>
                                <w:lang w:eastAsia="en-GB"/>
                              </w:rPr>
                              <w:t xml:space="preserve">selected object </w:t>
                            </w:r>
                            <w:proofErr w:type="gramStart"/>
                            <w:r w:rsidR="00FF32CF">
                              <w:rPr>
                                <w:rFonts w:ascii="Iskoola Pota" w:eastAsia="Times New Roman" w:hAnsi="Iskoola Pota" w:cs="Iskoola Pota"/>
                                <w:bCs/>
                                <w:color w:val="000000"/>
                                <w:lang w:eastAsia="en-GB"/>
                              </w:rPr>
                              <w:t>was correctly rendered</w:t>
                            </w:r>
                            <w:proofErr w:type="gramEnd"/>
                            <w:r w:rsidR="00FF32CF">
                              <w:rPr>
                                <w:rFonts w:ascii="Iskoola Pota" w:eastAsia="Times New Roman" w:hAnsi="Iskoola Pota" w:cs="Iskoola Pota"/>
                                <w:bCs/>
                                <w:color w:val="000000"/>
                                <w:lang w:eastAsia="en-GB"/>
                              </w:rPr>
                              <w:t xml:space="preserve"> when peaked</w:t>
                            </w:r>
                            <w:r>
                              <w:rPr>
                                <w:rFonts w:eastAsia="Times New Roman" w:cs="Times New Roman"/>
                                <w:color w:val="000000"/>
                                <w:lang w:eastAsia="en-GB"/>
                              </w:rPr>
                              <w:t>.</w:t>
                            </w:r>
                            <w:r w:rsidR="00FF32CF">
                              <w:rPr>
                                <w:rFonts w:eastAsia="Times New Roman" w:cs="Times New Roman"/>
                                <w:color w:val="000000"/>
                                <w:lang w:eastAsia="en-GB"/>
                              </w:rPr>
                              <w:t xml:space="preserve"> </w:t>
                            </w:r>
                            <w:r w:rsidR="001A7DD6">
                              <w:rPr>
                                <w:rFonts w:eastAsia="Times New Roman" w:cs="Times New Roman"/>
                                <w:color w:val="000000"/>
                                <w:lang w:eastAsia="en-GB"/>
                              </w:rPr>
                              <w:t xml:space="preserve">The object </w:t>
                            </w:r>
                            <w:proofErr w:type="gramStart"/>
                            <w:r w:rsidR="001A7DD6">
                              <w:rPr>
                                <w:rFonts w:eastAsia="Times New Roman" w:cs="Times New Roman"/>
                                <w:color w:val="000000"/>
                                <w:lang w:eastAsia="en-GB"/>
                              </w:rPr>
                              <w:t>was not uploaded</w:t>
                            </w:r>
                            <w:proofErr w:type="gramEnd"/>
                            <w:r w:rsidR="001A7DD6">
                              <w:rPr>
                                <w:rFonts w:eastAsia="Times New Roman" w:cs="Times New Roman"/>
                                <w:color w:val="000000"/>
                                <w:lang w:eastAsia="en-GB"/>
                              </w:rPr>
                              <w:t xml:space="preserve">, and explanations the count and the list remained unchanged. </w:t>
                            </w:r>
                          </w:p>
                        </w:tc>
                        <w:tc>
                          <w:tcPr>
                            <w:tcW w:w="1186" w:type="dxa"/>
                            <w:tcBorders>
                              <w:top w:val="single" w:sz="4" w:space="0" w:color="000000"/>
                              <w:left w:val="single" w:sz="4" w:space="0" w:color="000000"/>
                              <w:bottom w:val="single" w:sz="4" w:space="0" w:color="000000"/>
                              <w:right w:val="single" w:sz="4" w:space="0" w:color="000000"/>
                            </w:tcBorders>
                          </w:tcPr>
                          <w:p w14:paraId="712E53D3" w14:textId="77777777" w:rsidR="00945DDC" w:rsidRPr="00EC7547" w:rsidRDefault="00945DDC" w:rsidP="00781EEC">
                            <w:pPr>
                              <w:spacing w:before="0" w:after="0"/>
                              <w:jc w:val="left"/>
                              <w:rPr>
                                <w:rFonts w:eastAsia="Times New Roman" w:cs="Times New Roman"/>
                                <w:color w:val="000000"/>
                                <w:lang w:eastAsia="en-GB"/>
                              </w:rPr>
                            </w:pPr>
                            <w:r>
                              <w:rPr>
                                <w:rFonts w:eastAsia="Times New Roman" w:cs="Times New Roman"/>
                                <w:color w:val="000000"/>
                                <w:lang w:eastAsia="en-GB"/>
                              </w:rPr>
                              <w:t>pass</w:t>
                            </w:r>
                          </w:p>
                        </w:tc>
                        <w:tc>
                          <w:tcPr>
                            <w:tcW w:w="1341" w:type="dxa"/>
                            <w:tcBorders>
                              <w:top w:val="single" w:sz="4" w:space="0" w:color="000000"/>
                              <w:left w:val="single" w:sz="4" w:space="0" w:color="000000"/>
                              <w:bottom w:val="single" w:sz="4" w:space="0" w:color="000000"/>
                              <w:right w:val="single" w:sz="4" w:space="0" w:color="000000"/>
                            </w:tcBorders>
                          </w:tcPr>
                          <w:p w14:paraId="1952C389" w14:textId="1CEEB789" w:rsidR="00945DDC" w:rsidRPr="00EC7547" w:rsidRDefault="00945DDC" w:rsidP="0026438B">
                            <w:pPr>
                              <w:keepNext/>
                              <w:spacing w:before="0" w:after="0"/>
                              <w:jc w:val="left"/>
                              <w:rPr>
                                <w:rFonts w:eastAsia="Times New Roman" w:cs="Times New Roman"/>
                                <w:color w:val="000000"/>
                                <w:lang w:eastAsia="en-GB"/>
                              </w:rPr>
                            </w:pPr>
                            <w:r>
                              <w:rPr>
                                <w:rFonts w:eastAsia="Times New Roman" w:cs="Times New Roman"/>
                                <w:color w:val="000000"/>
                                <w:lang w:eastAsia="en-GB"/>
                              </w:rPr>
                              <w:t xml:space="preserve">The same steps </w:t>
                            </w:r>
                            <w:proofErr w:type="gramStart"/>
                            <w:r>
                              <w:rPr>
                                <w:rFonts w:eastAsia="Times New Roman" w:cs="Times New Roman"/>
                                <w:color w:val="000000"/>
                                <w:lang w:eastAsia="en-GB"/>
                              </w:rPr>
                              <w:t>were repeated</w:t>
                            </w:r>
                            <w:proofErr w:type="gramEnd"/>
                            <w:r w:rsidR="00053B45">
                              <w:rPr>
                                <w:rFonts w:eastAsia="Times New Roman" w:cs="Times New Roman"/>
                                <w:color w:val="000000"/>
                                <w:lang w:eastAsia="en-GB"/>
                              </w:rPr>
                              <w:t xml:space="preserve"> for multiple explanation objects</w:t>
                            </w:r>
                            <w:r>
                              <w:rPr>
                                <w:rFonts w:eastAsia="Times New Roman" w:cs="Times New Roman"/>
                                <w:color w:val="000000"/>
                                <w:lang w:eastAsia="en-GB"/>
                              </w:rPr>
                              <w:t xml:space="preserve">. </w:t>
                            </w:r>
                          </w:p>
                        </w:tc>
                      </w:tr>
                    </w:tbl>
                    <w:p w14:paraId="5EC2C236" w14:textId="77777777" w:rsidR="00945DDC" w:rsidRPr="00F4123C" w:rsidRDefault="00945DDC" w:rsidP="00945DDC"/>
                  </w:txbxContent>
                </v:textbox>
                <w10:wrap type="topAndBottom" anchorx="margin" anchory="margin"/>
              </v:shape>
            </w:pict>
          </mc:Fallback>
        </mc:AlternateContent>
      </w:r>
    </w:p>
    <w:bookmarkStart w:id="189" w:name="_Ref117035749"/>
    <w:bookmarkStart w:id="190" w:name="_Ref117035757"/>
    <w:bookmarkStart w:id="191" w:name="_Ref117074353"/>
    <w:bookmarkStart w:id="192" w:name="_Toc117094372"/>
    <w:p w14:paraId="304A4567" w14:textId="739BAD21" w:rsidR="0066608C" w:rsidRDefault="00AC497F" w:rsidP="003F6807">
      <w:pPr>
        <w:pStyle w:val="Heading3"/>
        <w:numPr>
          <w:ilvl w:val="2"/>
          <w:numId w:val="1"/>
        </w:numPr>
        <w:spacing w:before="0" w:after="240"/>
      </w:pPr>
      <w:r>
        <w:rPr>
          <w:noProof/>
        </w:rPr>
        <w:lastRenderedPageBreak/>
        <mc:AlternateContent>
          <mc:Choice Requires="wps">
            <w:drawing>
              <wp:anchor distT="0" distB="0" distL="114300" distR="114300" simplePos="0" relativeHeight="251658314" behindDoc="1" locked="0" layoutInCell="1" allowOverlap="1" wp14:anchorId="1C3E87D4" wp14:editId="7E9A550F">
                <wp:simplePos x="0" y="0"/>
                <wp:positionH relativeFrom="margin">
                  <wp:align>right</wp:align>
                </wp:positionH>
                <wp:positionV relativeFrom="margin">
                  <wp:align>top</wp:align>
                </wp:positionV>
                <wp:extent cx="5215890" cy="5728335"/>
                <wp:effectExtent l="0" t="0" r="3810" b="5715"/>
                <wp:wrapTopAndBottom/>
                <wp:docPr id="443" name="Text Box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728855"/>
                        </a:xfrm>
                        <a:prstGeom prst="rect">
                          <a:avLst/>
                        </a:prstGeom>
                        <a:solidFill>
                          <a:srgbClr val="FFFFFF"/>
                        </a:solidFill>
                        <a:ln w="9525">
                          <a:noFill/>
                          <a:miter lim="800000"/>
                          <a:headEnd/>
                          <a:tailEnd/>
                        </a:ln>
                      </wps:spPr>
                      <wps:txbx>
                        <w:txbxContent>
                          <w:p w14:paraId="6A41E201" w14:textId="77777777" w:rsidR="00537AF1" w:rsidRDefault="00192B85" w:rsidP="00537AF1">
                            <w:pPr>
                              <w:pStyle w:val="Caption"/>
                              <w:keepNext/>
                              <w:jc w:val="both"/>
                            </w:pPr>
                            <w:r>
                              <w:rPr>
                                <w:noProof/>
                              </w:rPr>
                              <w:drawing>
                                <wp:inline distT="0" distB="0" distL="0" distR="0" wp14:anchorId="5D82461C" wp14:editId="51C0B606">
                                  <wp:extent cx="5179060" cy="493914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7754"/>
                                          <a:stretch/>
                                        </pic:blipFill>
                                        <pic:spPr bwMode="auto">
                                          <a:xfrm>
                                            <a:off x="0" y="0"/>
                                            <a:ext cx="5179060" cy="4939145"/>
                                          </a:xfrm>
                                          <a:prstGeom prst="rect">
                                            <a:avLst/>
                                          </a:prstGeom>
                                          <a:ln>
                                            <a:noFill/>
                                          </a:ln>
                                          <a:extLst>
                                            <a:ext uri="{53640926-AAD7-44D8-BBD7-CCE9431645EC}">
                                              <a14:shadowObscured xmlns:a14="http://schemas.microsoft.com/office/drawing/2010/main"/>
                                            </a:ext>
                                          </a:extLst>
                                        </pic:spPr>
                                      </pic:pic>
                                    </a:graphicData>
                                  </a:graphic>
                                </wp:inline>
                              </w:drawing>
                            </w:r>
                          </w:p>
                          <w:p w14:paraId="6EE7273E" w14:textId="77777777" w:rsidR="00537AF1" w:rsidRDefault="00537AF1" w:rsidP="00537AF1">
                            <w:pPr>
                              <w:pStyle w:val="Caption"/>
                              <w:spacing w:after="0"/>
                            </w:pPr>
                          </w:p>
                          <w:p w14:paraId="7C88382C" w14:textId="54F8FBF7" w:rsidR="00537AF1" w:rsidRDefault="00537AF1" w:rsidP="00537AF1">
                            <w:pPr>
                              <w:pStyle w:val="Caption"/>
                              <w:spacing w:after="0"/>
                            </w:pPr>
                            <w:bookmarkStart w:id="193" w:name="_Ref116946716"/>
                            <w:bookmarkStart w:id="194" w:name="_Toc117083222"/>
                            <w:r>
                              <w:t>Figure 5.1.4.</w:t>
                            </w:r>
                            <w:r w:rsidR="00CF4633">
                              <w:fldChar w:fldCharType="begin"/>
                            </w:r>
                            <w:r w:rsidR="00CF4633">
                              <w:instrText xml:space="preserve"> SEQ Figure_5.1.4. \* ARABIC </w:instrText>
                            </w:r>
                            <w:r w:rsidR="00CF4633">
                              <w:fldChar w:fldCharType="separate"/>
                            </w:r>
                            <w:r>
                              <w:rPr>
                                <w:noProof/>
                              </w:rPr>
                              <w:t>1</w:t>
                            </w:r>
                            <w:r w:rsidR="00CF4633">
                              <w:rPr>
                                <w:noProof/>
                              </w:rPr>
                              <w:fldChar w:fldCharType="end"/>
                            </w:r>
                            <w:bookmarkEnd w:id="193"/>
                            <w:r>
                              <w:t xml:space="preserve">. </w:t>
                            </w:r>
                            <w:r w:rsidRPr="00FD1DDF">
                              <w:t>DIME XAI Security testing with Snyk</w:t>
                            </w:r>
                            <w:bookmarkEnd w:id="194"/>
                          </w:p>
                          <w:p w14:paraId="375ADE91" w14:textId="4B1B1D5A" w:rsidR="00550630" w:rsidRDefault="00550630" w:rsidP="00537AF1">
                            <w:pPr>
                              <w:pStyle w:val="Caption"/>
                              <w:keepNext/>
                              <w:spacing w:after="0"/>
                              <w:jc w:val="both"/>
                            </w:pPr>
                          </w:p>
                          <w:p w14:paraId="3A5CACCE" w14:textId="77777777" w:rsidR="00550630" w:rsidRDefault="00550630" w:rsidP="00550630">
                            <w:pPr>
                              <w:pStyle w:val="Caption"/>
                              <w:spacing w:after="0"/>
                            </w:pPr>
                          </w:p>
                          <w:p w14:paraId="55D167A7" w14:textId="03B47001" w:rsidR="00192B85" w:rsidRPr="00F4123C" w:rsidRDefault="00192B85" w:rsidP="00550630">
                            <w:pPr>
                              <w:pStyle w:val="Caption"/>
                              <w:spacing w:after="0"/>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3E87D4" id="Text Box 443" o:spid="_x0000_s1076" type="#_x0000_t202" style="position:absolute;left:0;text-align:left;margin-left:359.5pt;margin-top:0;width:410.7pt;height:451.05pt;z-index:-25165816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" stroked="f">
                <v:textbox inset="1.44pt,1.44pt,1.44pt,1.44pt">
                  <w:txbxContent>
                    <w:p w14:paraId="6A41E201" w14:textId="77777777" w:rsidR="00537AF1" w:rsidRDefault="00192B85" w:rsidP="00537AF1">
                      <w:pPr>
                        <w:pStyle w:val="Caption"/>
                        <w:keepNext/>
                        <w:jc w:val="both"/>
                      </w:pPr>
                      <w:r>
                        <w:rPr>
                          <w:noProof/>
                        </w:rPr>
                        <w:drawing>
                          <wp:inline distT="0" distB="0" distL="0" distR="0" wp14:anchorId="5D82461C" wp14:editId="51C0B606">
                            <wp:extent cx="5179060" cy="493914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7754"/>
                                    <a:stretch/>
                                  </pic:blipFill>
                                  <pic:spPr bwMode="auto">
                                    <a:xfrm>
                                      <a:off x="0" y="0"/>
                                      <a:ext cx="5179060" cy="4939145"/>
                                    </a:xfrm>
                                    <a:prstGeom prst="rect">
                                      <a:avLst/>
                                    </a:prstGeom>
                                    <a:ln>
                                      <a:noFill/>
                                    </a:ln>
                                    <a:extLst>
                                      <a:ext uri="{53640926-AAD7-44D8-BBD7-CCE9431645EC}">
                                        <a14:shadowObscured xmlns:a14="http://schemas.microsoft.com/office/drawing/2010/main"/>
                                      </a:ext>
                                    </a:extLst>
                                  </pic:spPr>
                                </pic:pic>
                              </a:graphicData>
                            </a:graphic>
                          </wp:inline>
                        </w:drawing>
                      </w:r>
                    </w:p>
                    <w:p w14:paraId="6EE7273E" w14:textId="77777777" w:rsidR="00537AF1" w:rsidRDefault="00537AF1" w:rsidP="00537AF1">
                      <w:pPr>
                        <w:pStyle w:val="Caption"/>
                        <w:spacing w:after="0"/>
                      </w:pPr>
                    </w:p>
                    <w:p w14:paraId="7C88382C" w14:textId="54F8FBF7" w:rsidR="00537AF1" w:rsidRDefault="00537AF1" w:rsidP="00537AF1">
                      <w:pPr>
                        <w:pStyle w:val="Caption"/>
                        <w:spacing w:after="0"/>
                      </w:pPr>
                      <w:bookmarkStart w:id="237" w:name="_Ref116946716"/>
                      <w:bookmarkStart w:id="238" w:name="_Toc117083222"/>
                      <w:r>
                        <w:t>Figure 5.1.4.</w:t>
                      </w:r>
                      <w:fldSimple w:instr=" SEQ Figure_5.1.4. \* ARABIC ">
                        <w:r>
                          <w:rPr>
                            <w:noProof/>
                          </w:rPr>
                          <w:t>1</w:t>
                        </w:r>
                      </w:fldSimple>
                      <w:bookmarkEnd w:id="237"/>
                      <w:r>
                        <w:t xml:space="preserve">. </w:t>
                      </w:r>
                      <w:r w:rsidRPr="00FD1DDF">
                        <w:t>DIME XAI Security testing with Snyk</w:t>
                      </w:r>
                      <w:bookmarkEnd w:id="238"/>
                    </w:p>
                    <w:p w14:paraId="375ADE91" w14:textId="4B1B1D5A" w:rsidR="00550630" w:rsidRDefault="00550630" w:rsidP="00537AF1">
                      <w:pPr>
                        <w:pStyle w:val="Caption"/>
                        <w:keepNext/>
                        <w:spacing w:after="0"/>
                        <w:jc w:val="both"/>
                      </w:pPr>
                    </w:p>
                    <w:p w14:paraId="3A5CACCE" w14:textId="77777777" w:rsidR="00550630" w:rsidRDefault="00550630" w:rsidP="00550630">
                      <w:pPr>
                        <w:pStyle w:val="Caption"/>
                        <w:spacing w:after="0"/>
                      </w:pPr>
                    </w:p>
                    <w:p w14:paraId="55D167A7" w14:textId="03B47001" w:rsidR="00192B85" w:rsidRPr="00F4123C" w:rsidRDefault="00192B85" w:rsidP="00550630">
                      <w:pPr>
                        <w:pStyle w:val="Caption"/>
                        <w:spacing w:after="0"/>
                      </w:pPr>
                    </w:p>
                  </w:txbxContent>
                </v:textbox>
                <w10:wrap type="topAndBottom" anchorx="margin" anchory="margin"/>
              </v:shape>
            </w:pict>
          </mc:Fallback>
        </mc:AlternateContent>
      </w:r>
      <w:r w:rsidR="00220242">
        <w:t xml:space="preserve">The </w:t>
      </w:r>
      <w:r w:rsidR="004559E2">
        <w:t>impact</w:t>
      </w:r>
      <w:r w:rsidR="00220242">
        <w:t xml:space="preserve"> of </w:t>
      </w:r>
      <w:r w:rsidR="000D55AC">
        <w:t>DIME explanation</w:t>
      </w:r>
      <w:bookmarkEnd w:id="189"/>
      <w:bookmarkEnd w:id="190"/>
      <w:bookmarkEnd w:id="191"/>
      <w:r w:rsidR="00E665E1">
        <w:t>s</w:t>
      </w:r>
      <w:bookmarkEnd w:id="192"/>
    </w:p>
    <w:p w14:paraId="3B60DE01" w14:textId="4CC1A3BE" w:rsidR="00A55DC4" w:rsidRDefault="00C44DB3" w:rsidP="00283208">
      <w:pPr>
        <w:spacing w:before="0" w:line="360" w:lineRule="auto"/>
        <w:ind w:firstLine="360"/>
      </w:pPr>
      <w:r w:rsidRPr="00C44DB3">
        <w:t>The author of the individual research component conducted a carefully designed experiment to evaluate the effect of DIME explanations. The experiment environment consisted of two carefully crafted Rasa chatbot models, Bot-</w:t>
      </w:r>
      <w:proofErr w:type="gramStart"/>
      <w:r w:rsidRPr="00C44DB3">
        <w:t>1</w:t>
      </w:r>
      <w:proofErr w:type="gramEnd"/>
      <w:r w:rsidRPr="00C44DB3">
        <w:t xml:space="preserve"> and Bot-2. Bot-1 consists of a highly biased dataset, and Bot-2 employs a slightly better dataset with low bias. Both datasets contain 64 examples, and the author has separated 14 examples as the testing set. Each dataset contained four intent categories: greet, degrees, degree_requirements, and nlu_fallback. Bot-1 and Bot-2 have trained for 15 epochs under the same Rasa NLU pipeline configurations. At the end of the training process, </w:t>
      </w:r>
      <w:r w:rsidRPr="00C44DB3">
        <w:lastRenderedPageBreak/>
        <w:t>Bot-1 demonstrated 92.86% validation accuracy, and Bot-2 delivered a validation accuracy of 85.71%. See</w:t>
      </w:r>
      <w:r w:rsidR="00CA3A12">
        <w:t xml:space="preserve"> </w:t>
      </w:r>
      <w:r w:rsidR="00CA3A12">
        <w:fldChar w:fldCharType="begin"/>
      </w:r>
      <w:r w:rsidR="00CA3A12">
        <w:instrText xml:space="preserve"> REF _Ref117066567 \h </w:instrText>
      </w:r>
      <w:r w:rsidR="00CA3A12">
        <w:fldChar w:fldCharType="separate"/>
      </w:r>
      <w:r w:rsidR="00CA3A12">
        <w:t>Appendix C: DIME Experiment Learning Curves</w:t>
      </w:r>
      <w:r w:rsidR="00CA3A12">
        <w:fldChar w:fldCharType="end"/>
      </w:r>
      <w:r w:rsidR="00CA3A12">
        <w:t xml:space="preserve"> </w:t>
      </w:r>
      <w:r w:rsidRPr="00C44DB3">
        <w:t>for learning curves of Bot-1 and Bot-2 for testing and validation accuracy.</w:t>
      </w:r>
      <w:r w:rsidR="00234952">
        <w:t xml:space="preserve"> </w:t>
      </w:r>
      <w:r w:rsidR="00234952">
        <w:fldChar w:fldCharType="begin"/>
      </w:r>
      <w:r w:rsidR="00234952">
        <w:instrText xml:space="preserve"> REF _Ref117065409 \h </w:instrText>
      </w:r>
      <w:r w:rsidR="00234952">
        <w:fldChar w:fldCharType="separate"/>
      </w:r>
      <w:r w:rsidR="00234952">
        <w:t>Table 5.2.5.</w:t>
      </w:r>
      <w:r w:rsidR="00234952">
        <w:rPr>
          <w:noProof/>
        </w:rPr>
        <w:t>1</w:t>
      </w:r>
      <w:r w:rsidR="00234952">
        <w:fldChar w:fldCharType="end"/>
      </w:r>
      <w:r w:rsidRPr="00C44DB3">
        <w:t xml:space="preserve"> summarizes the Bot-1 and Bot-2 datasets utilized, configuration specified, and accuracy observed. </w:t>
      </w:r>
    </w:p>
    <w:p w14:paraId="6FEE3C64" w14:textId="6F3DDCED" w:rsidR="00B01D2C" w:rsidRDefault="007C6345" w:rsidP="00283208">
      <w:pPr>
        <w:spacing w:before="0" w:line="360" w:lineRule="auto"/>
        <w:ind w:firstLine="360"/>
      </w:pPr>
      <w:r>
        <w:rPr>
          <w:noProof/>
        </w:rPr>
        <mc:AlternateContent>
          <mc:Choice Requires="wps">
            <w:drawing>
              <wp:anchor distT="0" distB="0" distL="114300" distR="114300" simplePos="0" relativeHeight="251664464" behindDoc="1" locked="0" layoutInCell="1" allowOverlap="1" wp14:anchorId="49F27158" wp14:editId="2ABBF365">
                <wp:simplePos x="0" y="0"/>
                <wp:positionH relativeFrom="margin">
                  <wp:align>right</wp:align>
                </wp:positionH>
                <wp:positionV relativeFrom="margin">
                  <wp:posOffset>5229860</wp:posOffset>
                </wp:positionV>
                <wp:extent cx="5215890" cy="3121660"/>
                <wp:effectExtent l="0" t="0" r="3810" b="2540"/>
                <wp:wrapTopAndBottom/>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21660"/>
                        </a:xfrm>
                        <a:prstGeom prst="rect">
                          <a:avLst/>
                        </a:prstGeom>
                        <a:solidFill>
                          <a:srgbClr val="FFFFFF"/>
                        </a:solidFill>
                        <a:ln w="9525">
                          <a:noFill/>
                          <a:miter lim="800000"/>
                          <a:headEnd/>
                          <a:tailEnd/>
                        </a:ln>
                      </wps:spPr>
                      <wps:txbx>
                        <w:txbxContent>
                          <w:p w14:paraId="6448CFED" w14:textId="01AE85AD" w:rsidR="00B92709" w:rsidRPr="008B1CF2" w:rsidRDefault="00B92709" w:rsidP="00B92709">
                            <w:pPr>
                              <w:pStyle w:val="Caption"/>
                              <w:spacing w:before="240"/>
                            </w:pPr>
                            <w:r w:rsidRPr="00A5401B">
                              <w:rPr>
                                <w:noProof/>
                                <w:sz w:val="24"/>
                              </w:rPr>
                              <w:t xml:space="preserve"> </w:t>
                            </w:r>
                            <w:bookmarkStart w:id="195" w:name="_Ref117065409"/>
                            <w:bookmarkStart w:id="196" w:name="_Toc117083260"/>
                            <w:r>
                              <w:t>Table 5.2.5.</w:t>
                            </w:r>
                            <w:r w:rsidR="00CF4633">
                              <w:fldChar w:fldCharType="begin"/>
                            </w:r>
                            <w:r w:rsidR="00CF4633">
                              <w:instrText xml:space="preserve"> SEQ Table_5.2.5. \* ARABIC </w:instrText>
                            </w:r>
                            <w:r w:rsidR="00CF4633">
                              <w:fldChar w:fldCharType="separate"/>
                            </w:r>
                            <w:r w:rsidR="000B018F">
                              <w:rPr>
                                <w:noProof/>
                              </w:rPr>
                              <w:t>1</w:t>
                            </w:r>
                            <w:r w:rsidR="00CF4633">
                              <w:rPr>
                                <w:noProof/>
                              </w:rPr>
                              <w:fldChar w:fldCharType="end"/>
                            </w:r>
                            <w:bookmarkEnd w:id="195"/>
                            <w:r>
                              <w:t>. Summarized DIME experiment setup details</w:t>
                            </w:r>
                            <w:bookmarkEnd w:id="196"/>
                          </w:p>
                          <w:tbl>
                            <w:tblPr>
                              <w:tblStyle w:val="TableGrid"/>
                              <w:tblW w:w="8150" w:type="dxa"/>
                              <w:tblLook w:val="04A0" w:firstRow="1" w:lastRow="0" w:firstColumn="1" w:lastColumn="0" w:noHBand="0" w:noVBand="1"/>
                            </w:tblPr>
                            <w:tblGrid>
                              <w:gridCol w:w="1683"/>
                              <w:gridCol w:w="1624"/>
                              <w:gridCol w:w="1623"/>
                              <w:gridCol w:w="1768"/>
                              <w:gridCol w:w="1452"/>
                            </w:tblGrid>
                            <w:tr w:rsidR="006B0574" w14:paraId="4F1B9592" w14:textId="77777777" w:rsidTr="00B874D2">
                              <w:trPr>
                                <w:trHeight w:val="743"/>
                              </w:trPr>
                              <w:tc>
                                <w:tcPr>
                                  <w:tcW w:w="1683" w:type="dxa"/>
                                  <w:vAlign w:val="center"/>
                                </w:tcPr>
                                <w:p w14:paraId="2F02D6A4" w14:textId="2E57AA73" w:rsidR="006B0574" w:rsidRDefault="006B0574" w:rsidP="00FE1D76">
                                  <w:pPr>
                                    <w:spacing w:before="0" w:after="0"/>
                                    <w:jc w:val="center"/>
                                    <w:rPr>
                                      <w:b/>
                                      <w:bCs/>
                                      <w:sz w:val="22"/>
                                    </w:rPr>
                                  </w:pPr>
                                  <w:r>
                                    <w:rPr>
                                      <w:b/>
                                      <w:bCs/>
                                      <w:sz w:val="22"/>
                                    </w:rPr>
                                    <w:t>Bot #</w:t>
                                  </w:r>
                                </w:p>
                              </w:tc>
                              <w:tc>
                                <w:tcPr>
                                  <w:tcW w:w="1624" w:type="dxa"/>
                                  <w:vAlign w:val="center"/>
                                </w:tcPr>
                                <w:p w14:paraId="1AF12234" w14:textId="7432CABA" w:rsidR="006B0574" w:rsidRDefault="006B0574" w:rsidP="00FE1D76">
                                  <w:pPr>
                                    <w:spacing w:before="0" w:after="0"/>
                                    <w:jc w:val="center"/>
                                    <w:rPr>
                                      <w:b/>
                                      <w:bCs/>
                                      <w:sz w:val="22"/>
                                    </w:rPr>
                                  </w:pPr>
                                  <w:r>
                                    <w:rPr>
                                      <w:b/>
                                      <w:bCs/>
                                      <w:sz w:val="22"/>
                                    </w:rPr>
                                    <w:t>Dataset Size</w:t>
                                  </w:r>
                                </w:p>
                              </w:tc>
                              <w:tc>
                                <w:tcPr>
                                  <w:tcW w:w="1623" w:type="dxa"/>
                                  <w:vAlign w:val="center"/>
                                </w:tcPr>
                                <w:p w14:paraId="2FB9E974" w14:textId="55BE23C3" w:rsidR="006B0574" w:rsidRDefault="006B0574" w:rsidP="00FE1D76">
                                  <w:pPr>
                                    <w:spacing w:before="0" w:after="0"/>
                                    <w:jc w:val="center"/>
                                    <w:rPr>
                                      <w:b/>
                                      <w:bCs/>
                                      <w:sz w:val="22"/>
                                    </w:rPr>
                                  </w:pPr>
                                  <w:r>
                                    <w:rPr>
                                      <w:b/>
                                      <w:bCs/>
                                      <w:sz w:val="22"/>
                                    </w:rPr>
                                    <w:t>Dataset Bias</w:t>
                                  </w:r>
                                </w:p>
                              </w:tc>
                              <w:tc>
                                <w:tcPr>
                                  <w:tcW w:w="1768" w:type="dxa"/>
                                  <w:vAlign w:val="center"/>
                                </w:tcPr>
                                <w:p w14:paraId="0A3DC256" w14:textId="503BEBAB" w:rsidR="006B0574" w:rsidRPr="007642F9" w:rsidRDefault="006B0574" w:rsidP="00FE1D76">
                                  <w:pPr>
                                    <w:spacing w:before="0" w:after="0"/>
                                    <w:jc w:val="center"/>
                                    <w:rPr>
                                      <w:b/>
                                      <w:bCs/>
                                      <w:sz w:val="22"/>
                                    </w:rPr>
                                  </w:pPr>
                                  <w:r>
                                    <w:rPr>
                                      <w:b/>
                                      <w:bCs/>
                                      <w:sz w:val="22"/>
                                    </w:rPr>
                                    <w:t>DIET epochs</w:t>
                                  </w:r>
                                </w:p>
                              </w:tc>
                              <w:tc>
                                <w:tcPr>
                                  <w:tcW w:w="1452" w:type="dxa"/>
                                  <w:vAlign w:val="center"/>
                                </w:tcPr>
                                <w:p w14:paraId="7E5523BF" w14:textId="4D57DCB8" w:rsidR="006B0574" w:rsidRPr="007642F9" w:rsidRDefault="006B0574" w:rsidP="00FE1D76">
                                  <w:pPr>
                                    <w:spacing w:before="0" w:after="0"/>
                                    <w:jc w:val="center"/>
                                    <w:rPr>
                                      <w:b/>
                                      <w:bCs/>
                                      <w:sz w:val="22"/>
                                    </w:rPr>
                                  </w:pPr>
                                  <w:r>
                                    <w:rPr>
                                      <w:b/>
                                      <w:bCs/>
                                      <w:sz w:val="22"/>
                                    </w:rPr>
                                    <w:t>Validation Accuracy</w:t>
                                  </w:r>
                                </w:p>
                              </w:tc>
                            </w:tr>
                            <w:tr w:rsidR="006B0574" w14:paraId="2882E6AF" w14:textId="77777777" w:rsidTr="00B874D2">
                              <w:tc>
                                <w:tcPr>
                                  <w:tcW w:w="1683" w:type="dxa"/>
                                </w:tcPr>
                                <w:p w14:paraId="7045E2B2" w14:textId="0E52153D" w:rsidR="006B0574" w:rsidRPr="00661E0D" w:rsidRDefault="006B0574" w:rsidP="006758E5">
                                  <w:pPr>
                                    <w:spacing w:before="0" w:after="0"/>
                                    <w:jc w:val="left"/>
                                    <w:rPr>
                                      <w:sz w:val="22"/>
                                    </w:rPr>
                                  </w:pPr>
                                  <w:r>
                                    <w:rPr>
                                      <w:sz w:val="22"/>
                                    </w:rPr>
                                    <w:t>Bot-1</w:t>
                                  </w:r>
                                </w:p>
                              </w:tc>
                              <w:tc>
                                <w:tcPr>
                                  <w:tcW w:w="1624" w:type="dxa"/>
                                </w:tcPr>
                                <w:p w14:paraId="75BE4530" w14:textId="77777777" w:rsidR="006B0574" w:rsidRDefault="006B0574" w:rsidP="006758E5">
                                  <w:pPr>
                                    <w:spacing w:before="0" w:after="0"/>
                                    <w:jc w:val="left"/>
                                    <w:rPr>
                                      <w:sz w:val="22"/>
                                    </w:rPr>
                                  </w:pPr>
                                  <w:r>
                                    <w:rPr>
                                      <w:sz w:val="22"/>
                                    </w:rPr>
                                    <w:t>Total: 64</w:t>
                                  </w:r>
                                </w:p>
                                <w:p w14:paraId="0DC7AA5A" w14:textId="77777777" w:rsidR="006B0574" w:rsidRDefault="006B0574" w:rsidP="006758E5">
                                  <w:pPr>
                                    <w:spacing w:before="0" w:after="0"/>
                                    <w:jc w:val="left"/>
                                    <w:rPr>
                                      <w:sz w:val="22"/>
                                    </w:rPr>
                                  </w:pPr>
                                  <w:r>
                                    <w:rPr>
                                      <w:sz w:val="22"/>
                                    </w:rPr>
                                    <w:t>Train: 50</w:t>
                                  </w:r>
                                </w:p>
                                <w:p w14:paraId="6BB82E08" w14:textId="77777777" w:rsidR="006B0574" w:rsidRDefault="006B0574" w:rsidP="006758E5">
                                  <w:pPr>
                                    <w:spacing w:before="0" w:after="0"/>
                                    <w:jc w:val="left"/>
                                    <w:rPr>
                                      <w:sz w:val="22"/>
                                    </w:rPr>
                                  </w:pPr>
                                  <w:r>
                                    <w:rPr>
                                      <w:sz w:val="22"/>
                                    </w:rPr>
                                    <w:t>Test: 14</w:t>
                                  </w:r>
                                </w:p>
                                <w:p w14:paraId="662FFD04" w14:textId="77777777" w:rsidR="0056028D" w:rsidRDefault="0056028D" w:rsidP="006758E5">
                                  <w:pPr>
                                    <w:spacing w:before="0" w:after="0"/>
                                    <w:jc w:val="left"/>
                                    <w:rPr>
                                      <w:sz w:val="22"/>
                                    </w:rPr>
                                  </w:pPr>
                                </w:p>
                                <w:p w14:paraId="4416ACA4" w14:textId="309C542E" w:rsidR="0056028D" w:rsidRDefault="0056028D" w:rsidP="006758E5">
                                  <w:pPr>
                                    <w:spacing w:before="0" w:after="0"/>
                                    <w:jc w:val="left"/>
                                    <w:rPr>
                                      <w:sz w:val="22"/>
                                    </w:rPr>
                                  </w:pPr>
                                  <w:r>
                                    <w:rPr>
                                      <w:sz w:val="22"/>
                                    </w:rPr>
                                    <w:t>Total</w:t>
                                  </w:r>
                                  <w:r w:rsidR="00E37925">
                                    <w:rPr>
                                      <w:sz w:val="22"/>
                                    </w:rPr>
                                    <w:t xml:space="preserve"> intent</w:t>
                                  </w:r>
                                  <w:r>
                                    <w:rPr>
                                      <w:sz w:val="22"/>
                                    </w:rPr>
                                    <w:t xml:space="preserve"> </w:t>
                                  </w:r>
                                  <w:r w:rsidR="00E37925">
                                    <w:rPr>
                                      <w:sz w:val="22"/>
                                    </w:rPr>
                                    <w:t>c</w:t>
                                  </w:r>
                                  <w:r>
                                    <w:rPr>
                                      <w:sz w:val="22"/>
                                    </w:rPr>
                                    <w:t xml:space="preserve">ategories: </w:t>
                                  </w:r>
                                  <w:r w:rsidR="00E37925">
                                    <w:rPr>
                                      <w:sz w:val="22"/>
                                    </w:rPr>
                                    <w:t>4</w:t>
                                  </w:r>
                                </w:p>
                              </w:tc>
                              <w:tc>
                                <w:tcPr>
                                  <w:tcW w:w="1623" w:type="dxa"/>
                                </w:tcPr>
                                <w:p w14:paraId="34E9F1A9" w14:textId="06752903" w:rsidR="006B0574" w:rsidRPr="00661E0D" w:rsidRDefault="006B0574" w:rsidP="006758E5">
                                  <w:pPr>
                                    <w:spacing w:before="0" w:after="0"/>
                                    <w:jc w:val="left"/>
                                    <w:rPr>
                                      <w:sz w:val="22"/>
                                    </w:rPr>
                                  </w:pPr>
                                  <w:r>
                                    <w:rPr>
                                      <w:sz w:val="22"/>
                                    </w:rPr>
                                    <w:t>High bias with many similar examples</w:t>
                                  </w:r>
                                </w:p>
                              </w:tc>
                              <w:tc>
                                <w:tcPr>
                                  <w:tcW w:w="1768" w:type="dxa"/>
                                </w:tcPr>
                                <w:p w14:paraId="0EFE60DA" w14:textId="51473B35" w:rsidR="006B0574" w:rsidRDefault="0095193D" w:rsidP="006758E5">
                                  <w:pPr>
                                    <w:spacing w:before="0" w:after="0"/>
                                    <w:jc w:val="left"/>
                                    <w:rPr>
                                      <w:sz w:val="22"/>
                                    </w:rPr>
                                  </w:pPr>
                                  <w:r>
                                    <w:rPr>
                                      <w:sz w:val="22"/>
                                    </w:rPr>
                                    <w:t>15</w:t>
                                  </w:r>
                                  <w:r w:rsidR="006B0574">
                                    <w:rPr>
                                      <w:sz w:val="22"/>
                                    </w:rPr>
                                    <w:t xml:space="preserve"> </w:t>
                                  </w:r>
                                </w:p>
                              </w:tc>
                              <w:tc>
                                <w:tcPr>
                                  <w:tcW w:w="1452" w:type="dxa"/>
                                </w:tcPr>
                                <w:p w14:paraId="4FD6348E" w14:textId="277311EB" w:rsidR="006B0574" w:rsidRDefault="00B874D2" w:rsidP="006758E5">
                                  <w:pPr>
                                    <w:spacing w:before="0" w:after="0"/>
                                    <w:jc w:val="left"/>
                                    <w:rPr>
                                      <w:sz w:val="22"/>
                                    </w:rPr>
                                  </w:pPr>
                                  <w:r w:rsidRPr="00283208">
                                    <w:t>92.86%</w:t>
                                  </w:r>
                                </w:p>
                              </w:tc>
                            </w:tr>
                            <w:tr w:rsidR="006B0574" w14:paraId="05C7D613" w14:textId="77777777" w:rsidTr="00B874D2">
                              <w:tc>
                                <w:tcPr>
                                  <w:tcW w:w="1683" w:type="dxa"/>
                                </w:tcPr>
                                <w:p w14:paraId="40D88996" w14:textId="67AE46D1" w:rsidR="006B0574" w:rsidRPr="00661E0D" w:rsidRDefault="006B0574" w:rsidP="000071D7">
                                  <w:pPr>
                                    <w:spacing w:before="0" w:after="0"/>
                                    <w:jc w:val="left"/>
                                    <w:rPr>
                                      <w:sz w:val="22"/>
                                    </w:rPr>
                                  </w:pPr>
                                  <w:r>
                                    <w:rPr>
                                      <w:rFonts w:ascii="Iskoola Pota" w:hAnsi="Iskoola Pota" w:cs="Iskoola Pota"/>
                                      <w:sz w:val="22"/>
                                    </w:rPr>
                                    <w:t>Bot-2</w:t>
                                  </w:r>
                                </w:p>
                              </w:tc>
                              <w:tc>
                                <w:tcPr>
                                  <w:tcW w:w="1624" w:type="dxa"/>
                                </w:tcPr>
                                <w:p w14:paraId="0AEADFFD" w14:textId="77777777" w:rsidR="006B0574" w:rsidRDefault="006B0574" w:rsidP="006B0574">
                                  <w:pPr>
                                    <w:spacing w:before="0" w:after="0"/>
                                    <w:jc w:val="left"/>
                                    <w:rPr>
                                      <w:sz w:val="22"/>
                                    </w:rPr>
                                  </w:pPr>
                                  <w:r>
                                    <w:rPr>
                                      <w:sz w:val="22"/>
                                    </w:rPr>
                                    <w:t>Total: 64</w:t>
                                  </w:r>
                                </w:p>
                                <w:p w14:paraId="6F9FAE65" w14:textId="77777777" w:rsidR="006B0574" w:rsidRDefault="006B0574" w:rsidP="006B0574">
                                  <w:pPr>
                                    <w:spacing w:before="0" w:after="0"/>
                                    <w:jc w:val="left"/>
                                    <w:rPr>
                                      <w:sz w:val="22"/>
                                    </w:rPr>
                                  </w:pPr>
                                  <w:r>
                                    <w:rPr>
                                      <w:sz w:val="22"/>
                                    </w:rPr>
                                    <w:t>Train: 50</w:t>
                                  </w:r>
                                </w:p>
                                <w:p w14:paraId="302797FE" w14:textId="77777777" w:rsidR="006B0574" w:rsidRDefault="006B0574" w:rsidP="006B0574">
                                  <w:pPr>
                                    <w:spacing w:before="0" w:after="0"/>
                                    <w:jc w:val="left"/>
                                    <w:rPr>
                                      <w:sz w:val="22"/>
                                    </w:rPr>
                                  </w:pPr>
                                  <w:r>
                                    <w:rPr>
                                      <w:sz w:val="22"/>
                                    </w:rPr>
                                    <w:t>Test: 14</w:t>
                                  </w:r>
                                </w:p>
                                <w:p w14:paraId="4EB9BA07" w14:textId="77777777" w:rsidR="00E37925" w:rsidRDefault="00E37925" w:rsidP="006B0574">
                                  <w:pPr>
                                    <w:spacing w:before="0" w:after="0"/>
                                    <w:jc w:val="left"/>
                                    <w:rPr>
                                      <w:sz w:val="22"/>
                                    </w:rPr>
                                  </w:pPr>
                                </w:p>
                                <w:p w14:paraId="4E231A4E" w14:textId="08A9CCCD" w:rsidR="00E37925" w:rsidRDefault="00E37925" w:rsidP="006B0574">
                                  <w:pPr>
                                    <w:spacing w:before="0" w:after="0"/>
                                    <w:jc w:val="left"/>
                                    <w:rPr>
                                      <w:sz w:val="22"/>
                                    </w:rPr>
                                  </w:pPr>
                                  <w:r>
                                    <w:rPr>
                                      <w:sz w:val="22"/>
                                    </w:rPr>
                                    <w:t>Total intent categories: 4</w:t>
                                  </w:r>
                                </w:p>
                              </w:tc>
                              <w:tc>
                                <w:tcPr>
                                  <w:tcW w:w="1623" w:type="dxa"/>
                                </w:tcPr>
                                <w:p w14:paraId="33B501DF" w14:textId="33AE1843" w:rsidR="006B0574" w:rsidRPr="00661E0D" w:rsidRDefault="006B0574" w:rsidP="000071D7">
                                  <w:pPr>
                                    <w:spacing w:before="0" w:after="0"/>
                                    <w:jc w:val="left"/>
                                    <w:rPr>
                                      <w:sz w:val="22"/>
                                    </w:rPr>
                                  </w:pPr>
                                  <w:r>
                                    <w:rPr>
                                      <w:sz w:val="22"/>
                                    </w:rPr>
                                    <w:t>Low bias with varying patterns of examples</w:t>
                                  </w:r>
                                </w:p>
                              </w:tc>
                              <w:tc>
                                <w:tcPr>
                                  <w:tcW w:w="1768" w:type="dxa"/>
                                </w:tcPr>
                                <w:p w14:paraId="746C3A7A" w14:textId="18DA0B80" w:rsidR="006B0574" w:rsidRDefault="0095193D" w:rsidP="000071D7">
                                  <w:pPr>
                                    <w:spacing w:before="0" w:after="0"/>
                                    <w:jc w:val="left"/>
                                    <w:rPr>
                                      <w:sz w:val="22"/>
                                    </w:rPr>
                                  </w:pPr>
                                  <w:r>
                                    <w:rPr>
                                      <w:rFonts w:ascii="Iskoola Pota" w:hAnsi="Iskoola Pota" w:cs="Iskoola Pota"/>
                                      <w:sz w:val="22"/>
                                    </w:rPr>
                                    <w:t>15</w:t>
                                  </w:r>
                                </w:p>
                              </w:tc>
                              <w:tc>
                                <w:tcPr>
                                  <w:tcW w:w="1452" w:type="dxa"/>
                                </w:tcPr>
                                <w:p w14:paraId="770C538D" w14:textId="4CC11ED5" w:rsidR="006B0574" w:rsidRDefault="00B874D2" w:rsidP="000071D7">
                                  <w:pPr>
                                    <w:spacing w:before="0" w:after="0"/>
                                    <w:jc w:val="left"/>
                                    <w:rPr>
                                      <w:sz w:val="22"/>
                                    </w:rPr>
                                  </w:pPr>
                                  <w:r>
                                    <w:rPr>
                                      <w:sz w:val="22"/>
                                    </w:rPr>
                                    <w:t>85.71%</w:t>
                                  </w:r>
                                </w:p>
                              </w:tc>
                            </w:tr>
                          </w:tbl>
                          <w:p w14:paraId="23EF8F09" w14:textId="77777777" w:rsidR="00B92709" w:rsidRPr="00F4123C" w:rsidRDefault="00B92709" w:rsidP="00B92709">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F27158" id="Text Box 39" o:spid="_x0000_s1077" type="#_x0000_t202" style="position:absolute;left:0;text-align:left;margin-left:359.5pt;margin-top:411.8pt;width:410.7pt;height:245.8pt;z-index:-25165201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" stroked="f">
                <v:textbox inset="1.44pt,1.44pt,1.44pt,1.44pt">
                  <w:txbxContent>
                    <w:p w14:paraId="6448CFED" w14:textId="01AE85AD" w:rsidR="00B92709" w:rsidRPr="008B1CF2" w:rsidRDefault="00B92709" w:rsidP="00B92709">
                      <w:pPr>
                        <w:pStyle w:val="Caption"/>
                        <w:spacing w:before="240"/>
                      </w:pPr>
                      <w:r w:rsidRPr="00A5401B">
                        <w:rPr>
                          <w:noProof/>
                          <w:sz w:val="24"/>
                        </w:rPr>
                        <w:t xml:space="preserve"> </w:t>
                      </w:r>
                      <w:bookmarkStart w:id="197" w:name="_Ref117065409"/>
                      <w:bookmarkStart w:id="198" w:name="_Toc117083260"/>
                      <w:r>
                        <w:t>Table 5.2.5.</w:t>
                      </w:r>
                      <w:r w:rsidR="00CF4633">
                        <w:fldChar w:fldCharType="begin"/>
                      </w:r>
                      <w:r w:rsidR="00CF4633">
                        <w:instrText xml:space="preserve"> SEQ Table_5.2.5. \* ARABIC </w:instrText>
                      </w:r>
                      <w:r w:rsidR="00CF4633">
                        <w:fldChar w:fldCharType="separate"/>
                      </w:r>
                      <w:r w:rsidR="000B018F">
                        <w:rPr>
                          <w:noProof/>
                        </w:rPr>
                        <w:t>1</w:t>
                      </w:r>
                      <w:r w:rsidR="00CF4633">
                        <w:rPr>
                          <w:noProof/>
                        </w:rPr>
                        <w:fldChar w:fldCharType="end"/>
                      </w:r>
                      <w:bookmarkEnd w:id="197"/>
                      <w:r>
                        <w:t>. Summarized DIME experiment setup details</w:t>
                      </w:r>
                      <w:bookmarkEnd w:id="198"/>
                    </w:p>
                    <w:tbl>
                      <w:tblPr>
                        <w:tblStyle w:val="TableGrid"/>
                        <w:tblW w:w="8150" w:type="dxa"/>
                        <w:tblLook w:val="04A0" w:firstRow="1" w:lastRow="0" w:firstColumn="1" w:lastColumn="0" w:noHBand="0" w:noVBand="1"/>
                      </w:tblPr>
                      <w:tblGrid>
                        <w:gridCol w:w="1683"/>
                        <w:gridCol w:w="1624"/>
                        <w:gridCol w:w="1623"/>
                        <w:gridCol w:w="1768"/>
                        <w:gridCol w:w="1452"/>
                      </w:tblGrid>
                      <w:tr w:rsidR="006B0574" w14:paraId="4F1B9592" w14:textId="77777777" w:rsidTr="00B874D2">
                        <w:trPr>
                          <w:trHeight w:val="743"/>
                        </w:trPr>
                        <w:tc>
                          <w:tcPr>
                            <w:tcW w:w="1683" w:type="dxa"/>
                            <w:vAlign w:val="center"/>
                          </w:tcPr>
                          <w:p w14:paraId="2F02D6A4" w14:textId="2E57AA73" w:rsidR="006B0574" w:rsidRDefault="006B0574" w:rsidP="00FE1D76">
                            <w:pPr>
                              <w:spacing w:before="0" w:after="0"/>
                              <w:jc w:val="center"/>
                              <w:rPr>
                                <w:b/>
                                <w:bCs/>
                                <w:sz w:val="22"/>
                              </w:rPr>
                            </w:pPr>
                            <w:r>
                              <w:rPr>
                                <w:b/>
                                <w:bCs/>
                                <w:sz w:val="22"/>
                              </w:rPr>
                              <w:t>Bot #</w:t>
                            </w:r>
                          </w:p>
                        </w:tc>
                        <w:tc>
                          <w:tcPr>
                            <w:tcW w:w="1624" w:type="dxa"/>
                            <w:vAlign w:val="center"/>
                          </w:tcPr>
                          <w:p w14:paraId="1AF12234" w14:textId="7432CABA" w:rsidR="006B0574" w:rsidRDefault="006B0574" w:rsidP="00FE1D76">
                            <w:pPr>
                              <w:spacing w:before="0" w:after="0"/>
                              <w:jc w:val="center"/>
                              <w:rPr>
                                <w:b/>
                                <w:bCs/>
                                <w:sz w:val="22"/>
                              </w:rPr>
                            </w:pPr>
                            <w:r>
                              <w:rPr>
                                <w:b/>
                                <w:bCs/>
                                <w:sz w:val="22"/>
                              </w:rPr>
                              <w:t>Dataset Size</w:t>
                            </w:r>
                          </w:p>
                        </w:tc>
                        <w:tc>
                          <w:tcPr>
                            <w:tcW w:w="1623" w:type="dxa"/>
                            <w:vAlign w:val="center"/>
                          </w:tcPr>
                          <w:p w14:paraId="2FB9E974" w14:textId="55BE23C3" w:rsidR="006B0574" w:rsidRDefault="006B0574" w:rsidP="00FE1D76">
                            <w:pPr>
                              <w:spacing w:before="0" w:after="0"/>
                              <w:jc w:val="center"/>
                              <w:rPr>
                                <w:b/>
                                <w:bCs/>
                                <w:sz w:val="22"/>
                              </w:rPr>
                            </w:pPr>
                            <w:r>
                              <w:rPr>
                                <w:b/>
                                <w:bCs/>
                                <w:sz w:val="22"/>
                              </w:rPr>
                              <w:t>Dataset Bias</w:t>
                            </w:r>
                          </w:p>
                        </w:tc>
                        <w:tc>
                          <w:tcPr>
                            <w:tcW w:w="1768" w:type="dxa"/>
                            <w:vAlign w:val="center"/>
                          </w:tcPr>
                          <w:p w14:paraId="0A3DC256" w14:textId="503BEBAB" w:rsidR="006B0574" w:rsidRPr="007642F9" w:rsidRDefault="006B0574" w:rsidP="00FE1D76">
                            <w:pPr>
                              <w:spacing w:before="0" w:after="0"/>
                              <w:jc w:val="center"/>
                              <w:rPr>
                                <w:b/>
                                <w:bCs/>
                                <w:sz w:val="22"/>
                              </w:rPr>
                            </w:pPr>
                            <w:r>
                              <w:rPr>
                                <w:b/>
                                <w:bCs/>
                                <w:sz w:val="22"/>
                              </w:rPr>
                              <w:t>DIET epochs</w:t>
                            </w:r>
                          </w:p>
                        </w:tc>
                        <w:tc>
                          <w:tcPr>
                            <w:tcW w:w="1452" w:type="dxa"/>
                            <w:vAlign w:val="center"/>
                          </w:tcPr>
                          <w:p w14:paraId="7E5523BF" w14:textId="4D57DCB8" w:rsidR="006B0574" w:rsidRPr="007642F9" w:rsidRDefault="006B0574" w:rsidP="00FE1D76">
                            <w:pPr>
                              <w:spacing w:before="0" w:after="0"/>
                              <w:jc w:val="center"/>
                              <w:rPr>
                                <w:b/>
                                <w:bCs/>
                                <w:sz w:val="22"/>
                              </w:rPr>
                            </w:pPr>
                            <w:r>
                              <w:rPr>
                                <w:b/>
                                <w:bCs/>
                                <w:sz w:val="22"/>
                              </w:rPr>
                              <w:t>Validation Accuracy</w:t>
                            </w:r>
                          </w:p>
                        </w:tc>
                      </w:tr>
                      <w:tr w:rsidR="006B0574" w14:paraId="2882E6AF" w14:textId="77777777" w:rsidTr="00B874D2">
                        <w:tc>
                          <w:tcPr>
                            <w:tcW w:w="1683" w:type="dxa"/>
                          </w:tcPr>
                          <w:p w14:paraId="7045E2B2" w14:textId="0E52153D" w:rsidR="006B0574" w:rsidRPr="00661E0D" w:rsidRDefault="006B0574" w:rsidP="006758E5">
                            <w:pPr>
                              <w:spacing w:before="0" w:after="0"/>
                              <w:jc w:val="left"/>
                              <w:rPr>
                                <w:sz w:val="22"/>
                              </w:rPr>
                            </w:pPr>
                            <w:r>
                              <w:rPr>
                                <w:sz w:val="22"/>
                              </w:rPr>
                              <w:t>Bot-1</w:t>
                            </w:r>
                          </w:p>
                        </w:tc>
                        <w:tc>
                          <w:tcPr>
                            <w:tcW w:w="1624" w:type="dxa"/>
                          </w:tcPr>
                          <w:p w14:paraId="75BE4530" w14:textId="77777777" w:rsidR="006B0574" w:rsidRDefault="006B0574" w:rsidP="006758E5">
                            <w:pPr>
                              <w:spacing w:before="0" w:after="0"/>
                              <w:jc w:val="left"/>
                              <w:rPr>
                                <w:sz w:val="22"/>
                              </w:rPr>
                            </w:pPr>
                            <w:r>
                              <w:rPr>
                                <w:sz w:val="22"/>
                              </w:rPr>
                              <w:t>Total: 64</w:t>
                            </w:r>
                          </w:p>
                          <w:p w14:paraId="0DC7AA5A" w14:textId="77777777" w:rsidR="006B0574" w:rsidRDefault="006B0574" w:rsidP="006758E5">
                            <w:pPr>
                              <w:spacing w:before="0" w:after="0"/>
                              <w:jc w:val="left"/>
                              <w:rPr>
                                <w:sz w:val="22"/>
                              </w:rPr>
                            </w:pPr>
                            <w:r>
                              <w:rPr>
                                <w:sz w:val="22"/>
                              </w:rPr>
                              <w:t>Train: 50</w:t>
                            </w:r>
                          </w:p>
                          <w:p w14:paraId="6BB82E08" w14:textId="77777777" w:rsidR="006B0574" w:rsidRDefault="006B0574" w:rsidP="006758E5">
                            <w:pPr>
                              <w:spacing w:before="0" w:after="0"/>
                              <w:jc w:val="left"/>
                              <w:rPr>
                                <w:sz w:val="22"/>
                              </w:rPr>
                            </w:pPr>
                            <w:r>
                              <w:rPr>
                                <w:sz w:val="22"/>
                              </w:rPr>
                              <w:t>Test: 14</w:t>
                            </w:r>
                          </w:p>
                          <w:p w14:paraId="662FFD04" w14:textId="77777777" w:rsidR="0056028D" w:rsidRDefault="0056028D" w:rsidP="006758E5">
                            <w:pPr>
                              <w:spacing w:before="0" w:after="0"/>
                              <w:jc w:val="left"/>
                              <w:rPr>
                                <w:sz w:val="22"/>
                              </w:rPr>
                            </w:pPr>
                          </w:p>
                          <w:p w14:paraId="4416ACA4" w14:textId="309C542E" w:rsidR="0056028D" w:rsidRDefault="0056028D" w:rsidP="006758E5">
                            <w:pPr>
                              <w:spacing w:before="0" w:after="0"/>
                              <w:jc w:val="left"/>
                              <w:rPr>
                                <w:sz w:val="22"/>
                              </w:rPr>
                            </w:pPr>
                            <w:r>
                              <w:rPr>
                                <w:sz w:val="22"/>
                              </w:rPr>
                              <w:t>Total</w:t>
                            </w:r>
                            <w:r w:rsidR="00E37925">
                              <w:rPr>
                                <w:sz w:val="22"/>
                              </w:rPr>
                              <w:t xml:space="preserve"> intent</w:t>
                            </w:r>
                            <w:r>
                              <w:rPr>
                                <w:sz w:val="22"/>
                              </w:rPr>
                              <w:t xml:space="preserve"> </w:t>
                            </w:r>
                            <w:r w:rsidR="00E37925">
                              <w:rPr>
                                <w:sz w:val="22"/>
                              </w:rPr>
                              <w:t>c</w:t>
                            </w:r>
                            <w:r>
                              <w:rPr>
                                <w:sz w:val="22"/>
                              </w:rPr>
                              <w:t xml:space="preserve">ategories: </w:t>
                            </w:r>
                            <w:r w:rsidR="00E37925">
                              <w:rPr>
                                <w:sz w:val="22"/>
                              </w:rPr>
                              <w:t>4</w:t>
                            </w:r>
                          </w:p>
                        </w:tc>
                        <w:tc>
                          <w:tcPr>
                            <w:tcW w:w="1623" w:type="dxa"/>
                          </w:tcPr>
                          <w:p w14:paraId="34E9F1A9" w14:textId="06752903" w:rsidR="006B0574" w:rsidRPr="00661E0D" w:rsidRDefault="006B0574" w:rsidP="006758E5">
                            <w:pPr>
                              <w:spacing w:before="0" w:after="0"/>
                              <w:jc w:val="left"/>
                              <w:rPr>
                                <w:sz w:val="22"/>
                              </w:rPr>
                            </w:pPr>
                            <w:r>
                              <w:rPr>
                                <w:sz w:val="22"/>
                              </w:rPr>
                              <w:t>High bias with many similar examples</w:t>
                            </w:r>
                          </w:p>
                        </w:tc>
                        <w:tc>
                          <w:tcPr>
                            <w:tcW w:w="1768" w:type="dxa"/>
                          </w:tcPr>
                          <w:p w14:paraId="0EFE60DA" w14:textId="51473B35" w:rsidR="006B0574" w:rsidRDefault="0095193D" w:rsidP="006758E5">
                            <w:pPr>
                              <w:spacing w:before="0" w:after="0"/>
                              <w:jc w:val="left"/>
                              <w:rPr>
                                <w:sz w:val="22"/>
                              </w:rPr>
                            </w:pPr>
                            <w:r>
                              <w:rPr>
                                <w:sz w:val="22"/>
                              </w:rPr>
                              <w:t>15</w:t>
                            </w:r>
                            <w:r w:rsidR="006B0574">
                              <w:rPr>
                                <w:sz w:val="22"/>
                              </w:rPr>
                              <w:t xml:space="preserve"> </w:t>
                            </w:r>
                          </w:p>
                        </w:tc>
                        <w:tc>
                          <w:tcPr>
                            <w:tcW w:w="1452" w:type="dxa"/>
                          </w:tcPr>
                          <w:p w14:paraId="4FD6348E" w14:textId="277311EB" w:rsidR="006B0574" w:rsidRDefault="00B874D2" w:rsidP="006758E5">
                            <w:pPr>
                              <w:spacing w:before="0" w:after="0"/>
                              <w:jc w:val="left"/>
                              <w:rPr>
                                <w:sz w:val="22"/>
                              </w:rPr>
                            </w:pPr>
                            <w:r w:rsidRPr="00283208">
                              <w:t>92.86%</w:t>
                            </w:r>
                          </w:p>
                        </w:tc>
                      </w:tr>
                      <w:tr w:rsidR="006B0574" w14:paraId="05C7D613" w14:textId="77777777" w:rsidTr="00B874D2">
                        <w:tc>
                          <w:tcPr>
                            <w:tcW w:w="1683" w:type="dxa"/>
                          </w:tcPr>
                          <w:p w14:paraId="40D88996" w14:textId="67AE46D1" w:rsidR="006B0574" w:rsidRPr="00661E0D" w:rsidRDefault="006B0574" w:rsidP="000071D7">
                            <w:pPr>
                              <w:spacing w:before="0" w:after="0"/>
                              <w:jc w:val="left"/>
                              <w:rPr>
                                <w:sz w:val="22"/>
                              </w:rPr>
                            </w:pPr>
                            <w:r>
                              <w:rPr>
                                <w:rFonts w:ascii="Iskoola Pota" w:hAnsi="Iskoola Pota" w:cs="Iskoola Pota"/>
                                <w:sz w:val="22"/>
                              </w:rPr>
                              <w:t>Bot-2</w:t>
                            </w:r>
                          </w:p>
                        </w:tc>
                        <w:tc>
                          <w:tcPr>
                            <w:tcW w:w="1624" w:type="dxa"/>
                          </w:tcPr>
                          <w:p w14:paraId="0AEADFFD" w14:textId="77777777" w:rsidR="006B0574" w:rsidRDefault="006B0574" w:rsidP="006B0574">
                            <w:pPr>
                              <w:spacing w:before="0" w:after="0"/>
                              <w:jc w:val="left"/>
                              <w:rPr>
                                <w:sz w:val="22"/>
                              </w:rPr>
                            </w:pPr>
                            <w:r>
                              <w:rPr>
                                <w:sz w:val="22"/>
                              </w:rPr>
                              <w:t>Total: 64</w:t>
                            </w:r>
                          </w:p>
                          <w:p w14:paraId="6F9FAE65" w14:textId="77777777" w:rsidR="006B0574" w:rsidRDefault="006B0574" w:rsidP="006B0574">
                            <w:pPr>
                              <w:spacing w:before="0" w:after="0"/>
                              <w:jc w:val="left"/>
                              <w:rPr>
                                <w:sz w:val="22"/>
                              </w:rPr>
                            </w:pPr>
                            <w:r>
                              <w:rPr>
                                <w:sz w:val="22"/>
                              </w:rPr>
                              <w:t>Train: 50</w:t>
                            </w:r>
                          </w:p>
                          <w:p w14:paraId="302797FE" w14:textId="77777777" w:rsidR="006B0574" w:rsidRDefault="006B0574" w:rsidP="006B0574">
                            <w:pPr>
                              <w:spacing w:before="0" w:after="0"/>
                              <w:jc w:val="left"/>
                              <w:rPr>
                                <w:sz w:val="22"/>
                              </w:rPr>
                            </w:pPr>
                            <w:r>
                              <w:rPr>
                                <w:sz w:val="22"/>
                              </w:rPr>
                              <w:t>Test: 14</w:t>
                            </w:r>
                          </w:p>
                          <w:p w14:paraId="4EB9BA07" w14:textId="77777777" w:rsidR="00E37925" w:rsidRDefault="00E37925" w:rsidP="006B0574">
                            <w:pPr>
                              <w:spacing w:before="0" w:after="0"/>
                              <w:jc w:val="left"/>
                              <w:rPr>
                                <w:sz w:val="22"/>
                              </w:rPr>
                            </w:pPr>
                          </w:p>
                          <w:p w14:paraId="4E231A4E" w14:textId="08A9CCCD" w:rsidR="00E37925" w:rsidRDefault="00E37925" w:rsidP="006B0574">
                            <w:pPr>
                              <w:spacing w:before="0" w:after="0"/>
                              <w:jc w:val="left"/>
                              <w:rPr>
                                <w:sz w:val="22"/>
                              </w:rPr>
                            </w:pPr>
                            <w:r>
                              <w:rPr>
                                <w:sz w:val="22"/>
                              </w:rPr>
                              <w:t>Total intent categories: 4</w:t>
                            </w:r>
                          </w:p>
                        </w:tc>
                        <w:tc>
                          <w:tcPr>
                            <w:tcW w:w="1623" w:type="dxa"/>
                          </w:tcPr>
                          <w:p w14:paraId="33B501DF" w14:textId="33AE1843" w:rsidR="006B0574" w:rsidRPr="00661E0D" w:rsidRDefault="006B0574" w:rsidP="000071D7">
                            <w:pPr>
                              <w:spacing w:before="0" w:after="0"/>
                              <w:jc w:val="left"/>
                              <w:rPr>
                                <w:sz w:val="22"/>
                              </w:rPr>
                            </w:pPr>
                            <w:r>
                              <w:rPr>
                                <w:sz w:val="22"/>
                              </w:rPr>
                              <w:t>Low bias with varying patterns of examples</w:t>
                            </w:r>
                          </w:p>
                        </w:tc>
                        <w:tc>
                          <w:tcPr>
                            <w:tcW w:w="1768" w:type="dxa"/>
                          </w:tcPr>
                          <w:p w14:paraId="746C3A7A" w14:textId="18DA0B80" w:rsidR="006B0574" w:rsidRDefault="0095193D" w:rsidP="000071D7">
                            <w:pPr>
                              <w:spacing w:before="0" w:after="0"/>
                              <w:jc w:val="left"/>
                              <w:rPr>
                                <w:sz w:val="22"/>
                              </w:rPr>
                            </w:pPr>
                            <w:r>
                              <w:rPr>
                                <w:rFonts w:ascii="Iskoola Pota" w:hAnsi="Iskoola Pota" w:cs="Iskoola Pota"/>
                                <w:sz w:val="22"/>
                              </w:rPr>
                              <w:t>15</w:t>
                            </w:r>
                          </w:p>
                        </w:tc>
                        <w:tc>
                          <w:tcPr>
                            <w:tcW w:w="1452" w:type="dxa"/>
                          </w:tcPr>
                          <w:p w14:paraId="770C538D" w14:textId="4CC11ED5" w:rsidR="006B0574" w:rsidRDefault="00B874D2" w:rsidP="000071D7">
                            <w:pPr>
                              <w:spacing w:before="0" w:after="0"/>
                              <w:jc w:val="left"/>
                              <w:rPr>
                                <w:sz w:val="22"/>
                              </w:rPr>
                            </w:pPr>
                            <w:r>
                              <w:rPr>
                                <w:sz w:val="22"/>
                              </w:rPr>
                              <w:t>85.71%</w:t>
                            </w:r>
                          </w:p>
                        </w:tc>
                      </w:tr>
                    </w:tbl>
                    <w:p w14:paraId="23EF8F09" w14:textId="77777777" w:rsidR="00B92709" w:rsidRPr="00F4123C" w:rsidRDefault="00B92709" w:rsidP="00B92709">
                      <w:pPr>
                        <w:pStyle w:val="Caption"/>
                        <w:jc w:val="both"/>
                      </w:pPr>
                    </w:p>
                  </w:txbxContent>
                </v:textbox>
                <w10:wrap type="topAndBottom" anchorx="margin" anchory="margin"/>
              </v:shape>
            </w:pict>
          </mc:Fallback>
        </mc:AlternateContent>
      </w:r>
      <w:r w:rsidR="00B01D2C" w:rsidRPr="00B01D2C">
        <w:t xml:space="preserve">The author randomly selected five testers with at least a basic ML knowledge for the experiment and first asked each user to determine the best chatbot model among Bot-1 and Bot-2 suitable for deployment, considering the accuracy scores based on their level of understanding. The testers then queried Bot-1 and Bot-2 and asked a degree-related query, </w:t>
      </w:r>
      <w:r w:rsidR="00B01D2C" w:rsidRPr="00DB271E">
        <w:rPr>
          <w:i/>
          <w:iCs/>
        </w:rPr>
        <w:t xml:space="preserve">University </w:t>
      </w:r>
      <w:r w:rsidR="00B01D2C" w:rsidRPr="00DB271E">
        <w:rPr>
          <w:rFonts w:ascii="Iskoola Pota" w:hAnsi="Iskoola Pota" w:cs="Iskoola Pota"/>
          <w:i/>
          <w:iCs/>
        </w:rPr>
        <w:t>එකේ</w:t>
      </w:r>
      <w:r w:rsidR="00B01D2C" w:rsidRPr="00DB271E">
        <w:rPr>
          <w:i/>
          <w:iCs/>
        </w:rPr>
        <w:t xml:space="preserve"> </w:t>
      </w:r>
      <w:r w:rsidR="00B01D2C" w:rsidRPr="00DB271E">
        <w:rPr>
          <w:rFonts w:ascii="Iskoola Pota" w:hAnsi="Iskoola Pota" w:cs="Iskoola Pota"/>
          <w:i/>
          <w:iCs/>
        </w:rPr>
        <w:t>තියෙන</w:t>
      </w:r>
      <w:r w:rsidR="00B01D2C" w:rsidRPr="00DB271E">
        <w:rPr>
          <w:i/>
          <w:iCs/>
        </w:rPr>
        <w:t xml:space="preserve"> </w:t>
      </w:r>
      <w:r w:rsidR="00B01D2C" w:rsidRPr="00DB271E">
        <w:rPr>
          <w:rFonts w:ascii="Iskoola Pota" w:hAnsi="Iskoola Pota" w:cs="Iskoola Pota"/>
          <w:i/>
          <w:iCs/>
        </w:rPr>
        <w:t>ඩිග්</w:t>
      </w:r>
      <w:r w:rsidR="00B01D2C" w:rsidRPr="00DB271E">
        <w:rPr>
          <w:rFonts w:hint="cs"/>
          <w:i/>
          <w:iCs/>
        </w:rPr>
        <w:t>‍</w:t>
      </w:r>
      <w:r w:rsidR="00B01D2C" w:rsidRPr="00DB271E">
        <w:rPr>
          <w:rFonts w:ascii="Iskoola Pota" w:hAnsi="Iskoola Pota" w:cs="Iskoola Pota"/>
          <w:i/>
          <w:iCs/>
        </w:rPr>
        <w:t>රීස්</w:t>
      </w:r>
      <w:r w:rsidR="00B01D2C" w:rsidRPr="00DB271E">
        <w:rPr>
          <w:i/>
          <w:iCs/>
        </w:rPr>
        <w:t xml:space="preserve"> </w:t>
      </w:r>
      <w:r w:rsidR="00B01D2C" w:rsidRPr="00DB271E">
        <w:rPr>
          <w:rFonts w:ascii="Iskoola Pota" w:hAnsi="Iskoola Pota" w:cs="Iskoola Pota"/>
          <w:i/>
          <w:iCs/>
        </w:rPr>
        <w:t>මොනවද</w:t>
      </w:r>
      <w:r w:rsidR="00B01D2C" w:rsidRPr="00DB271E">
        <w:rPr>
          <w:i/>
          <w:iCs/>
        </w:rPr>
        <w:t xml:space="preserve">? </w:t>
      </w:r>
      <w:r w:rsidR="00B01D2C" w:rsidRPr="00DB271E">
        <w:t>(</w:t>
      </w:r>
      <w:r w:rsidR="00B01D2C" w:rsidRPr="00DB271E">
        <w:rPr>
          <w:i/>
          <w:iCs/>
        </w:rPr>
        <w:t>What are the degrees offered at the University</w:t>
      </w:r>
      <w:r w:rsidR="00B01D2C" w:rsidRPr="00DB271E">
        <w:t>)</w:t>
      </w:r>
      <w:r w:rsidR="00B01D2C" w:rsidRPr="00B01D2C">
        <w:t xml:space="preserve">, that should fall under the </w:t>
      </w:r>
      <w:r w:rsidR="00B01D2C" w:rsidRPr="004F0FBE">
        <w:rPr>
          <w:i/>
          <w:iCs/>
        </w:rPr>
        <w:t>degree</w:t>
      </w:r>
      <w:r w:rsidR="00B01D2C" w:rsidRPr="00B01D2C">
        <w:t xml:space="preserve"> intent to verify if the bots accurately respond. As the next step of the experiment, testers determined the most meaningful word from words in the specified query when categorizing it as a </w:t>
      </w:r>
      <w:r w:rsidR="00B01D2C" w:rsidRPr="004F0FBE">
        <w:rPr>
          <w:i/>
          <w:iCs/>
        </w:rPr>
        <w:t>degree</w:t>
      </w:r>
      <w:r w:rsidR="00B01D2C" w:rsidRPr="00B01D2C">
        <w:t>-related intent solely based on their intuition. In the final phase of the experiment, the author provided the testers with two DIME GUIs for Bot-1 and Bot-2, asked them to generate explanations for the same data instance they used to query the bots, and provided the testers with a second opportunity to determine the best chatbot model based on the DIME explanations to observe the impact.</w:t>
      </w:r>
      <w:r w:rsidR="00BC0DC9">
        <w:t xml:space="preserve"> </w:t>
      </w:r>
    </w:p>
    <w:p w14:paraId="2C437323" w14:textId="7BD43D60" w:rsidR="00530555" w:rsidRDefault="00FE7883" w:rsidP="00582069">
      <w:pPr>
        <w:spacing w:before="0" w:line="360" w:lineRule="auto"/>
        <w:ind w:firstLine="360"/>
      </w:pPr>
      <w:r>
        <w:lastRenderedPageBreak/>
        <w:fldChar w:fldCharType="begin"/>
      </w:r>
      <w:r>
        <w:instrText xml:space="preserve"> REF _Ref117068826 \h </w:instrText>
      </w:r>
      <w:r>
        <w:fldChar w:fldCharType="separate"/>
      </w:r>
      <w:r>
        <w:t>Table 5.2.5.</w:t>
      </w:r>
      <w:r>
        <w:rPr>
          <w:noProof/>
        </w:rPr>
        <w:t>2</w:t>
      </w:r>
      <w:r>
        <w:fldChar w:fldCharType="end"/>
      </w:r>
      <w:r>
        <w:t xml:space="preserve"> </w:t>
      </w:r>
      <w:r w:rsidR="00BD68E7" w:rsidRPr="00BD68E7">
        <w:t xml:space="preserve">concludes the observations of the experiment. All testers selected Bot-1 as the best chatbot model due to its high accuracy and solely based on manual testing, with no knowledge of DIME explanations. However, after exposing them to DIME explanations for Bot-1 and Bot-2, testers detected the biased model as Bot-1 and declared Bot-2 as the best model. Five out of five testers justified the reason for altering their selection, mentioning that Bot-1 did not consider the word </w:t>
      </w:r>
      <w:r w:rsidR="00BD68E7" w:rsidRPr="00BD68E7">
        <w:rPr>
          <w:rFonts w:ascii="Iskoola Pota" w:hAnsi="Iskoola Pota" w:cs="Iskoola Pota"/>
          <w:i/>
          <w:iCs/>
        </w:rPr>
        <w:t>ඩිග්</w:t>
      </w:r>
      <w:r w:rsidR="00BD68E7" w:rsidRPr="00BD68E7">
        <w:rPr>
          <w:i/>
          <w:iCs/>
        </w:rPr>
        <w:t>‍</w:t>
      </w:r>
      <w:r w:rsidR="00BD68E7" w:rsidRPr="00BD68E7">
        <w:rPr>
          <w:rFonts w:ascii="Iskoola Pota" w:hAnsi="Iskoola Pota" w:cs="Iskoola Pota"/>
          <w:i/>
          <w:iCs/>
        </w:rPr>
        <w:t>රීස්</w:t>
      </w:r>
      <w:r w:rsidR="00BD68E7" w:rsidRPr="00BD68E7">
        <w:t xml:space="preserve"> as the most important word for the classification task. Instead, Bot-1 revealed </w:t>
      </w:r>
      <w:r w:rsidR="00BD68E7" w:rsidRPr="00BD68E7">
        <w:rPr>
          <w:i/>
          <w:iCs/>
        </w:rPr>
        <w:t>University</w:t>
      </w:r>
      <w:r w:rsidR="00BD68E7" w:rsidRPr="00BD68E7">
        <w:t xml:space="preserve"> as the most important word for classifying the query </w:t>
      </w:r>
      <w:r w:rsidR="00BD68E7" w:rsidRPr="00BD68E7">
        <w:rPr>
          <w:i/>
          <w:iCs/>
        </w:rPr>
        <w:t xml:space="preserve">University </w:t>
      </w:r>
      <w:r w:rsidR="00BD68E7" w:rsidRPr="00BD68E7">
        <w:rPr>
          <w:rFonts w:ascii="Iskoola Pota" w:hAnsi="Iskoola Pota" w:cs="Iskoola Pota"/>
          <w:i/>
          <w:iCs/>
        </w:rPr>
        <w:t>එකේ</w:t>
      </w:r>
      <w:r w:rsidR="00BD68E7" w:rsidRPr="00BD68E7">
        <w:rPr>
          <w:i/>
          <w:iCs/>
        </w:rPr>
        <w:t xml:space="preserve"> </w:t>
      </w:r>
      <w:r w:rsidR="00BD68E7" w:rsidRPr="00BD68E7">
        <w:rPr>
          <w:rFonts w:ascii="Iskoola Pota" w:hAnsi="Iskoola Pota" w:cs="Iskoola Pota"/>
          <w:i/>
          <w:iCs/>
        </w:rPr>
        <w:t>තියෙන</w:t>
      </w:r>
      <w:r w:rsidR="00BD68E7" w:rsidRPr="00BD68E7">
        <w:rPr>
          <w:i/>
          <w:iCs/>
        </w:rPr>
        <w:t xml:space="preserve"> </w:t>
      </w:r>
      <w:r w:rsidR="00BD68E7" w:rsidRPr="00BD68E7">
        <w:rPr>
          <w:rFonts w:ascii="Iskoola Pota" w:hAnsi="Iskoola Pota" w:cs="Iskoola Pota"/>
          <w:i/>
          <w:iCs/>
        </w:rPr>
        <w:t>ඩිග්</w:t>
      </w:r>
      <w:r w:rsidR="00BD68E7" w:rsidRPr="00BD68E7">
        <w:rPr>
          <w:rFonts w:hint="cs"/>
          <w:i/>
          <w:iCs/>
        </w:rPr>
        <w:t>‍</w:t>
      </w:r>
      <w:r w:rsidR="00BD68E7" w:rsidRPr="00BD68E7">
        <w:rPr>
          <w:rFonts w:ascii="Iskoola Pota" w:hAnsi="Iskoola Pota" w:cs="Iskoola Pota"/>
          <w:i/>
          <w:iCs/>
        </w:rPr>
        <w:t>රීස්</w:t>
      </w:r>
      <w:r w:rsidR="00BD68E7" w:rsidRPr="00BD68E7">
        <w:rPr>
          <w:i/>
          <w:iCs/>
        </w:rPr>
        <w:t xml:space="preserve"> </w:t>
      </w:r>
      <w:r w:rsidR="00BD68E7" w:rsidRPr="00BD68E7">
        <w:rPr>
          <w:rFonts w:ascii="Iskoola Pota" w:hAnsi="Iskoola Pota" w:cs="Iskoola Pota"/>
          <w:i/>
          <w:iCs/>
        </w:rPr>
        <w:t>මොනවද</w:t>
      </w:r>
      <w:r w:rsidR="00BD68E7" w:rsidRPr="00BD68E7">
        <w:rPr>
          <w:i/>
          <w:iCs/>
        </w:rPr>
        <w:t>?</w:t>
      </w:r>
      <w:r w:rsidR="00BD68E7" w:rsidRPr="00BD68E7">
        <w:t xml:space="preserve"> as a </w:t>
      </w:r>
      <w:r w:rsidR="00BD68E7" w:rsidRPr="00BD68E7">
        <w:rPr>
          <w:i/>
          <w:iCs/>
        </w:rPr>
        <w:t>degree</w:t>
      </w:r>
      <w:r w:rsidR="00BD68E7" w:rsidRPr="00BD68E7">
        <w:t xml:space="preserve">-related question. </w:t>
      </w:r>
      <w:r w:rsidR="003D43E3" w:rsidRPr="003D43E3">
        <w:t>Three out of five testers stated that accuracy is misleading compared to explanations. The experiment results demonstrate how the most influential word selected by the testers and Bot-2 are the same. Based on the observations, it is evident that users prioritize logical model explanations over performance scores, and DIME explanations can further enhance the model validation process.</w:t>
      </w:r>
      <w:r w:rsidR="003D43E3">
        <w:t xml:space="preserve"> </w:t>
      </w:r>
      <w:r w:rsidR="00582069">
        <w:t xml:space="preserve"> </w:t>
      </w:r>
    </w:p>
    <w:p w14:paraId="601A88D2" w14:textId="557A1CE1" w:rsidR="00C92969" w:rsidRPr="0053359E" w:rsidRDefault="00AD7884" w:rsidP="00582069">
      <w:pPr>
        <w:spacing w:before="0" w:line="360" w:lineRule="auto"/>
        <w:ind w:firstLine="360"/>
      </w:pPr>
      <w:r>
        <w:rPr>
          <w:noProof/>
        </w:rPr>
        <mc:AlternateContent>
          <mc:Choice Requires="wps">
            <w:drawing>
              <wp:anchor distT="0" distB="0" distL="114300" distR="114300" simplePos="0" relativeHeight="251676752" behindDoc="1" locked="0" layoutInCell="1" allowOverlap="1" wp14:anchorId="2A9B79EF" wp14:editId="6523B878">
                <wp:simplePos x="0" y="0"/>
                <wp:positionH relativeFrom="margin">
                  <wp:posOffset>-1270</wp:posOffset>
                </wp:positionH>
                <wp:positionV relativeFrom="margin">
                  <wp:posOffset>4890770</wp:posOffset>
                </wp:positionV>
                <wp:extent cx="5215890" cy="3128010"/>
                <wp:effectExtent l="0" t="0" r="3810" b="0"/>
                <wp:wrapTopAndBottom/>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28010"/>
                        </a:xfrm>
                        <a:prstGeom prst="rect">
                          <a:avLst/>
                        </a:prstGeom>
                        <a:solidFill>
                          <a:srgbClr val="FFFFFF"/>
                        </a:solidFill>
                        <a:ln w="9525">
                          <a:noFill/>
                          <a:miter lim="800000"/>
                          <a:headEnd/>
                          <a:tailEnd/>
                        </a:ln>
                      </wps:spPr>
                      <wps:txbx>
                        <w:txbxContent>
                          <w:p w14:paraId="23651CE8" w14:textId="14AECBC8" w:rsidR="00582069" w:rsidRPr="008B1CF2" w:rsidRDefault="000B018F" w:rsidP="000B018F">
                            <w:pPr>
                              <w:pStyle w:val="Caption"/>
                              <w:spacing w:before="240"/>
                            </w:pPr>
                            <w:bookmarkStart w:id="199" w:name="_Ref117068826"/>
                            <w:bookmarkStart w:id="200" w:name="_Toc117083261"/>
                            <w:r>
                              <w:t>Table 5.2.5.</w:t>
                            </w:r>
                            <w:r w:rsidR="00CF4633">
                              <w:fldChar w:fldCharType="begin"/>
                            </w:r>
                            <w:r w:rsidR="00CF4633">
                              <w:instrText xml:space="preserve"> SEQ Table_5.2.5. \* ARABIC </w:instrText>
                            </w:r>
                            <w:r w:rsidR="00CF4633">
                              <w:fldChar w:fldCharType="separate"/>
                            </w:r>
                            <w:r>
                              <w:rPr>
                                <w:noProof/>
                              </w:rPr>
                              <w:t>2</w:t>
                            </w:r>
                            <w:r w:rsidR="00CF4633">
                              <w:rPr>
                                <w:noProof/>
                              </w:rPr>
                              <w:fldChar w:fldCharType="end"/>
                            </w:r>
                            <w:bookmarkEnd w:id="199"/>
                            <w:r>
                              <w:t xml:space="preserve">. </w:t>
                            </w:r>
                            <w:r w:rsidR="00FA7BCF">
                              <w:t>DIME experiment observations</w:t>
                            </w:r>
                            <w:bookmarkEnd w:id="200"/>
                          </w:p>
                          <w:tbl>
                            <w:tblPr>
                              <w:tblStyle w:val="TableGrid"/>
                              <w:tblW w:w="8150" w:type="dxa"/>
                              <w:tblLook w:val="04A0" w:firstRow="1" w:lastRow="0" w:firstColumn="1" w:lastColumn="0" w:noHBand="0" w:noVBand="1"/>
                            </w:tblPr>
                            <w:tblGrid>
                              <w:gridCol w:w="842"/>
                              <w:gridCol w:w="953"/>
                              <w:gridCol w:w="1530"/>
                              <w:gridCol w:w="1886"/>
                              <w:gridCol w:w="1500"/>
                              <w:gridCol w:w="1439"/>
                            </w:tblGrid>
                            <w:tr w:rsidR="00DA116B" w14:paraId="0CF2DA50" w14:textId="77777777" w:rsidTr="00DA116B">
                              <w:trPr>
                                <w:trHeight w:val="743"/>
                              </w:trPr>
                              <w:tc>
                                <w:tcPr>
                                  <w:tcW w:w="842" w:type="dxa"/>
                                  <w:vAlign w:val="center"/>
                                </w:tcPr>
                                <w:p w14:paraId="7912AF5E" w14:textId="1B3F3988" w:rsidR="00DA116B" w:rsidRDefault="00DA116B" w:rsidP="00750FB9">
                                  <w:pPr>
                                    <w:spacing w:before="0" w:after="0"/>
                                    <w:jc w:val="center"/>
                                    <w:rPr>
                                      <w:b/>
                                      <w:bCs/>
                                      <w:sz w:val="22"/>
                                    </w:rPr>
                                  </w:pPr>
                                  <w:r>
                                    <w:rPr>
                                      <w:b/>
                                      <w:bCs/>
                                      <w:sz w:val="22"/>
                                    </w:rPr>
                                    <w:t>Tester #</w:t>
                                  </w:r>
                                </w:p>
                              </w:tc>
                              <w:tc>
                                <w:tcPr>
                                  <w:tcW w:w="953" w:type="dxa"/>
                                  <w:vAlign w:val="center"/>
                                </w:tcPr>
                                <w:p w14:paraId="5CDEA71A" w14:textId="7C54A53C" w:rsidR="00DA116B" w:rsidRDefault="00DA116B" w:rsidP="00750FB9">
                                  <w:pPr>
                                    <w:spacing w:before="0" w:after="0"/>
                                    <w:jc w:val="center"/>
                                    <w:rPr>
                                      <w:b/>
                                      <w:bCs/>
                                      <w:sz w:val="22"/>
                                    </w:rPr>
                                  </w:pPr>
                                  <w:r>
                                    <w:rPr>
                                      <w:b/>
                                      <w:bCs/>
                                      <w:sz w:val="22"/>
                                    </w:rPr>
                                    <w:t>Best Model without DIME</w:t>
                                  </w:r>
                                </w:p>
                              </w:tc>
                              <w:tc>
                                <w:tcPr>
                                  <w:tcW w:w="1530" w:type="dxa"/>
                                  <w:vAlign w:val="center"/>
                                </w:tcPr>
                                <w:p w14:paraId="64BD7752" w14:textId="3BC8E3FC" w:rsidR="00DA116B" w:rsidRDefault="00DA116B" w:rsidP="00750FB9">
                                  <w:pPr>
                                    <w:spacing w:before="0" w:after="0"/>
                                    <w:jc w:val="center"/>
                                    <w:rPr>
                                      <w:b/>
                                      <w:bCs/>
                                      <w:sz w:val="22"/>
                                    </w:rPr>
                                  </w:pPr>
                                  <w:r>
                                    <w:rPr>
                                      <w:b/>
                                      <w:bCs/>
                                      <w:sz w:val="22"/>
                                    </w:rPr>
                                    <w:t>Most Important Word based on the Intuition of the Tester</w:t>
                                  </w:r>
                                </w:p>
                              </w:tc>
                              <w:tc>
                                <w:tcPr>
                                  <w:tcW w:w="1886" w:type="dxa"/>
                                  <w:vAlign w:val="center"/>
                                </w:tcPr>
                                <w:p w14:paraId="53976DB0" w14:textId="3385F404" w:rsidR="00DA116B" w:rsidRPr="007642F9" w:rsidRDefault="00DA116B" w:rsidP="00750FB9">
                                  <w:pPr>
                                    <w:spacing w:before="0" w:after="0"/>
                                    <w:jc w:val="center"/>
                                    <w:rPr>
                                      <w:b/>
                                      <w:bCs/>
                                      <w:sz w:val="22"/>
                                    </w:rPr>
                                  </w:pPr>
                                  <w:r>
                                    <w:rPr>
                                      <w:b/>
                                      <w:bCs/>
                                      <w:sz w:val="22"/>
                                    </w:rPr>
                                    <w:t>Most Important Word given by DIME Explanations</w:t>
                                  </w:r>
                                </w:p>
                              </w:tc>
                              <w:tc>
                                <w:tcPr>
                                  <w:tcW w:w="1500" w:type="dxa"/>
                                  <w:vAlign w:val="center"/>
                                </w:tcPr>
                                <w:p w14:paraId="5DF135CA" w14:textId="4DC0B972" w:rsidR="00DA116B" w:rsidRDefault="00DA116B" w:rsidP="00750FB9">
                                  <w:pPr>
                                    <w:spacing w:before="0" w:after="0"/>
                                    <w:jc w:val="center"/>
                                    <w:rPr>
                                      <w:b/>
                                      <w:bCs/>
                                      <w:sz w:val="22"/>
                                    </w:rPr>
                                  </w:pPr>
                                  <w:r>
                                    <w:rPr>
                                      <w:b/>
                                      <w:bCs/>
                                      <w:sz w:val="22"/>
                                    </w:rPr>
                                    <w:t>Best Model after exposed to Explanations</w:t>
                                  </w:r>
                                </w:p>
                              </w:tc>
                              <w:tc>
                                <w:tcPr>
                                  <w:tcW w:w="1439" w:type="dxa"/>
                                  <w:vAlign w:val="center"/>
                                </w:tcPr>
                                <w:p w14:paraId="7357DE2A" w14:textId="7C2BA162" w:rsidR="00DA116B" w:rsidRPr="007642F9" w:rsidRDefault="00DA116B" w:rsidP="00750FB9">
                                  <w:pPr>
                                    <w:spacing w:before="0" w:after="0"/>
                                    <w:jc w:val="center"/>
                                    <w:rPr>
                                      <w:b/>
                                      <w:bCs/>
                                      <w:sz w:val="22"/>
                                    </w:rPr>
                                  </w:pPr>
                                  <w:r>
                                    <w:rPr>
                                      <w:b/>
                                      <w:bCs/>
                                      <w:sz w:val="22"/>
                                    </w:rPr>
                                    <w:t>Are explanations helpful for model debugging</w:t>
                                  </w:r>
                                </w:p>
                              </w:tc>
                            </w:tr>
                            <w:tr w:rsidR="00DA116B" w14:paraId="64FEA0ED" w14:textId="77777777" w:rsidTr="00DA116B">
                              <w:tc>
                                <w:tcPr>
                                  <w:tcW w:w="842" w:type="dxa"/>
                                </w:tcPr>
                                <w:p w14:paraId="5BADD5A6" w14:textId="0FEFF66E" w:rsidR="00DA116B" w:rsidRPr="00661E0D" w:rsidRDefault="00DA116B" w:rsidP="00750FB9">
                                  <w:pPr>
                                    <w:spacing w:before="0" w:after="0"/>
                                    <w:jc w:val="left"/>
                                    <w:rPr>
                                      <w:sz w:val="22"/>
                                    </w:rPr>
                                  </w:pPr>
                                  <w:r>
                                    <w:rPr>
                                      <w:sz w:val="22"/>
                                    </w:rPr>
                                    <w:t>Tester 1</w:t>
                                  </w:r>
                                </w:p>
                              </w:tc>
                              <w:tc>
                                <w:tcPr>
                                  <w:tcW w:w="953" w:type="dxa"/>
                                </w:tcPr>
                                <w:p w14:paraId="4ECB12EE" w14:textId="2A9CD43B" w:rsidR="00DA116B" w:rsidRDefault="00DA116B" w:rsidP="00750FB9">
                                  <w:pPr>
                                    <w:spacing w:before="0" w:after="0"/>
                                    <w:jc w:val="left"/>
                                    <w:rPr>
                                      <w:sz w:val="22"/>
                                    </w:rPr>
                                  </w:pPr>
                                  <w:r>
                                    <w:rPr>
                                      <w:sz w:val="22"/>
                                    </w:rPr>
                                    <w:t>Bot-1</w:t>
                                  </w:r>
                                </w:p>
                              </w:tc>
                              <w:tc>
                                <w:tcPr>
                                  <w:tcW w:w="1530" w:type="dxa"/>
                                </w:tcPr>
                                <w:p w14:paraId="5FA20D07" w14:textId="37FEAAEF" w:rsidR="00DA116B" w:rsidRPr="00661E0D" w:rsidRDefault="00DA116B" w:rsidP="00750FB9">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3B9495E" w14:textId="77777777" w:rsidR="00DA116B" w:rsidRDefault="00DA116B" w:rsidP="00750FB9">
                                  <w:pPr>
                                    <w:spacing w:before="0" w:after="0"/>
                                    <w:jc w:val="left"/>
                                    <w:rPr>
                                      <w:sz w:val="22"/>
                                    </w:rPr>
                                  </w:pPr>
                                  <w:r>
                                    <w:rPr>
                                      <w:sz w:val="22"/>
                                    </w:rPr>
                                    <w:t>Bot-1: University</w:t>
                                  </w:r>
                                </w:p>
                                <w:p w14:paraId="66DA9F4E" w14:textId="476218BA" w:rsidR="00DA116B" w:rsidRDefault="00DA116B" w:rsidP="00750FB9">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51CC53C1" w14:textId="75973256" w:rsidR="00DA116B" w:rsidRDefault="00DA116B" w:rsidP="00750FB9">
                                  <w:pPr>
                                    <w:spacing w:before="0" w:after="0"/>
                                    <w:jc w:val="left"/>
                                  </w:pPr>
                                  <w:r>
                                    <w:rPr>
                                      <w:sz w:val="22"/>
                                    </w:rPr>
                                    <w:t>Bot-2</w:t>
                                  </w:r>
                                </w:p>
                              </w:tc>
                              <w:tc>
                                <w:tcPr>
                                  <w:tcW w:w="1439" w:type="dxa"/>
                                </w:tcPr>
                                <w:p w14:paraId="6C1E6466" w14:textId="0599ED68" w:rsidR="00DA116B" w:rsidRDefault="00DA116B" w:rsidP="00750FB9">
                                  <w:pPr>
                                    <w:spacing w:before="0" w:after="0"/>
                                    <w:jc w:val="left"/>
                                    <w:rPr>
                                      <w:sz w:val="22"/>
                                    </w:rPr>
                                  </w:pPr>
                                  <w:r>
                                    <w:t>Yes</w:t>
                                  </w:r>
                                </w:p>
                              </w:tc>
                            </w:tr>
                            <w:tr w:rsidR="00DA116B" w14:paraId="6D7891FA" w14:textId="77777777" w:rsidTr="00DA116B">
                              <w:tc>
                                <w:tcPr>
                                  <w:tcW w:w="842" w:type="dxa"/>
                                </w:tcPr>
                                <w:p w14:paraId="5DD4335F" w14:textId="1DE50384" w:rsidR="00DA116B" w:rsidRDefault="00DA116B" w:rsidP="00E93704">
                                  <w:pPr>
                                    <w:spacing w:before="0" w:after="0"/>
                                    <w:jc w:val="left"/>
                                    <w:rPr>
                                      <w:sz w:val="22"/>
                                    </w:rPr>
                                  </w:pPr>
                                  <w:r>
                                    <w:rPr>
                                      <w:sz w:val="22"/>
                                    </w:rPr>
                                    <w:t>Tester 2</w:t>
                                  </w:r>
                                </w:p>
                              </w:tc>
                              <w:tc>
                                <w:tcPr>
                                  <w:tcW w:w="953" w:type="dxa"/>
                                </w:tcPr>
                                <w:p w14:paraId="30C3A60B" w14:textId="0FF6FD5E" w:rsidR="00DA116B" w:rsidRDefault="00DA116B" w:rsidP="00E93704">
                                  <w:pPr>
                                    <w:spacing w:before="0" w:after="0"/>
                                    <w:jc w:val="left"/>
                                    <w:rPr>
                                      <w:sz w:val="22"/>
                                    </w:rPr>
                                  </w:pPr>
                                  <w:r>
                                    <w:rPr>
                                      <w:sz w:val="22"/>
                                    </w:rPr>
                                    <w:t>Bot-1</w:t>
                                  </w:r>
                                </w:p>
                              </w:tc>
                              <w:tc>
                                <w:tcPr>
                                  <w:tcW w:w="1530" w:type="dxa"/>
                                </w:tcPr>
                                <w:p w14:paraId="5CC5C85D" w14:textId="37E13707"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F3D87AD" w14:textId="77777777" w:rsidR="00DA116B" w:rsidRDefault="00DA116B" w:rsidP="00E93704">
                                  <w:pPr>
                                    <w:spacing w:before="0" w:after="0"/>
                                    <w:jc w:val="left"/>
                                    <w:rPr>
                                      <w:sz w:val="22"/>
                                    </w:rPr>
                                  </w:pPr>
                                  <w:r>
                                    <w:rPr>
                                      <w:sz w:val="22"/>
                                    </w:rPr>
                                    <w:t>Bot-1: University</w:t>
                                  </w:r>
                                </w:p>
                                <w:p w14:paraId="2AA485DB" w14:textId="068ACED8" w:rsidR="00DA116B" w:rsidRDefault="00DA116B" w:rsidP="00E93704">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2D3B5F3E" w14:textId="44730AF9" w:rsidR="00DA116B" w:rsidRDefault="00DA116B" w:rsidP="00E93704">
                                  <w:pPr>
                                    <w:spacing w:before="0" w:after="0"/>
                                    <w:jc w:val="left"/>
                                    <w:rPr>
                                      <w:sz w:val="22"/>
                                    </w:rPr>
                                  </w:pPr>
                                  <w:r>
                                    <w:rPr>
                                      <w:sz w:val="22"/>
                                    </w:rPr>
                                    <w:t>Bot-2</w:t>
                                  </w:r>
                                </w:p>
                              </w:tc>
                              <w:tc>
                                <w:tcPr>
                                  <w:tcW w:w="1439" w:type="dxa"/>
                                </w:tcPr>
                                <w:p w14:paraId="04AFF5E2" w14:textId="24630768" w:rsidR="00DA116B" w:rsidRPr="00283208" w:rsidRDefault="00DA116B" w:rsidP="00E93704">
                                  <w:pPr>
                                    <w:spacing w:before="0" w:after="0"/>
                                    <w:jc w:val="left"/>
                                  </w:pPr>
                                  <w:r>
                                    <w:rPr>
                                      <w:sz w:val="22"/>
                                    </w:rPr>
                                    <w:t>Yes</w:t>
                                  </w:r>
                                </w:p>
                              </w:tc>
                            </w:tr>
                            <w:tr w:rsidR="00DA116B" w14:paraId="065B7A36" w14:textId="77777777" w:rsidTr="00DA116B">
                              <w:tc>
                                <w:tcPr>
                                  <w:tcW w:w="842" w:type="dxa"/>
                                </w:tcPr>
                                <w:p w14:paraId="17709850" w14:textId="5C5CA367" w:rsidR="00DA116B" w:rsidRPr="00661E0D" w:rsidRDefault="00DA116B" w:rsidP="00E93704">
                                  <w:pPr>
                                    <w:spacing w:before="0" w:after="0"/>
                                    <w:jc w:val="left"/>
                                    <w:rPr>
                                      <w:sz w:val="22"/>
                                    </w:rPr>
                                  </w:pPr>
                                  <w:r>
                                    <w:rPr>
                                      <w:sz w:val="22"/>
                                    </w:rPr>
                                    <w:t>Tester 3</w:t>
                                  </w:r>
                                </w:p>
                              </w:tc>
                              <w:tc>
                                <w:tcPr>
                                  <w:tcW w:w="953" w:type="dxa"/>
                                </w:tcPr>
                                <w:p w14:paraId="42B8CB42" w14:textId="29017806" w:rsidR="00DA116B" w:rsidRDefault="00DA116B" w:rsidP="00E93704">
                                  <w:pPr>
                                    <w:spacing w:before="0" w:after="0"/>
                                    <w:jc w:val="left"/>
                                    <w:rPr>
                                      <w:sz w:val="22"/>
                                    </w:rPr>
                                  </w:pPr>
                                  <w:r>
                                    <w:rPr>
                                      <w:sz w:val="22"/>
                                    </w:rPr>
                                    <w:t>Bot-1</w:t>
                                  </w:r>
                                </w:p>
                              </w:tc>
                              <w:tc>
                                <w:tcPr>
                                  <w:tcW w:w="1530" w:type="dxa"/>
                                </w:tcPr>
                                <w:p w14:paraId="465A8B0D" w14:textId="2F1FAE3D" w:rsidR="00DA116B" w:rsidRPr="00661E0D"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964AEF3" w14:textId="77777777" w:rsidR="00DA116B" w:rsidRDefault="00DA116B" w:rsidP="00E93704">
                                  <w:pPr>
                                    <w:spacing w:before="0" w:after="0"/>
                                    <w:jc w:val="left"/>
                                    <w:rPr>
                                      <w:sz w:val="22"/>
                                    </w:rPr>
                                  </w:pPr>
                                  <w:r>
                                    <w:rPr>
                                      <w:sz w:val="22"/>
                                    </w:rPr>
                                    <w:t>Bot-1: University</w:t>
                                  </w:r>
                                </w:p>
                                <w:p w14:paraId="1A955707" w14:textId="36986F67" w:rsidR="00DA116B" w:rsidRDefault="00DA116B" w:rsidP="00E93704">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27841846" w14:textId="0C78C482" w:rsidR="00DA116B" w:rsidRDefault="00DA116B" w:rsidP="00E93704">
                                  <w:pPr>
                                    <w:keepNext/>
                                    <w:spacing w:before="0" w:after="0"/>
                                    <w:jc w:val="left"/>
                                    <w:rPr>
                                      <w:sz w:val="22"/>
                                    </w:rPr>
                                  </w:pPr>
                                  <w:r>
                                    <w:rPr>
                                      <w:sz w:val="22"/>
                                    </w:rPr>
                                    <w:t>Bot-2</w:t>
                                  </w:r>
                                </w:p>
                              </w:tc>
                              <w:tc>
                                <w:tcPr>
                                  <w:tcW w:w="1439" w:type="dxa"/>
                                </w:tcPr>
                                <w:p w14:paraId="6E387132" w14:textId="07569AC9" w:rsidR="00DA116B" w:rsidRDefault="00DA116B" w:rsidP="00E93704">
                                  <w:pPr>
                                    <w:keepNext/>
                                    <w:spacing w:before="0" w:after="0"/>
                                    <w:jc w:val="left"/>
                                    <w:rPr>
                                      <w:sz w:val="22"/>
                                    </w:rPr>
                                  </w:pPr>
                                  <w:r>
                                    <w:rPr>
                                      <w:sz w:val="22"/>
                                    </w:rPr>
                                    <w:t>Yes</w:t>
                                  </w:r>
                                </w:p>
                              </w:tc>
                            </w:tr>
                            <w:tr w:rsidR="00DA116B" w14:paraId="085564E7" w14:textId="77777777" w:rsidTr="00DA116B">
                              <w:tc>
                                <w:tcPr>
                                  <w:tcW w:w="842" w:type="dxa"/>
                                </w:tcPr>
                                <w:p w14:paraId="2535A632" w14:textId="08C2B79A" w:rsidR="00DA116B" w:rsidRDefault="00DA116B" w:rsidP="00E93704">
                                  <w:pPr>
                                    <w:spacing w:before="0" w:after="0"/>
                                    <w:jc w:val="left"/>
                                    <w:rPr>
                                      <w:rFonts w:ascii="Iskoola Pota" w:hAnsi="Iskoola Pota" w:cs="Iskoola Pota"/>
                                      <w:sz w:val="22"/>
                                    </w:rPr>
                                  </w:pPr>
                                  <w:r>
                                    <w:rPr>
                                      <w:rFonts w:ascii="Iskoola Pota" w:hAnsi="Iskoola Pota" w:cs="Iskoola Pota"/>
                                      <w:sz w:val="22"/>
                                    </w:rPr>
                                    <w:t>Tester 4</w:t>
                                  </w:r>
                                </w:p>
                              </w:tc>
                              <w:tc>
                                <w:tcPr>
                                  <w:tcW w:w="953" w:type="dxa"/>
                                </w:tcPr>
                                <w:p w14:paraId="1635A136" w14:textId="0FBBA41E" w:rsidR="00DA116B" w:rsidRDefault="00DA116B" w:rsidP="00E93704">
                                  <w:pPr>
                                    <w:spacing w:before="0" w:after="0"/>
                                    <w:jc w:val="left"/>
                                    <w:rPr>
                                      <w:sz w:val="22"/>
                                    </w:rPr>
                                  </w:pPr>
                                  <w:r>
                                    <w:rPr>
                                      <w:sz w:val="22"/>
                                    </w:rPr>
                                    <w:t>Bot-1</w:t>
                                  </w:r>
                                </w:p>
                              </w:tc>
                              <w:tc>
                                <w:tcPr>
                                  <w:tcW w:w="1530" w:type="dxa"/>
                                </w:tcPr>
                                <w:p w14:paraId="22764E50" w14:textId="692B0BA8"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2E4478CF" w14:textId="77777777" w:rsidR="00DA116B" w:rsidRDefault="00DA116B" w:rsidP="00E93704">
                                  <w:pPr>
                                    <w:spacing w:before="0" w:after="0"/>
                                    <w:jc w:val="left"/>
                                    <w:rPr>
                                      <w:sz w:val="22"/>
                                    </w:rPr>
                                  </w:pPr>
                                  <w:r>
                                    <w:rPr>
                                      <w:sz w:val="22"/>
                                    </w:rPr>
                                    <w:t>Bot-1: University</w:t>
                                  </w:r>
                                </w:p>
                                <w:p w14:paraId="2FA727A8" w14:textId="13DB6762" w:rsidR="00DA116B" w:rsidRDefault="00DA116B" w:rsidP="00E93704">
                                  <w:pPr>
                                    <w:spacing w:before="0" w:after="0"/>
                                    <w:jc w:val="left"/>
                                    <w:rPr>
                                      <w:rFonts w:ascii="Iskoola Pota" w:hAnsi="Iskoola Pota" w:cs="Iskoola Pota"/>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3DEBE6BC" w14:textId="10175EBC" w:rsidR="00DA116B" w:rsidRDefault="00DA116B" w:rsidP="00E93704">
                                  <w:pPr>
                                    <w:keepNext/>
                                    <w:spacing w:before="0" w:after="0"/>
                                    <w:jc w:val="left"/>
                                    <w:rPr>
                                      <w:sz w:val="22"/>
                                    </w:rPr>
                                  </w:pPr>
                                  <w:r>
                                    <w:rPr>
                                      <w:sz w:val="22"/>
                                    </w:rPr>
                                    <w:t>Bot-2</w:t>
                                  </w:r>
                                </w:p>
                              </w:tc>
                              <w:tc>
                                <w:tcPr>
                                  <w:tcW w:w="1439" w:type="dxa"/>
                                </w:tcPr>
                                <w:p w14:paraId="3AA934A5" w14:textId="7B536D03" w:rsidR="00DA116B" w:rsidRDefault="00DA116B" w:rsidP="00E93704">
                                  <w:pPr>
                                    <w:keepNext/>
                                    <w:spacing w:before="0" w:after="0"/>
                                    <w:jc w:val="left"/>
                                    <w:rPr>
                                      <w:sz w:val="22"/>
                                    </w:rPr>
                                  </w:pPr>
                                  <w:r>
                                    <w:rPr>
                                      <w:sz w:val="22"/>
                                    </w:rPr>
                                    <w:t>Yes</w:t>
                                  </w:r>
                                </w:p>
                              </w:tc>
                            </w:tr>
                            <w:tr w:rsidR="00DA116B" w14:paraId="5FF913DA" w14:textId="77777777" w:rsidTr="00DA116B">
                              <w:tc>
                                <w:tcPr>
                                  <w:tcW w:w="842" w:type="dxa"/>
                                </w:tcPr>
                                <w:p w14:paraId="4F0CA5EB" w14:textId="21079B1F" w:rsidR="00DA116B" w:rsidRDefault="00DA116B" w:rsidP="00E93704">
                                  <w:pPr>
                                    <w:spacing w:before="0" w:after="0"/>
                                    <w:jc w:val="left"/>
                                    <w:rPr>
                                      <w:rFonts w:ascii="Iskoola Pota" w:hAnsi="Iskoola Pota" w:cs="Iskoola Pota"/>
                                      <w:sz w:val="22"/>
                                    </w:rPr>
                                  </w:pPr>
                                  <w:r>
                                    <w:rPr>
                                      <w:rFonts w:ascii="Iskoola Pota" w:hAnsi="Iskoola Pota" w:cs="Iskoola Pota"/>
                                      <w:sz w:val="22"/>
                                    </w:rPr>
                                    <w:t>Tester 5</w:t>
                                  </w:r>
                                </w:p>
                              </w:tc>
                              <w:tc>
                                <w:tcPr>
                                  <w:tcW w:w="953" w:type="dxa"/>
                                </w:tcPr>
                                <w:p w14:paraId="33460476" w14:textId="7FE68111" w:rsidR="00DA116B" w:rsidRDefault="00DA116B" w:rsidP="00E93704">
                                  <w:pPr>
                                    <w:spacing w:before="0" w:after="0"/>
                                    <w:jc w:val="left"/>
                                    <w:rPr>
                                      <w:sz w:val="22"/>
                                    </w:rPr>
                                  </w:pPr>
                                  <w:r>
                                    <w:rPr>
                                      <w:sz w:val="22"/>
                                    </w:rPr>
                                    <w:t>Bot-1</w:t>
                                  </w:r>
                                </w:p>
                              </w:tc>
                              <w:tc>
                                <w:tcPr>
                                  <w:tcW w:w="1530" w:type="dxa"/>
                                </w:tcPr>
                                <w:p w14:paraId="2025DF69" w14:textId="2D3CFD22"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5C895ED8" w14:textId="77777777" w:rsidR="00DA116B" w:rsidRDefault="00DA116B" w:rsidP="00E93704">
                                  <w:pPr>
                                    <w:spacing w:before="0" w:after="0"/>
                                    <w:jc w:val="left"/>
                                    <w:rPr>
                                      <w:sz w:val="22"/>
                                    </w:rPr>
                                  </w:pPr>
                                  <w:r>
                                    <w:rPr>
                                      <w:sz w:val="22"/>
                                    </w:rPr>
                                    <w:t>Bot-1: University</w:t>
                                  </w:r>
                                </w:p>
                                <w:p w14:paraId="67F88FFD" w14:textId="1D087670" w:rsidR="00DA116B" w:rsidRDefault="00DA116B" w:rsidP="00E93704">
                                  <w:pPr>
                                    <w:spacing w:before="0" w:after="0"/>
                                    <w:jc w:val="left"/>
                                    <w:rPr>
                                      <w:rFonts w:ascii="Iskoola Pota" w:hAnsi="Iskoola Pota" w:cs="Iskoola Pota"/>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06D86350" w14:textId="6B9A0BEA" w:rsidR="00DA116B" w:rsidRDefault="00DA116B" w:rsidP="00E93704">
                                  <w:pPr>
                                    <w:keepNext/>
                                    <w:spacing w:before="0" w:after="0"/>
                                    <w:jc w:val="left"/>
                                    <w:rPr>
                                      <w:sz w:val="22"/>
                                    </w:rPr>
                                  </w:pPr>
                                  <w:r>
                                    <w:rPr>
                                      <w:sz w:val="22"/>
                                    </w:rPr>
                                    <w:t>Bot-2</w:t>
                                  </w:r>
                                </w:p>
                              </w:tc>
                              <w:tc>
                                <w:tcPr>
                                  <w:tcW w:w="1439" w:type="dxa"/>
                                </w:tcPr>
                                <w:p w14:paraId="45B8DCBD" w14:textId="377C43CE" w:rsidR="00DA116B" w:rsidRDefault="00DA116B" w:rsidP="00E93704">
                                  <w:pPr>
                                    <w:keepNext/>
                                    <w:spacing w:before="0" w:after="0"/>
                                    <w:jc w:val="left"/>
                                    <w:rPr>
                                      <w:sz w:val="22"/>
                                    </w:rPr>
                                  </w:pPr>
                                  <w:r>
                                    <w:rPr>
                                      <w:sz w:val="22"/>
                                    </w:rPr>
                                    <w:t>Yes</w:t>
                                  </w:r>
                                </w:p>
                              </w:tc>
                            </w:tr>
                          </w:tbl>
                          <w:p w14:paraId="7E6C2495" w14:textId="77777777" w:rsidR="00582069" w:rsidRPr="00F4123C" w:rsidRDefault="00582069" w:rsidP="00582069">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9B79EF" id="Text Box 58" o:spid="_x0000_s1078" type="#_x0000_t202" style="position:absolute;left:0;text-align:left;margin-left:-.1pt;margin-top:385.1pt;width:410.7pt;height:246.3pt;z-index:-251639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" stroked="f">
                <v:textbox inset="1.44pt,1.44pt,1.44pt,1.44pt">
                  <w:txbxContent>
                    <w:p w14:paraId="23651CE8" w14:textId="14AECBC8" w:rsidR="00582069" w:rsidRPr="008B1CF2" w:rsidRDefault="000B018F" w:rsidP="000B018F">
                      <w:pPr>
                        <w:pStyle w:val="Caption"/>
                        <w:spacing w:before="240"/>
                      </w:pPr>
                      <w:bookmarkStart w:id="201" w:name="_Ref117068826"/>
                      <w:bookmarkStart w:id="202" w:name="_Toc117083261"/>
                      <w:r>
                        <w:t>Table 5.2.5.</w:t>
                      </w:r>
                      <w:r w:rsidR="00CF4633">
                        <w:fldChar w:fldCharType="begin"/>
                      </w:r>
                      <w:r w:rsidR="00CF4633">
                        <w:instrText xml:space="preserve"> SEQ Table_5.2.5. \* ARABIC </w:instrText>
                      </w:r>
                      <w:r w:rsidR="00CF4633">
                        <w:fldChar w:fldCharType="separate"/>
                      </w:r>
                      <w:r>
                        <w:rPr>
                          <w:noProof/>
                        </w:rPr>
                        <w:t>2</w:t>
                      </w:r>
                      <w:r w:rsidR="00CF4633">
                        <w:rPr>
                          <w:noProof/>
                        </w:rPr>
                        <w:fldChar w:fldCharType="end"/>
                      </w:r>
                      <w:bookmarkEnd w:id="201"/>
                      <w:r>
                        <w:t xml:space="preserve">. </w:t>
                      </w:r>
                      <w:r w:rsidR="00FA7BCF">
                        <w:t>DIME experiment observations</w:t>
                      </w:r>
                      <w:bookmarkEnd w:id="202"/>
                    </w:p>
                    <w:tbl>
                      <w:tblPr>
                        <w:tblStyle w:val="TableGrid"/>
                        <w:tblW w:w="8150" w:type="dxa"/>
                        <w:tblLook w:val="04A0" w:firstRow="1" w:lastRow="0" w:firstColumn="1" w:lastColumn="0" w:noHBand="0" w:noVBand="1"/>
                      </w:tblPr>
                      <w:tblGrid>
                        <w:gridCol w:w="842"/>
                        <w:gridCol w:w="953"/>
                        <w:gridCol w:w="1530"/>
                        <w:gridCol w:w="1886"/>
                        <w:gridCol w:w="1500"/>
                        <w:gridCol w:w="1439"/>
                      </w:tblGrid>
                      <w:tr w:rsidR="00DA116B" w14:paraId="0CF2DA50" w14:textId="77777777" w:rsidTr="00DA116B">
                        <w:trPr>
                          <w:trHeight w:val="743"/>
                        </w:trPr>
                        <w:tc>
                          <w:tcPr>
                            <w:tcW w:w="842" w:type="dxa"/>
                            <w:vAlign w:val="center"/>
                          </w:tcPr>
                          <w:p w14:paraId="7912AF5E" w14:textId="1B3F3988" w:rsidR="00DA116B" w:rsidRDefault="00DA116B" w:rsidP="00750FB9">
                            <w:pPr>
                              <w:spacing w:before="0" w:after="0"/>
                              <w:jc w:val="center"/>
                              <w:rPr>
                                <w:b/>
                                <w:bCs/>
                                <w:sz w:val="22"/>
                              </w:rPr>
                            </w:pPr>
                            <w:r>
                              <w:rPr>
                                <w:b/>
                                <w:bCs/>
                                <w:sz w:val="22"/>
                              </w:rPr>
                              <w:t>Tester #</w:t>
                            </w:r>
                          </w:p>
                        </w:tc>
                        <w:tc>
                          <w:tcPr>
                            <w:tcW w:w="953" w:type="dxa"/>
                            <w:vAlign w:val="center"/>
                          </w:tcPr>
                          <w:p w14:paraId="5CDEA71A" w14:textId="7C54A53C" w:rsidR="00DA116B" w:rsidRDefault="00DA116B" w:rsidP="00750FB9">
                            <w:pPr>
                              <w:spacing w:before="0" w:after="0"/>
                              <w:jc w:val="center"/>
                              <w:rPr>
                                <w:b/>
                                <w:bCs/>
                                <w:sz w:val="22"/>
                              </w:rPr>
                            </w:pPr>
                            <w:r>
                              <w:rPr>
                                <w:b/>
                                <w:bCs/>
                                <w:sz w:val="22"/>
                              </w:rPr>
                              <w:t>Best Model without DIME</w:t>
                            </w:r>
                          </w:p>
                        </w:tc>
                        <w:tc>
                          <w:tcPr>
                            <w:tcW w:w="1530" w:type="dxa"/>
                            <w:vAlign w:val="center"/>
                          </w:tcPr>
                          <w:p w14:paraId="64BD7752" w14:textId="3BC8E3FC" w:rsidR="00DA116B" w:rsidRDefault="00DA116B" w:rsidP="00750FB9">
                            <w:pPr>
                              <w:spacing w:before="0" w:after="0"/>
                              <w:jc w:val="center"/>
                              <w:rPr>
                                <w:b/>
                                <w:bCs/>
                                <w:sz w:val="22"/>
                              </w:rPr>
                            </w:pPr>
                            <w:r>
                              <w:rPr>
                                <w:b/>
                                <w:bCs/>
                                <w:sz w:val="22"/>
                              </w:rPr>
                              <w:t>Most Important Word based on the Intuition of the Tester</w:t>
                            </w:r>
                          </w:p>
                        </w:tc>
                        <w:tc>
                          <w:tcPr>
                            <w:tcW w:w="1886" w:type="dxa"/>
                            <w:vAlign w:val="center"/>
                          </w:tcPr>
                          <w:p w14:paraId="53976DB0" w14:textId="3385F404" w:rsidR="00DA116B" w:rsidRPr="007642F9" w:rsidRDefault="00DA116B" w:rsidP="00750FB9">
                            <w:pPr>
                              <w:spacing w:before="0" w:after="0"/>
                              <w:jc w:val="center"/>
                              <w:rPr>
                                <w:b/>
                                <w:bCs/>
                                <w:sz w:val="22"/>
                              </w:rPr>
                            </w:pPr>
                            <w:r>
                              <w:rPr>
                                <w:b/>
                                <w:bCs/>
                                <w:sz w:val="22"/>
                              </w:rPr>
                              <w:t>Most Important Word given by DIME Explanations</w:t>
                            </w:r>
                          </w:p>
                        </w:tc>
                        <w:tc>
                          <w:tcPr>
                            <w:tcW w:w="1500" w:type="dxa"/>
                            <w:vAlign w:val="center"/>
                          </w:tcPr>
                          <w:p w14:paraId="5DF135CA" w14:textId="4DC0B972" w:rsidR="00DA116B" w:rsidRDefault="00DA116B" w:rsidP="00750FB9">
                            <w:pPr>
                              <w:spacing w:before="0" w:after="0"/>
                              <w:jc w:val="center"/>
                              <w:rPr>
                                <w:b/>
                                <w:bCs/>
                                <w:sz w:val="22"/>
                              </w:rPr>
                            </w:pPr>
                            <w:r>
                              <w:rPr>
                                <w:b/>
                                <w:bCs/>
                                <w:sz w:val="22"/>
                              </w:rPr>
                              <w:t>Best Model after exposed to Explanations</w:t>
                            </w:r>
                          </w:p>
                        </w:tc>
                        <w:tc>
                          <w:tcPr>
                            <w:tcW w:w="1439" w:type="dxa"/>
                            <w:vAlign w:val="center"/>
                          </w:tcPr>
                          <w:p w14:paraId="7357DE2A" w14:textId="7C2BA162" w:rsidR="00DA116B" w:rsidRPr="007642F9" w:rsidRDefault="00DA116B" w:rsidP="00750FB9">
                            <w:pPr>
                              <w:spacing w:before="0" w:after="0"/>
                              <w:jc w:val="center"/>
                              <w:rPr>
                                <w:b/>
                                <w:bCs/>
                                <w:sz w:val="22"/>
                              </w:rPr>
                            </w:pPr>
                            <w:r>
                              <w:rPr>
                                <w:b/>
                                <w:bCs/>
                                <w:sz w:val="22"/>
                              </w:rPr>
                              <w:t>Are explanations helpful for model debugging</w:t>
                            </w:r>
                          </w:p>
                        </w:tc>
                      </w:tr>
                      <w:tr w:rsidR="00DA116B" w14:paraId="64FEA0ED" w14:textId="77777777" w:rsidTr="00DA116B">
                        <w:tc>
                          <w:tcPr>
                            <w:tcW w:w="842" w:type="dxa"/>
                          </w:tcPr>
                          <w:p w14:paraId="5BADD5A6" w14:textId="0FEFF66E" w:rsidR="00DA116B" w:rsidRPr="00661E0D" w:rsidRDefault="00DA116B" w:rsidP="00750FB9">
                            <w:pPr>
                              <w:spacing w:before="0" w:after="0"/>
                              <w:jc w:val="left"/>
                              <w:rPr>
                                <w:sz w:val="22"/>
                              </w:rPr>
                            </w:pPr>
                            <w:r>
                              <w:rPr>
                                <w:sz w:val="22"/>
                              </w:rPr>
                              <w:t>Tester 1</w:t>
                            </w:r>
                          </w:p>
                        </w:tc>
                        <w:tc>
                          <w:tcPr>
                            <w:tcW w:w="953" w:type="dxa"/>
                          </w:tcPr>
                          <w:p w14:paraId="4ECB12EE" w14:textId="2A9CD43B" w:rsidR="00DA116B" w:rsidRDefault="00DA116B" w:rsidP="00750FB9">
                            <w:pPr>
                              <w:spacing w:before="0" w:after="0"/>
                              <w:jc w:val="left"/>
                              <w:rPr>
                                <w:sz w:val="22"/>
                              </w:rPr>
                            </w:pPr>
                            <w:r>
                              <w:rPr>
                                <w:sz w:val="22"/>
                              </w:rPr>
                              <w:t>Bot-1</w:t>
                            </w:r>
                          </w:p>
                        </w:tc>
                        <w:tc>
                          <w:tcPr>
                            <w:tcW w:w="1530" w:type="dxa"/>
                          </w:tcPr>
                          <w:p w14:paraId="5FA20D07" w14:textId="37FEAAEF" w:rsidR="00DA116B" w:rsidRPr="00661E0D" w:rsidRDefault="00DA116B" w:rsidP="00750FB9">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3B9495E" w14:textId="77777777" w:rsidR="00DA116B" w:rsidRDefault="00DA116B" w:rsidP="00750FB9">
                            <w:pPr>
                              <w:spacing w:before="0" w:after="0"/>
                              <w:jc w:val="left"/>
                              <w:rPr>
                                <w:sz w:val="22"/>
                              </w:rPr>
                            </w:pPr>
                            <w:r>
                              <w:rPr>
                                <w:sz w:val="22"/>
                              </w:rPr>
                              <w:t>Bot-1: University</w:t>
                            </w:r>
                          </w:p>
                          <w:p w14:paraId="66DA9F4E" w14:textId="476218BA" w:rsidR="00DA116B" w:rsidRDefault="00DA116B" w:rsidP="00750FB9">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51CC53C1" w14:textId="75973256" w:rsidR="00DA116B" w:rsidRDefault="00DA116B" w:rsidP="00750FB9">
                            <w:pPr>
                              <w:spacing w:before="0" w:after="0"/>
                              <w:jc w:val="left"/>
                            </w:pPr>
                            <w:r>
                              <w:rPr>
                                <w:sz w:val="22"/>
                              </w:rPr>
                              <w:t>Bot-2</w:t>
                            </w:r>
                          </w:p>
                        </w:tc>
                        <w:tc>
                          <w:tcPr>
                            <w:tcW w:w="1439" w:type="dxa"/>
                          </w:tcPr>
                          <w:p w14:paraId="6C1E6466" w14:textId="0599ED68" w:rsidR="00DA116B" w:rsidRDefault="00DA116B" w:rsidP="00750FB9">
                            <w:pPr>
                              <w:spacing w:before="0" w:after="0"/>
                              <w:jc w:val="left"/>
                              <w:rPr>
                                <w:sz w:val="22"/>
                              </w:rPr>
                            </w:pPr>
                            <w:r>
                              <w:t>Yes</w:t>
                            </w:r>
                          </w:p>
                        </w:tc>
                      </w:tr>
                      <w:tr w:rsidR="00DA116B" w14:paraId="6D7891FA" w14:textId="77777777" w:rsidTr="00DA116B">
                        <w:tc>
                          <w:tcPr>
                            <w:tcW w:w="842" w:type="dxa"/>
                          </w:tcPr>
                          <w:p w14:paraId="5DD4335F" w14:textId="1DE50384" w:rsidR="00DA116B" w:rsidRDefault="00DA116B" w:rsidP="00E93704">
                            <w:pPr>
                              <w:spacing w:before="0" w:after="0"/>
                              <w:jc w:val="left"/>
                              <w:rPr>
                                <w:sz w:val="22"/>
                              </w:rPr>
                            </w:pPr>
                            <w:r>
                              <w:rPr>
                                <w:sz w:val="22"/>
                              </w:rPr>
                              <w:t>Tester 2</w:t>
                            </w:r>
                          </w:p>
                        </w:tc>
                        <w:tc>
                          <w:tcPr>
                            <w:tcW w:w="953" w:type="dxa"/>
                          </w:tcPr>
                          <w:p w14:paraId="30C3A60B" w14:textId="0FF6FD5E" w:rsidR="00DA116B" w:rsidRDefault="00DA116B" w:rsidP="00E93704">
                            <w:pPr>
                              <w:spacing w:before="0" w:after="0"/>
                              <w:jc w:val="left"/>
                              <w:rPr>
                                <w:sz w:val="22"/>
                              </w:rPr>
                            </w:pPr>
                            <w:r>
                              <w:rPr>
                                <w:sz w:val="22"/>
                              </w:rPr>
                              <w:t>Bot-1</w:t>
                            </w:r>
                          </w:p>
                        </w:tc>
                        <w:tc>
                          <w:tcPr>
                            <w:tcW w:w="1530" w:type="dxa"/>
                          </w:tcPr>
                          <w:p w14:paraId="5CC5C85D" w14:textId="37E13707"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F3D87AD" w14:textId="77777777" w:rsidR="00DA116B" w:rsidRDefault="00DA116B" w:rsidP="00E93704">
                            <w:pPr>
                              <w:spacing w:before="0" w:after="0"/>
                              <w:jc w:val="left"/>
                              <w:rPr>
                                <w:sz w:val="22"/>
                              </w:rPr>
                            </w:pPr>
                            <w:r>
                              <w:rPr>
                                <w:sz w:val="22"/>
                              </w:rPr>
                              <w:t>Bot-1: University</w:t>
                            </w:r>
                          </w:p>
                          <w:p w14:paraId="2AA485DB" w14:textId="068ACED8" w:rsidR="00DA116B" w:rsidRDefault="00DA116B" w:rsidP="00E93704">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2D3B5F3E" w14:textId="44730AF9" w:rsidR="00DA116B" w:rsidRDefault="00DA116B" w:rsidP="00E93704">
                            <w:pPr>
                              <w:spacing w:before="0" w:after="0"/>
                              <w:jc w:val="left"/>
                              <w:rPr>
                                <w:sz w:val="22"/>
                              </w:rPr>
                            </w:pPr>
                            <w:r>
                              <w:rPr>
                                <w:sz w:val="22"/>
                              </w:rPr>
                              <w:t>Bot-2</w:t>
                            </w:r>
                          </w:p>
                        </w:tc>
                        <w:tc>
                          <w:tcPr>
                            <w:tcW w:w="1439" w:type="dxa"/>
                          </w:tcPr>
                          <w:p w14:paraId="04AFF5E2" w14:textId="24630768" w:rsidR="00DA116B" w:rsidRPr="00283208" w:rsidRDefault="00DA116B" w:rsidP="00E93704">
                            <w:pPr>
                              <w:spacing w:before="0" w:after="0"/>
                              <w:jc w:val="left"/>
                            </w:pPr>
                            <w:r>
                              <w:rPr>
                                <w:sz w:val="22"/>
                              </w:rPr>
                              <w:t>Yes</w:t>
                            </w:r>
                          </w:p>
                        </w:tc>
                      </w:tr>
                      <w:tr w:rsidR="00DA116B" w14:paraId="065B7A36" w14:textId="77777777" w:rsidTr="00DA116B">
                        <w:tc>
                          <w:tcPr>
                            <w:tcW w:w="842" w:type="dxa"/>
                          </w:tcPr>
                          <w:p w14:paraId="17709850" w14:textId="5C5CA367" w:rsidR="00DA116B" w:rsidRPr="00661E0D" w:rsidRDefault="00DA116B" w:rsidP="00E93704">
                            <w:pPr>
                              <w:spacing w:before="0" w:after="0"/>
                              <w:jc w:val="left"/>
                              <w:rPr>
                                <w:sz w:val="22"/>
                              </w:rPr>
                            </w:pPr>
                            <w:r>
                              <w:rPr>
                                <w:sz w:val="22"/>
                              </w:rPr>
                              <w:t>Tester 3</w:t>
                            </w:r>
                          </w:p>
                        </w:tc>
                        <w:tc>
                          <w:tcPr>
                            <w:tcW w:w="953" w:type="dxa"/>
                          </w:tcPr>
                          <w:p w14:paraId="42B8CB42" w14:textId="29017806" w:rsidR="00DA116B" w:rsidRDefault="00DA116B" w:rsidP="00E93704">
                            <w:pPr>
                              <w:spacing w:before="0" w:after="0"/>
                              <w:jc w:val="left"/>
                              <w:rPr>
                                <w:sz w:val="22"/>
                              </w:rPr>
                            </w:pPr>
                            <w:r>
                              <w:rPr>
                                <w:sz w:val="22"/>
                              </w:rPr>
                              <w:t>Bot-1</w:t>
                            </w:r>
                          </w:p>
                        </w:tc>
                        <w:tc>
                          <w:tcPr>
                            <w:tcW w:w="1530" w:type="dxa"/>
                          </w:tcPr>
                          <w:p w14:paraId="465A8B0D" w14:textId="2F1FAE3D" w:rsidR="00DA116B" w:rsidRPr="00661E0D"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4964AEF3" w14:textId="77777777" w:rsidR="00DA116B" w:rsidRDefault="00DA116B" w:rsidP="00E93704">
                            <w:pPr>
                              <w:spacing w:before="0" w:after="0"/>
                              <w:jc w:val="left"/>
                              <w:rPr>
                                <w:sz w:val="22"/>
                              </w:rPr>
                            </w:pPr>
                            <w:r>
                              <w:rPr>
                                <w:sz w:val="22"/>
                              </w:rPr>
                              <w:t>Bot-1: University</w:t>
                            </w:r>
                          </w:p>
                          <w:p w14:paraId="1A955707" w14:textId="36986F67" w:rsidR="00DA116B" w:rsidRDefault="00DA116B" w:rsidP="00E93704">
                            <w:pPr>
                              <w:spacing w:before="0" w:after="0"/>
                              <w:jc w:val="left"/>
                              <w:rPr>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27841846" w14:textId="0C78C482" w:rsidR="00DA116B" w:rsidRDefault="00DA116B" w:rsidP="00E93704">
                            <w:pPr>
                              <w:keepNext/>
                              <w:spacing w:before="0" w:after="0"/>
                              <w:jc w:val="left"/>
                              <w:rPr>
                                <w:sz w:val="22"/>
                              </w:rPr>
                            </w:pPr>
                            <w:r>
                              <w:rPr>
                                <w:sz w:val="22"/>
                              </w:rPr>
                              <w:t>Bot-2</w:t>
                            </w:r>
                          </w:p>
                        </w:tc>
                        <w:tc>
                          <w:tcPr>
                            <w:tcW w:w="1439" w:type="dxa"/>
                          </w:tcPr>
                          <w:p w14:paraId="6E387132" w14:textId="07569AC9" w:rsidR="00DA116B" w:rsidRDefault="00DA116B" w:rsidP="00E93704">
                            <w:pPr>
                              <w:keepNext/>
                              <w:spacing w:before="0" w:after="0"/>
                              <w:jc w:val="left"/>
                              <w:rPr>
                                <w:sz w:val="22"/>
                              </w:rPr>
                            </w:pPr>
                            <w:r>
                              <w:rPr>
                                <w:sz w:val="22"/>
                              </w:rPr>
                              <w:t>Yes</w:t>
                            </w:r>
                          </w:p>
                        </w:tc>
                      </w:tr>
                      <w:tr w:rsidR="00DA116B" w14:paraId="085564E7" w14:textId="77777777" w:rsidTr="00DA116B">
                        <w:tc>
                          <w:tcPr>
                            <w:tcW w:w="842" w:type="dxa"/>
                          </w:tcPr>
                          <w:p w14:paraId="2535A632" w14:textId="08C2B79A" w:rsidR="00DA116B" w:rsidRDefault="00DA116B" w:rsidP="00E93704">
                            <w:pPr>
                              <w:spacing w:before="0" w:after="0"/>
                              <w:jc w:val="left"/>
                              <w:rPr>
                                <w:rFonts w:ascii="Iskoola Pota" w:hAnsi="Iskoola Pota" w:cs="Iskoola Pota"/>
                                <w:sz w:val="22"/>
                              </w:rPr>
                            </w:pPr>
                            <w:r>
                              <w:rPr>
                                <w:rFonts w:ascii="Iskoola Pota" w:hAnsi="Iskoola Pota" w:cs="Iskoola Pota"/>
                                <w:sz w:val="22"/>
                              </w:rPr>
                              <w:t>Tester 4</w:t>
                            </w:r>
                          </w:p>
                        </w:tc>
                        <w:tc>
                          <w:tcPr>
                            <w:tcW w:w="953" w:type="dxa"/>
                          </w:tcPr>
                          <w:p w14:paraId="1635A136" w14:textId="0FBBA41E" w:rsidR="00DA116B" w:rsidRDefault="00DA116B" w:rsidP="00E93704">
                            <w:pPr>
                              <w:spacing w:before="0" w:after="0"/>
                              <w:jc w:val="left"/>
                              <w:rPr>
                                <w:sz w:val="22"/>
                              </w:rPr>
                            </w:pPr>
                            <w:r>
                              <w:rPr>
                                <w:sz w:val="22"/>
                              </w:rPr>
                              <w:t>Bot-1</w:t>
                            </w:r>
                          </w:p>
                        </w:tc>
                        <w:tc>
                          <w:tcPr>
                            <w:tcW w:w="1530" w:type="dxa"/>
                          </w:tcPr>
                          <w:p w14:paraId="22764E50" w14:textId="692B0BA8"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2E4478CF" w14:textId="77777777" w:rsidR="00DA116B" w:rsidRDefault="00DA116B" w:rsidP="00E93704">
                            <w:pPr>
                              <w:spacing w:before="0" w:after="0"/>
                              <w:jc w:val="left"/>
                              <w:rPr>
                                <w:sz w:val="22"/>
                              </w:rPr>
                            </w:pPr>
                            <w:r>
                              <w:rPr>
                                <w:sz w:val="22"/>
                              </w:rPr>
                              <w:t>Bot-1: University</w:t>
                            </w:r>
                          </w:p>
                          <w:p w14:paraId="2FA727A8" w14:textId="13DB6762" w:rsidR="00DA116B" w:rsidRDefault="00DA116B" w:rsidP="00E93704">
                            <w:pPr>
                              <w:spacing w:before="0" w:after="0"/>
                              <w:jc w:val="left"/>
                              <w:rPr>
                                <w:rFonts w:ascii="Iskoola Pota" w:hAnsi="Iskoola Pota" w:cs="Iskoola Pota"/>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3DEBE6BC" w14:textId="10175EBC" w:rsidR="00DA116B" w:rsidRDefault="00DA116B" w:rsidP="00E93704">
                            <w:pPr>
                              <w:keepNext/>
                              <w:spacing w:before="0" w:after="0"/>
                              <w:jc w:val="left"/>
                              <w:rPr>
                                <w:sz w:val="22"/>
                              </w:rPr>
                            </w:pPr>
                            <w:r>
                              <w:rPr>
                                <w:sz w:val="22"/>
                              </w:rPr>
                              <w:t>Bot-2</w:t>
                            </w:r>
                          </w:p>
                        </w:tc>
                        <w:tc>
                          <w:tcPr>
                            <w:tcW w:w="1439" w:type="dxa"/>
                          </w:tcPr>
                          <w:p w14:paraId="3AA934A5" w14:textId="7B536D03" w:rsidR="00DA116B" w:rsidRDefault="00DA116B" w:rsidP="00E93704">
                            <w:pPr>
                              <w:keepNext/>
                              <w:spacing w:before="0" w:after="0"/>
                              <w:jc w:val="left"/>
                              <w:rPr>
                                <w:sz w:val="22"/>
                              </w:rPr>
                            </w:pPr>
                            <w:r>
                              <w:rPr>
                                <w:sz w:val="22"/>
                              </w:rPr>
                              <w:t>Yes</w:t>
                            </w:r>
                          </w:p>
                        </w:tc>
                      </w:tr>
                      <w:tr w:rsidR="00DA116B" w14:paraId="5FF913DA" w14:textId="77777777" w:rsidTr="00DA116B">
                        <w:tc>
                          <w:tcPr>
                            <w:tcW w:w="842" w:type="dxa"/>
                          </w:tcPr>
                          <w:p w14:paraId="4F0CA5EB" w14:textId="21079B1F" w:rsidR="00DA116B" w:rsidRDefault="00DA116B" w:rsidP="00E93704">
                            <w:pPr>
                              <w:spacing w:before="0" w:after="0"/>
                              <w:jc w:val="left"/>
                              <w:rPr>
                                <w:rFonts w:ascii="Iskoola Pota" w:hAnsi="Iskoola Pota" w:cs="Iskoola Pota"/>
                                <w:sz w:val="22"/>
                              </w:rPr>
                            </w:pPr>
                            <w:r>
                              <w:rPr>
                                <w:rFonts w:ascii="Iskoola Pota" w:hAnsi="Iskoola Pota" w:cs="Iskoola Pota"/>
                                <w:sz w:val="22"/>
                              </w:rPr>
                              <w:t>Tester 5</w:t>
                            </w:r>
                          </w:p>
                        </w:tc>
                        <w:tc>
                          <w:tcPr>
                            <w:tcW w:w="953" w:type="dxa"/>
                          </w:tcPr>
                          <w:p w14:paraId="33460476" w14:textId="7FE68111" w:rsidR="00DA116B" w:rsidRDefault="00DA116B" w:rsidP="00E93704">
                            <w:pPr>
                              <w:spacing w:before="0" w:after="0"/>
                              <w:jc w:val="left"/>
                              <w:rPr>
                                <w:sz w:val="22"/>
                              </w:rPr>
                            </w:pPr>
                            <w:r>
                              <w:rPr>
                                <w:sz w:val="22"/>
                              </w:rPr>
                              <w:t>Bot-1</w:t>
                            </w:r>
                          </w:p>
                        </w:tc>
                        <w:tc>
                          <w:tcPr>
                            <w:tcW w:w="1530" w:type="dxa"/>
                          </w:tcPr>
                          <w:p w14:paraId="2025DF69" w14:textId="2D3CFD22" w:rsidR="00DA116B" w:rsidRDefault="00DA116B" w:rsidP="00E93704">
                            <w:pPr>
                              <w:spacing w:before="0" w:after="0"/>
                              <w:jc w:val="left"/>
                              <w:rPr>
                                <w:sz w:val="22"/>
                              </w:rPr>
                            </w:pP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886" w:type="dxa"/>
                          </w:tcPr>
                          <w:p w14:paraId="5C895ED8" w14:textId="77777777" w:rsidR="00DA116B" w:rsidRDefault="00DA116B" w:rsidP="00E93704">
                            <w:pPr>
                              <w:spacing w:before="0" w:after="0"/>
                              <w:jc w:val="left"/>
                              <w:rPr>
                                <w:sz w:val="22"/>
                              </w:rPr>
                            </w:pPr>
                            <w:r>
                              <w:rPr>
                                <w:sz w:val="22"/>
                              </w:rPr>
                              <w:t>Bot-1: University</w:t>
                            </w:r>
                          </w:p>
                          <w:p w14:paraId="67F88FFD" w14:textId="1D087670" w:rsidR="00DA116B" w:rsidRDefault="00DA116B" w:rsidP="00E93704">
                            <w:pPr>
                              <w:spacing w:before="0" w:after="0"/>
                              <w:jc w:val="left"/>
                              <w:rPr>
                                <w:rFonts w:ascii="Iskoola Pota" w:hAnsi="Iskoola Pota" w:cs="Iskoola Pota"/>
                                <w:sz w:val="22"/>
                              </w:rPr>
                            </w:pPr>
                            <w:r>
                              <w:rPr>
                                <w:sz w:val="22"/>
                              </w:rPr>
                              <w:t xml:space="preserve">Bot-2: </w:t>
                            </w:r>
                            <w:r w:rsidRPr="00E93704">
                              <w:rPr>
                                <w:rFonts w:ascii="Iskoola Pota" w:hAnsi="Iskoola Pota" w:cs="Iskoola Pota"/>
                                <w:sz w:val="22"/>
                              </w:rPr>
                              <w:t>ඩිග්</w:t>
                            </w:r>
                            <w:r w:rsidRPr="00E93704">
                              <w:rPr>
                                <w:rFonts w:hint="cs"/>
                                <w:sz w:val="22"/>
                              </w:rPr>
                              <w:t>‍</w:t>
                            </w:r>
                            <w:r w:rsidRPr="00E93704">
                              <w:rPr>
                                <w:rFonts w:ascii="Iskoola Pota" w:hAnsi="Iskoola Pota" w:cs="Iskoola Pota"/>
                                <w:sz w:val="22"/>
                              </w:rPr>
                              <w:t>රීස්</w:t>
                            </w:r>
                          </w:p>
                        </w:tc>
                        <w:tc>
                          <w:tcPr>
                            <w:tcW w:w="1500" w:type="dxa"/>
                          </w:tcPr>
                          <w:p w14:paraId="06D86350" w14:textId="6B9A0BEA" w:rsidR="00DA116B" w:rsidRDefault="00DA116B" w:rsidP="00E93704">
                            <w:pPr>
                              <w:keepNext/>
                              <w:spacing w:before="0" w:after="0"/>
                              <w:jc w:val="left"/>
                              <w:rPr>
                                <w:sz w:val="22"/>
                              </w:rPr>
                            </w:pPr>
                            <w:r>
                              <w:rPr>
                                <w:sz w:val="22"/>
                              </w:rPr>
                              <w:t>Bot-2</w:t>
                            </w:r>
                          </w:p>
                        </w:tc>
                        <w:tc>
                          <w:tcPr>
                            <w:tcW w:w="1439" w:type="dxa"/>
                          </w:tcPr>
                          <w:p w14:paraId="45B8DCBD" w14:textId="377C43CE" w:rsidR="00DA116B" w:rsidRDefault="00DA116B" w:rsidP="00E93704">
                            <w:pPr>
                              <w:keepNext/>
                              <w:spacing w:before="0" w:after="0"/>
                              <w:jc w:val="left"/>
                              <w:rPr>
                                <w:sz w:val="22"/>
                              </w:rPr>
                            </w:pPr>
                            <w:r>
                              <w:rPr>
                                <w:sz w:val="22"/>
                              </w:rPr>
                              <w:t>Yes</w:t>
                            </w:r>
                          </w:p>
                        </w:tc>
                      </w:tr>
                    </w:tbl>
                    <w:p w14:paraId="7E6C2495" w14:textId="77777777" w:rsidR="00582069" w:rsidRPr="00F4123C" w:rsidRDefault="00582069" w:rsidP="00582069">
                      <w:pPr>
                        <w:pStyle w:val="Caption"/>
                        <w:jc w:val="both"/>
                      </w:pPr>
                    </w:p>
                  </w:txbxContent>
                </v:textbox>
                <w10:wrap type="topAndBottom" anchorx="margin" anchory="margin"/>
              </v:shape>
            </w:pict>
          </mc:Fallback>
        </mc:AlternateContent>
      </w:r>
      <w:r w:rsidR="00E12FFD">
        <w:fldChar w:fldCharType="begin"/>
      </w:r>
      <w:r w:rsidR="00E12FFD">
        <w:instrText xml:space="preserve"> REF _Ref117069881 \h </w:instrText>
      </w:r>
      <w:r w:rsidR="00E12FFD">
        <w:fldChar w:fldCharType="separate"/>
      </w:r>
      <w:r w:rsidR="00E12FFD">
        <w:t>Appendix D: DIME Experiment Setup</w:t>
      </w:r>
      <w:r w:rsidR="00E12FFD">
        <w:fldChar w:fldCharType="end"/>
      </w:r>
      <w:r w:rsidR="00E12FFD">
        <w:t xml:space="preserve"> </w:t>
      </w:r>
      <w:r w:rsidR="00D052ED" w:rsidRPr="00D052ED">
        <w:t>contains the chatbot widgets and the user interfaces designed specifically for the experiment. The complete DIME experiment setup and observations are available as a GitHub repository</w:t>
      </w:r>
      <w:r w:rsidR="00AC01A7">
        <w:rPr>
          <w:rStyle w:val="FootnoteReference"/>
        </w:rPr>
        <w:footnoteReference w:id="25"/>
      </w:r>
      <w:r w:rsidR="00D052ED" w:rsidRPr="00D052ED">
        <w:t xml:space="preserve">, and any individual can replicate the experiment described in this section at any time. The </w:t>
      </w:r>
      <w:r w:rsidR="00D052ED" w:rsidRPr="00C06CBE">
        <w:rPr>
          <w:i/>
          <w:iCs/>
        </w:rPr>
        <w:t>README</w:t>
      </w:r>
      <w:r w:rsidR="00C06CBE">
        <w:rPr>
          <w:i/>
          <w:iCs/>
        </w:rPr>
        <w:t>.md</w:t>
      </w:r>
      <w:r w:rsidR="00D052ED" w:rsidRPr="00D052ED">
        <w:t xml:space="preserve"> file </w:t>
      </w:r>
      <w:r w:rsidR="00D052ED" w:rsidRPr="00D052ED">
        <w:lastRenderedPageBreak/>
        <w:t>given in the GitHub repository contains instructions for properly setting up the experiment environment in detail. To obtain the observations as a report, see</w:t>
      </w:r>
      <w:r w:rsidR="00EE38A8">
        <w:t xml:space="preserve"> </w:t>
      </w:r>
      <w:r w:rsidR="00EE38A8">
        <w:fldChar w:fldCharType="begin"/>
      </w:r>
      <w:r w:rsidR="00EE38A8">
        <w:instrText xml:space="preserve"> REF _Ref117070328 \h </w:instrText>
      </w:r>
      <w:r w:rsidR="00EE38A8">
        <w:fldChar w:fldCharType="separate"/>
      </w:r>
      <w:r w:rsidR="00EE38A8">
        <w:t>Appendix E: DIME Experiment Observations</w:t>
      </w:r>
      <w:r w:rsidR="00EE38A8">
        <w:fldChar w:fldCharType="end"/>
      </w:r>
      <w:r w:rsidR="00D052ED" w:rsidRPr="00D052ED">
        <w:t>.</w:t>
      </w:r>
    </w:p>
    <w:p w14:paraId="56C4A87C" w14:textId="77777777" w:rsidR="001B2454" w:rsidRDefault="007649CF" w:rsidP="003C6C5E">
      <w:pPr>
        <w:pStyle w:val="Heading2"/>
        <w:numPr>
          <w:ilvl w:val="1"/>
          <w:numId w:val="1"/>
        </w:numPr>
        <w:spacing w:before="0" w:after="240"/>
      </w:pPr>
      <w:bookmarkStart w:id="203" w:name="_Toc117094373"/>
      <w:r>
        <w:t>D</w:t>
      </w:r>
      <w:r w:rsidR="0053359E">
        <w:t>iscussio</w:t>
      </w:r>
      <w:r w:rsidR="001B2454">
        <w:t>n</w:t>
      </w:r>
      <w:bookmarkEnd w:id="203"/>
    </w:p>
    <w:p w14:paraId="0B3965B4" w14:textId="696406D5" w:rsidR="008C7C24" w:rsidRDefault="008C7C24" w:rsidP="008C7C24">
      <w:pPr>
        <w:spacing w:before="0" w:line="360" w:lineRule="auto"/>
        <w:ind w:firstLine="360"/>
      </w:pPr>
      <w:r>
        <w:t>Based on the observations mentioned in section</w:t>
      </w:r>
      <w:r w:rsidR="000E6688">
        <w:t xml:space="preserve"> </w:t>
      </w:r>
      <w:r w:rsidR="000E6688">
        <w:fldChar w:fldCharType="begin"/>
      </w:r>
      <w:r w:rsidR="000E6688">
        <w:instrText xml:space="preserve"> REF _Ref117073373 \r \h </w:instrText>
      </w:r>
      <w:r w:rsidR="000E6688">
        <w:fldChar w:fldCharType="separate"/>
      </w:r>
      <w:r w:rsidR="000E6688">
        <w:t>5.2.1</w:t>
      </w:r>
      <w:r w:rsidR="000E6688">
        <w:fldChar w:fldCharType="end"/>
      </w:r>
      <w:r>
        <w:t xml:space="preserve">, the author retained confidence as the core metric for calculating feature importance in the DIME algorithm due to the less sparse scores obtained and does not advise using accuracy and f1-score for the task. As previously mentioned, many GFI scores with zero importance prevent ordering the features logically in descending order and are problematic when selecting the words of the highest importance. The confidence score is well suited for the task due to the less sparse GFI scores observed. </w:t>
      </w:r>
    </w:p>
    <w:p w14:paraId="64681A59" w14:textId="3B1F1B47" w:rsidR="008C7C24" w:rsidRDefault="008C7C24" w:rsidP="008C7C24">
      <w:pPr>
        <w:spacing w:before="0" w:line="360" w:lineRule="auto"/>
        <w:ind w:firstLine="360"/>
      </w:pPr>
      <w:r>
        <w:t>The author suggested utilizing Shapley values for LFI calculation at the beginning of the research but decided to use confidence drop instead, considering the algorithm efficiency. GFI-based feature selection in DIME has assisted LFI calculation to acquire globally faithful explanations, and DIME local explanations only contain globally influential features, which is the main reason why the author introduces LFI under a new name called DFI. DFI represents LFI calculated only for words with higher GFI.</w:t>
      </w:r>
      <w:r w:rsidR="00B25DE7">
        <w:t xml:space="preserve"> </w:t>
      </w:r>
    </w:p>
    <w:p w14:paraId="7554C301" w14:textId="2B41BDF9" w:rsidR="00B25DE7" w:rsidRDefault="00D43009" w:rsidP="008C7C24">
      <w:pPr>
        <w:spacing w:before="0" w:line="360" w:lineRule="auto"/>
        <w:ind w:firstLine="360"/>
      </w:pPr>
      <w:r w:rsidRPr="00D43009">
        <w:t xml:space="preserve">Unlike input </w:t>
      </w:r>
      <w:r w:rsidR="0048265A" w:rsidRPr="00D43009">
        <w:t>perturbation based</w:t>
      </w:r>
      <w:r w:rsidRPr="00D43009">
        <w:t xml:space="preserve"> XAI approaches, the DIME XAI approach is resistant to adversarial attacks since DIME is not utilizing input perturbations</w:t>
      </w:r>
      <w:r w:rsidR="00471C2A">
        <w:t xml:space="preserve"> (see section </w:t>
      </w:r>
      <w:r w:rsidR="00471C2A">
        <w:fldChar w:fldCharType="begin"/>
      </w:r>
      <w:r w:rsidR="00471C2A">
        <w:instrText xml:space="preserve"> REF _Ref94026462 \r \h </w:instrText>
      </w:r>
      <w:r w:rsidR="00471C2A">
        <w:fldChar w:fldCharType="separate"/>
      </w:r>
      <w:r w:rsidR="00471C2A">
        <w:t>2</w:t>
      </w:r>
      <w:r w:rsidR="00471C2A">
        <w:fldChar w:fldCharType="end"/>
      </w:r>
      <w:r w:rsidR="00471C2A">
        <w:t>)</w:t>
      </w:r>
      <w:r w:rsidRPr="00D43009">
        <w:t>. It makes fooling DIME explanations difficult, ensuring the consistency and reliability of the DIME explanations.</w:t>
      </w:r>
    </w:p>
    <w:p w14:paraId="4190C680" w14:textId="79E1641F" w:rsidR="00EC1CCE" w:rsidRDefault="008C7C24" w:rsidP="008C7C24">
      <w:pPr>
        <w:spacing w:before="0" w:line="360" w:lineRule="auto"/>
        <w:ind w:firstLine="360"/>
      </w:pPr>
      <w:r>
        <w:t>Based on the execution time evaluations mentioned in section</w:t>
      </w:r>
      <w:r w:rsidR="000E6688">
        <w:t xml:space="preserve"> </w:t>
      </w:r>
      <w:r w:rsidR="000E6688">
        <w:fldChar w:fldCharType="begin"/>
      </w:r>
      <w:r w:rsidR="000E6688">
        <w:instrText xml:space="preserve"> REF _Ref117073385 \r \h </w:instrText>
      </w:r>
      <w:r w:rsidR="000E6688">
        <w:fldChar w:fldCharType="separate"/>
      </w:r>
      <w:r w:rsidR="000E6688">
        <w:t>5.2.2</w:t>
      </w:r>
      <w:r w:rsidR="000E6688">
        <w:fldChar w:fldCharType="end"/>
      </w:r>
      <w:r>
        <w:t>, an average DIME explanation takes only approximately 2 minutes to generate, which is arguably acceptable in a production-grade explainable AI solution. DIME enables generating model explanations with or without a GUI, and the author has extensively tested DIME on both Windows and Linux operating systems and on Docker. i.e., DIME can run in diverse environments without an issue. Rasa developers can utilize the open-source DIME package and integrate it with any chatbot project that uses Rasa 2.8.8. The Rasa version selected is an actively developed Rasa version by Rasa</w:t>
      </w:r>
      <w:r w:rsidR="0083631C">
        <w:t xml:space="preserve"> </w:t>
      </w:r>
      <w:r>
        <w:t xml:space="preserve">HQ, which makes </w:t>
      </w:r>
      <w:r>
        <w:lastRenderedPageBreak/>
        <w:t>DIME available to a more extensive set of chatbot developers</w:t>
      </w:r>
      <w:r w:rsidR="00546067" w:rsidRPr="00546067">
        <w:t>.</w:t>
      </w:r>
      <w:r w:rsidR="00CD7129">
        <w:t xml:space="preserve"> </w:t>
      </w:r>
      <w:r w:rsidR="00CD7129" w:rsidRPr="00CD7129">
        <w:t xml:space="preserve">As mentioned in sections </w:t>
      </w:r>
      <w:r w:rsidR="00CD7129">
        <w:fldChar w:fldCharType="begin"/>
      </w:r>
      <w:r w:rsidR="00CD7129">
        <w:instrText xml:space="preserve"> REF _Ref117073592 \r \h </w:instrText>
      </w:r>
      <w:r w:rsidR="00CD7129">
        <w:fldChar w:fldCharType="separate"/>
      </w:r>
      <w:r w:rsidR="00CD7129">
        <w:t>5.2.3</w:t>
      </w:r>
      <w:r w:rsidR="00CD7129">
        <w:fldChar w:fldCharType="end"/>
      </w:r>
      <w:r w:rsidR="00CD7129">
        <w:t xml:space="preserve"> </w:t>
      </w:r>
      <w:r w:rsidR="00CD7129" w:rsidRPr="00CD7129">
        <w:t xml:space="preserve">and </w:t>
      </w:r>
      <w:r w:rsidR="00CD7129">
        <w:fldChar w:fldCharType="begin"/>
      </w:r>
      <w:r w:rsidR="00CD7129">
        <w:instrText xml:space="preserve"> REF _Ref117073599 \r \h </w:instrText>
      </w:r>
      <w:r w:rsidR="00CD7129">
        <w:fldChar w:fldCharType="separate"/>
      </w:r>
      <w:r w:rsidR="00CD7129">
        <w:t>5.2.4</w:t>
      </w:r>
      <w:r w:rsidR="00CD7129">
        <w:fldChar w:fldCharType="end"/>
      </w:r>
      <w:r w:rsidR="00CD7129" w:rsidRPr="00CD7129">
        <w:t>, the maintainers of the DIME Python package constantly work on improvements and security testing, making DIME secure and feature rich.</w:t>
      </w:r>
      <w:r w:rsidR="00465CB3">
        <w:t xml:space="preserve"> </w:t>
      </w:r>
      <w:r w:rsidR="008F0C37">
        <w:t xml:space="preserve"> </w:t>
      </w:r>
    </w:p>
    <w:p w14:paraId="459FC50F" w14:textId="3219C984" w:rsidR="00456A8C" w:rsidRDefault="00456A8C" w:rsidP="008C7C24">
      <w:pPr>
        <w:spacing w:before="0" w:line="360" w:lineRule="auto"/>
        <w:ind w:firstLine="360"/>
      </w:pPr>
      <w:r w:rsidRPr="00456A8C">
        <w:t>Since the DIME package is open-source and the explanation generation approach is relatively novel, the author has paid careful attention to preserving the maintainability of the source code. All Python-based code adheres to the PEP8 style guide, and each module utilizes Python docstrings to state the purpose of the functions, classes, and methods. DIME also provides comprehensive documentation on DIME CLI, GUI, and Python API. It makes it easy for an interested individual to easily contribute to the project or refer to and understand the source code with minimum effort.</w:t>
      </w:r>
    </w:p>
    <w:p w14:paraId="47028C8D" w14:textId="1115C551" w:rsidR="009B46AD" w:rsidRPr="00EC1CCE" w:rsidRDefault="00465CB3" w:rsidP="00527320">
      <w:pPr>
        <w:spacing w:before="0" w:line="360" w:lineRule="auto"/>
        <w:ind w:firstLine="360"/>
      </w:pPr>
      <w:r w:rsidRPr="00465CB3">
        <w:t xml:space="preserve">Observations of the experiment mentioned in section </w:t>
      </w:r>
      <w:r>
        <w:fldChar w:fldCharType="begin"/>
      </w:r>
      <w:r>
        <w:instrText xml:space="preserve"> REF _Ref117074353 \r \h </w:instrText>
      </w:r>
      <w:r>
        <w:fldChar w:fldCharType="separate"/>
      </w:r>
      <w:r>
        <w:t>5.2.5</w:t>
      </w:r>
      <w:r>
        <w:fldChar w:fldCharType="end"/>
      </w:r>
      <w:r>
        <w:t xml:space="preserve"> </w:t>
      </w:r>
      <w:r w:rsidRPr="00465CB3">
        <w:t>elaborate on how DIME explanations can enhance the model validation process in chatbots and demonstrate the drawbacks of relying on just performance scores. The experiment indicates the importance of integrating an explainable AI technique with AI-centric applications to enhance the trustworthiness and reliability of automated decision-making enabled through overly complex algorithms such as deep learning. The section exemplifies how users tend to give a low priority to higher performance scores and trust explanations when it is clear how machine learning or deep learning models make decisions.</w:t>
      </w:r>
      <w:r w:rsidR="003A3AD7">
        <w:t xml:space="preserve"> </w:t>
      </w:r>
    </w:p>
    <w:p w14:paraId="4E817436" w14:textId="03AD7EF3" w:rsidR="0007751B" w:rsidRDefault="001B2454" w:rsidP="003C6C5E">
      <w:pPr>
        <w:pStyle w:val="Heading2"/>
        <w:numPr>
          <w:ilvl w:val="1"/>
          <w:numId w:val="1"/>
        </w:numPr>
        <w:spacing w:before="0" w:after="240"/>
      </w:pPr>
      <w:bookmarkStart w:id="204" w:name="_Toc117094374"/>
      <w:r>
        <w:t>Individual Co</w:t>
      </w:r>
      <w:r w:rsidR="0053359E">
        <w:t>n</w:t>
      </w:r>
      <w:r>
        <w:t>tribution to the Overall Research</w:t>
      </w:r>
      <w:bookmarkEnd w:id="204"/>
    </w:p>
    <w:p w14:paraId="5458B5ED" w14:textId="5582D8B8" w:rsidR="0053359E" w:rsidRDefault="00307BD3" w:rsidP="00307BD3">
      <w:pPr>
        <w:spacing w:before="0" w:line="360" w:lineRule="auto"/>
        <w:ind w:firstLine="360"/>
      </w:pPr>
      <w:r w:rsidRPr="00307BD3">
        <w:t xml:space="preserve">Section </w:t>
      </w:r>
      <w:r w:rsidR="00E365A2">
        <w:fldChar w:fldCharType="begin"/>
      </w:r>
      <w:r w:rsidR="00E365A2">
        <w:instrText xml:space="preserve"> REF _Ref116977770 \r \h </w:instrText>
      </w:r>
      <w:r w:rsidR="00E365A2">
        <w:fldChar w:fldCharType="separate"/>
      </w:r>
      <w:r w:rsidR="00E365A2">
        <w:t>4.7</w:t>
      </w:r>
      <w:r w:rsidR="00E365A2">
        <w:fldChar w:fldCharType="end"/>
      </w:r>
      <w:r w:rsidRPr="00307BD3">
        <w:t xml:space="preserve"> clearly states the individual research component contribution towards the overall research outcome. This research component is responsible for enabling explainable AI in the Kolloqe chatbot development platform, taking the ML model validation task a step further. Refer to section </w:t>
      </w:r>
      <w:r w:rsidR="00771969">
        <w:fldChar w:fldCharType="begin"/>
      </w:r>
      <w:r w:rsidR="00771969">
        <w:instrText xml:space="preserve"> REF _Ref116977770 \r \h </w:instrText>
      </w:r>
      <w:r w:rsidR="00771969">
        <w:fldChar w:fldCharType="separate"/>
      </w:r>
      <w:r w:rsidR="00771969">
        <w:t>4.7</w:t>
      </w:r>
      <w:r w:rsidR="00771969">
        <w:fldChar w:fldCharType="end"/>
      </w:r>
      <w:r w:rsidRPr="00307BD3">
        <w:t xml:space="preserve"> for a more detailed clarification of the individual research contribution.</w:t>
      </w:r>
    </w:p>
    <w:p w14:paraId="22202505" w14:textId="710E5D97" w:rsidR="00B9290F" w:rsidRDefault="00B9290F" w:rsidP="0053359E"/>
    <w:p w14:paraId="5836F62A" w14:textId="5CDAEB54" w:rsidR="00A7763B" w:rsidRDefault="00A7763B" w:rsidP="003C6C5E">
      <w:pPr>
        <w:pStyle w:val="Heading1"/>
        <w:numPr>
          <w:ilvl w:val="0"/>
          <w:numId w:val="1"/>
        </w:numPr>
        <w:spacing w:before="0" w:after="240" w:line="360" w:lineRule="auto"/>
      </w:pPr>
      <w:bookmarkStart w:id="205" w:name="_Toc117094375"/>
      <w:r>
        <w:lastRenderedPageBreak/>
        <w:t>C</w:t>
      </w:r>
      <w:r w:rsidR="00864501">
        <w:t>onclusion</w:t>
      </w:r>
      <w:bookmarkEnd w:id="205"/>
    </w:p>
    <w:p w14:paraId="1F4DBBFC" w14:textId="0A380113" w:rsidR="00640780" w:rsidRDefault="00640780" w:rsidP="00640780">
      <w:pPr>
        <w:spacing w:before="0" w:line="360" w:lineRule="auto"/>
        <w:ind w:firstLine="360"/>
      </w:pPr>
      <w:r>
        <w:t xml:space="preserve">XAI is crucial in interpreting how a black-box ML model delivers outcomes. Regulations such as GDPR have introduced a right to explanation due to the rise of opaque algorithms and autonomous decision-making to enforce trust through reliable, clear, and concise explanations. XAI also assists in debugging ML models to identify possible biases. This research component delivered a comprehensive analysis of existing XAI approaches in NLP and explainability in chatbot frameworks. Section </w:t>
      </w:r>
      <w:r w:rsidR="00740669">
        <w:fldChar w:fldCharType="begin"/>
      </w:r>
      <w:r w:rsidR="00740669">
        <w:instrText xml:space="preserve"> REF _Ref117080451 \r \h </w:instrText>
      </w:r>
      <w:r w:rsidR="00740669">
        <w:fldChar w:fldCharType="separate"/>
      </w:r>
      <w:r w:rsidR="00740669">
        <w:t>1</w:t>
      </w:r>
      <w:r w:rsidR="00740669">
        <w:fldChar w:fldCharType="end"/>
      </w:r>
      <w:r>
        <w:t xml:space="preserve"> of this dissertation elaborated on how explanations can assist in identifying and debugging model biases not accentuated by performance scores, such as accuracy or f1-score. The introduction of the dissertation also discussed why current XAI approaches are inadequate to achieve locally and globally faithful explanations and the need for a novel XAI approach to acquire globally precise local model explanations.  </w:t>
      </w:r>
    </w:p>
    <w:p w14:paraId="78A7A8E1" w14:textId="4A3E6EAC" w:rsidR="00640780" w:rsidRDefault="00640780" w:rsidP="00640780">
      <w:pPr>
        <w:spacing w:before="0" w:line="360" w:lineRule="auto"/>
        <w:ind w:firstLine="360"/>
      </w:pPr>
      <w:r>
        <w:t>The author has successfully delivered DIME, a novel XAI approach that offers both locally and globally faithful explanations and implemented a modular, efficient, open-source, and production-grade Python package that developers can integrate with Rasa 2.8.8 chatbot projects. The produced research outcome deliver</w:t>
      </w:r>
      <w:r w:rsidR="00734F74">
        <w:t>s</w:t>
      </w:r>
      <w:r>
        <w:t xml:space="preserve"> model explanations for DIET classifiers utilized in Rasa ML pipelines and provides comprehensive visualizations on both CLI and GUI interfaces, supporting the explanation generation process in numerous operating systems and environments. Interested individuals can contribute to the open-source package and utilize it for further research or other related work in the XAI </w:t>
      </w:r>
      <w:r w:rsidR="0032453B">
        <w:t xml:space="preserve">and </w:t>
      </w:r>
      <w:r w:rsidR="0032453B" w:rsidRPr="0032453B">
        <w:t>NLP domains</w:t>
      </w:r>
      <w:r>
        <w:t>.</w:t>
      </w:r>
    </w:p>
    <w:p w14:paraId="125EFE2F" w14:textId="7BFB7E64" w:rsidR="0053359E" w:rsidRDefault="00640780" w:rsidP="00640780">
      <w:pPr>
        <w:spacing w:before="0" w:line="360" w:lineRule="auto"/>
        <w:ind w:firstLine="360"/>
      </w:pPr>
      <w:r>
        <w:t xml:space="preserve">Section </w:t>
      </w:r>
      <w:r w:rsidR="00381BC3">
        <w:fldChar w:fldCharType="begin"/>
      </w:r>
      <w:r w:rsidR="00381BC3">
        <w:instrText xml:space="preserve"> REF _Ref117080423 \r \h </w:instrText>
      </w:r>
      <w:r w:rsidR="00381BC3">
        <w:fldChar w:fldCharType="separate"/>
      </w:r>
      <w:r w:rsidR="00381BC3">
        <w:t>5</w:t>
      </w:r>
      <w:r w:rsidR="00381BC3">
        <w:fldChar w:fldCharType="end"/>
      </w:r>
      <w:r>
        <w:t xml:space="preserve"> </w:t>
      </w:r>
      <w:r w:rsidR="005B5013" w:rsidRPr="005B5013">
        <w:t xml:space="preserve">of the dissertation elaborated on how the author conducted testing and evaluated the introduced XAI approach with ample details and what changed in the initially proposed research approach and why. The experiment carried out by the author demonstrated how users tend to trust the explanations over the performance scores simply due to the perceivable justifications provided by </w:t>
      </w:r>
      <w:r w:rsidR="00794494" w:rsidRPr="00794494">
        <w:t>model explanations generated using the introduced XAI technique.</w:t>
      </w:r>
      <w:r w:rsidR="00D76C1A">
        <w:t xml:space="preserve"> </w:t>
      </w:r>
    </w:p>
    <w:p w14:paraId="222FAD28" w14:textId="37EFA1CE" w:rsidR="00D76C1A" w:rsidRDefault="00D76C1A" w:rsidP="00640780">
      <w:pPr>
        <w:spacing w:before="0" w:line="360" w:lineRule="auto"/>
        <w:ind w:firstLine="360"/>
      </w:pPr>
      <w:r w:rsidRPr="00D76C1A">
        <w:t xml:space="preserve">The dissertation also revealed that none of the widely utilized chatbot-building frameworks and platforms relies on the trustworthiness of the model decision or offers </w:t>
      </w:r>
      <w:r w:rsidRPr="00D76C1A">
        <w:lastRenderedPageBreak/>
        <w:t>valid justifications when selecting, evaluating, or debugging ML models. The research primarily encourages utilizing explainability in AI-centric applications to validate model decisions instead of blindly accepting decisions given by complex automated algorithms or systems. The author demonstrates this by integrating the DIME XAI approach into Kolloqe: the conversational AI development platform delivered by the overall research, to allow developers to identify and deploy only reliable chatbot models.</w:t>
      </w:r>
    </w:p>
    <w:p w14:paraId="44FBCF78" w14:textId="53B51899" w:rsidR="0053359E" w:rsidRPr="0053359E" w:rsidRDefault="0053359E" w:rsidP="0053359E"/>
    <w:p w14:paraId="4FA544DA" w14:textId="77777777" w:rsidR="00EE3EA0" w:rsidRDefault="00EE3EA0" w:rsidP="00A7763B">
      <w:pPr>
        <w:spacing w:before="0" w:after="0" w:line="360" w:lineRule="auto"/>
      </w:pPr>
    </w:p>
    <w:p w14:paraId="06B8C403" w14:textId="5CCC128F" w:rsidR="00EE3EA0" w:rsidRDefault="00EE3EA0" w:rsidP="00A7763B">
      <w:pPr>
        <w:spacing w:before="0" w:after="0" w:line="360" w:lineRule="auto"/>
      </w:pPr>
    </w:p>
    <w:p w14:paraId="4D170C93" w14:textId="33B38EAB" w:rsidR="00EE3EA0" w:rsidRDefault="00EE3EA0" w:rsidP="00A7763B">
      <w:pPr>
        <w:spacing w:before="0" w:after="0" w:line="360" w:lineRule="auto"/>
      </w:pPr>
    </w:p>
    <w:p w14:paraId="21FCD221" w14:textId="08633C46" w:rsidR="00EE3EA0" w:rsidRDefault="00EE3EA0" w:rsidP="00A7763B">
      <w:pPr>
        <w:spacing w:before="0" w:after="0" w:line="360" w:lineRule="auto"/>
      </w:pPr>
    </w:p>
    <w:p w14:paraId="17C3898A" w14:textId="6998522D" w:rsidR="00EE3EA0" w:rsidRDefault="00EE3EA0" w:rsidP="00A7763B">
      <w:pPr>
        <w:spacing w:before="0" w:after="0" w:line="360" w:lineRule="auto"/>
      </w:pPr>
    </w:p>
    <w:p w14:paraId="25420CC3" w14:textId="4A766737" w:rsidR="00EE3EA0" w:rsidRDefault="00EE3EA0" w:rsidP="00A7763B">
      <w:pPr>
        <w:spacing w:before="0" w:after="0" w:line="360" w:lineRule="auto"/>
      </w:pPr>
    </w:p>
    <w:p w14:paraId="2BCDC92F" w14:textId="758B44DF" w:rsidR="00EE3EA0" w:rsidRDefault="00EE3EA0" w:rsidP="00A7763B">
      <w:pPr>
        <w:spacing w:before="0" w:after="0" w:line="360" w:lineRule="auto"/>
      </w:pPr>
    </w:p>
    <w:p w14:paraId="2B092C69" w14:textId="56884022" w:rsidR="00EE3EA0" w:rsidRDefault="00EE3EA0" w:rsidP="00A7763B">
      <w:pPr>
        <w:spacing w:before="0" w:after="0" w:line="360" w:lineRule="auto"/>
      </w:pPr>
    </w:p>
    <w:p w14:paraId="137CA396" w14:textId="77777777" w:rsidR="00EE3EA0" w:rsidRDefault="00EE3EA0" w:rsidP="00A7763B">
      <w:pPr>
        <w:spacing w:before="0" w:after="0" w:line="360" w:lineRule="auto"/>
      </w:pPr>
    </w:p>
    <w:p w14:paraId="21E52136" w14:textId="77777777" w:rsidR="00EE3EA0" w:rsidRDefault="00EE3EA0" w:rsidP="00A7763B">
      <w:pPr>
        <w:spacing w:before="0" w:after="0" w:line="360" w:lineRule="auto"/>
      </w:pPr>
    </w:p>
    <w:p w14:paraId="6ED5BD70" w14:textId="77777777" w:rsidR="00EE3EA0" w:rsidRDefault="00EE3EA0" w:rsidP="00A7763B">
      <w:pPr>
        <w:spacing w:before="0" w:after="0" w:line="360" w:lineRule="auto"/>
      </w:pPr>
    </w:p>
    <w:p w14:paraId="33A9A4FE" w14:textId="77777777" w:rsidR="00EE3EA0" w:rsidRDefault="00EE3EA0" w:rsidP="00A7763B">
      <w:pPr>
        <w:spacing w:before="0" w:after="0" w:line="360" w:lineRule="auto"/>
      </w:pPr>
    </w:p>
    <w:p w14:paraId="278B6C6B" w14:textId="06857070" w:rsidR="008F5D38" w:rsidRDefault="008F5D38" w:rsidP="00BA67EC">
      <w:pPr>
        <w:spacing w:before="0" w:after="0" w:line="360" w:lineRule="auto"/>
      </w:pPr>
    </w:p>
    <w:p w14:paraId="2AAD8B7F" w14:textId="4E220BE0" w:rsidR="00B9290F" w:rsidRDefault="00B9290F" w:rsidP="00BA67EC">
      <w:pPr>
        <w:spacing w:before="0" w:after="0" w:line="360" w:lineRule="auto"/>
      </w:pPr>
    </w:p>
    <w:p w14:paraId="470B919B" w14:textId="77777777" w:rsidR="00B9290F" w:rsidRDefault="00B9290F" w:rsidP="00BA67EC">
      <w:pPr>
        <w:spacing w:before="0" w:after="0" w:line="360" w:lineRule="auto"/>
      </w:pPr>
    </w:p>
    <w:p w14:paraId="79E484D3" w14:textId="77777777" w:rsidR="00B9290F" w:rsidRDefault="00B9290F" w:rsidP="00BA67EC">
      <w:pPr>
        <w:spacing w:before="0" w:after="0" w:line="360" w:lineRule="auto"/>
      </w:pPr>
    </w:p>
    <w:p w14:paraId="64FFC8FF" w14:textId="77777777" w:rsidR="00B9290F" w:rsidRDefault="00B9290F" w:rsidP="00BA67EC">
      <w:pPr>
        <w:spacing w:before="0" w:after="0" w:line="360" w:lineRule="auto"/>
      </w:pPr>
    </w:p>
    <w:p w14:paraId="706505B0" w14:textId="77777777" w:rsidR="00B9290F" w:rsidRDefault="00B9290F" w:rsidP="00BA67EC">
      <w:pPr>
        <w:spacing w:before="0" w:after="0" w:line="360" w:lineRule="auto"/>
      </w:pPr>
    </w:p>
    <w:p w14:paraId="40040CA8" w14:textId="77777777" w:rsidR="00B9290F" w:rsidRDefault="00B9290F" w:rsidP="00BA67EC">
      <w:pPr>
        <w:spacing w:before="0" w:after="0" w:line="360" w:lineRule="auto"/>
      </w:pPr>
    </w:p>
    <w:p w14:paraId="1120A12F" w14:textId="77777777" w:rsidR="00B9290F" w:rsidRDefault="00B9290F" w:rsidP="00BA67EC">
      <w:pPr>
        <w:spacing w:before="0" w:after="0" w:line="360" w:lineRule="auto"/>
      </w:pPr>
    </w:p>
    <w:p w14:paraId="76C720DB" w14:textId="77777777" w:rsidR="00B9290F" w:rsidRDefault="00B9290F" w:rsidP="00BA67EC">
      <w:pPr>
        <w:spacing w:before="0" w:after="0" w:line="360" w:lineRule="auto"/>
      </w:pPr>
    </w:p>
    <w:p w14:paraId="340D8F55" w14:textId="77777777" w:rsidR="00B9290F" w:rsidRDefault="00B9290F" w:rsidP="00BA67EC">
      <w:pPr>
        <w:spacing w:before="0" w:after="0" w:line="360" w:lineRule="auto"/>
      </w:pPr>
    </w:p>
    <w:p w14:paraId="06CF0479" w14:textId="77777777" w:rsidR="00B9290F" w:rsidRDefault="00B9290F" w:rsidP="00BA67EC">
      <w:pPr>
        <w:spacing w:before="0" w:after="0" w:line="360" w:lineRule="auto"/>
      </w:pPr>
    </w:p>
    <w:p w14:paraId="7AFF9409" w14:textId="3CC09BDB" w:rsidR="008C7810" w:rsidRPr="008C7810" w:rsidRDefault="00A72D1B" w:rsidP="008C7810">
      <w:pPr>
        <w:pStyle w:val="Heading1"/>
        <w:spacing w:before="0" w:after="240" w:line="360" w:lineRule="auto"/>
        <w:rPr>
          <w:rFonts w:cs="Times New Roman"/>
        </w:rPr>
      </w:pPr>
      <w:bookmarkStart w:id="206" w:name="_Toc117094376"/>
      <w:r w:rsidRPr="009B30D9">
        <w:rPr>
          <w:rFonts w:cs="Times New Roman"/>
        </w:rPr>
        <w:lastRenderedPageBreak/>
        <w:t>References</w:t>
      </w:r>
      <w:bookmarkEnd w:id="206"/>
    </w:p>
    <w:p w14:paraId="248E22E1" w14:textId="77777777" w:rsidR="00B97C63" w:rsidRPr="00B97C63" w:rsidRDefault="008C7810" w:rsidP="00B97C63">
      <w:pPr>
        <w:pStyle w:val="EndNoteBibliography"/>
        <w:spacing w:after="0"/>
        <w:ind w:left="720" w:hanging="720"/>
      </w:pPr>
      <w:r>
        <w:fldChar w:fldCharType="begin"/>
      </w:r>
      <w:r>
        <w:instrText xml:space="preserve"> ADDIN EN.REFLIST </w:instrText>
      </w:r>
      <w:r>
        <w:fldChar w:fldCharType="separate"/>
      </w:r>
      <w:r w:rsidR="00B97C63" w:rsidRPr="00B97C63">
        <w:t>[1]</w:t>
      </w:r>
      <w:r w:rsidR="00B97C63" w:rsidRPr="00B97C63">
        <w:tab/>
        <w:t xml:space="preserve">M. Danilevsky, K. Qian, R. Aharonov, Y. Katsis, B. Kawas, and P. Sen, "A survey of the state of explainable AI for natural language processing," </w:t>
      </w:r>
      <w:r w:rsidR="00B97C63" w:rsidRPr="00B97C63">
        <w:rPr>
          <w:i/>
        </w:rPr>
        <w:t xml:space="preserve">arXiv preprint arXiv:2010.00711, </w:t>
      </w:r>
      <w:r w:rsidR="00B97C63" w:rsidRPr="00B97C63">
        <w:t>2020.</w:t>
      </w:r>
    </w:p>
    <w:p w14:paraId="77E2BDC6" w14:textId="77777777" w:rsidR="00B97C63" w:rsidRPr="00B97C63" w:rsidRDefault="00B97C63" w:rsidP="00B97C63">
      <w:pPr>
        <w:pStyle w:val="EndNoteBibliography"/>
        <w:spacing w:after="0"/>
        <w:ind w:left="720" w:hanging="720"/>
      </w:pPr>
      <w:r w:rsidRPr="00B97C63">
        <w:t>[2]</w:t>
      </w:r>
      <w:r w:rsidRPr="00B97C63">
        <w:tab/>
        <w:t xml:space="preserve">T. Bocklisch, J. Faulkner, N. Pawlowski, and A. Nichol, "Rasa: Open source language understanding and dialogue management," </w:t>
      </w:r>
      <w:r w:rsidRPr="00B97C63">
        <w:rPr>
          <w:i/>
        </w:rPr>
        <w:t xml:space="preserve">arXiv preprint arXiv:1712.05181, </w:t>
      </w:r>
      <w:r w:rsidRPr="00B97C63">
        <w:t>2017.</w:t>
      </w:r>
    </w:p>
    <w:p w14:paraId="246A854C" w14:textId="77777777" w:rsidR="00B97C63" w:rsidRPr="00B97C63" w:rsidRDefault="00B97C63" w:rsidP="00B97C63">
      <w:pPr>
        <w:pStyle w:val="EndNoteBibliography"/>
        <w:spacing w:after="0"/>
        <w:ind w:left="720" w:hanging="720"/>
      </w:pPr>
      <w:r w:rsidRPr="00B97C63">
        <w:t>[3]</w:t>
      </w:r>
      <w:r w:rsidRPr="00B97C63">
        <w:tab/>
        <w:t xml:space="preserve">T. Bunk, D. Varshneya, V. Vlasov, and A. Nichol, "Diet: Lightweight language understanding for dialogue systems," </w:t>
      </w:r>
      <w:r w:rsidRPr="00B97C63">
        <w:rPr>
          <w:i/>
        </w:rPr>
        <w:t xml:space="preserve">arXiv preprint arXiv:2004.09936, </w:t>
      </w:r>
      <w:r w:rsidRPr="00B97C63">
        <w:t>2020.</w:t>
      </w:r>
    </w:p>
    <w:p w14:paraId="7F528B89" w14:textId="77777777" w:rsidR="00B97C63" w:rsidRPr="00B97C63" w:rsidRDefault="00B97C63" w:rsidP="00B97C63">
      <w:pPr>
        <w:pStyle w:val="EndNoteBibliography"/>
        <w:spacing w:after="0"/>
        <w:ind w:left="720" w:hanging="720"/>
      </w:pPr>
      <w:r w:rsidRPr="00B97C63">
        <w:t>[4]</w:t>
      </w:r>
      <w:r w:rsidRPr="00B97C63">
        <w:tab/>
        <w:t xml:space="preserve">D. W. Otter, J. R. Medina, and J. K. Kalita, "A survey of the usages of deep learning for natural language processing," </w:t>
      </w:r>
      <w:r w:rsidRPr="00B97C63">
        <w:rPr>
          <w:i/>
        </w:rPr>
        <w:t xml:space="preserve">IEEE transactions on neural networks and learning systems, </w:t>
      </w:r>
      <w:r w:rsidRPr="00B97C63">
        <w:t>vol. 32, no. 2, pp. 604-624, 2020.</w:t>
      </w:r>
    </w:p>
    <w:p w14:paraId="7F3EF310" w14:textId="77777777" w:rsidR="00B97C63" w:rsidRPr="00B97C63" w:rsidRDefault="00B97C63" w:rsidP="00B97C63">
      <w:pPr>
        <w:pStyle w:val="EndNoteBibliography"/>
        <w:spacing w:after="0"/>
        <w:ind w:left="720" w:hanging="720"/>
      </w:pPr>
      <w:r w:rsidRPr="00B97C63">
        <w:t>[5]</w:t>
      </w:r>
      <w:r w:rsidRPr="00B97C63">
        <w:tab/>
        <w:t xml:space="preserve">R. Jia and P. Liang, "Adversarial examples for evaluating reading comprehension systems," </w:t>
      </w:r>
      <w:r w:rsidRPr="00B97C63">
        <w:rPr>
          <w:i/>
        </w:rPr>
        <w:t xml:space="preserve">arXiv preprint arXiv:1707.07328, </w:t>
      </w:r>
      <w:r w:rsidRPr="00B97C63">
        <w:t>2017.</w:t>
      </w:r>
    </w:p>
    <w:p w14:paraId="67D101DF" w14:textId="77777777" w:rsidR="00B97C63" w:rsidRPr="00B97C63" w:rsidRDefault="00B97C63" w:rsidP="00B97C63">
      <w:pPr>
        <w:pStyle w:val="EndNoteBibliography"/>
        <w:spacing w:after="0"/>
        <w:ind w:left="720" w:hanging="720"/>
      </w:pPr>
      <w:r w:rsidRPr="00B97C63">
        <w:t>[6]</w:t>
      </w:r>
      <w:r w:rsidRPr="00B97C63">
        <w:tab/>
        <w:t xml:space="preserve">B. Liang, H. Li, M. Su, P. Bian, X. Li, and W. Shi, "Deep text classification can be fooled," </w:t>
      </w:r>
      <w:r w:rsidRPr="00B97C63">
        <w:rPr>
          <w:i/>
        </w:rPr>
        <w:t xml:space="preserve">arXiv preprint arXiv:1704.08006, </w:t>
      </w:r>
      <w:r w:rsidRPr="00B97C63">
        <w:t>2017.</w:t>
      </w:r>
    </w:p>
    <w:p w14:paraId="38C89FCF" w14:textId="77777777" w:rsidR="00B97C63" w:rsidRPr="00B97C63" w:rsidRDefault="00B97C63" w:rsidP="00B97C63">
      <w:pPr>
        <w:pStyle w:val="EndNoteBibliography"/>
        <w:spacing w:after="0"/>
        <w:ind w:left="720" w:hanging="720"/>
      </w:pPr>
      <w:r w:rsidRPr="00B97C63">
        <w:t>[7]</w:t>
      </w:r>
      <w:r w:rsidRPr="00B97C63">
        <w:tab/>
        <w:t xml:space="preserve">V. Dignum, "Responsible Artificial Intelligence--from Principles to Practice," </w:t>
      </w:r>
      <w:r w:rsidRPr="00B97C63">
        <w:rPr>
          <w:i/>
        </w:rPr>
        <w:t xml:space="preserve">arXiv preprint arXiv:2205.10785, </w:t>
      </w:r>
      <w:r w:rsidRPr="00B97C63">
        <w:t>2022.</w:t>
      </w:r>
    </w:p>
    <w:p w14:paraId="504DF352" w14:textId="77777777" w:rsidR="00B97C63" w:rsidRPr="00B97C63" w:rsidRDefault="00B97C63" w:rsidP="00B97C63">
      <w:pPr>
        <w:pStyle w:val="EndNoteBibliography"/>
        <w:spacing w:after="0"/>
        <w:ind w:left="720" w:hanging="720"/>
      </w:pPr>
      <w:r w:rsidRPr="00B97C63">
        <w:t>[8]</w:t>
      </w:r>
      <w:r w:rsidRPr="00B97C63">
        <w:tab/>
        <w:t xml:space="preserve">P. Regulation, "Regulation (EU) 2016/679 of the European Parliament and of the Council," </w:t>
      </w:r>
      <w:r w:rsidRPr="00B97C63">
        <w:rPr>
          <w:i/>
        </w:rPr>
        <w:t xml:space="preserve">Regulation (eu), </w:t>
      </w:r>
      <w:r w:rsidRPr="00B97C63">
        <w:t>vol. 679, p. 2016, 2016.</w:t>
      </w:r>
    </w:p>
    <w:p w14:paraId="29AD75FC" w14:textId="77777777" w:rsidR="00B97C63" w:rsidRPr="00B97C63" w:rsidRDefault="00B97C63" w:rsidP="00B97C63">
      <w:pPr>
        <w:pStyle w:val="EndNoteBibliography"/>
        <w:spacing w:after="0"/>
        <w:ind w:left="720" w:hanging="720"/>
      </w:pPr>
      <w:r w:rsidRPr="00B97C63">
        <w:t>[9]</w:t>
      </w:r>
      <w:r w:rsidRPr="00B97C63">
        <w:tab/>
        <w:t xml:space="preserve">A. D. Selbst and J. Powles, "Meaningful information and the right to explanation," </w:t>
      </w:r>
      <w:r w:rsidRPr="00B97C63">
        <w:rPr>
          <w:i/>
        </w:rPr>
        <w:t xml:space="preserve">International Data Privacy Law, </w:t>
      </w:r>
      <w:r w:rsidRPr="00B97C63">
        <w:t>vol. 7, no. 4, pp. 233-242, 2017, doi: 10.1093/idpl/ipx022.</w:t>
      </w:r>
    </w:p>
    <w:p w14:paraId="52E5AD11" w14:textId="77777777" w:rsidR="00B97C63" w:rsidRPr="00B97C63" w:rsidRDefault="00B97C63" w:rsidP="00B97C63">
      <w:pPr>
        <w:pStyle w:val="EndNoteBibliography"/>
        <w:spacing w:after="0"/>
        <w:ind w:left="720" w:hanging="720"/>
      </w:pPr>
      <w:r w:rsidRPr="00B97C63">
        <w:t>[10]</w:t>
      </w:r>
      <w:r w:rsidRPr="00B97C63">
        <w:tab/>
        <w:t xml:space="preserve">A. Jobin, M. Ienca, and E. Vayena, "The global landscape of AI ethics guidelines," </w:t>
      </w:r>
      <w:r w:rsidRPr="00B97C63">
        <w:rPr>
          <w:i/>
        </w:rPr>
        <w:t xml:space="preserve">Nature Machine Intelligence, </w:t>
      </w:r>
      <w:r w:rsidRPr="00B97C63">
        <w:t>vol. 1, no. 9, pp. 389-399, 2019.</w:t>
      </w:r>
    </w:p>
    <w:p w14:paraId="5C0100C2" w14:textId="77777777" w:rsidR="00B97C63" w:rsidRPr="00B97C63" w:rsidRDefault="00B97C63" w:rsidP="00B97C63">
      <w:pPr>
        <w:pStyle w:val="EndNoteBibliography"/>
        <w:spacing w:after="0"/>
        <w:ind w:left="720" w:hanging="720"/>
      </w:pPr>
      <w:r w:rsidRPr="00B97C63">
        <w:t>[11]</w:t>
      </w:r>
      <w:r w:rsidRPr="00B97C63">
        <w:tab/>
        <w:t xml:space="preserve">F. K. Došilović, M. Brčić, and N. Hlupić, "Explainable artificial intelligence: A survey," in </w:t>
      </w:r>
      <w:r w:rsidRPr="00B97C63">
        <w:rPr>
          <w:i/>
        </w:rPr>
        <w:t>2018 41st International convention on information and communication technology, electronics and microelectronics (MIPRO)</w:t>
      </w:r>
      <w:r w:rsidRPr="00B97C63">
        <w:t xml:space="preserve">, 2018: IEEE, pp. 0210-0215. </w:t>
      </w:r>
    </w:p>
    <w:p w14:paraId="2F778AD2" w14:textId="77777777" w:rsidR="00B97C63" w:rsidRPr="00B97C63" w:rsidRDefault="00B97C63" w:rsidP="00B97C63">
      <w:pPr>
        <w:pStyle w:val="EndNoteBibliography"/>
        <w:spacing w:after="0"/>
        <w:ind w:left="720" w:hanging="720"/>
      </w:pPr>
      <w:r w:rsidRPr="00B97C63">
        <w:t>[12]</w:t>
      </w:r>
      <w:r w:rsidRPr="00B97C63">
        <w:tab/>
        <w:t xml:space="preserve">B. Galitsky and S. Goldberg, "Explainable machine learning for chatbots," in </w:t>
      </w:r>
      <w:r w:rsidRPr="00B97C63">
        <w:rPr>
          <w:i/>
        </w:rPr>
        <w:t>Developing Enterprise Chatbots</w:t>
      </w:r>
      <w:r w:rsidRPr="00B97C63">
        <w:t>: Springer, 2019, pp. 53-83.</w:t>
      </w:r>
    </w:p>
    <w:p w14:paraId="0928D90E" w14:textId="77777777" w:rsidR="00B97C63" w:rsidRPr="00B97C63" w:rsidRDefault="00B97C63" w:rsidP="00B97C63">
      <w:pPr>
        <w:pStyle w:val="EndNoteBibliography"/>
        <w:spacing w:after="0"/>
        <w:ind w:left="720" w:hanging="720"/>
      </w:pPr>
      <w:r w:rsidRPr="00B97C63">
        <w:t>[13]</w:t>
      </w:r>
      <w:r w:rsidRPr="00B97C63">
        <w:tab/>
        <w:t xml:space="preserve">G. Montavon, W. Samek, and K.-R. Müller, "Methods for interpreting and understanding deep neural networks," </w:t>
      </w:r>
      <w:r w:rsidRPr="00B97C63">
        <w:rPr>
          <w:i/>
        </w:rPr>
        <w:t xml:space="preserve">Digital signal processing, </w:t>
      </w:r>
      <w:r w:rsidRPr="00B97C63">
        <w:t>vol. 73, pp. 1-15, 2018.</w:t>
      </w:r>
    </w:p>
    <w:p w14:paraId="248E805E" w14:textId="77777777" w:rsidR="00B97C63" w:rsidRPr="00B97C63" w:rsidRDefault="00B97C63" w:rsidP="00B97C63">
      <w:pPr>
        <w:pStyle w:val="EndNoteBibliography"/>
        <w:spacing w:after="0"/>
        <w:ind w:left="720" w:hanging="720"/>
      </w:pPr>
      <w:r w:rsidRPr="00B97C63">
        <w:lastRenderedPageBreak/>
        <w:t>[14]</w:t>
      </w:r>
      <w:r w:rsidRPr="00B97C63">
        <w:tab/>
        <w:t xml:space="preserve">S. R. Islam, W. Eberle, S. K. Ghafoor, and M. Ahmed, "Explainable artificial intelligence approaches: A survey," </w:t>
      </w:r>
      <w:r w:rsidRPr="00B97C63">
        <w:rPr>
          <w:i/>
        </w:rPr>
        <w:t xml:space="preserve">arXiv preprint arXiv:2101.09429, </w:t>
      </w:r>
      <w:r w:rsidRPr="00B97C63">
        <w:t>2021.</w:t>
      </w:r>
    </w:p>
    <w:p w14:paraId="56F5A6D6" w14:textId="77777777" w:rsidR="00B97C63" w:rsidRPr="00B97C63" w:rsidRDefault="00B97C63" w:rsidP="00B97C63">
      <w:pPr>
        <w:pStyle w:val="EndNoteBibliography"/>
        <w:spacing w:after="0"/>
        <w:ind w:left="720" w:hanging="720"/>
      </w:pPr>
      <w:r w:rsidRPr="00B97C63">
        <w:t>[15]</w:t>
      </w:r>
      <w:r w:rsidRPr="00B97C63">
        <w:tab/>
        <w:t xml:space="preserve">M. T. Ribeiro, S. Singh, and C. Guestrin, "" Why should i trust you?" Explaining the predictions of any classifier," in </w:t>
      </w:r>
      <w:r w:rsidRPr="00B97C63">
        <w:rPr>
          <w:i/>
        </w:rPr>
        <w:t>Proceedings of the 22nd ACM SIGKDD international conference on knowledge discovery and data mining</w:t>
      </w:r>
      <w:r w:rsidRPr="00B97C63">
        <w:t xml:space="preserve">, 2016, pp. 1135-1144. </w:t>
      </w:r>
    </w:p>
    <w:p w14:paraId="089F91BD" w14:textId="77777777" w:rsidR="00B97C63" w:rsidRPr="00B97C63" w:rsidRDefault="00B97C63" w:rsidP="00B97C63">
      <w:pPr>
        <w:pStyle w:val="EndNoteBibliography"/>
        <w:spacing w:after="0"/>
        <w:ind w:left="720" w:hanging="720"/>
      </w:pPr>
      <w:r w:rsidRPr="00B97C63">
        <w:t>[16]</w:t>
      </w:r>
      <w:r w:rsidRPr="00B97C63">
        <w:tab/>
        <w:t xml:space="preserve">S. M. Lundberg and S.-I. Lee, "A unified approach to interpreting model predictions," </w:t>
      </w:r>
      <w:r w:rsidRPr="00B97C63">
        <w:rPr>
          <w:i/>
        </w:rPr>
        <w:t xml:space="preserve">Advances in neural information processing systems, </w:t>
      </w:r>
      <w:r w:rsidRPr="00B97C63">
        <w:t>vol. 30, 2017.</w:t>
      </w:r>
    </w:p>
    <w:p w14:paraId="14B09AC3" w14:textId="77777777" w:rsidR="00B97C63" w:rsidRPr="00B97C63" w:rsidRDefault="00B97C63" w:rsidP="00B97C63">
      <w:pPr>
        <w:pStyle w:val="EndNoteBibliography"/>
        <w:spacing w:after="0"/>
        <w:ind w:left="720" w:hanging="720"/>
      </w:pPr>
      <w:r w:rsidRPr="00B97C63">
        <w:t>[17]</w:t>
      </w:r>
      <w:r w:rsidRPr="00B97C63">
        <w:tab/>
        <w:t xml:space="preserve">L. S. Shapley, "17. A value for n-person games," in </w:t>
      </w:r>
      <w:r w:rsidRPr="00B97C63">
        <w:rPr>
          <w:i/>
        </w:rPr>
        <w:t>Contributions to the Theory of Games (AM-28), Volume II</w:t>
      </w:r>
      <w:r w:rsidRPr="00B97C63">
        <w:t>: Princeton University Press, 2016, pp. 307-318.</w:t>
      </w:r>
    </w:p>
    <w:p w14:paraId="3B659C30" w14:textId="77777777" w:rsidR="00B97C63" w:rsidRPr="00B97C63" w:rsidRDefault="00B97C63" w:rsidP="00B97C63">
      <w:pPr>
        <w:pStyle w:val="EndNoteBibliography"/>
        <w:spacing w:after="0"/>
        <w:ind w:left="720" w:hanging="720"/>
      </w:pPr>
      <w:r w:rsidRPr="00B97C63">
        <w:t>[18]</w:t>
      </w:r>
      <w:r w:rsidRPr="00B97C63">
        <w:tab/>
        <w:t xml:space="preserve">P. Gohel, P. Singh, and M. Mohanty, "Explainable AI: current status and future directions," </w:t>
      </w:r>
      <w:r w:rsidRPr="00B97C63">
        <w:rPr>
          <w:i/>
        </w:rPr>
        <w:t xml:space="preserve">arXiv preprint arXiv:2107.07045, </w:t>
      </w:r>
      <w:r w:rsidRPr="00B97C63">
        <w:t>2021.</w:t>
      </w:r>
    </w:p>
    <w:p w14:paraId="2B027705" w14:textId="77777777" w:rsidR="00B97C63" w:rsidRPr="00B97C63" w:rsidRDefault="00B97C63" w:rsidP="00B97C63">
      <w:pPr>
        <w:pStyle w:val="EndNoteBibliography"/>
        <w:spacing w:after="0"/>
        <w:ind w:left="720" w:hanging="720"/>
      </w:pPr>
      <w:r w:rsidRPr="00B97C63">
        <w:t>[19]</w:t>
      </w:r>
      <w:r w:rsidRPr="00B97C63">
        <w:tab/>
        <w:t xml:space="preserve">C. Molnar, </w:t>
      </w:r>
      <w:r w:rsidRPr="00B97C63">
        <w:rPr>
          <w:i/>
        </w:rPr>
        <w:t>Interpretable machine learning</w:t>
      </w:r>
      <w:r w:rsidRPr="00B97C63">
        <w:t>. Lulu. com, 2020.</w:t>
      </w:r>
    </w:p>
    <w:p w14:paraId="4F69B2D0" w14:textId="77777777" w:rsidR="00B97C63" w:rsidRPr="00B97C63" w:rsidRDefault="00B97C63" w:rsidP="00B97C63">
      <w:pPr>
        <w:pStyle w:val="EndNoteBibliography"/>
        <w:spacing w:after="0"/>
        <w:ind w:left="720" w:hanging="720"/>
      </w:pPr>
      <w:r w:rsidRPr="00B97C63">
        <w:t>[20]</w:t>
      </w:r>
      <w:r w:rsidRPr="00B97C63">
        <w:tab/>
        <w:t xml:space="preserve">C. Molnar, G. Casalicchio, and B. Bischl, "Interpretable machine learning–a brief history, state-of-the-art and challenges," in </w:t>
      </w:r>
      <w:r w:rsidRPr="00B97C63">
        <w:rPr>
          <w:i/>
        </w:rPr>
        <w:t>Joint European Conference on Machine Learning and Knowledge Discovery in Databases</w:t>
      </w:r>
      <w:r w:rsidRPr="00B97C63">
        <w:t xml:space="preserve">, 2020: Springer, pp. 417-431. </w:t>
      </w:r>
    </w:p>
    <w:p w14:paraId="59348E96" w14:textId="77777777" w:rsidR="00B97C63" w:rsidRPr="00B97C63" w:rsidRDefault="00B97C63" w:rsidP="00B97C63">
      <w:pPr>
        <w:pStyle w:val="EndNoteBibliography"/>
        <w:spacing w:after="0"/>
        <w:ind w:left="720" w:hanging="720"/>
      </w:pPr>
      <w:r w:rsidRPr="00B97C63">
        <w:t>[21]</w:t>
      </w:r>
      <w:r w:rsidRPr="00B97C63">
        <w:tab/>
        <w:t xml:space="preserve">S. Carton, Q. Mei, and P. Resnick, "Extractive adversarial networks: High-recall explanations for identifying personal attacks in social media posts," </w:t>
      </w:r>
      <w:r w:rsidRPr="00B97C63">
        <w:rPr>
          <w:i/>
        </w:rPr>
        <w:t xml:space="preserve">arXiv preprint arXiv:1809.01499, </w:t>
      </w:r>
      <w:r w:rsidRPr="00B97C63">
        <w:t>2018.</w:t>
      </w:r>
    </w:p>
    <w:p w14:paraId="6DA62FCA" w14:textId="77777777" w:rsidR="00B97C63" w:rsidRPr="00B97C63" w:rsidRDefault="00B97C63" w:rsidP="00B97C63">
      <w:pPr>
        <w:pStyle w:val="EndNoteBibliography"/>
        <w:spacing w:after="0"/>
        <w:ind w:left="720" w:hanging="720"/>
      </w:pPr>
      <w:r w:rsidRPr="00B97C63">
        <w:t>[22]</w:t>
      </w:r>
      <w:r w:rsidRPr="00B97C63">
        <w:tab/>
        <w:t xml:space="preserve">W. Ling, D. Yogatama, C. Dyer, and P. Blunsom, "Program induction by rationale generation: Learning to solve and explain algebraic word problems," </w:t>
      </w:r>
      <w:r w:rsidRPr="00B97C63">
        <w:rPr>
          <w:i/>
        </w:rPr>
        <w:t xml:space="preserve">arXiv preprint arXiv:1705.04146, </w:t>
      </w:r>
      <w:r w:rsidRPr="00B97C63">
        <w:t>2017.</w:t>
      </w:r>
    </w:p>
    <w:p w14:paraId="39B2316A" w14:textId="77777777" w:rsidR="00B97C63" w:rsidRPr="00B97C63" w:rsidRDefault="00B97C63" w:rsidP="00B97C63">
      <w:pPr>
        <w:pStyle w:val="EndNoteBibliography"/>
        <w:spacing w:after="0"/>
        <w:ind w:left="720" w:hanging="720"/>
      </w:pPr>
      <w:r w:rsidRPr="00B97C63">
        <w:t>[23]</w:t>
      </w:r>
      <w:r w:rsidRPr="00B97C63">
        <w:tab/>
        <w:t xml:space="preserve">J. Mullenbach, S. Wiegreffe, J. Duke, J. Sun, and J. Eisenstein, "Explainable prediction of medical codes from clinical text," </w:t>
      </w:r>
      <w:r w:rsidRPr="00B97C63">
        <w:rPr>
          <w:i/>
        </w:rPr>
        <w:t xml:space="preserve">arXiv preprint arXiv:1802.05695, </w:t>
      </w:r>
      <w:r w:rsidRPr="00B97C63">
        <w:t>2018.</w:t>
      </w:r>
    </w:p>
    <w:p w14:paraId="2054865B" w14:textId="77777777" w:rsidR="00B97C63" w:rsidRPr="00B97C63" w:rsidRDefault="00B97C63" w:rsidP="00B97C63">
      <w:pPr>
        <w:pStyle w:val="EndNoteBibliography"/>
        <w:spacing w:after="0"/>
        <w:ind w:left="720" w:hanging="720"/>
      </w:pPr>
      <w:r w:rsidRPr="00B97C63">
        <w:t>[24]</w:t>
      </w:r>
      <w:r w:rsidRPr="00B97C63">
        <w:tab/>
        <w:t xml:space="preserve">Y. Dong, Z. Li, M. Rezagholizadeh, and J. C. K. Cheung, "EditNTS: An neural programmer-interpreter model for sentence simplification through explicit editing," </w:t>
      </w:r>
      <w:r w:rsidRPr="00B97C63">
        <w:rPr>
          <w:i/>
        </w:rPr>
        <w:t xml:space="preserve">arXiv preprint arXiv:1906.08104, </w:t>
      </w:r>
      <w:r w:rsidRPr="00B97C63">
        <w:t>2019.</w:t>
      </w:r>
    </w:p>
    <w:p w14:paraId="63005B08" w14:textId="77777777" w:rsidR="00B97C63" w:rsidRPr="00B97C63" w:rsidRDefault="00B97C63" w:rsidP="00B97C63">
      <w:pPr>
        <w:pStyle w:val="EndNoteBibliography"/>
        <w:spacing w:after="0"/>
        <w:ind w:left="720" w:hanging="720"/>
      </w:pPr>
      <w:r w:rsidRPr="00B97C63">
        <w:t>[25]</w:t>
      </w:r>
      <w:r w:rsidRPr="00B97C63">
        <w:tab/>
        <w:t xml:space="preserve">P. Lertvittayakumjorn and F. Toni, "Human-grounded evaluations of explanation methods for text classification," </w:t>
      </w:r>
      <w:r w:rsidRPr="00B97C63">
        <w:rPr>
          <w:i/>
        </w:rPr>
        <w:t xml:space="preserve">arXiv preprint arXiv:1908.11355, </w:t>
      </w:r>
      <w:r w:rsidRPr="00B97C63">
        <w:t>2019.</w:t>
      </w:r>
    </w:p>
    <w:p w14:paraId="125383C8" w14:textId="77777777" w:rsidR="00B97C63" w:rsidRPr="00B97C63" w:rsidRDefault="00B97C63" w:rsidP="00B97C63">
      <w:pPr>
        <w:pStyle w:val="EndNoteBibliography"/>
        <w:spacing w:after="0"/>
        <w:ind w:left="720" w:hanging="720"/>
      </w:pPr>
      <w:r w:rsidRPr="00B97C63">
        <w:t>[26]</w:t>
      </w:r>
      <w:r w:rsidRPr="00B97C63">
        <w:tab/>
        <w:t xml:space="preserve">M. Robnik-Šikonja and M. Bohanec, "Perturbation-based explanations of prediction models," in </w:t>
      </w:r>
      <w:r w:rsidRPr="00B97C63">
        <w:rPr>
          <w:i/>
        </w:rPr>
        <w:t>Human and machine learning</w:t>
      </w:r>
      <w:r w:rsidRPr="00B97C63">
        <w:t>: Springer, 2018, pp. 159-175.</w:t>
      </w:r>
    </w:p>
    <w:p w14:paraId="18DEAFF5" w14:textId="77777777" w:rsidR="00B97C63" w:rsidRPr="00B97C63" w:rsidRDefault="00B97C63" w:rsidP="00B97C63">
      <w:pPr>
        <w:pStyle w:val="EndNoteBibliography"/>
        <w:spacing w:after="0"/>
        <w:ind w:left="720" w:hanging="720"/>
      </w:pPr>
      <w:r w:rsidRPr="00B97C63">
        <w:lastRenderedPageBreak/>
        <w:t>[27]</w:t>
      </w:r>
      <w:r w:rsidRPr="00B97C63">
        <w:tab/>
        <w:t xml:space="preserve">W. Marrakchi, "Explaining by Conversing: The Argument for Conversational Xai Systems," Harvard University, 2021. </w:t>
      </w:r>
    </w:p>
    <w:p w14:paraId="7F1FD829" w14:textId="77777777" w:rsidR="00B97C63" w:rsidRPr="00B97C63" w:rsidRDefault="00B97C63" w:rsidP="00B97C63">
      <w:pPr>
        <w:pStyle w:val="EndNoteBibliography"/>
        <w:spacing w:after="0"/>
        <w:ind w:left="720" w:hanging="720"/>
      </w:pPr>
      <w:r w:rsidRPr="00B97C63">
        <w:t>[28]</w:t>
      </w:r>
      <w:r w:rsidRPr="00B97C63">
        <w:tab/>
        <w:t xml:space="preserve">G. Caldarini, S. Jaf, and K. McGarry, "A literature survey of recent advances in chatbots," </w:t>
      </w:r>
      <w:r w:rsidRPr="00B97C63">
        <w:rPr>
          <w:i/>
        </w:rPr>
        <w:t xml:space="preserve">Information, </w:t>
      </w:r>
      <w:r w:rsidRPr="00B97C63">
        <w:t>vol. 13, no. 1, p. 41, 2022.</w:t>
      </w:r>
    </w:p>
    <w:p w14:paraId="417D4B1B" w14:textId="317602A3" w:rsidR="00B97C63" w:rsidRPr="00B97C63" w:rsidRDefault="00B97C63" w:rsidP="00B97C63">
      <w:pPr>
        <w:pStyle w:val="EndNoteBibliography"/>
        <w:spacing w:after="0"/>
        <w:ind w:left="720" w:hanging="720"/>
      </w:pPr>
      <w:r w:rsidRPr="00B97C63">
        <w:t>[29]</w:t>
      </w:r>
      <w:r w:rsidRPr="00B97C63">
        <w:tab/>
        <w:t xml:space="preserve">K. Mikhail. "Overview — ELI5 0.11.0 documentation." </w:t>
      </w:r>
      <w:hyperlink r:id="rId107" w:history="1">
        <w:r w:rsidRPr="00B97C63">
          <w:rPr>
            <w:rStyle w:val="Hyperlink"/>
          </w:rPr>
          <w:t>https://eli5.readthedocs.io/en/latest/overview.html</w:t>
        </w:r>
      </w:hyperlink>
      <w:r w:rsidRPr="00B97C63">
        <w:t xml:space="preserve"> (accessed Aug. 22,, 2022).</w:t>
      </w:r>
    </w:p>
    <w:p w14:paraId="6EA65B82" w14:textId="77777777" w:rsidR="00B97C63" w:rsidRPr="00B97C63" w:rsidRDefault="00B97C63" w:rsidP="00B97C63">
      <w:pPr>
        <w:pStyle w:val="EndNoteBibliography"/>
        <w:spacing w:after="0"/>
        <w:ind w:left="720" w:hanging="720"/>
      </w:pPr>
      <w:r w:rsidRPr="00B97C63">
        <w:t>[30]</w:t>
      </w:r>
      <w:r w:rsidRPr="00B97C63">
        <w:tab/>
        <w:t xml:space="preserve">D. Alvarez-Melis and T. S. Jaakkola, "On the robustness of interpretability methods," </w:t>
      </w:r>
      <w:r w:rsidRPr="00B97C63">
        <w:rPr>
          <w:i/>
        </w:rPr>
        <w:t xml:space="preserve">arXiv preprint arXiv:1806.08049, </w:t>
      </w:r>
      <w:r w:rsidRPr="00B97C63">
        <w:t>2018.</w:t>
      </w:r>
    </w:p>
    <w:p w14:paraId="6C0CC145" w14:textId="77777777" w:rsidR="00B97C63" w:rsidRPr="00B97C63" w:rsidRDefault="00B97C63" w:rsidP="00B97C63">
      <w:pPr>
        <w:pStyle w:val="EndNoteBibliography"/>
        <w:spacing w:after="0"/>
        <w:ind w:left="720" w:hanging="720"/>
      </w:pPr>
      <w:r w:rsidRPr="00B97C63">
        <w:t>[31]</w:t>
      </w:r>
      <w:r w:rsidRPr="00B97C63">
        <w:tab/>
        <w:t xml:space="preserve">D. Slack, S. Hilgard, E. Jia, S. Singh, and H. Lakkaraju, "Fooling lime and shap: Adversarial attacks on post hoc explanation methods," in </w:t>
      </w:r>
      <w:r w:rsidRPr="00B97C63">
        <w:rPr>
          <w:i/>
        </w:rPr>
        <w:t>Proceedings of the AAAI/ACM Conference on AI, Ethics, and Society</w:t>
      </w:r>
      <w:r w:rsidRPr="00B97C63">
        <w:t xml:space="preserve">, 2020, pp. 180-186. </w:t>
      </w:r>
    </w:p>
    <w:p w14:paraId="249E1F33" w14:textId="77777777" w:rsidR="00B97C63" w:rsidRPr="00B97C63" w:rsidRDefault="00B97C63" w:rsidP="00B97C63">
      <w:pPr>
        <w:pStyle w:val="EndNoteBibliography"/>
        <w:spacing w:after="0"/>
        <w:ind w:left="720" w:hanging="720"/>
      </w:pPr>
      <w:r w:rsidRPr="00B97C63">
        <w:t>[32]</w:t>
      </w:r>
      <w:r w:rsidRPr="00B97C63">
        <w:tab/>
        <w:t xml:space="preserve">N. Puri, P. Gupta, P. Agarwal, S. Verma, and B. Krishnamurthy, "Magix: Model agnostic globally interpretable explanations," </w:t>
      </w:r>
      <w:r w:rsidRPr="00B97C63">
        <w:rPr>
          <w:i/>
        </w:rPr>
        <w:t xml:space="preserve">arXiv preprint arXiv:1706.07160, </w:t>
      </w:r>
      <w:r w:rsidRPr="00B97C63">
        <w:t>2017.</w:t>
      </w:r>
    </w:p>
    <w:p w14:paraId="2D5B5BE6" w14:textId="77777777" w:rsidR="00B97C63" w:rsidRPr="00B97C63" w:rsidRDefault="00B97C63" w:rsidP="00B97C63">
      <w:pPr>
        <w:pStyle w:val="EndNoteBibliography"/>
        <w:spacing w:after="0"/>
        <w:ind w:left="720" w:hanging="720"/>
      </w:pPr>
      <w:r w:rsidRPr="00B97C63">
        <w:t>[33]</w:t>
      </w:r>
      <w:r w:rsidRPr="00B97C63">
        <w:tab/>
        <w:t xml:space="preserve">M. Danilevsky, S. Dhanorkar, Y. Li, L. Popa, K. Qian, and A. Xu, "Explainability for Natural Language Processing," in </w:t>
      </w:r>
      <w:r w:rsidRPr="00B97C63">
        <w:rPr>
          <w:i/>
        </w:rPr>
        <w:t>Proceedings of the 27th ACM SIGKDD Conference on Knowledge Discovery &amp; Data Mining</w:t>
      </w:r>
      <w:r w:rsidRPr="00B97C63">
        <w:t xml:space="preserve">, 2021, pp. 4033-4034. </w:t>
      </w:r>
    </w:p>
    <w:p w14:paraId="2D7DBF4A" w14:textId="77777777" w:rsidR="00B97C63" w:rsidRPr="00B97C63" w:rsidRDefault="00B97C63" w:rsidP="00B97C63">
      <w:pPr>
        <w:pStyle w:val="EndNoteBibliography"/>
        <w:spacing w:after="0"/>
        <w:ind w:left="720" w:hanging="720"/>
      </w:pPr>
      <w:r w:rsidRPr="00B97C63">
        <w:t>[34]</w:t>
      </w:r>
      <w:r w:rsidRPr="00B97C63">
        <w:tab/>
        <w:t xml:space="preserve">D. Rajagopal, V. Balachandran, E. Hovy, and Y. Tsvetkov, "Selfexplain: A self-explaining architecture for neural text classifiers," </w:t>
      </w:r>
      <w:r w:rsidRPr="00B97C63">
        <w:rPr>
          <w:i/>
        </w:rPr>
        <w:t xml:space="preserve">arXiv preprint arXiv:2103.12279, </w:t>
      </w:r>
      <w:r w:rsidRPr="00B97C63">
        <w:t>2021.</w:t>
      </w:r>
    </w:p>
    <w:p w14:paraId="60173D97" w14:textId="77777777" w:rsidR="00B97C63" w:rsidRPr="00B97C63" w:rsidRDefault="00B97C63" w:rsidP="00B97C63">
      <w:pPr>
        <w:pStyle w:val="EndNoteBibliography"/>
        <w:spacing w:after="0"/>
        <w:ind w:left="720" w:hanging="720"/>
      </w:pPr>
      <w:r w:rsidRPr="00B97C63">
        <w:t>[35]</w:t>
      </w:r>
      <w:r w:rsidRPr="00B97C63">
        <w:tab/>
        <w:t xml:space="preserve">A. Shrikumar, P. Greenside, and A. Kundaje, "Learning important features through propagating activation differences," in </w:t>
      </w:r>
      <w:r w:rsidRPr="00B97C63">
        <w:rPr>
          <w:i/>
        </w:rPr>
        <w:t>International conference on machine learning</w:t>
      </w:r>
      <w:r w:rsidRPr="00B97C63">
        <w:t xml:space="preserve">, 2017: PMLR, pp. 3145-3153. </w:t>
      </w:r>
    </w:p>
    <w:p w14:paraId="5832580D" w14:textId="77777777" w:rsidR="00B97C63" w:rsidRPr="00B97C63" w:rsidRDefault="00B97C63" w:rsidP="00B97C63">
      <w:pPr>
        <w:pStyle w:val="EndNoteBibliography"/>
        <w:spacing w:after="0"/>
        <w:ind w:left="720" w:hanging="720"/>
      </w:pPr>
      <w:r w:rsidRPr="00B97C63">
        <w:t>[36]</w:t>
      </w:r>
      <w:r w:rsidRPr="00B97C63">
        <w:tab/>
        <w:t xml:space="preserve">Z. Xue, R. Li, and M. Li, "Recent Progress in Conversational AI," </w:t>
      </w:r>
      <w:r w:rsidRPr="00B97C63">
        <w:rPr>
          <w:i/>
        </w:rPr>
        <w:t xml:space="preserve">arXiv preprint arXiv:2204.09719, </w:t>
      </w:r>
      <w:r w:rsidRPr="00B97C63">
        <w:t>2022.</w:t>
      </w:r>
    </w:p>
    <w:p w14:paraId="4D4D5029" w14:textId="77777777" w:rsidR="00B97C63" w:rsidRPr="00B97C63" w:rsidRDefault="00B97C63" w:rsidP="00B97C63">
      <w:pPr>
        <w:pStyle w:val="EndNoteBibliography"/>
        <w:spacing w:after="0"/>
        <w:ind w:left="720" w:hanging="720"/>
      </w:pPr>
      <w:r w:rsidRPr="00B97C63">
        <w:t>[37]</w:t>
      </w:r>
      <w:r w:rsidRPr="00B97C63">
        <w:tab/>
        <w:t xml:space="preserve">S. Pérez-Soler, S. Juarez-Puerta, E. Guerra, and J. de Lara, "Choosing a chatbot development tool," </w:t>
      </w:r>
      <w:r w:rsidRPr="00B97C63">
        <w:rPr>
          <w:i/>
        </w:rPr>
        <w:t xml:space="preserve">IEEE Software, </w:t>
      </w:r>
      <w:r w:rsidRPr="00B97C63">
        <w:t>vol. 38, no. 4, pp. 94-103, 2021.</w:t>
      </w:r>
    </w:p>
    <w:p w14:paraId="40E89C87" w14:textId="77777777" w:rsidR="00B97C63" w:rsidRPr="00B97C63" w:rsidRDefault="00B97C63" w:rsidP="00B97C63">
      <w:pPr>
        <w:pStyle w:val="EndNoteBibliography"/>
        <w:spacing w:after="0"/>
        <w:ind w:left="720" w:hanging="720"/>
      </w:pPr>
      <w:r w:rsidRPr="00B97C63">
        <w:t>[38]</w:t>
      </w:r>
      <w:r w:rsidRPr="00B97C63">
        <w:tab/>
        <w:t xml:space="preserve">A. Singh, K. Ramasubramanian, and S. Shivam, "Introduction to Microsoft Bot, RASA, and Google Dialogflow," in </w:t>
      </w:r>
      <w:r w:rsidRPr="00B97C63">
        <w:rPr>
          <w:i/>
        </w:rPr>
        <w:t>Building an Enterprise Chatbot: Work with Protected Enterprise Data Using Open Source Frameworks</w:t>
      </w:r>
      <w:r w:rsidRPr="00B97C63">
        <w:t>. Berkeley, CA: Apress, 2019, pp. 281-302.</w:t>
      </w:r>
    </w:p>
    <w:p w14:paraId="3790FD84" w14:textId="77777777" w:rsidR="00B97C63" w:rsidRPr="00B97C63" w:rsidRDefault="00B97C63" w:rsidP="00B97C63">
      <w:pPr>
        <w:pStyle w:val="EndNoteBibliography"/>
        <w:spacing w:after="0"/>
        <w:ind w:left="720" w:hanging="720"/>
      </w:pPr>
      <w:r w:rsidRPr="00B97C63">
        <w:t>[39]</w:t>
      </w:r>
      <w:r w:rsidRPr="00B97C63">
        <w:tab/>
        <w:t>Z. Chen</w:t>
      </w:r>
      <w:r w:rsidRPr="00B97C63">
        <w:rPr>
          <w:i/>
        </w:rPr>
        <w:t xml:space="preserve"> et al.</w:t>
      </w:r>
      <w:r w:rsidRPr="00B97C63">
        <w:t xml:space="preserve">, "Towards explainable conversational recommendation," in </w:t>
      </w:r>
      <w:r w:rsidRPr="00B97C63">
        <w:rPr>
          <w:i/>
        </w:rPr>
        <w:t>Proceedings of the Twenty-Ninth International Conference on International Joint Conferences on Artificial Intelligence</w:t>
      </w:r>
      <w:r w:rsidRPr="00B97C63">
        <w:t xml:space="preserve">, 2021, pp. 2994-3000. </w:t>
      </w:r>
    </w:p>
    <w:p w14:paraId="38F9488B" w14:textId="77777777" w:rsidR="00B97C63" w:rsidRPr="00B97C63" w:rsidRDefault="00B97C63" w:rsidP="00B97C63">
      <w:pPr>
        <w:pStyle w:val="EndNoteBibliography"/>
        <w:spacing w:after="0"/>
        <w:ind w:left="720" w:hanging="720"/>
      </w:pPr>
      <w:r w:rsidRPr="00B97C63">
        <w:lastRenderedPageBreak/>
        <w:t>[40]</w:t>
      </w:r>
      <w:r w:rsidRPr="00B97C63">
        <w:tab/>
        <w:t xml:space="preserve">V. B. Nguyen, J. Schlotterer, and C. Seifert, "Explaining Machine Learning Models in Natural Conversations: Towards a Conversational XAI Agent," 2022. </w:t>
      </w:r>
    </w:p>
    <w:p w14:paraId="332BC417" w14:textId="77777777" w:rsidR="00B97C63" w:rsidRPr="00B97C63" w:rsidRDefault="00B97C63" w:rsidP="00B97C63">
      <w:pPr>
        <w:pStyle w:val="EndNoteBibliography"/>
        <w:spacing w:after="0"/>
        <w:ind w:left="720" w:hanging="720"/>
      </w:pPr>
      <w:r w:rsidRPr="00B97C63">
        <w:t>[41]</w:t>
      </w:r>
      <w:r w:rsidRPr="00B97C63">
        <w:tab/>
        <w:t xml:space="preserve">C. Werner, "Explainable AI through Rule-based Interactive Conversation," in </w:t>
      </w:r>
      <w:r w:rsidRPr="00B97C63">
        <w:rPr>
          <w:i/>
        </w:rPr>
        <w:t>Edbt/icdt workshops</w:t>
      </w:r>
      <w:r w:rsidRPr="00B97C63">
        <w:t xml:space="preserve">, 2020. </w:t>
      </w:r>
    </w:p>
    <w:p w14:paraId="1122B4D4" w14:textId="77777777" w:rsidR="00B97C63" w:rsidRPr="00B97C63" w:rsidRDefault="00B97C63" w:rsidP="00B97C63">
      <w:pPr>
        <w:pStyle w:val="EndNoteBibliography"/>
        <w:spacing w:after="0"/>
        <w:ind w:left="720" w:hanging="720"/>
      </w:pPr>
      <w:r w:rsidRPr="00B97C63">
        <w:t>[42]</w:t>
      </w:r>
      <w:r w:rsidRPr="00B97C63">
        <w:tab/>
        <w:t xml:space="preserve">R. Dazeley, P. Vamplew, C. Foale, C. Young, S. Aryal, and F. Cruz, "Levels of explainable artificial intelligence for human-aligned conversational explanations," </w:t>
      </w:r>
      <w:r w:rsidRPr="00B97C63">
        <w:rPr>
          <w:i/>
        </w:rPr>
        <w:t xml:space="preserve">Artificial Intelligence, </w:t>
      </w:r>
      <w:r w:rsidRPr="00B97C63">
        <w:t>vol. 299, p. 103525, 2021.</w:t>
      </w:r>
    </w:p>
    <w:p w14:paraId="6A4E7A22" w14:textId="77777777" w:rsidR="00B97C63" w:rsidRPr="00B97C63" w:rsidRDefault="00B97C63" w:rsidP="00B97C63">
      <w:pPr>
        <w:pStyle w:val="EndNoteBibliography"/>
        <w:spacing w:after="0"/>
        <w:ind w:left="720" w:hanging="720"/>
      </w:pPr>
      <w:r w:rsidRPr="00B97C63">
        <w:t>[43]</w:t>
      </w:r>
      <w:r w:rsidRPr="00B97C63">
        <w:tab/>
        <w:t xml:space="preserve">N. Nobani, F. Mercorio, and M. Mezzanzanica, "Towards an Explainer-agnostic Conversational XAI," in </w:t>
      </w:r>
      <w:r w:rsidRPr="00B97C63">
        <w:rPr>
          <w:i/>
        </w:rPr>
        <w:t>IJCAI</w:t>
      </w:r>
      <w:r w:rsidRPr="00B97C63">
        <w:t xml:space="preserve">, 2021, pp. 4909-4910. </w:t>
      </w:r>
    </w:p>
    <w:p w14:paraId="0BC1349C" w14:textId="77777777" w:rsidR="00B97C63" w:rsidRPr="00B97C63" w:rsidRDefault="00B97C63" w:rsidP="00B97C63">
      <w:pPr>
        <w:pStyle w:val="EndNoteBibliography"/>
        <w:spacing w:after="0"/>
        <w:ind w:left="720" w:hanging="720"/>
      </w:pPr>
      <w:r w:rsidRPr="00B97C63">
        <w:t>[44]</w:t>
      </w:r>
      <w:r w:rsidRPr="00B97C63">
        <w:tab/>
        <w:t>M. Kuźba, "Conversational explanations of Machine Learning models using chatbots."</w:t>
      </w:r>
    </w:p>
    <w:p w14:paraId="0FD58A4F" w14:textId="77777777" w:rsidR="00B97C63" w:rsidRPr="00B97C63" w:rsidRDefault="00B97C63" w:rsidP="00B97C63">
      <w:pPr>
        <w:pStyle w:val="EndNoteBibliography"/>
        <w:ind w:left="720" w:hanging="720"/>
      </w:pPr>
      <w:r w:rsidRPr="00B97C63">
        <w:t>[45]</w:t>
      </w:r>
      <w:r w:rsidRPr="00B97C63">
        <w:tab/>
        <w:t xml:space="preserve">A. Khurana, P. Alamzadeh, and P. K. Chilana, "ChatrEx: Designing explainable chatbot interfaces for enhancing usefulness, transparency, and trust," in </w:t>
      </w:r>
      <w:r w:rsidRPr="00B97C63">
        <w:rPr>
          <w:i/>
        </w:rPr>
        <w:t>2021 IEEE Symposium on Visual Languages and Human-Centric Computing (VL/HCC)</w:t>
      </w:r>
      <w:r w:rsidRPr="00B97C63">
        <w:t xml:space="preserve">, 2021: IEEE, pp. 1-11. </w:t>
      </w:r>
    </w:p>
    <w:p w14:paraId="585E7B15" w14:textId="7C7AD8A1" w:rsidR="002E6E69" w:rsidRDefault="008C7810" w:rsidP="008C7810">
      <w:pPr>
        <w:spacing w:before="0" w:after="0" w:line="360" w:lineRule="auto"/>
        <w:jc w:val="left"/>
      </w:pPr>
      <w:r>
        <w:fldChar w:fldCharType="end"/>
      </w:r>
    </w:p>
    <w:p w14:paraId="32E306A4" w14:textId="77777777" w:rsidR="00CF51FC" w:rsidRDefault="00CF51FC" w:rsidP="008C7810">
      <w:pPr>
        <w:spacing w:before="0" w:after="0" w:line="360" w:lineRule="auto"/>
        <w:jc w:val="left"/>
      </w:pPr>
    </w:p>
    <w:p w14:paraId="1051C0E2" w14:textId="77777777" w:rsidR="00CF51FC" w:rsidRDefault="00CF51FC" w:rsidP="008C7810">
      <w:pPr>
        <w:spacing w:before="0" w:after="0" w:line="360" w:lineRule="auto"/>
        <w:jc w:val="left"/>
      </w:pPr>
    </w:p>
    <w:p w14:paraId="02E5EDCC" w14:textId="77777777" w:rsidR="00CF51FC" w:rsidRDefault="00CF51FC" w:rsidP="008C7810">
      <w:pPr>
        <w:spacing w:before="0" w:after="0" w:line="360" w:lineRule="auto"/>
        <w:jc w:val="left"/>
      </w:pPr>
    </w:p>
    <w:p w14:paraId="12FDBC13" w14:textId="77777777" w:rsidR="00CF51FC" w:rsidRDefault="00CF51FC" w:rsidP="008C7810">
      <w:pPr>
        <w:spacing w:before="0" w:after="0" w:line="360" w:lineRule="auto"/>
        <w:jc w:val="left"/>
      </w:pPr>
    </w:p>
    <w:p w14:paraId="1B6ED913" w14:textId="77777777" w:rsidR="00CF51FC" w:rsidRDefault="00CF51FC" w:rsidP="008C7810">
      <w:pPr>
        <w:spacing w:before="0" w:after="0" w:line="360" w:lineRule="auto"/>
        <w:jc w:val="left"/>
      </w:pPr>
    </w:p>
    <w:p w14:paraId="5C8FB9E7" w14:textId="77777777" w:rsidR="00CF51FC" w:rsidRDefault="00CF51FC" w:rsidP="008C7810">
      <w:pPr>
        <w:spacing w:before="0" w:after="0" w:line="360" w:lineRule="auto"/>
        <w:jc w:val="left"/>
      </w:pPr>
    </w:p>
    <w:p w14:paraId="197E6F85" w14:textId="77777777" w:rsidR="00CF51FC" w:rsidRDefault="00CF51FC" w:rsidP="008C7810">
      <w:pPr>
        <w:spacing w:before="0" w:after="0" w:line="360" w:lineRule="auto"/>
        <w:jc w:val="left"/>
      </w:pPr>
    </w:p>
    <w:p w14:paraId="7DD82D8E" w14:textId="77777777" w:rsidR="00CF51FC" w:rsidRDefault="00CF51FC" w:rsidP="008C7810">
      <w:pPr>
        <w:spacing w:before="0" w:after="0" w:line="360" w:lineRule="auto"/>
        <w:jc w:val="left"/>
      </w:pPr>
    </w:p>
    <w:p w14:paraId="5694A35C" w14:textId="77777777" w:rsidR="00CF51FC" w:rsidRDefault="00CF51FC" w:rsidP="008C7810">
      <w:pPr>
        <w:spacing w:before="0" w:after="0" w:line="360" w:lineRule="auto"/>
        <w:jc w:val="left"/>
      </w:pPr>
    </w:p>
    <w:p w14:paraId="5550CFAA" w14:textId="77777777" w:rsidR="00CF51FC" w:rsidRDefault="00CF51FC" w:rsidP="008C7810">
      <w:pPr>
        <w:spacing w:before="0" w:after="0" w:line="360" w:lineRule="auto"/>
        <w:jc w:val="left"/>
      </w:pPr>
    </w:p>
    <w:p w14:paraId="1F528773" w14:textId="77777777" w:rsidR="00CF51FC" w:rsidRDefault="00CF51FC" w:rsidP="008C7810">
      <w:pPr>
        <w:spacing w:before="0" w:after="0" w:line="360" w:lineRule="auto"/>
        <w:jc w:val="left"/>
      </w:pPr>
    </w:p>
    <w:p w14:paraId="478D40CE" w14:textId="77777777" w:rsidR="00CF51FC" w:rsidRDefault="00CF51FC" w:rsidP="008C7810">
      <w:pPr>
        <w:spacing w:before="0" w:after="0" w:line="360" w:lineRule="auto"/>
        <w:jc w:val="left"/>
      </w:pPr>
    </w:p>
    <w:p w14:paraId="7ED52D2B" w14:textId="77777777" w:rsidR="00CF51FC" w:rsidRDefault="00CF51FC" w:rsidP="008C7810">
      <w:pPr>
        <w:spacing w:before="0" w:after="0" w:line="360" w:lineRule="auto"/>
        <w:jc w:val="left"/>
      </w:pPr>
    </w:p>
    <w:p w14:paraId="0068A91C" w14:textId="77777777" w:rsidR="00CF51FC" w:rsidRDefault="00CF51FC" w:rsidP="008C7810">
      <w:pPr>
        <w:spacing w:before="0" w:after="0" w:line="360" w:lineRule="auto"/>
        <w:jc w:val="left"/>
      </w:pPr>
    </w:p>
    <w:p w14:paraId="1FEC2EE4" w14:textId="77777777" w:rsidR="00CF51FC" w:rsidRDefault="00CF51FC" w:rsidP="008C7810">
      <w:pPr>
        <w:spacing w:before="0" w:after="0" w:line="360" w:lineRule="auto"/>
        <w:jc w:val="left"/>
      </w:pPr>
    </w:p>
    <w:p w14:paraId="1E8C4F86" w14:textId="77777777" w:rsidR="00CF51FC" w:rsidRDefault="00CF51FC" w:rsidP="008C7810">
      <w:pPr>
        <w:spacing w:before="0" w:after="0" w:line="360" w:lineRule="auto"/>
        <w:jc w:val="left"/>
      </w:pPr>
    </w:p>
    <w:p w14:paraId="7D4F593D" w14:textId="76211669" w:rsidR="0053359E" w:rsidRDefault="0053359E" w:rsidP="00994B1F">
      <w:pPr>
        <w:pStyle w:val="Heading1"/>
        <w:spacing w:before="0" w:after="240" w:line="360" w:lineRule="auto"/>
        <w:rPr>
          <w:rFonts w:cs="Times New Roman"/>
        </w:rPr>
      </w:pPr>
      <w:bookmarkStart w:id="207" w:name="_Toc117094377"/>
      <w:r>
        <w:rPr>
          <w:rFonts w:cs="Times New Roman"/>
        </w:rPr>
        <w:lastRenderedPageBreak/>
        <w:t>G</w:t>
      </w:r>
      <w:r w:rsidR="00C60A84">
        <w:rPr>
          <w:rFonts w:cs="Times New Roman"/>
        </w:rPr>
        <w:t>lossary</w:t>
      </w:r>
      <w:bookmarkEnd w:id="20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5248"/>
      </w:tblGrid>
      <w:tr w:rsidR="00AF56E4" w14:paraId="1CD0C606" w14:textId="77777777" w:rsidTr="00337307">
        <w:tc>
          <w:tcPr>
            <w:tcW w:w="2965" w:type="dxa"/>
          </w:tcPr>
          <w:p w14:paraId="6FD187F7" w14:textId="73A80E09" w:rsidR="00AF56E4" w:rsidRPr="00337307" w:rsidRDefault="00AF56E4" w:rsidP="00337307">
            <w:pPr>
              <w:jc w:val="left"/>
            </w:pPr>
            <w:r w:rsidRPr="00337307">
              <w:t>Term</w:t>
            </w:r>
          </w:p>
        </w:tc>
        <w:tc>
          <w:tcPr>
            <w:tcW w:w="5248" w:type="dxa"/>
          </w:tcPr>
          <w:p w14:paraId="545A0724" w14:textId="42AD6E78" w:rsidR="00AF56E4" w:rsidRPr="00337307" w:rsidRDefault="00AF56E4" w:rsidP="00337307">
            <w:pPr>
              <w:jc w:val="left"/>
            </w:pPr>
            <w:r w:rsidRPr="00337307">
              <w:t>Definition</w:t>
            </w:r>
          </w:p>
        </w:tc>
      </w:tr>
      <w:tr w:rsidR="00850D8D" w14:paraId="0B8FCDFE" w14:textId="77777777" w:rsidTr="00337307">
        <w:trPr>
          <w:trHeight w:val="1048"/>
        </w:trPr>
        <w:tc>
          <w:tcPr>
            <w:tcW w:w="2965" w:type="dxa"/>
          </w:tcPr>
          <w:p w14:paraId="76973033" w14:textId="0BEBA28D" w:rsidR="00850D8D" w:rsidRDefault="00850D8D" w:rsidP="00337307">
            <w:pPr>
              <w:jc w:val="left"/>
            </w:pPr>
            <w:r>
              <w:t>Artificial Intelligence</w:t>
            </w:r>
            <w:r w:rsidR="003A5466">
              <w:t xml:space="preserve"> (AI)</w:t>
            </w:r>
          </w:p>
        </w:tc>
        <w:tc>
          <w:tcPr>
            <w:tcW w:w="5248" w:type="dxa"/>
          </w:tcPr>
          <w:p w14:paraId="21210A2B" w14:textId="675C5EEF" w:rsidR="00850D8D" w:rsidRDefault="00F9267C" w:rsidP="00337307">
            <w:pPr>
              <w:jc w:val="left"/>
            </w:pPr>
            <w:r>
              <w:t xml:space="preserve">A field of study </w:t>
            </w:r>
            <w:r w:rsidR="00A40D5F">
              <w:t xml:space="preserve">and often refers to the intelligence </w:t>
            </w:r>
            <w:r w:rsidR="003A5466">
              <w:t>demonstrated by machines in contrast to natural intelligence.</w:t>
            </w:r>
          </w:p>
        </w:tc>
      </w:tr>
      <w:tr w:rsidR="003A5466" w14:paraId="27214DD1" w14:textId="77777777" w:rsidTr="00AF56E4">
        <w:tc>
          <w:tcPr>
            <w:tcW w:w="2965" w:type="dxa"/>
          </w:tcPr>
          <w:p w14:paraId="551F8020" w14:textId="5BD4E853" w:rsidR="003A5466" w:rsidRDefault="003A5466" w:rsidP="001902EB">
            <w:pPr>
              <w:spacing w:before="0"/>
              <w:jc w:val="left"/>
            </w:pPr>
            <w:r>
              <w:t>Machine Learning (ML)</w:t>
            </w:r>
          </w:p>
        </w:tc>
        <w:tc>
          <w:tcPr>
            <w:tcW w:w="5248" w:type="dxa"/>
          </w:tcPr>
          <w:p w14:paraId="34832B4F" w14:textId="0B78CD34" w:rsidR="003A5466" w:rsidRDefault="00CA2E09" w:rsidP="001902EB">
            <w:pPr>
              <w:spacing w:before="0"/>
              <w:jc w:val="left"/>
            </w:pPr>
            <w:r>
              <w:t xml:space="preserve">A subfield of AI </w:t>
            </w:r>
            <w:r w:rsidR="00F00DAE">
              <w:t xml:space="preserve">that concerns </w:t>
            </w:r>
            <w:r w:rsidR="006B1A31">
              <w:t xml:space="preserve">development of methods that leverages on data to improve performance </w:t>
            </w:r>
            <w:r w:rsidR="001902EB">
              <w:t>in executing a task or set of tasks.</w:t>
            </w:r>
          </w:p>
        </w:tc>
      </w:tr>
      <w:tr w:rsidR="00AF56E4" w14:paraId="49317AA5" w14:textId="77777777" w:rsidTr="00AF56E4">
        <w:tc>
          <w:tcPr>
            <w:tcW w:w="2965" w:type="dxa"/>
          </w:tcPr>
          <w:p w14:paraId="104994C5" w14:textId="77FE5888" w:rsidR="00AF56E4" w:rsidRDefault="00AF56E4" w:rsidP="001902EB">
            <w:pPr>
              <w:spacing w:before="0"/>
              <w:jc w:val="left"/>
            </w:pPr>
            <w:r>
              <w:t>Natural Language Processing (NLP)</w:t>
            </w:r>
          </w:p>
        </w:tc>
        <w:tc>
          <w:tcPr>
            <w:tcW w:w="5248" w:type="dxa"/>
          </w:tcPr>
          <w:p w14:paraId="71DD1311" w14:textId="6537682D" w:rsidR="00AF56E4" w:rsidRDefault="000734C3" w:rsidP="001902EB">
            <w:pPr>
              <w:spacing w:before="0"/>
              <w:jc w:val="left"/>
            </w:pPr>
            <w:r>
              <w:t xml:space="preserve">A subfield of </w:t>
            </w:r>
            <w:r w:rsidR="00924521">
              <w:t>linguistics, computer science, and artificial intelligence</w:t>
            </w:r>
            <w:r w:rsidR="00926C64">
              <w:t xml:space="preserve"> that concerns how to</w:t>
            </w:r>
            <w:r w:rsidR="002A32AA">
              <w:t xml:space="preserve"> enable machines to</w:t>
            </w:r>
            <w:r w:rsidR="00926C64">
              <w:t xml:space="preserve"> process </w:t>
            </w:r>
            <w:r w:rsidR="001A710C">
              <w:t>enormous quantities</w:t>
            </w:r>
            <w:r w:rsidR="002A32AA">
              <w:t xml:space="preserve"> of natural language data.</w:t>
            </w:r>
          </w:p>
        </w:tc>
      </w:tr>
      <w:tr w:rsidR="00AF56E4" w14:paraId="4B25A82A" w14:textId="77777777" w:rsidTr="00AF56E4">
        <w:tc>
          <w:tcPr>
            <w:tcW w:w="2965" w:type="dxa"/>
          </w:tcPr>
          <w:p w14:paraId="0A3AF55E" w14:textId="2E7C9E95" w:rsidR="00AF56E4" w:rsidRDefault="00953F02" w:rsidP="001902EB">
            <w:pPr>
              <w:spacing w:before="0"/>
              <w:jc w:val="left"/>
            </w:pPr>
            <w:r>
              <w:t>Explainable AI (XAI)</w:t>
            </w:r>
          </w:p>
        </w:tc>
        <w:tc>
          <w:tcPr>
            <w:tcW w:w="5248" w:type="dxa"/>
          </w:tcPr>
          <w:p w14:paraId="12E3E06E" w14:textId="24C2C99E" w:rsidR="00AF56E4" w:rsidRDefault="001633C4" w:rsidP="001902EB">
            <w:pPr>
              <w:spacing w:before="0"/>
              <w:jc w:val="left"/>
            </w:pPr>
            <w:r>
              <w:t xml:space="preserve">A subfield of AI that concerns </w:t>
            </w:r>
            <w:r w:rsidR="006608C8">
              <w:t xml:space="preserve">interpreting black-box machine learning models </w:t>
            </w:r>
            <w:r w:rsidR="007B407F">
              <w:t xml:space="preserve">in a way humans can comprehend the decisions taken by </w:t>
            </w:r>
            <w:r w:rsidR="00DC6C67">
              <w:t>AI.</w:t>
            </w:r>
          </w:p>
        </w:tc>
      </w:tr>
      <w:tr w:rsidR="00AF56E4" w14:paraId="5FA7EBC6" w14:textId="77777777" w:rsidTr="00AF56E4">
        <w:tc>
          <w:tcPr>
            <w:tcW w:w="2965" w:type="dxa"/>
          </w:tcPr>
          <w:p w14:paraId="7EB122AE" w14:textId="15B32E2D" w:rsidR="00AF56E4" w:rsidRDefault="008E6A6C" w:rsidP="00AF56E4">
            <w:pPr>
              <w:jc w:val="left"/>
            </w:pPr>
            <w:r>
              <w:t>Rasa Open-Source</w:t>
            </w:r>
          </w:p>
        </w:tc>
        <w:tc>
          <w:tcPr>
            <w:tcW w:w="5248" w:type="dxa"/>
          </w:tcPr>
          <w:p w14:paraId="6C8C5BBA" w14:textId="7029E118" w:rsidR="00AF56E4" w:rsidRDefault="008E6A6C" w:rsidP="00AF56E4">
            <w:pPr>
              <w:jc w:val="left"/>
            </w:pPr>
            <w:r>
              <w:t>An open-source conversational AI development platform developed and maintained by Rasa HQ</w:t>
            </w:r>
          </w:p>
        </w:tc>
      </w:tr>
      <w:tr w:rsidR="00AF56E4" w14:paraId="668B773F" w14:textId="77777777" w:rsidTr="00AF56E4">
        <w:tc>
          <w:tcPr>
            <w:tcW w:w="2965" w:type="dxa"/>
          </w:tcPr>
          <w:p w14:paraId="480CF8D9" w14:textId="3662AC4F" w:rsidR="00AF56E4" w:rsidRDefault="00773242" w:rsidP="00AF56E4">
            <w:pPr>
              <w:jc w:val="left"/>
            </w:pPr>
            <w:r>
              <w:t>Training Dataset</w:t>
            </w:r>
          </w:p>
        </w:tc>
        <w:tc>
          <w:tcPr>
            <w:tcW w:w="5248" w:type="dxa"/>
          </w:tcPr>
          <w:p w14:paraId="34B38894" w14:textId="3D86ED3C" w:rsidR="00AF56E4" w:rsidRDefault="00872CBB" w:rsidP="00AF56E4">
            <w:pPr>
              <w:jc w:val="left"/>
            </w:pPr>
            <w:r>
              <w:t xml:space="preserve">A comprehensive </w:t>
            </w:r>
            <w:r w:rsidR="000347E5">
              <w:t>set of data</w:t>
            </w:r>
            <w:r>
              <w:t xml:space="preserve"> utilized to train machine learning and deep learning models</w:t>
            </w:r>
          </w:p>
        </w:tc>
      </w:tr>
      <w:tr w:rsidR="00AF56E4" w14:paraId="5740764F" w14:textId="77777777" w:rsidTr="00AF56E4">
        <w:tc>
          <w:tcPr>
            <w:tcW w:w="2965" w:type="dxa"/>
          </w:tcPr>
          <w:p w14:paraId="0F6A91CB" w14:textId="2806AC46" w:rsidR="00AF56E4" w:rsidRDefault="00D56046" w:rsidP="00AF56E4">
            <w:pPr>
              <w:jc w:val="left"/>
            </w:pPr>
            <w:r>
              <w:t>Holdout Set</w:t>
            </w:r>
          </w:p>
        </w:tc>
        <w:tc>
          <w:tcPr>
            <w:tcW w:w="5248" w:type="dxa"/>
          </w:tcPr>
          <w:p w14:paraId="0667CD6D" w14:textId="3A648B89" w:rsidR="00AF56E4" w:rsidRDefault="00D56046" w:rsidP="00AF56E4">
            <w:pPr>
              <w:jc w:val="left"/>
            </w:pPr>
            <w:r>
              <w:t xml:space="preserve">A portion of the dataset </w:t>
            </w:r>
            <w:r w:rsidR="00822CF8">
              <w:t>held back</w:t>
            </w:r>
            <w:r>
              <w:t xml:space="preserve"> </w:t>
            </w:r>
            <w:r w:rsidR="00350F38">
              <w:t>to provide a final estimation of a machine learning or deep learning model performance</w:t>
            </w:r>
            <w:r w:rsidR="00822CF8">
              <w:t xml:space="preserve"> after training</w:t>
            </w:r>
          </w:p>
        </w:tc>
      </w:tr>
      <w:tr w:rsidR="00AF56E4" w14:paraId="03EA6E24" w14:textId="77777777" w:rsidTr="00AF56E4">
        <w:tc>
          <w:tcPr>
            <w:tcW w:w="2965" w:type="dxa"/>
          </w:tcPr>
          <w:p w14:paraId="5F0798E0" w14:textId="0B564E91" w:rsidR="00AF56E4" w:rsidRDefault="00646D8D" w:rsidP="00AF56E4">
            <w:pPr>
              <w:jc w:val="left"/>
            </w:pPr>
            <w:r>
              <w:t>Intent Classification</w:t>
            </w:r>
          </w:p>
        </w:tc>
        <w:tc>
          <w:tcPr>
            <w:tcW w:w="5248" w:type="dxa"/>
          </w:tcPr>
          <w:p w14:paraId="4180C3F5" w14:textId="624FC172" w:rsidR="00AF56E4" w:rsidRDefault="00E7444F" w:rsidP="00AF56E4">
            <w:pPr>
              <w:jc w:val="left"/>
            </w:pPr>
            <w:r>
              <w:t xml:space="preserve">The task of associating words, phrases, queries, or expressions </w:t>
            </w:r>
            <w:r w:rsidR="00B47AF4">
              <w:t>with a</w:t>
            </w:r>
            <w:r w:rsidR="00232853">
              <w:t>n exact category</w:t>
            </w:r>
            <w:r w:rsidR="00BB7D01">
              <w:t xml:space="preserve"> in NLP</w:t>
            </w:r>
          </w:p>
        </w:tc>
      </w:tr>
      <w:tr w:rsidR="00AF56E4" w14:paraId="56F453DA" w14:textId="77777777" w:rsidTr="00AF56E4">
        <w:tc>
          <w:tcPr>
            <w:tcW w:w="2965" w:type="dxa"/>
          </w:tcPr>
          <w:p w14:paraId="53901047" w14:textId="63245F94" w:rsidR="00AF56E4" w:rsidRDefault="00397F5C" w:rsidP="00AF56E4">
            <w:pPr>
              <w:jc w:val="left"/>
            </w:pPr>
            <w:r>
              <w:t>Feature Importance</w:t>
            </w:r>
          </w:p>
        </w:tc>
        <w:tc>
          <w:tcPr>
            <w:tcW w:w="5248" w:type="dxa"/>
          </w:tcPr>
          <w:p w14:paraId="58CD4C48" w14:textId="044C5CB4" w:rsidR="00AF56E4" w:rsidRDefault="00E10D08" w:rsidP="00AF56E4">
            <w:pPr>
              <w:jc w:val="left"/>
            </w:pPr>
            <w:r>
              <w:t xml:space="preserve">The technique of assigning a score to input features of a machine learning or deep learning model based on how </w:t>
            </w:r>
            <w:r w:rsidR="004C2CAF">
              <w:t>useful they are for the decisions carried out by the model</w:t>
            </w:r>
          </w:p>
        </w:tc>
      </w:tr>
      <w:tr w:rsidR="00B634D9" w14:paraId="679EB20E" w14:textId="77777777" w:rsidTr="00AF56E4">
        <w:tc>
          <w:tcPr>
            <w:tcW w:w="2965" w:type="dxa"/>
          </w:tcPr>
          <w:p w14:paraId="2B270F60" w14:textId="23CBE9E6" w:rsidR="00B634D9" w:rsidRDefault="00B634D9" w:rsidP="00B634D9">
            <w:pPr>
              <w:jc w:val="left"/>
            </w:pPr>
            <w:r w:rsidRPr="003525BE">
              <w:lastRenderedPageBreak/>
              <w:t>Feature Perturbation</w:t>
            </w:r>
          </w:p>
        </w:tc>
        <w:tc>
          <w:tcPr>
            <w:tcW w:w="5248" w:type="dxa"/>
          </w:tcPr>
          <w:p w14:paraId="1485AF31" w14:textId="06117534" w:rsidR="00B634D9" w:rsidRDefault="00F1022E" w:rsidP="00B634D9">
            <w:pPr>
              <w:jc w:val="left"/>
            </w:pPr>
            <w:r>
              <w:t xml:space="preserve">Generating </w:t>
            </w:r>
            <w:r w:rsidR="00031E36">
              <w:t xml:space="preserve">varying </w:t>
            </w:r>
            <w:r>
              <w:t>samples from a given data instance</w:t>
            </w:r>
            <w:r w:rsidR="00031E36">
              <w:t xml:space="preserve"> by systematically </w:t>
            </w:r>
            <w:r w:rsidR="006B6C83">
              <w:t xml:space="preserve">eliminating or replacing </w:t>
            </w:r>
            <w:r w:rsidR="00031E36">
              <w:t>input features</w:t>
            </w:r>
            <w:r w:rsidR="006B6C83">
              <w:t xml:space="preserve"> with noise</w:t>
            </w:r>
          </w:p>
        </w:tc>
      </w:tr>
      <w:tr w:rsidR="00B634D9" w14:paraId="77258084" w14:textId="77777777" w:rsidTr="00AF56E4">
        <w:tc>
          <w:tcPr>
            <w:tcW w:w="2965" w:type="dxa"/>
          </w:tcPr>
          <w:p w14:paraId="4E21B952" w14:textId="60D8E037" w:rsidR="00B634D9" w:rsidRDefault="00B634D9" w:rsidP="00B634D9">
            <w:pPr>
              <w:jc w:val="left"/>
            </w:pPr>
            <w:r w:rsidRPr="003525BE">
              <w:t>Bag of Words</w:t>
            </w:r>
          </w:p>
        </w:tc>
        <w:tc>
          <w:tcPr>
            <w:tcW w:w="5248" w:type="dxa"/>
          </w:tcPr>
          <w:p w14:paraId="7ECF70C0" w14:textId="4D165157" w:rsidR="00B634D9" w:rsidRDefault="00ED3962" w:rsidP="00B634D9">
            <w:pPr>
              <w:jc w:val="left"/>
            </w:pPr>
            <w:r>
              <w:t>A simplif</w:t>
            </w:r>
            <w:r w:rsidR="003278E8">
              <w:t>ying</w:t>
            </w:r>
            <w:r>
              <w:t xml:space="preserve"> representation </w:t>
            </w:r>
            <w:r w:rsidR="003278E8">
              <w:t>utilized in NLP to represent a given text</w:t>
            </w:r>
            <w:r w:rsidR="007D5FF2">
              <w:t xml:space="preserve"> </w:t>
            </w:r>
            <w:r w:rsidR="007633B3">
              <w:t xml:space="preserve">instance or set of instances </w:t>
            </w:r>
            <w:r w:rsidR="007D5FF2">
              <w:t>considering distinct words present in the tex</w:t>
            </w:r>
            <w:r w:rsidR="007633B3">
              <w:t>t</w:t>
            </w:r>
          </w:p>
        </w:tc>
      </w:tr>
    </w:tbl>
    <w:p w14:paraId="3D3AB8A4" w14:textId="3C460622" w:rsidR="006B78B4" w:rsidRDefault="004161B1" w:rsidP="0053359E">
      <w:r>
        <w:tab/>
      </w:r>
    </w:p>
    <w:p w14:paraId="6A1B4258" w14:textId="77777777" w:rsidR="0053359E" w:rsidRDefault="0053359E" w:rsidP="0053359E"/>
    <w:p w14:paraId="235C8A00" w14:textId="77777777" w:rsidR="000C398B" w:rsidRDefault="000C398B" w:rsidP="0053359E"/>
    <w:p w14:paraId="5CBE9C28" w14:textId="77777777" w:rsidR="000C398B" w:rsidRDefault="000C398B" w:rsidP="0053359E"/>
    <w:p w14:paraId="2B95E529" w14:textId="77777777" w:rsidR="000C398B" w:rsidRDefault="000C398B" w:rsidP="0053359E"/>
    <w:p w14:paraId="7D68D4CA" w14:textId="77777777" w:rsidR="000C398B" w:rsidRDefault="000C398B" w:rsidP="0053359E"/>
    <w:p w14:paraId="6C73421A" w14:textId="77777777" w:rsidR="000C398B" w:rsidRDefault="000C398B" w:rsidP="0053359E"/>
    <w:p w14:paraId="6ED8D11D" w14:textId="77777777" w:rsidR="000C398B" w:rsidRDefault="000C398B" w:rsidP="0053359E"/>
    <w:p w14:paraId="0D2ED410" w14:textId="77777777" w:rsidR="000C398B" w:rsidRDefault="000C398B" w:rsidP="0053359E"/>
    <w:p w14:paraId="468C864E" w14:textId="77777777" w:rsidR="000C398B" w:rsidRDefault="000C398B" w:rsidP="0053359E"/>
    <w:p w14:paraId="32AEDFB0" w14:textId="77777777" w:rsidR="000C398B" w:rsidRDefault="000C398B" w:rsidP="0053359E"/>
    <w:p w14:paraId="0FC82760" w14:textId="77777777" w:rsidR="000C398B" w:rsidRDefault="000C398B" w:rsidP="0053359E"/>
    <w:p w14:paraId="3DA50EA8" w14:textId="77777777" w:rsidR="000C398B" w:rsidRDefault="000C398B" w:rsidP="0053359E"/>
    <w:p w14:paraId="519F5F5F" w14:textId="77777777" w:rsidR="000C398B" w:rsidRDefault="000C398B" w:rsidP="0053359E"/>
    <w:p w14:paraId="1AEFA0F2" w14:textId="77777777" w:rsidR="000C398B" w:rsidRDefault="000C398B" w:rsidP="0053359E"/>
    <w:p w14:paraId="2F3EAFBA" w14:textId="77777777" w:rsidR="000C398B" w:rsidRDefault="000C398B" w:rsidP="0053359E"/>
    <w:p w14:paraId="725B45BF" w14:textId="77777777" w:rsidR="000C398B" w:rsidRDefault="000C398B" w:rsidP="0053359E"/>
    <w:p w14:paraId="4E9015EE" w14:textId="77777777" w:rsidR="000C398B" w:rsidRDefault="000C398B" w:rsidP="0053359E"/>
    <w:p w14:paraId="66E3C44F" w14:textId="77777777" w:rsidR="000C398B" w:rsidRDefault="000C398B" w:rsidP="0053359E"/>
    <w:p w14:paraId="128FEF2D" w14:textId="79F60DAB" w:rsidR="00A72D1B" w:rsidRDefault="0053359E" w:rsidP="00994B1F">
      <w:pPr>
        <w:pStyle w:val="Heading1"/>
        <w:spacing w:before="0" w:after="240" w:line="360" w:lineRule="auto"/>
        <w:rPr>
          <w:rFonts w:cs="Times New Roman"/>
        </w:rPr>
      </w:pPr>
      <w:bookmarkStart w:id="208" w:name="_Toc117094378"/>
      <w:r>
        <w:rPr>
          <w:rFonts w:cs="Times New Roman"/>
        </w:rPr>
        <w:lastRenderedPageBreak/>
        <w:t>A</w:t>
      </w:r>
      <w:r w:rsidR="00A72D1B">
        <w:rPr>
          <w:rFonts w:cs="Times New Roman"/>
        </w:rPr>
        <w:t>ppendices</w:t>
      </w:r>
      <w:bookmarkEnd w:id="208"/>
    </w:p>
    <w:p w14:paraId="36D75DB3" w14:textId="77777777" w:rsidR="00A72D1B" w:rsidRPr="00334970" w:rsidRDefault="00A72D1B" w:rsidP="00994B1F">
      <w:pPr>
        <w:pStyle w:val="Heading2"/>
        <w:spacing w:before="0" w:after="240" w:line="360" w:lineRule="auto"/>
      </w:pPr>
      <w:bookmarkStart w:id="209" w:name="_Ref116898476"/>
      <w:bookmarkStart w:id="210" w:name="_Toc117094379"/>
      <w:r w:rsidRPr="009B30D9">
        <w:t xml:space="preserve">Appendix A: </w:t>
      </w:r>
      <w:r>
        <w:t>Survey Form</w:t>
      </w:r>
      <w:bookmarkEnd w:id="209"/>
      <w:bookmarkEnd w:id="210"/>
    </w:p>
    <w:p w14:paraId="4E67B13E" w14:textId="0E83B714" w:rsidR="00A72D1B" w:rsidRDefault="00A32994" w:rsidP="00BA67EC">
      <w:pPr>
        <w:spacing w:before="0" w:after="0" w:line="360" w:lineRule="auto"/>
        <w:jc w:val="left"/>
      </w:pPr>
      <w:r>
        <w:rPr>
          <w:noProof/>
        </w:rPr>
        <mc:AlternateContent>
          <mc:Choice Requires="wps">
            <w:drawing>
              <wp:anchor distT="0" distB="0" distL="114300" distR="114300" simplePos="0" relativeHeight="251658244" behindDoc="0" locked="0" layoutInCell="1" allowOverlap="1" wp14:anchorId="1467098F" wp14:editId="087DBB81">
                <wp:simplePos x="0" y="0"/>
                <wp:positionH relativeFrom="column">
                  <wp:posOffset>266065</wp:posOffset>
                </wp:positionH>
                <wp:positionV relativeFrom="paragraph">
                  <wp:posOffset>5622925</wp:posOffset>
                </wp:positionV>
                <wp:extent cx="4753610" cy="635"/>
                <wp:effectExtent l="0" t="0" r="8890" b="0"/>
                <wp:wrapTopAndBottom/>
                <wp:docPr id="22" name="Text Box 22"/>
                <wp:cNvGraphicFramePr/>
                <a:graphic xmlns:a="http://schemas.openxmlformats.org/drawingml/2006/main">
                  <a:graphicData uri="http://schemas.microsoft.com/office/word/2010/wordprocessingShape">
                    <wps:wsp>
                      <wps:cNvSpPr txBox="1"/>
                      <wps:spPr>
                        <a:xfrm>
                          <a:off x="0" y="0"/>
                          <a:ext cx="4753610" cy="635"/>
                        </a:xfrm>
                        <a:prstGeom prst="rect">
                          <a:avLst/>
                        </a:prstGeom>
                        <a:solidFill>
                          <a:prstClr val="white"/>
                        </a:solidFill>
                        <a:ln>
                          <a:noFill/>
                        </a:ln>
                      </wps:spPr>
                      <wps:txbx>
                        <w:txbxContent>
                          <w:p w14:paraId="11919DED" w14:textId="2A137105" w:rsidR="00A32994" w:rsidRPr="00F14C23" w:rsidRDefault="00A32994" w:rsidP="00A32994">
                            <w:pPr>
                              <w:pStyle w:val="Caption"/>
                              <w:jc w:val="left"/>
                              <w:rPr>
                                <w:sz w:val="24"/>
                              </w:rPr>
                            </w:pPr>
                            <w:r>
                              <w:t>Figure A.</w:t>
                            </w:r>
                            <w:r>
                              <w:fldChar w:fldCharType="begin"/>
                            </w:r>
                            <w:r>
                              <w:instrText>SEQ Figure_A. \* ARABIC</w:instrText>
                            </w:r>
                            <w:r>
                              <w:fldChar w:fldCharType="separate"/>
                            </w:r>
                            <w:r w:rsidR="00AA5511">
                              <w:rPr>
                                <w:noProof/>
                              </w:rPr>
                              <w:t>1</w:t>
                            </w:r>
                            <w:r>
                              <w:fldChar w:fldCharType="end"/>
                            </w:r>
                            <w:r>
                              <w:t>: Complete survey form questions and responses – par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098F" id="Text Box 22" o:spid="_x0000_s1077" type="#_x0000_t202" style="position:absolute;margin-left:20.95pt;margin-top:442.75pt;width:374.3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psGgIAAEA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" stroked="f">
                <v:textbox style="mso-fit-shape-to-text:t" inset="0,0,0,0">
                  <w:txbxContent>
                    <w:p w14:paraId="11919DED" w14:textId="2A137105" w:rsidR="00A32994" w:rsidRPr="00F14C23" w:rsidRDefault="00A32994" w:rsidP="00A32994">
                      <w:pPr>
                        <w:pStyle w:val="Caption"/>
                        <w:jc w:val="left"/>
                        <w:rPr>
                          <w:sz w:val="24"/>
                        </w:rPr>
                      </w:pPr>
                      <w:r>
                        <w:t>Figure A.</w:t>
                      </w:r>
                      <w:r>
                        <w:fldChar w:fldCharType="begin"/>
                      </w:r>
                      <w:r>
                        <w:instrText>SEQ Figure_A. \* ARABIC</w:instrText>
                      </w:r>
                      <w:r>
                        <w:fldChar w:fldCharType="separate"/>
                      </w:r>
                      <w:r w:rsidR="00AA5511">
                        <w:rPr>
                          <w:noProof/>
                        </w:rPr>
                        <w:t>1</w:t>
                      </w:r>
                      <w:r>
                        <w:fldChar w:fldCharType="end"/>
                      </w:r>
                      <w:r>
                        <w:t>: Complete survey form questions and responses – part 1</w:t>
                      </w:r>
                    </w:p>
                  </w:txbxContent>
                </v:textbox>
                <w10:wrap type="topAndBottom"/>
              </v:shape>
            </w:pict>
          </mc:Fallback>
        </mc:AlternateContent>
      </w:r>
    </w:p>
    <w:p w14:paraId="673E9256" w14:textId="7F3AD17D" w:rsidR="00A72D1B" w:rsidRDefault="00CF3A08" w:rsidP="00BA67EC">
      <w:pPr>
        <w:spacing w:before="0" w:after="0" w:line="360" w:lineRule="auto"/>
        <w:jc w:val="left"/>
      </w:pPr>
      <w:r w:rsidRPr="00CF3A08">
        <w:rPr>
          <w:noProof/>
        </w:rPr>
        <w:drawing>
          <wp:anchor distT="0" distB="0" distL="114300" distR="114300" simplePos="0" relativeHeight="251658243" behindDoc="0" locked="0" layoutInCell="1" allowOverlap="1" wp14:anchorId="704AFAD8" wp14:editId="198117E0">
            <wp:simplePos x="0" y="0"/>
            <wp:positionH relativeFrom="column">
              <wp:posOffset>693</wp:posOffset>
            </wp:positionH>
            <wp:positionV relativeFrom="paragraph">
              <wp:posOffset>-1097</wp:posOffset>
            </wp:positionV>
            <wp:extent cx="5221605" cy="5458460"/>
            <wp:effectExtent l="0" t="0" r="0" b="8890"/>
            <wp:wrapTopAndBottom/>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221605" cy="5458460"/>
                    </a:xfrm>
                    <a:prstGeom prst="rect">
                      <a:avLst/>
                    </a:prstGeom>
                  </pic:spPr>
                </pic:pic>
              </a:graphicData>
            </a:graphic>
          </wp:anchor>
        </w:drawing>
      </w:r>
    </w:p>
    <w:p w14:paraId="64AC145B" w14:textId="3DFC975C" w:rsidR="00CF3A08" w:rsidRDefault="00CF3A08" w:rsidP="00BA67EC">
      <w:pPr>
        <w:spacing w:before="0" w:after="0" w:line="360" w:lineRule="auto"/>
        <w:jc w:val="left"/>
      </w:pPr>
    </w:p>
    <w:p w14:paraId="36A14F13" w14:textId="77777777" w:rsidR="00A32994" w:rsidRDefault="00A32994" w:rsidP="00BA67EC">
      <w:pPr>
        <w:spacing w:before="0" w:after="0" w:line="360" w:lineRule="auto"/>
        <w:jc w:val="left"/>
      </w:pPr>
    </w:p>
    <w:p w14:paraId="2A76A77C" w14:textId="77777777" w:rsidR="00A32994" w:rsidRDefault="00A32994" w:rsidP="00BA67EC">
      <w:pPr>
        <w:spacing w:before="0" w:after="0" w:line="360" w:lineRule="auto"/>
        <w:jc w:val="left"/>
      </w:pPr>
    </w:p>
    <w:p w14:paraId="2514FCAC" w14:textId="77777777" w:rsidR="00A32994" w:rsidRDefault="00A32994" w:rsidP="00BA67EC">
      <w:pPr>
        <w:spacing w:before="0" w:after="0" w:line="360" w:lineRule="auto"/>
        <w:jc w:val="left"/>
      </w:pPr>
    </w:p>
    <w:p w14:paraId="4E681760" w14:textId="77777777" w:rsidR="00A32994" w:rsidRDefault="00A32994" w:rsidP="00BA67EC">
      <w:pPr>
        <w:spacing w:before="0" w:after="0" w:line="360" w:lineRule="auto"/>
        <w:jc w:val="left"/>
      </w:pPr>
    </w:p>
    <w:p w14:paraId="0F7686FE" w14:textId="77777777" w:rsidR="00A32994" w:rsidRDefault="00A32994" w:rsidP="00BA67EC">
      <w:pPr>
        <w:spacing w:before="0" w:after="0" w:line="360" w:lineRule="auto"/>
        <w:jc w:val="left"/>
      </w:pPr>
    </w:p>
    <w:p w14:paraId="274FA47B" w14:textId="052AE96C" w:rsidR="00A32994" w:rsidRDefault="00A32994" w:rsidP="00BA67EC">
      <w:pPr>
        <w:spacing w:before="0" w:after="0" w:line="360" w:lineRule="auto"/>
        <w:jc w:val="left"/>
      </w:pPr>
      <w:r>
        <w:rPr>
          <w:noProof/>
        </w:rPr>
        <mc:AlternateContent>
          <mc:Choice Requires="wps">
            <w:drawing>
              <wp:anchor distT="0" distB="0" distL="114300" distR="114300" simplePos="0" relativeHeight="251658246" behindDoc="0" locked="0" layoutInCell="1" allowOverlap="1" wp14:anchorId="5A49767A" wp14:editId="389FA2B2">
                <wp:simplePos x="0" y="0"/>
                <wp:positionH relativeFrom="column">
                  <wp:posOffset>249555</wp:posOffset>
                </wp:positionH>
                <wp:positionV relativeFrom="paragraph">
                  <wp:posOffset>5091430</wp:posOffset>
                </wp:positionV>
                <wp:extent cx="4708525"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4708525" cy="635"/>
                        </a:xfrm>
                        <a:prstGeom prst="rect">
                          <a:avLst/>
                        </a:prstGeom>
                        <a:solidFill>
                          <a:prstClr val="white"/>
                        </a:solidFill>
                        <a:ln>
                          <a:noFill/>
                        </a:ln>
                      </wps:spPr>
                      <wps:txbx>
                        <w:txbxContent>
                          <w:p w14:paraId="1078CBB0" w14:textId="51569D45" w:rsidR="00A32994" w:rsidRPr="00E66F6B" w:rsidRDefault="00A32994" w:rsidP="00A32994">
                            <w:pPr>
                              <w:pStyle w:val="Caption"/>
                              <w:jc w:val="left"/>
                              <w:rPr>
                                <w:sz w:val="24"/>
                              </w:rPr>
                            </w:pPr>
                            <w:r>
                              <w:t>Figure A.</w:t>
                            </w:r>
                            <w:r>
                              <w:fldChar w:fldCharType="begin"/>
                            </w:r>
                            <w:r>
                              <w:instrText>SEQ Figure_A. \* ARABIC</w:instrText>
                            </w:r>
                            <w:r>
                              <w:fldChar w:fldCharType="separate"/>
                            </w:r>
                            <w:r w:rsidR="00AA5511">
                              <w:rPr>
                                <w:noProof/>
                              </w:rPr>
                              <w:t>2</w:t>
                            </w:r>
                            <w:r>
                              <w:fldChar w:fldCharType="end"/>
                            </w:r>
                            <w:r>
                              <w:t>: Complete survey form questions and responses – par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9767A" id="Text Box 23" o:spid="_x0000_s1078" type="#_x0000_t202" style="position:absolute;margin-left:19.65pt;margin-top:400.9pt;width:370.75pt;height:.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GHAIAAEA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" stroked="f">
                <v:textbox style="mso-fit-shape-to-text:t" inset="0,0,0,0">
                  <w:txbxContent>
                    <w:p w14:paraId="1078CBB0" w14:textId="51569D45" w:rsidR="00A32994" w:rsidRPr="00E66F6B" w:rsidRDefault="00A32994" w:rsidP="00A32994">
                      <w:pPr>
                        <w:pStyle w:val="Caption"/>
                        <w:jc w:val="left"/>
                        <w:rPr>
                          <w:sz w:val="24"/>
                        </w:rPr>
                      </w:pPr>
                      <w:r>
                        <w:t>Figure A.</w:t>
                      </w:r>
                      <w:r>
                        <w:fldChar w:fldCharType="begin"/>
                      </w:r>
                      <w:r>
                        <w:instrText>SEQ Figure_A. \* ARABIC</w:instrText>
                      </w:r>
                      <w:r>
                        <w:fldChar w:fldCharType="separate"/>
                      </w:r>
                      <w:r w:rsidR="00AA5511">
                        <w:rPr>
                          <w:noProof/>
                        </w:rPr>
                        <w:t>2</w:t>
                      </w:r>
                      <w:r>
                        <w:fldChar w:fldCharType="end"/>
                      </w:r>
                      <w:r>
                        <w:t>: Complete survey form questions and responses – part 2</w:t>
                      </w:r>
                    </w:p>
                  </w:txbxContent>
                </v:textbox>
                <w10:wrap type="topAndBottom"/>
              </v:shape>
            </w:pict>
          </mc:Fallback>
        </mc:AlternateContent>
      </w:r>
      <w:r w:rsidRPr="0057717D">
        <w:rPr>
          <w:noProof/>
        </w:rPr>
        <w:drawing>
          <wp:anchor distT="0" distB="0" distL="114300" distR="114300" simplePos="0" relativeHeight="251658245" behindDoc="0" locked="0" layoutInCell="1" allowOverlap="1" wp14:anchorId="1CA7D670" wp14:editId="5A8EF025">
            <wp:simplePos x="0" y="0"/>
            <wp:positionH relativeFrom="column">
              <wp:posOffset>0</wp:posOffset>
            </wp:positionH>
            <wp:positionV relativeFrom="paragraph">
              <wp:posOffset>262890</wp:posOffset>
            </wp:positionV>
            <wp:extent cx="5207751" cy="4771390"/>
            <wp:effectExtent l="0" t="0" r="0" b="0"/>
            <wp:wrapTopAndBottom/>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rotWithShape="1">
                    <a:blip r:embed="rId109">
                      <a:extLst>
                        <a:ext uri="{28A0092B-C50C-407E-A947-70E740481C1C}">
                          <a14:useLocalDpi xmlns:a14="http://schemas.microsoft.com/office/drawing/2010/main" val="0"/>
                        </a:ext>
                      </a:extLst>
                    </a:blip>
                    <a:srcRect l="265"/>
                    <a:stretch/>
                  </pic:blipFill>
                  <pic:spPr bwMode="auto">
                    <a:xfrm>
                      <a:off x="0" y="0"/>
                      <a:ext cx="5207751" cy="4771390"/>
                    </a:xfrm>
                    <a:prstGeom prst="rect">
                      <a:avLst/>
                    </a:prstGeom>
                    <a:ln>
                      <a:noFill/>
                    </a:ln>
                    <a:extLst>
                      <a:ext uri="{53640926-AAD7-44D8-BBD7-CCE9431645EC}">
                        <a14:shadowObscured xmlns:a14="http://schemas.microsoft.com/office/drawing/2010/main"/>
                      </a:ext>
                    </a:extLst>
                  </pic:spPr>
                </pic:pic>
              </a:graphicData>
            </a:graphic>
          </wp:anchor>
        </w:drawing>
      </w:r>
    </w:p>
    <w:p w14:paraId="658E9848" w14:textId="77777777" w:rsidR="00CF3A08" w:rsidRDefault="00CF3A08" w:rsidP="00BA67EC">
      <w:pPr>
        <w:spacing w:before="0" w:after="0" w:line="360" w:lineRule="auto"/>
        <w:jc w:val="left"/>
      </w:pPr>
    </w:p>
    <w:p w14:paraId="656CBAA7" w14:textId="77777777" w:rsidR="00CF3A08" w:rsidRDefault="00CF3A08" w:rsidP="00BA67EC">
      <w:pPr>
        <w:spacing w:before="0" w:after="0" w:line="360" w:lineRule="auto"/>
        <w:jc w:val="left"/>
      </w:pPr>
    </w:p>
    <w:p w14:paraId="4850AEAE" w14:textId="77777777" w:rsidR="00CF3A08" w:rsidRDefault="00CF3A08" w:rsidP="00BA67EC">
      <w:pPr>
        <w:spacing w:before="0" w:after="0" w:line="360" w:lineRule="auto"/>
        <w:jc w:val="left"/>
      </w:pPr>
    </w:p>
    <w:p w14:paraId="79B38EBB" w14:textId="77777777" w:rsidR="0057717D" w:rsidRDefault="0057717D" w:rsidP="00BA67EC">
      <w:pPr>
        <w:spacing w:before="0" w:after="0" w:line="360" w:lineRule="auto"/>
        <w:jc w:val="left"/>
      </w:pPr>
    </w:p>
    <w:p w14:paraId="03BF98DF" w14:textId="77777777" w:rsidR="00A32994" w:rsidRDefault="00A32994" w:rsidP="00BA67EC">
      <w:pPr>
        <w:spacing w:before="0" w:after="0" w:line="360" w:lineRule="auto"/>
        <w:jc w:val="left"/>
      </w:pPr>
    </w:p>
    <w:p w14:paraId="2084C4E0" w14:textId="77777777" w:rsidR="00A32994" w:rsidRDefault="00A32994" w:rsidP="00BA67EC">
      <w:pPr>
        <w:spacing w:before="0" w:after="0" w:line="360" w:lineRule="auto"/>
        <w:jc w:val="left"/>
      </w:pPr>
    </w:p>
    <w:p w14:paraId="26CE9DC7" w14:textId="77777777" w:rsidR="00A32994" w:rsidRDefault="00A32994" w:rsidP="00BA67EC">
      <w:pPr>
        <w:spacing w:before="0" w:after="0" w:line="360" w:lineRule="auto"/>
        <w:jc w:val="left"/>
      </w:pPr>
    </w:p>
    <w:p w14:paraId="6FCA5E3C" w14:textId="77777777" w:rsidR="00A32994" w:rsidRDefault="00A32994" w:rsidP="00BA67EC">
      <w:pPr>
        <w:spacing w:before="0" w:after="0" w:line="360" w:lineRule="auto"/>
        <w:jc w:val="left"/>
      </w:pPr>
    </w:p>
    <w:p w14:paraId="0250450C" w14:textId="77777777" w:rsidR="00A32994" w:rsidRDefault="00A32994" w:rsidP="00BA67EC">
      <w:pPr>
        <w:spacing w:before="0" w:after="0" w:line="360" w:lineRule="auto"/>
        <w:jc w:val="left"/>
      </w:pPr>
    </w:p>
    <w:p w14:paraId="2636886D" w14:textId="77777777" w:rsidR="00A32994" w:rsidRDefault="00A32994" w:rsidP="00BA67EC">
      <w:pPr>
        <w:spacing w:before="0" w:after="0" w:line="360" w:lineRule="auto"/>
        <w:jc w:val="left"/>
      </w:pPr>
    </w:p>
    <w:p w14:paraId="1247C5B0" w14:textId="77777777" w:rsidR="0057717D" w:rsidRDefault="0057717D" w:rsidP="00BA67EC">
      <w:pPr>
        <w:spacing w:before="0" w:after="0" w:line="360" w:lineRule="auto"/>
        <w:jc w:val="left"/>
      </w:pPr>
    </w:p>
    <w:p w14:paraId="10D745BF" w14:textId="13841EC0" w:rsidR="0057717D" w:rsidRDefault="00A32994" w:rsidP="00BA67EC">
      <w:pPr>
        <w:spacing w:before="0" w:after="0" w:line="360" w:lineRule="auto"/>
        <w:jc w:val="left"/>
      </w:pPr>
      <w:r>
        <w:rPr>
          <w:noProof/>
        </w:rPr>
        <mc:AlternateContent>
          <mc:Choice Requires="wps">
            <w:drawing>
              <wp:anchor distT="0" distB="0" distL="114300" distR="114300" simplePos="0" relativeHeight="251658248" behindDoc="0" locked="0" layoutInCell="1" allowOverlap="1" wp14:anchorId="4E9C6B24" wp14:editId="004AF4D7">
                <wp:simplePos x="0" y="0"/>
                <wp:positionH relativeFrom="column">
                  <wp:posOffset>222250</wp:posOffset>
                </wp:positionH>
                <wp:positionV relativeFrom="paragraph">
                  <wp:posOffset>4973320</wp:posOffset>
                </wp:positionV>
                <wp:extent cx="4777740" cy="635"/>
                <wp:effectExtent l="0" t="0" r="3810" b="0"/>
                <wp:wrapTopAndBottom/>
                <wp:docPr id="24" name="Text Box 24"/>
                <wp:cNvGraphicFramePr/>
                <a:graphic xmlns:a="http://schemas.openxmlformats.org/drawingml/2006/main">
                  <a:graphicData uri="http://schemas.microsoft.com/office/word/2010/wordprocessingShape">
                    <wps:wsp>
                      <wps:cNvSpPr txBox="1"/>
                      <wps:spPr>
                        <a:xfrm>
                          <a:off x="0" y="0"/>
                          <a:ext cx="4777740" cy="635"/>
                        </a:xfrm>
                        <a:prstGeom prst="rect">
                          <a:avLst/>
                        </a:prstGeom>
                        <a:solidFill>
                          <a:prstClr val="white"/>
                        </a:solidFill>
                        <a:ln>
                          <a:noFill/>
                        </a:ln>
                      </wps:spPr>
                      <wps:txbx>
                        <w:txbxContent>
                          <w:p w14:paraId="58717436" w14:textId="1353C51D" w:rsidR="00A32994" w:rsidRPr="007903C8" w:rsidRDefault="00A32994" w:rsidP="00A32994">
                            <w:pPr>
                              <w:pStyle w:val="Caption"/>
                              <w:jc w:val="left"/>
                              <w:rPr>
                                <w:sz w:val="24"/>
                              </w:rPr>
                            </w:pPr>
                            <w:r>
                              <w:t>Figure A.</w:t>
                            </w:r>
                            <w:r>
                              <w:fldChar w:fldCharType="begin"/>
                            </w:r>
                            <w:r>
                              <w:instrText>SEQ Figure_A. \* ARABIC</w:instrText>
                            </w:r>
                            <w:r>
                              <w:fldChar w:fldCharType="separate"/>
                            </w:r>
                            <w:r w:rsidR="00AA5511">
                              <w:rPr>
                                <w:noProof/>
                              </w:rPr>
                              <w:t>3</w:t>
                            </w:r>
                            <w:r>
                              <w:fldChar w:fldCharType="end"/>
                            </w:r>
                            <w:r w:rsidRPr="009D4767">
                              <w:t xml:space="preserve">: Complete survey form questions and responses – part </w:t>
                            </w:r>
                            <w: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9C6B24" id="Text Box 24" o:spid="_x0000_s1079" type="#_x0000_t202" style="position:absolute;margin-left:17.5pt;margin-top:391.6pt;width:376.2pt;height:.0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" stroked="f">
                <v:textbox style="mso-fit-shape-to-text:t" inset="0,0,0,0">
                  <w:txbxContent>
                    <w:p w14:paraId="58717436" w14:textId="1353C51D" w:rsidR="00A32994" w:rsidRPr="007903C8" w:rsidRDefault="00A32994" w:rsidP="00A32994">
                      <w:pPr>
                        <w:pStyle w:val="Caption"/>
                        <w:jc w:val="left"/>
                        <w:rPr>
                          <w:sz w:val="24"/>
                        </w:rPr>
                      </w:pPr>
                      <w:r>
                        <w:t>Figure A.</w:t>
                      </w:r>
                      <w:r>
                        <w:fldChar w:fldCharType="begin"/>
                      </w:r>
                      <w:r>
                        <w:instrText>SEQ Figure_A. \* ARABIC</w:instrText>
                      </w:r>
                      <w:r>
                        <w:fldChar w:fldCharType="separate"/>
                      </w:r>
                      <w:r w:rsidR="00AA5511">
                        <w:rPr>
                          <w:noProof/>
                        </w:rPr>
                        <w:t>3</w:t>
                      </w:r>
                      <w:r>
                        <w:fldChar w:fldCharType="end"/>
                      </w:r>
                      <w:r w:rsidRPr="009D4767">
                        <w:t xml:space="preserve">: Complete survey form questions and responses – part </w:t>
                      </w:r>
                      <w:r>
                        <w:t>3</w:t>
                      </w:r>
                    </w:p>
                  </w:txbxContent>
                </v:textbox>
                <w10:wrap type="topAndBottom"/>
              </v:shape>
            </w:pict>
          </mc:Fallback>
        </mc:AlternateContent>
      </w:r>
      <w:r w:rsidR="006D783B" w:rsidRPr="006D783B">
        <w:rPr>
          <w:noProof/>
        </w:rPr>
        <w:drawing>
          <wp:anchor distT="0" distB="0" distL="114300" distR="114300" simplePos="0" relativeHeight="251658247" behindDoc="0" locked="0" layoutInCell="1" allowOverlap="1" wp14:anchorId="2A491D0F" wp14:editId="5F3145AD">
            <wp:simplePos x="0" y="0"/>
            <wp:positionH relativeFrom="column">
              <wp:posOffset>693</wp:posOffset>
            </wp:positionH>
            <wp:positionV relativeFrom="paragraph">
              <wp:posOffset>115</wp:posOffset>
            </wp:positionV>
            <wp:extent cx="5221605" cy="4916805"/>
            <wp:effectExtent l="0" t="0" r="0" b="0"/>
            <wp:wrapTopAndBottom/>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221605" cy="4916805"/>
                    </a:xfrm>
                    <a:prstGeom prst="rect">
                      <a:avLst/>
                    </a:prstGeom>
                  </pic:spPr>
                </pic:pic>
              </a:graphicData>
            </a:graphic>
          </wp:anchor>
        </w:drawing>
      </w:r>
    </w:p>
    <w:p w14:paraId="4FCD6EB2" w14:textId="77777777" w:rsidR="006D783B" w:rsidRDefault="006D783B" w:rsidP="00BA67EC">
      <w:pPr>
        <w:spacing w:before="0" w:after="0" w:line="360" w:lineRule="auto"/>
        <w:jc w:val="left"/>
      </w:pPr>
    </w:p>
    <w:p w14:paraId="1A9A5CD1" w14:textId="77777777" w:rsidR="00E10801" w:rsidRDefault="00E10801" w:rsidP="00BA67EC">
      <w:pPr>
        <w:spacing w:before="0" w:after="0" w:line="360" w:lineRule="auto"/>
        <w:jc w:val="left"/>
      </w:pPr>
    </w:p>
    <w:p w14:paraId="01D098C1" w14:textId="77777777" w:rsidR="00E10801" w:rsidRDefault="00E10801" w:rsidP="00BA67EC">
      <w:pPr>
        <w:spacing w:before="0" w:after="0" w:line="360" w:lineRule="auto"/>
        <w:jc w:val="left"/>
      </w:pPr>
    </w:p>
    <w:p w14:paraId="7D5F9C11" w14:textId="77777777" w:rsidR="00E10801" w:rsidRDefault="00E10801" w:rsidP="00BA67EC">
      <w:pPr>
        <w:spacing w:before="0" w:after="0" w:line="360" w:lineRule="auto"/>
        <w:jc w:val="left"/>
      </w:pPr>
    </w:p>
    <w:p w14:paraId="29452D4C" w14:textId="77777777" w:rsidR="00E10801" w:rsidRDefault="00E10801" w:rsidP="00BA67EC">
      <w:pPr>
        <w:spacing w:before="0" w:after="0" w:line="360" w:lineRule="auto"/>
        <w:jc w:val="left"/>
      </w:pPr>
    </w:p>
    <w:p w14:paraId="1550504F" w14:textId="77777777" w:rsidR="00E10801" w:rsidRDefault="00E10801" w:rsidP="00BA67EC">
      <w:pPr>
        <w:spacing w:before="0" w:after="0" w:line="360" w:lineRule="auto"/>
        <w:jc w:val="left"/>
      </w:pPr>
    </w:p>
    <w:p w14:paraId="5210BA0F" w14:textId="77777777" w:rsidR="00E10801" w:rsidRDefault="00E10801" w:rsidP="00BA67EC">
      <w:pPr>
        <w:spacing w:before="0" w:after="0" w:line="360" w:lineRule="auto"/>
        <w:jc w:val="left"/>
      </w:pPr>
    </w:p>
    <w:p w14:paraId="3A903522" w14:textId="77777777" w:rsidR="00E10801" w:rsidRDefault="00E10801" w:rsidP="00BA67EC">
      <w:pPr>
        <w:spacing w:before="0" w:after="0" w:line="360" w:lineRule="auto"/>
        <w:jc w:val="left"/>
      </w:pPr>
    </w:p>
    <w:p w14:paraId="19697EC2" w14:textId="77777777" w:rsidR="00E10801" w:rsidRDefault="00E10801" w:rsidP="00BA67EC">
      <w:pPr>
        <w:spacing w:before="0" w:after="0" w:line="360" w:lineRule="auto"/>
        <w:jc w:val="left"/>
      </w:pPr>
    </w:p>
    <w:p w14:paraId="06056F57" w14:textId="77777777" w:rsidR="00E10801" w:rsidRDefault="00E10801" w:rsidP="00BA67EC">
      <w:pPr>
        <w:spacing w:before="0" w:after="0" w:line="360" w:lineRule="auto"/>
        <w:jc w:val="left"/>
      </w:pPr>
    </w:p>
    <w:p w14:paraId="5405036C" w14:textId="77777777" w:rsidR="00E10801" w:rsidRDefault="00E10801" w:rsidP="00BA67EC">
      <w:pPr>
        <w:spacing w:before="0" w:after="0" w:line="360" w:lineRule="auto"/>
        <w:jc w:val="left"/>
      </w:pPr>
    </w:p>
    <w:p w14:paraId="33BC90FA" w14:textId="004BC8C8" w:rsidR="006D783B" w:rsidRDefault="00E10801" w:rsidP="00BA67EC">
      <w:pPr>
        <w:spacing w:before="0" w:after="0" w:line="360" w:lineRule="auto"/>
        <w:jc w:val="left"/>
      </w:pPr>
      <w:r>
        <w:rPr>
          <w:noProof/>
        </w:rPr>
        <mc:AlternateContent>
          <mc:Choice Requires="wps">
            <w:drawing>
              <wp:anchor distT="0" distB="0" distL="114300" distR="114300" simplePos="0" relativeHeight="251658250" behindDoc="0" locked="0" layoutInCell="1" allowOverlap="1" wp14:anchorId="76625374" wp14:editId="3F23BD88">
                <wp:simplePos x="0" y="0"/>
                <wp:positionH relativeFrom="column">
                  <wp:posOffset>270510</wp:posOffset>
                </wp:positionH>
                <wp:positionV relativeFrom="paragraph">
                  <wp:posOffset>5243830</wp:posOffset>
                </wp:positionV>
                <wp:extent cx="4681220" cy="635"/>
                <wp:effectExtent l="0" t="0" r="5080" b="0"/>
                <wp:wrapTopAndBottom/>
                <wp:docPr id="25" name="Text Box 25"/>
                <wp:cNvGraphicFramePr/>
                <a:graphic xmlns:a="http://schemas.openxmlformats.org/drawingml/2006/main">
                  <a:graphicData uri="http://schemas.microsoft.com/office/word/2010/wordprocessingShape">
                    <wps:wsp>
                      <wps:cNvSpPr txBox="1"/>
                      <wps:spPr>
                        <a:xfrm>
                          <a:off x="0" y="0"/>
                          <a:ext cx="4681220" cy="635"/>
                        </a:xfrm>
                        <a:prstGeom prst="rect">
                          <a:avLst/>
                        </a:prstGeom>
                        <a:solidFill>
                          <a:prstClr val="white"/>
                        </a:solidFill>
                        <a:ln>
                          <a:noFill/>
                        </a:ln>
                      </wps:spPr>
                      <wps:txbx>
                        <w:txbxContent>
                          <w:p w14:paraId="46D1F90A" w14:textId="44FC12F7" w:rsidR="00E10801" w:rsidRPr="00FC4CAA" w:rsidRDefault="00E10801" w:rsidP="00E10801">
                            <w:pPr>
                              <w:pStyle w:val="Caption"/>
                              <w:jc w:val="left"/>
                              <w:rPr>
                                <w:sz w:val="24"/>
                              </w:rPr>
                            </w:pPr>
                            <w:r>
                              <w:t>Figure A.</w:t>
                            </w:r>
                            <w:r>
                              <w:fldChar w:fldCharType="begin"/>
                            </w:r>
                            <w:r>
                              <w:instrText>SEQ Figure_A. \* ARABIC</w:instrText>
                            </w:r>
                            <w:r>
                              <w:fldChar w:fldCharType="separate"/>
                            </w:r>
                            <w:r w:rsidR="00AA5511">
                              <w:rPr>
                                <w:noProof/>
                              </w:rPr>
                              <w:t>4</w:t>
                            </w:r>
                            <w:r>
                              <w:fldChar w:fldCharType="end"/>
                            </w:r>
                            <w:r w:rsidRPr="00097683">
                              <w:t xml:space="preserve">: Complete survey form questions and responses – part </w:t>
                            </w:r>
                            <w: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625374" id="Text Box 25" o:spid="_x0000_s1080" type="#_x0000_t202" style="position:absolute;margin-left:21.3pt;margin-top:412.9pt;width:368.6pt;height:.05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" stroked="f">
                <v:textbox style="mso-fit-shape-to-text:t" inset="0,0,0,0">
                  <w:txbxContent>
                    <w:p w14:paraId="46D1F90A" w14:textId="44FC12F7" w:rsidR="00E10801" w:rsidRPr="00FC4CAA" w:rsidRDefault="00E10801" w:rsidP="00E10801">
                      <w:pPr>
                        <w:pStyle w:val="Caption"/>
                        <w:jc w:val="left"/>
                        <w:rPr>
                          <w:sz w:val="24"/>
                        </w:rPr>
                      </w:pPr>
                      <w:r>
                        <w:t>Figure A.</w:t>
                      </w:r>
                      <w:r>
                        <w:fldChar w:fldCharType="begin"/>
                      </w:r>
                      <w:r>
                        <w:instrText>SEQ Figure_A. \* ARABIC</w:instrText>
                      </w:r>
                      <w:r>
                        <w:fldChar w:fldCharType="separate"/>
                      </w:r>
                      <w:r w:rsidR="00AA5511">
                        <w:rPr>
                          <w:noProof/>
                        </w:rPr>
                        <w:t>4</w:t>
                      </w:r>
                      <w:r>
                        <w:fldChar w:fldCharType="end"/>
                      </w:r>
                      <w:r w:rsidRPr="00097683">
                        <w:t xml:space="preserve">: Complete survey form questions and responses – part </w:t>
                      </w:r>
                      <w:r>
                        <w:t>4</w:t>
                      </w:r>
                    </w:p>
                  </w:txbxContent>
                </v:textbox>
                <w10:wrap type="topAndBottom"/>
              </v:shape>
            </w:pict>
          </mc:Fallback>
        </mc:AlternateContent>
      </w:r>
      <w:r w:rsidR="00581491" w:rsidRPr="00581491">
        <w:rPr>
          <w:noProof/>
        </w:rPr>
        <w:drawing>
          <wp:anchor distT="0" distB="0" distL="114300" distR="114300" simplePos="0" relativeHeight="251658249" behindDoc="0" locked="0" layoutInCell="1" allowOverlap="1" wp14:anchorId="514BA4EB" wp14:editId="569F7A4D">
            <wp:simplePos x="0" y="0"/>
            <wp:positionH relativeFrom="column">
              <wp:posOffset>693</wp:posOffset>
            </wp:positionH>
            <wp:positionV relativeFrom="paragraph">
              <wp:posOffset>115</wp:posOffset>
            </wp:positionV>
            <wp:extent cx="5221605" cy="5184775"/>
            <wp:effectExtent l="0" t="0" r="0" b="0"/>
            <wp:wrapTopAndBottom/>
            <wp:docPr id="14" name="Picture 14" descr="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application, pie char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221605" cy="5184775"/>
                    </a:xfrm>
                    <a:prstGeom prst="rect">
                      <a:avLst/>
                    </a:prstGeom>
                  </pic:spPr>
                </pic:pic>
              </a:graphicData>
            </a:graphic>
          </wp:anchor>
        </w:drawing>
      </w:r>
    </w:p>
    <w:p w14:paraId="174F20A3" w14:textId="77777777" w:rsidR="00581491" w:rsidRDefault="00581491" w:rsidP="00BA67EC">
      <w:pPr>
        <w:spacing w:before="0" w:after="0" w:line="360" w:lineRule="auto"/>
        <w:jc w:val="left"/>
      </w:pPr>
    </w:p>
    <w:p w14:paraId="165167DE" w14:textId="77777777" w:rsidR="00581491" w:rsidRDefault="00581491" w:rsidP="00BA67EC">
      <w:pPr>
        <w:spacing w:before="0" w:after="0" w:line="360" w:lineRule="auto"/>
        <w:jc w:val="left"/>
      </w:pPr>
    </w:p>
    <w:p w14:paraId="3AA05EC9" w14:textId="77777777" w:rsidR="00143F73" w:rsidRDefault="00143F73" w:rsidP="00BA67EC">
      <w:pPr>
        <w:spacing w:before="0" w:after="0" w:line="360" w:lineRule="auto"/>
        <w:jc w:val="left"/>
      </w:pPr>
    </w:p>
    <w:p w14:paraId="6ADB24BA" w14:textId="77777777" w:rsidR="00143F73" w:rsidRDefault="00143F73" w:rsidP="00BA67EC">
      <w:pPr>
        <w:spacing w:before="0" w:after="0" w:line="360" w:lineRule="auto"/>
        <w:jc w:val="left"/>
      </w:pPr>
    </w:p>
    <w:p w14:paraId="158D0702" w14:textId="77777777" w:rsidR="00143F73" w:rsidRDefault="00143F73" w:rsidP="00BA67EC">
      <w:pPr>
        <w:spacing w:before="0" w:after="0" w:line="360" w:lineRule="auto"/>
        <w:jc w:val="left"/>
      </w:pPr>
    </w:p>
    <w:p w14:paraId="204E5495" w14:textId="77777777" w:rsidR="00143F73" w:rsidRDefault="00143F73" w:rsidP="00BA67EC">
      <w:pPr>
        <w:spacing w:before="0" w:after="0" w:line="360" w:lineRule="auto"/>
        <w:jc w:val="left"/>
      </w:pPr>
    </w:p>
    <w:p w14:paraId="087F7E92" w14:textId="77777777" w:rsidR="00143F73" w:rsidRDefault="00143F73" w:rsidP="00BA67EC">
      <w:pPr>
        <w:spacing w:before="0" w:after="0" w:line="360" w:lineRule="auto"/>
        <w:jc w:val="left"/>
      </w:pPr>
    </w:p>
    <w:p w14:paraId="64F0E0D5" w14:textId="77777777" w:rsidR="00143F73" w:rsidRDefault="00143F73" w:rsidP="00BA67EC">
      <w:pPr>
        <w:spacing w:before="0" w:after="0" w:line="360" w:lineRule="auto"/>
        <w:jc w:val="left"/>
      </w:pPr>
    </w:p>
    <w:p w14:paraId="5991BEEC" w14:textId="77777777" w:rsidR="00143F73" w:rsidRDefault="00143F73" w:rsidP="00BA67EC">
      <w:pPr>
        <w:spacing w:before="0" w:after="0" w:line="360" w:lineRule="auto"/>
        <w:jc w:val="left"/>
      </w:pPr>
    </w:p>
    <w:p w14:paraId="5678D48D" w14:textId="7FEA7CCE" w:rsidR="00143F73" w:rsidRDefault="00143F73" w:rsidP="00BA67EC">
      <w:pPr>
        <w:spacing w:before="0" w:after="0" w:line="360" w:lineRule="auto"/>
        <w:jc w:val="left"/>
      </w:pPr>
    </w:p>
    <w:p w14:paraId="42A65C94" w14:textId="621CF21E" w:rsidR="00EB3D2C" w:rsidRDefault="00EB3D2C" w:rsidP="00BA67EC">
      <w:pPr>
        <w:spacing w:before="0" w:after="0" w:line="360" w:lineRule="auto"/>
        <w:jc w:val="left"/>
      </w:pPr>
      <w:r>
        <w:rPr>
          <w:noProof/>
        </w:rPr>
        <mc:AlternateContent>
          <mc:Choice Requires="wps">
            <w:drawing>
              <wp:anchor distT="0" distB="0" distL="114300" distR="114300" simplePos="0" relativeHeight="251658252" behindDoc="0" locked="0" layoutInCell="1" allowOverlap="1" wp14:anchorId="798FDFBF" wp14:editId="5CC55F18">
                <wp:simplePos x="0" y="0"/>
                <wp:positionH relativeFrom="column">
                  <wp:posOffset>256540</wp:posOffset>
                </wp:positionH>
                <wp:positionV relativeFrom="paragraph">
                  <wp:posOffset>4952423</wp:posOffset>
                </wp:positionV>
                <wp:extent cx="4223385" cy="635"/>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4223385" cy="635"/>
                        </a:xfrm>
                        <a:prstGeom prst="rect">
                          <a:avLst/>
                        </a:prstGeom>
                        <a:solidFill>
                          <a:prstClr val="white"/>
                        </a:solidFill>
                        <a:ln>
                          <a:noFill/>
                        </a:ln>
                      </wps:spPr>
                      <wps:txbx>
                        <w:txbxContent>
                          <w:p w14:paraId="0E3000CC" w14:textId="0508D57E" w:rsidR="00EB3D2C" w:rsidRPr="00FA1B9F" w:rsidRDefault="00EB3D2C" w:rsidP="00EB3D2C">
                            <w:pPr>
                              <w:pStyle w:val="Caption"/>
                              <w:jc w:val="left"/>
                              <w:rPr>
                                <w:sz w:val="24"/>
                              </w:rPr>
                            </w:pPr>
                            <w:r>
                              <w:t xml:space="preserve">Figure A. </w:t>
                            </w:r>
                            <w:r>
                              <w:fldChar w:fldCharType="begin"/>
                            </w:r>
                            <w:r>
                              <w:instrText>SEQ Figure_A. \* ARABIC</w:instrText>
                            </w:r>
                            <w:r>
                              <w:fldChar w:fldCharType="separate"/>
                            </w:r>
                            <w:r w:rsidR="00AA5511">
                              <w:rPr>
                                <w:noProof/>
                              </w:rPr>
                              <w:t>5</w:t>
                            </w:r>
                            <w:r>
                              <w:fldChar w:fldCharType="end"/>
                            </w:r>
                            <w:r w:rsidRPr="007D4D05">
                              <w:t xml:space="preserve">: Complete survey form questions and responses – part </w:t>
                            </w:r>
                            <w: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8FDFBF" id="Text Box 27" o:spid="_x0000_s1081" type="#_x0000_t202" style="position:absolute;margin-left:20.2pt;margin-top:389.95pt;width:332.55pt;height:.05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jep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" stroked="f">
                <v:textbox style="mso-fit-shape-to-text:t" inset="0,0,0,0">
                  <w:txbxContent>
                    <w:p w14:paraId="0E3000CC" w14:textId="0508D57E" w:rsidR="00EB3D2C" w:rsidRPr="00FA1B9F" w:rsidRDefault="00EB3D2C" w:rsidP="00EB3D2C">
                      <w:pPr>
                        <w:pStyle w:val="Caption"/>
                        <w:jc w:val="left"/>
                        <w:rPr>
                          <w:sz w:val="24"/>
                        </w:rPr>
                      </w:pPr>
                      <w:r>
                        <w:t xml:space="preserve">Figure A. </w:t>
                      </w:r>
                      <w:r>
                        <w:fldChar w:fldCharType="begin"/>
                      </w:r>
                      <w:r>
                        <w:instrText>SEQ Figure_A. \* ARABIC</w:instrText>
                      </w:r>
                      <w:r>
                        <w:fldChar w:fldCharType="separate"/>
                      </w:r>
                      <w:r w:rsidR="00AA5511">
                        <w:rPr>
                          <w:noProof/>
                        </w:rPr>
                        <w:t>5</w:t>
                      </w:r>
                      <w:r>
                        <w:fldChar w:fldCharType="end"/>
                      </w:r>
                      <w:r w:rsidRPr="007D4D05">
                        <w:t xml:space="preserve">: Complete survey form questions and responses – part </w:t>
                      </w:r>
                      <w:r>
                        <w:t>5</w:t>
                      </w:r>
                    </w:p>
                  </w:txbxContent>
                </v:textbox>
                <w10:wrap type="topAndBottom"/>
              </v:shape>
            </w:pict>
          </mc:Fallback>
        </mc:AlternateContent>
      </w:r>
      <w:r w:rsidRPr="00901C8D">
        <w:rPr>
          <w:noProof/>
        </w:rPr>
        <w:drawing>
          <wp:anchor distT="0" distB="0" distL="114300" distR="114300" simplePos="0" relativeHeight="251658251" behindDoc="0" locked="0" layoutInCell="1" allowOverlap="1" wp14:anchorId="6DB8D9B0" wp14:editId="592ADF4C">
            <wp:simplePos x="0" y="0"/>
            <wp:positionH relativeFrom="margin">
              <wp:align>center</wp:align>
            </wp:positionH>
            <wp:positionV relativeFrom="paragraph">
              <wp:posOffset>34637</wp:posOffset>
            </wp:positionV>
            <wp:extent cx="5221605" cy="4800600"/>
            <wp:effectExtent l="0" t="0" r="0" b="0"/>
            <wp:wrapTopAndBottom/>
            <wp:docPr id="16" name="Picture 1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pie chart&#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221605" cy="4800600"/>
                    </a:xfrm>
                    <a:prstGeom prst="rect">
                      <a:avLst/>
                    </a:prstGeom>
                  </pic:spPr>
                </pic:pic>
              </a:graphicData>
            </a:graphic>
          </wp:anchor>
        </w:drawing>
      </w:r>
    </w:p>
    <w:p w14:paraId="591CE252" w14:textId="4D3512AB" w:rsidR="00581491" w:rsidRDefault="00581491" w:rsidP="00BA67EC">
      <w:pPr>
        <w:spacing w:before="0" w:after="0" w:line="360" w:lineRule="auto"/>
        <w:jc w:val="left"/>
      </w:pPr>
    </w:p>
    <w:p w14:paraId="67537A57" w14:textId="77777777" w:rsidR="00EB3D2C" w:rsidRDefault="00EB3D2C" w:rsidP="00BA67EC">
      <w:pPr>
        <w:spacing w:before="0" w:after="0" w:line="360" w:lineRule="auto"/>
        <w:jc w:val="left"/>
      </w:pPr>
    </w:p>
    <w:p w14:paraId="63AE5DA8" w14:textId="77777777" w:rsidR="00EB3D2C" w:rsidRDefault="00EB3D2C" w:rsidP="00BA67EC">
      <w:pPr>
        <w:spacing w:before="0" w:after="0" w:line="360" w:lineRule="auto"/>
        <w:jc w:val="left"/>
      </w:pPr>
    </w:p>
    <w:p w14:paraId="0171ED28" w14:textId="77777777" w:rsidR="00EB3D2C" w:rsidRDefault="00EB3D2C" w:rsidP="00BA67EC">
      <w:pPr>
        <w:spacing w:before="0" w:after="0" w:line="360" w:lineRule="auto"/>
        <w:jc w:val="left"/>
      </w:pPr>
    </w:p>
    <w:p w14:paraId="4A732918" w14:textId="77777777" w:rsidR="00EB3D2C" w:rsidRDefault="00EB3D2C" w:rsidP="00BA67EC">
      <w:pPr>
        <w:spacing w:before="0" w:after="0" w:line="360" w:lineRule="auto"/>
        <w:jc w:val="left"/>
      </w:pPr>
    </w:p>
    <w:p w14:paraId="74262E95" w14:textId="77777777" w:rsidR="00EB3D2C" w:rsidRDefault="00EB3D2C" w:rsidP="00BA67EC">
      <w:pPr>
        <w:spacing w:before="0" w:after="0" w:line="360" w:lineRule="auto"/>
        <w:jc w:val="left"/>
      </w:pPr>
    </w:p>
    <w:p w14:paraId="6746486B" w14:textId="77777777" w:rsidR="00EB3D2C" w:rsidRDefault="00EB3D2C" w:rsidP="00BA67EC">
      <w:pPr>
        <w:spacing w:before="0" w:after="0" w:line="360" w:lineRule="auto"/>
        <w:jc w:val="left"/>
      </w:pPr>
    </w:p>
    <w:p w14:paraId="74EC7BB6" w14:textId="77777777" w:rsidR="00EB3D2C" w:rsidRDefault="00EB3D2C" w:rsidP="00BA67EC">
      <w:pPr>
        <w:spacing w:before="0" w:after="0" w:line="360" w:lineRule="auto"/>
        <w:jc w:val="left"/>
      </w:pPr>
    </w:p>
    <w:p w14:paraId="194D028F" w14:textId="77777777" w:rsidR="00EB3D2C" w:rsidRDefault="00EB3D2C" w:rsidP="00BA67EC">
      <w:pPr>
        <w:spacing w:before="0" w:after="0" w:line="360" w:lineRule="auto"/>
        <w:jc w:val="left"/>
      </w:pPr>
    </w:p>
    <w:p w14:paraId="6786C3E4" w14:textId="77777777" w:rsidR="00EB3D2C" w:rsidRDefault="00EB3D2C" w:rsidP="00BA67EC">
      <w:pPr>
        <w:spacing w:before="0" w:after="0" w:line="360" w:lineRule="auto"/>
        <w:jc w:val="left"/>
      </w:pPr>
    </w:p>
    <w:p w14:paraId="19779F29" w14:textId="00032556" w:rsidR="00EB3D2C" w:rsidRDefault="00EB3D2C" w:rsidP="00BA67EC">
      <w:pPr>
        <w:spacing w:before="0" w:after="0" w:line="360" w:lineRule="auto"/>
        <w:jc w:val="left"/>
      </w:pPr>
      <w:r>
        <w:rPr>
          <w:noProof/>
        </w:rPr>
        <w:lastRenderedPageBreak/>
        <mc:AlternateContent>
          <mc:Choice Requires="wps">
            <w:drawing>
              <wp:anchor distT="0" distB="0" distL="114300" distR="114300" simplePos="0" relativeHeight="251658254" behindDoc="0" locked="0" layoutInCell="1" allowOverlap="1" wp14:anchorId="13BBF969" wp14:editId="50953B73">
                <wp:simplePos x="0" y="0"/>
                <wp:positionH relativeFrom="column">
                  <wp:posOffset>270510</wp:posOffset>
                </wp:positionH>
                <wp:positionV relativeFrom="paragraph">
                  <wp:posOffset>4918075</wp:posOffset>
                </wp:positionV>
                <wp:extent cx="4681220" cy="635"/>
                <wp:effectExtent l="0" t="0" r="5080" b="0"/>
                <wp:wrapTopAndBottom/>
                <wp:docPr id="28" name="Text Box 28"/>
                <wp:cNvGraphicFramePr/>
                <a:graphic xmlns:a="http://schemas.openxmlformats.org/drawingml/2006/main">
                  <a:graphicData uri="http://schemas.microsoft.com/office/word/2010/wordprocessingShape">
                    <wps:wsp>
                      <wps:cNvSpPr txBox="1"/>
                      <wps:spPr>
                        <a:xfrm>
                          <a:off x="0" y="0"/>
                          <a:ext cx="4681220" cy="635"/>
                        </a:xfrm>
                        <a:prstGeom prst="rect">
                          <a:avLst/>
                        </a:prstGeom>
                        <a:solidFill>
                          <a:prstClr val="white"/>
                        </a:solidFill>
                        <a:ln>
                          <a:noFill/>
                        </a:ln>
                      </wps:spPr>
                      <wps:txbx>
                        <w:txbxContent>
                          <w:p w14:paraId="2F30D90A" w14:textId="2A81DFEC" w:rsidR="00EB3D2C" w:rsidRPr="00ED567B" w:rsidRDefault="00EB3D2C" w:rsidP="00EB3D2C">
                            <w:pPr>
                              <w:pStyle w:val="Caption"/>
                              <w:jc w:val="left"/>
                              <w:rPr>
                                <w:sz w:val="24"/>
                              </w:rPr>
                            </w:pPr>
                            <w:r>
                              <w:t>Figure A.</w:t>
                            </w:r>
                            <w:r>
                              <w:fldChar w:fldCharType="begin"/>
                            </w:r>
                            <w:r>
                              <w:instrText>SEQ Figure_A. \* ARABIC</w:instrText>
                            </w:r>
                            <w:r>
                              <w:fldChar w:fldCharType="separate"/>
                            </w:r>
                            <w:r w:rsidR="00AA5511">
                              <w:rPr>
                                <w:noProof/>
                              </w:rPr>
                              <w:t>6</w:t>
                            </w:r>
                            <w:r>
                              <w:fldChar w:fldCharType="end"/>
                            </w:r>
                            <w:r w:rsidRPr="007D4D05">
                              <w:t>: Complete survey form questions and responses – part</w:t>
                            </w:r>
                            <w:r>
                              <w:t xml:space="preserv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BBF969" id="Text Box 28" o:spid="_x0000_s1082" type="#_x0000_t202" style="position:absolute;margin-left:21.3pt;margin-top:387.25pt;width:368.6pt;height:.05pt;z-index:251658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HaiGQIAAEAEAAAOAAAAZHJzL2Uyb0RvYy54bWysU8Fu2zAMvQ/YPwi6L07Sr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" stroked="f">
                <v:textbox style="mso-fit-shape-to-text:t" inset="0,0,0,0">
                  <w:txbxContent>
                    <w:p w14:paraId="2F30D90A" w14:textId="2A81DFEC" w:rsidR="00EB3D2C" w:rsidRPr="00ED567B" w:rsidRDefault="00EB3D2C" w:rsidP="00EB3D2C">
                      <w:pPr>
                        <w:pStyle w:val="Caption"/>
                        <w:jc w:val="left"/>
                        <w:rPr>
                          <w:sz w:val="24"/>
                        </w:rPr>
                      </w:pPr>
                      <w:r>
                        <w:t>Figure A.</w:t>
                      </w:r>
                      <w:r>
                        <w:fldChar w:fldCharType="begin"/>
                      </w:r>
                      <w:r>
                        <w:instrText>SEQ Figure_A. \* ARABIC</w:instrText>
                      </w:r>
                      <w:r>
                        <w:fldChar w:fldCharType="separate"/>
                      </w:r>
                      <w:r w:rsidR="00AA5511">
                        <w:rPr>
                          <w:noProof/>
                        </w:rPr>
                        <w:t>6</w:t>
                      </w:r>
                      <w:r>
                        <w:fldChar w:fldCharType="end"/>
                      </w:r>
                      <w:r w:rsidRPr="007D4D05">
                        <w:t>: Complete survey form questions and responses – part</w:t>
                      </w:r>
                      <w:r>
                        <w:t xml:space="preserve"> 6</w:t>
                      </w:r>
                    </w:p>
                  </w:txbxContent>
                </v:textbox>
                <w10:wrap type="topAndBottom"/>
              </v:shape>
            </w:pict>
          </mc:Fallback>
        </mc:AlternateContent>
      </w:r>
      <w:r w:rsidRPr="009B7EE7">
        <w:rPr>
          <w:noProof/>
        </w:rPr>
        <w:drawing>
          <wp:anchor distT="0" distB="0" distL="114300" distR="114300" simplePos="0" relativeHeight="251658253" behindDoc="0" locked="0" layoutInCell="1" allowOverlap="1" wp14:anchorId="31E168AE" wp14:editId="1ADDF88F">
            <wp:simplePos x="0" y="0"/>
            <wp:positionH relativeFrom="column">
              <wp:posOffset>635</wp:posOffset>
            </wp:positionH>
            <wp:positionV relativeFrom="paragraph">
              <wp:posOffset>262890</wp:posOffset>
            </wp:positionV>
            <wp:extent cx="5221605" cy="4601210"/>
            <wp:effectExtent l="0" t="0" r="0" b="8890"/>
            <wp:wrapTopAndBottom/>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221605" cy="4601210"/>
                    </a:xfrm>
                    <a:prstGeom prst="rect">
                      <a:avLst/>
                    </a:prstGeom>
                  </pic:spPr>
                </pic:pic>
              </a:graphicData>
            </a:graphic>
          </wp:anchor>
        </w:drawing>
      </w:r>
    </w:p>
    <w:p w14:paraId="38D73F70" w14:textId="77777777" w:rsidR="00EB3D2C" w:rsidRDefault="00EB3D2C" w:rsidP="00BA67EC">
      <w:pPr>
        <w:spacing w:before="0" w:after="0" w:line="360" w:lineRule="auto"/>
        <w:jc w:val="left"/>
      </w:pPr>
    </w:p>
    <w:p w14:paraId="6308E040" w14:textId="10A9F5B1" w:rsidR="009B7EE7" w:rsidRDefault="009B7EE7" w:rsidP="00BA67EC">
      <w:pPr>
        <w:spacing w:before="0" w:after="0" w:line="360" w:lineRule="auto"/>
        <w:jc w:val="left"/>
      </w:pPr>
    </w:p>
    <w:p w14:paraId="398B4C0A" w14:textId="27ED29C4" w:rsidR="009B7EE7" w:rsidRDefault="009B7EE7" w:rsidP="00BA67EC">
      <w:pPr>
        <w:spacing w:before="0" w:after="0" w:line="360" w:lineRule="auto"/>
        <w:jc w:val="left"/>
      </w:pPr>
    </w:p>
    <w:p w14:paraId="7BDEF831" w14:textId="17BED518" w:rsidR="00901C8D" w:rsidRDefault="00901C8D" w:rsidP="00BA67EC">
      <w:pPr>
        <w:spacing w:before="0" w:after="0" w:line="360" w:lineRule="auto"/>
        <w:jc w:val="left"/>
      </w:pPr>
    </w:p>
    <w:p w14:paraId="719C233B" w14:textId="77777777" w:rsidR="00EB3D2C" w:rsidRDefault="00EB3D2C" w:rsidP="00BA67EC">
      <w:pPr>
        <w:spacing w:before="0" w:after="0" w:line="360" w:lineRule="auto"/>
        <w:jc w:val="left"/>
      </w:pPr>
    </w:p>
    <w:p w14:paraId="43A1153D" w14:textId="77777777" w:rsidR="00EB3D2C" w:rsidRDefault="00EB3D2C" w:rsidP="00BA67EC">
      <w:pPr>
        <w:spacing w:before="0" w:after="0" w:line="360" w:lineRule="auto"/>
        <w:jc w:val="left"/>
      </w:pPr>
    </w:p>
    <w:p w14:paraId="674B2E13" w14:textId="77777777" w:rsidR="00EB3D2C" w:rsidRDefault="00EB3D2C" w:rsidP="00BA67EC">
      <w:pPr>
        <w:spacing w:before="0" w:after="0" w:line="360" w:lineRule="auto"/>
        <w:jc w:val="left"/>
      </w:pPr>
    </w:p>
    <w:p w14:paraId="343450F1" w14:textId="77777777" w:rsidR="00EB3D2C" w:rsidRDefault="00EB3D2C" w:rsidP="00BA67EC">
      <w:pPr>
        <w:spacing w:before="0" w:after="0" w:line="360" w:lineRule="auto"/>
        <w:jc w:val="left"/>
      </w:pPr>
    </w:p>
    <w:p w14:paraId="0C6A7C3D" w14:textId="77777777" w:rsidR="00EB3D2C" w:rsidRDefault="00EB3D2C" w:rsidP="00BA67EC">
      <w:pPr>
        <w:spacing w:before="0" w:after="0" w:line="360" w:lineRule="auto"/>
        <w:jc w:val="left"/>
      </w:pPr>
    </w:p>
    <w:p w14:paraId="0F45AB7D" w14:textId="77777777" w:rsidR="00EB3D2C" w:rsidRDefault="00EB3D2C" w:rsidP="00BA67EC">
      <w:pPr>
        <w:spacing w:before="0" w:after="0" w:line="360" w:lineRule="auto"/>
        <w:jc w:val="left"/>
      </w:pPr>
    </w:p>
    <w:p w14:paraId="217893CB" w14:textId="77777777" w:rsidR="00EB3D2C" w:rsidRDefault="00EB3D2C" w:rsidP="00BA67EC">
      <w:pPr>
        <w:spacing w:before="0" w:after="0" w:line="360" w:lineRule="auto"/>
        <w:jc w:val="left"/>
      </w:pPr>
    </w:p>
    <w:p w14:paraId="5E7CD179" w14:textId="77777777" w:rsidR="00EB3D2C" w:rsidRDefault="00EB3D2C" w:rsidP="00BA67EC">
      <w:pPr>
        <w:spacing w:before="0" w:after="0" w:line="360" w:lineRule="auto"/>
        <w:jc w:val="left"/>
      </w:pPr>
    </w:p>
    <w:p w14:paraId="579B4129" w14:textId="0787492A" w:rsidR="00901C8D" w:rsidRDefault="00977100" w:rsidP="00BA67EC">
      <w:pPr>
        <w:spacing w:before="0" w:after="0" w:line="360" w:lineRule="auto"/>
        <w:jc w:val="left"/>
      </w:pPr>
      <w:r>
        <w:rPr>
          <w:noProof/>
        </w:rPr>
        <w:lastRenderedPageBreak/>
        <mc:AlternateContent>
          <mc:Choice Requires="wps">
            <w:drawing>
              <wp:anchor distT="0" distB="0" distL="114300" distR="114300" simplePos="0" relativeHeight="251658256" behindDoc="0" locked="0" layoutInCell="1" allowOverlap="1" wp14:anchorId="6C0E926B" wp14:editId="61244781">
                <wp:simplePos x="0" y="0"/>
                <wp:positionH relativeFrom="column">
                  <wp:posOffset>249555</wp:posOffset>
                </wp:positionH>
                <wp:positionV relativeFrom="paragraph">
                  <wp:posOffset>5125720</wp:posOffset>
                </wp:positionV>
                <wp:extent cx="4722495" cy="635"/>
                <wp:effectExtent l="0" t="0" r="1905" b="0"/>
                <wp:wrapTopAndBottom/>
                <wp:docPr id="30" name="Text Box 30"/>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55506032" w14:textId="326403BC" w:rsidR="00977100" w:rsidRPr="001D344D" w:rsidRDefault="00977100" w:rsidP="00977100">
                            <w:pPr>
                              <w:pStyle w:val="Caption"/>
                              <w:jc w:val="left"/>
                              <w:rPr>
                                <w:sz w:val="24"/>
                              </w:rPr>
                            </w:pPr>
                            <w:r>
                              <w:t>Figure A.</w:t>
                            </w:r>
                            <w:r>
                              <w:fldChar w:fldCharType="begin"/>
                            </w:r>
                            <w:r>
                              <w:instrText>SEQ Figure_A. \* ARABIC</w:instrText>
                            </w:r>
                            <w:r>
                              <w:fldChar w:fldCharType="separate"/>
                            </w:r>
                            <w:r w:rsidR="00AA5511">
                              <w:rPr>
                                <w:noProof/>
                              </w:rPr>
                              <w:t>7</w:t>
                            </w:r>
                            <w:r>
                              <w:fldChar w:fldCharType="end"/>
                            </w:r>
                            <w:r w:rsidRPr="00EF1903">
                              <w:t xml:space="preserve">: Complete survey form questions and responses – part </w:t>
                            </w:r>
                            <w: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0E926B" id="Text Box 30" o:spid="_x0000_s1083" type="#_x0000_t202" style="position:absolute;margin-left:19.65pt;margin-top:403.6pt;width:371.85pt;height:.05pt;z-index:25165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" stroked="f">
                <v:textbox style="mso-fit-shape-to-text:t" inset="0,0,0,0">
                  <w:txbxContent>
                    <w:p w14:paraId="55506032" w14:textId="326403BC" w:rsidR="00977100" w:rsidRPr="001D344D" w:rsidRDefault="00977100" w:rsidP="00977100">
                      <w:pPr>
                        <w:pStyle w:val="Caption"/>
                        <w:jc w:val="left"/>
                        <w:rPr>
                          <w:sz w:val="24"/>
                        </w:rPr>
                      </w:pPr>
                      <w:r>
                        <w:t>Figure A.</w:t>
                      </w:r>
                      <w:r>
                        <w:fldChar w:fldCharType="begin"/>
                      </w:r>
                      <w:r>
                        <w:instrText>SEQ Figure_A. \* ARABIC</w:instrText>
                      </w:r>
                      <w:r>
                        <w:fldChar w:fldCharType="separate"/>
                      </w:r>
                      <w:r w:rsidR="00AA5511">
                        <w:rPr>
                          <w:noProof/>
                        </w:rPr>
                        <w:t>7</w:t>
                      </w:r>
                      <w:r>
                        <w:fldChar w:fldCharType="end"/>
                      </w:r>
                      <w:r w:rsidRPr="00EF1903">
                        <w:t xml:space="preserve">: Complete survey form questions and responses – part </w:t>
                      </w:r>
                      <w:r>
                        <w:t>7</w:t>
                      </w:r>
                    </w:p>
                  </w:txbxContent>
                </v:textbox>
                <w10:wrap type="topAndBottom"/>
              </v:shape>
            </w:pict>
          </mc:Fallback>
        </mc:AlternateContent>
      </w:r>
      <w:r w:rsidR="00901C8D" w:rsidRPr="00901C8D">
        <w:rPr>
          <w:noProof/>
        </w:rPr>
        <w:drawing>
          <wp:anchor distT="0" distB="0" distL="114300" distR="114300" simplePos="0" relativeHeight="251658255" behindDoc="0" locked="0" layoutInCell="1" allowOverlap="1" wp14:anchorId="05DDAE06" wp14:editId="081678C8">
            <wp:simplePos x="0" y="0"/>
            <wp:positionH relativeFrom="column">
              <wp:posOffset>693</wp:posOffset>
            </wp:positionH>
            <wp:positionV relativeFrom="paragraph">
              <wp:posOffset>115</wp:posOffset>
            </wp:positionV>
            <wp:extent cx="5221605" cy="5066665"/>
            <wp:effectExtent l="0" t="0" r="0" b="635"/>
            <wp:wrapTopAndBottom/>
            <wp:docPr id="17" name="Picture 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5221605" cy="5066665"/>
                    </a:xfrm>
                    <a:prstGeom prst="rect">
                      <a:avLst/>
                    </a:prstGeom>
                  </pic:spPr>
                </pic:pic>
              </a:graphicData>
            </a:graphic>
          </wp:anchor>
        </w:drawing>
      </w:r>
    </w:p>
    <w:p w14:paraId="19A8DF75" w14:textId="77777777" w:rsidR="00901C8D" w:rsidRDefault="00901C8D" w:rsidP="00BA67EC">
      <w:pPr>
        <w:spacing w:before="0" w:after="0" w:line="360" w:lineRule="auto"/>
        <w:jc w:val="left"/>
      </w:pPr>
    </w:p>
    <w:p w14:paraId="4C6CB167" w14:textId="77777777" w:rsidR="00977100" w:rsidRDefault="00977100" w:rsidP="00BA67EC">
      <w:pPr>
        <w:spacing w:before="0" w:after="0" w:line="360" w:lineRule="auto"/>
        <w:jc w:val="left"/>
      </w:pPr>
    </w:p>
    <w:p w14:paraId="7947F057" w14:textId="77777777" w:rsidR="00977100" w:rsidRDefault="00977100" w:rsidP="00BA67EC">
      <w:pPr>
        <w:spacing w:before="0" w:after="0" w:line="360" w:lineRule="auto"/>
        <w:jc w:val="left"/>
      </w:pPr>
    </w:p>
    <w:p w14:paraId="34B14DC9" w14:textId="77777777" w:rsidR="00977100" w:rsidRDefault="00977100" w:rsidP="00BA67EC">
      <w:pPr>
        <w:spacing w:before="0" w:after="0" w:line="360" w:lineRule="auto"/>
        <w:jc w:val="left"/>
      </w:pPr>
    </w:p>
    <w:p w14:paraId="100A94BB" w14:textId="77777777" w:rsidR="00977100" w:rsidRDefault="00977100" w:rsidP="00BA67EC">
      <w:pPr>
        <w:spacing w:before="0" w:after="0" w:line="360" w:lineRule="auto"/>
        <w:jc w:val="left"/>
      </w:pPr>
    </w:p>
    <w:p w14:paraId="5809D5A7" w14:textId="77777777" w:rsidR="00977100" w:rsidRDefault="00977100" w:rsidP="00BA67EC">
      <w:pPr>
        <w:spacing w:before="0" w:after="0" w:line="360" w:lineRule="auto"/>
        <w:jc w:val="left"/>
      </w:pPr>
    </w:p>
    <w:p w14:paraId="643B93F0" w14:textId="77777777" w:rsidR="00977100" w:rsidRDefault="00977100" w:rsidP="00BA67EC">
      <w:pPr>
        <w:spacing w:before="0" w:after="0" w:line="360" w:lineRule="auto"/>
        <w:jc w:val="left"/>
      </w:pPr>
    </w:p>
    <w:p w14:paraId="198CCEA5" w14:textId="77777777" w:rsidR="00977100" w:rsidRDefault="00977100" w:rsidP="00BA67EC">
      <w:pPr>
        <w:spacing w:before="0" w:after="0" w:line="360" w:lineRule="auto"/>
        <w:jc w:val="left"/>
      </w:pPr>
    </w:p>
    <w:p w14:paraId="3C33A9C9" w14:textId="77777777" w:rsidR="00977100" w:rsidRDefault="00977100" w:rsidP="00BA67EC">
      <w:pPr>
        <w:spacing w:before="0" w:after="0" w:line="360" w:lineRule="auto"/>
        <w:jc w:val="left"/>
      </w:pPr>
    </w:p>
    <w:p w14:paraId="412FE7E0" w14:textId="77777777" w:rsidR="00901C8D" w:rsidRDefault="00901C8D" w:rsidP="00BA67EC">
      <w:pPr>
        <w:spacing w:before="0" w:after="0" w:line="360" w:lineRule="auto"/>
        <w:jc w:val="left"/>
      </w:pPr>
    </w:p>
    <w:p w14:paraId="376FD6C3" w14:textId="2D2CA713" w:rsidR="00901C8D" w:rsidRDefault="00233DDB" w:rsidP="00BA67EC">
      <w:pPr>
        <w:spacing w:before="0" w:after="0" w:line="360" w:lineRule="auto"/>
        <w:jc w:val="left"/>
      </w:pPr>
      <w:r>
        <w:rPr>
          <w:noProof/>
        </w:rPr>
        <w:lastRenderedPageBreak/>
        <mc:AlternateContent>
          <mc:Choice Requires="wps">
            <w:drawing>
              <wp:anchor distT="0" distB="0" distL="114300" distR="114300" simplePos="0" relativeHeight="251658258" behindDoc="0" locked="0" layoutInCell="1" allowOverlap="1" wp14:anchorId="25124D69" wp14:editId="4359C2A6">
                <wp:simplePos x="0" y="0"/>
                <wp:positionH relativeFrom="column">
                  <wp:posOffset>263525</wp:posOffset>
                </wp:positionH>
                <wp:positionV relativeFrom="paragraph">
                  <wp:posOffset>4980305</wp:posOffset>
                </wp:positionV>
                <wp:extent cx="46945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694555" cy="635"/>
                        </a:xfrm>
                        <a:prstGeom prst="rect">
                          <a:avLst/>
                        </a:prstGeom>
                        <a:solidFill>
                          <a:prstClr val="white"/>
                        </a:solidFill>
                        <a:ln>
                          <a:noFill/>
                        </a:ln>
                      </wps:spPr>
                      <wps:txbx>
                        <w:txbxContent>
                          <w:p w14:paraId="297CA0AC" w14:textId="3B9E5B88" w:rsidR="00233DDB" w:rsidRPr="0072006E" w:rsidRDefault="00233DDB" w:rsidP="00233DDB">
                            <w:pPr>
                              <w:pStyle w:val="Caption"/>
                              <w:jc w:val="left"/>
                              <w:rPr>
                                <w:sz w:val="24"/>
                              </w:rPr>
                            </w:pPr>
                            <w:r>
                              <w:t>Figure A.</w:t>
                            </w:r>
                            <w:r>
                              <w:fldChar w:fldCharType="begin"/>
                            </w:r>
                            <w:r>
                              <w:instrText>SEQ Figure_A. \* ARABIC</w:instrText>
                            </w:r>
                            <w:r>
                              <w:fldChar w:fldCharType="separate"/>
                            </w:r>
                            <w:r w:rsidR="00AA5511">
                              <w:rPr>
                                <w:noProof/>
                              </w:rPr>
                              <w:t>8</w:t>
                            </w:r>
                            <w:r>
                              <w:fldChar w:fldCharType="end"/>
                            </w:r>
                            <w:r w:rsidRPr="00FE1ED5">
                              <w:t xml:space="preserve">: Complete survey form questions and responses – part </w:t>
                            </w:r>
                            <w: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124D69" id="Text Box 31" o:spid="_x0000_s1084" type="#_x0000_t202" style="position:absolute;margin-left:20.75pt;margin-top:392.15pt;width:369.6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5O0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" stroked="f">
                <v:textbox style="mso-fit-shape-to-text:t" inset="0,0,0,0">
                  <w:txbxContent>
                    <w:p w14:paraId="297CA0AC" w14:textId="3B9E5B88" w:rsidR="00233DDB" w:rsidRPr="0072006E" w:rsidRDefault="00233DDB" w:rsidP="00233DDB">
                      <w:pPr>
                        <w:pStyle w:val="Caption"/>
                        <w:jc w:val="left"/>
                        <w:rPr>
                          <w:sz w:val="24"/>
                        </w:rPr>
                      </w:pPr>
                      <w:r>
                        <w:t>Figure A.</w:t>
                      </w:r>
                      <w:r>
                        <w:fldChar w:fldCharType="begin"/>
                      </w:r>
                      <w:r>
                        <w:instrText>SEQ Figure_A. \* ARABIC</w:instrText>
                      </w:r>
                      <w:r>
                        <w:fldChar w:fldCharType="separate"/>
                      </w:r>
                      <w:r w:rsidR="00AA5511">
                        <w:rPr>
                          <w:noProof/>
                        </w:rPr>
                        <w:t>8</w:t>
                      </w:r>
                      <w:r>
                        <w:fldChar w:fldCharType="end"/>
                      </w:r>
                      <w:r w:rsidRPr="00FE1ED5">
                        <w:t xml:space="preserve">: Complete survey form questions and responses – part </w:t>
                      </w:r>
                      <w:r>
                        <w:t>8</w:t>
                      </w:r>
                    </w:p>
                  </w:txbxContent>
                </v:textbox>
                <w10:wrap type="topAndBottom"/>
              </v:shape>
            </w:pict>
          </mc:Fallback>
        </mc:AlternateContent>
      </w:r>
      <w:r w:rsidR="00A33B82" w:rsidRPr="00A33B82">
        <w:rPr>
          <w:noProof/>
        </w:rPr>
        <w:drawing>
          <wp:anchor distT="0" distB="0" distL="114300" distR="114300" simplePos="0" relativeHeight="251658257" behindDoc="0" locked="0" layoutInCell="1" allowOverlap="1" wp14:anchorId="273AA383" wp14:editId="47D7F834">
            <wp:simplePos x="0" y="0"/>
            <wp:positionH relativeFrom="column">
              <wp:posOffset>693</wp:posOffset>
            </wp:positionH>
            <wp:positionV relativeFrom="paragraph">
              <wp:posOffset>115</wp:posOffset>
            </wp:positionV>
            <wp:extent cx="5221605" cy="4924425"/>
            <wp:effectExtent l="0" t="0" r="0" b="9525"/>
            <wp:wrapTopAndBottom/>
            <wp:docPr id="18" name="Picture 18"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application, pie char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221605" cy="4924425"/>
                    </a:xfrm>
                    <a:prstGeom prst="rect">
                      <a:avLst/>
                    </a:prstGeom>
                  </pic:spPr>
                </pic:pic>
              </a:graphicData>
            </a:graphic>
          </wp:anchor>
        </w:drawing>
      </w:r>
    </w:p>
    <w:p w14:paraId="1B3965E2" w14:textId="77777777" w:rsidR="00A33B82" w:rsidRDefault="00A33B82" w:rsidP="00BA67EC">
      <w:pPr>
        <w:spacing w:before="0" w:after="0" w:line="360" w:lineRule="auto"/>
        <w:jc w:val="left"/>
      </w:pPr>
    </w:p>
    <w:p w14:paraId="001DCEF7" w14:textId="77777777" w:rsidR="00A33B82" w:rsidRDefault="00A33B82" w:rsidP="00BA67EC">
      <w:pPr>
        <w:spacing w:before="0" w:after="0" w:line="360" w:lineRule="auto"/>
        <w:jc w:val="left"/>
      </w:pPr>
    </w:p>
    <w:p w14:paraId="33AAF4D6" w14:textId="77777777" w:rsidR="00156237" w:rsidRDefault="00156237" w:rsidP="00BA67EC">
      <w:pPr>
        <w:spacing w:before="0" w:after="0" w:line="360" w:lineRule="auto"/>
        <w:jc w:val="left"/>
      </w:pPr>
    </w:p>
    <w:p w14:paraId="75168271" w14:textId="77777777" w:rsidR="00156237" w:rsidRDefault="00156237" w:rsidP="00BA67EC">
      <w:pPr>
        <w:spacing w:before="0" w:after="0" w:line="360" w:lineRule="auto"/>
        <w:jc w:val="left"/>
      </w:pPr>
    </w:p>
    <w:p w14:paraId="6EA9904B" w14:textId="77777777" w:rsidR="00156237" w:rsidRDefault="00156237" w:rsidP="00BA67EC">
      <w:pPr>
        <w:spacing w:before="0" w:after="0" w:line="360" w:lineRule="auto"/>
        <w:jc w:val="left"/>
      </w:pPr>
    </w:p>
    <w:p w14:paraId="0AD46FE9" w14:textId="77777777" w:rsidR="00156237" w:rsidRDefault="00156237" w:rsidP="00BA67EC">
      <w:pPr>
        <w:spacing w:before="0" w:after="0" w:line="360" w:lineRule="auto"/>
        <w:jc w:val="left"/>
      </w:pPr>
    </w:p>
    <w:p w14:paraId="37B4DFB9" w14:textId="77777777" w:rsidR="00156237" w:rsidRDefault="00156237" w:rsidP="00BA67EC">
      <w:pPr>
        <w:spacing w:before="0" w:after="0" w:line="360" w:lineRule="auto"/>
        <w:jc w:val="left"/>
      </w:pPr>
    </w:p>
    <w:p w14:paraId="24BFE1FB" w14:textId="77777777" w:rsidR="00156237" w:rsidRDefault="00156237" w:rsidP="00BA67EC">
      <w:pPr>
        <w:spacing w:before="0" w:after="0" w:line="360" w:lineRule="auto"/>
        <w:jc w:val="left"/>
      </w:pPr>
    </w:p>
    <w:p w14:paraId="5C6A2082" w14:textId="77777777" w:rsidR="00156237" w:rsidRDefault="00156237" w:rsidP="00BA67EC">
      <w:pPr>
        <w:spacing w:before="0" w:after="0" w:line="360" w:lineRule="auto"/>
        <w:jc w:val="left"/>
      </w:pPr>
    </w:p>
    <w:p w14:paraId="0A90682A" w14:textId="77777777" w:rsidR="00156237" w:rsidRDefault="00156237" w:rsidP="00BA67EC">
      <w:pPr>
        <w:spacing w:before="0" w:after="0" w:line="360" w:lineRule="auto"/>
        <w:jc w:val="left"/>
      </w:pPr>
    </w:p>
    <w:p w14:paraId="415A7E13" w14:textId="77777777" w:rsidR="00156237" w:rsidRDefault="00156237" w:rsidP="00BA67EC">
      <w:pPr>
        <w:spacing w:before="0" w:after="0" w:line="360" w:lineRule="auto"/>
        <w:jc w:val="left"/>
      </w:pPr>
    </w:p>
    <w:p w14:paraId="297188EB" w14:textId="46AE0D0E" w:rsidR="00A33B82" w:rsidRDefault="00156237" w:rsidP="00BA67EC">
      <w:pPr>
        <w:spacing w:before="0" w:after="0" w:line="360" w:lineRule="auto"/>
        <w:jc w:val="left"/>
      </w:pPr>
      <w:r>
        <w:rPr>
          <w:noProof/>
        </w:rPr>
        <w:lastRenderedPageBreak/>
        <mc:AlternateContent>
          <mc:Choice Requires="wps">
            <w:drawing>
              <wp:anchor distT="0" distB="0" distL="114300" distR="114300" simplePos="0" relativeHeight="251658260" behindDoc="0" locked="0" layoutInCell="1" allowOverlap="1" wp14:anchorId="1E379FA4" wp14:editId="75DF780F">
                <wp:simplePos x="0" y="0"/>
                <wp:positionH relativeFrom="column">
                  <wp:posOffset>249555</wp:posOffset>
                </wp:positionH>
                <wp:positionV relativeFrom="paragraph">
                  <wp:posOffset>4820920</wp:posOffset>
                </wp:positionV>
                <wp:extent cx="4722495" cy="635"/>
                <wp:effectExtent l="0" t="0" r="1905" b="0"/>
                <wp:wrapTopAndBottom/>
                <wp:docPr id="32" name="Text Box 32"/>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6E7CD96D" w14:textId="4B59950B" w:rsidR="00156237" w:rsidRPr="00BA1065" w:rsidRDefault="00156237" w:rsidP="00156237">
                            <w:pPr>
                              <w:pStyle w:val="Caption"/>
                              <w:jc w:val="left"/>
                              <w:rPr>
                                <w:sz w:val="24"/>
                              </w:rPr>
                            </w:pPr>
                            <w:r>
                              <w:t>Figure A.</w:t>
                            </w:r>
                            <w:r>
                              <w:fldChar w:fldCharType="begin"/>
                            </w:r>
                            <w:r>
                              <w:instrText>SEQ Figure_A. \* ARABIC</w:instrText>
                            </w:r>
                            <w:r>
                              <w:fldChar w:fldCharType="separate"/>
                            </w:r>
                            <w:r w:rsidR="00AA5511">
                              <w:rPr>
                                <w:noProof/>
                              </w:rPr>
                              <w:t>9</w:t>
                            </w:r>
                            <w:r>
                              <w:fldChar w:fldCharType="end"/>
                            </w:r>
                            <w:r w:rsidRPr="007D4B57">
                              <w:t xml:space="preserve">: Complete survey form questions and responses – part </w:t>
                            </w:r>
                            <w: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379FA4" id="Text Box 32" o:spid="_x0000_s1085" type="#_x0000_t202" style="position:absolute;margin-left:19.65pt;margin-top:379.6pt;width:371.85pt;height:.05pt;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" stroked="f">
                <v:textbox style="mso-fit-shape-to-text:t" inset="0,0,0,0">
                  <w:txbxContent>
                    <w:p w14:paraId="6E7CD96D" w14:textId="4B59950B" w:rsidR="00156237" w:rsidRPr="00BA1065" w:rsidRDefault="00156237" w:rsidP="00156237">
                      <w:pPr>
                        <w:pStyle w:val="Caption"/>
                        <w:jc w:val="left"/>
                        <w:rPr>
                          <w:sz w:val="24"/>
                        </w:rPr>
                      </w:pPr>
                      <w:r>
                        <w:t>Figure A.</w:t>
                      </w:r>
                      <w:r>
                        <w:fldChar w:fldCharType="begin"/>
                      </w:r>
                      <w:r>
                        <w:instrText>SEQ Figure_A. \* ARABIC</w:instrText>
                      </w:r>
                      <w:r>
                        <w:fldChar w:fldCharType="separate"/>
                      </w:r>
                      <w:r w:rsidR="00AA5511">
                        <w:rPr>
                          <w:noProof/>
                        </w:rPr>
                        <w:t>9</w:t>
                      </w:r>
                      <w:r>
                        <w:fldChar w:fldCharType="end"/>
                      </w:r>
                      <w:r w:rsidRPr="007D4B57">
                        <w:t xml:space="preserve">: Complete survey form questions and responses – part </w:t>
                      </w:r>
                      <w:r>
                        <w:t>9</w:t>
                      </w:r>
                    </w:p>
                  </w:txbxContent>
                </v:textbox>
                <w10:wrap type="topAndBottom"/>
              </v:shape>
            </w:pict>
          </mc:Fallback>
        </mc:AlternateContent>
      </w:r>
      <w:r w:rsidR="00057820" w:rsidRPr="00057820">
        <w:rPr>
          <w:noProof/>
        </w:rPr>
        <w:drawing>
          <wp:anchor distT="0" distB="0" distL="114300" distR="114300" simplePos="0" relativeHeight="251658259" behindDoc="0" locked="0" layoutInCell="1" allowOverlap="1" wp14:anchorId="18CF7476" wp14:editId="658D3963">
            <wp:simplePos x="0" y="0"/>
            <wp:positionH relativeFrom="column">
              <wp:posOffset>693</wp:posOffset>
            </wp:positionH>
            <wp:positionV relativeFrom="paragraph">
              <wp:posOffset>115</wp:posOffset>
            </wp:positionV>
            <wp:extent cx="5221605" cy="4761230"/>
            <wp:effectExtent l="0" t="0" r="0" b="1270"/>
            <wp:wrapTopAndBottom/>
            <wp:docPr id="19" name="Picture 19" descr="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application, pie char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221605" cy="4761230"/>
                    </a:xfrm>
                    <a:prstGeom prst="rect">
                      <a:avLst/>
                    </a:prstGeom>
                  </pic:spPr>
                </pic:pic>
              </a:graphicData>
            </a:graphic>
          </wp:anchor>
        </w:drawing>
      </w:r>
    </w:p>
    <w:p w14:paraId="441813CE" w14:textId="77777777" w:rsidR="00057820" w:rsidRDefault="00057820" w:rsidP="00BA67EC">
      <w:pPr>
        <w:spacing w:before="0" w:after="0" w:line="360" w:lineRule="auto"/>
        <w:jc w:val="left"/>
      </w:pPr>
    </w:p>
    <w:p w14:paraId="5EA0200A" w14:textId="77777777" w:rsidR="00057820" w:rsidRDefault="00057820" w:rsidP="00BA67EC">
      <w:pPr>
        <w:spacing w:before="0" w:after="0" w:line="360" w:lineRule="auto"/>
        <w:jc w:val="left"/>
      </w:pPr>
    </w:p>
    <w:p w14:paraId="763BE443" w14:textId="77777777" w:rsidR="00156237" w:rsidRDefault="00156237" w:rsidP="00BA67EC">
      <w:pPr>
        <w:spacing w:before="0" w:after="0" w:line="360" w:lineRule="auto"/>
        <w:jc w:val="left"/>
      </w:pPr>
    </w:p>
    <w:p w14:paraId="03D26937" w14:textId="77777777" w:rsidR="00156237" w:rsidRDefault="00156237" w:rsidP="00BA67EC">
      <w:pPr>
        <w:spacing w:before="0" w:after="0" w:line="360" w:lineRule="auto"/>
        <w:jc w:val="left"/>
      </w:pPr>
    </w:p>
    <w:p w14:paraId="3D9248A8" w14:textId="77777777" w:rsidR="00156237" w:rsidRDefault="00156237" w:rsidP="00BA67EC">
      <w:pPr>
        <w:spacing w:before="0" w:after="0" w:line="360" w:lineRule="auto"/>
        <w:jc w:val="left"/>
      </w:pPr>
    </w:p>
    <w:p w14:paraId="2C74AC38" w14:textId="77777777" w:rsidR="00156237" w:rsidRDefault="00156237" w:rsidP="00BA67EC">
      <w:pPr>
        <w:spacing w:before="0" w:after="0" w:line="360" w:lineRule="auto"/>
        <w:jc w:val="left"/>
      </w:pPr>
    </w:p>
    <w:p w14:paraId="75630817" w14:textId="77777777" w:rsidR="00156237" w:rsidRDefault="00156237" w:rsidP="00BA67EC">
      <w:pPr>
        <w:spacing w:before="0" w:after="0" w:line="360" w:lineRule="auto"/>
        <w:jc w:val="left"/>
      </w:pPr>
    </w:p>
    <w:p w14:paraId="20F02EDA" w14:textId="77777777" w:rsidR="00156237" w:rsidRDefault="00156237" w:rsidP="00BA67EC">
      <w:pPr>
        <w:spacing w:before="0" w:after="0" w:line="360" w:lineRule="auto"/>
        <w:jc w:val="left"/>
      </w:pPr>
    </w:p>
    <w:p w14:paraId="3BC5E69E" w14:textId="77777777" w:rsidR="00156237" w:rsidRDefault="00156237" w:rsidP="00BA67EC">
      <w:pPr>
        <w:spacing w:before="0" w:after="0" w:line="360" w:lineRule="auto"/>
        <w:jc w:val="left"/>
      </w:pPr>
    </w:p>
    <w:p w14:paraId="03CBB6E9" w14:textId="77777777" w:rsidR="00156237" w:rsidRDefault="00156237" w:rsidP="00BA67EC">
      <w:pPr>
        <w:spacing w:before="0" w:after="0" w:line="360" w:lineRule="auto"/>
        <w:jc w:val="left"/>
      </w:pPr>
    </w:p>
    <w:p w14:paraId="34FF9B82" w14:textId="77777777" w:rsidR="00156237" w:rsidRDefault="00156237" w:rsidP="00BA67EC">
      <w:pPr>
        <w:spacing w:before="0" w:after="0" w:line="360" w:lineRule="auto"/>
        <w:jc w:val="left"/>
      </w:pPr>
    </w:p>
    <w:p w14:paraId="75D89220" w14:textId="6D108005" w:rsidR="00057820" w:rsidRDefault="00156237" w:rsidP="00BA67EC">
      <w:pPr>
        <w:spacing w:before="0" w:after="0" w:line="360" w:lineRule="auto"/>
        <w:jc w:val="left"/>
      </w:pPr>
      <w:r>
        <w:rPr>
          <w:noProof/>
        </w:rPr>
        <w:lastRenderedPageBreak/>
        <mc:AlternateContent>
          <mc:Choice Requires="wps">
            <w:drawing>
              <wp:anchor distT="0" distB="0" distL="114300" distR="114300" simplePos="0" relativeHeight="251658262" behindDoc="0" locked="0" layoutInCell="1" allowOverlap="1" wp14:anchorId="2D0C3515" wp14:editId="40091697">
                <wp:simplePos x="0" y="0"/>
                <wp:positionH relativeFrom="margin">
                  <wp:posOffset>215265</wp:posOffset>
                </wp:positionH>
                <wp:positionV relativeFrom="paragraph">
                  <wp:posOffset>5112385</wp:posOffset>
                </wp:positionV>
                <wp:extent cx="47910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wps:spPr>
                      <wps:txbx>
                        <w:txbxContent>
                          <w:p w14:paraId="5B62818A" w14:textId="79F15B1D" w:rsidR="00156237" w:rsidRPr="00D44A35" w:rsidRDefault="00156237" w:rsidP="00156237">
                            <w:pPr>
                              <w:pStyle w:val="Caption"/>
                              <w:jc w:val="left"/>
                              <w:rPr>
                                <w:sz w:val="24"/>
                              </w:rPr>
                            </w:pPr>
                            <w:r>
                              <w:t>Figure A.</w:t>
                            </w:r>
                            <w:r>
                              <w:fldChar w:fldCharType="begin"/>
                            </w:r>
                            <w:r>
                              <w:instrText>SEQ Figure_A. \* ARABIC</w:instrText>
                            </w:r>
                            <w:r>
                              <w:fldChar w:fldCharType="separate"/>
                            </w:r>
                            <w:r w:rsidR="00AA5511">
                              <w:rPr>
                                <w:noProof/>
                              </w:rPr>
                              <w:t>10</w:t>
                            </w:r>
                            <w:r>
                              <w:fldChar w:fldCharType="end"/>
                            </w:r>
                            <w:r w:rsidRPr="004A6952">
                              <w:t xml:space="preserve">: Complete survey form questions and responses – part </w:t>
                            </w:r>
                            <w: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0C3515" id="Text Box 33" o:spid="_x0000_s1086" type="#_x0000_t202" style="position:absolute;margin-left:16.95pt;margin-top:402.55pt;width:377.25pt;height:.05pt;z-index:25165826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jqgHAIAAEA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" stroked="f">
                <v:textbox style="mso-fit-shape-to-text:t" inset="0,0,0,0">
                  <w:txbxContent>
                    <w:p w14:paraId="5B62818A" w14:textId="79F15B1D" w:rsidR="00156237" w:rsidRPr="00D44A35" w:rsidRDefault="00156237" w:rsidP="00156237">
                      <w:pPr>
                        <w:pStyle w:val="Caption"/>
                        <w:jc w:val="left"/>
                        <w:rPr>
                          <w:sz w:val="24"/>
                        </w:rPr>
                      </w:pPr>
                      <w:r>
                        <w:t>Figure A.</w:t>
                      </w:r>
                      <w:r>
                        <w:fldChar w:fldCharType="begin"/>
                      </w:r>
                      <w:r>
                        <w:instrText>SEQ Figure_A. \* ARABIC</w:instrText>
                      </w:r>
                      <w:r>
                        <w:fldChar w:fldCharType="separate"/>
                      </w:r>
                      <w:r w:rsidR="00AA5511">
                        <w:rPr>
                          <w:noProof/>
                        </w:rPr>
                        <w:t>10</w:t>
                      </w:r>
                      <w:r>
                        <w:fldChar w:fldCharType="end"/>
                      </w:r>
                      <w:r w:rsidRPr="004A6952">
                        <w:t xml:space="preserve">: Complete survey form questions and responses – part </w:t>
                      </w:r>
                      <w:r>
                        <w:t>10</w:t>
                      </w:r>
                    </w:p>
                  </w:txbxContent>
                </v:textbox>
                <w10:wrap type="topAndBottom" anchorx="margin"/>
              </v:shape>
            </w:pict>
          </mc:Fallback>
        </mc:AlternateContent>
      </w:r>
      <w:r w:rsidR="00057820" w:rsidRPr="00057820">
        <w:rPr>
          <w:noProof/>
        </w:rPr>
        <w:drawing>
          <wp:anchor distT="0" distB="0" distL="114300" distR="114300" simplePos="0" relativeHeight="251658261" behindDoc="0" locked="0" layoutInCell="1" allowOverlap="1" wp14:anchorId="0F9FF7D8" wp14:editId="190DC346">
            <wp:simplePos x="0" y="0"/>
            <wp:positionH relativeFrom="column">
              <wp:posOffset>693</wp:posOffset>
            </wp:positionH>
            <wp:positionV relativeFrom="paragraph">
              <wp:posOffset>115</wp:posOffset>
            </wp:positionV>
            <wp:extent cx="5221605" cy="5057775"/>
            <wp:effectExtent l="0" t="0" r="0" b="9525"/>
            <wp:wrapTopAndBottom/>
            <wp:docPr id="20" name="Picture 2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pie chart&#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221605" cy="5057775"/>
                    </a:xfrm>
                    <a:prstGeom prst="rect">
                      <a:avLst/>
                    </a:prstGeom>
                  </pic:spPr>
                </pic:pic>
              </a:graphicData>
            </a:graphic>
          </wp:anchor>
        </w:drawing>
      </w:r>
    </w:p>
    <w:p w14:paraId="2C56DCE9" w14:textId="77777777" w:rsidR="00057820" w:rsidRDefault="00057820" w:rsidP="00BA67EC">
      <w:pPr>
        <w:spacing w:before="0" w:after="0" w:line="360" w:lineRule="auto"/>
        <w:jc w:val="left"/>
      </w:pPr>
    </w:p>
    <w:p w14:paraId="2B956C54" w14:textId="77777777" w:rsidR="00057820" w:rsidRDefault="00057820" w:rsidP="00BA67EC">
      <w:pPr>
        <w:spacing w:before="0" w:after="0" w:line="360" w:lineRule="auto"/>
        <w:jc w:val="left"/>
      </w:pPr>
    </w:p>
    <w:p w14:paraId="059E96A4" w14:textId="77777777" w:rsidR="00AA5511" w:rsidRDefault="00AA5511" w:rsidP="00BA67EC">
      <w:pPr>
        <w:spacing w:before="0" w:after="0" w:line="360" w:lineRule="auto"/>
        <w:jc w:val="left"/>
      </w:pPr>
    </w:p>
    <w:p w14:paraId="6B1FFC54" w14:textId="77777777" w:rsidR="00AA5511" w:rsidRDefault="00AA5511" w:rsidP="00BA67EC">
      <w:pPr>
        <w:spacing w:before="0" w:after="0" w:line="360" w:lineRule="auto"/>
        <w:jc w:val="left"/>
      </w:pPr>
    </w:p>
    <w:p w14:paraId="7C372624" w14:textId="77777777" w:rsidR="00AA5511" w:rsidRDefault="00AA5511" w:rsidP="00BA67EC">
      <w:pPr>
        <w:spacing w:before="0" w:after="0" w:line="360" w:lineRule="auto"/>
        <w:jc w:val="left"/>
      </w:pPr>
    </w:p>
    <w:p w14:paraId="45FF2D61" w14:textId="77777777" w:rsidR="00AA5511" w:rsidRDefault="00AA5511" w:rsidP="00BA67EC">
      <w:pPr>
        <w:spacing w:before="0" w:after="0" w:line="360" w:lineRule="auto"/>
        <w:jc w:val="left"/>
      </w:pPr>
    </w:p>
    <w:p w14:paraId="73A6A1A6" w14:textId="77777777" w:rsidR="00AA5511" w:rsidRDefault="00AA5511" w:rsidP="00BA67EC">
      <w:pPr>
        <w:spacing w:before="0" w:after="0" w:line="360" w:lineRule="auto"/>
        <w:jc w:val="left"/>
      </w:pPr>
    </w:p>
    <w:p w14:paraId="04EEA2C7" w14:textId="77777777" w:rsidR="00AA5511" w:rsidRDefault="00AA5511" w:rsidP="00BA67EC">
      <w:pPr>
        <w:spacing w:before="0" w:after="0" w:line="360" w:lineRule="auto"/>
        <w:jc w:val="left"/>
      </w:pPr>
    </w:p>
    <w:p w14:paraId="35D5E8C8" w14:textId="77777777" w:rsidR="00AA5511" w:rsidRDefault="00AA5511" w:rsidP="00BA67EC">
      <w:pPr>
        <w:spacing w:before="0" w:after="0" w:line="360" w:lineRule="auto"/>
        <w:jc w:val="left"/>
      </w:pPr>
    </w:p>
    <w:p w14:paraId="1B214DD3" w14:textId="77777777" w:rsidR="00AA5511" w:rsidRDefault="00AA5511" w:rsidP="00BA67EC">
      <w:pPr>
        <w:spacing w:before="0" w:after="0" w:line="360" w:lineRule="auto"/>
        <w:jc w:val="left"/>
      </w:pPr>
    </w:p>
    <w:p w14:paraId="785E9F32" w14:textId="190D6D65" w:rsidR="00613ECE" w:rsidRDefault="00AA5511" w:rsidP="00BA67EC">
      <w:pPr>
        <w:spacing w:before="0" w:after="0" w:line="360" w:lineRule="auto"/>
        <w:jc w:val="left"/>
      </w:pPr>
      <w:r>
        <w:rPr>
          <w:noProof/>
        </w:rPr>
        <w:lastRenderedPageBreak/>
        <mc:AlternateContent>
          <mc:Choice Requires="wps">
            <w:drawing>
              <wp:anchor distT="0" distB="0" distL="114300" distR="114300" simplePos="0" relativeHeight="251658264" behindDoc="0" locked="0" layoutInCell="1" allowOverlap="1" wp14:anchorId="0E96D21A" wp14:editId="2D1FD929">
                <wp:simplePos x="0" y="0"/>
                <wp:positionH relativeFrom="column">
                  <wp:posOffset>229235</wp:posOffset>
                </wp:positionH>
                <wp:positionV relativeFrom="paragraph">
                  <wp:posOffset>5472430</wp:posOffset>
                </wp:positionV>
                <wp:extent cx="476377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763770" cy="635"/>
                        </a:xfrm>
                        <a:prstGeom prst="rect">
                          <a:avLst/>
                        </a:prstGeom>
                        <a:solidFill>
                          <a:prstClr val="white"/>
                        </a:solidFill>
                        <a:ln>
                          <a:noFill/>
                        </a:ln>
                      </wps:spPr>
                      <wps:txbx>
                        <w:txbxContent>
                          <w:p w14:paraId="3E5E47A4" w14:textId="7B48D5A8" w:rsidR="00AA5511" w:rsidRPr="00CB661D" w:rsidRDefault="00AA5511" w:rsidP="00AA5511">
                            <w:pPr>
                              <w:pStyle w:val="Caption"/>
                              <w:jc w:val="left"/>
                              <w:rPr>
                                <w:sz w:val="24"/>
                              </w:rPr>
                            </w:pPr>
                            <w:r>
                              <w:t>Figure A.</w:t>
                            </w:r>
                            <w:r>
                              <w:fldChar w:fldCharType="begin"/>
                            </w:r>
                            <w:r>
                              <w:instrText>SEQ Figure_A. \* ARABIC</w:instrText>
                            </w:r>
                            <w:r>
                              <w:fldChar w:fldCharType="separate"/>
                            </w:r>
                            <w:r>
                              <w:rPr>
                                <w:noProof/>
                              </w:rPr>
                              <w:t>11</w:t>
                            </w:r>
                            <w:r>
                              <w:fldChar w:fldCharType="end"/>
                            </w:r>
                            <w:r w:rsidRPr="00AD3399">
                              <w:t xml:space="preserve">: Complete survey form questions and responses – part </w:t>
                            </w:r>
                            <w: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96D21A" id="Text Box 34" o:spid="_x0000_s1087" type="#_x0000_t202" style="position:absolute;margin-left:18.05pt;margin-top:430.9pt;width:375.1pt;height:.05pt;z-index:251658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" stroked="f">
                <v:textbox style="mso-fit-shape-to-text:t" inset="0,0,0,0">
                  <w:txbxContent>
                    <w:p w14:paraId="3E5E47A4" w14:textId="7B48D5A8" w:rsidR="00AA5511" w:rsidRPr="00CB661D" w:rsidRDefault="00AA5511" w:rsidP="00AA5511">
                      <w:pPr>
                        <w:pStyle w:val="Caption"/>
                        <w:jc w:val="left"/>
                        <w:rPr>
                          <w:sz w:val="24"/>
                        </w:rPr>
                      </w:pPr>
                      <w:r>
                        <w:t>Figure A.</w:t>
                      </w:r>
                      <w:r>
                        <w:fldChar w:fldCharType="begin"/>
                      </w:r>
                      <w:r>
                        <w:instrText>SEQ Figure_A. \* ARABIC</w:instrText>
                      </w:r>
                      <w:r>
                        <w:fldChar w:fldCharType="separate"/>
                      </w:r>
                      <w:r>
                        <w:rPr>
                          <w:noProof/>
                        </w:rPr>
                        <w:t>11</w:t>
                      </w:r>
                      <w:r>
                        <w:fldChar w:fldCharType="end"/>
                      </w:r>
                      <w:r w:rsidRPr="00AD3399">
                        <w:t xml:space="preserve">: Complete survey form questions and responses – part </w:t>
                      </w:r>
                      <w:r>
                        <w:t>11</w:t>
                      </w:r>
                    </w:p>
                  </w:txbxContent>
                </v:textbox>
                <w10:wrap type="topAndBottom"/>
              </v:shape>
            </w:pict>
          </mc:Fallback>
        </mc:AlternateContent>
      </w:r>
      <w:r w:rsidR="00983C48" w:rsidRPr="00983C48">
        <w:rPr>
          <w:noProof/>
        </w:rPr>
        <w:drawing>
          <wp:anchor distT="0" distB="0" distL="114300" distR="114300" simplePos="0" relativeHeight="251658263" behindDoc="0" locked="0" layoutInCell="1" allowOverlap="1" wp14:anchorId="67CBA56F" wp14:editId="37B4879B">
            <wp:simplePos x="0" y="0"/>
            <wp:positionH relativeFrom="column">
              <wp:posOffset>693</wp:posOffset>
            </wp:positionH>
            <wp:positionV relativeFrom="paragraph">
              <wp:posOffset>115</wp:posOffset>
            </wp:positionV>
            <wp:extent cx="5221605" cy="5415280"/>
            <wp:effectExtent l="0" t="0" r="0" b="0"/>
            <wp:wrapTopAndBottom/>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221605" cy="5415280"/>
                    </a:xfrm>
                    <a:prstGeom prst="rect">
                      <a:avLst/>
                    </a:prstGeom>
                  </pic:spPr>
                </pic:pic>
              </a:graphicData>
            </a:graphic>
          </wp:anchor>
        </w:drawing>
      </w:r>
    </w:p>
    <w:p w14:paraId="2C2713A0" w14:textId="31845CC6" w:rsidR="00381503" w:rsidRDefault="00381503" w:rsidP="00BA67EC">
      <w:pPr>
        <w:spacing w:before="0" w:after="0" w:line="360" w:lineRule="auto"/>
        <w:jc w:val="left"/>
      </w:pPr>
    </w:p>
    <w:p w14:paraId="317E086A" w14:textId="721D8D4D" w:rsidR="00CB6B45" w:rsidRDefault="00CB6B45" w:rsidP="00BA67EC">
      <w:pPr>
        <w:spacing w:before="0" w:after="0" w:line="360" w:lineRule="auto"/>
        <w:jc w:val="left"/>
      </w:pPr>
    </w:p>
    <w:p w14:paraId="470A1C01" w14:textId="77777777" w:rsidR="00031955" w:rsidRDefault="00031955" w:rsidP="00BA67EC">
      <w:pPr>
        <w:spacing w:before="0" w:after="0" w:line="360" w:lineRule="auto"/>
        <w:jc w:val="left"/>
      </w:pPr>
    </w:p>
    <w:p w14:paraId="7D8F2263" w14:textId="77777777" w:rsidR="00031955" w:rsidRDefault="00031955" w:rsidP="00BA67EC">
      <w:pPr>
        <w:spacing w:before="0" w:after="0" w:line="360" w:lineRule="auto"/>
        <w:jc w:val="left"/>
      </w:pPr>
    </w:p>
    <w:p w14:paraId="364FE948" w14:textId="478E721B" w:rsidR="00031955" w:rsidRDefault="00031955" w:rsidP="00BA67EC">
      <w:pPr>
        <w:spacing w:before="0" w:after="0" w:line="360" w:lineRule="auto"/>
        <w:jc w:val="left"/>
      </w:pPr>
    </w:p>
    <w:p w14:paraId="6865C8AD" w14:textId="77777777" w:rsidR="00784114" w:rsidRDefault="00784114" w:rsidP="00BA67EC">
      <w:pPr>
        <w:spacing w:before="0" w:after="0" w:line="360" w:lineRule="auto"/>
        <w:jc w:val="left"/>
      </w:pPr>
    </w:p>
    <w:p w14:paraId="139129CB" w14:textId="77777777" w:rsidR="00784114" w:rsidRDefault="00784114" w:rsidP="00BA67EC">
      <w:pPr>
        <w:spacing w:before="0" w:after="0" w:line="360" w:lineRule="auto"/>
        <w:jc w:val="left"/>
      </w:pPr>
    </w:p>
    <w:p w14:paraId="0346A5F7" w14:textId="77777777" w:rsidR="00784114" w:rsidRDefault="00784114" w:rsidP="00BA67EC">
      <w:pPr>
        <w:spacing w:before="0" w:after="0" w:line="360" w:lineRule="auto"/>
        <w:jc w:val="left"/>
      </w:pPr>
    </w:p>
    <w:p w14:paraId="312C9B39" w14:textId="77777777" w:rsidR="00784114" w:rsidRDefault="00784114" w:rsidP="00BA67EC">
      <w:pPr>
        <w:spacing w:before="0" w:after="0" w:line="360" w:lineRule="auto"/>
        <w:jc w:val="left"/>
      </w:pPr>
    </w:p>
    <w:p w14:paraId="3552AB2A" w14:textId="052B122C" w:rsidR="00031955" w:rsidRDefault="00031955" w:rsidP="00345D15">
      <w:pPr>
        <w:pStyle w:val="Heading2"/>
        <w:spacing w:before="0" w:after="240"/>
      </w:pPr>
      <w:bookmarkStart w:id="211" w:name="_Ref116896934"/>
      <w:bookmarkStart w:id="212" w:name="_Toc117094380"/>
      <w:r>
        <w:lastRenderedPageBreak/>
        <w:t>Appendix B: DIME Server User Interfaces</w:t>
      </w:r>
      <w:bookmarkEnd w:id="211"/>
      <w:bookmarkEnd w:id="212"/>
    </w:p>
    <w:p w14:paraId="007360B6" w14:textId="207A4B9E" w:rsidR="00972D1D" w:rsidRDefault="00D739CF" w:rsidP="00031955">
      <w:r>
        <w:rPr>
          <w:noProof/>
        </w:rPr>
        <mc:AlternateContent>
          <mc:Choice Requires="wps">
            <w:drawing>
              <wp:anchor distT="0" distB="0" distL="114300" distR="114300" simplePos="0" relativeHeight="251658301" behindDoc="1" locked="0" layoutInCell="1" allowOverlap="1" wp14:anchorId="72E6CCDA" wp14:editId="0EB3AC9E">
                <wp:simplePos x="0" y="0"/>
                <wp:positionH relativeFrom="margin">
                  <wp:align>right</wp:align>
                </wp:positionH>
                <wp:positionV relativeFrom="page">
                  <wp:posOffset>1469563</wp:posOffset>
                </wp:positionV>
                <wp:extent cx="5215890" cy="3206750"/>
                <wp:effectExtent l="0" t="0" r="3810" b="0"/>
                <wp:wrapTopAndBottom/>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06750"/>
                        </a:xfrm>
                        <a:prstGeom prst="rect">
                          <a:avLst/>
                        </a:prstGeom>
                        <a:solidFill>
                          <a:srgbClr val="FFFFFF"/>
                        </a:solidFill>
                        <a:ln w="9525">
                          <a:noFill/>
                          <a:miter lim="800000"/>
                          <a:headEnd/>
                          <a:tailEnd/>
                        </a:ln>
                      </wps:spPr>
                      <wps:txbx>
                        <w:txbxContent>
                          <w:p w14:paraId="2DC7643A" w14:textId="77777777" w:rsidR="007E302C" w:rsidRDefault="004E3A93" w:rsidP="007E302C">
                            <w:pPr>
                              <w:keepNext/>
                              <w:spacing w:before="0" w:after="0" w:line="240" w:lineRule="auto"/>
                              <w:jc w:val="center"/>
                            </w:pPr>
                            <w:r>
                              <w:rPr>
                                <w:noProof/>
                              </w:rPr>
                              <w:drawing>
                                <wp:inline distT="0" distB="0" distL="0" distR="0" wp14:anchorId="1D1AC351" wp14:editId="2F14DC01">
                                  <wp:extent cx="5170170" cy="266827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170170" cy="2668270"/>
                                          </a:xfrm>
                                          <a:prstGeom prst="rect">
                                            <a:avLst/>
                                          </a:prstGeom>
                                        </pic:spPr>
                                      </pic:pic>
                                    </a:graphicData>
                                  </a:graphic>
                                </wp:inline>
                              </w:drawing>
                            </w:r>
                          </w:p>
                          <w:p w14:paraId="6CB70BB4" w14:textId="77777777" w:rsidR="007E302C" w:rsidRDefault="007E302C" w:rsidP="007E302C">
                            <w:pPr>
                              <w:pStyle w:val="Caption"/>
                              <w:spacing w:after="0"/>
                            </w:pPr>
                          </w:p>
                          <w:p w14:paraId="555CC5E2" w14:textId="3A00AF7D" w:rsidR="007E302C" w:rsidRDefault="007E302C" w:rsidP="007E302C">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1</w:t>
                            </w:r>
                            <w:r w:rsidR="00CF4633">
                              <w:rPr>
                                <w:noProof/>
                              </w:rPr>
                              <w:fldChar w:fldCharType="end"/>
                            </w:r>
                            <w:r>
                              <w:t>. DIME Server Dashboard User Interface</w:t>
                            </w:r>
                          </w:p>
                          <w:p w14:paraId="273C6F84" w14:textId="482425B5" w:rsidR="00EC312E" w:rsidRDefault="00EC312E" w:rsidP="00EC312E">
                            <w:pPr>
                              <w:keepNext/>
                              <w:spacing w:before="0" w:after="0" w:line="240" w:lineRule="auto"/>
                              <w:jc w:val="center"/>
                            </w:pPr>
                          </w:p>
                          <w:p w14:paraId="548EDCAA" w14:textId="77777777" w:rsidR="00EC312E" w:rsidRDefault="00EC312E" w:rsidP="00EC312E">
                            <w:pPr>
                              <w:pStyle w:val="Caption"/>
                              <w:spacing w:after="0"/>
                            </w:pPr>
                          </w:p>
                          <w:p w14:paraId="2AB06E78" w14:textId="77777777" w:rsidR="00EC312E" w:rsidRDefault="00EC312E" w:rsidP="00EC312E">
                            <w:pPr>
                              <w:keepNext/>
                              <w:spacing w:before="0" w:after="0" w:line="240" w:lineRule="auto"/>
                              <w:jc w:val="center"/>
                            </w:pPr>
                          </w:p>
                          <w:p w14:paraId="4D8ABA46" w14:textId="77777777" w:rsidR="00EC312E" w:rsidRDefault="00EC312E" w:rsidP="00EC312E">
                            <w:pPr>
                              <w:spacing w:after="0"/>
                            </w:pPr>
                          </w:p>
                          <w:p w14:paraId="5E18F09C" w14:textId="77777777" w:rsidR="00EC312E" w:rsidRDefault="00EC312E" w:rsidP="00EC312E">
                            <w:pPr>
                              <w:spacing w:after="0"/>
                              <w:jc w:val="center"/>
                            </w:pPr>
                            <w:r>
                              <w:t xml:space="preserve"> </w:t>
                            </w:r>
                          </w:p>
                          <w:p w14:paraId="7DD38110" w14:textId="77777777" w:rsidR="00EC312E" w:rsidRDefault="00EC312E" w:rsidP="00EC312E">
                            <w:pPr>
                              <w:keepNext/>
                              <w:spacing w:before="0" w:after="0" w:line="240" w:lineRule="auto"/>
                              <w:jc w:val="center"/>
                            </w:pPr>
                          </w:p>
                          <w:p w14:paraId="360B2E56" w14:textId="77777777" w:rsidR="00EC312E" w:rsidRDefault="00EC312E" w:rsidP="00EC312E">
                            <w:pPr>
                              <w:spacing w:after="0"/>
                            </w:pPr>
                          </w:p>
                          <w:p w14:paraId="65FD65E4" w14:textId="77777777" w:rsidR="00EC312E" w:rsidRDefault="00EC312E" w:rsidP="00EC312E">
                            <w:pPr>
                              <w:keepNext/>
                              <w:spacing w:before="0" w:after="0" w:line="240" w:lineRule="auto"/>
                              <w:jc w:val="center"/>
                            </w:pPr>
                          </w:p>
                          <w:p w14:paraId="453AD510" w14:textId="77777777" w:rsidR="00EC312E" w:rsidRDefault="00EC312E" w:rsidP="00EC312E">
                            <w:pPr>
                              <w:spacing w:after="0"/>
                              <w:jc w:val="center"/>
                            </w:pPr>
                          </w:p>
                          <w:p w14:paraId="7D0C9C9A" w14:textId="77777777" w:rsidR="00EC312E" w:rsidRPr="00FC5219" w:rsidRDefault="00EC312E" w:rsidP="00EC312E">
                            <w:pPr>
                              <w:keepNext/>
                              <w:spacing w:before="0" w:after="0" w:line="240" w:lineRule="auto"/>
                              <w:jc w:val="center"/>
                              <w:rPr>
                                <w:sz w:val="22"/>
                              </w:rPr>
                            </w:pPr>
                          </w:p>
                          <w:p w14:paraId="67E0BF52" w14:textId="77777777" w:rsidR="00EC312E" w:rsidRDefault="00EC312E" w:rsidP="00EC312E">
                            <w:pPr>
                              <w:spacing w:before="0" w:after="0" w:line="240" w:lineRule="auto"/>
                              <w:jc w:val="center"/>
                              <w:rPr>
                                <w:sz w:val="22"/>
                              </w:rPr>
                            </w:pPr>
                          </w:p>
                          <w:p w14:paraId="3418A4E6" w14:textId="77777777" w:rsidR="00EC312E" w:rsidRPr="00FC5219" w:rsidRDefault="00EC312E" w:rsidP="00EC312E">
                            <w:pPr>
                              <w:spacing w:before="0" w:after="0" w:line="240" w:lineRule="auto"/>
                              <w:jc w:val="center"/>
                              <w:rPr>
                                <w:sz w:val="22"/>
                              </w:rPr>
                            </w:pPr>
                          </w:p>
                          <w:p w14:paraId="307AEBEA" w14:textId="77777777" w:rsidR="00EC312E" w:rsidRDefault="00EC312E" w:rsidP="00EC312E">
                            <w:pPr>
                              <w:keepNext/>
                              <w:spacing w:before="0" w:after="0" w:line="240" w:lineRule="auto"/>
                              <w:jc w:val="center"/>
                            </w:pPr>
                          </w:p>
                          <w:p w14:paraId="76B93A1C" w14:textId="77777777" w:rsidR="00EC312E" w:rsidRDefault="00EC312E" w:rsidP="00EC312E">
                            <w:pPr>
                              <w:spacing w:after="0"/>
                            </w:pPr>
                          </w:p>
                          <w:p w14:paraId="3AF736AA" w14:textId="77777777" w:rsidR="00EC312E" w:rsidRPr="008E1027" w:rsidRDefault="00EC312E" w:rsidP="00EC312E">
                            <w:pPr>
                              <w:keepNext/>
                              <w:spacing w:before="0" w:after="0" w:line="240" w:lineRule="auto"/>
                              <w:jc w:val="center"/>
                              <w:rPr>
                                <w:sz w:val="22"/>
                              </w:rPr>
                            </w:pPr>
                          </w:p>
                          <w:p w14:paraId="38F8E037" w14:textId="77777777" w:rsidR="00EC312E" w:rsidRPr="007A726C" w:rsidRDefault="00EC312E" w:rsidP="00EC312E">
                            <w:pPr>
                              <w:spacing w:before="0" w:after="0"/>
                              <w:jc w:val="center"/>
                              <w:rPr>
                                <w:sz w:val="22"/>
                              </w:rPr>
                            </w:pPr>
                          </w:p>
                          <w:p w14:paraId="3EBE6A42" w14:textId="77777777" w:rsidR="00EC312E" w:rsidRPr="007A726C" w:rsidRDefault="00EC312E" w:rsidP="00EC312E">
                            <w:pPr>
                              <w:spacing w:before="0" w:after="0"/>
                              <w:jc w:val="center"/>
                              <w:rPr>
                                <w:sz w:val="22"/>
                              </w:rPr>
                            </w:pPr>
                          </w:p>
                          <w:p w14:paraId="29FF3C5F" w14:textId="77777777" w:rsidR="00EC312E" w:rsidRPr="007A726C" w:rsidRDefault="00EC312E" w:rsidP="00EC312E">
                            <w:pPr>
                              <w:keepNext/>
                              <w:spacing w:before="0" w:after="0" w:line="240" w:lineRule="auto"/>
                              <w:jc w:val="center"/>
                              <w:rPr>
                                <w:sz w:val="22"/>
                              </w:rPr>
                            </w:pPr>
                          </w:p>
                          <w:p w14:paraId="3FBBCC8C" w14:textId="77777777" w:rsidR="00EC312E" w:rsidRPr="000D7B12" w:rsidRDefault="00EC312E" w:rsidP="00EC312E">
                            <w:pPr>
                              <w:spacing w:after="0"/>
                              <w:rPr>
                                <w:sz w:val="22"/>
                              </w:rPr>
                            </w:pPr>
                          </w:p>
                          <w:p w14:paraId="22A2EE01" w14:textId="77777777" w:rsidR="00EC312E" w:rsidRPr="000D7B12" w:rsidRDefault="00EC312E" w:rsidP="00EC312E">
                            <w:pPr>
                              <w:spacing w:after="0"/>
                              <w:jc w:val="center"/>
                              <w:rPr>
                                <w:sz w:val="22"/>
                              </w:rPr>
                            </w:pPr>
                            <w:r w:rsidRPr="000D7B12">
                              <w:t xml:space="preserve"> </w:t>
                            </w:r>
                          </w:p>
                          <w:p w14:paraId="5F91595A" w14:textId="77777777" w:rsidR="00EC312E" w:rsidRDefault="00EC312E" w:rsidP="00EC312E">
                            <w:pPr>
                              <w:keepNext/>
                              <w:spacing w:before="0" w:after="0" w:line="240" w:lineRule="auto"/>
                              <w:jc w:val="center"/>
                              <w:rPr>
                                <w:sz w:val="22"/>
                              </w:rPr>
                            </w:pPr>
                          </w:p>
                          <w:p w14:paraId="661DCC5A" w14:textId="77777777" w:rsidR="00EC312E" w:rsidRPr="000F382E" w:rsidRDefault="00EC312E" w:rsidP="00EC312E">
                            <w:pPr>
                              <w:keepNext/>
                              <w:spacing w:before="0" w:after="0" w:line="240" w:lineRule="auto"/>
                              <w:jc w:val="center"/>
                              <w:rPr>
                                <w:sz w:val="22"/>
                              </w:rPr>
                            </w:pPr>
                          </w:p>
                          <w:p w14:paraId="20357FCD" w14:textId="77777777" w:rsidR="00EC312E" w:rsidRPr="00691EF3" w:rsidRDefault="00EC312E" w:rsidP="00EC312E">
                            <w:pPr>
                              <w:keepNext/>
                              <w:spacing w:before="0" w:after="0" w:line="240" w:lineRule="auto"/>
                              <w:jc w:val="center"/>
                              <w:rPr>
                                <w:sz w:val="22"/>
                              </w:rPr>
                            </w:pPr>
                          </w:p>
                          <w:p w14:paraId="3F748C8D" w14:textId="77777777" w:rsidR="00EC312E" w:rsidRPr="00691EF3" w:rsidRDefault="00EC312E" w:rsidP="00EC312E">
                            <w:pPr>
                              <w:spacing w:after="0" w:line="240" w:lineRule="auto"/>
                              <w:rPr>
                                <w:sz w:val="22"/>
                              </w:rPr>
                            </w:pPr>
                          </w:p>
                          <w:p w14:paraId="7540D616" w14:textId="77777777" w:rsidR="00EC312E" w:rsidRPr="00691EF3" w:rsidRDefault="00EC312E" w:rsidP="00EC312E">
                            <w:pPr>
                              <w:spacing w:after="0" w:line="240" w:lineRule="auto"/>
                              <w:rPr>
                                <w:sz w:val="22"/>
                              </w:rPr>
                            </w:pPr>
                            <w:r w:rsidRPr="00691EF3">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E6CCDA" id="Text Box 323" o:spid="_x0000_s1088" type="#_x0000_t202" style="position:absolute;left:0;text-align:left;margin-left:359.5pt;margin-top:115.7pt;width:410.7pt;height:252.5pt;z-index:-251658179;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" stroked="f">
                <v:textbox inset="1.44pt,1.44pt,1.44pt,1.44pt">
                  <w:txbxContent>
                    <w:p w14:paraId="2DC7643A" w14:textId="77777777" w:rsidR="007E302C" w:rsidRDefault="004E3A93" w:rsidP="007E302C">
                      <w:pPr>
                        <w:keepNext/>
                        <w:spacing w:before="0" w:after="0" w:line="240" w:lineRule="auto"/>
                        <w:jc w:val="center"/>
                      </w:pPr>
                      <w:r>
                        <w:rPr>
                          <w:noProof/>
                        </w:rPr>
                        <w:drawing>
                          <wp:inline distT="0" distB="0" distL="0" distR="0" wp14:anchorId="1D1AC351" wp14:editId="2F14DC01">
                            <wp:extent cx="5170170" cy="266827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70170" cy="2668270"/>
                                    </a:xfrm>
                                    <a:prstGeom prst="rect">
                                      <a:avLst/>
                                    </a:prstGeom>
                                  </pic:spPr>
                                </pic:pic>
                              </a:graphicData>
                            </a:graphic>
                          </wp:inline>
                        </w:drawing>
                      </w:r>
                    </w:p>
                    <w:p w14:paraId="6CB70BB4" w14:textId="77777777" w:rsidR="007E302C" w:rsidRDefault="007E302C" w:rsidP="007E302C">
                      <w:pPr>
                        <w:pStyle w:val="Caption"/>
                        <w:spacing w:after="0"/>
                      </w:pPr>
                    </w:p>
                    <w:p w14:paraId="555CC5E2" w14:textId="3A00AF7D" w:rsidR="007E302C" w:rsidRDefault="007E302C" w:rsidP="007E302C">
                      <w:pPr>
                        <w:pStyle w:val="Caption"/>
                        <w:spacing w:after="0"/>
                      </w:pPr>
                      <w:r>
                        <w:t>Figure B.</w:t>
                      </w:r>
                      <w:fldSimple w:instr=" SEQ Figure_B. \* ARABIC ">
                        <w:r w:rsidR="005D57AA">
                          <w:rPr>
                            <w:noProof/>
                          </w:rPr>
                          <w:t>1</w:t>
                        </w:r>
                      </w:fldSimple>
                      <w:r>
                        <w:t>. DIME Server Dashboard User Interface</w:t>
                      </w:r>
                    </w:p>
                    <w:p w14:paraId="273C6F84" w14:textId="482425B5" w:rsidR="00EC312E" w:rsidRDefault="00EC312E" w:rsidP="00EC312E">
                      <w:pPr>
                        <w:keepNext/>
                        <w:spacing w:before="0" w:after="0" w:line="240" w:lineRule="auto"/>
                        <w:jc w:val="center"/>
                      </w:pPr>
                    </w:p>
                    <w:p w14:paraId="548EDCAA" w14:textId="77777777" w:rsidR="00EC312E" w:rsidRDefault="00EC312E" w:rsidP="00EC312E">
                      <w:pPr>
                        <w:pStyle w:val="Caption"/>
                        <w:spacing w:after="0"/>
                      </w:pPr>
                    </w:p>
                    <w:p w14:paraId="2AB06E78" w14:textId="77777777" w:rsidR="00EC312E" w:rsidRDefault="00EC312E" w:rsidP="00EC312E">
                      <w:pPr>
                        <w:keepNext/>
                        <w:spacing w:before="0" w:after="0" w:line="240" w:lineRule="auto"/>
                        <w:jc w:val="center"/>
                      </w:pPr>
                    </w:p>
                    <w:p w14:paraId="4D8ABA46" w14:textId="77777777" w:rsidR="00EC312E" w:rsidRDefault="00EC312E" w:rsidP="00EC312E">
                      <w:pPr>
                        <w:spacing w:after="0"/>
                      </w:pPr>
                    </w:p>
                    <w:p w14:paraId="5E18F09C" w14:textId="77777777" w:rsidR="00EC312E" w:rsidRDefault="00EC312E" w:rsidP="00EC312E">
                      <w:pPr>
                        <w:spacing w:after="0"/>
                        <w:jc w:val="center"/>
                      </w:pPr>
                      <w:r>
                        <w:t xml:space="preserve"> </w:t>
                      </w:r>
                    </w:p>
                    <w:p w14:paraId="7DD38110" w14:textId="77777777" w:rsidR="00EC312E" w:rsidRDefault="00EC312E" w:rsidP="00EC312E">
                      <w:pPr>
                        <w:keepNext/>
                        <w:spacing w:before="0" w:after="0" w:line="240" w:lineRule="auto"/>
                        <w:jc w:val="center"/>
                      </w:pPr>
                    </w:p>
                    <w:p w14:paraId="360B2E56" w14:textId="77777777" w:rsidR="00EC312E" w:rsidRDefault="00EC312E" w:rsidP="00EC312E">
                      <w:pPr>
                        <w:spacing w:after="0"/>
                      </w:pPr>
                    </w:p>
                    <w:p w14:paraId="65FD65E4" w14:textId="77777777" w:rsidR="00EC312E" w:rsidRDefault="00EC312E" w:rsidP="00EC312E">
                      <w:pPr>
                        <w:keepNext/>
                        <w:spacing w:before="0" w:after="0" w:line="240" w:lineRule="auto"/>
                        <w:jc w:val="center"/>
                      </w:pPr>
                    </w:p>
                    <w:p w14:paraId="453AD510" w14:textId="77777777" w:rsidR="00EC312E" w:rsidRDefault="00EC312E" w:rsidP="00EC312E">
                      <w:pPr>
                        <w:spacing w:after="0"/>
                        <w:jc w:val="center"/>
                      </w:pPr>
                    </w:p>
                    <w:p w14:paraId="7D0C9C9A" w14:textId="77777777" w:rsidR="00EC312E" w:rsidRPr="00FC5219" w:rsidRDefault="00EC312E" w:rsidP="00EC312E">
                      <w:pPr>
                        <w:keepNext/>
                        <w:spacing w:before="0" w:after="0" w:line="240" w:lineRule="auto"/>
                        <w:jc w:val="center"/>
                        <w:rPr>
                          <w:sz w:val="22"/>
                        </w:rPr>
                      </w:pPr>
                    </w:p>
                    <w:p w14:paraId="67E0BF52" w14:textId="77777777" w:rsidR="00EC312E" w:rsidRDefault="00EC312E" w:rsidP="00EC312E">
                      <w:pPr>
                        <w:spacing w:before="0" w:after="0" w:line="240" w:lineRule="auto"/>
                        <w:jc w:val="center"/>
                        <w:rPr>
                          <w:sz w:val="22"/>
                        </w:rPr>
                      </w:pPr>
                    </w:p>
                    <w:p w14:paraId="3418A4E6" w14:textId="77777777" w:rsidR="00EC312E" w:rsidRPr="00FC5219" w:rsidRDefault="00EC312E" w:rsidP="00EC312E">
                      <w:pPr>
                        <w:spacing w:before="0" w:after="0" w:line="240" w:lineRule="auto"/>
                        <w:jc w:val="center"/>
                        <w:rPr>
                          <w:sz w:val="22"/>
                        </w:rPr>
                      </w:pPr>
                    </w:p>
                    <w:p w14:paraId="307AEBEA" w14:textId="77777777" w:rsidR="00EC312E" w:rsidRDefault="00EC312E" w:rsidP="00EC312E">
                      <w:pPr>
                        <w:keepNext/>
                        <w:spacing w:before="0" w:after="0" w:line="240" w:lineRule="auto"/>
                        <w:jc w:val="center"/>
                      </w:pPr>
                    </w:p>
                    <w:p w14:paraId="76B93A1C" w14:textId="77777777" w:rsidR="00EC312E" w:rsidRDefault="00EC312E" w:rsidP="00EC312E">
                      <w:pPr>
                        <w:spacing w:after="0"/>
                      </w:pPr>
                    </w:p>
                    <w:p w14:paraId="3AF736AA" w14:textId="77777777" w:rsidR="00EC312E" w:rsidRPr="008E1027" w:rsidRDefault="00EC312E" w:rsidP="00EC312E">
                      <w:pPr>
                        <w:keepNext/>
                        <w:spacing w:before="0" w:after="0" w:line="240" w:lineRule="auto"/>
                        <w:jc w:val="center"/>
                        <w:rPr>
                          <w:sz w:val="22"/>
                        </w:rPr>
                      </w:pPr>
                    </w:p>
                    <w:p w14:paraId="38F8E037" w14:textId="77777777" w:rsidR="00EC312E" w:rsidRPr="007A726C" w:rsidRDefault="00EC312E" w:rsidP="00EC312E">
                      <w:pPr>
                        <w:spacing w:before="0" w:after="0"/>
                        <w:jc w:val="center"/>
                        <w:rPr>
                          <w:sz w:val="22"/>
                        </w:rPr>
                      </w:pPr>
                    </w:p>
                    <w:p w14:paraId="3EBE6A42" w14:textId="77777777" w:rsidR="00EC312E" w:rsidRPr="007A726C" w:rsidRDefault="00EC312E" w:rsidP="00EC312E">
                      <w:pPr>
                        <w:spacing w:before="0" w:after="0"/>
                        <w:jc w:val="center"/>
                        <w:rPr>
                          <w:sz w:val="22"/>
                        </w:rPr>
                      </w:pPr>
                    </w:p>
                    <w:p w14:paraId="29FF3C5F" w14:textId="77777777" w:rsidR="00EC312E" w:rsidRPr="007A726C" w:rsidRDefault="00EC312E" w:rsidP="00EC312E">
                      <w:pPr>
                        <w:keepNext/>
                        <w:spacing w:before="0" w:after="0" w:line="240" w:lineRule="auto"/>
                        <w:jc w:val="center"/>
                        <w:rPr>
                          <w:sz w:val="22"/>
                        </w:rPr>
                      </w:pPr>
                    </w:p>
                    <w:p w14:paraId="3FBBCC8C" w14:textId="77777777" w:rsidR="00EC312E" w:rsidRPr="000D7B12" w:rsidRDefault="00EC312E" w:rsidP="00EC312E">
                      <w:pPr>
                        <w:spacing w:after="0"/>
                        <w:rPr>
                          <w:sz w:val="22"/>
                        </w:rPr>
                      </w:pPr>
                    </w:p>
                    <w:p w14:paraId="22A2EE01" w14:textId="77777777" w:rsidR="00EC312E" w:rsidRPr="000D7B12" w:rsidRDefault="00EC312E" w:rsidP="00EC312E">
                      <w:pPr>
                        <w:spacing w:after="0"/>
                        <w:jc w:val="center"/>
                        <w:rPr>
                          <w:sz w:val="22"/>
                        </w:rPr>
                      </w:pPr>
                      <w:r w:rsidRPr="000D7B12">
                        <w:t xml:space="preserve"> </w:t>
                      </w:r>
                    </w:p>
                    <w:p w14:paraId="5F91595A" w14:textId="77777777" w:rsidR="00EC312E" w:rsidRDefault="00EC312E" w:rsidP="00EC312E">
                      <w:pPr>
                        <w:keepNext/>
                        <w:spacing w:before="0" w:after="0" w:line="240" w:lineRule="auto"/>
                        <w:jc w:val="center"/>
                        <w:rPr>
                          <w:sz w:val="22"/>
                        </w:rPr>
                      </w:pPr>
                    </w:p>
                    <w:p w14:paraId="661DCC5A" w14:textId="77777777" w:rsidR="00EC312E" w:rsidRPr="000F382E" w:rsidRDefault="00EC312E" w:rsidP="00EC312E">
                      <w:pPr>
                        <w:keepNext/>
                        <w:spacing w:before="0" w:after="0" w:line="240" w:lineRule="auto"/>
                        <w:jc w:val="center"/>
                        <w:rPr>
                          <w:sz w:val="22"/>
                        </w:rPr>
                      </w:pPr>
                    </w:p>
                    <w:p w14:paraId="20357FCD" w14:textId="77777777" w:rsidR="00EC312E" w:rsidRPr="00691EF3" w:rsidRDefault="00EC312E" w:rsidP="00EC312E">
                      <w:pPr>
                        <w:keepNext/>
                        <w:spacing w:before="0" w:after="0" w:line="240" w:lineRule="auto"/>
                        <w:jc w:val="center"/>
                        <w:rPr>
                          <w:sz w:val="22"/>
                        </w:rPr>
                      </w:pPr>
                    </w:p>
                    <w:p w14:paraId="3F748C8D" w14:textId="77777777" w:rsidR="00EC312E" w:rsidRPr="00691EF3" w:rsidRDefault="00EC312E" w:rsidP="00EC312E">
                      <w:pPr>
                        <w:spacing w:after="0" w:line="240" w:lineRule="auto"/>
                        <w:rPr>
                          <w:sz w:val="22"/>
                        </w:rPr>
                      </w:pPr>
                    </w:p>
                    <w:p w14:paraId="7540D616" w14:textId="77777777" w:rsidR="00EC312E" w:rsidRPr="00691EF3" w:rsidRDefault="00EC312E" w:rsidP="00EC312E">
                      <w:pPr>
                        <w:spacing w:after="0" w:line="240" w:lineRule="auto"/>
                        <w:rPr>
                          <w:sz w:val="22"/>
                        </w:rPr>
                      </w:pPr>
                      <w:r w:rsidRPr="00691EF3">
                        <w:rPr>
                          <w:sz w:val="22"/>
                        </w:rPr>
                        <w:t xml:space="preserve"> </w:t>
                      </w:r>
                    </w:p>
                  </w:txbxContent>
                </v:textbox>
                <w10:wrap type="topAndBottom" anchorx="margin" anchory="page"/>
              </v:shape>
            </w:pict>
          </mc:Fallback>
        </mc:AlternateContent>
      </w:r>
    </w:p>
    <w:p w14:paraId="115FFF06" w14:textId="26A01136" w:rsidR="00972D1D" w:rsidRDefault="00972D1D" w:rsidP="00031955"/>
    <w:p w14:paraId="74309650" w14:textId="30B164F1" w:rsidR="00972D1D" w:rsidRDefault="00972D1D" w:rsidP="00031955"/>
    <w:p w14:paraId="5D18957C" w14:textId="389273E7" w:rsidR="00972D1D" w:rsidRDefault="00972D1D" w:rsidP="00031955"/>
    <w:p w14:paraId="0D047D8F" w14:textId="3A7E6419" w:rsidR="00972D1D" w:rsidRDefault="00972D1D" w:rsidP="00031955"/>
    <w:p w14:paraId="51FEF75E" w14:textId="77777777" w:rsidR="00972D1D" w:rsidRDefault="00972D1D" w:rsidP="00031955"/>
    <w:p w14:paraId="58430003" w14:textId="77777777" w:rsidR="00972D1D" w:rsidRDefault="00972D1D" w:rsidP="00031955"/>
    <w:p w14:paraId="2EDC161F" w14:textId="77777777" w:rsidR="00972D1D" w:rsidRDefault="00972D1D" w:rsidP="00031955"/>
    <w:p w14:paraId="38CD1194" w14:textId="77777777" w:rsidR="00972D1D" w:rsidRDefault="00972D1D" w:rsidP="00031955"/>
    <w:p w14:paraId="5488B1BC" w14:textId="77777777" w:rsidR="00972D1D" w:rsidRDefault="00972D1D" w:rsidP="00031955"/>
    <w:p w14:paraId="690295B4" w14:textId="77777777" w:rsidR="00972D1D" w:rsidRDefault="00972D1D" w:rsidP="00031955"/>
    <w:p w14:paraId="6B4E45EB" w14:textId="77777777" w:rsidR="00972D1D" w:rsidRDefault="00972D1D" w:rsidP="00031955"/>
    <w:p w14:paraId="24FD0631" w14:textId="77777777" w:rsidR="00972D1D" w:rsidRDefault="00972D1D" w:rsidP="00031955"/>
    <w:p w14:paraId="41CD9447" w14:textId="77777777" w:rsidR="00972D1D" w:rsidRDefault="00972D1D" w:rsidP="00031955"/>
    <w:p w14:paraId="065DA187" w14:textId="6D98A9F8" w:rsidR="00972D1D" w:rsidRDefault="00972D1D" w:rsidP="00031955">
      <w:r>
        <w:rPr>
          <w:noProof/>
        </w:rPr>
        <w:lastRenderedPageBreak/>
        <mc:AlternateContent>
          <mc:Choice Requires="wps">
            <w:drawing>
              <wp:anchor distT="0" distB="0" distL="114300" distR="114300" simplePos="0" relativeHeight="251658302" behindDoc="1" locked="0" layoutInCell="1" allowOverlap="1" wp14:anchorId="14BD8C01" wp14:editId="7B2BC9E8">
                <wp:simplePos x="0" y="0"/>
                <wp:positionH relativeFrom="margin">
                  <wp:align>right</wp:align>
                </wp:positionH>
                <wp:positionV relativeFrom="margin">
                  <wp:align>top</wp:align>
                </wp:positionV>
                <wp:extent cx="5215890" cy="5327015"/>
                <wp:effectExtent l="0" t="0" r="3810" b="6985"/>
                <wp:wrapTopAndBottom/>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327073"/>
                        </a:xfrm>
                        <a:prstGeom prst="rect">
                          <a:avLst/>
                        </a:prstGeom>
                        <a:solidFill>
                          <a:srgbClr val="FFFFFF"/>
                        </a:solidFill>
                        <a:ln w="9525">
                          <a:noFill/>
                          <a:miter lim="800000"/>
                          <a:headEnd/>
                          <a:tailEnd/>
                        </a:ln>
                      </wps:spPr>
                      <wps:txbx>
                        <w:txbxContent>
                          <w:p w14:paraId="08CBD24D" w14:textId="77777777" w:rsidR="004A3F73" w:rsidRDefault="00972D1D" w:rsidP="004A3F73">
                            <w:pPr>
                              <w:keepNext/>
                              <w:spacing w:before="0" w:after="0" w:line="240" w:lineRule="auto"/>
                              <w:jc w:val="center"/>
                            </w:pPr>
                            <w:r w:rsidRPr="00972D1D">
                              <w:rPr>
                                <w:noProof/>
                                <w:sz w:val="22"/>
                              </w:rPr>
                              <w:drawing>
                                <wp:inline distT="0" distB="0" distL="0" distR="0" wp14:anchorId="64D5959E" wp14:editId="1B6B8DF1">
                                  <wp:extent cx="5168956" cy="4759037"/>
                                  <wp:effectExtent l="0" t="0" r="0" b="3810"/>
                                  <wp:docPr id="328" name="Picture 30">
                                    <a:extLst xmlns:a="http://schemas.openxmlformats.org/drawingml/2006/main">
                                      <a:ext uri="{FF2B5EF4-FFF2-40B4-BE49-F238E27FC236}">
                                        <a16:creationId xmlns:a16="http://schemas.microsoft.com/office/drawing/2014/main" id="{C1B670F8-8FA6-DB15-48D2-D79D394950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C1B670F8-8FA6-DB15-48D2-D79D394950F3}"/>
                                              </a:ext>
                                            </a:extLst>
                                          </pic:cNvPr>
                                          <pic:cNvPicPr>
                                            <a:picLocks noChangeAspect="1"/>
                                          </pic:cNvPicPr>
                                        </pic:nvPicPr>
                                        <pic:blipFill>
                                          <a:blip r:embed="rId121"/>
                                          <a:stretch>
                                            <a:fillRect/>
                                          </a:stretch>
                                        </pic:blipFill>
                                        <pic:spPr>
                                          <a:xfrm>
                                            <a:off x="0" y="0"/>
                                            <a:ext cx="5263136" cy="4845748"/>
                                          </a:xfrm>
                                          <a:prstGeom prst="rect">
                                            <a:avLst/>
                                          </a:prstGeom>
                                        </pic:spPr>
                                      </pic:pic>
                                    </a:graphicData>
                                  </a:graphic>
                                </wp:inline>
                              </w:drawing>
                            </w:r>
                          </w:p>
                          <w:p w14:paraId="4B920E65" w14:textId="77777777" w:rsidR="007F1696" w:rsidRDefault="007F1696" w:rsidP="007F1696">
                            <w:pPr>
                              <w:pStyle w:val="Caption"/>
                              <w:spacing w:after="0"/>
                            </w:pPr>
                          </w:p>
                          <w:p w14:paraId="0E4F89A0" w14:textId="0718BBF8" w:rsidR="004A3F73" w:rsidRDefault="004A3F73" w:rsidP="007F1696">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2</w:t>
                            </w:r>
                            <w:r w:rsidR="00CF4633">
                              <w:rPr>
                                <w:noProof/>
                              </w:rPr>
                              <w:fldChar w:fldCharType="end"/>
                            </w:r>
                            <w:r>
                              <w:t>. DIME Server Dashboard User Interface - Configurations Tab</w:t>
                            </w:r>
                          </w:p>
                          <w:p w14:paraId="4733FB0E" w14:textId="26B1A9CD" w:rsidR="00972D1D" w:rsidRPr="00972D1D" w:rsidRDefault="00972D1D" w:rsidP="00972D1D">
                            <w:pPr>
                              <w:keepNext/>
                              <w:spacing w:before="0" w:after="0" w:line="240" w:lineRule="auto"/>
                              <w:jc w:val="center"/>
                              <w:rPr>
                                <w:sz w:val="22"/>
                              </w:rPr>
                            </w:pPr>
                          </w:p>
                          <w:p w14:paraId="336DE1CF" w14:textId="77777777" w:rsidR="00972D1D" w:rsidRPr="00972D1D" w:rsidRDefault="00972D1D" w:rsidP="00972D1D">
                            <w:pPr>
                              <w:keepNext/>
                              <w:spacing w:before="0" w:after="0" w:line="240" w:lineRule="auto"/>
                              <w:jc w:val="center"/>
                              <w:rPr>
                                <w:sz w:val="22"/>
                              </w:rPr>
                            </w:pPr>
                          </w:p>
                          <w:p w14:paraId="30333329" w14:textId="14742B0C" w:rsidR="00972D1D" w:rsidRPr="00972D1D" w:rsidRDefault="00972D1D" w:rsidP="00972D1D">
                            <w:pPr>
                              <w:spacing w:before="0" w:after="0"/>
                              <w:jc w:val="center"/>
                              <w:rPr>
                                <w:sz w:val="22"/>
                              </w:rPr>
                            </w:pPr>
                          </w:p>
                          <w:p w14:paraId="373E7507" w14:textId="77777777" w:rsidR="00972D1D" w:rsidRPr="00972D1D" w:rsidRDefault="00972D1D" w:rsidP="00972D1D">
                            <w:pPr>
                              <w:keepNext/>
                              <w:spacing w:before="0" w:after="0" w:line="240" w:lineRule="auto"/>
                              <w:jc w:val="center"/>
                              <w:rPr>
                                <w:sz w:val="22"/>
                              </w:rPr>
                            </w:pPr>
                          </w:p>
                          <w:p w14:paraId="721C4BCE" w14:textId="77777777" w:rsidR="00972D1D" w:rsidRPr="00972D1D" w:rsidRDefault="00972D1D" w:rsidP="00972D1D">
                            <w:pPr>
                              <w:spacing w:before="0" w:after="0"/>
                              <w:rPr>
                                <w:sz w:val="22"/>
                              </w:rPr>
                            </w:pPr>
                          </w:p>
                          <w:p w14:paraId="42951BDE" w14:textId="77777777" w:rsidR="00972D1D" w:rsidRPr="00972D1D" w:rsidRDefault="00972D1D" w:rsidP="00972D1D">
                            <w:pPr>
                              <w:spacing w:before="0" w:after="0"/>
                              <w:jc w:val="center"/>
                              <w:rPr>
                                <w:sz w:val="22"/>
                              </w:rPr>
                            </w:pPr>
                            <w:r w:rsidRPr="00972D1D">
                              <w:rPr>
                                <w:sz w:val="22"/>
                              </w:rPr>
                              <w:t xml:space="preserve"> </w:t>
                            </w:r>
                          </w:p>
                          <w:p w14:paraId="6D5ADB34" w14:textId="77777777" w:rsidR="00972D1D" w:rsidRPr="00972D1D" w:rsidRDefault="00972D1D" w:rsidP="00972D1D">
                            <w:pPr>
                              <w:keepNext/>
                              <w:spacing w:before="0" w:after="0" w:line="240" w:lineRule="auto"/>
                              <w:jc w:val="center"/>
                              <w:rPr>
                                <w:sz w:val="22"/>
                              </w:rPr>
                            </w:pPr>
                          </w:p>
                          <w:p w14:paraId="519845A3" w14:textId="77777777" w:rsidR="00972D1D" w:rsidRPr="00972D1D" w:rsidRDefault="00972D1D" w:rsidP="00972D1D">
                            <w:pPr>
                              <w:spacing w:before="0" w:after="0"/>
                              <w:rPr>
                                <w:sz w:val="22"/>
                              </w:rPr>
                            </w:pPr>
                          </w:p>
                          <w:p w14:paraId="59B45FD8" w14:textId="77777777" w:rsidR="00972D1D" w:rsidRPr="00972D1D" w:rsidRDefault="00972D1D" w:rsidP="00972D1D">
                            <w:pPr>
                              <w:keepNext/>
                              <w:spacing w:before="0" w:after="0" w:line="240" w:lineRule="auto"/>
                              <w:jc w:val="center"/>
                              <w:rPr>
                                <w:sz w:val="22"/>
                              </w:rPr>
                            </w:pPr>
                          </w:p>
                          <w:p w14:paraId="77CDD54E" w14:textId="77777777" w:rsidR="00972D1D" w:rsidRPr="00972D1D" w:rsidRDefault="00972D1D" w:rsidP="00972D1D">
                            <w:pPr>
                              <w:spacing w:before="0" w:after="0"/>
                              <w:jc w:val="center"/>
                              <w:rPr>
                                <w:sz w:val="22"/>
                              </w:rPr>
                            </w:pPr>
                          </w:p>
                          <w:p w14:paraId="2E7D0A7F" w14:textId="77777777" w:rsidR="00972D1D" w:rsidRPr="00972D1D" w:rsidRDefault="00972D1D" w:rsidP="00972D1D">
                            <w:pPr>
                              <w:keepNext/>
                              <w:spacing w:before="0" w:after="0" w:line="240" w:lineRule="auto"/>
                              <w:jc w:val="center"/>
                              <w:rPr>
                                <w:sz w:val="22"/>
                              </w:rPr>
                            </w:pPr>
                          </w:p>
                          <w:p w14:paraId="0E08790A" w14:textId="77777777" w:rsidR="00972D1D" w:rsidRPr="00972D1D" w:rsidRDefault="00972D1D" w:rsidP="00972D1D">
                            <w:pPr>
                              <w:spacing w:before="0" w:after="0" w:line="240" w:lineRule="auto"/>
                              <w:jc w:val="center"/>
                              <w:rPr>
                                <w:sz w:val="22"/>
                              </w:rPr>
                            </w:pPr>
                          </w:p>
                          <w:p w14:paraId="7618325F" w14:textId="77777777" w:rsidR="00972D1D" w:rsidRPr="00972D1D" w:rsidRDefault="00972D1D" w:rsidP="00972D1D">
                            <w:pPr>
                              <w:spacing w:before="0" w:after="0" w:line="240" w:lineRule="auto"/>
                              <w:jc w:val="center"/>
                              <w:rPr>
                                <w:sz w:val="22"/>
                              </w:rPr>
                            </w:pPr>
                          </w:p>
                          <w:p w14:paraId="19515A21" w14:textId="77777777" w:rsidR="00972D1D" w:rsidRPr="00972D1D" w:rsidRDefault="00972D1D" w:rsidP="00972D1D">
                            <w:pPr>
                              <w:keepNext/>
                              <w:spacing w:before="0" w:after="0" w:line="240" w:lineRule="auto"/>
                              <w:jc w:val="center"/>
                              <w:rPr>
                                <w:sz w:val="22"/>
                              </w:rPr>
                            </w:pPr>
                          </w:p>
                          <w:p w14:paraId="60FB61F4" w14:textId="77777777" w:rsidR="00972D1D" w:rsidRPr="00972D1D" w:rsidRDefault="00972D1D" w:rsidP="00972D1D">
                            <w:pPr>
                              <w:spacing w:before="0" w:after="0"/>
                              <w:rPr>
                                <w:sz w:val="22"/>
                              </w:rPr>
                            </w:pPr>
                          </w:p>
                          <w:p w14:paraId="26E9AFCC" w14:textId="77777777" w:rsidR="00972D1D" w:rsidRPr="00972D1D" w:rsidRDefault="00972D1D" w:rsidP="00972D1D">
                            <w:pPr>
                              <w:keepNext/>
                              <w:spacing w:before="0" w:after="0" w:line="240" w:lineRule="auto"/>
                              <w:jc w:val="center"/>
                              <w:rPr>
                                <w:sz w:val="22"/>
                              </w:rPr>
                            </w:pPr>
                          </w:p>
                          <w:p w14:paraId="6E09FCFF" w14:textId="77777777" w:rsidR="00972D1D" w:rsidRPr="00972D1D" w:rsidRDefault="00972D1D" w:rsidP="00972D1D">
                            <w:pPr>
                              <w:spacing w:before="0" w:after="0"/>
                              <w:jc w:val="center"/>
                              <w:rPr>
                                <w:sz w:val="22"/>
                              </w:rPr>
                            </w:pPr>
                          </w:p>
                          <w:p w14:paraId="103BC551" w14:textId="77777777" w:rsidR="00972D1D" w:rsidRPr="00972D1D" w:rsidRDefault="00972D1D" w:rsidP="00972D1D">
                            <w:pPr>
                              <w:spacing w:before="0" w:after="0"/>
                              <w:jc w:val="center"/>
                              <w:rPr>
                                <w:sz w:val="22"/>
                              </w:rPr>
                            </w:pPr>
                          </w:p>
                          <w:p w14:paraId="600D5F82" w14:textId="77777777" w:rsidR="00972D1D" w:rsidRPr="00972D1D" w:rsidRDefault="00972D1D" w:rsidP="00972D1D">
                            <w:pPr>
                              <w:keepNext/>
                              <w:spacing w:before="0" w:after="0" w:line="240" w:lineRule="auto"/>
                              <w:jc w:val="center"/>
                              <w:rPr>
                                <w:sz w:val="22"/>
                              </w:rPr>
                            </w:pPr>
                          </w:p>
                          <w:p w14:paraId="7C15E912" w14:textId="77777777" w:rsidR="00972D1D" w:rsidRPr="00972D1D" w:rsidRDefault="00972D1D" w:rsidP="00972D1D">
                            <w:pPr>
                              <w:spacing w:before="0" w:after="0"/>
                              <w:rPr>
                                <w:sz w:val="22"/>
                              </w:rPr>
                            </w:pPr>
                          </w:p>
                          <w:p w14:paraId="6F9B587D" w14:textId="77777777" w:rsidR="00972D1D" w:rsidRPr="00972D1D" w:rsidRDefault="00972D1D" w:rsidP="00972D1D">
                            <w:pPr>
                              <w:spacing w:before="0" w:after="0"/>
                              <w:jc w:val="center"/>
                              <w:rPr>
                                <w:sz w:val="22"/>
                              </w:rPr>
                            </w:pPr>
                            <w:r w:rsidRPr="00972D1D">
                              <w:rPr>
                                <w:sz w:val="22"/>
                              </w:rPr>
                              <w:t xml:space="preserve"> </w:t>
                            </w:r>
                          </w:p>
                          <w:p w14:paraId="359EA47A" w14:textId="77777777" w:rsidR="00972D1D" w:rsidRPr="00972D1D" w:rsidRDefault="00972D1D" w:rsidP="00972D1D">
                            <w:pPr>
                              <w:keepNext/>
                              <w:spacing w:before="0" w:after="0" w:line="240" w:lineRule="auto"/>
                              <w:jc w:val="center"/>
                              <w:rPr>
                                <w:sz w:val="22"/>
                              </w:rPr>
                            </w:pPr>
                          </w:p>
                          <w:p w14:paraId="2218B9E8" w14:textId="77777777" w:rsidR="00972D1D" w:rsidRPr="00972D1D" w:rsidRDefault="00972D1D" w:rsidP="00972D1D">
                            <w:pPr>
                              <w:keepNext/>
                              <w:spacing w:before="0" w:after="0" w:line="240" w:lineRule="auto"/>
                              <w:jc w:val="center"/>
                              <w:rPr>
                                <w:sz w:val="22"/>
                              </w:rPr>
                            </w:pPr>
                          </w:p>
                          <w:p w14:paraId="29A0CE1A" w14:textId="77777777" w:rsidR="00972D1D" w:rsidRPr="00972D1D" w:rsidRDefault="00972D1D" w:rsidP="00972D1D">
                            <w:pPr>
                              <w:keepNext/>
                              <w:spacing w:before="0" w:after="0" w:line="240" w:lineRule="auto"/>
                              <w:jc w:val="center"/>
                              <w:rPr>
                                <w:sz w:val="22"/>
                              </w:rPr>
                            </w:pPr>
                          </w:p>
                          <w:p w14:paraId="190F869A" w14:textId="77777777" w:rsidR="00972D1D" w:rsidRPr="00972D1D" w:rsidRDefault="00972D1D" w:rsidP="00972D1D">
                            <w:pPr>
                              <w:spacing w:before="0" w:after="0" w:line="240" w:lineRule="auto"/>
                              <w:rPr>
                                <w:sz w:val="22"/>
                              </w:rPr>
                            </w:pPr>
                          </w:p>
                          <w:p w14:paraId="03AB7C8B" w14:textId="77777777" w:rsidR="00972D1D" w:rsidRPr="00972D1D" w:rsidRDefault="00972D1D" w:rsidP="00972D1D">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BD8C01" id="Text Box 326" o:spid="_x0000_s1089" type="#_x0000_t202" style="position:absolute;left:0;text-align:left;margin-left:359.5pt;margin-top:0;width:410.7pt;height:419.45pt;z-index:-25165817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" stroked="f">
                <v:textbox inset="1.44pt,1.44pt,1.44pt,1.44pt">
                  <w:txbxContent>
                    <w:p w14:paraId="08CBD24D" w14:textId="77777777" w:rsidR="004A3F73" w:rsidRDefault="00972D1D" w:rsidP="004A3F73">
                      <w:pPr>
                        <w:keepNext/>
                        <w:spacing w:before="0" w:after="0" w:line="240" w:lineRule="auto"/>
                        <w:jc w:val="center"/>
                      </w:pPr>
                      <w:r w:rsidRPr="00972D1D">
                        <w:rPr>
                          <w:sz w:val="22"/>
                        </w:rPr>
                        <w:drawing>
                          <wp:inline distT="0" distB="0" distL="0" distR="0" wp14:anchorId="64D5959E" wp14:editId="1B6B8DF1">
                            <wp:extent cx="5168956" cy="4759037"/>
                            <wp:effectExtent l="0" t="0" r="0" b="3810"/>
                            <wp:docPr id="328" name="Picture 30">
                              <a:extLst xmlns:a="http://schemas.openxmlformats.org/drawingml/2006/main">
                                <a:ext uri="{FF2B5EF4-FFF2-40B4-BE49-F238E27FC236}">
                                  <a16:creationId xmlns:a16="http://schemas.microsoft.com/office/drawing/2014/main" id="{C1B670F8-8FA6-DB15-48D2-D79D394950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C1B670F8-8FA6-DB15-48D2-D79D394950F3}"/>
                                        </a:ext>
                                      </a:extLst>
                                    </pic:cNvPr>
                                    <pic:cNvPicPr>
                                      <a:picLocks noChangeAspect="1"/>
                                    </pic:cNvPicPr>
                                  </pic:nvPicPr>
                                  <pic:blipFill>
                                    <a:blip r:embed="rId122"/>
                                    <a:stretch>
                                      <a:fillRect/>
                                    </a:stretch>
                                  </pic:blipFill>
                                  <pic:spPr>
                                    <a:xfrm>
                                      <a:off x="0" y="0"/>
                                      <a:ext cx="5263136" cy="4845748"/>
                                    </a:xfrm>
                                    <a:prstGeom prst="rect">
                                      <a:avLst/>
                                    </a:prstGeom>
                                  </pic:spPr>
                                </pic:pic>
                              </a:graphicData>
                            </a:graphic>
                          </wp:inline>
                        </w:drawing>
                      </w:r>
                    </w:p>
                    <w:p w14:paraId="4B920E65" w14:textId="77777777" w:rsidR="007F1696" w:rsidRDefault="007F1696" w:rsidP="007F1696">
                      <w:pPr>
                        <w:pStyle w:val="Caption"/>
                        <w:spacing w:after="0"/>
                      </w:pPr>
                    </w:p>
                    <w:p w14:paraId="0E4F89A0" w14:textId="0718BBF8" w:rsidR="004A3F73" w:rsidRDefault="004A3F73" w:rsidP="007F1696">
                      <w:pPr>
                        <w:pStyle w:val="Caption"/>
                        <w:spacing w:after="0"/>
                      </w:pPr>
                      <w:r>
                        <w:t>Figure B.</w:t>
                      </w:r>
                      <w:fldSimple w:instr=" SEQ Figure_B. \* ARABIC ">
                        <w:r w:rsidR="005D57AA">
                          <w:rPr>
                            <w:noProof/>
                          </w:rPr>
                          <w:t>2</w:t>
                        </w:r>
                      </w:fldSimple>
                      <w:r>
                        <w:t>. DIME Server Dashboard User Interface - Configurations Tab</w:t>
                      </w:r>
                    </w:p>
                    <w:p w14:paraId="4733FB0E" w14:textId="26B1A9CD" w:rsidR="00972D1D" w:rsidRPr="00972D1D" w:rsidRDefault="00972D1D" w:rsidP="00972D1D">
                      <w:pPr>
                        <w:keepNext/>
                        <w:spacing w:before="0" w:after="0" w:line="240" w:lineRule="auto"/>
                        <w:jc w:val="center"/>
                        <w:rPr>
                          <w:sz w:val="22"/>
                        </w:rPr>
                      </w:pPr>
                    </w:p>
                    <w:p w14:paraId="336DE1CF" w14:textId="77777777" w:rsidR="00972D1D" w:rsidRPr="00972D1D" w:rsidRDefault="00972D1D" w:rsidP="00972D1D">
                      <w:pPr>
                        <w:keepNext/>
                        <w:spacing w:before="0" w:after="0" w:line="240" w:lineRule="auto"/>
                        <w:jc w:val="center"/>
                        <w:rPr>
                          <w:sz w:val="22"/>
                        </w:rPr>
                      </w:pPr>
                    </w:p>
                    <w:p w14:paraId="30333329" w14:textId="14742B0C" w:rsidR="00972D1D" w:rsidRPr="00972D1D" w:rsidRDefault="00972D1D" w:rsidP="00972D1D">
                      <w:pPr>
                        <w:spacing w:before="0" w:after="0"/>
                        <w:jc w:val="center"/>
                        <w:rPr>
                          <w:sz w:val="22"/>
                        </w:rPr>
                      </w:pPr>
                    </w:p>
                    <w:p w14:paraId="373E7507" w14:textId="77777777" w:rsidR="00972D1D" w:rsidRPr="00972D1D" w:rsidRDefault="00972D1D" w:rsidP="00972D1D">
                      <w:pPr>
                        <w:keepNext/>
                        <w:spacing w:before="0" w:after="0" w:line="240" w:lineRule="auto"/>
                        <w:jc w:val="center"/>
                        <w:rPr>
                          <w:sz w:val="22"/>
                        </w:rPr>
                      </w:pPr>
                    </w:p>
                    <w:p w14:paraId="721C4BCE" w14:textId="77777777" w:rsidR="00972D1D" w:rsidRPr="00972D1D" w:rsidRDefault="00972D1D" w:rsidP="00972D1D">
                      <w:pPr>
                        <w:spacing w:before="0" w:after="0"/>
                        <w:rPr>
                          <w:sz w:val="22"/>
                        </w:rPr>
                      </w:pPr>
                    </w:p>
                    <w:p w14:paraId="42951BDE" w14:textId="77777777" w:rsidR="00972D1D" w:rsidRPr="00972D1D" w:rsidRDefault="00972D1D" w:rsidP="00972D1D">
                      <w:pPr>
                        <w:spacing w:before="0" w:after="0"/>
                        <w:jc w:val="center"/>
                        <w:rPr>
                          <w:sz w:val="22"/>
                        </w:rPr>
                      </w:pPr>
                      <w:r w:rsidRPr="00972D1D">
                        <w:rPr>
                          <w:sz w:val="22"/>
                        </w:rPr>
                        <w:t xml:space="preserve"> </w:t>
                      </w:r>
                    </w:p>
                    <w:p w14:paraId="6D5ADB34" w14:textId="77777777" w:rsidR="00972D1D" w:rsidRPr="00972D1D" w:rsidRDefault="00972D1D" w:rsidP="00972D1D">
                      <w:pPr>
                        <w:keepNext/>
                        <w:spacing w:before="0" w:after="0" w:line="240" w:lineRule="auto"/>
                        <w:jc w:val="center"/>
                        <w:rPr>
                          <w:sz w:val="22"/>
                        </w:rPr>
                      </w:pPr>
                    </w:p>
                    <w:p w14:paraId="519845A3" w14:textId="77777777" w:rsidR="00972D1D" w:rsidRPr="00972D1D" w:rsidRDefault="00972D1D" w:rsidP="00972D1D">
                      <w:pPr>
                        <w:spacing w:before="0" w:after="0"/>
                        <w:rPr>
                          <w:sz w:val="22"/>
                        </w:rPr>
                      </w:pPr>
                    </w:p>
                    <w:p w14:paraId="59B45FD8" w14:textId="77777777" w:rsidR="00972D1D" w:rsidRPr="00972D1D" w:rsidRDefault="00972D1D" w:rsidP="00972D1D">
                      <w:pPr>
                        <w:keepNext/>
                        <w:spacing w:before="0" w:after="0" w:line="240" w:lineRule="auto"/>
                        <w:jc w:val="center"/>
                        <w:rPr>
                          <w:sz w:val="22"/>
                        </w:rPr>
                      </w:pPr>
                    </w:p>
                    <w:p w14:paraId="77CDD54E" w14:textId="77777777" w:rsidR="00972D1D" w:rsidRPr="00972D1D" w:rsidRDefault="00972D1D" w:rsidP="00972D1D">
                      <w:pPr>
                        <w:spacing w:before="0" w:after="0"/>
                        <w:jc w:val="center"/>
                        <w:rPr>
                          <w:sz w:val="22"/>
                        </w:rPr>
                      </w:pPr>
                    </w:p>
                    <w:p w14:paraId="2E7D0A7F" w14:textId="77777777" w:rsidR="00972D1D" w:rsidRPr="00972D1D" w:rsidRDefault="00972D1D" w:rsidP="00972D1D">
                      <w:pPr>
                        <w:keepNext/>
                        <w:spacing w:before="0" w:after="0" w:line="240" w:lineRule="auto"/>
                        <w:jc w:val="center"/>
                        <w:rPr>
                          <w:sz w:val="22"/>
                        </w:rPr>
                      </w:pPr>
                    </w:p>
                    <w:p w14:paraId="0E08790A" w14:textId="77777777" w:rsidR="00972D1D" w:rsidRPr="00972D1D" w:rsidRDefault="00972D1D" w:rsidP="00972D1D">
                      <w:pPr>
                        <w:spacing w:before="0" w:after="0" w:line="240" w:lineRule="auto"/>
                        <w:jc w:val="center"/>
                        <w:rPr>
                          <w:sz w:val="22"/>
                        </w:rPr>
                      </w:pPr>
                    </w:p>
                    <w:p w14:paraId="7618325F" w14:textId="77777777" w:rsidR="00972D1D" w:rsidRPr="00972D1D" w:rsidRDefault="00972D1D" w:rsidP="00972D1D">
                      <w:pPr>
                        <w:spacing w:before="0" w:after="0" w:line="240" w:lineRule="auto"/>
                        <w:jc w:val="center"/>
                        <w:rPr>
                          <w:sz w:val="22"/>
                        </w:rPr>
                      </w:pPr>
                    </w:p>
                    <w:p w14:paraId="19515A21" w14:textId="77777777" w:rsidR="00972D1D" w:rsidRPr="00972D1D" w:rsidRDefault="00972D1D" w:rsidP="00972D1D">
                      <w:pPr>
                        <w:keepNext/>
                        <w:spacing w:before="0" w:after="0" w:line="240" w:lineRule="auto"/>
                        <w:jc w:val="center"/>
                        <w:rPr>
                          <w:sz w:val="22"/>
                        </w:rPr>
                      </w:pPr>
                    </w:p>
                    <w:p w14:paraId="60FB61F4" w14:textId="77777777" w:rsidR="00972D1D" w:rsidRPr="00972D1D" w:rsidRDefault="00972D1D" w:rsidP="00972D1D">
                      <w:pPr>
                        <w:spacing w:before="0" w:after="0"/>
                        <w:rPr>
                          <w:sz w:val="22"/>
                        </w:rPr>
                      </w:pPr>
                    </w:p>
                    <w:p w14:paraId="26E9AFCC" w14:textId="77777777" w:rsidR="00972D1D" w:rsidRPr="00972D1D" w:rsidRDefault="00972D1D" w:rsidP="00972D1D">
                      <w:pPr>
                        <w:keepNext/>
                        <w:spacing w:before="0" w:after="0" w:line="240" w:lineRule="auto"/>
                        <w:jc w:val="center"/>
                        <w:rPr>
                          <w:sz w:val="22"/>
                        </w:rPr>
                      </w:pPr>
                    </w:p>
                    <w:p w14:paraId="6E09FCFF" w14:textId="77777777" w:rsidR="00972D1D" w:rsidRPr="00972D1D" w:rsidRDefault="00972D1D" w:rsidP="00972D1D">
                      <w:pPr>
                        <w:spacing w:before="0" w:after="0"/>
                        <w:jc w:val="center"/>
                        <w:rPr>
                          <w:sz w:val="22"/>
                        </w:rPr>
                      </w:pPr>
                    </w:p>
                    <w:p w14:paraId="103BC551" w14:textId="77777777" w:rsidR="00972D1D" w:rsidRPr="00972D1D" w:rsidRDefault="00972D1D" w:rsidP="00972D1D">
                      <w:pPr>
                        <w:spacing w:before="0" w:after="0"/>
                        <w:jc w:val="center"/>
                        <w:rPr>
                          <w:sz w:val="22"/>
                        </w:rPr>
                      </w:pPr>
                    </w:p>
                    <w:p w14:paraId="600D5F82" w14:textId="77777777" w:rsidR="00972D1D" w:rsidRPr="00972D1D" w:rsidRDefault="00972D1D" w:rsidP="00972D1D">
                      <w:pPr>
                        <w:keepNext/>
                        <w:spacing w:before="0" w:after="0" w:line="240" w:lineRule="auto"/>
                        <w:jc w:val="center"/>
                        <w:rPr>
                          <w:sz w:val="22"/>
                        </w:rPr>
                      </w:pPr>
                    </w:p>
                    <w:p w14:paraId="7C15E912" w14:textId="77777777" w:rsidR="00972D1D" w:rsidRPr="00972D1D" w:rsidRDefault="00972D1D" w:rsidP="00972D1D">
                      <w:pPr>
                        <w:spacing w:before="0" w:after="0"/>
                        <w:rPr>
                          <w:sz w:val="22"/>
                        </w:rPr>
                      </w:pPr>
                    </w:p>
                    <w:p w14:paraId="6F9B587D" w14:textId="77777777" w:rsidR="00972D1D" w:rsidRPr="00972D1D" w:rsidRDefault="00972D1D" w:rsidP="00972D1D">
                      <w:pPr>
                        <w:spacing w:before="0" w:after="0"/>
                        <w:jc w:val="center"/>
                        <w:rPr>
                          <w:sz w:val="22"/>
                        </w:rPr>
                      </w:pPr>
                      <w:r w:rsidRPr="00972D1D">
                        <w:rPr>
                          <w:sz w:val="22"/>
                        </w:rPr>
                        <w:t xml:space="preserve"> </w:t>
                      </w:r>
                    </w:p>
                    <w:p w14:paraId="359EA47A" w14:textId="77777777" w:rsidR="00972D1D" w:rsidRPr="00972D1D" w:rsidRDefault="00972D1D" w:rsidP="00972D1D">
                      <w:pPr>
                        <w:keepNext/>
                        <w:spacing w:before="0" w:after="0" w:line="240" w:lineRule="auto"/>
                        <w:jc w:val="center"/>
                        <w:rPr>
                          <w:sz w:val="22"/>
                        </w:rPr>
                      </w:pPr>
                    </w:p>
                    <w:p w14:paraId="2218B9E8" w14:textId="77777777" w:rsidR="00972D1D" w:rsidRPr="00972D1D" w:rsidRDefault="00972D1D" w:rsidP="00972D1D">
                      <w:pPr>
                        <w:keepNext/>
                        <w:spacing w:before="0" w:after="0" w:line="240" w:lineRule="auto"/>
                        <w:jc w:val="center"/>
                        <w:rPr>
                          <w:sz w:val="22"/>
                        </w:rPr>
                      </w:pPr>
                    </w:p>
                    <w:p w14:paraId="29A0CE1A" w14:textId="77777777" w:rsidR="00972D1D" w:rsidRPr="00972D1D" w:rsidRDefault="00972D1D" w:rsidP="00972D1D">
                      <w:pPr>
                        <w:keepNext/>
                        <w:spacing w:before="0" w:after="0" w:line="240" w:lineRule="auto"/>
                        <w:jc w:val="center"/>
                        <w:rPr>
                          <w:sz w:val="22"/>
                        </w:rPr>
                      </w:pPr>
                    </w:p>
                    <w:p w14:paraId="190F869A" w14:textId="77777777" w:rsidR="00972D1D" w:rsidRPr="00972D1D" w:rsidRDefault="00972D1D" w:rsidP="00972D1D">
                      <w:pPr>
                        <w:spacing w:before="0" w:after="0" w:line="240" w:lineRule="auto"/>
                        <w:rPr>
                          <w:sz w:val="22"/>
                        </w:rPr>
                      </w:pPr>
                    </w:p>
                    <w:p w14:paraId="03AB7C8B" w14:textId="77777777" w:rsidR="00972D1D" w:rsidRPr="00972D1D" w:rsidRDefault="00972D1D" w:rsidP="00972D1D">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16110148" w14:textId="77777777" w:rsidR="00972D1D" w:rsidRDefault="00972D1D" w:rsidP="00031955"/>
    <w:p w14:paraId="3BBBDA7C" w14:textId="77777777" w:rsidR="00E47256" w:rsidRDefault="00E47256" w:rsidP="00031955"/>
    <w:p w14:paraId="5B0AC565" w14:textId="77777777" w:rsidR="00E47256" w:rsidRDefault="00E47256" w:rsidP="00031955"/>
    <w:p w14:paraId="096AC01C" w14:textId="77777777" w:rsidR="00E47256" w:rsidRDefault="00E47256" w:rsidP="00031955"/>
    <w:p w14:paraId="6983C432" w14:textId="77777777" w:rsidR="00E47256" w:rsidRDefault="00E47256" w:rsidP="00031955"/>
    <w:p w14:paraId="5516B81A" w14:textId="77777777" w:rsidR="00E47256" w:rsidRDefault="00E47256" w:rsidP="00031955"/>
    <w:p w14:paraId="47FF2B29" w14:textId="77777777" w:rsidR="00E47256" w:rsidRDefault="00E47256" w:rsidP="00031955"/>
    <w:p w14:paraId="3F7F6221" w14:textId="77777777" w:rsidR="00E47256" w:rsidRDefault="00E47256" w:rsidP="00031955"/>
    <w:p w14:paraId="0EC429B4" w14:textId="399C2EA9" w:rsidR="00E47256" w:rsidRDefault="00DB6EC8" w:rsidP="00031955">
      <w:r>
        <w:rPr>
          <w:noProof/>
        </w:rPr>
        <w:lastRenderedPageBreak/>
        <mc:AlternateContent>
          <mc:Choice Requires="wps">
            <w:drawing>
              <wp:anchor distT="0" distB="0" distL="114300" distR="114300" simplePos="0" relativeHeight="251658304" behindDoc="1" locked="0" layoutInCell="1" allowOverlap="1" wp14:anchorId="37B6DCDE" wp14:editId="462F6589">
                <wp:simplePos x="0" y="0"/>
                <wp:positionH relativeFrom="margin">
                  <wp:align>right</wp:align>
                </wp:positionH>
                <wp:positionV relativeFrom="margin">
                  <wp:posOffset>4170045</wp:posOffset>
                </wp:positionV>
                <wp:extent cx="5215890" cy="2957830"/>
                <wp:effectExtent l="0" t="0" r="3810" b="0"/>
                <wp:wrapTopAndBottom/>
                <wp:docPr id="334" name="Text Box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957830"/>
                        </a:xfrm>
                        <a:prstGeom prst="rect">
                          <a:avLst/>
                        </a:prstGeom>
                        <a:solidFill>
                          <a:srgbClr val="FFFFFF"/>
                        </a:solidFill>
                        <a:ln w="9525">
                          <a:noFill/>
                          <a:miter lim="800000"/>
                          <a:headEnd/>
                          <a:tailEnd/>
                        </a:ln>
                      </wps:spPr>
                      <wps:txbx>
                        <w:txbxContent>
                          <w:p w14:paraId="411592DC" w14:textId="1D73756C" w:rsidR="00DB6EC8" w:rsidRDefault="00DB7430" w:rsidP="00DB6EC8">
                            <w:pPr>
                              <w:keepNext/>
                              <w:spacing w:before="0" w:after="0" w:line="240" w:lineRule="auto"/>
                              <w:jc w:val="center"/>
                            </w:pPr>
                            <w:r>
                              <w:rPr>
                                <w:noProof/>
                              </w:rPr>
                              <w:drawing>
                                <wp:inline distT="0" distB="0" distL="0" distR="0" wp14:anchorId="716C6C2D" wp14:editId="25026286">
                                  <wp:extent cx="5170170" cy="2402205"/>
                                  <wp:effectExtent l="0" t="0" r="0" b="0"/>
                                  <wp:docPr id="336" name="Picture 3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Picture 336" descr="Graphical user interface, application&#10;&#10;Description automatically generated"/>
                                          <pic:cNvPicPr/>
                                        </pic:nvPicPr>
                                        <pic:blipFill>
                                          <a:blip r:embed="rId123"/>
                                          <a:stretch>
                                            <a:fillRect/>
                                          </a:stretch>
                                        </pic:blipFill>
                                        <pic:spPr>
                                          <a:xfrm>
                                            <a:off x="0" y="0"/>
                                            <a:ext cx="5170170" cy="2402205"/>
                                          </a:xfrm>
                                          <a:prstGeom prst="rect">
                                            <a:avLst/>
                                          </a:prstGeom>
                                        </pic:spPr>
                                      </pic:pic>
                                    </a:graphicData>
                                  </a:graphic>
                                </wp:inline>
                              </w:drawing>
                            </w:r>
                          </w:p>
                          <w:p w14:paraId="73AFDF5B" w14:textId="77777777" w:rsidR="00DB6EC8" w:rsidRDefault="00DB6EC8" w:rsidP="00DB6EC8">
                            <w:pPr>
                              <w:pStyle w:val="Caption"/>
                              <w:spacing w:after="0"/>
                            </w:pPr>
                          </w:p>
                          <w:p w14:paraId="3D18934E" w14:textId="04A73BE5" w:rsidR="00DB6EC8" w:rsidRDefault="00191645" w:rsidP="00DB6EC8">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3</w:t>
                            </w:r>
                            <w:r w:rsidR="00CF4633">
                              <w:rPr>
                                <w:noProof/>
                              </w:rPr>
                              <w:fldChar w:fldCharType="end"/>
                            </w:r>
                            <w:r>
                              <w:t xml:space="preserve">. </w:t>
                            </w:r>
                            <w:r w:rsidR="00B44499" w:rsidRPr="00CC5BE9">
                              <w:t xml:space="preserve">DIME Server </w:t>
                            </w:r>
                            <w:r w:rsidR="00B44499">
                              <w:t>Models</w:t>
                            </w:r>
                            <w:r w:rsidR="00B44499" w:rsidRPr="00CC5BE9">
                              <w:t xml:space="preserve"> User Interface </w:t>
                            </w:r>
                            <w:r w:rsidR="00B44499">
                              <w:t>–</w:t>
                            </w:r>
                            <w:r w:rsidR="00B44499" w:rsidRPr="00CC5BE9">
                              <w:t xml:space="preserve"> </w:t>
                            </w:r>
                            <w:r w:rsidR="00B44499">
                              <w:t>List of Models</w:t>
                            </w:r>
                            <w:r w:rsidR="00B44499" w:rsidRPr="00CC5BE9">
                              <w:t xml:space="preserve"> </w:t>
                            </w:r>
                          </w:p>
                          <w:p w14:paraId="72D7EAE1" w14:textId="77777777" w:rsidR="00DB6EC8" w:rsidRDefault="00DB6EC8" w:rsidP="00DB6EC8">
                            <w:pPr>
                              <w:keepNext/>
                              <w:spacing w:before="0" w:after="0" w:line="240" w:lineRule="auto"/>
                              <w:jc w:val="center"/>
                            </w:pPr>
                          </w:p>
                          <w:p w14:paraId="605AA7E2" w14:textId="77777777" w:rsidR="00DB6EC8" w:rsidRDefault="00DB6EC8" w:rsidP="00DB6EC8">
                            <w:pPr>
                              <w:pStyle w:val="Caption"/>
                              <w:spacing w:after="0"/>
                            </w:pPr>
                          </w:p>
                          <w:p w14:paraId="10E7638B" w14:textId="77777777" w:rsidR="00DB6EC8" w:rsidRDefault="00DB6EC8" w:rsidP="00DB6EC8">
                            <w:pPr>
                              <w:pStyle w:val="Caption"/>
                              <w:spacing w:after="0"/>
                            </w:pPr>
                            <w:r>
                              <w:t xml:space="preserve"> </w:t>
                            </w:r>
                          </w:p>
                          <w:p w14:paraId="17E28831" w14:textId="77777777" w:rsidR="00DB6EC8" w:rsidRPr="00972D1D" w:rsidRDefault="00DB6EC8" w:rsidP="00DB6EC8">
                            <w:pPr>
                              <w:keepNext/>
                              <w:spacing w:before="0" w:after="0" w:line="240" w:lineRule="auto"/>
                              <w:jc w:val="center"/>
                              <w:rPr>
                                <w:sz w:val="22"/>
                              </w:rPr>
                            </w:pPr>
                          </w:p>
                          <w:p w14:paraId="688F7838" w14:textId="77777777" w:rsidR="00DB6EC8" w:rsidRPr="00972D1D" w:rsidRDefault="00DB6EC8" w:rsidP="00DB6EC8">
                            <w:pPr>
                              <w:keepNext/>
                              <w:spacing w:before="0" w:after="0" w:line="240" w:lineRule="auto"/>
                              <w:jc w:val="center"/>
                              <w:rPr>
                                <w:sz w:val="22"/>
                              </w:rPr>
                            </w:pPr>
                          </w:p>
                          <w:p w14:paraId="6303F3ED" w14:textId="77777777" w:rsidR="00DB6EC8" w:rsidRPr="00972D1D" w:rsidRDefault="00DB6EC8" w:rsidP="00DB6EC8">
                            <w:pPr>
                              <w:spacing w:before="0" w:after="0"/>
                              <w:jc w:val="center"/>
                              <w:rPr>
                                <w:sz w:val="22"/>
                              </w:rPr>
                            </w:pPr>
                          </w:p>
                          <w:p w14:paraId="29B1C768" w14:textId="77777777" w:rsidR="00DB6EC8" w:rsidRPr="00972D1D" w:rsidRDefault="00DB6EC8" w:rsidP="00DB6EC8">
                            <w:pPr>
                              <w:keepNext/>
                              <w:spacing w:before="0" w:after="0" w:line="240" w:lineRule="auto"/>
                              <w:jc w:val="center"/>
                              <w:rPr>
                                <w:sz w:val="22"/>
                              </w:rPr>
                            </w:pPr>
                          </w:p>
                          <w:p w14:paraId="243BA15F" w14:textId="77777777" w:rsidR="00DB6EC8" w:rsidRPr="00972D1D" w:rsidRDefault="00DB6EC8" w:rsidP="00DB6EC8">
                            <w:pPr>
                              <w:spacing w:before="0" w:after="0"/>
                              <w:rPr>
                                <w:sz w:val="22"/>
                              </w:rPr>
                            </w:pPr>
                          </w:p>
                          <w:p w14:paraId="1EAA8305" w14:textId="77777777" w:rsidR="00DB6EC8" w:rsidRPr="00972D1D" w:rsidRDefault="00DB6EC8" w:rsidP="00DB6EC8">
                            <w:pPr>
                              <w:spacing w:before="0" w:after="0"/>
                              <w:jc w:val="center"/>
                              <w:rPr>
                                <w:sz w:val="22"/>
                              </w:rPr>
                            </w:pPr>
                            <w:r w:rsidRPr="00972D1D">
                              <w:rPr>
                                <w:sz w:val="22"/>
                              </w:rPr>
                              <w:t xml:space="preserve"> </w:t>
                            </w:r>
                          </w:p>
                          <w:p w14:paraId="0E711190" w14:textId="77777777" w:rsidR="00DB6EC8" w:rsidRPr="00972D1D" w:rsidRDefault="00DB6EC8" w:rsidP="00DB6EC8">
                            <w:pPr>
                              <w:keepNext/>
                              <w:spacing w:before="0" w:after="0" w:line="240" w:lineRule="auto"/>
                              <w:jc w:val="center"/>
                              <w:rPr>
                                <w:sz w:val="22"/>
                              </w:rPr>
                            </w:pPr>
                          </w:p>
                          <w:p w14:paraId="22BB8460" w14:textId="77777777" w:rsidR="00DB6EC8" w:rsidRPr="00972D1D" w:rsidRDefault="00DB6EC8" w:rsidP="00DB6EC8">
                            <w:pPr>
                              <w:spacing w:before="0" w:after="0"/>
                              <w:rPr>
                                <w:sz w:val="22"/>
                              </w:rPr>
                            </w:pPr>
                          </w:p>
                          <w:p w14:paraId="0ED22028" w14:textId="77777777" w:rsidR="00DB6EC8" w:rsidRPr="00972D1D" w:rsidRDefault="00DB6EC8" w:rsidP="00DB6EC8">
                            <w:pPr>
                              <w:keepNext/>
                              <w:spacing w:before="0" w:after="0" w:line="240" w:lineRule="auto"/>
                              <w:jc w:val="center"/>
                              <w:rPr>
                                <w:sz w:val="22"/>
                              </w:rPr>
                            </w:pPr>
                          </w:p>
                          <w:p w14:paraId="2E286ABC" w14:textId="77777777" w:rsidR="00DB6EC8" w:rsidRPr="00972D1D" w:rsidRDefault="00DB6EC8" w:rsidP="00DB6EC8">
                            <w:pPr>
                              <w:spacing w:before="0" w:after="0"/>
                              <w:jc w:val="center"/>
                              <w:rPr>
                                <w:sz w:val="22"/>
                              </w:rPr>
                            </w:pPr>
                          </w:p>
                          <w:p w14:paraId="5F937DB8" w14:textId="77777777" w:rsidR="00DB6EC8" w:rsidRPr="00972D1D" w:rsidRDefault="00DB6EC8" w:rsidP="00DB6EC8">
                            <w:pPr>
                              <w:keepNext/>
                              <w:spacing w:before="0" w:after="0" w:line="240" w:lineRule="auto"/>
                              <w:jc w:val="center"/>
                              <w:rPr>
                                <w:sz w:val="22"/>
                              </w:rPr>
                            </w:pPr>
                          </w:p>
                          <w:p w14:paraId="384AEA5D" w14:textId="77777777" w:rsidR="00DB6EC8" w:rsidRPr="00972D1D" w:rsidRDefault="00DB6EC8" w:rsidP="00DB6EC8">
                            <w:pPr>
                              <w:spacing w:before="0" w:after="0" w:line="240" w:lineRule="auto"/>
                              <w:jc w:val="center"/>
                              <w:rPr>
                                <w:sz w:val="22"/>
                              </w:rPr>
                            </w:pPr>
                          </w:p>
                          <w:p w14:paraId="2D0DC88E" w14:textId="77777777" w:rsidR="00DB6EC8" w:rsidRPr="00972D1D" w:rsidRDefault="00DB6EC8" w:rsidP="00DB6EC8">
                            <w:pPr>
                              <w:spacing w:before="0" w:after="0" w:line="240" w:lineRule="auto"/>
                              <w:jc w:val="center"/>
                              <w:rPr>
                                <w:sz w:val="22"/>
                              </w:rPr>
                            </w:pPr>
                          </w:p>
                          <w:p w14:paraId="04D3B01A" w14:textId="77777777" w:rsidR="00DB6EC8" w:rsidRPr="00972D1D" w:rsidRDefault="00DB6EC8" w:rsidP="00DB6EC8">
                            <w:pPr>
                              <w:keepNext/>
                              <w:spacing w:before="0" w:after="0" w:line="240" w:lineRule="auto"/>
                              <w:jc w:val="center"/>
                              <w:rPr>
                                <w:sz w:val="22"/>
                              </w:rPr>
                            </w:pPr>
                          </w:p>
                          <w:p w14:paraId="481797FB" w14:textId="77777777" w:rsidR="00DB6EC8" w:rsidRPr="00972D1D" w:rsidRDefault="00DB6EC8" w:rsidP="00DB6EC8">
                            <w:pPr>
                              <w:spacing w:before="0" w:after="0"/>
                              <w:rPr>
                                <w:sz w:val="22"/>
                              </w:rPr>
                            </w:pPr>
                          </w:p>
                          <w:p w14:paraId="4C2E5D69" w14:textId="77777777" w:rsidR="00DB6EC8" w:rsidRPr="00972D1D" w:rsidRDefault="00DB6EC8" w:rsidP="00DB6EC8">
                            <w:pPr>
                              <w:keepNext/>
                              <w:spacing w:before="0" w:after="0" w:line="240" w:lineRule="auto"/>
                              <w:jc w:val="center"/>
                              <w:rPr>
                                <w:sz w:val="22"/>
                              </w:rPr>
                            </w:pPr>
                          </w:p>
                          <w:p w14:paraId="29C26E32" w14:textId="77777777" w:rsidR="00DB6EC8" w:rsidRPr="00972D1D" w:rsidRDefault="00DB6EC8" w:rsidP="00DB6EC8">
                            <w:pPr>
                              <w:spacing w:before="0" w:after="0"/>
                              <w:jc w:val="center"/>
                              <w:rPr>
                                <w:sz w:val="22"/>
                              </w:rPr>
                            </w:pPr>
                          </w:p>
                          <w:p w14:paraId="230A40F8" w14:textId="77777777" w:rsidR="00DB6EC8" w:rsidRPr="00972D1D" w:rsidRDefault="00DB6EC8" w:rsidP="00DB6EC8">
                            <w:pPr>
                              <w:spacing w:before="0" w:after="0"/>
                              <w:jc w:val="center"/>
                              <w:rPr>
                                <w:sz w:val="22"/>
                              </w:rPr>
                            </w:pPr>
                          </w:p>
                          <w:p w14:paraId="5B6B2489" w14:textId="77777777" w:rsidR="00DB6EC8" w:rsidRPr="00972D1D" w:rsidRDefault="00DB6EC8" w:rsidP="00DB6EC8">
                            <w:pPr>
                              <w:keepNext/>
                              <w:spacing w:before="0" w:after="0" w:line="240" w:lineRule="auto"/>
                              <w:jc w:val="center"/>
                              <w:rPr>
                                <w:sz w:val="22"/>
                              </w:rPr>
                            </w:pPr>
                          </w:p>
                          <w:p w14:paraId="38658FAF" w14:textId="77777777" w:rsidR="00DB6EC8" w:rsidRPr="00972D1D" w:rsidRDefault="00DB6EC8" w:rsidP="00DB6EC8">
                            <w:pPr>
                              <w:spacing w:before="0" w:after="0"/>
                              <w:rPr>
                                <w:sz w:val="22"/>
                              </w:rPr>
                            </w:pPr>
                          </w:p>
                          <w:p w14:paraId="2B460657" w14:textId="77777777" w:rsidR="00DB6EC8" w:rsidRPr="00972D1D" w:rsidRDefault="00DB6EC8" w:rsidP="00DB6EC8">
                            <w:pPr>
                              <w:spacing w:before="0" w:after="0"/>
                              <w:jc w:val="center"/>
                              <w:rPr>
                                <w:sz w:val="22"/>
                              </w:rPr>
                            </w:pPr>
                            <w:r w:rsidRPr="00972D1D">
                              <w:rPr>
                                <w:sz w:val="22"/>
                              </w:rPr>
                              <w:t xml:space="preserve"> </w:t>
                            </w:r>
                          </w:p>
                          <w:p w14:paraId="386E024F" w14:textId="77777777" w:rsidR="00DB6EC8" w:rsidRPr="00972D1D" w:rsidRDefault="00DB6EC8" w:rsidP="00DB6EC8">
                            <w:pPr>
                              <w:keepNext/>
                              <w:spacing w:before="0" w:after="0" w:line="240" w:lineRule="auto"/>
                              <w:jc w:val="center"/>
                              <w:rPr>
                                <w:sz w:val="22"/>
                              </w:rPr>
                            </w:pPr>
                          </w:p>
                          <w:p w14:paraId="6F5B6E35" w14:textId="77777777" w:rsidR="00DB6EC8" w:rsidRPr="00972D1D" w:rsidRDefault="00DB6EC8" w:rsidP="00DB6EC8">
                            <w:pPr>
                              <w:keepNext/>
                              <w:spacing w:before="0" w:after="0" w:line="240" w:lineRule="auto"/>
                              <w:jc w:val="center"/>
                              <w:rPr>
                                <w:sz w:val="22"/>
                              </w:rPr>
                            </w:pPr>
                          </w:p>
                          <w:p w14:paraId="219FDB78" w14:textId="77777777" w:rsidR="00DB6EC8" w:rsidRPr="00972D1D" w:rsidRDefault="00DB6EC8" w:rsidP="00DB6EC8">
                            <w:pPr>
                              <w:keepNext/>
                              <w:spacing w:before="0" w:after="0" w:line="240" w:lineRule="auto"/>
                              <w:jc w:val="center"/>
                              <w:rPr>
                                <w:sz w:val="22"/>
                              </w:rPr>
                            </w:pPr>
                          </w:p>
                          <w:p w14:paraId="0CB359F2" w14:textId="77777777" w:rsidR="00DB6EC8" w:rsidRPr="00972D1D" w:rsidRDefault="00DB6EC8" w:rsidP="00DB6EC8">
                            <w:pPr>
                              <w:spacing w:before="0" w:after="0" w:line="240" w:lineRule="auto"/>
                              <w:rPr>
                                <w:sz w:val="22"/>
                              </w:rPr>
                            </w:pPr>
                          </w:p>
                          <w:p w14:paraId="578E5A1A" w14:textId="77777777" w:rsidR="00DB6EC8" w:rsidRPr="00972D1D" w:rsidRDefault="00DB6EC8" w:rsidP="00DB6EC8">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B6DCDE" id="Text Box 334" o:spid="_x0000_s1090" type="#_x0000_t202" style="position:absolute;left:0;text-align:left;margin-left:359.5pt;margin-top:328.35pt;width:410.7pt;height:232.9pt;z-index:-25165817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" stroked="f">
                <v:textbox inset="1.44pt,1.44pt,1.44pt,1.44pt">
                  <w:txbxContent>
                    <w:p w14:paraId="411592DC" w14:textId="1D73756C" w:rsidR="00DB6EC8" w:rsidRDefault="00DB7430" w:rsidP="00DB6EC8">
                      <w:pPr>
                        <w:keepNext/>
                        <w:spacing w:before="0" w:after="0" w:line="240" w:lineRule="auto"/>
                        <w:jc w:val="center"/>
                      </w:pPr>
                      <w:r>
                        <w:rPr>
                          <w:noProof/>
                        </w:rPr>
                        <w:drawing>
                          <wp:inline distT="0" distB="0" distL="0" distR="0" wp14:anchorId="716C6C2D" wp14:editId="25026286">
                            <wp:extent cx="5170170" cy="2402205"/>
                            <wp:effectExtent l="0" t="0" r="0" b="0"/>
                            <wp:docPr id="336" name="Picture 3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Picture 336" descr="Graphical user interface, application&#10;&#10;Description automatically generated"/>
                                    <pic:cNvPicPr/>
                                  </pic:nvPicPr>
                                  <pic:blipFill>
                                    <a:blip r:embed="rId124"/>
                                    <a:stretch>
                                      <a:fillRect/>
                                    </a:stretch>
                                  </pic:blipFill>
                                  <pic:spPr>
                                    <a:xfrm>
                                      <a:off x="0" y="0"/>
                                      <a:ext cx="5170170" cy="2402205"/>
                                    </a:xfrm>
                                    <a:prstGeom prst="rect">
                                      <a:avLst/>
                                    </a:prstGeom>
                                  </pic:spPr>
                                </pic:pic>
                              </a:graphicData>
                            </a:graphic>
                          </wp:inline>
                        </w:drawing>
                      </w:r>
                    </w:p>
                    <w:p w14:paraId="73AFDF5B" w14:textId="77777777" w:rsidR="00DB6EC8" w:rsidRDefault="00DB6EC8" w:rsidP="00DB6EC8">
                      <w:pPr>
                        <w:pStyle w:val="Caption"/>
                        <w:spacing w:after="0"/>
                      </w:pPr>
                    </w:p>
                    <w:p w14:paraId="3D18934E" w14:textId="04A73BE5" w:rsidR="00DB6EC8" w:rsidRDefault="00191645" w:rsidP="00DB6EC8">
                      <w:pPr>
                        <w:pStyle w:val="Caption"/>
                        <w:spacing w:after="0"/>
                      </w:pPr>
                      <w:r>
                        <w:t>Figure B.</w:t>
                      </w:r>
                      <w:fldSimple w:instr=" SEQ Figure_B. \* ARABIC ">
                        <w:r w:rsidR="005D57AA">
                          <w:rPr>
                            <w:noProof/>
                          </w:rPr>
                          <w:t>3</w:t>
                        </w:r>
                      </w:fldSimple>
                      <w:r>
                        <w:t xml:space="preserve">. </w:t>
                      </w:r>
                      <w:r w:rsidR="00B44499" w:rsidRPr="00CC5BE9">
                        <w:t xml:space="preserve">DIME Server </w:t>
                      </w:r>
                      <w:r w:rsidR="00B44499">
                        <w:t>Models</w:t>
                      </w:r>
                      <w:r w:rsidR="00B44499" w:rsidRPr="00CC5BE9">
                        <w:t xml:space="preserve"> User Interface </w:t>
                      </w:r>
                      <w:r w:rsidR="00B44499">
                        <w:t>–</w:t>
                      </w:r>
                      <w:r w:rsidR="00B44499" w:rsidRPr="00CC5BE9">
                        <w:t xml:space="preserve"> </w:t>
                      </w:r>
                      <w:r w:rsidR="00B44499">
                        <w:t>List of Models</w:t>
                      </w:r>
                      <w:r w:rsidR="00B44499" w:rsidRPr="00CC5BE9">
                        <w:t xml:space="preserve"> </w:t>
                      </w:r>
                    </w:p>
                    <w:p w14:paraId="72D7EAE1" w14:textId="77777777" w:rsidR="00DB6EC8" w:rsidRDefault="00DB6EC8" w:rsidP="00DB6EC8">
                      <w:pPr>
                        <w:keepNext/>
                        <w:spacing w:before="0" w:after="0" w:line="240" w:lineRule="auto"/>
                        <w:jc w:val="center"/>
                      </w:pPr>
                    </w:p>
                    <w:p w14:paraId="605AA7E2" w14:textId="77777777" w:rsidR="00DB6EC8" w:rsidRDefault="00DB6EC8" w:rsidP="00DB6EC8">
                      <w:pPr>
                        <w:pStyle w:val="Caption"/>
                        <w:spacing w:after="0"/>
                      </w:pPr>
                    </w:p>
                    <w:p w14:paraId="10E7638B" w14:textId="77777777" w:rsidR="00DB6EC8" w:rsidRDefault="00DB6EC8" w:rsidP="00DB6EC8">
                      <w:pPr>
                        <w:pStyle w:val="Caption"/>
                        <w:spacing w:after="0"/>
                      </w:pPr>
                      <w:r>
                        <w:t xml:space="preserve"> </w:t>
                      </w:r>
                    </w:p>
                    <w:p w14:paraId="17E28831" w14:textId="77777777" w:rsidR="00DB6EC8" w:rsidRPr="00972D1D" w:rsidRDefault="00DB6EC8" w:rsidP="00DB6EC8">
                      <w:pPr>
                        <w:keepNext/>
                        <w:spacing w:before="0" w:after="0" w:line="240" w:lineRule="auto"/>
                        <w:jc w:val="center"/>
                        <w:rPr>
                          <w:sz w:val="22"/>
                        </w:rPr>
                      </w:pPr>
                    </w:p>
                    <w:p w14:paraId="688F7838" w14:textId="77777777" w:rsidR="00DB6EC8" w:rsidRPr="00972D1D" w:rsidRDefault="00DB6EC8" w:rsidP="00DB6EC8">
                      <w:pPr>
                        <w:keepNext/>
                        <w:spacing w:before="0" w:after="0" w:line="240" w:lineRule="auto"/>
                        <w:jc w:val="center"/>
                        <w:rPr>
                          <w:sz w:val="22"/>
                        </w:rPr>
                      </w:pPr>
                    </w:p>
                    <w:p w14:paraId="6303F3ED" w14:textId="77777777" w:rsidR="00DB6EC8" w:rsidRPr="00972D1D" w:rsidRDefault="00DB6EC8" w:rsidP="00DB6EC8">
                      <w:pPr>
                        <w:spacing w:before="0" w:after="0"/>
                        <w:jc w:val="center"/>
                        <w:rPr>
                          <w:sz w:val="22"/>
                        </w:rPr>
                      </w:pPr>
                    </w:p>
                    <w:p w14:paraId="29B1C768" w14:textId="77777777" w:rsidR="00DB6EC8" w:rsidRPr="00972D1D" w:rsidRDefault="00DB6EC8" w:rsidP="00DB6EC8">
                      <w:pPr>
                        <w:keepNext/>
                        <w:spacing w:before="0" w:after="0" w:line="240" w:lineRule="auto"/>
                        <w:jc w:val="center"/>
                        <w:rPr>
                          <w:sz w:val="22"/>
                        </w:rPr>
                      </w:pPr>
                    </w:p>
                    <w:p w14:paraId="243BA15F" w14:textId="77777777" w:rsidR="00DB6EC8" w:rsidRPr="00972D1D" w:rsidRDefault="00DB6EC8" w:rsidP="00DB6EC8">
                      <w:pPr>
                        <w:spacing w:before="0" w:after="0"/>
                        <w:rPr>
                          <w:sz w:val="22"/>
                        </w:rPr>
                      </w:pPr>
                    </w:p>
                    <w:p w14:paraId="1EAA8305" w14:textId="77777777" w:rsidR="00DB6EC8" w:rsidRPr="00972D1D" w:rsidRDefault="00DB6EC8" w:rsidP="00DB6EC8">
                      <w:pPr>
                        <w:spacing w:before="0" w:after="0"/>
                        <w:jc w:val="center"/>
                        <w:rPr>
                          <w:sz w:val="22"/>
                        </w:rPr>
                      </w:pPr>
                      <w:r w:rsidRPr="00972D1D">
                        <w:rPr>
                          <w:sz w:val="22"/>
                        </w:rPr>
                        <w:t xml:space="preserve"> </w:t>
                      </w:r>
                    </w:p>
                    <w:p w14:paraId="0E711190" w14:textId="77777777" w:rsidR="00DB6EC8" w:rsidRPr="00972D1D" w:rsidRDefault="00DB6EC8" w:rsidP="00DB6EC8">
                      <w:pPr>
                        <w:keepNext/>
                        <w:spacing w:before="0" w:after="0" w:line="240" w:lineRule="auto"/>
                        <w:jc w:val="center"/>
                        <w:rPr>
                          <w:sz w:val="22"/>
                        </w:rPr>
                      </w:pPr>
                    </w:p>
                    <w:p w14:paraId="22BB8460" w14:textId="77777777" w:rsidR="00DB6EC8" w:rsidRPr="00972D1D" w:rsidRDefault="00DB6EC8" w:rsidP="00DB6EC8">
                      <w:pPr>
                        <w:spacing w:before="0" w:after="0"/>
                        <w:rPr>
                          <w:sz w:val="22"/>
                        </w:rPr>
                      </w:pPr>
                    </w:p>
                    <w:p w14:paraId="0ED22028" w14:textId="77777777" w:rsidR="00DB6EC8" w:rsidRPr="00972D1D" w:rsidRDefault="00DB6EC8" w:rsidP="00DB6EC8">
                      <w:pPr>
                        <w:keepNext/>
                        <w:spacing w:before="0" w:after="0" w:line="240" w:lineRule="auto"/>
                        <w:jc w:val="center"/>
                        <w:rPr>
                          <w:sz w:val="22"/>
                        </w:rPr>
                      </w:pPr>
                    </w:p>
                    <w:p w14:paraId="2E286ABC" w14:textId="77777777" w:rsidR="00DB6EC8" w:rsidRPr="00972D1D" w:rsidRDefault="00DB6EC8" w:rsidP="00DB6EC8">
                      <w:pPr>
                        <w:spacing w:before="0" w:after="0"/>
                        <w:jc w:val="center"/>
                        <w:rPr>
                          <w:sz w:val="22"/>
                        </w:rPr>
                      </w:pPr>
                    </w:p>
                    <w:p w14:paraId="5F937DB8" w14:textId="77777777" w:rsidR="00DB6EC8" w:rsidRPr="00972D1D" w:rsidRDefault="00DB6EC8" w:rsidP="00DB6EC8">
                      <w:pPr>
                        <w:keepNext/>
                        <w:spacing w:before="0" w:after="0" w:line="240" w:lineRule="auto"/>
                        <w:jc w:val="center"/>
                        <w:rPr>
                          <w:sz w:val="22"/>
                        </w:rPr>
                      </w:pPr>
                    </w:p>
                    <w:p w14:paraId="384AEA5D" w14:textId="77777777" w:rsidR="00DB6EC8" w:rsidRPr="00972D1D" w:rsidRDefault="00DB6EC8" w:rsidP="00DB6EC8">
                      <w:pPr>
                        <w:spacing w:before="0" w:after="0" w:line="240" w:lineRule="auto"/>
                        <w:jc w:val="center"/>
                        <w:rPr>
                          <w:sz w:val="22"/>
                        </w:rPr>
                      </w:pPr>
                    </w:p>
                    <w:p w14:paraId="2D0DC88E" w14:textId="77777777" w:rsidR="00DB6EC8" w:rsidRPr="00972D1D" w:rsidRDefault="00DB6EC8" w:rsidP="00DB6EC8">
                      <w:pPr>
                        <w:spacing w:before="0" w:after="0" w:line="240" w:lineRule="auto"/>
                        <w:jc w:val="center"/>
                        <w:rPr>
                          <w:sz w:val="22"/>
                        </w:rPr>
                      </w:pPr>
                    </w:p>
                    <w:p w14:paraId="04D3B01A" w14:textId="77777777" w:rsidR="00DB6EC8" w:rsidRPr="00972D1D" w:rsidRDefault="00DB6EC8" w:rsidP="00DB6EC8">
                      <w:pPr>
                        <w:keepNext/>
                        <w:spacing w:before="0" w:after="0" w:line="240" w:lineRule="auto"/>
                        <w:jc w:val="center"/>
                        <w:rPr>
                          <w:sz w:val="22"/>
                        </w:rPr>
                      </w:pPr>
                    </w:p>
                    <w:p w14:paraId="481797FB" w14:textId="77777777" w:rsidR="00DB6EC8" w:rsidRPr="00972D1D" w:rsidRDefault="00DB6EC8" w:rsidP="00DB6EC8">
                      <w:pPr>
                        <w:spacing w:before="0" w:after="0"/>
                        <w:rPr>
                          <w:sz w:val="22"/>
                        </w:rPr>
                      </w:pPr>
                    </w:p>
                    <w:p w14:paraId="4C2E5D69" w14:textId="77777777" w:rsidR="00DB6EC8" w:rsidRPr="00972D1D" w:rsidRDefault="00DB6EC8" w:rsidP="00DB6EC8">
                      <w:pPr>
                        <w:keepNext/>
                        <w:spacing w:before="0" w:after="0" w:line="240" w:lineRule="auto"/>
                        <w:jc w:val="center"/>
                        <w:rPr>
                          <w:sz w:val="22"/>
                        </w:rPr>
                      </w:pPr>
                    </w:p>
                    <w:p w14:paraId="29C26E32" w14:textId="77777777" w:rsidR="00DB6EC8" w:rsidRPr="00972D1D" w:rsidRDefault="00DB6EC8" w:rsidP="00DB6EC8">
                      <w:pPr>
                        <w:spacing w:before="0" w:after="0"/>
                        <w:jc w:val="center"/>
                        <w:rPr>
                          <w:sz w:val="22"/>
                        </w:rPr>
                      </w:pPr>
                    </w:p>
                    <w:p w14:paraId="230A40F8" w14:textId="77777777" w:rsidR="00DB6EC8" w:rsidRPr="00972D1D" w:rsidRDefault="00DB6EC8" w:rsidP="00DB6EC8">
                      <w:pPr>
                        <w:spacing w:before="0" w:after="0"/>
                        <w:jc w:val="center"/>
                        <w:rPr>
                          <w:sz w:val="22"/>
                        </w:rPr>
                      </w:pPr>
                    </w:p>
                    <w:p w14:paraId="5B6B2489" w14:textId="77777777" w:rsidR="00DB6EC8" w:rsidRPr="00972D1D" w:rsidRDefault="00DB6EC8" w:rsidP="00DB6EC8">
                      <w:pPr>
                        <w:keepNext/>
                        <w:spacing w:before="0" w:after="0" w:line="240" w:lineRule="auto"/>
                        <w:jc w:val="center"/>
                        <w:rPr>
                          <w:sz w:val="22"/>
                        </w:rPr>
                      </w:pPr>
                    </w:p>
                    <w:p w14:paraId="38658FAF" w14:textId="77777777" w:rsidR="00DB6EC8" w:rsidRPr="00972D1D" w:rsidRDefault="00DB6EC8" w:rsidP="00DB6EC8">
                      <w:pPr>
                        <w:spacing w:before="0" w:after="0"/>
                        <w:rPr>
                          <w:sz w:val="22"/>
                        </w:rPr>
                      </w:pPr>
                    </w:p>
                    <w:p w14:paraId="2B460657" w14:textId="77777777" w:rsidR="00DB6EC8" w:rsidRPr="00972D1D" w:rsidRDefault="00DB6EC8" w:rsidP="00DB6EC8">
                      <w:pPr>
                        <w:spacing w:before="0" w:after="0"/>
                        <w:jc w:val="center"/>
                        <w:rPr>
                          <w:sz w:val="22"/>
                        </w:rPr>
                      </w:pPr>
                      <w:r w:rsidRPr="00972D1D">
                        <w:rPr>
                          <w:sz w:val="22"/>
                        </w:rPr>
                        <w:t xml:space="preserve"> </w:t>
                      </w:r>
                    </w:p>
                    <w:p w14:paraId="386E024F" w14:textId="77777777" w:rsidR="00DB6EC8" w:rsidRPr="00972D1D" w:rsidRDefault="00DB6EC8" w:rsidP="00DB6EC8">
                      <w:pPr>
                        <w:keepNext/>
                        <w:spacing w:before="0" w:after="0" w:line="240" w:lineRule="auto"/>
                        <w:jc w:val="center"/>
                        <w:rPr>
                          <w:sz w:val="22"/>
                        </w:rPr>
                      </w:pPr>
                    </w:p>
                    <w:p w14:paraId="6F5B6E35" w14:textId="77777777" w:rsidR="00DB6EC8" w:rsidRPr="00972D1D" w:rsidRDefault="00DB6EC8" w:rsidP="00DB6EC8">
                      <w:pPr>
                        <w:keepNext/>
                        <w:spacing w:before="0" w:after="0" w:line="240" w:lineRule="auto"/>
                        <w:jc w:val="center"/>
                        <w:rPr>
                          <w:sz w:val="22"/>
                        </w:rPr>
                      </w:pPr>
                    </w:p>
                    <w:p w14:paraId="219FDB78" w14:textId="77777777" w:rsidR="00DB6EC8" w:rsidRPr="00972D1D" w:rsidRDefault="00DB6EC8" w:rsidP="00DB6EC8">
                      <w:pPr>
                        <w:keepNext/>
                        <w:spacing w:before="0" w:after="0" w:line="240" w:lineRule="auto"/>
                        <w:jc w:val="center"/>
                        <w:rPr>
                          <w:sz w:val="22"/>
                        </w:rPr>
                      </w:pPr>
                    </w:p>
                    <w:p w14:paraId="0CB359F2" w14:textId="77777777" w:rsidR="00DB6EC8" w:rsidRPr="00972D1D" w:rsidRDefault="00DB6EC8" w:rsidP="00DB6EC8">
                      <w:pPr>
                        <w:spacing w:before="0" w:after="0" w:line="240" w:lineRule="auto"/>
                        <w:rPr>
                          <w:sz w:val="22"/>
                        </w:rPr>
                      </w:pPr>
                    </w:p>
                    <w:p w14:paraId="578E5A1A" w14:textId="77777777" w:rsidR="00DB6EC8" w:rsidRPr="00972D1D" w:rsidRDefault="00DB6EC8" w:rsidP="00DB6EC8">
                      <w:pPr>
                        <w:spacing w:before="0" w:after="0" w:line="240" w:lineRule="auto"/>
                        <w:rPr>
                          <w:sz w:val="22"/>
                        </w:rPr>
                      </w:pPr>
                      <w:r w:rsidRPr="00972D1D">
                        <w:rPr>
                          <w:sz w:val="22"/>
                        </w:rPr>
                        <w:t xml:space="preserve"> </w:t>
                      </w:r>
                    </w:p>
                  </w:txbxContent>
                </v:textbox>
                <w10:wrap type="topAndBottom" anchorx="margin" anchory="margin"/>
              </v:shape>
            </w:pict>
          </mc:Fallback>
        </mc:AlternateContent>
      </w:r>
      <w:r w:rsidR="00E47256">
        <w:rPr>
          <w:noProof/>
        </w:rPr>
        <mc:AlternateContent>
          <mc:Choice Requires="wps">
            <w:drawing>
              <wp:anchor distT="0" distB="0" distL="114300" distR="114300" simplePos="0" relativeHeight="251658303" behindDoc="1" locked="0" layoutInCell="1" allowOverlap="1" wp14:anchorId="0315534A" wp14:editId="5B1DFC66">
                <wp:simplePos x="0" y="0"/>
                <wp:positionH relativeFrom="margin">
                  <wp:align>right</wp:align>
                </wp:positionH>
                <wp:positionV relativeFrom="margin">
                  <wp:align>top</wp:align>
                </wp:positionV>
                <wp:extent cx="5215890" cy="3823335"/>
                <wp:effectExtent l="0" t="0" r="3810" b="5715"/>
                <wp:wrapTopAndBottom/>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823855"/>
                        </a:xfrm>
                        <a:prstGeom prst="rect">
                          <a:avLst/>
                        </a:prstGeom>
                        <a:solidFill>
                          <a:srgbClr val="FFFFFF"/>
                        </a:solidFill>
                        <a:ln w="9525">
                          <a:noFill/>
                          <a:miter lim="800000"/>
                          <a:headEnd/>
                          <a:tailEnd/>
                        </a:ln>
                      </wps:spPr>
                      <wps:txbx>
                        <w:txbxContent>
                          <w:p w14:paraId="39AB2167" w14:textId="77777777" w:rsidR="00257419" w:rsidRDefault="00257419" w:rsidP="00257419">
                            <w:pPr>
                              <w:keepNext/>
                              <w:spacing w:before="0" w:after="0" w:line="240" w:lineRule="auto"/>
                              <w:jc w:val="center"/>
                            </w:pPr>
                            <w:r>
                              <w:rPr>
                                <w:noProof/>
                              </w:rPr>
                              <w:drawing>
                                <wp:inline distT="0" distB="0" distL="0" distR="0" wp14:anchorId="2F4432E6" wp14:editId="451F5B19">
                                  <wp:extent cx="5170409" cy="32829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27199" b="49798"/>
                                          <a:stretch/>
                                        </pic:blipFill>
                                        <pic:spPr bwMode="auto">
                                          <a:xfrm>
                                            <a:off x="0" y="0"/>
                                            <a:ext cx="5201695" cy="3302815"/>
                                          </a:xfrm>
                                          <a:prstGeom prst="rect">
                                            <a:avLst/>
                                          </a:prstGeom>
                                          <a:ln>
                                            <a:noFill/>
                                          </a:ln>
                                          <a:extLst>
                                            <a:ext uri="{53640926-AAD7-44D8-BBD7-CCE9431645EC}">
                                              <a14:shadowObscured xmlns:a14="http://schemas.microsoft.com/office/drawing/2010/main"/>
                                            </a:ext>
                                          </a:extLst>
                                        </pic:spPr>
                                      </pic:pic>
                                    </a:graphicData>
                                  </a:graphic>
                                </wp:inline>
                              </w:drawing>
                            </w:r>
                          </w:p>
                          <w:p w14:paraId="659709E0" w14:textId="77777777" w:rsidR="00257419" w:rsidRDefault="00257419" w:rsidP="00257419">
                            <w:pPr>
                              <w:pStyle w:val="Caption"/>
                              <w:spacing w:after="0"/>
                            </w:pPr>
                          </w:p>
                          <w:p w14:paraId="752D3073" w14:textId="32011AC5" w:rsidR="00257419" w:rsidRDefault="00191645" w:rsidP="00257419">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4</w:t>
                            </w:r>
                            <w:r w:rsidR="00CF4633">
                              <w:rPr>
                                <w:noProof/>
                              </w:rPr>
                              <w:fldChar w:fldCharType="end"/>
                            </w:r>
                            <w:r>
                              <w:t xml:space="preserve">. </w:t>
                            </w:r>
                            <w:r w:rsidR="00B44499" w:rsidRPr="00CC5BE9">
                              <w:t xml:space="preserve">DIME Server Dashboard User Interface </w:t>
                            </w:r>
                            <w:r w:rsidR="00B44499">
                              <w:t>–</w:t>
                            </w:r>
                            <w:r w:rsidR="00B44499" w:rsidRPr="00CC5BE9">
                              <w:t xml:space="preserve"> </w:t>
                            </w:r>
                            <w:r w:rsidR="00B44499">
                              <w:t>Quick Instructions Overlay</w:t>
                            </w:r>
                          </w:p>
                          <w:p w14:paraId="3650A15E" w14:textId="070082EB" w:rsidR="00E47256" w:rsidRDefault="00E47256" w:rsidP="00E47256">
                            <w:pPr>
                              <w:keepNext/>
                              <w:spacing w:before="0" w:after="0" w:line="240" w:lineRule="auto"/>
                              <w:jc w:val="center"/>
                            </w:pPr>
                          </w:p>
                          <w:p w14:paraId="4E4B5576" w14:textId="77777777" w:rsidR="00E47256" w:rsidRDefault="00E47256" w:rsidP="00E47256">
                            <w:pPr>
                              <w:pStyle w:val="Caption"/>
                              <w:spacing w:after="0"/>
                            </w:pPr>
                          </w:p>
                          <w:p w14:paraId="3B1A6031" w14:textId="4908FF15" w:rsidR="00E47256" w:rsidRDefault="00257419" w:rsidP="00E47256">
                            <w:pPr>
                              <w:pStyle w:val="Caption"/>
                              <w:spacing w:after="0"/>
                            </w:pPr>
                            <w:r>
                              <w:t xml:space="preserve"> </w:t>
                            </w:r>
                          </w:p>
                          <w:p w14:paraId="7DE906D9" w14:textId="77777777" w:rsidR="00E47256" w:rsidRPr="00972D1D" w:rsidRDefault="00E47256" w:rsidP="00E47256">
                            <w:pPr>
                              <w:keepNext/>
                              <w:spacing w:before="0" w:after="0" w:line="240" w:lineRule="auto"/>
                              <w:jc w:val="center"/>
                              <w:rPr>
                                <w:sz w:val="22"/>
                              </w:rPr>
                            </w:pPr>
                          </w:p>
                          <w:p w14:paraId="6FB8A4DF" w14:textId="77777777" w:rsidR="00E47256" w:rsidRPr="00972D1D" w:rsidRDefault="00E47256" w:rsidP="00E47256">
                            <w:pPr>
                              <w:keepNext/>
                              <w:spacing w:before="0" w:after="0" w:line="240" w:lineRule="auto"/>
                              <w:jc w:val="center"/>
                              <w:rPr>
                                <w:sz w:val="22"/>
                              </w:rPr>
                            </w:pPr>
                          </w:p>
                          <w:p w14:paraId="1999EA89" w14:textId="77777777" w:rsidR="00E47256" w:rsidRPr="00972D1D" w:rsidRDefault="00E47256" w:rsidP="00E47256">
                            <w:pPr>
                              <w:spacing w:before="0" w:after="0"/>
                              <w:jc w:val="center"/>
                              <w:rPr>
                                <w:sz w:val="22"/>
                              </w:rPr>
                            </w:pPr>
                          </w:p>
                          <w:p w14:paraId="40C7566C" w14:textId="77777777" w:rsidR="00E47256" w:rsidRPr="00972D1D" w:rsidRDefault="00E47256" w:rsidP="00E47256">
                            <w:pPr>
                              <w:keepNext/>
                              <w:spacing w:before="0" w:after="0" w:line="240" w:lineRule="auto"/>
                              <w:jc w:val="center"/>
                              <w:rPr>
                                <w:sz w:val="22"/>
                              </w:rPr>
                            </w:pPr>
                          </w:p>
                          <w:p w14:paraId="3A4B401B" w14:textId="77777777" w:rsidR="00E47256" w:rsidRPr="00972D1D" w:rsidRDefault="00E47256" w:rsidP="00E47256">
                            <w:pPr>
                              <w:spacing w:before="0" w:after="0"/>
                              <w:rPr>
                                <w:sz w:val="22"/>
                              </w:rPr>
                            </w:pPr>
                          </w:p>
                          <w:p w14:paraId="73E72199" w14:textId="77777777" w:rsidR="00E47256" w:rsidRPr="00972D1D" w:rsidRDefault="00E47256" w:rsidP="00E47256">
                            <w:pPr>
                              <w:spacing w:before="0" w:after="0"/>
                              <w:jc w:val="center"/>
                              <w:rPr>
                                <w:sz w:val="22"/>
                              </w:rPr>
                            </w:pPr>
                            <w:r w:rsidRPr="00972D1D">
                              <w:rPr>
                                <w:sz w:val="22"/>
                              </w:rPr>
                              <w:t xml:space="preserve"> </w:t>
                            </w:r>
                          </w:p>
                          <w:p w14:paraId="0500E9F7" w14:textId="77777777" w:rsidR="00E47256" w:rsidRPr="00972D1D" w:rsidRDefault="00E47256" w:rsidP="00E47256">
                            <w:pPr>
                              <w:keepNext/>
                              <w:spacing w:before="0" w:after="0" w:line="240" w:lineRule="auto"/>
                              <w:jc w:val="center"/>
                              <w:rPr>
                                <w:sz w:val="22"/>
                              </w:rPr>
                            </w:pPr>
                          </w:p>
                          <w:p w14:paraId="0F1C541E" w14:textId="77777777" w:rsidR="00E47256" w:rsidRPr="00972D1D" w:rsidRDefault="00E47256" w:rsidP="00E47256">
                            <w:pPr>
                              <w:spacing w:before="0" w:after="0"/>
                              <w:rPr>
                                <w:sz w:val="22"/>
                              </w:rPr>
                            </w:pPr>
                          </w:p>
                          <w:p w14:paraId="4CD3BCE4" w14:textId="77777777" w:rsidR="00E47256" w:rsidRPr="00972D1D" w:rsidRDefault="00E47256" w:rsidP="00E47256">
                            <w:pPr>
                              <w:keepNext/>
                              <w:spacing w:before="0" w:after="0" w:line="240" w:lineRule="auto"/>
                              <w:jc w:val="center"/>
                              <w:rPr>
                                <w:sz w:val="22"/>
                              </w:rPr>
                            </w:pPr>
                          </w:p>
                          <w:p w14:paraId="7202674B" w14:textId="77777777" w:rsidR="00E47256" w:rsidRPr="00972D1D" w:rsidRDefault="00E47256" w:rsidP="00E47256">
                            <w:pPr>
                              <w:spacing w:before="0" w:after="0"/>
                              <w:jc w:val="center"/>
                              <w:rPr>
                                <w:sz w:val="22"/>
                              </w:rPr>
                            </w:pPr>
                          </w:p>
                          <w:p w14:paraId="61419ABC" w14:textId="77777777" w:rsidR="00E47256" w:rsidRPr="00972D1D" w:rsidRDefault="00E47256" w:rsidP="00E47256">
                            <w:pPr>
                              <w:keepNext/>
                              <w:spacing w:before="0" w:after="0" w:line="240" w:lineRule="auto"/>
                              <w:jc w:val="center"/>
                              <w:rPr>
                                <w:sz w:val="22"/>
                              </w:rPr>
                            </w:pPr>
                          </w:p>
                          <w:p w14:paraId="2CDA0D1E" w14:textId="77777777" w:rsidR="00E47256" w:rsidRPr="00972D1D" w:rsidRDefault="00E47256" w:rsidP="00E47256">
                            <w:pPr>
                              <w:spacing w:before="0" w:after="0" w:line="240" w:lineRule="auto"/>
                              <w:jc w:val="center"/>
                              <w:rPr>
                                <w:sz w:val="22"/>
                              </w:rPr>
                            </w:pPr>
                          </w:p>
                          <w:p w14:paraId="4436042D" w14:textId="77777777" w:rsidR="00E47256" w:rsidRPr="00972D1D" w:rsidRDefault="00E47256" w:rsidP="00E47256">
                            <w:pPr>
                              <w:spacing w:before="0" w:after="0" w:line="240" w:lineRule="auto"/>
                              <w:jc w:val="center"/>
                              <w:rPr>
                                <w:sz w:val="22"/>
                              </w:rPr>
                            </w:pPr>
                          </w:p>
                          <w:p w14:paraId="674B08BD" w14:textId="77777777" w:rsidR="00E47256" w:rsidRPr="00972D1D" w:rsidRDefault="00E47256" w:rsidP="00E47256">
                            <w:pPr>
                              <w:keepNext/>
                              <w:spacing w:before="0" w:after="0" w:line="240" w:lineRule="auto"/>
                              <w:jc w:val="center"/>
                              <w:rPr>
                                <w:sz w:val="22"/>
                              </w:rPr>
                            </w:pPr>
                          </w:p>
                          <w:p w14:paraId="449B250F" w14:textId="77777777" w:rsidR="00E47256" w:rsidRPr="00972D1D" w:rsidRDefault="00E47256" w:rsidP="00E47256">
                            <w:pPr>
                              <w:spacing w:before="0" w:after="0"/>
                              <w:rPr>
                                <w:sz w:val="22"/>
                              </w:rPr>
                            </w:pPr>
                          </w:p>
                          <w:p w14:paraId="0EE98798" w14:textId="77777777" w:rsidR="00E47256" w:rsidRPr="00972D1D" w:rsidRDefault="00E47256" w:rsidP="00E47256">
                            <w:pPr>
                              <w:keepNext/>
                              <w:spacing w:before="0" w:after="0" w:line="240" w:lineRule="auto"/>
                              <w:jc w:val="center"/>
                              <w:rPr>
                                <w:sz w:val="22"/>
                              </w:rPr>
                            </w:pPr>
                          </w:p>
                          <w:p w14:paraId="30038F36" w14:textId="77777777" w:rsidR="00E47256" w:rsidRPr="00972D1D" w:rsidRDefault="00E47256" w:rsidP="00E47256">
                            <w:pPr>
                              <w:spacing w:before="0" w:after="0"/>
                              <w:jc w:val="center"/>
                              <w:rPr>
                                <w:sz w:val="22"/>
                              </w:rPr>
                            </w:pPr>
                          </w:p>
                          <w:p w14:paraId="1399DEEA" w14:textId="77777777" w:rsidR="00E47256" w:rsidRPr="00972D1D" w:rsidRDefault="00E47256" w:rsidP="00E47256">
                            <w:pPr>
                              <w:spacing w:before="0" w:after="0"/>
                              <w:jc w:val="center"/>
                              <w:rPr>
                                <w:sz w:val="22"/>
                              </w:rPr>
                            </w:pPr>
                          </w:p>
                          <w:p w14:paraId="110977C0" w14:textId="77777777" w:rsidR="00E47256" w:rsidRPr="00972D1D" w:rsidRDefault="00E47256" w:rsidP="00E47256">
                            <w:pPr>
                              <w:keepNext/>
                              <w:spacing w:before="0" w:after="0" w:line="240" w:lineRule="auto"/>
                              <w:jc w:val="center"/>
                              <w:rPr>
                                <w:sz w:val="22"/>
                              </w:rPr>
                            </w:pPr>
                          </w:p>
                          <w:p w14:paraId="3343B1D4" w14:textId="77777777" w:rsidR="00E47256" w:rsidRPr="00972D1D" w:rsidRDefault="00E47256" w:rsidP="00E47256">
                            <w:pPr>
                              <w:spacing w:before="0" w:after="0"/>
                              <w:rPr>
                                <w:sz w:val="22"/>
                              </w:rPr>
                            </w:pPr>
                          </w:p>
                          <w:p w14:paraId="4709EAE1" w14:textId="77777777" w:rsidR="00E47256" w:rsidRPr="00972D1D" w:rsidRDefault="00E47256" w:rsidP="00E47256">
                            <w:pPr>
                              <w:spacing w:before="0" w:after="0"/>
                              <w:jc w:val="center"/>
                              <w:rPr>
                                <w:sz w:val="22"/>
                              </w:rPr>
                            </w:pPr>
                            <w:r w:rsidRPr="00972D1D">
                              <w:rPr>
                                <w:sz w:val="22"/>
                              </w:rPr>
                              <w:t xml:space="preserve"> </w:t>
                            </w:r>
                          </w:p>
                          <w:p w14:paraId="6284A3E9" w14:textId="77777777" w:rsidR="00E47256" w:rsidRPr="00972D1D" w:rsidRDefault="00E47256" w:rsidP="00E47256">
                            <w:pPr>
                              <w:keepNext/>
                              <w:spacing w:before="0" w:after="0" w:line="240" w:lineRule="auto"/>
                              <w:jc w:val="center"/>
                              <w:rPr>
                                <w:sz w:val="22"/>
                              </w:rPr>
                            </w:pPr>
                          </w:p>
                          <w:p w14:paraId="15910A3F" w14:textId="77777777" w:rsidR="00E47256" w:rsidRPr="00972D1D" w:rsidRDefault="00E47256" w:rsidP="00E47256">
                            <w:pPr>
                              <w:keepNext/>
                              <w:spacing w:before="0" w:after="0" w:line="240" w:lineRule="auto"/>
                              <w:jc w:val="center"/>
                              <w:rPr>
                                <w:sz w:val="22"/>
                              </w:rPr>
                            </w:pPr>
                          </w:p>
                          <w:p w14:paraId="7842DC3D" w14:textId="77777777" w:rsidR="00E47256" w:rsidRPr="00972D1D" w:rsidRDefault="00E47256" w:rsidP="00E47256">
                            <w:pPr>
                              <w:keepNext/>
                              <w:spacing w:before="0" w:after="0" w:line="240" w:lineRule="auto"/>
                              <w:jc w:val="center"/>
                              <w:rPr>
                                <w:sz w:val="22"/>
                              </w:rPr>
                            </w:pPr>
                          </w:p>
                          <w:p w14:paraId="380809B2" w14:textId="77777777" w:rsidR="00E47256" w:rsidRPr="00972D1D" w:rsidRDefault="00E47256" w:rsidP="00E47256">
                            <w:pPr>
                              <w:spacing w:before="0" w:after="0" w:line="240" w:lineRule="auto"/>
                              <w:rPr>
                                <w:sz w:val="22"/>
                              </w:rPr>
                            </w:pPr>
                          </w:p>
                          <w:p w14:paraId="2768BD1E" w14:textId="77777777" w:rsidR="00E47256" w:rsidRPr="00972D1D" w:rsidRDefault="00E47256" w:rsidP="00E47256">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5534A" id="Text Box 329" o:spid="_x0000_s1091" type="#_x0000_t202" style="position:absolute;left:0;text-align:left;margin-left:359.5pt;margin-top:0;width:410.7pt;height:301.05pt;z-index:-251658177;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" stroked="f">
                <v:textbox inset="1.44pt,1.44pt,1.44pt,1.44pt">
                  <w:txbxContent>
                    <w:p w14:paraId="39AB2167" w14:textId="77777777" w:rsidR="00257419" w:rsidRDefault="00257419" w:rsidP="00257419">
                      <w:pPr>
                        <w:keepNext/>
                        <w:spacing w:before="0" w:after="0" w:line="240" w:lineRule="auto"/>
                        <w:jc w:val="center"/>
                      </w:pPr>
                      <w:r>
                        <w:rPr>
                          <w:noProof/>
                        </w:rPr>
                        <w:drawing>
                          <wp:inline distT="0" distB="0" distL="0" distR="0" wp14:anchorId="2F4432E6" wp14:editId="451F5B19">
                            <wp:extent cx="5170409" cy="32829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27199" b="49798"/>
                                    <a:stretch/>
                                  </pic:blipFill>
                                  <pic:spPr bwMode="auto">
                                    <a:xfrm>
                                      <a:off x="0" y="0"/>
                                      <a:ext cx="5201695" cy="3302815"/>
                                    </a:xfrm>
                                    <a:prstGeom prst="rect">
                                      <a:avLst/>
                                    </a:prstGeom>
                                    <a:ln>
                                      <a:noFill/>
                                    </a:ln>
                                    <a:extLst>
                                      <a:ext uri="{53640926-AAD7-44D8-BBD7-CCE9431645EC}">
                                        <a14:shadowObscured xmlns:a14="http://schemas.microsoft.com/office/drawing/2010/main"/>
                                      </a:ext>
                                    </a:extLst>
                                  </pic:spPr>
                                </pic:pic>
                              </a:graphicData>
                            </a:graphic>
                          </wp:inline>
                        </w:drawing>
                      </w:r>
                    </w:p>
                    <w:p w14:paraId="659709E0" w14:textId="77777777" w:rsidR="00257419" w:rsidRDefault="00257419" w:rsidP="00257419">
                      <w:pPr>
                        <w:pStyle w:val="Caption"/>
                        <w:spacing w:after="0"/>
                      </w:pPr>
                    </w:p>
                    <w:p w14:paraId="752D3073" w14:textId="32011AC5" w:rsidR="00257419" w:rsidRDefault="00191645" w:rsidP="00257419">
                      <w:pPr>
                        <w:pStyle w:val="Caption"/>
                        <w:spacing w:after="0"/>
                      </w:pPr>
                      <w:r>
                        <w:t>Figure B.</w:t>
                      </w:r>
                      <w:fldSimple w:instr=" SEQ Figure_B. \* ARABIC ">
                        <w:r w:rsidR="005D57AA">
                          <w:rPr>
                            <w:noProof/>
                          </w:rPr>
                          <w:t>4</w:t>
                        </w:r>
                      </w:fldSimple>
                      <w:r>
                        <w:t xml:space="preserve">. </w:t>
                      </w:r>
                      <w:r w:rsidR="00B44499" w:rsidRPr="00CC5BE9">
                        <w:t xml:space="preserve">DIME Server Dashboard User Interface </w:t>
                      </w:r>
                      <w:r w:rsidR="00B44499">
                        <w:t>–</w:t>
                      </w:r>
                      <w:r w:rsidR="00B44499" w:rsidRPr="00CC5BE9">
                        <w:t xml:space="preserve"> </w:t>
                      </w:r>
                      <w:r w:rsidR="00B44499">
                        <w:t>Quick Instructions Overlay</w:t>
                      </w:r>
                    </w:p>
                    <w:p w14:paraId="3650A15E" w14:textId="070082EB" w:rsidR="00E47256" w:rsidRDefault="00E47256" w:rsidP="00E47256">
                      <w:pPr>
                        <w:keepNext/>
                        <w:spacing w:before="0" w:after="0" w:line="240" w:lineRule="auto"/>
                        <w:jc w:val="center"/>
                      </w:pPr>
                    </w:p>
                    <w:p w14:paraId="4E4B5576" w14:textId="77777777" w:rsidR="00E47256" w:rsidRDefault="00E47256" w:rsidP="00E47256">
                      <w:pPr>
                        <w:pStyle w:val="Caption"/>
                        <w:spacing w:after="0"/>
                      </w:pPr>
                    </w:p>
                    <w:p w14:paraId="3B1A6031" w14:textId="4908FF15" w:rsidR="00E47256" w:rsidRDefault="00257419" w:rsidP="00E47256">
                      <w:pPr>
                        <w:pStyle w:val="Caption"/>
                        <w:spacing w:after="0"/>
                      </w:pPr>
                      <w:r>
                        <w:t xml:space="preserve"> </w:t>
                      </w:r>
                    </w:p>
                    <w:p w14:paraId="7DE906D9" w14:textId="77777777" w:rsidR="00E47256" w:rsidRPr="00972D1D" w:rsidRDefault="00E47256" w:rsidP="00E47256">
                      <w:pPr>
                        <w:keepNext/>
                        <w:spacing w:before="0" w:after="0" w:line="240" w:lineRule="auto"/>
                        <w:jc w:val="center"/>
                        <w:rPr>
                          <w:sz w:val="22"/>
                        </w:rPr>
                      </w:pPr>
                    </w:p>
                    <w:p w14:paraId="6FB8A4DF" w14:textId="77777777" w:rsidR="00E47256" w:rsidRPr="00972D1D" w:rsidRDefault="00E47256" w:rsidP="00E47256">
                      <w:pPr>
                        <w:keepNext/>
                        <w:spacing w:before="0" w:after="0" w:line="240" w:lineRule="auto"/>
                        <w:jc w:val="center"/>
                        <w:rPr>
                          <w:sz w:val="22"/>
                        </w:rPr>
                      </w:pPr>
                    </w:p>
                    <w:p w14:paraId="1999EA89" w14:textId="77777777" w:rsidR="00E47256" w:rsidRPr="00972D1D" w:rsidRDefault="00E47256" w:rsidP="00E47256">
                      <w:pPr>
                        <w:spacing w:before="0" w:after="0"/>
                        <w:jc w:val="center"/>
                        <w:rPr>
                          <w:sz w:val="22"/>
                        </w:rPr>
                      </w:pPr>
                    </w:p>
                    <w:p w14:paraId="40C7566C" w14:textId="77777777" w:rsidR="00E47256" w:rsidRPr="00972D1D" w:rsidRDefault="00E47256" w:rsidP="00E47256">
                      <w:pPr>
                        <w:keepNext/>
                        <w:spacing w:before="0" w:after="0" w:line="240" w:lineRule="auto"/>
                        <w:jc w:val="center"/>
                        <w:rPr>
                          <w:sz w:val="22"/>
                        </w:rPr>
                      </w:pPr>
                    </w:p>
                    <w:p w14:paraId="3A4B401B" w14:textId="77777777" w:rsidR="00E47256" w:rsidRPr="00972D1D" w:rsidRDefault="00E47256" w:rsidP="00E47256">
                      <w:pPr>
                        <w:spacing w:before="0" w:after="0"/>
                        <w:rPr>
                          <w:sz w:val="22"/>
                        </w:rPr>
                      </w:pPr>
                    </w:p>
                    <w:p w14:paraId="73E72199" w14:textId="77777777" w:rsidR="00E47256" w:rsidRPr="00972D1D" w:rsidRDefault="00E47256" w:rsidP="00E47256">
                      <w:pPr>
                        <w:spacing w:before="0" w:after="0"/>
                        <w:jc w:val="center"/>
                        <w:rPr>
                          <w:sz w:val="22"/>
                        </w:rPr>
                      </w:pPr>
                      <w:r w:rsidRPr="00972D1D">
                        <w:rPr>
                          <w:sz w:val="22"/>
                        </w:rPr>
                        <w:t xml:space="preserve"> </w:t>
                      </w:r>
                    </w:p>
                    <w:p w14:paraId="0500E9F7" w14:textId="77777777" w:rsidR="00E47256" w:rsidRPr="00972D1D" w:rsidRDefault="00E47256" w:rsidP="00E47256">
                      <w:pPr>
                        <w:keepNext/>
                        <w:spacing w:before="0" w:after="0" w:line="240" w:lineRule="auto"/>
                        <w:jc w:val="center"/>
                        <w:rPr>
                          <w:sz w:val="22"/>
                        </w:rPr>
                      </w:pPr>
                    </w:p>
                    <w:p w14:paraId="0F1C541E" w14:textId="77777777" w:rsidR="00E47256" w:rsidRPr="00972D1D" w:rsidRDefault="00E47256" w:rsidP="00E47256">
                      <w:pPr>
                        <w:spacing w:before="0" w:after="0"/>
                        <w:rPr>
                          <w:sz w:val="22"/>
                        </w:rPr>
                      </w:pPr>
                    </w:p>
                    <w:p w14:paraId="4CD3BCE4" w14:textId="77777777" w:rsidR="00E47256" w:rsidRPr="00972D1D" w:rsidRDefault="00E47256" w:rsidP="00E47256">
                      <w:pPr>
                        <w:keepNext/>
                        <w:spacing w:before="0" w:after="0" w:line="240" w:lineRule="auto"/>
                        <w:jc w:val="center"/>
                        <w:rPr>
                          <w:sz w:val="22"/>
                        </w:rPr>
                      </w:pPr>
                    </w:p>
                    <w:p w14:paraId="7202674B" w14:textId="77777777" w:rsidR="00E47256" w:rsidRPr="00972D1D" w:rsidRDefault="00E47256" w:rsidP="00E47256">
                      <w:pPr>
                        <w:spacing w:before="0" w:after="0"/>
                        <w:jc w:val="center"/>
                        <w:rPr>
                          <w:sz w:val="22"/>
                        </w:rPr>
                      </w:pPr>
                    </w:p>
                    <w:p w14:paraId="61419ABC" w14:textId="77777777" w:rsidR="00E47256" w:rsidRPr="00972D1D" w:rsidRDefault="00E47256" w:rsidP="00E47256">
                      <w:pPr>
                        <w:keepNext/>
                        <w:spacing w:before="0" w:after="0" w:line="240" w:lineRule="auto"/>
                        <w:jc w:val="center"/>
                        <w:rPr>
                          <w:sz w:val="22"/>
                        </w:rPr>
                      </w:pPr>
                    </w:p>
                    <w:p w14:paraId="2CDA0D1E" w14:textId="77777777" w:rsidR="00E47256" w:rsidRPr="00972D1D" w:rsidRDefault="00E47256" w:rsidP="00E47256">
                      <w:pPr>
                        <w:spacing w:before="0" w:after="0" w:line="240" w:lineRule="auto"/>
                        <w:jc w:val="center"/>
                        <w:rPr>
                          <w:sz w:val="22"/>
                        </w:rPr>
                      </w:pPr>
                    </w:p>
                    <w:p w14:paraId="4436042D" w14:textId="77777777" w:rsidR="00E47256" w:rsidRPr="00972D1D" w:rsidRDefault="00E47256" w:rsidP="00E47256">
                      <w:pPr>
                        <w:spacing w:before="0" w:after="0" w:line="240" w:lineRule="auto"/>
                        <w:jc w:val="center"/>
                        <w:rPr>
                          <w:sz w:val="22"/>
                        </w:rPr>
                      </w:pPr>
                    </w:p>
                    <w:p w14:paraId="674B08BD" w14:textId="77777777" w:rsidR="00E47256" w:rsidRPr="00972D1D" w:rsidRDefault="00E47256" w:rsidP="00E47256">
                      <w:pPr>
                        <w:keepNext/>
                        <w:spacing w:before="0" w:after="0" w:line="240" w:lineRule="auto"/>
                        <w:jc w:val="center"/>
                        <w:rPr>
                          <w:sz w:val="22"/>
                        </w:rPr>
                      </w:pPr>
                    </w:p>
                    <w:p w14:paraId="449B250F" w14:textId="77777777" w:rsidR="00E47256" w:rsidRPr="00972D1D" w:rsidRDefault="00E47256" w:rsidP="00E47256">
                      <w:pPr>
                        <w:spacing w:before="0" w:after="0"/>
                        <w:rPr>
                          <w:sz w:val="22"/>
                        </w:rPr>
                      </w:pPr>
                    </w:p>
                    <w:p w14:paraId="0EE98798" w14:textId="77777777" w:rsidR="00E47256" w:rsidRPr="00972D1D" w:rsidRDefault="00E47256" w:rsidP="00E47256">
                      <w:pPr>
                        <w:keepNext/>
                        <w:spacing w:before="0" w:after="0" w:line="240" w:lineRule="auto"/>
                        <w:jc w:val="center"/>
                        <w:rPr>
                          <w:sz w:val="22"/>
                        </w:rPr>
                      </w:pPr>
                    </w:p>
                    <w:p w14:paraId="30038F36" w14:textId="77777777" w:rsidR="00E47256" w:rsidRPr="00972D1D" w:rsidRDefault="00E47256" w:rsidP="00E47256">
                      <w:pPr>
                        <w:spacing w:before="0" w:after="0"/>
                        <w:jc w:val="center"/>
                        <w:rPr>
                          <w:sz w:val="22"/>
                        </w:rPr>
                      </w:pPr>
                    </w:p>
                    <w:p w14:paraId="1399DEEA" w14:textId="77777777" w:rsidR="00E47256" w:rsidRPr="00972D1D" w:rsidRDefault="00E47256" w:rsidP="00E47256">
                      <w:pPr>
                        <w:spacing w:before="0" w:after="0"/>
                        <w:jc w:val="center"/>
                        <w:rPr>
                          <w:sz w:val="22"/>
                        </w:rPr>
                      </w:pPr>
                    </w:p>
                    <w:p w14:paraId="110977C0" w14:textId="77777777" w:rsidR="00E47256" w:rsidRPr="00972D1D" w:rsidRDefault="00E47256" w:rsidP="00E47256">
                      <w:pPr>
                        <w:keepNext/>
                        <w:spacing w:before="0" w:after="0" w:line="240" w:lineRule="auto"/>
                        <w:jc w:val="center"/>
                        <w:rPr>
                          <w:sz w:val="22"/>
                        </w:rPr>
                      </w:pPr>
                    </w:p>
                    <w:p w14:paraId="3343B1D4" w14:textId="77777777" w:rsidR="00E47256" w:rsidRPr="00972D1D" w:rsidRDefault="00E47256" w:rsidP="00E47256">
                      <w:pPr>
                        <w:spacing w:before="0" w:after="0"/>
                        <w:rPr>
                          <w:sz w:val="22"/>
                        </w:rPr>
                      </w:pPr>
                    </w:p>
                    <w:p w14:paraId="4709EAE1" w14:textId="77777777" w:rsidR="00E47256" w:rsidRPr="00972D1D" w:rsidRDefault="00E47256" w:rsidP="00E47256">
                      <w:pPr>
                        <w:spacing w:before="0" w:after="0"/>
                        <w:jc w:val="center"/>
                        <w:rPr>
                          <w:sz w:val="22"/>
                        </w:rPr>
                      </w:pPr>
                      <w:r w:rsidRPr="00972D1D">
                        <w:rPr>
                          <w:sz w:val="22"/>
                        </w:rPr>
                        <w:t xml:space="preserve"> </w:t>
                      </w:r>
                    </w:p>
                    <w:p w14:paraId="6284A3E9" w14:textId="77777777" w:rsidR="00E47256" w:rsidRPr="00972D1D" w:rsidRDefault="00E47256" w:rsidP="00E47256">
                      <w:pPr>
                        <w:keepNext/>
                        <w:spacing w:before="0" w:after="0" w:line="240" w:lineRule="auto"/>
                        <w:jc w:val="center"/>
                        <w:rPr>
                          <w:sz w:val="22"/>
                        </w:rPr>
                      </w:pPr>
                    </w:p>
                    <w:p w14:paraId="15910A3F" w14:textId="77777777" w:rsidR="00E47256" w:rsidRPr="00972D1D" w:rsidRDefault="00E47256" w:rsidP="00E47256">
                      <w:pPr>
                        <w:keepNext/>
                        <w:spacing w:before="0" w:after="0" w:line="240" w:lineRule="auto"/>
                        <w:jc w:val="center"/>
                        <w:rPr>
                          <w:sz w:val="22"/>
                        </w:rPr>
                      </w:pPr>
                    </w:p>
                    <w:p w14:paraId="7842DC3D" w14:textId="77777777" w:rsidR="00E47256" w:rsidRPr="00972D1D" w:rsidRDefault="00E47256" w:rsidP="00E47256">
                      <w:pPr>
                        <w:keepNext/>
                        <w:spacing w:before="0" w:after="0" w:line="240" w:lineRule="auto"/>
                        <w:jc w:val="center"/>
                        <w:rPr>
                          <w:sz w:val="22"/>
                        </w:rPr>
                      </w:pPr>
                    </w:p>
                    <w:p w14:paraId="380809B2" w14:textId="77777777" w:rsidR="00E47256" w:rsidRPr="00972D1D" w:rsidRDefault="00E47256" w:rsidP="00E47256">
                      <w:pPr>
                        <w:spacing w:before="0" w:after="0" w:line="240" w:lineRule="auto"/>
                        <w:rPr>
                          <w:sz w:val="22"/>
                        </w:rPr>
                      </w:pPr>
                    </w:p>
                    <w:p w14:paraId="2768BD1E" w14:textId="77777777" w:rsidR="00E47256" w:rsidRPr="00972D1D" w:rsidRDefault="00E47256" w:rsidP="00E47256">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63E43DA2" w14:textId="77777777" w:rsidR="00E47256" w:rsidRDefault="00E47256" w:rsidP="00031955"/>
    <w:p w14:paraId="6C32545D" w14:textId="77777777" w:rsidR="00DB6EC8" w:rsidRDefault="00DB6EC8" w:rsidP="00031955"/>
    <w:p w14:paraId="655B1CE7" w14:textId="77777777" w:rsidR="00DB6EC8" w:rsidRDefault="00DB6EC8" w:rsidP="00031955"/>
    <w:p w14:paraId="471B4F0C" w14:textId="77777777" w:rsidR="00DB6EC8" w:rsidRDefault="00DB6EC8" w:rsidP="00031955"/>
    <w:p w14:paraId="0CDFB368" w14:textId="15B2817A" w:rsidR="00DB6EC8" w:rsidRDefault="0061448E" w:rsidP="00031955">
      <w:r>
        <w:rPr>
          <w:noProof/>
        </w:rPr>
        <w:lastRenderedPageBreak/>
        <mc:AlternateContent>
          <mc:Choice Requires="wps">
            <w:drawing>
              <wp:anchor distT="0" distB="0" distL="114300" distR="114300" simplePos="0" relativeHeight="251658306" behindDoc="1" locked="0" layoutInCell="1" allowOverlap="1" wp14:anchorId="2A57CE43" wp14:editId="34A7AC5A">
                <wp:simplePos x="0" y="0"/>
                <wp:positionH relativeFrom="margin">
                  <wp:align>right</wp:align>
                </wp:positionH>
                <wp:positionV relativeFrom="margin">
                  <wp:posOffset>3528811</wp:posOffset>
                </wp:positionV>
                <wp:extent cx="5215890" cy="2957830"/>
                <wp:effectExtent l="0" t="0" r="3810" b="0"/>
                <wp:wrapTopAndBottom/>
                <wp:docPr id="343"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957946"/>
                        </a:xfrm>
                        <a:prstGeom prst="rect">
                          <a:avLst/>
                        </a:prstGeom>
                        <a:solidFill>
                          <a:srgbClr val="FFFFFF"/>
                        </a:solidFill>
                        <a:ln w="9525">
                          <a:noFill/>
                          <a:miter lim="800000"/>
                          <a:headEnd/>
                          <a:tailEnd/>
                        </a:ln>
                      </wps:spPr>
                      <wps:txbx>
                        <w:txbxContent>
                          <w:p w14:paraId="1DF757EF" w14:textId="77777777" w:rsidR="0061448E" w:rsidRDefault="0061448E" w:rsidP="0061448E">
                            <w:pPr>
                              <w:keepNext/>
                              <w:spacing w:before="0" w:after="0" w:line="240" w:lineRule="auto"/>
                              <w:jc w:val="center"/>
                            </w:pPr>
                            <w:r>
                              <w:rPr>
                                <w:noProof/>
                              </w:rPr>
                              <w:drawing>
                                <wp:inline distT="0" distB="0" distL="0" distR="0" wp14:anchorId="3FD0BD63" wp14:editId="1ACC765D">
                                  <wp:extent cx="5170170" cy="2402205"/>
                                  <wp:effectExtent l="0" t="0" r="0" b="0"/>
                                  <wp:docPr id="345" name="Picture 34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Picture 345" descr="Graphical user interface, website&#10;&#10;Description automatically generated"/>
                                          <pic:cNvPicPr/>
                                        </pic:nvPicPr>
                                        <pic:blipFill>
                                          <a:blip r:embed="rId127"/>
                                          <a:stretch>
                                            <a:fillRect/>
                                          </a:stretch>
                                        </pic:blipFill>
                                        <pic:spPr>
                                          <a:xfrm>
                                            <a:off x="0" y="0"/>
                                            <a:ext cx="5170170" cy="2402205"/>
                                          </a:xfrm>
                                          <a:prstGeom prst="rect">
                                            <a:avLst/>
                                          </a:prstGeom>
                                        </pic:spPr>
                                      </pic:pic>
                                    </a:graphicData>
                                  </a:graphic>
                                </wp:inline>
                              </w:drawing>
                            </w:r>
                          </w:p>
                          <w:p w14:paraId="024CB6E4" w14:textId="77777777" w:rsidR="0061448E" w:rsidRDefault="0061448E" w:rsidP="0061448E">
                            <w:pPr>
                              <w:pStyle w:val="Caption"/>
                              <w:spacing w:after="0"/>
                            </w:pPr>
                          </w:p>
                          <w:p w14:paraId="34F5267E" w14:textId="0F7BEBBE" w:rsidR="0061448E" w:rsidRDefault="00A76964" w:rsidP="0061448E">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5</w:t>
                            </w:r>
                            <w:r w:rsidR="00CF4633">
                              <w:rPr>
                                <w:noProof/>
                              </w:rPr>
                              <w:fldChar w:fldCharType="end"/>
                            </w:r>
                            <w:r>
                              <w:t xml:space="preserve">. </w:t>
                            </w:r>
                            <w:r w:rsidR="0061448E" w:rsidRPr="008E38D2">
                              <w:t xml:space="preserve">DIME Server </w:t>
                            </w:r>
                            <w:r w:rsidR="0061448E">
                              <w:t>Version Overlay</w:t>
                            </w:r>
                          </w:p>
                          <w:p w14:paraId="3C2E15E4" w14:textId="29117662" w:rsidR="00F50518" w:rsidRDefault="00F50518" w:rsidP="00F50518">
                            <w:pPr>
                              <w:keepNext/>
                              <w:spacing w:before="0" w:after="0" w:line="240" w:lineRule="auto"/>
                              <w:jc w:val="center"/>
                            </w:pPr>
                          </w:p>
                          <w:p w14:paraId="4F0A9D59" w14:textId="77777777" w:rsidR="00F50518" w:rsidRDefault="00F50518" w:rsidP="00F50518">
                            <w:pPr>
                              <w:pStyle w:val="Caption"/>
                              <w:spacing w:after="0"/>
                            </w:pPr>
                          </w:p>
                          <w:p w14:paraId="65435125" w14:textId="0536E7CB" w:rsidR="00F50518" w:rsidRPr="00F50518" w:rsidRDefault="00F50518" w:rsidP="0061448E">
                            <w:pPr>
                              <w:pStyle w:val="Caption"/>
                              <w:spacing w:after="0"/>
                              <w:jc w:val="both"/>
                            </w:pPr>
                          </w:p>
                          <w:p w14:paraId="628CF545" w14:textId="77777777" w:rsidR="00F50518" w:rsidRDefault="00F50518" w:rsidP="00F50518">
                            <w:pPr>
                              <w:keepNext/>
                              <w:spacing w:before="0" w:after="0" w:line="240" w:lineRule="auto"/>
                              <w:jc w:val="center"/>
                            </w:pPr>
                          </w:p>
                          <w:p w14:paraId="54AA496F" w14:textId="77777777" w:rsidR="00F50518" w:rsidRDefault="00F50518" w:rsidP="00F50518">
                            <w:pPr>
                              <w:pStyle w:val="Caption"/>
                              <w:spacing w:after="0"/>
                            </w:pPr>
                          </w:p>
                          <w:p w14:paraId="23CFFA59" w14:textId="77777777" w:rsidR="00F50518" w:rsidRDefault="00F50518" w:rsidP="00F50518">
                            <w:pPr>
                              <w:pStyle w:val="Caption"/>
                              <w:spacing w:after="0"/>
                            </w:pPr>
                            <w:r>
                              <w:t xml:space="preserve"> </w:t>
                            </w:r>
                          </w:p>
                          <w:p w14:paraId="7CC3E5B2" w14:textId="77777777" w:rsidR="00F50518" w:rsidRDefault="00F50518" w:rsidP="00F50518">
                            <w:pPr>
                              <w:keepNext/>
                              <w:spacing w:before="0" w:after="0" w:line="240" w:lineRule="auto"/>
                              <w:jc w:val="center"/>
                            </w:pPr>
                          </w:p>
                          <w:p w14:paraId="024FD4CE" w14:textId="77777777" w:rsidR="00F50518" w:rsidRDefault="00F50518" w:rsidP="00F50518">
                            <w:pPr>
                              <w:pStyle w:val="Caption"/>
                              <w:spacing w:after="0"/>
                            </w:pPr>
                          </w:p>
                          <w:p w14:paraId="4BA38F1E" w14:textId="77777777" w:rsidR="00F50518" w:rsidRDefault="00F50518" w:rsidP="00F50518">
                            <w:pPr>
                              <w:pStyle w:val="Caption"/>
                              <w:spacing w:after="0"/>
                            </w:pPr>
                            <w:r>
                              <w:t xml:space="preserve"> </w:t>
                            </w:r>
                          </w:p>
                          <w:p w14:paraId="5CB65927" w14:textId="77777777" w:rsidR="00F50518" w:rsidRPr="00972D1D" w:rsidRDefault="00F50518" w:rsidP="00F50518">
                            <w:pPr>
                              <w:keepNext/>
                              <w:spacing w:before="0" w:after="0" w:line="240" w:lineRule="auto"/>
                              <w:jc w:val="center"/>
                              <w:rPr>
                                <w:sz w:val="22"/>
                              </w:rPr>
                            </w:pPr>
                          </w:p>
                          <w:p w14:paraId="5A87032F" w14:textId="77777777" w:rsidR="00F50518" w:rsidRPr="00972D1D" w:rsidRDefault="00F50518" w:rsidP="00F50518">
                            <w:pPr>
                              <w:keepNext/>
                              <w:spacing w:before="0" w:after="0" w:line="240" w:lineRule="auto"/>
                              <w:jc w:val="center"/>
                              <w:rPr>
                                <w:sz w:val="22"/>
                              </w:rPr>
                            </w:pPr>
                          </w:p>
                          <w:p w14:paraId="08920FFF" w14:textId="77777777" w:rsidR="00F50518" w:rsidRPr="00972D1D" w:rsidRDefault="00F50518" w:rsidP="00F50518">
                            <w:pPr>
                              <w:spacing w:before="0" w:after="0"/>
                              <w:jc w:val="center"/>
                              <w:rPr>
                                <w:sz w:val="22"/>
                              </w:rPr>
                            </w:pPr>
                          </w:p>
                          <w:p w14:paraId="667C6F05" w14:textId="77777777" w:rsidR="00F50518" w:rsidRPr="00972D1D" w:rsidRDefault="00F50518" w:rsidP="00F50518">
                            <w:pPr>
                              <w:keepNext/>
                              <w:spacing w:before="0" w:after="0" w:line="240" w:lineRule="auto"/>
                              <w:jc w:val="center"/>
                              <w:rPr>
                                <w:sz w:val="22"/>
                              </w:rPr>
                            </w:pPr>
                          </w:p>
                          <w:p w14:paraId="4EBBF44C" w14:textId="77777777" w:rsidR="00F50518" w:rsidRPr="00972D1D" w:rsidRDefault="00F50518" w:rsidP="00F50518">
                            <w:pPr>
                              <w:spacing w:before="0" w:after="0"/>
                              <w:rPr>
                                <w:sz w:val="22"/>
                              </w:rPr>
                            </w:pPr>
                          </w:p>
                          <w:p w14:paraId="1B97ED84" w14:textId="77777777" w:rsidR="00F50518" w:rsidRPr="00972D1D" w:rsidRDefault="00F50518" w:rsidP="00F50518">
                            <w:pPr>
                              <w:spacing w:before="0" w:after="0"/>
                              <w:jc w:val="center"/>
                              <w:rPr>
                                <w:sz w:val="22"/>
                              </w:rPr>
                            </w:pPr>
                            <w:r w:rsidRPr="00972D1D">
                              <w:rPr>
                                <w:sz w:val="22"/>
                              </w:rPr>
                              <w:t xml:space="preserve"> </w:t>
                            </w:r>
                          </w:p>
                          <w:p w14:paraId="2E7F95A1" w14:textId="77777777" w:rsidR="00F50518" w:rsidRPr="00972D1D" w:rsidRDefault="00F50518" w:rsidP="00F50518">
                            <w:pPr>
                              <w:keepNext/>
                              <w:spacing w:before="0" w:after="0" w:line="240" w:lineRule="auto"/>
                              <w:jc w:val="center"/>
                              <w:rPr>
                                <w:sz w:val="22"/>
                              </w:rPr>
                            </w:pPr>
                          </w:p>
                          <w:p w14:paraId="6F9C0F90" w14:textId="77777777" w:rsidR="00F50518" w:rsidRPr="00972D1D" w:rsidRDefault="00F50518" w:rsidP="00F50518">
                            <w:pPr>
                              <w:spacing w:before="0" w:after="0"/>
                              <w:rPr>
                                <w:sz w:val="22"/>
                              </w:rPr>
                            </w:pPr>
                          </w:p>
                          <w:p w14:paraId="510DEB7E" w14:textId="77777777" w:rsidR="00F50518" w:rsidRPr="00972D1D" w:rsidRDefault="00F50518" w:rsidP="00F50518">
                            <w:pPr>
                              <w:keepNext/>
                              <w:spacing w:before="0" w:after="0" w:line="240" w:lineRule="auto"/>
                              <w:jc w:val="center"/>
                              <w:rPr>
                                <w:sz w:val="22"/>
                              </w:rPr>
                            </w:pPr>
                          </w:p>
                          <w:p w14:paraId="1E101512" w14:textId="77777777" w:rsidR="00F50518" w:rsidRPr="00972D1D" w:rsidRDefault="00F50518" w:rsidP="00F50518">
                            <w:pPr>
                              <w:spacing w:before="0" w:after="0"/>
                              <w:jc w:val="center"/>
                              <w:rPr>
                                <w:sz w:val="22"/>
                              </w:rPr>
                            </w:pPr>
                          </w:p>
                          <w:p w14:paraId="6A051446" w14:textId="77777777" w:rsidR="00F50518" w:rsidRPr="00972D1D" w:rsidRDefault="00F50518" w:rsidP="00F50518">
                            <w:pPr>
                              <w:keepNext/>
                              <w:spacing w:before="0" w:after="0" w:line="240" w:lineRule="auto"/>
                              <w:jc w:val="center"/>
                              <w:rPr>
                                <w:sz w:val="22"/>
                              </w:rPr>
                            </w:pPr>
                          </w:p>
                          <w:p w14:paraId="5FE7BF3C" w14:textId="77777777" w:rsidR="00F50518" w:rsidRPr="00972D1D" w:rsidRDefault="00F50518" w:rsidP="00F50518">
                            <w:pPr>
                              <w:spacing w:before="0" w:after="0" w:line="240" w:lineRule="auto"/>
                              <w:jc w:val="center"/>
                              <w:rPr>
                                <w:sz w:val="22"/>
                              </w:rPr>
                            </w:pPr>
                          </w:p>
                          <w:p w14:paraId="58A039A9" w14:textId="77777777" w:rsidR="00F50518" w:rsidRPr="00972D1D" w:rsidRDefault="00F50518" w:rsidP="00F50518">
                            <w:pPr>
                              <w:spacing w:before="0" w:after="0" w:line="240" w:lineRule="auto"/>
                              <w:jc w:val="center"/>
                              <w:rPr>
                                <w:sz w:val="22"/>
                              </w:rPr>
                            </w:pPr>
                          </w:p>
                          <w:p w14:paraId="15D0F292" w14:textId="77777777" w:rsidR="00F50518" w:rsidRPr="00972D1D" w:rsidRDefault="00F50518" w:rsidP="00F50518">
                            <w:pPr>
                              <w:keepNext/>
                              <w:spacing w:before="0" w:after="0" w:line="240" w:lineRule="auto"/>
                              <w:jc w:val="center"/>
                              <w:rPr>
                                <w:sz w:val="22"/>
                              </w:rPr>
                            </w:pPr>
                          </w:p>
                          <w:p w14:paraId="0BF68D47" w14:textId="77777777" w:rsidR="00F50518" w:rsidRPr="00972D1D" w:rsidRDefault="00F50518" w:rsidP="00F50518">
                            <w:pPr>
                              <w:spacing w:before="0" w:after="0"/>
                              <w:rPr>
                                <w:sz w:val="22"/>
                              </w:rPr>
                            </w:pPr>
                          </w:p>
                          <w:p w14:paraId="0C96A627" w14:textId="77777777" w:rsidR="00F50518" w:rsidRPr="00972D1D" w:rsidRDefault="00F50518" w:rsidP="00F50518">
                            <w:pPr>
                              <w:keepNext/>
                              <w:spacing w:before="0" w:after="0" w:line="240" w:lineRule="auto"/>
                              <w:jc w:val="center"/>
                              <w:rPr>
                                <w:sz w:val="22"/>
                              </w:rPr>
                            </w:pPr>
                          </w:p>
                          <w:p w14:paraId="0A70D2FB" w14:textId="77777777" w:rsidR="00F50518" w:rsidRPr="00972D1D" w:rsidRDefault="00F50518" w:rsidP="00F50518">
                            <w:pPr>
                              <w:spacing w:before="0" w:after="0"/>
                              <w:jc w:val="center"/>
                              <w:rPr>
                                <w:sz w:val="22"/>
                              </w:rPr>
                            </w:pPr>
                          </w:p>
                          <w:p w14:paraId="255A8C20" w14:textId="77777777" w:rsidR="00F50518" w:rsidRPr="00972D1D" w:rsidRDefault="00F50518" w:rsidP="00F50518">
                            <w:pPr>
                              <w:spacing w:before="0" w:after="0"/>
                              <w:jc w:val="center"/>
                              <w:rPr>
                                <w:sz w:val="22"/>
                              </w:rPr>
                            </w:pPr>
                          </w:p>
                          <w:p w14:paraId="1DBE7028" w14:textId="77777777" w:rsidR="00F50518" w:rsidRPr="00972D1D" w:rsidRDefault="00F50518" w:rsidP="00F50518">
                            <w:pPr>
                              <w:keepNext/>
                              <w:spacing w:before="0" w:after="0" w:line="240" w:lineRule="auto"/>
                              <w:jc w:val="center"/>
                              <w:rPr>
                                <w:sz w:val="22"/>
                              </w:rPr>
                            </w:pPr>
                          </w:p>
                          <w:p w14:paraId="2DE181C7" w14:textId="77777777" w:rsidR="00F50518" w:rsidRPr="00972D1D" w:rsidRDefault="00F50518" w:rsidP="00F50518">
                            <w:pPr>
                              <w:spacing w:before="0" w:after="0"/>
                              <w:rPr>
                                <w:sz w:val="22"/>
                              </w:rPr>
                            </w:pPr>
                          </w:p>
                          <w:p w14:paraId="3F3C8191" w14:textId="77777777" w:rsidR="00F50518" w:rsidRPr="00972D1D" w:rsidRDefault="00F50518" w:rsidP="00F50518">
                            <w:pPr>
                              <w:spacing w:before="0" w:after="0"/>
                              <w:jc w:val="center"/>
                              <w:rPr>
                                <w:sz w:val="22"/>
                              </w:rPr>
                            </w:pPr>
                            <w:r w:rsidRPr="00972D1D">
                              <w:rPr>
                                <w:sz w:val="22"/>
                              </w:rPr>
                              <w:t xml:space="preserve"> </w:t>
                            </w:r>
                          </w:p>
                          <w:p w14:paraId="0F435C17" w14:textId="77777777" w:rsidR="00F50518" w:rsidRPr="00972D1D" w:rsidRDefault="00F50518" w:rsidP="00F50518">
                            <w:pPr>
                              <w:keepNext/>
                              <w:spacing w:before="0" w:after="0" w:line="240" w:lineRule="auto"/>
                              <w:jc w:val="center"/>
                              <w:rPr>
                                <w:sz w:val="22"/>
                              </w:rPr>
                            </w:pPr>
                          </w:p>
                          <w:p w14:paraId="26308B9D" w14:textId="77777777" w:rsidR="00F50518" w:rsidRPr="00972D1D" w:rsidRDefault="00F50518" w:rsidP="00F50518">
                            <w:pPr>
                              <w:keepNext/>
                              <w:spacing w:before="0" w:after="0" w:line="240" w:lineRule="auto"/>
                              <w:jc w:val="center"/>
                              <w:rPr>
                                <w:sz w:val="22"/>
                              </w:rPr>
                            </w:pPr>
                          </w:p>
                          <w:p w14:paraId="2F68D4C9" w14:textId="77777777" w:rsidR="00F50518" w:rsidRPr="00972D1D" w:rsidRDefault="00F50518" w:rsidP="00F50518">
                            <w:pPr>
                              <w:keepNext/>
                              <w:spacing w:before="0" w:after="0" w:line="240" w:lineRule="auto"/>
                              <w:jc w:val="center"/>
                              <w:rPr>
                                <w:sz w:val="22"/>
                              </w:rPr>
                            </w:pPr>
                          </w:p>
                          <w:p w14:paraId="63B7F92F" w14:textId="77777777" w:rsidR="00F50518" w:rsidRPr="00972D1D" w:rsidRDefault="00F50518" w:rsidP="00F50518">
                            <w:pPr>
                              <w:spacing w:before="0" w:after="0" w:line="240" w:lineRule="auto"/>
                              <w:rPr>
                                <w:sz w:val="22"/>
                              </w:rPr>
                            </w:pPr>
                          </w:p>
                          <w:p w14:paraId="23DF7BEF" w14:textId="77777777" w:rsidR="00F50518" w:rsidRPr="00972D1D" w:rsidRDefault="00F50518" w:rsidP="00F50518">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57CE43" id="Text Box 343" o:spid="_x0000_s1092" type="#_x0000_t202" style="position:absolute;left:0;text-align:left;margin-left:359.5pt;margin-top:277.85pt;width:410.7pt;height:232.9pt;z-index:-25165817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" stroked="f">
                <v:textbox inset="1.44pt,1.44pt,1.44pt,1.44pt">
                  <w:txbxContent>
                    <w:p w14:paraId="1DF757EF" w14:textId="77777777" w:rsidR="0061448E" w:rsidRDefault="0061448E" w:rsidP="0061448E">
                      <w:pPr>
                        <w:keepNext/>
                        <w:spacing w:before="0" w:after="0" w:line="240" w:lineRule="auto"/>
                        <w:jc w:val="center"/>
                      </w:pPr>
                      <w:r>
                        <w:rPr>
                          <w:noProof/>
                        </w:rPr>
                        <w:drawing>
                          <wp:inline distT="0" distB="0" distL="0" distR="0" wp14:anchorId="3FD0BD63" wp14:editId="1ACC765D">
                            <wp:extent cx="5170170" cy="2402205"/>
                            <wp:effectExtent l="0" t="0" r="0" b="0"/>
                            <wp:docPr id="345" name="Picture 34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Picture 345" descr="Graphical user interface, website&#10;&#10;Description automatically generated"/>
                                    <pic:cNvPicPr/>
                                  </pic:nvPicPr>
                                  <pic:blipFill>
                                    <a:blip r:embed="rId128"/>
                                    <a:stretch>
                                      <a:fillRect/>
                                    </a:stretch>
                                  </pic:blipFill>
                                  <pic:spPr>
                                    <a:xfrm>
                                      <a:off x="0" y="0"/>
                                      <a:ext cx="5170170" cy="2402205"/>
                                    </a:xfrm>
                                    <a:prstGeom prst="rect">
                                      <a:avLst/>
                                    </a:prstGeom>
                                  </pic:spPr>
                                </pic:pic>
                              </a:graphicData>
                            </a:graphic>
                          </wp:inline>
                        </w:drawing>
                      </w:r>
                    </w:p>
                    <w:p w14:paraId="024CB6E4" w14:textId="77777777" w:rsidR="0061448E" w:rsidRDefault="0061448E" w:rsidP="0061448E">
                      <w:pPr>
                        <w:pStyle w:val="Caption"/>
                        <w:spacing w:after="0"/>
                      </w:pPr>
                    </w:p>
                    <w:p w14:paraId="34F5267E" w14:textId="0F7BEBBE" w:rsidR="0061448E" w:rsidRDefault="00A76964" w:rsidP="0061448E">
                      <w:pPr>
                        <w:pStyle w:val="Caption"/>
                        <w:spacing w:after="0"/>
                      </w:pPr>
                      <w:r>
                        <w:t>Figure B.</w:t>
                      </w:r>
                      <w:fldSimple w:instr=" SEQ Figure_B. \* ARABIC ">
                        <w:r w:rsidR="005D57AA">
                          <w:rPr>
                            <w:noProof/>
                          </w:rPr>
                          <w:t>5</w:t>
                        </w:r>
                      </w:fldSimple>
                      <w:r>
                        <w:t xml:space="preserve">. </w:t>
                      </w:r>
                      <w:r w:rsidR="0061448E" w:rsidRPr="008E38D2">
                        <w:t xml:space="preserve">DIME Server </w:t>
                      </w:r>
                      <w:r w:rsidR="0061448E">
                        <w:t>Version Overlay</w:t>
                      </w:r>
                    </w:p>
                    <w:p w14:paraId="3C2E15E4" w14:textId="29117662" w:rsidR="00F50518" w:rsidRDefault="00F50518" w:rsidP="00F50518">
                      <w:pPr>
                        <w:keepNext/>
                        <w:spacing w:before="0" w:after="0" w:line="240" w:lineRule="auto"/>
                        <w:jc w:val="center"/>
                      </w:pPr>
                    </w:p>
                    <w:p w14:paraId="4F0A9D59" w14:textId="77777777" w:rsidR="00F50518" w:rsidRDefault="00F50518" w:rsidP="00F50518">
                      <w:pPr>
                        <w:pStyle w:val="Caption"/>
                        <w:spacing w:after="0"/>
                      </w:pPr>
                    </w:p>
                    <w:p w14:paraId="65435125" w14:textId="0536E7CB" w:rsidR="00F50518" w:rsidRPr="00F50518" w:rsidRDefault="00F50518" w:rsidP="0061448E">
                      <w:pPr>
                        <w:pStyle w:val="Caption"/>
                        <w:spacing w:after="0"/>
                        <w:jc w:val="both"/>
                      </w:pPr>
                    </w:p>
                    <w:p w14:paraId="628CF545" w14:textId="77777777" w:rsidR="00F50518" w:rsidRDefault="00F50518" w:rsidP="00F50518">
                      <w:pPr>
                        <w:keepNext/>
                        <w:spacing w:before="0" w:after="0" w:line="240" w:lineRule="auto"/>
                        <w:jc w:val="center"/>
                      </w:pPr>
                    </w:p>
                    <w:p w14:paraId="54AA496F" w14:textId="77777777" w:rsidR="00F50518" w:rsidRDefault="00F50518" w:rsidP="00F50518">
                      <w:pPr>
                        <w:pStyle w:val="Caption"/>
                        <w:spacing w:after="0"/>
                      </w:pPr>
                    </w:p>
                    <w:p w14:paraId="23CFFA59" w14:textId="77777777" w:rsidR="00F50518" w:rsidRDefault="00F50518" w:rsidP="00F50518">
                      <w:pPr>
                        <w:pStyle w:val="Caption"/>
                        <w:spacing w:after="0"/>
                      </w:pPr>
                      <w:r>
                        <w:t xml:space="preserve"> </w:t>
                      </w:r>
                    </w:p>
                    <w:p w14:paraId="7CC3E5B2" w14:textId="77777777" w:rsidR="00F50518" w:rsidRDefault="00F50518" w:rsidP="00F50518">
                      <w:pPr>
                        <w:keepNext/>
                        <w:spacing w:before="0" w:after="0" w:line="240" w:lineRule="auto"/>
                        <w:jc w:val="center"/>
                      </w:pPr>
                    </w:p>
                    <w:p w14:paraId="024FD4CE" w14:textId="77777777" w:rsidR="00F50518" w:rsidRDefault="00F50518" w:rsidP="00F50518">
                      <w:pPr>
                        <w:pStyle w:val="Caption"/>
                        <w:spacing w:after="0"/>
                      </w:pPr>
                    </w:p>
                    <w:p w14:paraId="4BA38F1E" w14:textId="77777777" w:rsidR="00F50518" w:rsidRDefault="00F50518" w:rsidP="00F50518">
                      <w:pPr>
                        <w:pStyle w:val="Caption"/>
                        <w:spacing w:after="0"/>
                      </w:pPr>
                      <w:r>
                        <w:t xml:space="preserve"> </w:t>
                      </w:r>
                    </w:p>
                    <w:p w14:paraId="5CB65927" w14:textId="77777777" w:rsidR="00F50518" w:rsidRPr="00972D1D" w:rsidRDefault="00F50518" w:rsidP="00F50518">
                      <w:pPr>
                        <w:keepNext/>
                        <w:spacing w:before="0" w:after="0" w:line="240" w:lineRule="auto"/>
                        <w:jc w:val="center"/>
                        <w:rPr>
                          <w:sz w:val="22"/>
                        </w:rPr>
                      </w:pPr>
                    </w:p>
                    <w:p w14:paraId="5A87032F" w14:textId="77777777" w:rsidR="00F50518" w:rsidRPr="00972D1D" w:rsidRDefault="00F50518" w:rsidP="00F50518">
                      <w:pPr>
                        <w:keepNext/>
                        <w:spacing w:before="0" w:after="0" w:line="240" w:lineRule="auto"/>
                        <w:jc w:val="center"/>
                        <w:rPr>
                          <w:sz w:val="22"/>
                        </w:rPr>
                      </w:pPr>
                    </w:p>
                    <w:p w14:paraId="08920FFF" w14:textId="77777777" w:rsidR="00F50518" w:rsidRPr="00972D1D" w:rsidRDefault="00F50518" w:rsidP="00F50518">
                      <w:pPr>
                        <w:spacing w:before="0" w:after="0"/>
                        <w:jc w:val="center"/>
                        <w:rPr>
                          <w:sz w:val="22"/>
                        </w:rPr>
                      </w:pPr>
                    </w:p>
                    <w:p w14:paraId="667C6F05" w14:textId="77777777" w:rsidR="00F50518" w:rsidRPr="00972D1D" w:rsidRDefault="00F50518" w:rsidP="00F50518">
                      <w:pPr>
                        <w:keepNext/>
                        <w:spacing w:before="0" w:after="0" w:line="240" w:lineRule="auto"/>
                        <w:jc w:val="center"/>
                        <w:rPr>
                          <w:sz w:val="22"/>
                        </w:rPr>
                      </w:pPr>
                    </w:p>
                    <w:p w14:paraId="4EBBF44C" w14:textId="77777777" w:rsidR="00F50518" w:rsidRPr="00972D1D" w:rsidRDefault="00F50518" w:rsidP="00F50518">
                      <w:pPr>
                        <w:spacing w:before="0" w:after="0"/>
                        <w:rPr>
                          <w:sz w:val="22"/>
                        </w:rPr>
                      </w:pPr>
                    </w:p>
                    <w:p w14:paraId="1B97ED84" w14:textId="77777777" w:rsidR="00F50518" w:rsidRPr="00972D1D" w:rsidRDefault="00F50518" w:rsidP="00F50518">
                      <w:pPr>
                        <w:spacing w:before="0" w:after="0"/>
                        <w:jc w:val="center"/>
                        <w:rPr>
                          <w:sz w:val="22"/>
                        </w:rPr>
                      </w:pPr>
                      <w:r w:rsidRPr="00972D1D">
                        <w:rPr>
                          <w:sz w:val="22"/>
                        </w:rPr>
                        <w:t xml:space="preserve"> </w:t>
                      </w:r>
                    </w:p>
                    <w:p w14:paraId="2E7F95A1" w14:textId="77777777" w:rsidR="00F50518" w:rsidRPr="00972D1D" w:rsidRDefault="00F50518" w:rsidP="00F50518">
                      <w:pPr>
                        <w:keepNext/>
                        <w:spacing w:before="0" w:after="0" w:line="240" w:lineRule="auto"/>
                        <w:jc w:val="center"/>
                        <w:rPr>
                          <w:sz w:val="22"/>
                        </w:rPr>
                      </w:pPr>
                    </w:p>
                    <w:p w14:paraId="6F9C0F90" w14:textId="77777777" w:rsidR="00F50518" w:rsidRPr="00972D1D" w:rsidRDefault="00F50518" w:rsidP="00F50518">
                      <w:pPr>
                        <w:spacing w:before="0" w:after="0"/>
                        <w:rPr>
                          <w:sz w:val="22"/>
                        </w:rPr>
                      </w:pPr>
                    </w:p>
                    <w:p w14:paraId="510DEB7E" w14:textId="77777777" w:rsidR="00F50518" w:rsidRPr="00972D1D" w:rsidRDefault="00F50518" w:rsidP="00F50518">
                      <w:pPr>
                        <w:keepNext/>
                        <w:spacing w:before="0" w:after="0" w:line="240" w:lineRule="auto"/>
                        <w:jc w:val="center"/>
                        <w:rPr>
                          <w:sz w:val="22"/>
                        </w:rPr>
                      </w:pPr>
                    </w:p>
                    <w:p w14:paraId="1E101512" w14:textId="77777777" w:rsidR="00F50518" w:rsidRPr="00972D1D" w:rsidRDefault="00F50518" w:rsidP="00F50518">
                      <w:pPr>
                        <w:spacing w:before="0" w:after="0"/>
                        <w:jc w:val="center"/>
                        <w:rPr>
                          <w:sz w:val="22"/>
                        </w:rPr>
                      </w:pPr>
                    </w:p>
                    <w:p w14:paraId="6A051446" w14:textId="77777777" w:rsidR="00F50518" w:rsidRPr="00972D1D" w:rsidRDefault="00F50518" w:rsidP="00F50518">
                      <w:pPr>
                        <w:keepNext/>
                        <w:spacing w:before="0" w:after="0" w:line="240" w:lineRule="auto"/>
                        <w:jc w:val="center"/>
                        <w:rPr>
                          <w:sz w:val="22"/>
                        </w:rPr>
                      </w:pPr>
                    </w:p>
                    <w:p w14:paraId="5FE7BF3C" w14:textId="77777777" w:rsidR="00F50518" w:rsidRPr="00972D1D" w:rsidRDefault="00F50518" w:rsidP="00F50518">
                      <w:pPr>
                        <w:spacing w:before="0" w:after="0" w:line="240" w:lineRule="auto"/>
                        <w:jc w:val="center"/>
                        <w:rPr>
                          <w:sz w:val="22"/>
                        </w:rPr>
                      </w:pPr>
                    </w:p>
                    <w:p w14:paraId="58A039A9" w14:textId="77777777" w:rsidR="00F50518" w:rsidRPr="00972D1D" w:rsidRDefault="00F50518" w:rsidP="00F50518">
                      <w:pPr>
                        <w:spacing w:before="0" w:after="0" w:line="240" w:lineRule="auto"/>
                        <w:jc w:val="center"/>
                        <w:rPr>
                          <w:sz w:val="22"/>
                        </w:rPr>
                      </w:pPr>
                    </w:p>
                    <w:p w14:paraId="15D0F292" w14:textId="77777777" w:rsidR="00F50518" w:rsidRPr="00972D1D" w:rsidRDefault="00F50518" w:rsidP="00F50518">
                      <w:pPr>
                        <w:keepNext/>
                        <w:spacing w:before="0" w:after="0" w:line="240" w:lineRule="auto"/>
                        <w:jc w:val="center"/>
                        <w:rPr>
                          <w:sz w:val="22"/>
                        </w:rPr>
                      </w:pPr>
                    </w:p>
                    <w:p w14:paraId="0BF68D47" w14:textId="77777777" w:rsidR="00F50518" w:rsidRPr="00972D1D" w:rsidRDefault="00F50518" w:rsidP="00F50518">
                      <w:pPr>
                        <w:spacing w:before="0" w:after="0"/>
                        <w:rPr>
                          <w:sz w:val="22"/>
                        </w:rPr>
                      </w:pPr>
                    </w:p>
                    <w:p w14:paraId="0C96A627" w14:textId="77777777" w:rsidR="00F50518" w:rsidRPr="00972D1D" w:rsidRDefault="00F50518" w:rsidP="00F50518">
                      <w:pPr>
                        <w:keepNext/>
                        <w:spacing w:before="0" w:after="0" w:line="240" w:lineRule="auto"/>
                        <w:jc w:val="center"/>
                        <w:rPr>
                          <w:sz w:val="22"/>
                        </w:rPr>
                      </w:pPr>
                    </w:p>
                    <w:p w14:paraId="0A70D2FB" w14:textId="77777777" w:rsidR="00F50518" w:rsidRPr="00972D1D" w:rsidRDefault="00F50518" w:rsidP="00F50518">
                      <w:pPr>
                        <w:spacing w:before="0" w:after="0"/>
                        <w:jc w:val="center"/>
                        <w:rPr>
                          <w:sz w:val="22"/>
                        </w:rPr>
                      </w:pPr>
                    </w:p>
                    <w:p w14:paraId="255A8C20" w14:textId="77777777" w:rsidR="00F50518" w:rsidRPr="00972D1D" w:rsidRDefault="00F50518" w:rsidP="00F50518">
                      <w:pPr>
                        <w:spacing w:before="0" w:after="0"/>
                        <w:jc w:val="center"/>
                        <w:rPr>
                          <w:sz w:val="22"/>
                        </w:rPr>
                      </w:pPr>
                    </w:p>
                    <w:p w14:paraId="1DBE7028" w14:textId="77777777" w:rsidR="00F50518" w:rsidRPr="00972D1D" w:rsidRDefault="00F50518" w:rsidP="00F50518">
                      <w:pPr>
                        <w:keepNext/>
                        <w:spacing w:before="0" w:after="0" w:line="240" w:lineRule="auto"/>
                        <w:jc w:val="center"/>
                        <w:rPr>
                          <w:sz w:val="22"/>
                        </w:rPr>
                      </w:pPr>
                    </w:p>
                    <w:p w14:paraId="2DE181C7" w14:textId="77777777" w:rsidR="00F50518" w:rsidRPr="00972D1D" w:rsidRDefault="00F50518" w:rsidP="00F50518">
                      <w:pPr>
                        <w:spacing w:before="0" w:after="0"/>
                        <w:rPr>
                          <w:sz w:val="22"/>
                        </w:rPr>
                      </w:pPr>
                    </w:p>
                    <w:p w14:paraId="3F3C8191" w14:textId="77777777" w:rsidR="00F50518" w:rsidRPr="00972D1D" w:rsidRDefault="00F50518" w:rsidP="00F50518">
                      <w:pPr>
                        <w:spacing w:before="0" w:after="0"/>
                        <w:jc w:val="center"/>
                        <w:rPr>
                          <w:sz w:val="22"/>
                        </w:rPr>
                      </w:pPr>
                      <w:r w:rsidRPr="00972D1D">
                        <w:rPr>
                          <w:sz w:val="22"/>
                        </w:rPr>
                        <w:t xml:space="preserve"> </w:t>
                      </w:r>
                    </w:p>
                    <w:p w14:paraId="0F435C17" w14:textId="77777777" w:rsidR="00F50518" w:rsidRPr="00972D1D" w:rsidRDefault="00F50518" w:rsidP="00F50518">
                      <w:pPr>
                        <w:keepNext/>
                        <w:spacing w:before="0" w:after="0" w:line="240" w:lineRule="auto"/>
                        <w:jc w:val="center"/>
                        <w:rPr>
                          <w:sz w:val="22"/>
                        </w:rPr>
                      </w:pPr>
                    </w:p>
                    <w:p w14:paraId="26308B9D" w14:textId="77777777" w:rsidR="00F50518" w:rsidRPr="00972D1D" w:rsidRDefault="00F50518" w:rsidP="00F50518">
                      <w:pPr>
                        <w:keepNext/>
                        <w:spacing w:before="0" w:after="0" w:line="240" w:lineRule="auto"/>
                        <w:jc w:val="center"/>
                        <w:rPr>
                          <w:sz w:val="22"/>
                        </w:rPr>
                      </w:pPr>
                    </w:p>
                    <w:p w14:paraId="2F68D4C9" w14:textId="77777777" w:rsidR="00F50518" w:rsidRPr="00972D1D" w:rsidRDefault="00F50518" w:rsidP="00F50518">
                      <w:pPr>
                        <w:keepNext/>
                        <w:spacing w:before="0" w:after="0" w:line="240" w:lineRule="auto"/>
                        <w:jc w:val="center"/>
                        <w:rPr>
                          <w:sz w:val="22"/>
                        </w:rPr>
                      </w:pPr>
                    </w:p>
                    <w:p w14:paraId="63B7F92F" w14:textId="77777777" w:rsidR="00F50518" w:rsidRPr="00972D1D" w:rsidRDefault="00F50518" w:rsidP="00F50518">
                      <w:pPr>
                        <w:spacing w:before="0" w:after="0" w:line="240" w:lineRule="auto"/>
                        <w:rPr>
                          <w:sz w:val="22"/>
                        </w:rPr>
                      </w:pPr>
                    </w:p>
                    <w:p w14:paraId="23DF7BEF" w14:textId="77777777" w:rsidR="00F50518" w:rsidRPr="00972D1D" w:rsidRDefault="00F50518" w:rsidP="00F50518">
                      <w:pPr>
                        <w:spacing w:before="0" w:after="0" w:line="240" w:lineRule="auto"/>
                        <w:rPr>
                          <w:sz w:val="22"/>
                        </w:rPr>
                      </w:pPr>
                      <w:r w:rsidRPr="00972D1D">
                        <w:rPr>
                          <w:sz w:val="22"/>
                        </w:rPr>
                        <w:t xml:space="preserve"> </w:t>
                      </w:r>
                    </w:p>
                  </w:txbxContent>
                </v:textbox>
                <w10:wrap type="topAndBottom" anchorx="margin" anchory="margin"/>
              </v:shape>
            </w:pict>
          </mc:Fallback>
        </mc:AlternateContent>
      </w:r>
      <w:r w:rsidR="00565BEA">
        <w:rPr>
          <w:noProof/>
        </w:rPr>
        <mc:AlternateContent>
          <mc:Choice Requires="wps">
            <w:drawing>
              <wp:anchor distT="0" distB="0" distL="114300" distR="114300" simplePos="0" relativeHeight="251658305" behindDoc="1" locked="0" layoutInCell="1" allowOverlap="1" wp14:anchorId="47D10038" wp14:editId="42873EE7">
                <wp:simplePos x="0" y="0"/>
                <wp:positionH relativeFrom="margin">
                  <wp:align>right</wp:align>
                </wp:positionH>
                <wp:positionV relativeFrom="margin">
                  <wp:align>top</wp:align>
                </wp:positionV>
                <wp:extent cx="5215890" cy="3103245"/>
                <wp:effectExtent l="0" t="0" r="3810" b="1905"/>
                <wp:wrapTopAndBottom/>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03419"/>
                        </a:xfrm>
                        <a:prstGeom prst="rect">
                          <a:avLst/>
                        </a:prstGeom>
                        <a:solidFill>
                          <a:srgbClr val="FFFFFF"/>
                        </a:solidFill>
                        <a:ln w="9525">
                          <a:noFill/>
                          <a:miter lim="800000"/>
                          <a:headEnd/>
                          <a:tailEnd/>
                        </a:ln>
                      </wps:spPr>
                      <wps:txbx>
                        <w:txbxContent>
                          <w:p w14:paraId="4A3F0548" w14:textId="77777777" w:rsidR="00A2330F" w:rsidRDefault="00A2330F" w:rsidP="00A2330F">
                            <w:pPr>
                              <w:keepNext/>
                              <w:spacing w:before="0" w:after="0" w:line="240" w:lineRule="auto"/>
                              <w:jc w:val="center"/>
                            </w:pPr>
                            <w:r>
                              <w:rPr>
                                <w:noProof/>
                              </w:rPr>
                              <w:drawing>
                                <wp:inline distT="0" distB="0" distL="0" distR="0" wp14:anchorId="45324538" wp14:editId="6D0DB4F4">
                                  <wp:extent cx="5170170" cy="2402205"/>
                                  <wp:effectExtent l="0" t="0" r="0" b="0"/>
                                  <wp:docPr id="339" name="Picture 3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icture 339" descr="Graphical user interface, text, application&#10;&#10;Description automatically generated"/>
                                          <pic:cNvPicPr/>
                                        </pic:nvPicPr>
                                        <pic:blipFill>
                                          <a:blip r:embed="rId129"/>
                                          <a:stretch>
                                            <a:fillRect/>
                                          </a:stretch>
                                        </pic:blipFill>
                                        <pic:spPr>
                                          <a:xfrm>
                                            <a:off x="0" y="0"/>
                                            <a:ext cx="5170170" cy="2402205"/>
                                          </a:xfrm>
                                          <a:prstGeom prst="rect">
                                            <a:avLst/>
                                          </a:prstGeom>
                                        </pic:spPr>
                                      </pic:pic>
                                    </a:graphicData>
                                  </a:graphic>
                                </wp:inline>
                              </w:drawing>
                            </w:r>
                          </w:p>
                          <w:p w14:paraId="7153FC14" w14:textId="77777777" w:rsidR="00F50518" w:rsidRDefault="00F50518" w:rsidP="00F50518">
                            <w:pPr>
                              <w:pStyle w:val="Caption"/>
                              <w:spacing w:after="0"/>
                            </w:pPr>
                          </w:p>
                          <w:p w14:paraId="6EBA6854" w14:textId="76677B8C" w:rsidR="00A2330F" w:rsidRPr="00F50518" w:rsidRDefault="00A76964" w:rsidP="00F50518">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6</w:t>
                            </w:r>
                            <w:r w:rsidR="00CF4633">
                              <w:rPr>
                                <w:noProof/>
                              </w:rPr>
                              <w:fldChar w:fldCharType="end"/>
                            </w:r>
                            <w:r>
                              <w:t xml:space="preserve">. </w:t>
                            </w:r>
                            <w:r w:rsidR="00A2330F" w:rsidRPr="00A92FC7">
                              <w:t xml:space="preserve">DIME Server </w:t>
                            </w:r>
                            <w:r w:rsidR="00A2330F">
                              <w:t>Explanations</w:t>
                            </w:r>
                            <w:r w:rsidR="00A2330F" w:rsidRPr="00A92FC7">
                              <w:t xml:space="preserve"> User Interface – List of</w:t>
                            </w:r>
                            <w:r w:rsidR="00A2330F">
                              <w:t xml:space="preserve"> Explanation</w:t>
                            </w:r>
                            <w:r w:rsidR="00A2330F" w:rsidRPr="00A92FC7">
                              <w:t>s</w:t>
                            </w:r>
                            <w:r w:rsidR="00F50518">
                              <w:t xml:space="preserve">, </w:t>
                            </w:r>
                            <w:r w:rsidR="00F50518">
                              <w:rPr>
                                <w:i/>
                                <w:iCs/>
                              </w:rPr>
                              <w:t>Peak</w:t>
                            </w:r>
                            <w:r w:rsidR="00F50518">
                              <w:t xml:space="preserve"> and </w:t>
                            </w:r>
                            <w:r w:rsidR="00F50518">
                              <w:rPr>
                                <w:i/>
                                <w:iCs/>
                              </w:rPr>
                              <w:t>Upload</w:t>
                            </w:r>
                            <w:r w:rsidR="00F50518">
                              <w:t xml:space="preserve"> features</w:t>
                            </w:r>
                          </w:p>
                          <w:p w14:paraId="3BC637AA" w14:textId="0E00A823" w:rsidR="00565BEA" w:rsidRDefault="00565BEA" w:rsidP="00565BEA">
                            <w:pPr>
                              <w:keepNext/>
                              <w:spacing w:before="0" w:after="0" w:line="240" w:lineRule="auto"/>
                              <w:jc w:val="center"/>
                            </w:pPr>
                          </w:p>
                          <w:p w14:paraId="3E524562" w14:textId="77777777" w:rsidR="00565BEA" w:rsidRDefault="00565BEA" w:rsidP="00565BEA">
                            <w:pPr>
                              <w:pStyle w:val="Caption"/>
                              <w:spacing w:after="0"/>
                            </w:pPr>
                          </w:p>
                          <w:p w14:paraId="753C8528" w14:textId="2ECE7FE9" w:rsidR="00565BEA" w:rsidRDefault="00A2330F" w:rsidP="00565BEA">
                            <w:pPr>
                              <w:pStyle w:val="Caption"/>
                              <w:spacing w:after="0"/>
                            </w:pPr>
                            <w:r>
                              <w:t xml:space="preserve"> </w:t>
                            </w:r>
                          </w:p>
                          <w:p w14:paraId="2DCD5774" w14:textId="77777777" w:rsidR="00565BEA" w:rsidRDefault="00565BEA" w:rsidP="00565BEA">
                            <w:pPr>
                              <w:keepNext/>
                              <w:spacing w:before="0" w:after="0" w:line="240" w:lineRule="auto"/>
                              <w:jc w:val="center"/>
                            </w:pPr>
                          </w:p>
                          <w:p w14:paraId="39A0C3CC" w14:textId="77777777" w:rsidR="00565BEA" w:rsidRDefault="00565BEA" w:rsidP="00565BEA">
                            <w:pPr>
                              <w:pStyle w:val="Caption"/>
                              <w:spacing w:after="0"/>
                            </w:pPr>
                          </w:p>
                          <w:p w14:paraId="67844DF6" w14:textId="77777777" w:rsidR="00565BEA" w:rsidRDefault="00565BEA" w:rsidP="00565BEA">
                            <w:pPr>
                              <w:pStyle w:val="Caption"/>
                              <w:spacing w:after="0"/>
                            </w:pPr>
                            <w:r>
                              <w:t xml:space="preserve"> </w:t>
                            </w:r>
                          </w:p>
                          <w:p w14:paraId="59AFC2F0" w14:textId="77777777" w:rsidR="00565BEA" w:rsidRPr="00972D1D" w:rsidRDefault="00565BEA" w:rsidP="00565BEA">
                            <w:pPr>
                              <w:keepNext/>
                              <w:spacing w:before="0" w:after="0" w:line="240" w:lineRule="auto"/>
                              <w:jc w:val="center"/>
                              <w:rPr>
                                <w:sz w:val="22"/>
                              </w:rPr>
                            </w:pPr>
                          </w:p>
                          <w:p w14:paraId="46D65298" w14:textId="77777777" w:rsidR="00565BEA" w:rsidRPr="00972D1D" w:rsidRDefault="00565BEA" w:rsidP="00565BEA">
                            <w:pPr>
                              <w:keepNext/>
                              <w:spacing w:before="0" w:after="0" w:line="240" w:lineRule="auto"/>
                              <w:jc w:val="center"/>
                              <w:rPr>
                                <w:sz w:val="22"/>
                              </w:rPr>
                            </w:pPr>
                          </w:p>
                          <w:p w14:paraId="272B7028" w14:textId="77777777" w:rsidR="00565BEA" w:rsidRPr="00972D1D" w:rsidRDefault="00565BEA" w:rsidP="00565BEA">
                            <w:pPr>
                              <w:spacing w:before="0" w:after="0"/>
                              <w:jc w:val="center"/>
                              <w:rPr>
                                <w:sz w:val="22"/>
                              </w:rPr>
                            </w:pPr>
                          </w:p>
                          <w:p w14:paraId="487A6754" w14:textId="77777777" w:rsidR="00565BEA" w:rsidRPr="00972D1D" w:rsidRDefault="00565BEA" w:rsidP="00565BEA">
                            <w:pPr>
                              <w:keepNext/>
                              <w:spacing w:before="0" w:after="0" w:line="240" w:lineRule="auto"/>
                              <w:jc w:val="center"/>
                              <w:rPr>
                                <w:sz w:val="22"/>
                              </w:rPr>
                            </w:pPr>
                          </w:p>
                          <w:p w14:paraId="1ADACF38" w14:textId="77777777" w:rsidR="00565BEA" w:rsidRPr="00972D1D" w:rsidRDefault="00565BEA" w:rsidP="00565BEA">
                            <w:pPr>
                              <w:spacing w:before="0" w:after="0"/>
                              <w:rPr>
                                <w:sz w:val="22"/>
                              </w:rPr>
                            </w:pPr>
                          </w:p>
                          <w:p w14:paraId="574C58AE" w14:textId="77777777" w:rsidR="00565BEA" w:rsidRPr="00972D1D" w:rsidRDefault="00565BEA" w:rsidP="00565BEA">
                            <w:pPr>
                              <w:spacing w:before="0" w:after="0"/>
                              <w:jc w:val="center"/>
                              <w:rPr>
                                <w:sz w:val="22"/>
                              </w:rPr>
                            </w:pPr>
                            <w:r w:rsidRPr="00972D1D">
                              <w:rPr>
                                <w:sz w:val="22"/>
                              </w:rPr>
                              <w:t xml:space="preserve"> </w:t>
                            </w:r>
                          </w:p>
                          <w:p w14:paraId="26F2F40A" w14:textId="77777777" w:rsidR="00565BEA" w:rsidRPr="00972D1D" w:rsidRDefault="00565BEA" w:rsidP="00565BEA">
                            <w:pPr>
                              <w:keepNext/>
                              <w:spacing w:before="0" w:after="0" w:line="240" w:lineRule="auto"/>
                              <w:jc w:val="center"/>
                              <w:rPr>
                                <w:sz w:val="22"/>
                              </w:rPr>
                            </w:pPr>
                          </w:p>
                          <w:p w14:paraId="5188DB87" w14:textId="77777777" w:rsidR="00565BEA" w:rsidRPr="00972D1D" w:rsidRDefault="00565BEA" w:rsidP="00565BEA">
                            <w:pPr>
                              <w:spacing w:before="0" w:after="0"/>
                              <w:rPr>
                                <w:sz w:val="22"/>
                              </w:rPr>
                            </w:pPr>
                          </w:p>
                          <w:p w14:paraId="0A5AB738" w14:textId="77777777" w:rsidR="00565BEA" w:rsidRPr="00972D1D" w:rsidRDefault="00565BEA" w:rsidP="00565BEA">
                            <w:pPr>
                              <w:keepNext/>
                              <w:spacing w:before="0" w:after="0" w:line="240" w:lineRule="auto"/>
                              <w:jc w:val="center"/>
                              <w:rPr>
                                <w:sz w:val="22"/>
                              </w:rPr>
                            </w:pPr>
                          </w:p>
                          <w:p w14:paraId="55338568" w14:textId="77777777" w:rsidR="00565BEA" w:rsidRPr="00972D1D" w:rsidRDefault="00565BEA" w:rsidP="00565BEA">
                            <w:pPr>
                              <w:spacing w:before="0" w:after="0"/>
                              <w:jc w:val="center"/>
                              <w:rPr>
                                <w:sz w:val="22"/>
                              </w:rPr>
                            </w:pPr>
                          </w:p>
                          <w:p w14:paraId="3491CB1C" w14:textId="77777777" w:rsidR="00565BEA" w:rsidRPr="00972D1D" w:rsidRDefault="00565BEA" w:rsidP="00565BEA">
                            <w:pPr>
                              <w:keepNext/>
                              <w:spacing w:before="0" w:after="0" w:line="240" w:lineRule="auto"/>
                              <w:jc w:val="center"/>
                              <w:rPr>
                                <w:sz w:val="22"/>
                              </w:rPr>
                            </w:pPr>
                          </w:p>
                          <w:p w14:paraId="5829D354" w14:textId="77777777" w:rsidR="00565BEA" w:rsidRPr="00972D1D" w:rsidRDefault="00565BEA" w:rsidP="00565BEA">
                            <w:pPr>
                              <w:spacing w:before="0" w:after="0" w:line="240" w:lineRule="auto"/>
                              <w:jc w:val="center"/>
                              <w:rPr>
                                <w:sz w:val="22"/>
                              </w:rPr>
                            </w:pPr>
                          </w:p>
                          <w:p w14:paraId="579D1568" w14:textId="77777777" w:rsidR="00565BEA" w:rsidRPr="00972D1D" w:rsidRDefault="00565BEA" w:rsidP="00565BEA">
                            <w:pPr>
                              <w:spacing w:before="0" w:after="0" w:line="240" w:lineRule="auto"/>
                              <w:jc w:val="center"/>
                              <w:rPr>
                                <w:sz w:val="22"/>
                              </w:rPr>
                            </w:pPr>
                          </w:p>
                          <w:p w14:paraId="404B1318" w14:textId="77777777" w:rsidR="00565BEA" w:rsidRPr="00972D1D" w:rsidRDefault="00565BEA" w:rsidP="00565BEA">
                            <w:pPr>
                              <w:keepNext/>
                              <w:spacing w:before="0" w:after="0" w:line="240" w:lineRule="auto"/>
                              <w:jc w:val="center"/>
                              <w:rPr>
                                <w:sz w:val="22"/>
                              </w:rPr>
                            </w:pPr>
                          </w:p>
                          <w:p w14:paraId="1B28512B" w14:textId="77777777" w:rsidR="00565BEA" w:rsidRPr="00972D1D" w:rsidRDefault="00565BEA" w:rsidP="00565BEA">
                            <w:pPr>
                              <w:spacing w:before="0" w:after="0"/>
                              <w:rPr>
                                <w:sz w:val="22"/>
                              </w:rPr>
                            </w:pPr>
                          </w:p>
                          <w:p w14:paraId="74BEA31A" w14:textId="77777777" w:rsidR="00565BEA" w:rsidRPr="00972D1D" w:rsidRDefault="00565BEA" w:rsidP="00565BEA">
                            <w:pPr>
                              <w:keepNext/>
                              <w:spacing w:before="0" w:after="0" w:line="240" w:lineRule="auto"/>
                              <w:jc w:val="center"/>
                              <w:rPr>
                                <w:sz w:val="22"/>
                              </w:rPr>
                            </w:pPr>
                          </w:p>
                          <w:p w14:paraId="50841D65" w14:textId="77777777" w:rsidR="00565BEA" w:rsidRPr="00972D1D" w:rsidRDefault="00565BEA" w:rsidP="00565BEA">
                            <w:pPr>
                              <w:spacing w:before="0" w:after="0"/>
                              <w:jc w:val="center"/>
                              <w:rPr>
                                <w:sz w:val="22"/>
                              </w:rPr>
                            </w:pPr>
                          </w:p>
                          <w:p w14:paraId="77689CC1" w14:textId="77777777" w:rsidR="00565BEA" w:rsidRPr="00972D1D" w:rsidRDefault="00565BEA" w:rsidP="00565BEA">
                            <w:pPr>
                              <w:spacing w:before="0" w:after="0"/>
                              <w:jc w:val="center"/>
                              <w:rPr>
                                <w:sz w:val="22"/>
                              </w:rPr>
                            </w:pPr>
                          </w:p>
                          <w:p w14:paraId="03529BFE" w14:textId="77777777" w:rsidR="00565BEA" w:rsidRPr="00972D1D" w:rsidRDefault="00565BEA" w:rsidP="00565BEA">
                            <w:pPr>
                              <w:keepNext/>
                              <w:spacing w:before="0" w:after="0" w:line="240" w:lineRule="auto"/>
                              <w:jc w:val="center"/>
                              <w:rPr>
                                <w:sz w:val="22"/>
                              </w:rPr>
                            </w:pPr>
                          </w:p>
                          <w:p w14:paraId="133706C4" w14:textId="77777777" w:rsidR="00565BEA" w:rsidRPr="00972D1D" w:rsidRDefault="00565BEA" w:rsidP="00565BEA">
                            <w:pPr>
                              <w:spacing w:before="0" w:after="0"/>
                              <w:rPr>
                                <w:sz w:val="22"/>
                              </w:rPr>
                            </w:pPr>
                          </w:p>
                          <w:p w14:paraId="410B361E" w14:textId="77777777" w:rsidR="00565BEA" w:rsidRPr="00972D1D" w:rsidRDefault="00565BEA" w:rsidP="00565BEA">
                            <w:pPr>
                              <w:spacing w:before="0" w:after="0"/>
                              <w:jc w:val="center"/>
                              <w:rPr>
                                <w:sz w:val="22"/>
                              </w:rPr>
                            </w:pPr>
                            <w:r w:rsidRPr="00972D1D">
                              <w:rPr>
                                <w:sz w:val="22"/>
                              </w:rPr>
                              <w:t xml:space="preserve"> </w:t>
                            </w:r>
                          </w:p>
                          <w:p w14:paraId="6627EE1E" w14:textId="77777777" w:rsidR="00565BEA" w:rsidRPr="00972D1D" w:rsidRDefault="00565BEA" w:rsidP="00565BEA">
                            <w:pPr>
                              <w:keepNext/>
                              <w:spacing w:before="0" w:after="0" w:line="240" w:lineRule="auto"/>
                              <w:jc w:val="center"/>
                              <w:rPr>
                                <w:sz w:val="22"/>
                              </w:rPr>
                            </w:pPr>
                          </w:p>
                          <w:p w14:paraId="24E6F135" w14:textId="77777777" w:rsidR="00565BEA" w:rsidRPr="00972D1D" w:rsidRDefault="00565BEA" w:rsidP="00565BEA">
                            <w:pPr>
                              <w:keepNext/>
                              <w:spacing w:before="0" w:after="0" w:line="240" w:lineRule="auto"/>
                              <w:jc w:val="center"/>
                              <w:rPr>
                                <w:sz w:val="22"/>
                              </w:rPr>
                            </w:pPr>
                          </w:p>
                          <w:p w14:paraId="4AC03ED7" w14:textId="77777777" w:rsidR="00565BEA" w:rsidRPr="00972D1D" w:rsidRDefault="00565BEA" w:rsidP="00565BEA">
                            <w:pPr>
                              <w:keepNext/>
                              <w:spacing w:before="0" w:after="0" w:line="240" w:lineRule="auto"/>
                              <w:jc w:val="center"/>
                              <w:rPr>
                                <w:sz w:val="22"/>
                              </w:rPr>
                            </w:pPr>
                          </w:p>
                          <w:p w14:paraId="4C37ADF9" w14:textId="77777777" w:rsidR="00565BEA" w:rsidRPr="00972D1D" w:rsidRDefault="00565BEA" w:rsidP="00565BEA">
                            <w:pPr>
                              <w:spacing w:before="0" w:after="0" w:line="240" w:lineRule="auto"/>
                              <w:rPr>
                                <w:sz w:val="22"/>
                              </w:rPr>
                            </w:pPr>
                          </w:p>
                          <w:p w14:paraId="0F1A0A91" w14:textId="77777777" w:rsidR="00565BEA" w:rsidRPr="00972D1D" w:rsidRDefault="00565BEA" w:rsidP="00565BEA">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D10038" id="Text Box 337" o:spid="_x0000_s1093" type="#_x0000_t202" style="position:absolute;left:0;text-align:left;margin-left:359.5pt;margin-top:0;width:410.7pt;height:244.35pt;z-index:-251658175;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" stroked="f">
                <v:textbox inset="1.44pt,1.44pt,1.44pt,1.44pt">
                  <w:txbxContent>
                    <w:p w14:paraId="4A3F0548" w14:textId="77777777" w:rsidR="00A2330F" w:rsidRDefault="00A2330F" w:rsidP="00A2330F">
                      <w:pPr>
                        <w:keepNext/>
                        <w:spacing w:before="0" w:after="0" w:line="240" w:lineRule="auto"/>
                        <w:jc w:val="center"/>
                      </w:pPr>
                      <w:r>
                        <w:rPr>
                          <w:noProof/>
                        </w:rPr>
                        <w:drawing>
                          <wp:inline distT="0" distB="0" distL="0" distR="0" wp14:anchorId="45324538" wp14:editId="6D0DB4F4">
                            <wp:extent cx="5170170" cy="2402205"/>
                            <wp:effectExtent l="0" t="0" r="0" b="0"/>
                            <wp:docPr id="339" name="Picture 3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icture 339" descr="Graphical user interface, text, application&#10;&#10;Description automatically generated"/>
                                    <pic:cNvPicPr/>
                                  </pic:nvPicPr>
                                  <pic:blipFill>
                                    <a:blip r:embed="rId130"/>
                                    <a:stretch>
                                      <a:fillRect/>
                                    </a:stretch>
                                  </pic:blipFill>
                                  <pic:spPr>
                                    <a:xfrm>
                                      <a:off x="0" y="0"/>
                                      <a:ext cx="5170170" cy="2402205"/>
                                    </a:xfrm>
                                    <a:prstGeom prst="rect">
                                      <a:avLst/>
                                    </a:prstGeom>
                                  </pic:spPr>
                                </pic:pic>
                              </a:graphicData>
                            </a:graphic>
                          </wp:inline>
                        </w:drawing>
                      </w:r>
                    </w:p>
                    <w:p w14:paraId="7153FC14" w14:textId="77777777" w:rsidR="00F50518" w:rsidRDefault="00F50518" w:rsidP="00F50518">
                      <w:pPr>
                        <w:pStyle w:val="Caption"/>
                        <w:spacing w:after="0"/>
                      </w:pPr>
                    </w:p>
                    <w:p w14:paraId="6EBA6854" w14:textId="76677B8C" w:rsidR="00A2330F" w:rsidRPr="00F50518" w:rsidRDefault="00A76964" w:rsidP="00F50518">
                      <w:pPr>
                        <w:pStyle w:val="Caption"/>
                        <w:spacing w:after="0"/>
                      </w:pPr>
                      <w:r>
                        <w:t>Figure B.</w:t>
                      </w:r>
                      <w:fldSimple w:instr=" SEQ Figure_B. \* ARABIC ">
                        <w:r w:rsidR="005D57AA">
                          <w:rPr>
                            <w:noProof/>
                          </w:rPr>
                          <w:t>6</w:t>
                        </w:r>
                      </w:fldSimple>
                      <w:r>
                        <w:t xml:space="preserve">. </w:t>
                      </w:r>
                      <w:r w:rsidR="00A2330F" w:rsidRPr="00A92FC7">
                        <w:t xml:space="preserve">DIME Server </w:t>
                      </w:r>
                      <w:r w:rsidR="00A2330F">
                        <w:t>Explanations</w:t>
                      </w:r>
                      <w:r w:rsidR="00A2330F" w:rsidRPr="00A92FC7">
                        <w:t xml:space="preserve"> User Interface – List of</w:t>
                      </w:r>
                      <w:r w:rsidR="00A2330F">
                        <w:t xml:space="preserve"> Explanation</w:t>
                      </w:r>
                      <w:r w:rsidR="00A2330F" w:rsidRPr="00A92FC7">
                        <w:t>s</w:t>
                      </w:r>
                      <w:r w:rsidR="00F50518">
                        <w:t xml:space="preserve">, </w:t>
                      </w:r>
                      <w:r w:rsidR="00F50518">
                        <w:rPr>
                          <w:i/>
                          <w:iCs/>
                        </w:rPr>
                        <w:t>Peak</w:t>
                      </w:r>
                      <w:r w:rsidR="00F50518">
                        <w:t xml:space="preserve"> and </w:t>
                      </w:r>
                      <w:r w:rsidR="00F50518">
                        <w:rPr>
                          <w:i/>
                          <w:iCs/>
                        </w:rPr>
                        <w:t>Upload</w:t>
                      </w:r>
                      <w:r w:rsidR="00F50518">
                        <w:t xml:space="preserve"> features</w:t>
                      </w:r>
                    </w:p>
                    <w:p w14:paraId="3BC637AA" w14:textId="0E00A823" w:rsidR="00565BEA" w:rsidRDefault="00565BEA" w:rsidP="00565BEA">
                      <w:pPr>
                        <w:keepNext/>
                        <w:spacing w:before="0" w:after="0" w:line="240" w:lineRule="auto"/>
                        <w:jc w:val="center"/>
                      </w:pPr>
                    </w:p>
                    <w:p w14:paraId="3E524562" w14:textId="77777777" w:rsidR="00565BEA" w:rsidRDefault="00565BEA" w:rsidP="00565BEA">
                      <w:pPr>
                        <w:pStyle w:val="Caption"/>
                        <w:spacing w:after="0"/>
                      </w:pPr>
                    </w:p>
                    <w:p w14:paraId="753C8528" w14:textId="2ECE7FE9" w:rsidR="00565BEA" w:rsidRDefault="00A2330F" w:rsidP="00565BEA">
                      <w:pPr>
                        <w:pStyle w:val="Caption"/>
                        <w:spacing w:after="0"/>
                      </w:pPr>
                      <w:r>
                        <w:t xml:space="preserve"> </w:t>
                      </w:r>
                    </w:p>
                    <w:p w14:paraId="2DCD5774" w14:textId="77777777" w:rsidR="00565BEA" w:rsidRDefault="00565BEA" w:rsidP="00565BEA">
                      <w:pPr>
                        <w:keepNext/>
                        <w:spacing w:before="0" w:after="0" w:line="240" w:lineRule="auto"/>
                        <w:jc w:val="center"/>
                      </w:pPr>
                    </w:p>
                    <w:p w14:paraId="39A0C3CC" w14:textId="77777777" w:rsidR="00565BEA" w:rsidRDefault="00565BEA" w:rsidP="00565BEA">
                      <w:pPr>
                        <w:pStyle w:val="Caption"/>
                        <w:spacing w:after="0"/>
                      </w:pPr>
                    </w:p>
                    <w:p w14:paraId="67844DF6" w14:textId="77777777" w:rsidR="00565BEA" w:rsidRDefault="00565BEA" w:rsidP="00565BEA">
                      <w:pPr>
                        <w:pStyle w:val="Caption"/>
                        <w:spacing w:after="0"/>
                      </w:pPr>
                      <w:r>
                        <w:t xml:space="preserve"> </w:t>
                      </w:r>
                    </w:p>
                    <w:p w14:paraId="59AFC2F0" w14:textId="77777777" w:rsidR="00565BEA" w:rsidRPr="00972D1D" w:rsidRDefault="00565BEA" w:rsidP="00565BEA">
                      <w:pPr>
                        <w:keepNext/>
                        <w:spacing w:before="0" w:after="0" w:line="240" w:lineRule="auto"/>
                        <w:jc w:val="center"/>
                        <w:rPr>
                          <w:sz w:val="22"/>
                        </w:rPr>
                      </w:pPr>
                    </w:p>
                    <w:p w14:paraId="46D65298" w14:textId="77777777" w:rsidR="00565BEA" w:rsidRPr="00972D1D" w:rsidRDefault="00565BEA" w:rsidP="00565BEA">
                      <w:pPr>
                        <w:keepNext/>
                        <w:spacing w:before="0" w:after="0" w:line="240" w:lineRule="auto"/>
                        <w:jc w:val="center"/>
                        <w:rPr>
                          <w:sz w:val="22"/>
                        </w:rPr>
                      </w:pPr>
                    </w:p>
                    <w:p w14:paraId="272B7028" w14:textId="77777777" w:rsidR="00565BEA" w:rsidRPr="00972D1D" w:rsidRDefault="00565BEA" w:rsidP="00565BEA">
                      <w:pPr>
                        <w:spacing w:before="0" w:after="0"/>
                        <w:jc w:val="center"/>
                        <w:rPr>
                          <w:sz w:val="22"/>
                        </w:rPr>
                      </w:pPr>
                    </w:p>
                    <w:p w14:paraId="487A6754" w14:textId="77777777" w:rsidR="00565BEA" w:rsidRPr="00972D1D" w:rsidRDefault="00565BEA" w:rsidP="00565BEA">
                      <w:pPr>
                        <w:keepNext/>
                        <w:spacing w:before="0" w:after="0" w:line="240" w:lineRule="auto"/>
                        <w:jc w:val="center"/>
                        <w:rPr>
                          <w:sz w:val="22"/>
                        </w:rPr>
                      </w:pPr>
                    </w:p>
                    <w:p w14:paraId="1ADACF38" w14:textId="77777777" w:rsidR="00565BEA" w:rsidRPr="00972D1D" w:rsidRDefault="00565BEA" w:rsidP="00565BEA">
                      <w:pPr>
                        <w:spacing w:before="0" w:after="0"/>
                        <w:rPr>
                          <w:sz w:val="22"/>
                        </w:rPr>
                      </w:pPr>
                    </w:p>
                    <w:p w14:paraId="574C58AE" w14:textId="77777777" w:rsidR="00565BEA" w:rsidRPr="00972D1D" w:rsidRDefault="00565BEA" w:rsidP="00565BEA">
                      <w:pPr>
                        <w:spacing w:before="0" w:after="0"/>
                        <w:jc w:val="center"/>
                        <w:rPr>
                          <w:sz w:val="22"/>
                        </w:rPr>
                      </w:pPr>
                      <w:r w:rsidRPr="00972D1D">
                        <w:rPr>
                          <w:sz w:val="22"/>
                        </w:rPr>
                        <w:t xml:space="preserve"> </w:t>
                      </w:r>
                    </w:p>
                    <w:p w14:paraId="26F2F40A" w14:textId="77777777" w:rsidR="00565BEA" w:rsidRPr="00972D1D" w:rsidRDefault="00565BEA" w:rsidP="00565BEA">
                      <w:pPr>
                        <w:keepNext/>
                        <w:spacing w:before="0" w:after="0" w:line="240" w:lineRule="auto"/>
                        <w:jc w:val="center"/>
                        <w:rPr>
                          <w:sz w:val="22"/>
                        </w:rPr>
                      </w:pPr>
                    </w:p>
                    <w:p w14:paraId="5188DB87" w14:textId="77777777" w:rsidR="00565BEA" w:rsidRPr="00972D1D" w:rsidRDefault="00565BEA" w:rsidP="00565BEA">
                      <w:pPr>
                        <w:spacing w:before="0" w:after="0"/>
                        <w:rPr>
                          <w:sz w:val="22"/>
                        </w:rPr>
                      </w:pPr>
                    </w:p>
                    <w:p w14:paraId="0A5AB738" w14:textId="77777777" w:rsidR="00565BEA" w:rsidRPr="00972D1D" w:rsidRDefault="00565BEA" w:rsidP="00565BEA">
                      <w:pPr>
                        <w:keepNext/>
                        <w:spacing w:before="0" w:after="0" w:line="240" w:lineRule="auto"/>
                        <w:jc w:val="center"/>
                        <w:rPr>
                          <w:sz w:val="22"/>
                        </w:rPr>
                      </w:pPr>
                    </w:p>
                    <w:p w14:paraId="55338568" w14:textId="77777777" w:rsidR="00565BEA" w:rsidRPr="00972D1D" w:rsidRDefault="00565BEA" w:rsidP="00565BEA">
                      <w:pPr>
                        <w:spacing w:before="0" w:after="0"/>
                        <w:jc w:val="center"/>
                        <w:rPr>
                          <w:sz w:val="22"/>
                        </w:rPr>
                      </w:pPr>
                    </w:p>
                    <w:p w14:paraId="3491CB1C" w14:textId="77777777" w:rsidR="00565BEA" w:rsidRPr="00972D1D" w:rsidRDefault="00565BEA" w:rsidP="00565BEA">
                      <w:pPr>
                        <w:keepNext/>
                        <w:spacing w:before="0" w:after="0" w:line="240" w:lineRule="auto"/>
                        <w:jc w:val="center"/>
                        <w:rPr>
                          <w:sz w:val="22"/>
                        </w:rPr>
                      </w:pPr>
                    </w:p>
                    <w:p w14:paraId="5829D354" w14:textId="77777777" w:rsidR="00565BEA" w:rsidRPr="00972D1D" w:rsidRDefault="00565BEA" w:rsidP="00565BEA">
                      <w:pPr>
                        <w:spacing w:before="0" w:after="0" w:line="240" w:lineRule="auto"/>
                        <w:jc w:val="center"/>
                        <w:rPr>
                          <w:sz w:val="22"/>
                        </w:rPr>
                      </w:pPr>
                    </w:p>
                    <w:p w14:paraId="579D1568" w14:textId="77777777" w:rsidR="00565BEA" w:rsidRPr="00972D1D" w:rsidRDefault="00565BEA" w:rsidP="00565BEA">
                      <w:pPr>
                        <w:spacing w:before="0" w:after="0" w:line="240" w:lineRule="auto"/>
                        <w:jc w:val="center"/>
                        <w:rPr>
                          <w:sz w:val="22"/>
                        </w:rPr>
                      </w:pPr>
                    </w:p>
                    <w:p w14:paraId="404B1318" w14:textId="77777777" w:rsidR="00565BEA" w:rsidRPr="00972D1D" w:rsidRDefault="00565BEA" w:rsidP="00565BEA">
                      <w:pPr>
                        <w:keepNext/>
                        <w:spacing w:before="0" w:after="0" w:line="240" w:lineRule="auto"/>
                        <w:jc w:val="center"/>
                        <w:rPr>
                          <w:sz w:val="22"/>
                        </w:rPr>
                      </w:pPr>
                    </w:p>
                    <w:p w14:paraId="1B28512B" w14:textId="77777777" w:rsidR="00565BEA" w:rsidRPr="00972D1D" w:rsidRDefault="00565BEA" w:rsidP="00565BEA">
                      <w:pPr>
                        <w:spacing w:before="0" w:after="0"/>
                        <w:rPr>
                          <w:sz w:val="22"/>
                        </w:rPr>
                      </w:pPr>
                    </w:p>
                    <w:p w14:paraId="74BEA31A" w14:textId="77777777" w:rsidR="00565BEA" w:rsidRPr="00972D1D" w:rsidRDefault="00565BEA" w:rsidP="00565BEA">
                      <w:pPr>
                        <w:keepNext/>
                        <w:spacing w:before="0" w:after="0" w:line="240" w:lineRule="auto"/>
                        <w:jc w:val="center"/>
                        <w:rPr>
                          <w:sz w:val="22"/>
                        </w:rPr>
                      </w:pPr>
                    </w:p>
                    <w:p w14:paraId="50841D65" w14:textId="77777777" w:rsidR="00565BEA" w:rsidRPr="00972D1D" w:rsidRDefault="00565BEA" w:rsidP="00565BEA">
                      <w:pPr>
                        <w:spacing w:before="0" w:after="0"/>
                        <w:jc w:val="center"/>
                        <w:rPr>
                          <w:sz w:val="22"/>
                        </w:rPr>
                      </w:pPr>
                    </w:p>
                    <w:p w14:paraId="77689CC1" w14:textId="77777777" w:rsidR="00565BEA" w:rsidRPr="00972D1D" w:rsidRDefault="00565BEA" w:rsidP="00565BEA">
                      <w:pPr>
                        <w:spacing w:before="0" w:after="0"/>
                        <w:jc w:val="center"/>
                        <w:rPr>
                          <w:sz w:val="22"/>
                        </w:rPr>
                      </w:pPr>
                    </w:p>
                    <w:p w14:paraId="03529BFE" w14:textId="77777777" w:rsidR="00565BEA" w:rsidRPr="00972D1D" w:rsidRDefault="00565BEA" w:rsidP="00565BEA">
                      <w:pPr>
                        <w:keepNext/>
                        <w:spacing w:before="0" w:after="0" w:line="240" w:lineRule="auto"/>
                        <w:jc w:val="center"/>
                        <w:rPr>
                          <w:sz w:val="22"/>
                        </w:rPr>
                      </w:pPr>
                    </w:p>
                    <w:p w14:paraId="133706C4" w14:textId="77777777" w:rsidR="00565BEA" w:rsidRPr="00972D1D" w:rsidRDefault="00565BEA" w:rsidP="00565BEA">
                      <w:pPr>
                        <w:spacing w:before="0" w:after="0"/>
                        <w:rPr>
                          <w:sz w:val="22"/>
                        </w:rPr>
                      </w:pPr>
                    </w:p>
                    <w:p w14:paraId="410B361E" w14:textId="77777777" w:rsidR="00565BEA" w:rsidRPr="00972D1D" w:rsidRDefault="00565BEA" w:rsidP="00565BEA">
                      <w:pPr>
                        <w:spacing w:before="0" w:after="0"/>
                        <w:jc w:val="center"/>
                        <w:rPr>
                          <w:sz w:val="22"/>
                        </w:rPr>
                      </w:pPr>
                      <w:r w:rsidRPr="00972D1D">
                        <w:rPr>
                          <w:sz w:val="22"/>
                        </w:rPr>
                        <w:t xml:space="preserve"> </w:t>
                      </w:r>
                    </w:p>
                    <w:p w14:paraId="6627EE1E" w14:textId="77777777" w:rsidR="00565BEA" w:rsidRPr="00972D1D" w:rsidRDefault="00565BEA" w:rsidP="00565BEA">
                      <w:pPr>
                        <w:keepNext/>
                        <w:spacing w:before="0" w:after="0" w:line="240" w:lineRule="auto"/>
                        <w:jc w:val="center"/>
                        <w:rPr>
                          <w:sz w:val="22"/>
                        </w:rPr>
                      </w:pPr>
                    </w:p>
                    <w:p w14:paraId="24E6F135" w14:textId="77777777" w:rsidR="00565BEA" w:rsidRPr="00972D1D" w:rsidRDefault="00565BEA" w:rsidP="00565BEA">
                      <w:pPr>
                        <w:keepNext/>
                        <w:spacing w:before="0" w:after="0" w:line="240" w:lineRule="auto"/>
                        <w:jc w:val="center"/>
                        <w:rPr>
                          <w:sz w:val="22"/>
                        </w:rPr>
                      </w:pPr>
                    </w:p>
                    <w:p w14:paraId="4AC03ED7" w14:textId="77777777" w:rsidR="00565BEA" w:rsidRPr="00972D1D" w:rsidRDefault="00565BEA" w:rsidP="00565BEA">
                      <w:pPr>
                        <w:keepNext/>
                        <w:spacing w:before="0" w:after="0" w:line="240" w:lineRule="auto"/>
                        <w:jc w:val="center"/>
                        <w:rPr>
                          <w:sz w:val="22"/>
                        </w:rPr>
                      </w:pPr>
                    </w:p>
                    <w:p w14:paraId="4C37ADF9" w14:textId="77777777" w:rsidR="00565BEA" w:rsidRPr="00972D1D" w:rsidRDefault="00565BEA" w:rsidP="00565BEA">
                      <w:pPr>
                        <w:spacing w:before="0" w:after="0" w:line="240" w:lineRule="auto"/>
                        <w:rPr>
                          <w:sz w:val="22"/>
                        </w:rPr>
                      </w:pPr>
                    </w:p>
                    <w:p w14:paraId="0F1A0A91" w14:textId="77777777" w:rsidR="00565BEA" w:rsidRPr="00972D1D" w:rsidRDefault="00565BEA" w:rsidP="00565BEA">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784B36A5" w14:textId="53C70909" w:rsidR="00DB6EC8" w:rsidRDefault="00DB6EC8" w:rsidP="00031955"/>
    <w:p w14:paraId="529C743A" w14:textId="77777777" w:rsidR="00DB6EC8" w:rsidRDefault="00DB6EC8" w:rsidP="00031955"/>
    <w:p w14:paraId="0EB4F56C" w14:textId="77777777" w:rsidR="00DB6EC8" w:rsidRDefault="00DB6EC8" w:rsidP="00031955"/>
    <w:p w14:paraId="31692949" w14:textId="77777777" w:rsidR="00DB6EC8" w:rsidRDefault="00DB6EC8" w:rsidP="00031955"/>
    <w:p w14:paraId="7F9FB8F4" w14:textId="77777777" w:rsidR="00DB6EC8" w:rsidRDefault="00DB6EC8" w:rsidP="00031955"/>
    <w:p w14:paraId="3EDF3771" w14:textId="51E7C2C9" w:rsidR="00DB6EC8" w:rsidRDefault="00F32675" w:rsidP="00031955">
      <w:r>
        <w:rPr>
          <w:noProof/>
        </w:rPr>
        <w:lastRenderedPageBreak/>
        <mc:AlternateContent>
          <mc:Choice Requires="wps">
            <w:drawing>
              <wp:anchor distT="0" distB="0" distL="114300" distR="114300" simplePos="0" relativeHeight="251658307" behindDoc="1" locked="0" layoutInCell="1" allowOverlap="1" wp14:anchorId="7C9F9CED" wp14:editId="43288285">
                <wp:simplePos x="0" y="0"/>
                <wp:positionH relativeFrom="margin">
                  <wp:align>right</wp:align>
                </wp:positionH>
                <wp:positionV relativeFrom="margin">
                  <wp:align>top</wp:align>
                </wp:positionV>
                <wp:extent cx="5215890" cy="3463290"/>
                <wp:effectExtent l="0" t="0" r="3810" b="3810"/>
                <wp:wrapTopAndBottom/>
                <wp:docPr id="346"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63637"/>
                        </a:xfrm>
                        <a:prstGeom prst="rect">
                          <a:avLst/>
                        </a:prstGeom>
                        <a:solidFill>
                          <a:srgbClr val="FFFFFF"/>
                        </a:solidFill>
                        <a:ln w="9525">
                          <a:noFill/>
                          <a:miter lim="800000"/>
                          <a:headEnd/>
                          <a:tailEnd/>
                        </a:ln>
                      </wps:spPr>
                      <wps:txbx>
                        <w:txbxContent>
                          <w:p w14:paraId="36262F9F" w14:textId="77777777" w:rsidR="00EE3DCF" w:rsidRDefault="005E4CE0" w:rsidP="00EE3DCF">
                            <w:pPr>
                              <w:keepNext/>
                              <w:spacing w:before="0" w:after="0" w:line="240" w:lineRule="auto"/>
                              <w:jc w:val="center"/>
                            </w:pPr>
                            <w:r>
                              <w:rPr>
                                <w:noProof/>
                              </w:rPr>
                              <w:drawing>
                                <wp:inline distT="0" distB="0" distL="0" distR="0" wp14:anchorId="2F2DCCC7" wp14:editId="74B31257">
                                  <wp:extent cx="5170170" cy="29083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170170" cy="2908300"/>
                                          </a:xfrm>
                                          <a:prstGeom prst="rect">
                                            <a:avLst/>
                                          </a:prstGeom>
                                        </pic:spPr>
                                      </pic:pic>
                                    </a:graphicData>
                                  </a:graphic>
                                </wp:inline>
                              </w:drawing>
                            </w:r>
                          </w:p>
                          <w:p w14:paraId="6DF80479" w14:textId="77777777" w:rsidR="00EE3DCF" w:rsidRDefault="00EE3DCF" w:rsidP="00EE3DCF">
                            <w:pPr>
                              <w:pStyle w:val="Caption"/>
                              <w:spacing w:after="0"/>
                            </w:pPr>
                          </w:p>
                          <w:p w14:paraId="71FDA9D2" w14:textId="03D54C5C" w:rsidR="00EE3DCF" w:rsidRDefault="00EE3DCF" w:rsidP="00EE3DCF">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7</w:t>
                            </w:r>
                            <w:r w:rsidR="00CF4633">
                              <w:rPr>
                                <w:noProof/>
                              </w:rPr>
                              <w:fldChar w:fldCharType="end"/>
                            </w:r>
                            <w:r>
                              <w:t xml:space="preserve">. </w:t>
                            </w:r>
                            <w:r w:rsidRPr="00E0678A">
                              <w:t xml:space="preserve">DIME Server </w:t>
                            </w:r>
                            <w:r>
                              <w:t>Dark Mode</w:t>
                            </w:r>
                          </w:p>
                          <w:p w14:paraId="04C4415B" w14:textId="42223A5F" w:rsidR="00F32675" w:rsidRDefault="00F32675" w:rsidP="00F32675">
                            <w:pPr>
                              <w:keepNext/>
                              <w:spacing w:before="0" w:after="0" w:line="240" w:lineRule="auto"/>
                              <w:jc w:val="center"/>
                            </w:pPr>
                          </w:p>
                          <w:p w14:paraId="780BFA33" w14:textId="77777777" w:rsidR="00F32675" w:rsidRDefault="00F32675" w:rsidP="00F32675">
                            <w:pPr>
                              <w:pStyle w:val="Caption"/>
                              <w:spacing w:after="0"/>
                            </w:pPr>
                          </w:p>
                          <w:p w14:paraId="20B4B8C9" w14:textId="77777777" w:rsidR="00F32675" w:rsidRDefault="00F32675" w:rsidP="00F32675">
                            <w:pPr>
                              <w:keepNext/>
                              <w:spacing w:before="0" w:after="0" w:line="240" w:lineRule="auto"/>
                              <w:jc w:val="center"/>
                            </w:pPr>
                          </w:p>
                          <w:p w14:paraId="5021C744" w14:textId="77777777" w:rsidR="00F32675" w:rsidRDefault="00F32675" w:rsidP="00F32675">
                            <w:pPr>
                              <w:pStyle w:val="Caption"/>
                              <w:spacing w:after="0"/>
                            </w:pPr>
                          </w:p>
                          <w:p w14:paraId="3AE66A26" w14:textId="77777777" w:rsidR="00F32675" w:rsidRPr="00F50518" w:rsidRDefault="00F32675" w:rsidP="00F32675">
                            <w:pPr>
                              <w:pStyle w:val="Caption"/>
                              <w:spacing w:after="0"/>
                              <w:jc w:val="both"/>
                            </w:pPr>
                          </w:p>
                          <w:p w14:paraId="3483039B" w14:textId="77777777" w:rsidR="00F32675" w:rsidRDefault="00F32675" w:rsidP="00F32675">
                            <w:pPr>
                              <w:keepNext/>
                              <w:spacing w:before="0" w:after="0" w:line="240" w:lineRule="auto"/>
                              <w:jc w:val="center"/>
                            </w:pPr>
                          </w:p>
                          <w:p w14:paraId="212E15F2" w14:textId="77777777" w:rsidR="00F32675" w:rsidRDefault="00F32675" w:rsidP="00F32675">
                            <w:pPr>
                              <w:pStyle w:val="Caption"/>
                              <w:spacing w:after="0"/>
                            </w:pPr>
                          </w:p>
                          <w:p w14:paraId="000CA714" w14:textId="77777777" w:rsidR="00F32675" w:rsidRDefault="00F32675" w:rsidP="00F32675">
                            <w:pPr>
                              <w:pStyle w:val="Caption"/>
                              <w:spacing w:after="0"/>
                            </w:pPr>
                            <w:r>
                              <w:t xml:space="preserve"> </w:t>
                            </w:r>
                          </w:p>
                          <w:p w14:paraId="00726CA8" w14:textId="77777777" w:rsidR="00F32675" w:rsidRDefault="00F32675" w:rsidP="00F32675">
                            <w:pPr>
                              <w:keepNext/>
                              <w:spacing w:before="0" w:after="0" w:line="240" w:lineRule="auto"/>
                              <w:jc w:val="center"/>
                            </w:pPr>
                          </w:p>
                          <w:p w14:paraId="40BF19F6" w14:textId="77777777" w:rsidR="00F32675" w:rsidRDefault="00F32675" w:rsidP="00F32675">
                            <w:pPr>
                              <w:pStyle w:val="Caption"/>
                              <w:spacing w:after="0"/>
                            </w:pPr>
                          </w:p>
                          <w:p w14:paraId="7E53CAF2" w14:textId="77777777" w:rsidR="00F32675" w:rsidRDefault="00F32675" w:rsidP="00F32675">
                            <w:pPr>
                              <w:pStyle w:val="Caption"/>
                              <w:spacing w:after="0"/>
                            </w:pPr>
                            <w:r>
                              <w:t xml:space="preserve"> </w:t>
                            </w:r>
                          </w:p>
                          <w:p w14:paraId="6F9DB360" w14:textId="77777777" w:rsidR="00F32675" w:rsidRPr="00972D1D" w:rsidRDefault="00F32675" w:rsidP="00F32675">
                            <w:pPr>
                              <w:keepNext/>
                              <w:spacing w:before="0" w:after="0" w:line="240" w:lineRule="auto"/>
                              <w:jc w:val="center"/>
                              <w:rPr>
                                <w:sz w:val="22"/>
                              </w:rPr>
                            </w:pPr>
                          </w:p>
                          <w:p w14:paraId="0FF767AF" w14:textId="77777777" w:rsidR="00F32675" w:rsidRPr="00972D1D" w:rsidRDefault="00F32675" w:rsidP="00F32675">
                            <w:pPr>
                              <w:keepNext/>
                              <w:spacing w:before="0" w:after="0" w:line="240" w:lineRule="auto"/>
                              <w:jc w:val="center"/>
                              <w:rPr>
                                <w:sz w:val="22"/>
                              </w:rPr>
                            </w:pPr>
                          </w:p>
                          <w:p w14:paraId="21515727" w14:textId="77777777" w:rsidR="00F32675" w:rsidRPr="00972D1D" w:rsidRDefault="00F32675" w:rsidP="00F32675">
                            <w:pPr>
                              <w:spacing w:before="0" w:after="0"/>
                              <w:jc w:val="center"/>
                              <w:rPr>
                                <w:sz w:val="22"/>
                              </w:rPr>
                            </w:pPr>
                          </w:p>
                          <w:p w14:paraId="48893DF2" w14:textId="77777777" w:rsidR="00F32675" w:rsidRPr="00972D1D" w:rsidRDefault="00F32675" w:rsidP="00F32675">
                            <w:pPr>
                              <w:keepNext/>
                              <w:spacing w:before="0" w:after="0" w:line="240" w:lineRule="auto"/>
                              <w:jc w:val="center"/>
                              <w:rPr>
                                <w:sz w:val="22"/>
                              </w:rPr>
                            </w:pPr>
                          </w:p>
                          <w:p w14:paraId="541A5164" w14:textId="77777777" w:rsidR="00F32675" w:rsidRPr="00972D1D" w:rsidRDefault="00F32675" w:rsidP="00F32675">
                            <w:pPr>
                              <w:spacing w:before="0" w:after="0"/>
                              <w:rPr>
                                <w:sz w:val="22"/>
                              </w:rPr>
                            </w:pPr>
                          </w:p>
                          <w:p w14:paraId="10B1596D" w14:textId="77777777" w:rsidR="00F32675" w:rsidRPr="00972D1D" w:rsidRDefault="00F32675" w:rsidP="00F32675">
                            <w:pPr>
                              <w:spacing w:before="0" w:after="0"/>
                              <w:jc w:val="center"/>
                              <w:rPr>
                                <w:sz w:val="22"/>
                              </w:rPr>
                            </w:pPr>
                            <w:r w:rsidRPr="00972D1D">
                              <w:rPr>
                                <w:sz w:val="22"/>
                              </w:rPr>
                              <w:t xml:space="preserve"> </w:t>
                            </w:r>
                          </w:p>
                          <w:p w14:paraId="7EC053E1" w14:textId="77777777" w:rsidR="00F32675" w:rsidRPr="00972D1D" w:rsidRDefault="00F32675" w:rsidP="00F32675">
                            <w:pPr>
                              <w:keepNext/>
                              <w:spacing w:before="0" w:after="0" w:line="240" w:lineRule="auto"/>
                              <w:jc w:val="center"/>
                              <w:rPr>
                                <w:sz w:val="22"/>
                              </w:rPr>
                            </w:pPr>
                          </w:p>
                          <w:p w14:paraId="335EE22A" w14:textId="77777777" w:rsidR="00F32675" w:rsidRPr="00972D1D" w:rsidRDefault="00F32675" w:rsidP="00F32675">
                            <w:pPr>
                              <w:spacing w:before="0" w:after="0"/>
                              <w:rPr>
                                <w:sz w:val="22"/>
                              </w:rPr>
                            </w:pPr>
                          </w:p>
                          <w:p w14:paraId="5A172FCF" w14:textId="77777777" w:rsidR="00F32675" w:rsidRPr="00972D1D" w:rsidRDefault="00F32675" w:rsidP="00F32675">
                            <w:pPr>
                              <w:keepNext/>
                              <w:spacing w:before="0" w:after="0" w:line="240" w:lineRule="auto"/>
                              <w:jc w:val="center"/>
                              <w:rPr>
                                <w:sz w:val="22"/>
                              </w:rPr>
                            </w:pPr>
                          </w:p>
                          <w:p w14:paraId="46920E23" w14:textId="77777777" w:rsidR="00F32675" w:rsidRPr="00972D1D" w:rsidRDefault="00F32675" w:rsidP="00F32675">
                            <w:pPr>
                              <w:spacing w:before="0" w:after="0"/>
                              <w:jc w:val="center"/>
                              <w:rPr>
                                <w:sz w:val="22"/>
                              </w:rPr>
                            </w:pPr>
                          </w:p>
                          <w:p w14:paraId="6C352ACE" w14:textId="77777777" w:rsidR="00F32675" w:rsidRPr="00972D1D" w:rsidRDefault="00F32675" w:rsidP="00F32675">
                            <w:pPr>
                              <w:keepNext/>
                              <w:spacing w:before="0" w:after="0" w:line="240" w:lineRule="auto"/>
                              <w:jc w:val="center"/>
                              <w:rPr>
                                <w:sz w:val="22"/>
                              </w:rPr>
                            </w:pPr>
                          </w:p>
                          <w:p w14:paraId="4EB815B9" w14:textId="77777777" w:rsidR="00F32675" w:rsidRPr="00972D1D" w:rsidRDefault="00F32675" w:rsidP="00F32675">
                            <w:pPr>
                              <w:spacing w:before="0" w:after="0" w:line="240" w:lineRule="auto"/>
                              <w:jc w:val="center"/>
                              <w:rPr>
                                <w:sz w:val="22"/>
                              </w:rPr>
                            </w:pPr>
                          </w:p>
                          <w:p w14:paraId="072641D6" w14:textId="77777777" w:rsidR="00F32675" w:rsidRPr="00972D1D" w:rsidRDefault="00F32675" w:rsidP="00F32675">
                            <w:pPr>
                              <w:spacing w:before="0" w:after="0" w:line="240" w:lineRule="auto"/>
                              <w:jc w:val="center"/>
                              <w:rPr>
                                <w:sz w:val="22"/>
                              </w:rPr>
                            </w:pPr>
                          </w:p>
                          <w:p w14:paraId="61B86A3C" w14:textId="77777777" w:rsidR="00F32675" w:rsidRPr="00972D1D" w:rsidRDefault="00F32675" w:rsidP="00F32675">
                            <w:pPr>
                              <w:keepNext/>
                              <w:spacing w:before="0" w:after="0" w:line="240" w:lineRule="auto"/>
                              <w:jc w:val="center"/>
                              <w:rPr>
                                <w:sz w:val="22"/>
                              </w:rPr>
                            </w:pPr>
                          </w:p>
                          <w:p w14:paraId="7AD0622D" w14:textId="77777777" w:rsidR="00F32675" w:rsidRPr="00972D1D" w:rsidRDefault="00F32675" w:rsidP="00F32675">
                            <w:pPr>
                              <w:spacing w:before="0" w:after="0"/>
                              <w:rPr>
                                <w:sz w:val="22"/>
                              </w:rPr>
                            </w:pPr>
                          </w:p>
                          <w:p w14:paraId="27534525" w14:textId="77777777" w:rsidR="00F32675" w:rsidRPr="00972D1D" w:rsidRDefault="00F32675" w:rsidP="00F32675">
                            <w:pPr>
                              <w:keepNext/>
                              <w:spacing w:before="0" w:after="0" w:line="240" w:lineRule="auto"/>
                              <w:jc w:val="center"/>
                              <w:rPr>
                                <w:sz w:val="22"/>
                              </w:rPr>
                            </w:pPr>
                          </w:p>
                          <w:p w14:paraId="40906C64" w14:textId="77777777" w:rsidR="00F32675" w:rsidRPr="00972D1D" w:rsidRDefault="00F32675" w:rsidP="00F32675">
                            <w:pPr>
                              <w:spacing w:before="0" w:after="0"/>
                              <w:jc w:val="center"/>
                              <w:rPr>
                                <w:sz w:val="22"/>
                              </w:rPr>
                            </w:pPr>
                          </w:p>
                          <w:p w14:paraId="7F9B0AE5" w14:textId="77777777" w:rsidR="00F32675" w:rsidRPr="00972D1D" w:rsidRDefault="00F32675" w:rsidP="00F32675">
                            <w:pPr>
                              <w:spacing w:before="0" w:after="0"/>
                              <w:jc w:val="center"/>
                              <w:rPr>
                                <w:sz w:val="22"/>
                              </w:rPr>
                            </w:pPr>
                          </w:p>
                          <w:p w14:paraId="79FDF9D6" w14:textId="77777777" w:rsidR="00F32675" w:rsidRPr="00972D1D" w:rsidRDefault="00F32675" w:rsidP="00F32675">
                            <w:pPr>
                              <w:keepNext/>
                              <w:spacing w:before="0" w:after="0" w:line="240" w:lineRule="auto"/>
                              <w:jc w:val="center"/>
                              <w:rPr>
                                <w:sz w:val="22"/>
                              </w:rPr>
                            </w:pPr>
                          </w:p>
                          <w:p w14:paraId="1F667052" w14:textId="77777777" w:rsidR="00F32675" w:rsidRPr="00972D1D" w:rsidRDefault="00F32675" w:rsidP="00F32675">
                            <w:pPr>
                              <w:spacing w:before="0" w:after="0"/>
                              <w:rPr>
                                <w:sz w:val="22"/>
                              </w:rPr>
                            </w:pPr>
                          </w:p>
                          <w:p w14:paraId="37EFAAB8" w14:textId="77777777" w:rsidR="00F32675" w:rsidRPr="00972D1D" w:rsidRDefault="00F32675" w:rsidP="00F32675">
                            <w:pPr>
                              <w:spacing w:before="0" w:after="0"/>
                              <w:jc w:val="center"/>
                              <w:rPr>
                                <w:sz w:val="22"/>
                              </w:rPr>
                            </w:pPr>
                            <w:r w:rsidRPr="00972D1D">
                              <w:rPr>
                                <w:sz w:val="22"/>
                              </w:rPr>
                              <w:t xml:space="preserve"> </w:t>
                            </w:r>
                          </w:p>
                          <w:p w14:paraId="00751FC7" w14:textId="77777777" w:rsidR="00F32675" w:rsidRPr="00972D1D" w:rsidRDefault="00F32675" w:rsidP="00F32675">
                            <w:pPr>
                              <w:keepNext/>
                              <w:spacing w:before="0" w:after="0" w:line="240" w:lineRule="auto"/>
                              <w:jc w:val="center"/>
                              <w:rPr>
                                <w:sz w:val="22"/>
                              </w:rPr>
                            </w:pPr>
                          </w:p>
                          <w:p w14:paraId="2850BAFC" w14:textId="77777777" w:rsidR="00F32675" w:rsidRPr="00972D1D" w:rsidRDefault="00F32675" w:rsidP="00F32675">
                            <w:pPr>
                              <w:keepNext/>
                              <w:spacing w:before="0" w:after="0" w:line="240" w:lineRule="auto"/>
                              <w:jc w:val="center"/>
                              <w:rPr>
                                <w:sz w:val="22"/>
                              </w:rPr>
                            </w:pPr>
                          </w:p>
                          <w:p w14:paraId="3C221709" w14:textId="77777777" w:rsidR="00F32675" w:rsidRPr="00972D1D" w:rsidRDefault="00F32675" w:rsidP="00F32675">
                            <w:pPr>
                              <w:keepNext/>
                              <w:spacing w:before="0" w:after="0" w:line="240" w:lineRule="auto"/>
                              <w:jc w:val="center"/>
                              <w:rPr>
                                <w:sz w:val="22"/>
                              </w:rPr>
                            </w:pPr>
                          </w:p>
                          <w:p w14:paraId="02DA902C" w14:textId="77777777" w:rsidR="00F32675" w:rsidRPr="00972D1D" w:rsidRDefault="00F32675" w:rsidP="00F32675">
                            <w:pPr>
                              <w:spacing w:before="0" w:after="0" w:line="240" w:lineRule="auto"/>
                              <w:rPr>
                                <w:sz w:val="22"/>
                              </w:rPr>
                            </w:pPr>
                          </w:p>
                          <w:p w14:paraId="15D9A654" w14:textId="77777777" w:rsidR="00F32675" w:rsidRPr="00972D1D" w:rsidRDefault="00F32675" w:rsidP="00F32675">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9F9CED" id="Text Box 346" o:spid="_x0000_s1094" type="#_x0000_t202" style="position:absolute;left:0;text-align:left;margin-left:359.5pt;margin-top:0;width:410.7pt;height:272.7pt;z-index:-25165817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" stroked="f">
                <v:textbox inset="1.44pt,1.44pt,1.44pt,1.44pt">
                  <w:txbxContent>
                    <w:p w14:paraId="36262F9F" w14:textId="77777777" w:rsidR="00EE3DCF" w:rsidRDefault="005E4CE0" w:rsidP="00EE3DCF">
                      <w:pPr>
                        <w:keepNext/>
                        <w:spacing w:before="0" w:after="0" w:line="240" w:lineRule="auto"/>
                        <w:jc w:val="center"/>
                      </w:pPr>
                      <w:r>
                        <w:rPr>
                          <w:noProof/>
                        </w:rPr>
                        <w:drawing>
                          <wp:inline distT="0" distB="0" distL="0" distR="0" wp14:anchorId="2F2DCCC7" wp14:editId="74B31257">
                            <wp:extent cx="5170170" cy="29083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170170" cy="2908300"/>
                                    </a:xfrm>
                                    <a:prstGeom prst="rect">
                                      <a:avLst/>
                                    </a:prstGeom>
                                  </pic:spPr>
                                </pic:pic>
                              </a:graphicData>
                            </a:graphic>
                          </wp:inline>
                        </w:drawing>
                      </w:r>
                    </w:p>
                    <w:p w14:paraId="6DF80479" w14:textId="77777777" w:rsidR="00EE3DCF" w:rsidRDefault="00EE3DCF" w:rsidP="00EE3DCF">
                      <w:pPr>
                        <w:pStyle w:val="Caption"/>
                        <w:spacing w:after="0"/>
                      </w:pPr>
                    </w:p>
                    <w:p w14:paraId="71FDA9D2" w14:textId="03D54C5C" w:rsidR="00EE3DCF" w:rsidRDefault="00EE3DCF" w:rsidP="00EE3DCF">
                      <w:pPr>
                        <w:pStyle w:val="Caption"/>
                        <w:spacing w:after="0"/>
                      </w:pPr>
                      <w:r>
                        <w:t>Figure B.</w:t>
                      </w:r>
                      <w:fldSimple w:instr=" SEQ Figure_B. \* ARABIC ">
                        <w:r w:rsidR="005D57AA">
                          <w:rPr>
                            <w:noProof/>
                          </w:rPr>
                          <w:t>7</w:t>
                        </w:r>
                      </w:fldSimple>
                      <w:r>
                        <w:t xml:space="preserve">. </w:t>
                      </w:r>
                      <w:r w:rsidRPr="00E0678A">
                        <w:t xml:space="preserve">DIME Server </w:t>
                      </w:r>
                      <w:r>
                        <w:t>Dark Mode</w:t>
                      </w:r>
                    </w:p>
                    <w:p w14:paraId="04C4415B" w14:textId="42223A5F" w:rsidR="00F32675" w:rsidRDefault="00F32675" w:rsidP="00F32675">
                      <w:pPr>
                        <w:keepNext/>
                        <w:spacing w:before="0" w:after="0" w:line="240" w:lineRule="auto"/>
                        <w:jc w:val="center"/>
                      </w:pPr>
                    </w:p>
                    <w:p w14:paraId="780BFA33" w14:textId="77777777" w:rsidR="00F32675" w:rsidRDefault="00F32675" w:rsidP="00F32675">
                      <w:pPr>
                        <w:pStyle w:val="Caption"/>
                        <w:spacing w:after="0"/>
                      </w:pPr>
                    </w:p>
                    <w:p w14:paraId="20B4B8C9" w14:textId="77777777" w:rsidR="00F32675" w:rsidRDefault="00F32675" w:rsidP="00F32675">
                      <w:pPr>
                        <w:keepNext/>
                        <w:spacing w:before="0" w:after="0" w:line="240" w:lineRule="auto"/>
                        <w:jc w:val="center"/>
                      </w:pPr>
                    </w:p>
                    <w:p w14:paraId="5021C744" w14:textId="77777777" w:rsidR="00F32675" w:rsidRDefault="00F32675" w:rsidP="00F32675">
                      <w:pPr>
                        <w:pStyle w:val="Caption"/>
                        <w:spacing w:after="0"/>
                      </w:pPr>
                    </w:p>
                    <w:p w14:paraId="3AE66A26" w14:textId="77777777" w:rsidR="00F32675" w:rsidRPr="00F50518" w:rsidRDefault="00F32675" w:rsidP="00F32675">
                      <w:pPr>
                        <w:pStyle w:val="Caption"/>
                        <w:spacing w:after="0"/>
                        <w:jc w:val="both"/>
                      </w:pPr>
                    </w:p>
                    <w:p w14:paraId="3483039B" w14:textId="77777777" w:rsidR="00F32675" w:rsidRDefault="00F32675" w:rsidP="00F32675">
                      <w:pPr>
                        <w:keepNext/>
                        <w:spacing w:before="0" w:after="0" w:line="240" w:lineRule="auto"/>
                        <w:jc w:val="center"/>
                      </w:pPr>
                    </w:p>
                    <w:p w14:paraId="212E15F2" w14:textId="77777777" w:rsidR="00F32675" w:rsidRDefault="00F32675" w:rsidP="00F32675">
                      <w:pPr>
                        <w:pStyle w:val="Caption"/>
                        <w:spacing w:after="0"/>
                      </w:pPr>
                    </w:p>
                    <w:p w14:paraId="000CA714" w14:textId="77777777" w:rsidR="00F32675" w:rsidRDefault="00F32675" w:rsidP="00F32675">
                      <w:pPr>
                        <w:pStyle w:val="Caption"/>
                        <w:spacing w:after="0"/>
                      </w:pPr>
                      <w:r>
                        <w:t xml:space="preserve"> </w:t>
                      </w:r>
                    </w:p>
                    <w:p w14:paraId="00726CA8" w14:textId="77777777" w:rsidR="00F32675" w:rsidRDefault="00F32675" w:rsidP="00F32675">
                      <w:pPr>
                        <w:keepNext/>
                        <w:spacing w:before="0" w:after="0" w:line="240" w:lineRule="auto"/>
                        <w:jc w:val="center"/>
                      </w:pPr>
                    </w:p>
                    <w:p w14:paraId="40BF19F6" w14:textId="77777777" w:rsidR="00F32675" w:rsidRDefault="00F32675" w:rsidP="00F32675">
                      <w:pPr>
                        <w:pStyle w:val="Caption"/>
                        <w:spacing w:after="0"/>
                      </w:pPr>
                    </w:p>
                    <w:p w14:paraId="7E53CAF2" w14:textId="77777777" w:rsidR="00F32675" w:rsidRDefault="00F32675" w:rsidP="00F32675">
                      <w:pPr>
                        <w:pStyle w:val="Caption"/>
                        <w:spacing w:after="0"/>
                      </w:pPr>
                      <w:r>
                        <w:t xml:space="preserve"> </w:t>
                      </w:r>
                    </w:p>
                    <w:p w14:paraId="6F9DB360" w14:textId="77777777" w:rsidR="00F32675" w:rsidRPr="00972D1D" w:rsidRDefault="00F32675" w:rsidP="00F32675">
                      <w:pPr>
                        <w:keepNext/>
                        <w:spacing w:before="0" w:after="0" w:line="240" w:lineRule="auto"/>
                        <w:jc w:val="center"/>
                        <w:rPr>
                          <w:sz w:val="22"/>
                        </w:rPr>
                      </w:pPr>
                    </w:p>
                    <w:p w14:paraId="0FF767AF" w14:textId="77777777" w:rsidR="00F32675" w:rsidRPr="00972D1D" w:rsidRDefault="00F32675" w:rsidP="00F32675">
                      <w:pPr>
                        <w:keepNext/>
                        <w:spacing w:before="0" w:after="0" w:line="240" w:lineRule="auto"/>
                        <w:jc w:val="center"/>
                        <w:rPr>
                          <w:sz w:val="22"/>
                        </w:rPr>
                      </w:pPr>
                    </w:p>
                    <w:p w14:paraId="21515727" w14:textId="77777777" w:rsidR="00F32675" w:rsidRPr="00972D1D" w:rsidRDefault="00F32675" w:rsidP="00F32675">
                      <w:pPr>
                        <w:spacing w:before="0" w:after="0"/>
                        <w:jc w:val="center"/>
                        <w:rPr>
                          <w:sz w:val="22"/>
                        </w:rPr>
                      </w:pPr>
                    </w:p>
                    <w:p w14:paraId="48893DF2" w14:textId="77777777" w:rsidR="00F32675" w:rsidRPr="00972D1D" w:rsidRDefault="00F32675" w:rsidP="00F32675">
                      <w:pPr>
                        <w:keepNext/>
                        <w:spacing w:before="0" w:after="0" w:line="240" w:lineRule="auto"/>
                        <w:jc w:val="center"/>
                        <w:rPr>
                          <w:sz w:val="22"/>
                        </w:rPr>
                      </w:pPr>
                    </w:p>
                    <w:p w14:paraId="541A5164" w14:textId="77777777" w:rsidR="00F32675" w:rsidRPr="00972D1D" w:rsidRDefault="00F32675" w:rsidP="00F32675">
                      <w:pPr>
                        <w:spacing w:before="0" w:after="0"/>
                        <w:rPr>
                          <w:sz w:val="22"/>
                        </w:rPr>
                      </w:pPr>
                    </w:p>
                    <w:p w14:paraId="10B1596D" w14:textId="77777777" w:rsidR="00F32675" w:rsidRPr="00972D1D" w:rsidRDefault="00F32675" w:rsidP="00F32675">
                      <w:pPr>
                        <w:spacing w:before="0" w:after="0"/>
                        <w:jc w:val="center"/>
                        <w:rPr>
                          <w:sz w:val="22"/>
                        </w:rPr>
                      </w:pPr>
                      <w:r w:rsidRPr="00972D1D">
                        <w:rPr>
                          <w:sz w:val="22"/>
                        </w:rPr>
                        <w:t xml:space="preserve"> </w:t>
                      </w:r>
                    </w:p>
                    <w:p w14:paraId="7EC053E1" w14:textId="77777777" w:rsidR="00F32675" w:rsidRPr="00972D1D" w:rsidRDefault="00F32675" w:rsidP="00F32675">
                      <w:pPr>
                        <w:keepNext/>
                        <w:spacing w:before="0" w:after="0" w:line="240" w:lineRule="auto"/>
                        <w:jc w:val="center"/>
                        <w:rPr>
                          <w:sz w:val="22"/>
                        </w:rPr>
                      </w:pPr>
                    </w:p>
                    <w:p w14:paraId="335EE22A" w14:textId="77777777" w:rsidR="00F32675" w:rsidRPr="00972D1D" w:rsidRDefault="00F32675" w:rsidP="00F32675">
                      <w:pPr>
                        <w:spacing w:before="0" w:after="0"/>
                        <w:rPr>
                          <w:sz w:val="22"/>
                        </w:rPr>
                      </w:pPr>
                    </w:p>
                    <w:p w14:paraId="5A172FCF" w14:textId="77777777" w:rsidR="00F32675" w:rsidRPr="00972D1D" w:rsidRDefault="00F32675" w:rsidP="00F32675">
                      <w:pPr>
                        <w:keepNext/>
                        <w:spacing w:before="0" w:after="0" w:line="240" w:lineRule="auto"/>
                        <w:jc w:val="center"/>
                        <w:rPr>
                          <w:sz w:val="22"/>
                        </w:rPr>
                      </w:pPr>
                    </w:p>
                    <w:p w14:paraId="46920E23" w14:textId="77777777" w:rsidR="00F32675" w:rsidRPr="00972D1D" w:rsidRDefault="00F32675" w:rsidP="00F32675">
                      <w:pPr>
                        <w:spacing w:before="0" w:after="0"/>
                        <w:jc w:val="center"/>
                        <w:rPr>
                          <w:sz w:val="22"/>
                        </w:rPr>
                      </w:pPr>
                    </w:p>
                    <w:p w14:paraId="6C352ACE" w14:textId="77777777" w:rsidR="00F32675" w:rsidRPr="00972D1D" w:rsidRDefault="00F32675" w:rsidP="00F32675">
                      <w:pPr>
                        <w:keepNext/>
                        <w:spacing w:before="0" w:after="0" w:line="240" w:lineRule="auto"/>
                        <w:jc w:val="center"/>
                        <w:rPr>
                          <w:sz w:val="22"/>
                        </w:rPr>
                      </w:pPr>
                    </w:p>
                    <w:p w14:paraId="4EB815B9" w14:textId="77777777" w:rsidR="00F32675" w:rsidRPr="00972D1D" w:rsidRDefault="00F32675" w:rsidP="00F32675">
                      <w:pPr>
                        <w:spacing w:before="0" w:after="0" w:line="240" w:lineRule="auto"/>
                        <w:jc w:val="center"/>
                        <w:rPr>
                          <w:sz w:val="22"/>
                        </w:rPr>
                      </w:pPr>
                    </w:p>
                    <w:p w14:paraId="072641D6" w14:textId="77777777" w:rsidR="00F32675" w:rsidRPr="00972D1D" w:rsidRDefault="00F32675" w:rsidP="00F32675">
                      <w:pPr>
                        <w:spacing w:before="0" w:after="0" w:line="240" w:lineRule="auto"/>
                        <w:jc w:val="center"/>
                        <w:rPr>
                          <w:sz w:val="22"/>
                        </w:rPr>
                      </w:pPr>
                    </w:p>
                    <w:p w14:paraId="61B86A3C" w14:textId="77777777" w:rsidR="00F32675" w:rsidRPr="00972D1D" w:rsidRDefault="00F32675" w:rsidP="00F32675">
                      <w:pPr>
                        <w:keepNext/>
                        <w:spacing w:before="0" w:after="0" w:line="240" w:lineRule="auto"/>
                        <w:jc w:val="center"/>
                        <w:rPr>
                          <w:sz w:val="22"/>
                        </w:rPr>
                      </w:pPr>
                    </w:p>
                    <w:p w14:paraId="7AD0622D" w14:textId="77777777" w:rsidR="00F32675" w:rsidRPr="00972D1D" w:rsidRDefault="00F32675" w:rsidP="00F32675">
                      <w:pPr>
                        <w:spacing w:before="0" w:after="0"/>
                        <w:rPr>
                          <w:sz w:val="22"/>
                        </w:rPr>
                      </w:pPr>
                    </w:p>
                    <w:p w14:paraId="27534525" w14:textId="77777777" w:rsidR="00F32675" w:rsidRPr="00972D1D" w:rsidRDefault="00F32675" w:rsidP="00F32675">
                      <w:pPr>
                        <w:keepNext/>
                        <w:spacing w:before="0" w:after="0" w:line="240" w:lineRule="auto"/>
                        <w:jc w:val="center"/>
                        <w:rPr>
                          <w:sz w:val="22"/>
                        </w:rPr>
                      </w:pPr>
                    </w:p>
                    <w:p w14:paraId="40906C64" w14:textId="77777777" w:rsidR="00F32675" w:rsidRPr="00972D1D" w:rsidRDefault="00F32675" w:rsidP="00F32675">
                      <w:pPr>
                        <w:spacing w:before="0" w:after="0"/>
                        <w:jc w:val="center"/>
                        <w:rPr>
                          <w:sz w:val="22"/>
                        </w:rPr>
                      </w:pPr>
                    </w:p>
                    <w:p w14:paraId="7F9B0AE5" w14:textId="77777777" w:rsidR="00F32675" w:rsidRPr="00972D1D" w:rsidRDefault="00F32675" w:rsidP="00F32675">
                      <w:pPr>
                        <w:spacing w:before="0" w:after="0"/>
                        <w:jc w:val="center"/>
                        <w:rPr>
                          <w:sz w:val="22"/>
                        </w:rPr>
                      </w:pPr>
                    </w:p>
                    <w:p w14:paraId="79FDF9D6" w14:textId="77777777" w:rsidR="00F32675" w:rsidRPr="00972D1D" w:rsidRDefault="00F32675" w:rsidP="00F32675">
                      <w:pPr>
                        <w:keepNext/>
                        <w:spacing w:before="0" w:after="0" w:line="240" w:lineRule="auto"/>
                        <w:jc w:val="center"/>
                        <w:rPr>
                          <w:sz w:val="22"/>
                        </w:rPr>
                      </w:pPr>
                    </w:p>
                    <w:p w14:paraId="1F667052" w14:textId="77777777" w:rsidR="00F32675" w:rsidRPr="00972D1D" w:rsidRDefault="00F32675" w:rsidP="00F32675">
                      <w:pPr>
                        <w:spacing w:before="0" w:after="0"/>
                        <w:rPr>
                          <w:sz w:val="22"/>
                        </w:rPr>
                      </w:pPr>
                    </w:p>
                    <w:p w14:paraId="37EFAAB8" w14:textId="77777777" w:rsidR="00F32675" w:rsidRPr="00972D1D" w:rsidRDefault="00F32675" w:rsidP="00F32675">
                      <w:pPr>
                        <w:spacing w:before="0" w:after="0"/>
                        <w:jc w:val="center"/>
                        <w:rPr>
                          <w:sz w:val="22"/>
                        </w:rPr>
                      </w:pPr>
                      <w:r w:rsidRPr="00972D1D">
                        <w:rPr>
                          <w:sz w:val="22"/>
                        </w:rPr>
                        <w:t xml:space="preserve"> </w:t>
                      </w:r>
                    </w:p>
                    <w:p w14:paraId="00751FC7" w14:textId="77777777" w:rsidR="00F32675" w:rsidRPr="00972D1D" w:rsidRDefault="00F32675" w:rsidP="00F32675">
                      <w:pPr>
                        <w:keepNext/>
                        <w:spacing w:before="0" w:after="0" w:line="240" w:lineRule="auto"/>
                        <w:jc w:val="center"/>
                        <w:rPr>
                          <w:sz w:val="22"/>
                        </w:rPr>
                      </w:pPr>
                    </w:p>
                    <w:p w14:paraId="2850BAFC" w14:textId="77777777" w:rsidR="00F32675" w:rsidRPr="00972D1D" w:rsidRDefault="00F32675" w:rsidP="00F32675">
                      <w:pPr>
                        <w:keepNext/>
                        <w:spacing w:before="0" w:after="0" w:line="240" w:lineRule="auto"/>
                        <w:jc w:val="center"/>
                        <w:rPr>
                          <w:sz w:val="22"/>
                        </w:rPr>
                      </w:pPr>
                    </w:p>
                    <w:p w14:paraId="3C221709" w14:textId="77777777" w:rsidR="00F32675" w:rsidRPr="00972D1D" w:rsidRDefault="00F32675" w:rsidP="00F32675">
                      <w:pPr>
                        <w:keepNext/>
                        <w:spacing w:before="0" w:after="0" w:line="240" w:lineRule="auto"/>
                        <w:jc w:val="center"/>
                        <w:rPr>
                          <w:sz w:val="22"/>
                        </w:rPr>
                      </w:pPr>
                    </w:p>
                    <w:p w14:paraId="02DA902C" w14:textId="77777777" w:rsidR="00F32675" w:rsidRPr="00972D1D" w:rsidRDefault="00F32675" w:rsidP="00F32675">
                      <w:pPr>
                        <w:spacing w:before="0" w:after="0" w:line="240" w:lineRule="auto"/>
                        <w:rPr>
                          <w:sz w:val="22"/>
                        </w:rPr>
                      </w:pPr>
                    </w:p>
                    <w:p w14:paraId="15D9A654" w14:textId="77777777" w:rsidR="00F32675" w:rsidRPr="00972D1D" w:rsidRDefault="00F32675" w:rsidP="00F32675">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0FD352EE" w14:textId="77777777" w:rsidR="00DB6EC8" w:rsidRDefault="00DB6EC8" w:rsidP="00031955"/>
    <w:p w14:paraId="488D0DC8" w14:textId="77777777" w:rsidR="00DB6EC8" w:rsidRDefault="00DB6EC8" w:rsidP="00031955"/>
    <w:p w14:paraId="20D93CD2" w14:textId="77777777" w:rsidR="00DB6EC8" w:rsidRDefault="00DB6EC8" w:rsidP="00031955"/>
    <w:p w14:paraId="7A4876CB" w14:textId="77777777" w:rsidR="00DB6EC8" w:rsidRDefault="00DB6EC8" w:rsidP="00031955"/>
    <w:p w14:paraId="74DC437A" w14:textId="77777777" w:rsidR="00DB6EC8" w:rsidRDefault="00DB6EC8" w:rsidP="00031955"/>
    <w:p w14:paraId="72049EE5" w14:textId="77777777" w:rsidR="00E47256" w:rsidRDefault="00E47256" w:rsidP="00031955"/>
    <w:p w14:paraId="0E3B7712" w14:textId="77777777" w:rsidR="00972D1D" w:rsidRDefault="00972D1D" w:rsidP="00031955"/>
    <w:p w14:paraId="17ADAD19" w14:textId="77777777" w:rsidR="00972D1D" w:rsidRDefault="00972D1D" w:rsidP="00031955"/>
    <w:p w14:paraId="380D0F1A" w14:textId="77777777" w:rsidR="00972D1D" w:rsidRDefault="00972D1D" w:rsidP="00031955"/>
    <w:p w14:paraId="41CA03FD" w14:textId="77777777" w:rsidR="00972D1D" w:rsidRDefault="00972D1D" w:rsidP="00031955"/>
    <w:p w14:paraId="0CF599B8" w14:textId="77777777" w:rsidR="00972D1D" w:rsidRDefault="00972D1D" w:rsidP="00031955"/>
    <w:p w14:paraId="1BEB07CE" w14:textId="77777777" w:rsidR="00972D1D" w:rsidRDefault="00972D1D" w:rsidP="00031955"/>
    <w:p w14:paraId="1B718A8C" w14:textId="77777777" w:rsidR="00972D1D" w:rsidRDefault="00972D1D" w:rsidP="00031955"/>
    <w:p w14:paraId="4B5F42D8" w14:textId="552D6196" w:rsidR="00972D1D" w:rsidRDefault="005E4CE0" w:rsidP="00031955">
      <w:r>
        <w:rPr>
          <w:noProof/>
        </w:rPr>
        <w:lastRenderedPageBreak/>
        <mc:AlternateContent>
          <mc:Choice Requires="wps">
            <w:drawing>
              <wp:anchor distT="0" distB="0" distL="114300" distR="114300" simplePos="0" relativeHeight="251658308" behindDoc="1" locked="0" layoutInCell="1" allowOverlap="1" wp14:anchorId="05E805EE" wp14:editId="53708A52">
                <wp:simplePos x="0" y="0"/>
                <wp:positionH relativeFrom="margin">
                  <wp:align>right</wp:align>
                </wp:positionH>
                <wp:positionV relativeFrom="margin">
                  <wp:align>top</wp:align>
                </wp:positionV>
                <wp:extent cx="5215890" cy="5589905"/>
                <wp:effectExtent l="0" t="0" r="3810" b="0"/>
                <wp:wrapTopAndBottom/>
                <wp:docPr id="351" name="Text Box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590310"/>
                        </a:xfrm>
                        <a:prstGeom prst="rect">
                          <a:avLst/>
                        </a:prstGeom>
                        <a:solidFill>
                          <a:srgbClr val="FFFFFF"/>
                        </a:solidFill>
                        <a:ln w="9525">
                          <a:noFill/>
                          <a:miter lim="800000"/>
                          <a:headEnd/>
                          <a:tailEnd/>
                        </a:ln>
                      </wps:spPr>
                      <wps:txbx>
                        <w:txbxContent>
                          <w:p w14:paraId="7FD1E1AA" w14:textId="77777777" w:rsidR="00FC5D46" w:rsidRDefault="00FB1568" w:rsidP="00FC5D46">
                            <w:pPr>
                              <w:keepNext/>
                              <w:spacing w:before="0" w:after="0" w:line="240" w:lineRule="auto"/>
                              <w:jc w:val="center"/>
                            </w:pPr>
                            <w:r>
                              <w:rPr>
                                <w:noProof/>
                              </w:rPr>
                              <w:drawing>
                                <wp:inline distT="0" distB="0" distL="0" distR="0" wp14:anchorId="2E13E0D1" wp14:editId="48752B65">
                                  <wp:extent cx="5152687" cy="5043055"/>
                                  <wp:effectExtent l="0" t="0" r="0" b="5715"/>
                                  <wp:docPr id="353" name="Picture 3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Picture 353" descr="A picture containing text&#10;&#10;Description automatically generated"/>
                                          <pic:cNvPicPr/>
                                        </pic:nvPicPr>
                                        <pic:blipFill>
                                          <a:blip r:embed="rId133"/>
                                          <a:stretch>
                                            <a:fillRect/>
                                          </a:stretch>
                                        </pic:blipFill>
                                        <pic:spPr>
                                          <a:xfrm>
                                            <a:off x="0" y="0"/>
                                            <a:ext cx="5191130" cy="5080680"/>
                                          </a:xfrm>
                                          <a:prstGeom prst="rect">
                                            <a:avLst/>
                                          </a:prstGeom>
                                        </pic:spPr>
                                      </pic:pic>
                                    </a:graphicData>
                                  </a:graphic>
                                </wp:inline>
                              </w:drawing>
                            </w:r>
                          </w:p>
                          <w:p w14:paraId="20F79C64" w14:textId="77777777" w:rsidR="00FC5D46" w:rsidRDefault="00FC5D46" w:rsidP="00FC5D46">
                            <w:pPr>
                              <w:pStyle w:val="Caption"/>
                              <w:spacing w:after="0"/>
                            </w:pPr>
                          </w:p>
                          <w:p w14:paraId="31CB3F5B" w14:textId="5DC9F9EF" w:rsidR="00FC5D46" w:rsidRDefault="00FC5D46" w:rsidP="00FC5D46">
                            <w:pPr>
                              <w:pStyle w:val="Caption"/>
                              <w:spacing w:after="0"/>
                            </w:pPr>
                            <w:r>
                              <w:t>Figure B.</w:t>
                            </w:r>
                            <w:r w:rsidR="00CF4633">
                              <w:fldChar w:fldCharType="begin"/>
                            </w:r>
                            <w:r w:rsidR="00CF4633">
                              <w:instrText xml:space="preserve"> SEQ Figure_B. \* ARABIC </w:instrText>
                            </w:r>
                            <w:r w:rsidR="00CF4633">
                              <w:fldChar w:fldCharType="separate"/>
                            </w:r>
                            <w:r w:rsidR="005D57AA">
                              <w:rPr>
                                <w:noProof/>
                              </w:rPr>
                              <w:t>8</w:t>
                            </w:r>
                            <w:r w:rsidR="00CF4633">
                              <w:rPr>
                                <w:noProof/>
                              </w:rPr>
                              <w:fldChar w:fldCharType="end"/>
                            </w:r>
                            <w:r>
                              <w:t>. DIME Server Explanation Visualization</w:t>
                            </w:r>
                          </w:p>
                          <w:p w14:paraId="0123D902" w14:textId="00DB8033" w:rsidR="005E4CE0" w:rsidRDefault="005E4CE0" w:rsidP="005E4CE0">
                            <w:pPr>
                              <w:keepNext/>
                              <w:spacing w:before="0" w:after="0" w:line="240" w:lineRule="auto"/>
                              <w:jc w:val="center"/>
                            </w:pPr>
                          </w:p>
                          <w:p w14:paraId="5748C3D1" w14:textId="77777777" w:rsidR="005E4CE0" w:rsidRDefault="005E4CE0" w:rsidP="005E4CE0">
                            <w:pPr>
                              <w:pStyle w:val="Caption"/>
                              <w:spacing w:after="0"/>
                            </w:pPr>
                          </w:p>
                          <w:p w14:paraId="1D8D1B92" w14:textId="33E6700A" w:rsidR="005E4CE0" w:rsidRDefault="00FC5D46" w:rsidP="005E4CE0">
                            <w:pPr>
                              <w:pStyle w:val="Caption"/>
                              <w:spacing w:after="0"/>
                            </w:pPr>
                            <w:r>
                              <w:t xml:space="preserve"> </w:t>
                            </w:r>
                          </w:p>
                          <w:p w14:paraId="49676B88" w14:textId="77777777" w:rsidR="005E4CE0" w:rsidRDefault="005E4CE0" w:rsidP="005E4CE0">
                            <w:pPr>
                              <w:keepNext/>
                              <w:spacing w:before="0" w:after="0" w:line="240" w:lineRule="auto"/>
                              <w:jc w:val="center"/>
                            </w:pPr>
                          </w:p>
                          <w:p w14:paraId="1F9522CA" w14:textId="77777777" w:rsidR="005E4CE0" w:rsidRDefault="005E4CE0" w:rsidP="005E4CE0">
                            <w:pPr>
                              <w:pStyle w:val="Caption"/>
                              <w:spacing w:after="0"/>
                            </w:pPr>
                          </w:p>
                          <w:p w14:paraId="376465D1" w14:textId="77777777" w:rsidR="005E4CE0" w:rsidRPr="00F50518" w:rsidRDefault="005E4CE0" w:rsidP="005E4CE0">
                            <w:pPr>
                              <w:pStyle w:val="Caption"/>
                              <w:spacing w:after="0"/>
                              <w:jc w:val="both"/>
                            </w:pPr>
                          </w:p>
                          <w:p w14:paraId="21A2D2E0" w14:textId="77777777" w:rsidR="005E4CE0" w:rsidRDefault="005E4CE0" w:rsidP="005E4CE0">
                            <w:pPr>
                              <w:keepNext/>
                              <w:spacing w:before="0" w:after="0" w:line="240" w:lineRule="auto"/>
                              <w:jc w:val="center"/>
                            </w:pPr>
                          </w:p>
                          <w:p w14:paraId="7E80ADF1" w14:textId="77777777" w:rsidR="005E4CE0" w:rsidRDefault="005E4CE0" w:rsidP="005E4CE0">
                            <w:pPr>
                              <w:pStyle w:val="Caption"/>
                              <w:spacing w:after="0"/>
                            </w:pPr>
                          </w:p>
                          <w:p w14:paraId="299DFD33" w14:textId="77777777" w:rsidR="005E4CE0" w:rsidRDefault="005E4CE0" w:rsidP="005E4CE0">
                            <w:pPr>
                              <w:pStyle w:val="Caption"/>
                              <w:spacing w:after="0"/>
                            </w:pPr>
                            <w:r>
                              <w:t xml:space="preserve"> </w:t>
                            </w:r>
                          </w:p>
                          <w:p w14:paraId="2D0750BD" w14:textId="77777777" w:rsidR="005E4CE0" w:rsidRDefault="005E4CE0" w:rsidP="005E4CE0">
                            <w:pPr>
                              <w:keepNext/>
                              <w:spacing w:before="0" w:after="0" w:line="240" w:lineRule="auto"/>
                              <w:jc w:val="center"/>
                            </w:pPr>
                          </w:p>
                          <w:p w14:paraId="0CB139E1" w14:textId="77777777" w:rsidR="005E4CE0" w:rsidRDefault="005E4CE0" w:rsidP="005E4CE0">
                            <w:pPr>
                              <w:pStyle w:val="Caption"/>
                              <w:spacing w:after="0"/>
                            </w:pPr>
                          </w:p>
                          <w:p w14:paraId="060630B4" w14:textId="77777777" w:rsidR="005E4CE0" w:rsidRDefault="005E4CE0" w:rsidP="005E4CE0">
                            <w:pPr>
                              <w:pStyle w:val="Caption"/>
                              <w:spacing w:after="0"/>
                            </w:pPr>
                            <w:r>
                              <w:t xml:space="preserve"> </w:t>
                            </w:r>
                          </w:p>
                          <w:p w14:paraId="36871334" w14:textId="77777777" w:rsidR="005E4CE0" w:rsidRPr="00972D1D" w:rsidRDefault="005E4CE0" w:rsidP="005E4CE0">
                            <w:pPr>
                              <w:keepNext/>
                              <w:spacing w:before="0" w:after="0" w:line="240" w:lineRule="auto"/>
                              <w:jc w:val="center"/>
                              <w:rPr>
                                <w:sz w:val="22"/>
                              </w:rPr>
                            </w:pPr>
                          </w:p>
                          <w:p w14:paraId="76F87300" w14:textId="77777777" w:rsidR="005E4CE0" w:rsidRPr="00972D1D" w:rsidRDefault="005E4CE0" w:rsidP="005E4CE0">
                            <w:pPr>
                              <w:keepNext/>
                              <w:spacing w:before="0" w:after="0" w:line="240" w:lineRule="auto"/>
                              <w:jc w:val="center"/>
                              <w:rPr>
                                <w:sz w:val="22"/>
                              </w:rPr>
                            </w:pPr>
                          </w:p>
                          <w:p w14:paraId="3460C149" w14:textId="77777777" w:rsidR="005E4CE0" w:rsidRPr="00972D1D" w:rsidRDefault="005E4CE0" w:rsidP="005E4CE0">
                            <w:pPr>
                              <w:spacing w:before="0" w:after="0"/>
                              <w:jc w:val="center"/>
                              <w:rPr>
                                <w:sz w:val="22"/>
                              </w:rPr>
                            </w:pPr>
                          </w:p>
                          <w:p w14:paraId="7EE3D1C7" w14:textId="77777777" w:rsidR="005E4CE0" w:rsidRPr="00972D1D" w:rsidRDefault="005E4CE0" w:rsidP="005E4CE0">
                            <w:pPr>
                              <w:keepNext/>
                              <w:spacing w:before="0" w:after="0" w:line="240" w:lineRule="auto"/>
                              <w:jc w:val="center"/>
                              <w:rPr>
                                <w:sz w:val="22"/>
                              </w:rPr>
                            </w:pPr>
                          </w:p>
                          <w:p w14:paraId="04F3AB58" w14:textId="77777777" w:rsidR="005E4CE0" w:rsidRPr="00972D1D" w:rsidRDefault="005E4CE0" w:rsidP="005E4CE0">
                            <w:pPr>
                              <w:spacing w:before="0" w:after="0"/>
                              <w:rPr>
                                <w:sz w:val="22"/>
                              </w:rPr>
                            </w:pPr>
                          </w:p>
                          <w:p w14:paraId="1300FFC0" w14:textId="77777777" w:rsidR="005E4CE0" w:rsidRPr="00972D1D" w:rsidRDefault="005E4CE0" w:rsidP="005E4CE0">
                            <w:pPr>
                              <w:spacing w:before="0" w:after="0"/>
                              <w:jc w:val="center"/>
                              <w:rPr>
                                <w:sz w:val="22"/>
                              </w:rPr>
                            </w:pPr>
                            <w:r w:rsidRPr="00972D1D">
                              <w:rPr>
                                <w:sz w:val="22"/>
                              </w:rPr>
                              <w:t xml:space="preserve"> </w:t>
                            </w:r>
                          </w:p>
                          <w:p w14:paraId="286025BE" w14:textId="77777777" w:rsidR="005E4CE0" w:rsidRPr="00972D1D" w:rsidRDefault="005E4CE0" w:rsidP="005E4CE0">
                            <w:pPr>
                              <w:keepNext/>
                              <w:spacing w:before="0" w:after="0" w:line="240" w:lineRule="auto"/>
                              <w:jc w:val="center"/>
                              <w:rPr>
                                <w:sz w:val="22"/>
                              </w:rPr>
                            </w:pPr>
                          </w:p>
                          <w:p w14:paraId="0B94BE52" w14:textId="77777777" w:rsidR="005E4CE0" w:rsidRPr="00972D1D" w:rsidRDefault="005E4CE0" w:rsidP="005E4CE0">
                            <w:pPr>
                              <w:spacing w:before="0" w:after="0"/>
                              <w:rPr>
                                <w:sz w:val="22"/>
                              </w:rPr>
                            </w:pPr>
                          </w:p>
                          <w:p w14:paraId="64561086" w14:textId="77777777" w:rsidR="005E4CE0" w:rsidRPr="00972D1D" w:rsidRDefault="005E4CE0" w:rsidP="005E4CE0">
                            <w:pPr>
                              <w:keepNext/>
                              <w:spacing w:before="0" w:after="0" w:line="240" w:lineRule="auto"/>
                              <w:jc w:val="center"/>
                              <w:rPr>
                                <w:sz w:val="22"/>
                              </w:rPr>
                            </w:pPr>
                          </w:p>
                          <w:p w14:paraId="54C4E27C" w14:textId="77777777" w:rsidR="005E4CE0" w:rsidRPr="00972D1D" w:rsidRDefault="005E4CE0" w:rsidP="005E4CE0">
                            <w:pPr>
                              <w:spacing w:before="0" w:after="0"/>
                              <w:jc w:val="center"/>
                              <w:rPr>
                                <w:sz w:val="22"/>
                              </w:rPr>
                            </w:pPr>
                          </w:p>
                          <w:p w14:paraId="203187EA" w14:textId="77777777" w:rsidR="005E4CE0" w:rsidRPr="00972D1D" w:rsidRDefault="005E4CE0" w:rsidP="005E4CE0">
                            <w:pPr>
                              <w:keepNext/>
                              <w:spacing w:before="0" w:after="0" w:line="240" w:lineRule="auto"/>
                              <w:jc w:val="center"/>
                              <w:rPr>
                                <w:sz w:val="22"/>
                              </w:rPr>
                            </w:pPr>
                          </w:p>
                          <w:p w14:paraId="2737DFD2" w14:textId="77777777" w:rsidR="005E4CE0" w:rsidRPr="00972D1D" w:rsidRDefault="005E4CE0" w:rsidP="005E4CE0">
                            <w:pPr>
                              <w:spacing w:before="0" w:after="0" w:line="240" w:lineRule="auto"/>
                              <w:jc w:val="center"/>
                              <w:rPr>
                                <w:sz w:val="22"/>
                              </w:rPr>
                            </w:pPr>
                          </w:p>
                          <w:p w14:paraId="25923D87" w14:textId="77777777" w:rsidR="005E4CE0" w:rsidRPr="00972D1D" w:rsidRDefault="005E4CE0" w:rsidP="005E4CE0">
                            <w:pPr>
                              <w:spacing w:before="0" w:after="0" w:line="240" w:lineRule="auto"/>
                              <w:jc w:val="center"/>
                              <w:rPr>
                                <w:sz w:val="22"/>
                              </w:rPr>
                            </w:pPr>
                          </w:p>
                          <w:p w14:paraId="764F2D65" w14:textId="77777777" w:rsidR="005E4CE0" w:rsidRPr="00972D1D" w:rsidRDefault="005E4CE0" w:rsidP="005E4CE0">
                            <w:pPr>
                              <w:keepNext/>
                              <w:spacing w:before="0" w:after="0" w:line="240" w:lineRule="auto"/>
                              <w:jc w:val="center"/>
                              <w:rPr>
                                <w:sz w:val="22"/>
                              </w:rPr>
                            </w:pPr>
                          </w:p>
                          <w:p w14:paraId="568D7539" w14:textId="77777777" w:rsidR="005E4CE0" w:rsidRPr="00972D1D" w:rsidRDefault="005E4CE0" w:rsidP="005E4CE0">
                            <w:pPr>
                              <w:spacing w:before="0" w:after="0"/>
                              <w:rPr>
                                <w:sz w:val="22"/>
                              </w:rPr>
                            </w:pPr>
                          </w:p>
                          <w:p w14:paraId="0BD6FD87" w14:textId="77777777" w:rsidR="005E4CE0" w:rsidRPr="00972D1D" w:rsidRDefault="005E4CE0" w:rsidP="005E4CE0">
                            <w:pPr>
                              <w:keepNext/>
                              <w:spacing w:before="0" w:after="0" w:line="240" w:lineRule="auto"/>
                              <w:jc w:val="center"/>
                              <w:rPr>
                                <w:sz w:val="22"/>
                              </w:rPr>
                            </w:pPr>
                          </w:p>
                          <w:p w14:paraId="51C8D425" w14:textId="77777777" w:rsidR="005E4CE0" w:rsidRPr="00972D1D" w:rsidRDefault="005E4CE0" w:rsidP="005E4CE0">
                            <w:pPr>
                              <w:spacing w:before="0" w:after="0"/>
                              <w:jc w:val="center"/>
                              <w:rPr>
                                <w:sz w:val="22"/>
                              </w:rPr>
                            </w:pPr>
                          </w:p>
                          <w:p w14:paraId="207F80CF" w14:textId="77777777" w:rsidR="005E4CE0" w:rsidRPr="00972D1D" w:rsidRDefault="005E4CE0" w:rsidP="005E4CE0">
                            <w:pPr>
                              <w:spacing w:before="0" w:after="0"/>
                              <w:jc w:val="center"/>
                              <w:rPr>
                                <w:sz w:val="22"/>
                              </w:rPr>
                            </w:pPr>
                          </w:p>
                          <w:p w14:paraId="567D5838" w14:textId="77777777" w:rsidR="005E4CE0" w:rsidRPr="00972D1D" w:rsidRDefault="005E4CE0" w:rsidP="005E4CE0">
                            <w:pPr>
                              <w:keepNext/>
                              <w:spacing w:before="0" w:after="0" w:line="240" w:lineRule="auto"/>
                              <w:jc w:val="center"/>
                              <w:rPr>
                                <w:sz w:val="22"/>
                              </w:rPr>
                            </w:pPr>
                          </w:p>
                          <w:p w14:paraId="21AE4013" w14:textId="77777777" w:rsidR="005E4CE0" w:rsidRPr="00972D1D" w:rsidRDefault="005E4CE0" w:rsidP="005E4CE0">
                            <w:pPr>
                              <w:spacing w:before="0" w:after="0"/>
                              <w:rPr>
                                <w:sz w:val="22"/>
                              </w:rPr>
                            </w:pPr>
                          </w:p>
                          <w:p w14:paraId="34DCE9AD" w14:textId="77777777" w:rsidR="005E4CE0" w:rsidRPr="00972D1D" w:rsidRDefault="005E4CE0" w:rsidP="005E4CE0">
                            <w:pPr>
                              <w:spacing w:before="0" w:after="0"/>
                              <w:jc w:val="center"/>
                              <w:rPr>
                                <w:sz w:val="22"/>
                              </w:rPr>
                            </w:pPr>
                            <w:r w:rsidRPr="00972D1D">
                              <w:rPr>
                                <w:sz w:val="22"/>
                              </w:rPr>
                              <w:t xml:space="preserve"> </w:t>
                            </w:r>
                          </w:p>
                          <w:p w14:paraId="19FD6459" w14:textId="77777777" w:rsidR="005E4CE0" w:rsidRPr="00972D1D" w:rsidRDefault="005E4CE0" w:rsidP="005E4CE0">
                            <w:pPr>
                              <w:keepNext/>
                              <w:spacing w:before="0" w:after="0" w:line="240" w:lineRule="auto"/>
                              <w:jc w:val="center"/>
                              <w:rPr>
                                <w:sz w:val="22"/>
                              </w:rPr>
                            </w:pPr>
                          </w:p>
                          <w:p w14:paraId="28FF5D49" w14:textId="77777777" w:rsidR="005E4CE0" w:rsidRPr="00972D1D" w:rsidRDefault="005E4CE0" w:rsidP="005E4CE0">
                            <w:pPr>
                              <w:keepNext/>
                              <w:spacing w:before="0" w:after="0" w:line="240" w:lineRule="auto"/>
                              <w:jc w:val="center"/>
                              <w:rPr>
                                <w:sz w:val="22"/>
                              </w:rPr>
                            </w:pPr>
                          </w:p>
                          <w:p w14:paraId="67AA80C6" w14:textId="77777777" w:rsidR="005E4CE0" w:rsidRPr="00972D1D" w:rsidRDefault="005E4CE0" w:rsidP="005E4CE0">
                            <w:pPr>
                              <w:keepNext/>
                              <w:spacing w:before="0" w:after="0" w:line="240" w:lineRule="auto"/>
                              <w:jc w:val="center"/>
                              <w:rPr>
                                <w:sz w:val="22"/>
                              </w:rPr>
                            </w:pPr>
                          </w:p>
                          <w:p w14:paraId="131B222B" w14:textId="77777777" w:rsidR="005E4CE0" w:rsidRPr="00972D1D" w:rsidRDefault="005E4CE0" w:rsidP="005E4CE0">
                            <w:pPr>
                              <w:spacing w:before="0" w:after="0" w:line="240" w:lineRule="auto"/>
                              <w:rPr>
                                <w:sz w:val="22"/>
                              </w:rPr>
                            </w:pPr>
                          </w:p>
                          <w:p w14:paraId="12FA973A" w14:textId="77777777" w:rsidR="005E4CE0" w:rsidRPr="00972D1D" w:rsidRDefault="005E4CE0" w:rsidP="005E4CE0">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E805EE" id="Text Box 351" o:spid="_x0000_s1095" type="#_x0000_t202" style="position:absolute;left:0;text-align:left;margin-left:359.5pt;margin-top:0;width:410.7pt;height:440.15pt;z-index:-25165817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" stroked="f">
                <v:textbox inset="1.44pt,1.44pt,1.44pt,1.44pt">
                  <w:txbxContent>
                    <w:p w14:paraId="7FD1E1AA" w14:textId="77777777" w:rsidR="00FC5D46" w:rsidRDefault="00FB1568" w:rsidP="00FC5D46">
                      <w:pPr>
                        <w:keepNext/>
                        <w:spacing w:before="0" w:after="0" w:line="240" w:lineRule="auto"/>
                        <w:jc w:val="center"/>
                      </w:pPr>
                      <w:r>
                        <w:rPr>
                          <w:noProof/>
                        </w:rPr>
                        <w:drawing>
                          <wp:inline distT="0" distB="0" distL="0" distR="0" wp14:anchorId="2E13E0D1" wp14:editId="48752B65">
                            <wp:extent cx="5152687" cy="5043055"/>
                            <wp:effectExtent l="0" t="0" r="0" b="5715"/>
                            <wp:docPr id="353" name="Picture 3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Picture 353" descr="A picture containing text&#10;&#10;Description automatically generated"/>
                                    <pic:cNvPicPr/>
                                  </pic:nvPicPr>
                                  <pic:blipFill>
                                    <a:blip r:embed="rId134"/>
                                    <a:stretch>
                                      <a:fillRect/>
                                    </a:stretch>
                                  </pic:blipFill>
                                  <pic:spPr>
                                    <a:xfrm>
                                      <a:off x="0" y="0"/>
                                      <a:ext cx="5191130" cy="5080680"/>
                                    </a:xfrm>
                                    <a:prstGeom prst="rect">
                                      <a:avLst/>
                                    </a:prstGeom>
                                  </pic:spPr>
                                </pic:pic>
                              </a:graphicData>
                            </a:graphic>
                          </wp:inline>
                        </w:drawing>
                      </w:r>
                    </w:p>
                    <w:p w14:paraId="20F79C64" w14:textId="77777777" w:rsidR="00FC5D46" w:rsidRDefault="00FC5D46" w:rsidP="00FC5D46">
                      <w:pPr>
                        <w:pStyle w:val="Caption"/>
                        <w:spacing w:after="0"/>
                      </w:pPr>
                    </w:p>
                    <w:p w14:paraId="31CB3F5B" w14:textId="5DC9F9EF" w:rsidR="00FC5D46" w:rsidRDefault="00FC5D46" w:rsidP="00FC5D46">
                      <w:pPr>
                        <w:pStyle w:val="Caption"/>
                        <w:spacing w:after="0"/>
                      </w:pPr>
                      <w:r>
                        <w:t>Figure B.</w:t>
                      </w:r>
                      <w:fldSimple w:instr=" SEQ Figure_B. \* ARABIC ">
                        <w:r w:rsidR="005D57AA">
                          <w:rPr>
                            <w:noProof/>
                          </w:rPr>
                          <w:t>8</w:t>
                        </w:r>
                      </w:fldSimple>
                      <w:r>
                        <w:t>. DIME Server Explanation Visualization</w:t>
                      </w:r>
                    </w:p>
                    <w:p w14:paraId="0123D902" w14:textId="00DB8033" w:rsidR="005E4CE0" w:rsidRDefault="005E4CE0" w:rsidP="005E4CE0">
                      <w:pPr>
                        <w:keepNext/>
                        <w:spacing w:before="0" w:after="0" w:line="240" w:lineRule="auto"/>
                        <w:jc w:val="center"/>
                      </w:pPr>
                    </w:p>
                    <w:p w14:paraId="5748C3D1" w14:textId="77777777" w:rsidR="005E4CE0" w:rsidRDefault="005E4CE0" w:rsidP="005E4CE0">
                      <w:pPr>
                        <w:pStyle w:val="Caption"/>
                        <w:spacing w:after="0"/>
                      </w:pPr>
                    </w:p>
                    <w:p w14:paraId="1D8D1B92" w14:textId="33E6700A" w:rsidR="005E4CE0" w:rsidRDefault="00FC5D46" w:rsidP="005E4CE0">
                      <w:pPr>
                        <w:pStyle w:val="Caption"/>
                        <w:spacing w:after="0"/>
                      </w:pPr>
                      <w:r>
                        <w:t xml:space="preserve"> </w:t>
                      </w:r>
                    </w:p>
                    <w:p w14:paraId="49676B88" w14:textId="77777777" w:rsidR="005E4CE0" w:rsidRDefault="005E4CE0" w:rsidP="005E4CE0">
                      <w:pPr>
                        <w:keepNext/>
                        <w:spacing w:before="0" w:after="0" w:line="240" w:lineRule="auto"/>
                        <w:jc w:val="center"/>
                      </w:pPr>
                    </w:p>
                    <w:p w14:paraId="1F9522CA" w14:textId="77777777" w:rsidR="005E4CE0" w:rsidRDefault="005E4CE0" w:rsidP="005E4CE0">
                      <w:pPr>
                        <w:pStyle w:val="Caption"/>
                        <w:spacing w:after="0"/>
                      </w:pPr>
                    </w:p>
                    <w:p w14:paraId="376465D1" w14:textId="77777777" w:rsidR="005E4CE0" w:rsidRPr="00F50518" w:rsidRDefault="005E4CE0" w:rsidP="005E4CE0">
                      <w:pPr>
                        <w:pStyle w:val="Caption"/>
                        <w:spacing w:after="0"/>
                        <w:jc w:val="both"/>
                      </w:pPr>
                    </w:p>
                    <w:p w14:paraId="21A2D2E0" w14:textId="77777777" w:rsidR="005E4CE0" w:rsidRDefault="005E4CE0" w:rsidP="005E4CE0">
                      <w:pPr>
                        <w:keepNext/>
                        <w:spacing w:before="0" w:after="0" w:line="240" w:lineRule="auto"/>
                        <w:jc w:val="center"/>
                      </w:pPr>
                    </w:p>
                    <w:p w14:paraId="7E80ADF1" w14:textId="77777777" w:rsidR="005E4CE0" w:rsidRDefault="005E4CE0" w:rsidP="005E4CE0">
                      <w:pPr>
                        <w:pStyle w:val="Caption"/>
                        <w:spacing w:after="0"/>
                      </w:pPr>
                    </w:p>
                    <w:p w14:paraId="299DFD33" w14:textId="77777777" w:rsidR="005E4CE0" w:rsidRDefault="005E4CE0" w:rsidP="005E4CE0">
                      <w:pPr>
                        <w:pStyle w:val="Caption"/>
                        <w:spacing w:after="0"/>
                      </w:pPr>
                      <w:r>
                        <w:t xml:space="preserve"> </w:t>
                      </w:r>
                    </w:p>
                    <w:p w14:paraId="2D0750BD" w14:textId="77777777" w:rsidR="005E4CE0" w:rsidRDefault="005E4CE0" w:rsidP="005E4CE0">
                      <w:pPr>
                        <w:keepNext/>
                        <w:spacing w:before="0" w:after="0" w:line="240" w:lineRule="auto"/>
                        <w:jc w:val="center"/>
                      </w:pPr>
                    </w:p>
                    <w:p w14:paraId="0CB139E1" w14:textId="77777777" w:rsidR="005E4CE0" w:rsidRDefault="005E4CE0" w:rsidP="005E4CE0">
                      <w:pPr>
                        <w:pStyle w:val="Caption"/>
                        <w:spacing w:after="0"/>
                      </w:pPr>
                    </w:p>
                    <w:p w14:paraId="060630B4" w14:textId="77777777" w:rsidR="005E4CE0" w:rsidRDefault="005E4CE0" w:rsidP="005E4CE0">
                      <w:pPr>
                        <w:pStyle w:val="Caption"/>
                        <w:spacing w:after="0"/>
                      </w:pPr>
                      <w:r>
                        <w:t xml:space="preserve"> </w:t>
                      </w:r>
                    </w:p>
                    <w:p w14:paraId="36871334" w14:textId="77777777" w:rsidR="005E4CE0" w:rsidRPr="00972D1D" w:rsidRDefault="005E4CE0" w:rsidP="005E4CE0">
                      <w:pPr>
                        <w:keepNext/>
                        <w:spacing w:before="0" w:after="0" w:line="240" w:lineRule="auto"/>
                        <w:jc w:val="center"/>
                        <w:rPr>
                          <w:sz w:val="22"/>
                        </w:rPr>
                      </w:pPr>
                    </w:p>
                    <w:p w14:paraId="76F87300" w14:textId="77777777" w:rsidR="005E4CE0" w:rsidRPr="00972D1D" w:rsidRDefault="005E4CE0" w:rsidP="005E4CE0">
                      <w:pPr>
                        <w:keepNext/>
                        <w:spacing w:before="0" w:after="0" w:line="240" w:lineRule="auto"/>
                        <w:jc w:val="center"/>
                        <w:rPr>
                          <w:sz w:val="22"/>
                        </w:rPr>
                      </w:pPr>
                    </w:p>
                    <w:p w14:paraId="3460C149" w14:textId="77777777" w:rsidR="005E4CE0" w:rsidRPr="00972D1D" w:rsidRDefault="005E4CE0" w:rsidP="005E4CE0">
                      <w:pPr>
                        <w:spacing w:before="0" w:after="0"/>
                        <w:jc w:val="center"/>
                        <w:rPr>
                          <w:sz w:val="22"/>
                        </w:rPr>
                      </w:pPr>
                    </w:p>
                    <w:p w14:paraId="7EE3D1C7" w14:textId="77777777" w:rsidR="005E4CE0" w:rsidRPr="00972D1D" w:rsidRDefault="005E4CE0" w:rsidP="005E4CE0">
                      <w:pPr>
                        <w:keepNext/>
                        <w:spacing w:before="0" w:after="0" w:line="240" w:lineRule="auto"/>
                        <w:jc w:val="center"/>
                        <w:rPr>
                          <w:sz w:val="22"/>
                        </w:rPr>
                      </w:pPr>
                    </w:p>
                    <w:p w14:paraId="04F3AB58" w14:textId="77777777" w:rsidR="005E4CE0" w:rsidRPr="00972D1D" w:rsidRDefault="005E4CE0" w:rsidP="005E4CE0">
                      <w:pPr>
                        <w:spacing w:before="0" w:after="0"/>
                        <w:rPr>
                          <w:sz w:val="22"/>
                        </w:rPr>
                      </w:pPr>
                    </w:p>
                    <w:p w14:paraId="1300FFC0" w14:textId="77777777" w:rsidR="005E4CE0" w:rsidRPr="00972D1D" w:rsidRDefault="005E4CE0" w:rsidP="005E4CE0">
                      <w:pPr>
                        <w:spacing w:before="0" w:after="0"/>
                        <w:jc w:val="center"/>
                        <w:rPr>
                          <w:sz w:val="22"/>
                        </w:rPr>
                      </w:pPr>
                      <w:r w:rsidRPr="00972D1D">
                        <w:rPr>
                          <w:sz w:val="22"/>
                        </w:rPr>
                        <w:t xml:space="preserve"> </w:t>
                      </w:r>
                    </w:p>
                    <w:p w14:paraId="286025BE" w14:textId="77777777" w:rsidR="005E4CE0" w:rsidRPr="00972D1D" w:rsidRDefault="005E4CE0" w:rsidP="005E4CE0">
                      <w:pPr>
                        <w:keepNext/>
                        <w:spacing w:before="0" w:after="0" w:line="240" w:lineRule="auto"/>
                        <w:jc w:val="center"/>
                        <w:rPr>
                          <w:sz w:val="22"/>
                        </w:rPr>
                      </w:pPr>
                    </w:p>
                    <w:p w14:paraId="0B94BE52" w14:textId="77777777" w:rsidR="005E4CE0" w:rsidRPr="00972D1D" w:rsidRDefault="005E4CE0" w:rsidP="005E4CE0">
                      <w:pPr>
                        <w:spacing w:before="0" w:after="0"/>
                        <w:rPr>
                          <w:sz w:val="22"/>
                        </w:rPr>
                      </w:pPr>
                    </w:p>
                    <w:p w14:paraId="64561086" w14:textId="77777777" w:rsidR="005E4CE0" w:rsidRPr="00972D1D" w:rsidRDefault="005E4CE0" w:rsidP="005E4CE0">
                      <w:pPr>
                        <w:keepNext/>
                        <w:spacing w:before="0" w:after="0" w:line="240" w:lineRule="auto"/>
                        <w:jc w:val="center"/>
                        <w:rPr>
                          <w:sz w:val="22"/>
                        </w:rPr>
                      </w:pPr>
                    </w:p>
                    <w:p w14:paraId="54C4E27C" w14:textId="77777777" w:rsidR="005E4CE0" w:rsidRPr="00972D1D" w:rsidRDefault="005E4CE0" w:rsidP="005E4CE0">
                      <w:pPr>
                        <w:spacing w:before="0" w:after="0"/>
                        <w:jc w:val="center"/>
                        <w:rPr>
                          <w:sz w:val="22"/>
                        </w:rPr>
                      </w:pPr>
                    </w:p>
                    <w:p w14:paraId="203187EA" w14:textId="77777777" w:rsidR="005E4CE0" w:rsidRPr="00972D1D" w:rsidRDefault="005E4CE0" w:rsidP="005E4CE0">
                      <w:pPr>
                        <w:keepNext/>
                        <w:spacing w:before="0" w:after="0" w:line="240" w:lineRule="auto"/>
                        <w:jc w:val="center"/>
                        <w:rPr>
                          <w:sz w:val="22"/>
                        </w:rPr>
                      </w:pPr>
                    </w:p>
                    <w:p w14:paraId="2737DFD2" w14:textId="77777777" w:rsidR="005E4CE0" w:rsidRPr="00972D1D" w:rsidRDefault="005E4CE0" w:rsidP="005E4CE0">
                      <w:pPr>
                        <w:spacing w:before="0" w:after="0" w:line="240" w:lineRule="auto"/>
                        <w:jc w:val="center"/>
                        <w:rPr>
                          <w:sz w:val="22"/>
                        </w:rPr>
                      </w:pPr>
                    </w:p>
                    <w:p w14:paraId="25923D87" w14:textId="77777777" w:rsidR="005E4CE0" w:rsidRPr="00972D1D" w:rsidRDefault="005E4CE0" w:rsidP="005E4CE0">
                      <w:pPr>
                        <w:spacing w:before="0" w:after="0" w:line="240" w:lineRule="auto"/>
                        <w:jc w:val="center"/>
                        <w:rPr>
                          <w:sz w:val="22"/>
                        </w:rPr>
                      </w:pPr>
                    </w:p>
                    <w:p w14:paraId="764F2D65" w14:textId="77777777" w:rsidR="005E4CE0" w:rsidRPr="00972D1D" w:rsidRDefault="005E4CE0" w:rsidP="005E4CE0">
                      <w:pPr>
                        <w:keepNext/>
                        <w:spacing w:before="0" w:after="0" w:line="240" w:lineRule="auto"/>
                        <w:jc w:val="center"/>
                        <w:rPr>
                          <w:sz w:val="22"/>
                        </w:rPr>
                      </w:pPr>
                    </w:p>
                    <w:p w14:paraId="568D7539" w14:textId="77777777" w:rsidR="005E4CE0" w:rsidRPr="00972D1D" w:rsidRDefault="005E4CE0" w:rsidP="005E4CE0">
                      <w:pPr>
                        <w:spacing w:before="0" w:after="0"/>
                        <w:rPr>
                          <w:sz w:val="22"/>
                        </w:rPr>
                      </w:pPr>
                    </w:p>
                    <w:p w14:paraId="0BD6FD87" w14:textId="77777777" w:rsidR="005E4CE0" w:rsidRPr="00972D1D" w:rsidRDefault="005E4CE0" w:rsidP="005E4CE0">
                      <w:pPr>
                        <w:keepNext/>
                        <w:spacing w:before="0" w:after="0" w:line="240" w:lineRule="auto"/>
                        <w:jc w:val="center"/>
                        <w:rPr>
                          <w:sz w:val="22"/>
                        </w:rPr>
                      </w:pPr>
                    </w:p>
                    <w:p w14:paraId="51C8D425" w14:textId="77777777" w:rsidR="005E4CE0" w:rsidRPr="00972D1D" w:rsidRDefault="005E4CE0" w:rsidP="005E4CE0">
                      <w:pPr>
                        <w:spacing w:before="0" w:after="0"/>
                        <w:jc w:val="center"/>
                        <w:rPr>
                          <w:sz w:val="22"/>
                        </w:rPr>
                      </w:pPr>
                    </w:p>
                    <w:p w14:paraId="207F80CF" w14:textId="77777777" w:rsidR="005E4CE0" w:rsidRPr="00972D1D" w:rsidRDefault="005E4CE0" w:rsidP="005E4CE0">
                      <w:pPr>
                        <w:spacing w:before="0" w:after="0"/>
                        <w:jc w:val="center"/>
                        <w:rPr>
                          <w:sz w:val="22"/>
                        </w:rPr>
                      </w:pPr>
                    </w:p>
                    <w:p w14:paraId="567D5838" w14:textId="77777777" w:rsidR="005E4CE0" w:rsidRPr="00972D1D" w:rsidRDefault="005E4CE0" w:rsidP="005E4CE0">
                      <w:pPr>
                        <w:keepNext/>
                        <w:spacing w:before="0" w:after="0" w:line="240" w:lineRule="auto"/>
                        <w:jc w:val="center"/>
                        <w:rPr>
                          <w:sz w:val="22"/>
                        </w:rPr>
                      </w:pPr>
                    </w:p>
                    <w:p w14:paraId="21AE4013" w14:textId="77777777" w:rsidR="005E4CE0" w:rsidRPr="00972D1D" w:rsidRDefault="005E4CE0" w:rsidP="005E4CE0">
                      <w:pPr>
                        <w:spacing w:before="0" w:after="0"/>
                        <w:rPr>
                          <w:sz w:val="22"/>
                        </w:rPr>
                      </w:pPr>
                    </w:p>
                    <w:p w14:paraId="34DCE9AD" w14:textId="77777777" w:rsidR="005E4CE0" w:rsidRPr="00972D1D" w:rsidRDefault="005E4CE0" w:rsidP="005E4CE0">
                      <w:pPr>
                        <w:spacing w:before="0" w:after="0"/>
                        <w:jc w:val="center"/>
                        <w:rPr>
                          <w:sz w:val="22"/>
                        </w:rPr>
                      </w:pPr>
                      <w:r w:rsidRPr="00972D1D">
                        <w:rPr>
                          <w:sz w:val="22"/>
                        </w:rPr>
                        <w:t xml:space="preserve"> </w:t>
                      </w:r>
                    </w:p>
                    <w:p w14:paraId="19FD6459" w14:textId="77777777" w:rsidR="005E4CE0" w:rsidRPr="00972D1D" w:rsidRDefault="005E4CE0" w:rsidP="005E4CE0">
                      <w:pPr>
                        <w:keepNext/>
                        <w:spacing w:before="0" w:after="0" w:line="240" w:lineRule="auto"/>
                        <w:jc w:val="center"/>
                        <w:rPr>
                          <w:sz w:val="22"/>
                        </w:rPr>
                      </w:pPr>
                    </w:p>
                    <w:p w14:paraId="28FF5D49" w14:textId="77777777" w:rsidR="005E4CE0" w:rsidRPr="00972D1D" w:rsidRDefault="005E4CE0" w:rsidP="005E4CE0">
                      <w:pPr>
                        <w:keepNext/>
                        <w:spacing w:before="0" w:after="0" w:line="240" w:lineRule="auto"/>
                        <w:jc w:val="center"/>
                        <w:rPr>
                          <w:sz w:val="22"/>
                        </w:rPr>
                      </w:pPr>
                    </w:p>
                    <w:p w14:paraId="67AA80C6" w14:textId="77777777" w:rsidR="005E4CE0" w:rsidRPr="00972D1D" w:rsidRDefault="005E4CE0" w:rsidP="005E4CE0">
                      <w:pPr>
                        <w:keepNext/>
                        <w:spacing w:before="0" w:after="0" w:line="240" w:lineRule="auto"/>
                        <w:jc w:val="center"/>
                        <w:rPr>
                          <w:sz w:val="22"/>
                        </w:rPr>
                      </w:pPr>
                    </w:p>
                    <w:p w14:paraId="131B222B" w14:textId="77777777" w:rsidR="005E4CE0" w:rsidRPr="00972D1D" w:rsidRDefault="005E4CE0" w:rsidP="005E4CE0">
                      <w:pPr>
                        <w:spacing w:before="0" w:after="0" w:line="240" w:lineRule="auto"/>
                        <w:rPr>
                          <w:sz w:val="22"/>
                        </w:rPr>
                      </w:pPr>
                    </w:p>
                    <w:p w14:paraId="12FA973A" w14:textId="77777777" w:rsidR="005E4CE0" w:rsidRPr="00972D1D" w:rsidRDefault="005E4CE0" w:rsidP="005E4CE0">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2905B652" w14:textId="77777777" w:rsidR="00E42B6D" w:rsidRDefault="00E42B6D" w:rsidP="00031955"/>
    <w:p w14:paraId="18617B59" w14:textId="4551E9B3" w:rsidR="00031955" w:rsidRDefault="00031955" w:rsidP="00031955"/>
    <w:p w14:paraId="5A400214" w14:textId="77777777" w:rsidR="00E42B6D" w:rsidRDefault="00E42B6D" w:rsidP="00031955"/>
    <w:p w14:paraId="0A482153" w14:textId="77777777" w:rsidR="00E42B6D" w:rsidRDefault="00E42B6D" w:rsidP="00031955"/>
    <w:p w14:paraId="21A84474" w14:textId="77777777" w:rsidR="00E42B6D" w:rsidRDefault="00E42B6D" w:rsidP="00031955"/>
    <w:p w14:paraId="52F6DC3D" w14:textId="77777777" w:rsidR="00E42B6D" w:rsidRDefault="00E42B6D" w:rsidP="00031955"/>
    <w:p w14:paraId="3D6D1A23" w14:textId="77777777" w:rsidR="00E42B6D" w:rsidRDefault="00E42B6D" w:rsidP="00031955"/>
    <w:p w14:paraId="52BF3FED" w14:textId="7B92550A" w:rsidR="00E42B6D" w:rsidRDefault="00F76D51" w:rsidP="00031955">
      <w:r>
        <w:rPr>
          <w:noProof/>
        </w:rPr>
        <w:lastRenderedPageBreak/>
        <mc:AlternateContent>
          <mc:Choice Requires="wps">
            <w:drawing>
              <wp:anchor distT="0" distB="0" distL="114300" distR="114300" simplePos="0" relativeHeight="251666512" behindDoc="1" locked="0" layoutInCell="1" allowOverlap="1" wp14:anchorId="37D54F9A" wp14:editId="7638967D">
                <wp:simplePos x="0" y="0"/>
                <wp:positionH relativeFrom="margin">
                  <wp:align>right</wp:align>
                </wp:positionH>
                <wp:positionV relativeFrom="margin">
                  <wp:posOffset>-222019</wp:posOffset>
                </wp:positionV>
                <wp:extent cx="5215890" cy="3342005"/>
                <wp:effectExtent l="0" t="0" r="3810" b="0"/>
                <wp:wrapTopAndBottom/>
                <wp:docPr id="406" name="Text Box 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342005"/>
                        </a:xfrm>
                        <a:prstGeom prst="rect">
                          <a:avLst/>
                        </a:prstGeom>
                        <a:solidFill>
                          <a:srgbClr val="FFFFFF"/>
                        </a:solidFill>
                        <a:ln w="9525">
                          <a:noFill/>
                          <a:miter lim="800000"/>
                          <a:headEnd/>
                          <a:tailEnd/>
                        </a:ln>
                      </wps:spPr>
                      <wps:txbx>
                        <w:txbxContent>
                          <w:p w14:paraId="6AE07708" w14:textId="77777777" w:rsidR="00F76D51" w:rsidRDefault="00F76D51" w:rsidP="00F76D51">
                            <w:pPr>
                              <w:keepNext/>
                              <w:spacing w:before="0" w:after="0" w:line="240" w:lineRule="auto"/>
                              <w:jc w:val="center"/>
                            </w:pPr>
                            <w:r>
                              <w:rPr>
                                <w:noProof/>
                              </w:rPr>
                              <w:drawing>
                                <wp:inline distT="0" distB="0" distL="0" distR="0" wp14:anchorId="676ECEAF" wp14:editId="20FBEBD0">
                                  <wp:extent cx="5170170" cy="2908300"/>
                                  <wp:effectExtent l="0" t="0" r="0" b="6350"/>
                                  <wp:docPr id="409" name="Picture 40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Picture 409" descr="A screenshot of a computer&#10;&#10;Description automatically generated"/>
                                          <pic:cNvPicPr/>
                                        </pic:nvPicPr>
                                        <pic:blipFill>
                                          <a:blip r:embed="rId135"/>
                                          <a:stretch>
                                            <a:fillRect/>
                                          </a:stretch>
                                        </pic:blipFill>
                                        <pic:spPr>
                                          <a:xfrm>
                                            <a:off x="0" y="0"/>
                                            <a:ext cx="5170170" cy="2908300"/>
                                          </a:xfrm>
                                          <a:prstGeom prst="rect">
                                            <a:avLst/>
                                          </a:prstGeom>
                                        </pic:spPr>
                                      </pic:pic>
                                    </a:graphicData>
                                  </a:graphic>
                                </wp:inline>
                              </w:drawing>
                            </w:r>
                          </w:p>
                          <w:p w14:paraId="4043675E" w14:textId="77777777" w:rsidR="00F76D51" w:rsidRDefault="00F76D51" w:rsidP="00F76D51">
                            <w:pPr>
                              <w:pStyle w:val="Caption"/>
                              <w:spacing w:after="0"/>
                            </w:pPr>
                          </w:p>
                          <w:p w14:paraId="74E1458E" w14:textId="77777777" w:rsidR="00F76D51" w:rsidRDefault="00F76D51" w:rsidP="00F76D51">
                            <w:pPr>
                              <w:pStyle w:val="Caption"/>
                              <w:spacing w:after="0"/>
                            </w:pPr>
                            <w:r>
                              <w:t>Figure B.</w:t>
                            </w:r>
                            <w:r w:rsidR="00CF4633">
                              <w:fldChar w:fldCharType="begin"/>
                            </w:r>
                            <w:r w:rsidR="00CF4633">
                              <w:instrText xml:space="preserve"> SEQ Figure_B. \* ARABIC </w:instrText>
                            </w:r>
                            <w:r w:rsidR="00CF4633">
                              <w:fldChar w:fldCharType="separate"/>
                            </w:r>
                            <w:r>
                              <w:rPr>
                                <w:noProof/>
                              </w:rPr>
                              <w:t>9</w:t>
                            </w:r>
                            <w:r w:rsidR="00CF4633">
                              <w:rPr>
                                <w:noProof/>
                              </w:rPr>
                              <w:fldChar w:fldCharType="end"/>
                            </w:r>
                            <w:r>
                              <w:t>. DIME-XAI UI integrated into Kolloqe Developer Console</w:t>
                            </w:r>
                          </w:p>
                          <w:p w14:paraId="01365293" w14:textId="77777777" w:rsidR="00F76D51" w:rsidRDefault="00F76D51" w:rsidP="00F76D51">
                            <w:pPr>
                              <w:keepNext/>
                              <w:spacing w:before="0" w:after="0" w:line="240" w:lineRule="auto"/>
                              <w:jc w:val="center"/>
                            </w:pPr>
                          </w:p>
                          <w:p w14:paraId="1C0A79CB" w14:textId="77777777" w:rsidR="00F76D51" w:rsidRDefault="00F76D51" w:rsidP="00F76D51">
                            <w:pPr>
                              <w:keepNext/>
                              <w:spacing w:before="0" w:after="0" w:line="240" w:lineRule="auto"/>
                              <w:jc w:val="center"/>
                            </w:pPr>
                          </w:p>
                          <w:p w14:paraId="58EF108D" w14:textId="77777777" w:rsidR="00F76D51" w:rsidRDefault="00F76D51" w:rsidP="00F76D51">
                            <w:pPr>
                              <w:spacing w:after="0"/>
                            </w:pPr>
                          </w:p>
                          <w:p w14:paraId="665AD237" w14:textId="77777777" w:rsidR="00F76D51" w:rsidRDefault="00F76D51" w:rsidP="00F76D51">
                            <w:pPr>
                              <w:spacing w:after="0"/>
                              <w:jc w:val="center"/>
                            </w:pPr>
                            <w:r>
                              <w:t xml:space="preserve"> </w:t>
                            </w:r>
                          </w:p>
                          <w:p w14:paraId="453F7A2C" w14:textId="77777777" w:rsidR="00F76D51" w:rsidRDefault="00F76D51" w:rsidP="00F76D51">
                            <w:pPr>
                              <w:keepNext/>
                              <w:spacing w:before="0" w:after="0" w:line="240" w:lineRule="auto"/>
                              <w:jc w:val="center"/>
                            </w:pPr>
                          </w:p>
                          <w:p w14:paraId="2F3EBCEE" w14:textId="77777777" w:rsidR="00F76D51" w:rsidRDefault="00F76D51" w:rsidP="00F76D51">
                            <w:pPr>
                              <w:spacing w:after="0"/>
                            </w:pPr>
                          </w:p>
                          <w:p w14:paraId="14E2D33A" w14:textId="77777777" w:rsidR="00F76D51" w:rsidRPr="00F50518" w:rsidRDefault="00F76D51" w:rsidP="00F76D51">
                            <w:pPr>
                              <w:spacing w:after="0"/>
                            </w:pPr>
                          </w:p>
                          <w:p w14:paraId="5CCE0699" w14:textId="77777777" w:rsidR="00F76D51" w:rsidRDefault="00F76D51" w:rsidP="00F76D51">
                            <w:pPr>
                              <w:keepNext/>
                              <w:spacing w:before="0" w:after="0" w:line="240" w:lineRule="auto"/>
                              <w:jc w:val="center"/>
                            </w:pPr>
                          </w:p>
                          <w:p w14:paraId="66E01411" w14:textId="77777777" w:rsidR="00F76D51" w:rsidRDefault="00F76D51" w:rsidP="00F76D51">
                            <w:pPr>
                              <w:spacing w:after="0"/>
                            </w:pPr>
                          </w:p>
                          <w:p w14:paraId="3D6EAD03" w14:textId="77777777" w:rsidR="00F76D51" w:rsidRDefault="00F76D51" w:rsidP="00F76D51">
                            <w:pPr>
                              <w:spacing w:after="0"/>
                              <w:jc w:val="center"/>
                            </w:pPr>
                            <w:r>
                              <w:t xml:space="preserve"> </w:t>
                            </w:r>
                          </w:p>
                          <w:p w14:paraId="59F027F3" w14:textId="77777777" w:rsidR="00F76D51" w:rsidRDefault="00F76D51" w:rsidP="00F76D51">
                            <w:pPr>
                              <w:keepNext/>
                              <w:spacing w:before="0" w:after="0" w:line="240" w:lineRule="auto"/>
                              <w:jc w:val="center"/>
                            </w:pPr>
                          </w:p>
                          <w:p w14:paraId="6D3989A3" w14:textId="77777777" w:rsidR="00F76D51" w:rsidRDefault="00F76D51" w:rsidP="00F76D51">
                            <w:pPr>
                              <w:spacing w:after="0"/>
                            </w:pPr>
                          </w:p>
                          <w:p w14:paraId="536235CA" w14:textId="77777777" w:rsidR="00F76D51" w:rsidRDefault="00F76D51" w:rsidP="00F76D51">
                            <w:pPr>
                              <w:spacing w:after="0"/>
                              <w:jc w:val="center"/>
                            </w:pPr>
                            <w:r>
                              <w:t xml:space="preserve"> </w:t>
                            </w:r>
                          </w:p>
                          <w:p w14:paraId="79B65EB8" w14:textId="77777777" w:rsidR="00F76D51" w:rsidRPr="00972D1D" w:rsidRDefault="00F76D51" w:rsidP="00F76D51">
                            <w:pPr>
                              <w:keepNext/>
                              <w:spacing w:before="0" w:after="0" w:line="240" w:lineRule="auto"/>
                              <w:jc w:val="center"/>
                              <w:rPr>
                                <w:sz w:val="22"/>
                              </w:rPr>
                            </w:pPr>
                          </w:p>
                          <w:p w14:paraId="645CBEF7" w14:textId="77777777" w:rsidR="00F76D51" w:rsidRPr="00972D1D" w:rsidRDefault="00F76D51" w:rsidP="00F76D51">
                            <w:pPr>
                              <w:keepNext/>
                              <w:spacing w:before="0" w:after="0" w:line="240" w:lineRule="auto"/>
                              <w:jc w:val="center"/>
                              <w:rPr>
                                <w:sz w:val="22"/>
                              </w:rPr>
                            </w:pPr>
                          </w:p>
                          <w:p w14:paraId="5516E8F7" w14:textId="77777777" w:rsidR="00F76D51" w:rsidRPr="00972D1D" w:rsidRDefault="00F76D51" w:rsidP="00F76D51">
                            <w:pPr>
                              <w:spacing w:before="0" w:after="0"/>
                              <w:jc w:val="center"/>
                              <w:rPr>
                                <w:sz w:val="22"/>
                              </w:rPr>
                            </w:pPr>
                          </w:p>
                          <w:p w14:paraId="6AF42066" w14:textId="77777777" w:rsidR="00F76D51" w:rsidRPr="00972D1D" w:rsidRDefault="00F76D51" w:rsidP="00F76D51">
                            <w:pPr>
                              <w:keepNext/>
                              <w:spacing w:before="0" w:after="0" w:line="240" w:lineRule="auto"/>
                              <w:jc w:val="center"/>
                              <w:rPr>
                                <w:sz w:val="22"/>
                              </w:rPr>
                            </w:pPr>
                          </w:p>
                          <w:p w14:paraId="328BCCA3" w14:textId="77777777" w:rsidR="00F76D51" w:rsidRPr="00972D1D" w:rsidRDefault="00F76D51" w:rsidP="00F76D51">
                            <w:pPr>
                              <w:spacing w:before="0" w:after="0"/>
                              <w:rPr>
                                <w:sz w:val="22"/>
                              </w:rPr>
                            </w:pPr>
                          </w:p>
                          <w:p w14:paraId="38364C20" w14:textId="77777777" w:rsidR="00F76D51" w:rsidRPr="00972D1D" w:rsidRDefault="00F76D51" w:rsidP="00F76D51">
                            <w:pPr>
                              <w:spacing w:before="0" w:after="0"/>
                              <w:jc w:val="center"/>
                              <w:rPr>
                                <w:sz w:val="22"/>
                              </w:rPr>
                            </w:pPr>
                            <w:r w:rsidRPr="00972D1D">
                              <w:rPr>
                                <w:sz w:val="22"/>
                              </w:rPr>
                              <w:t xml:space="preserve"> </w:t>
                            </w:r>
                          </w:p>
                          <w:p w14:paraId="16134956" w14:textId="77777777" w:rsidR="00F76D51" w:rsidRPr="00972D1D" w:rsidRDefault="00F76D51" w:rsidP="00F76D51">
                            <w:pPr>
                              <w:keepNext/>
                              <w:spacing w:before="0" w:after="0" w:line="240" w:lineRule="auto"/>
                              <w:jc w:val="center"/>
                              <w:rPr>
                                <w:sz w:val="22"/>
                              </w:rPr>
                            </w:pPr>
                          </w:p>
                          <w:p w14:paraId="7CF11652" w14:textId="77777777" w:rsidR="00F76D51" w:rsidRPr="00972D1D" w:rsidRDefault="00F76D51" w:rsidP="00F76D51">
                            <w:pPr>
                              <w:spacing w:before="0" w:after="0"/>
                              <w:rPr>
                                <w:sz w:val="22"/>
                              </w:rPr>
                            </w:pPr>
                          </w:p>
                          <w:p w14:paraId="47F23CD4" w14:textId="77777777" w:rsidR="00F76D51" w:rsidRPr="00972D1D" w:rsidRDefault="00F76D51" w:rsidP="00F76D51">
                            <w:pPr>
                              <w:keepNext/>
                              <w:spacing w:before="0" w:after="0" w:line="240" w:lineRule="auto"/>
                              <w:jc w:val="center"/>
                              <w:rPr>
                                <w:sz w:val="22"/>
                              </w:rPr>
                            </w:pPr>
                          </w:p>
                          <w:p w14:paraId="3314605E" w14:textId="77777777" w:rsidR="00F76D51" w:rsidRPr="00972D1D" w:rsidRDefault="00F76D51" w:rsidP="00F76D51">
                            <w:pPr>
                              <w:spacing w:before="0" w:after="0"/>
                              <w:jc w:val="center"/>
                              <w:rPr>
                                <w:sz w:val="22"/>
                              </w:rPr>
                            </w:pPr>
                          </w:p>
                          <w:p w14:paraId="2FC1B756" w14:textId="77777777" w:rsidR="00F76D51" w:rsidRPr="00972D1D" w:rsidRDefault="00F76D51" w:rsidP="00F76D51">
                            <w:pPr>
                              <w:keepNext/>
                              <w:spacing w:before="0" w:after="0" w:line="240" w:lineRule="auto"/>
                              <w:jc w:val="center"/>
                              <w:rPr>
                                <w:sz w:val="22"/>
                              </w:rPr>
                            </w:pPr>
                          </w:p>
                          <w:p w14:paraId="35A33922" w14:textId="77777777" w:rsidR="00F76D51" w:rsidRPr="00972D1D" w:rsidRDefault="00F76D51" w:rsidP="00F76D51">
                            <w:pPr>
                              <w:spacing w:before="0" w:after="0" w:line="240" w:lineRule="auto"/>
                              <w:jc w:val="center"/>
                              <w:rPr>
                                <w:sz w:val="22"/>
                              </w:rPr>
                            </w:pPr>
                          </w:p>
                          <w:p w14:paraId="51D38D7D" w14:textId="77777777" w:rsidR="00F76D51" w:rsidRPr="00972D1D" w:rsidRDefault="00F76D51" w:rsidP="00F76D51">
                            <w:pPr>
                              <w:spacing w:before="0" w:after="0" w:line="240" w:lineRule="auto"/>
                              <w:jc w:val="center"/>
                              <w:rPr>
                                <w:sz w:val="22"/>
                              </w:rPr>
                            </w:pPr>
                          </w:p>
                          <w:p w14:paraId="3BE7E0D5" w14:textId="77777777" w:rsidR="00F76D51" w:rsidRPr="00972D1D" w:rsidRDefault="00F76D51" w:rsidP="00F76D51">
                            <w:pPr>
                              <w:keepNext/>
                              <w:spacing w:before="0" w:after="0" w:line="240" w:lineRule="auto"/>
                              <w:jc w:val="center"/>
                              <w:rPr>
                                <w:sz w:val="22"/>
                              </w:rPr>
                            </w:pPr>
                          </w:p>
                          <w:p w14:paraId="49A91ED9" w14:textId="77777777" w:rsidR="00F76D51" w:rsidRPr="00972D1D" w:rsidRDefault="00F76D51" w:rsidP="00F76D51">
                            <w:pPr>
                              <w:spacing w:before="0" w:after="0"/>
                              <w:rPr>
                                <w:sz w:val="22"/>
                              </w:rPr>
                            </w:pPr>
                          </w:p>
                          <w:p w14:paraId="78115201" w14:textId="77777777" w:rsidR="00F76D51" w:rsidRPr="00972D1D" w:rsidRDefault="00F76D51" w:rsidP="00F76D51">
                            <w:pPr>
                              <w:keepNext/>
                              <w:spacing w:before="0" w:after="0" w:line="240" w:lineRule="auto"/>
                              <w:jc w:val="center"/>
                              <w:rPr>
                                <w:sz w:val="22"/>
                              </w:rPr>
                            </w:pPr>
                          </w:p>
                          <w:p w14:paraId="4B83F523" w14:textId="77777777" w:rsidR="00F76D51" w:rsidRPr="00972D1D" w:rsidRDefault="00F76D51" w:rsidP="00F76D51">
                            <w:pPr>
                              <w:spacing w:before="0" w:after="0"/>
                              <w:jc w:val="center"/>
                              <w:rPr>
                                <w:sz w:val="22"/>
                              </w:rPr>
                            </w:pPr>
                          </w:p>
                          <w:p w14:paraId="20601476" w14:textId="77777777" w:rsidR="00F76D51" w:rsidRPr="00972D1D" w:rsidRDefault="00F76D51" w:rsidP="00F76D51">
                            <w:pPr>
                              <w:spacing w:before="0" w:after="0"/>
                              <w:jc w:val="center"/>
                              <w:rPr>
                                <w:sz w:val="22"/>
                              </w:rPr>
                            </w:pPr>
                          </w:p>
                          <w:p w14:paraId="20FDB70E" w14:textId="77777777" w:rsidR="00F76D51" w:rsidRPr="00972D1D" w:rsidRDefault="00F76D51" w:rsidP="00F76D51">
                            <w:pPr>
                              <w:keepNext/>
                              <w:spacing w:before="0" w:after="0" w:line="240" w:lineRule="auto"/>
                              <w:jc w:val="center"/>
                              <w:rPr>
                                <w:sz w:val="22"/>
                              </w:rPr>
                            </w:pPr>
                          </w:p>
                          <w:p w14:paraId="406452CD" w14:textId="77777777" w:rsidR="00F76D51" w:rsidRPr="00972D1D" w:rsidRDefault="00F76D51" w:rsidP="00F76D51">
                            <w:pPr>
                              <w:spacing w:before="0" w:after="0"/>
                              <w:rPr>
                                <w:sz w:val="22"/>
                              </w:rPr>
                            </w:pPr>
                          </w:p>
                          <w:p w14:paraId="63C95D95" w14:textId="77777777" w:rsidR="00F76D51" w:rsidRPr="00972D1D" w:rsidRDefault="00F76D51" w:rsidP="00F76D51">
                            <w:pPr>
                              <w:spacing w:before="0" w:after="0"/>
                              <w:jc w:val="center"/>
                              <w:rPr>
                                <w:sz w:val="22"/>
                              </w:rPr>
                            </w:pPr>
                            <w:r w:rsidRPr="00972D1D">
                              <w:rPr>
                                <w:sz w:val="22"/>
                              </w:rPr>
                              <w:t xml:space="preserve"> </w:t>
                            </w:r>
                          </w:p>
                          <w:p w14:paraId="3F181889" w14:textId="77777777" w:rsidR="00F76D51" w:rsidRPr="00972D1D" w:rsidRDefault="00F76D51" w:rsidP="00F76D51">
                            <w:pPr>
                              <w:keepNext/>
                              <w:spacing w:before="0" w:after="0" w:line="240" w:lineRule="auto"/>
                              <w:jc w:val="center"/>
                              <w:rPr>
                                <w:sz w:val="22"/>
                              </w:rPr>
                            </w:pPr>
                          </w:p>
                          <w:p w14:paraId="1A721FD5" w14:textId="77777777" w:rsidR="00F76D51" w:rsidRPr="00972D1D" w:rsidRDefault="00F76D51" w:rsidP="00F76D51">
                            <w:pPr>
                              <w:keepNext/>
                              <w:spacing w:before="0" w:after="0" w:line="240" w:lineRule="auto"/>
                              <w:jc w:val="center"/>
                              <w:rPr>
                                <w:sz w:val="22"/>
                              </w:rPr>
                            </w:pPr>
                          </w:p>
                          <w:p w14:paraId="273BDC9D" w14:textId="77777777" w:rsidR="00F76D51" w:rsidRPr="00972D1D" w:rsidRDefault="00F76D51" w:rsidP="00F76D51">
                            <w:pPr>
                              <w:keepNext/>
                              <w:spacing w:before="0" w:after="0" w:line="240" w:lineRule="auto"/>
                              <w:jc w:val="center"/>
                              <w:rPr>
                                <w:sz w:val="22"/>
                              </w:rPr>
                            </w:pPr>
                          </w:p>
                          <w:p w14:paraId="3E8B2949" w14:textId="77777777" w:rsidR="00F76D51" w:rsidRPr="00972D1D" w:rsidRDefault="00F76D51" w:rsidP="00F76D51">
                            <w:pPr>
                              <w:spacing w:before="0" w:after="0" w:line="240" w:lineRule="auto"/>
                              <w:rPr>
                                <w:sz w:val="22"/>
                              </w:rPr>
                            </w:pPr>
                          </w:p>
                          <w:p w14:paraId="7BBB9C79" w14:textId="77777777" w:rsidR="00F76D51" w:rsidRPr="00972D1D" w:rsidRDefault="00F76D51" w:rsidP="00F76D51">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54F9A" id="Text Box 406" o:spid="_x0000_s1098" type="#_x0000_t202" style="position:absolute;left:0;text-align:left;margin-left:359.5pt;margin-top:-17.5pt;width:410.7pt;height:263.15pt;z-index:-25164996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" stroked="f">
                <v:textbox inset="1.44pt,1.44pt,1.44pt,1.44pt">
                  <w:txbxContent>
                    <w:p w14:paraId="6AE07708" w14:textId="77777777" w:rsidR="00F76D51" w:rsidRDefault="00F76D51" w:rsidP="00F76D51">
                      <w:pPr>
                        <w:keepNext/>
                        <w:spacing w:before="0" w:after="0" w:line="240" w:lineRule="auto"/>
                        <w:jc w:val="center"/>
                      </w:pPr>
                      <w:r>
                        <w:rPr>
                          <w:noProof/>
                        </w:rPr>
                        <w:drawing>
                          <wp:inline distT="0" distB="0" distL="0" distR="0" wp14:anchorId="676ECEAF" wp14:editId="20FBEBD0">
                            <wp:extent cx="5170170" cy="2908300"/>
                            <wp:effectExtent l="0" t="0" r="0" b="6350"/>
                            <wp:docPr id="409" name="Picture 40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Picture 409" descr="A screenshot of a computer&#10;&#10;Description automatically generated"/>
                                    <pic:cNvPicPr/>
                                  </pic:nvPicPr>
                                  <pic:blipFill>
                                    <a:blip r:embed="rId136"/>
                                    <a:stretch>
                                      <a:fillRect/>
                                    </a:stretch>
                                  </pic:blipFill>
                                  <pic:spPr>
                                    <a:xfrm>
                                      <a:off x="0" y="0"/>
                                      <a:ext cx="5170170" cy="2908300"/>
                                    </a:xfrm>
                                    <a:prstGeom prst="rect">
                                      <a:avLst/>
                                    </a:prstGeom>
                                  </pic:spPr>
                                </pic:pic>
                              </a:graphicData>
                            </a:graphic>
                          </wp:inline>
                        </w:drawing>
                      </w:r>
                    </w:p>
                    <w:p w14:paraId="4043675E" w14:textId="77777777" w:rsidR="00F76D51" w:rsidRDefault="00F76D51" w:rsidP="00F76D51">
                      <w:pPr>
                        <w:pStyle w:val="Caption"/>
                        <w:spacing w:after="0"/>
                      </w:pPr>
                    </w:p>
                    <w:p w14:paraId="74E1458E" w14:textId="77777777" w:rsidR="00F76D51" w:rsidRDefault="00F76D51" w:rsidP="00F76D51">
                      <w:pPr>
                        <w:pStyle w:val="Caption"/>
                        <w:spacing w:after="0"/>
                      </w:pPr>
                      <w:r>
                        <w:t>Figure B.</w:t>
                      </w:r>
                      <w:r>
                        <w:fldChar w:fldCharType="begin"/>
                      </w:r>
                      <w:r>
                        <w:instrText xml:space="preserve"> SEQ Figure_B. \* ARABIC </w:instrText>
                      </w:r>
                      <w:r>
                        <w:fldChar w:fldCharType="separate"/>
                      </w:r>
                      <w:r>
                        <w:rPr>
                          <w:noProof/>
                        </w:rPr>
                        <w:t>9</w:t>
                      </w:r>
                      <w:r>
                        <w:rPr>
                          <w:noProof/>
                        </w:rPr>
                        <w:fldChar w:fldCharType="end"/>
                      </w:r>
                      <w:r>
                        <w:t>. DIME-XAI UI integrated into Kolloqe Developer Console</w:t>
                      </w:r>
                    </w:p>
                    <w:p w14:paraId="01365293" w14:textId="77777777" w:rsidR="00F76D51" w:rsidRDefault="00F76D51" w:rsidP="00F76D51">
                      <w:pPr>
                        <w:keepNext/>
                        <w:spacing w:before="0" w:after="0" w:line="240" w:lineRule="auto"/>
                        <w:jc w:val="center"/>
                      </w:pPr>
                    </w:p>
                    <w:p w14:paraId="1C0A79CB" w14:textId="77777777" w:rsidR="00F76D51" w:rsidRDefault="00F76D51" w:rsidP="00F76D51">
                      <w:pPr>
                        <w:keepNext/>
                        <w:spacing w:before="0" w:after="0" w:line="240" w:lineRule="auto"/>
                        <w:jc w:val="center"/>
                      </w:pPr>
                    </w:p>
                    <w:p w14:paraId="58EF108D" w14:textId="77777777" w:rsidR="00F76D51" w:rsidRDefault="00F76D51" w:rsidP="00F76D51">
                      <w:pPr>
                        <w:spacing w:after="0"/>
                      </w:pPr>
                    </w:p>
                    <w:p w14:paraId="665AD237" w14:textId="77777777" w:rsidR="00F76D51" w:rsidRDefault="00F76D51" w:rsidP="00F76D51">
                      <w:pPr>
                        <w:spacing w:after="0"/>
                        <w:jc w:val="center"/>
                      </w:pPr>
                      <w:r>
                        <w:t xml:space="preserve"> </w:t>
                      </w:r>
                    </w:p>
                    <w:p w14:paraId="453F7A2C" w14:textId="77777777" w:rsidR="00F76D51" w:rsidRDefault="00F76D51" w:rsidP="00F76D51">
                      <w:pPr>
                        <w:keepNext/>
                        <w:spacing w:before="0" w:after="0" w:line="240" w:lineRule="auto"/>
                        <w:jc w:val="center"/>
                      </w:pPr>
                    </w:p>
                    <w:p w14:paraId="2F3EBCEE" w14:textId="77777777" w:rsidR="00F76D51" w:rsidRDefault="00F76D51" w:rsidP="00F76D51">
                      <w:pPr>
                        <w:spacing w:after="0"/>
                      </w:pPr>
                    </w:p>
                    <w:p w14:paraId="14E2D33A" w14:textId="77777777" w:rsidR="00F76D51" w:rsidRPr="00F50518" w:rsidRDefault="00F76D51" w:rsidP="00F76D51">
                      <w:pPr>
                        <w:spacing w:after="0"/>
                      </w:pPr>
                    </w:p>
                    <w:p w14:paraId="5CCE0699" w14:textId="77777777" w:rsidR="00F76D51" w:rsidRDefault="00F76D51" w:rsidP="00F76D51">
                      <w:pPr>
                        <w:keepNext/>
                        <w:spacing w:before="0" w:after="0" w:line="240" w:lineRule="auto"/>
                        <w:jc w:val="center"/>
                      </w:pPr>
                    </w:p>
                    <w:p w14:paraId="66E01411" w14:textId="77777777" w:rsidR="00F76D51" w:rsidRDefault="00F76D51" w:rsidP="00F76D51">
                      <w:pPr>
                        <w:spacing w:after="0"/>
                      </w:pPr>
                    </w:p>
                    <w:p w14:paraId="3D6EAD03" w14:textId="77777777" w:rsidR="00F76D51" w:rsidRDefault="00F76D51" w:rsidP="00F76D51">
                      <w:pPr>
                        <w:spacing w:after="0"/>
                        <w:jc w:val="center"/>
                      </w:pPr>
                      <w:r>
                        <w:t xml:space="preserve"> </w:t>
                      </w:r>
                    </w:p>
                    <w:p w14:paraId="59F027F3" w14:textId="77777777" w:rsidR="00F76D51" w:rsidRDefault="00F76D51" w:rsidP="00F76D51">
                      <w:pPr>
                        <w:keepNext/>
                        <w:spacing w:before="0" w:after="0" w:line="240" w:lineRule="auto"/>
                        <w:jc w:val="center"/>
                      </w:pPr>
                    </w:p>
                    <w:p w14:paraId="6D3989A3" w14:textId="77777777" w:rsidR="00F76D51" w:rsidRDefault="00F76D51" w:rsidP="00F76D51">
                      <w:pPr>
                        <w:spacing w:after="0"/>
                      </w:pPr>
                    </w:p>
                    <w:p w14:paraId="536235CA" w14:textId="77777777" w:rsidR="00F76D51" w:rsidRDefault="00F76D51" w:rsidP="00F76D51">
                      <w:pPr>
                        <w:spacing w:after="0"/>
                        <w:jc w:val="center"/>
                      </w:pPr>
                      <w:r>
                        <w:t xml:space="preserve"> </w:t>
                      </w:r>
                    </w:p>
                    <w:p w14:paraId="79B65EB8" w14:textId="77777777" w:rsidR="00F76D51" w:rsidRPr="00972D1D" w:rsidRDefault="00F76D51" w:rsidP="00F76D51">
                      <w:pPr>
                        <w:keepNext/>
                        <w:spacing w:before="0" w:after="0" w:line="240" w:lineRule="auto"/>
                        <w:jc w:val="center"/>
                        <w:rPr>
                          <w:sz w:val="22"/>
                        </w:rPr>
                      </w:pPr>
                    </w:p>
                    <w:p w14:paraId="645CBEF7" w14:textId="77777777" w:rsidR="00F76D51" w:rsidRPr="00972D1D" w:rsidRDefault="00F76D51" w:rsidP="00F76D51">
                      <w:pPr>
                        <w:keepNext/>
                        <w:spacing w:before="0" w:after="0" w:line="240" w:lineRule="auto"/>
                        <w:jc w:val="center"/>
                        <w:rPr>
                          <w:sz w:val="22"/>
                        </w:rPr>
                      </w:pPr>
                    </w:p>
                    <w:p w14:paraId="5516E8F7" w14:textId="77777777" w:rsidR="00F76D51" w:rsidRPr="00972D1D" w:rsidRDefault="00F76D51" w:rsidP="00F76D51">
                      <w:pPr>
                        <w:spacing w:before="0" w:after="0"/>
                        <w:jc w:val="center"/>
                        <w:rPr>
                          <w:sz w:val="22"/>
                        </w:rPr>
                      </w:pPr>
                    </w:p>
                    <w:p w14:paraId="6AF42066" w14:textId="77777777" w:rsidR="00F76D51" w:rsidRPr="00972D1D" w:rsidRDefault="00F76D51" w:rsidP="00F76D51">
                      <w:pPr>
                        <w:keepNext/>
                        <w:spacing w:before="0" w:after="0" w:line="240" w:lineRule="auto"/>
                        <w:jc w:val="center"/>
                        <w:rPr>
                          <w:sz w:val="22"/>
                        </w:rPr>
                      </w:pPr>
                    </w:p>
                    <w:p w14:paraId="328BCCA3" w14:textId="77777777" w:rsidR="00F76D51" w:rsidRPr="00972D1D" w:rsidRDefault="00F76D51" w:rsidP="00F76D51">
                      <w:pPr>
                        <w:spacing w:before="0" w:after="0"/>
                        <w:rPr>
                          <w:sz w:val="22"/>
                        </w:rPr>
                      </w:pPr>
                    </w:p>
                    <w:p w14:paraId="38364C20" w14:textId="77777777" w:rsidR="00F76D51" w:rsidRPr="00972D1D" w:rsidRDefault="00F76D51" w:rsidP="00F76D51">
                      <w:pPr>
                        <w:spacing w:before="0" w:after="0"/>
                        <w:jc w:val="center"/>
                        <w:rPr>
                          <w:sz w:val="22"/>
                        </w:rPr>
                      </w:pPr>
                      <w:r w:rsidRPr="00972D1D">
                        <w:rPr>
                          <w:sz w:val="22"/>
                        </w:rPr>
                        <w:t xml:space="preserve"> </w:t>
                      </w:r>
                    </w:p>
                    <w:p w14:paraId="16134956" w14:textId="77777777" w:rsidR="00F76D51" w:rsidRPr="00972D1D" w:rsidRDefault="00F76D51" w:rsidP="00F76D51">
                      <w:pPr>
                        <w:keepNext/>
                        <w:spacing w:before="0" w:after="0" w:line="240" w:lineRule="auto"/>
                        <w:jc w:val="center"/>
                        <w:rPr>
                          <w:sz w:val="22"/>
                        </w:rPr>
                      </w:pPr>
                    </w:p>
                    <w:p w14:paraId="7CF11652" w14:textId="77777777" w:rsidR="00F76D51" w:rsidRPr="00972D1D" w:rsidRDefault="00F76D51" w:rsidP="00F76D51">
                      <w:pPr>
                        <w:spacing w:before="0" w:after="0"/>
                        <w:rPr>
                          <w:sz w:val="22"/>
                        </w:rPr>
                      </w:pPr>
                    </w:p>
                    <w:p w14:paraId="47F23CD4" w14:textId="77777777" w:rsidR="00F76D51" w:rsidRPr="00972D1D" w:rsidRDefault="00F76D51" w:rsidP="00F76D51">
                      <w:pPr>
                        <w:keepNext/>
                        <w:spacing w:before="0" w:after="0" w:line="240" w:lineRule="auto"/>
                        <w:jc w:val="center"/>
                        <w:rPr>
                          <w:sz w:val="22"/>
                        </w:rPr>
                      </w:pPr>
                    </w:p>
                    <w:p w14:paraId="3314605E" w14:textId="77777777" w:rsidR="00F76D51" w:rsidRPr="00972D1D" w:rsidRDefault="00F76D51" w:rsidP="00F76D51">
                      <w:pPr>
                        <w:spacing w:before="0" w:after="0"/>
                        <w:jc w:val="center"/>
                        <w:rPr>
                          <w:sz w:val="22"/>
                        </w:rPr>
                      </w:pPr>
                    </w:p>
                    <w:p w14:paraId="2FC1B756" w14:textId="77777777" w:rsidR="00F76D51" w:rsidRPr="00972D1D" w:rsidRDefault="00F76D51" w:rsidP="00F76D51">
                      <w:pPr>
                        <w:keepNext/>
                        <w:spacing w:before="0" w:after="0" w:line="240" w:lineRule="auto"/>
                        <w:jc w:val="center"/>
                        <w:rPr>
                          <w:sz w:val="22"/>
                        </w:rPr>
                      </w:pPr>
                    </w:p>
                    <w:p w14:paraId="35A33922" w14:textId="77777777" w:rsidR="00F76D51" w:rsidRPr="00972D1D" w:rsidRDefault="00F76D51" w:rsidP="00F76D51">
                      <w:pPr>
                        <w:spacing w:before="0" w:after="0" w:line="240" w:lineRule="auto"/>
                        <w:jc w:val="center"/>
                        <w:rPr>
                          <w:sz w:val="22"/>
                        </w:rPr>
                      </w:pPr>
                    </w:p>
                    <w:p w14:paraId="51D38D7D" w14:textId="77777777" w:rsidR="00F76D51" w:rsidRPr="00972D1D" w:rsidRDefault="00F76D51" w:rsidP="00F76D51">
                      <w:pPr>
                        <w:spacing w:before="0" w:after="0" w:line="240" w:lineRule="auto"/>
                        <w:jc w:val="center"/>
                        <w:rPr>
                          <w:sz w:val="22"/>
                        </w:rPr>
                      </w:pPr>
                    </w:p>
                    <w:p w14:paraId="3BE7E0D5" w14:textId="77777777" w:rsidR="00F76D51" w:rsidRPr="00972D1D" w:rsidRDefault="00F76D51" w:rsidP="00F76D51">
                      <w:pPr>
                        <w:keepNext/>
                        <w:spacing w:before="0" w:after="0" w:line="240" w:lineRule="auto"/>
                        <w:jc w:val="center"/>
                        <w:rPr>
                          <w:sz w:val="22"/>
                        </w:rPr>
                      </w:pPr>
                    </w:p>
                    <w:p w14:paraId="49A91ED9" w14:textId="77777777" w:rsidR="00F76D51" w:rsidRPr="00972D1D" w:rsidRDefault="00F76D51" w:rsidP="00F76D51">
                      <w:pPr>
                        <w:spacing w:before="0" w:after="0"/>
                        <w:rPr>
                          <w:sz w:val="22"/>
                        </w:rPr>
                      </w:pPr>
                    </w:p>
                    <w:p w14:paraId="78115201" w14:textId="77777777" w:rsidR="00F76D51" w:rsidRPr="00972D1D" w:rsidRDefault="00F76D51" w:rsidP="00F76D51">
                      <w:pPr>
                        <w:keepNext/>
                        <w:spacing w:before="0" w:after="0" w:line="240" w:lineRule="auto"/>
                        <w:jc w:val="center"/>
                        <w:rPr>
                          <w:sz w:val="22"/>
                        </w:rPr>
                      </w:pPr>
                    </w:p>
                    <w:p w14:paraId="4B83F523" w14:textId="77777777" w:rsidR="00F76D51" w:rsidRPr="00972D1D" w:rsidRDefault="00F76D51" w:rsidP="00F76D51">
                      <w:pPr>
                        <w:spacing w:before="0" w:after="0"/>
                        <w:jc w:val="center"/>
                        <w:rPr>
                          <w:sz w:val="22"/>
                        </w:rPr>
                      </w:pPr>
                    </w:p>
                    <w:p w14:paraId="20601476" w14:textId="77777777" w:rsidR="00F76D51" w:rsidRPr="00972D1D" w:rsidRDefault="00F76D51" w:rsidP="00F76D51">
                      <w:pPr>
                        <w:spacing w:before="0" w:after="0"/>
                        <w:jc w:val="center"/>
                        <w:rPr>
                          <w:sz w:val="22"/>
                        </w:rPr>
                      </w:pPr>
                    </w:p>
                    <w:p w14:paraId="20FDB70E" w14:textId="77777777" w:rsidR="00F76D51" w:rsidRPr="00972D1D" w:rsidRDefault="00F76D51" w:rsidP="00F76D51">
                      <w:pPr>
                        <w:keepNext/>
                        <w:spacing w:before="0" w:after="0" w:line="240" w:lineRule="auto"/>
                        <w:jc w:val="center"/>
                        <w:rPr>
                          <w:sz w:val="22"/>
                        </w:rPr>
                      </w:pPr>
                    </w:p>
                    <w:p w14:paraId="406452CD" w14:textId="77777777" w:rsidR="00F76D51" w:rsidRPr="00972D1D" w:rsidRDefault="00F76D51" w:rsidP="00F76D51">
                      <w:pPr>
                        <w:spacing w:before="0" w:after="0"/>
                        <w:rPr>
                          <w:sz w:val="22"/>
                        </w:rPr>
                      </w:pPr>
                    </w:p>
                    <w:p w14:paraId="63C95D95" w14:textId="77777777" w:rsidR="00F76D51" w:rsidRPr="00972D1D" w:rsidRDefault="00F76D51" w:rsidP="00F76D51">
                      <w:pPr>
                        <w:spacing w:before="0" w:after="0"/>
                        <w:jc w:val="center"/>
                        <w:rPr>
                          <w:sz w:val="22"/>
                        </w:rPr>
                      </w:pPr>
                      <w:r w:rsidRPr="00972D1D">
                        <w:rPr>
                          <w:sz w:val="22"/>
                        </w:rPr>
                        <w:t xml:space="preserve"> </w:t>
                      </w:r>
                    </w:p>
                    <w:p w14:paraId="3F181889" w14:textId="77777777" w:rsidR="00F76D51" w:rsidRPr="00972D1D" w:rsidRDefault="00F76D51" w:rsidP="00F76D51">
                      <w:pPr>
                        <w:keepNext/>
                        <w:spacing w:before="0" w:after="0" w:line="240" w:lineRule="auto"/>
                        <w:jc w:val="center"/>
                        <w:rPr>
                          <w:sz w:val="22"/>
                        </w:rPr>
                      </w:pPr>
                    </w:p>
                    <w:p w14:paraId="1A721FD5" w14:textId="77777777" w:rsidR="00F76D51" w:rsidRPr="00972D1D" w:rsidRDefault="00F76D51" w:rsidP="00F76D51">
                      <w:pPr>
                        <w:keepNext/>
                        <w:spacing w:before="0" w:after="0" w:line="240" w:lineRule="auto"/>
                        <w:jc w:val="center"/>
                        <w:rPr>
                          <w:sz w:val="22"/>
                        </w:rPr>
                      </w:pPr>
                    </w:p>
                    <w:p w14:paraId="273BDC9D" w14:textId="77777777" w:rsidR="00F76D51" w:rsidRPr="00972D1D" w:rsidRDefault="00F76D51" w:rsidP="00F76D51">
                      <w:pPr>
                        <w:keepNext/>
                        <w:spacing w:before="0" w:after="0" w:line="240" w:lineRule="auto"/>
                        <w:jc w:val="center"/>
                        <w:rPr>
                          <w:sz w:val="22"/>
                        </w:rPr>
                      </w:pPr>
                    </w:p>
                    <w:p w14:paraId="3E8B2949" w14:textId="77777777" w:rsidR="00F76D51" w:rsidRPr="00972D1D" w:rsidRDefault="00F76D51" w:rsidP="00F76D51">
                      <w:pPr>
                        <w:spacing w:before="0" w:after="0" w:line="240" w:lineRule="auto"/>
                        <w:rPr>
                          <w:sz w:val="22"/>
                        </w:rPr>
                      </w:pPr>
                    </w:p>
                    <w:p w14:paraId="7BBB9C79" w14:textId="77777777" w:rsidR="00F76D51" w:rsidRPr="00972D1D" w:rsidRDefault="00F76D51" w:rsidP="00F76D51">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5502C1B4" w14:textId="77777777" w:rsidR="00F76D51" w:rsidRDefault="00F76D51" w:rsidP="00031955"/>
    <w:p w14:paraId="2AEFDD4D" w14:textId="77777777" w:rsidR="00F76D51" w:rsidRDefault="00F76D51" w:rsidP="00031955"/>
    <w:p w14:paraId="40996059" w14:textId="77777777" w:rsidR="00F76D51" w:rsidRDefault="00F76D51" w:rsidP="00031955"/>
    <w:p w14:paraId="4F312376" w14:textId="542B8C86" w:rsidR="00E42B6D" w:rsidRDefault="00E42B6D" w:rsidP="00031955"/>
    <w:p w14:paraId="2BEA0C9E" w14:textId="77777777" w:rsidR="00F76D51" w:rsidRDefault="00F76D51" w:rsidP="00031955"/>
    <w:p w14:paraId="1B160314" w14:textId="77777777" w:rsidR="00F76D51" w:rsidRDefault="00F76D51" w:rsidP="00031955"/>
    <w:p w14:paraId="087470EB" w14:textId="77777777" w:rsidR="00F76D51" w:rsidRDefault="00F76D51" w:rsidP="00031955"/>
    <w:p w14:paraId="44DA2C92" w14:textId="77777777" w:rsidR="00F76D51" w:rsidRDefault="00F76D51" w:rsidP="00031955"/>
    <w:p w14:paraId="12FA3561" w14:textId="77777777" w:rsidR="00F76D51" w:rsidRDefault="00F76D51" w:rsidP="00031955"/>
    <w:p w14:paraId="2CEDCB99" w14:textId="77777777" w:rsidR="00F76D51" w:rsidRDefault="00F76D51" w:rsidP="00031955"/>
    <w:p w14:paraId="10D0C3A1" w14:textId="77777777" w:rsidR="00F76D51" w:rsidRDefault="00F76D51" w:rsidP="00031955"/>
    <w:p w14:paraId="421D5C60" w14:textId="77777777" w:rsidR="00F76D51" w:rsidRDefault="00F76D51" w:rsidP="00031955"/>
    <w:p w14:paraId="364504CE" w14:textId="77777777" w:rsidR="00F76D51" w:rsidRDefault="00F76D51" w:rsidP="00031955"/>
    <w:p w14:paraId="488A90B8" w14:textId="77777777" w:rsidR="00F76D51" w:rsidRDefault="00F76D51" w:rsidP="00031955"/>
    <w:bookmarkStart w:id="213" w:name="_Ref117066567"/>
    <w:bookmarkStart w:id="214" w:name="_Toc117094381"/>
    <w:p w14:paraId="6EEEED1E" w14:textId="60D2A6FE" w:rsidR="00F76D51" w:rsidRDefault="007C35E4" w:rsidP="00870001">
      <w:pPr>
        <w:pStyle w:val="Heading2"/>
        <w:spacing w:before="0" w:after="240"/>
      </w:pPr>
      <w:r>
        <w:rPr>
          <w:noProof/>
        </w:rPr>
        <w:lastRenderedPageBreak/>
        <mc:AlternateContent>
          <mc:Choice Requires="wps">
            <w:drawing>
              <wp:anchor distT="0" distB="0" distL="114300" distR="114300" simplePos="0" relativeHeight="251668560" behindDoc="1" locked="0" layoutInCell="1" allowOverlap="1" wp14:anchorId="7657B85C" wp14:editId="0B77F901">
                <wp:simplePos x="0" y="0"/>
                <wp:positionH relativeFrom="margin">
                  <wp:align>right</wp:align>
                </wp:positionH>
                <wp:positionV relativeFrom="margin">
                  <wp:posOffset>472325</wp:posOffset>
                </wp:positionV>
                <wp:extent cx="5215890" cy="3442335"/>
                <wp:effectExtent l="0" t="0" r="3810" b="5715"/>
                <wp:wrapTopAndBottom/>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42855"/>
                        </a:xfrm>
                        <a:prstGeom prst="rect">
                          <a:avLst/>
                        </a:prstGeom>
                        <a:solidFill>
                          <a:srgbClr val="FFFFFF"/>
                        </a:solidFill>
                        <a:ln w="9525">
                          <a:noFill/>
                          <a:miter lim="800000"/>
                          <a:headEnd/>
                          <a:tailEnd/>
                        </a:ln>
                      </wps:spPr>
                      <wps:txbx>
                        <w:txbxContent>
                          <w:p w14:paraId="012FACC4" w14:textId="77777777" w:rsidR="00870001" w:rsidRDefault="00870001" w:rsidP="00870001">
                            <w:pPr>
                              <w:keepNext/>
                              <w:spacing w:before="0" w:after="0" w:line="240" w:lineRule="auto"/>
                              <w:jc w:val="center"/>
                            </w:pPr>
                            <w:r>
                              <w:rPr>
                                <w:noProof/>
                              </w:rPr>
                              <w:drawing>
                                <wp:inline distT="0" distB="0" distL="0" distR="0" wp14:anchorId="35C0EB09" wp14:editId="697905BD">
                                  <wp:extent cx="5170170" cy="2908300"/>
                                  <wp:effectExtent l="0" t="0" r="0" b="6350"/>
                                  <wp:docPr id="45" name="Picture 45"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chart, line chart&#10;&#10;Description automatically generated"/>
                                          <pic:cNvPicPr/>
                                        </pic:nvPicPr>
                                        <pic:blipFill>
                                          <a:blip r:embed="rId137"/>
                                          <a:stretch>
                                            <a:fillRect/>
                                          </a:stretch>
                                        </pic:blipFill>
                                        <pic:spPr>
                                          <a:xfrm>
                                            <a:off x="0" y="0"/>
                                            <a:ext cx="5170170" cy="2908300"/>
                                          </a:xfrm>
                                          <a:prstGeom prst="rect">
                                            <a:avLst/>
                                          </a:prstGeom>
                                        </pic:spPr>
                                      </pic:pic>
                                    </a:graphicData>
                                  </a:graphic>
                                </wp:inline>
                              </w:drawing>
                            </w:r>
                          </w:p>
                          <w:p w14:paraId="37FB97BE" w14:textId="77777777" w:rsidR="00870001" w:rsidRDefault="00870001" w:rsidP="00870001">
                            <w:pPr>
                              <w:pStyle w:val="Caption"/>
                              <w:spacing w:after="0"/>
                            </w:pPr>
                          </w:p>
                          <w:p w14:paraId="1D039ABF" w14:textId="7A03A9E6" w:rsidR="00870001" w:rsidRDefault="00870001" w:rsidP="00870001">
                            <w:pPr>
                              <w:pStyle w:val="Caption"/>
                              <w:spacing w:after="0"/>
                            </w:pPr>
                            <w:r>
                              <w:t>Figure C.</w:t>
                            </w:r>
                            <w:r w:rsidR="00CF4633">
                              <w:fldChar w:fldCharType="begin"/>
                            </w:r>
                            <w:r w:rsidR="00CF4633">
                              <w:instrText xml:space="preserve"> SEQ Figure_C. \* ARABIC </w:instrText>
                            </w:r>
                            <w:r w:rsidR="00CF4633">
                              <w:fldChar w:fldCharType="separate"/>
                            </w:r>
                            <w:r w:rsidR="003965A2">
                              <w:rPr>
                                <w:noProof/>
                              </w:rPr>
                              <w:t>1</w:t>
                            </w:r>
                            <w:r w:rsidR="00CF4633">
                              <w:rPr>
                                <w:noProof/>
                              </w:rPr>
                              <w:fldChar w:fldCharType="end"/>
                            </w:r>
                            <w:r>
                              <w:t>. Intent Classification Accuracy Curve of Bot-1 used for DIME Experiment</w:t>
                            </w:r>
                          </w:p>
                          <w:p w14:paraId="72763F2E" w14:textId="4B11B3E8" w:rsidR="007C35E4" w:rsidRDefault="007C35E4" w:rsidP="00870001">
                            <w:pPr>
                              <w:keepNext/>
                              <w:spacing w:before="0" w:after="0" w:line="240" w:lineRule="auto"/>
                              <w:jc w:val="center"/>
                            </w:pPr>
                          </w:p>
                          <w:p w14:paraId="10ECD5B9" w14:textId="43DD0B92" w:rsidR="007C35E4" w:rsidRDefault="007C35E4" w:rsidP="00870001">
                            <w:pPr>
                              <w:pStyle w:val="Caption"/>
                              <w:spacing w:after="0"/>
                              <w:jc w:val="both"/>
                            </w:pPr>
                          </w:p>
                          <w:p w14:paraId="68CFCA02" w14:textId="77777777" w:rsidR="007C35E4" w:rsidRDefault="007C35E4" w:rsidP="00870001">
                            <w:pPr>
                              <w:keepNext/>
                              <w:spacing w:before="0" w:after="0" w:line="240" w:lineRule="auto"/>
                              <w:jc w:val="center"/>
                            </w:pPr>
                          </w:p>
                          <w:p w14:paraId="0685AA96" w14:textId="77777777" w:rsidR="007C35E4" w:rsidRDefault="007C35E4" w:rsidP="00870001">
                            <w:pPr>
                              <w:keepNext/>
                              <w:spacing w:before="0" w:after="0" w:line="240" w:lineRule="auto"/>
                              <w:jc w:val="center"/>
                            </w:pPr>
                          </w:p>
                          <w:p w14:paraId="50EDF9A2" w14:textId="77777777" w:rsidR="007C35E4" w:rsidRDefault="007C35E4" w:rsidP="00870001">
                            <w:pPr>
                              <w:spacing w:after="0"/>
                            </w:pPr>
                          </w:p>
                          <w:p w14:paraId="548E9E15" w14:textId="77777777" w:rsidR="007C35E4" w:rsidRDefault="007C35E4" w:rsidP="00870001">
                            <w:pPr>
                              <w:spacing w:after="0"/>
                              <w:jc w:val="center"/>
                            </w:pPr>
                            <w:r>
                              <w:t xml:space="preserve"> </w:t>
                            </w:r>
                          </w:p>
                          <w:p w14:paraId="7E536A7C" w14:textId="77777777" w:rsidR="007C35E4" w:rsidRDefault="007C35E4" w:rsidP="00870001">
                            <w:pPr>
                              <w:keepNext/>
                              <w:spacing w:before="0" w:after="0" w:line="240" w:lineRule="auto"/>
                              <w:jc w:val="center"/>
                            </w:pPr>
                          </w:p>
                          <w:p w14:paraId="61291599" w14:textId="77777777" w:rsidR="007C35E4" w:rsidRDefault="007C35E4" w:rsidP="00870001">
                            <w:pPr>
                              <w:spacing w:after="0"/>
                            </w:pPr>
                          </w:p>
                          <w:p w14:paraId="002E86D9" w14:textId="77777777" w:rsidR="007C35E4" w:rsidRPr="00F50518" w:rsidRDefault="007C35E4" w:rsidP="00870001">
                            <w:pPr>
                              <w:spacing w:after="0"/>
                            </w:pPr>
                          </w:p>
                          <w:p w14:paraId="13F7D467" w14:textId="77777777" w:rsidR="007C35E4" w:rsidRDefault="007C35E4" w:rsidP="00870001">
                            <w:pPr>
                              <w:keepNext/>
                              <w:spacing w:before="0" w:after="0" w:line="240" w:lineRule="auto"/>
                              <w:jc w:val="center"/>
                            </w:pPr>
                          </w:p>
                          <w:p w14:paraId="259C3549" w14:textId="77777777" w:rsidR="007C35E4" w:rsidRDefault="007C35E4" w:rsidP="00870001">
                            <w:pPr>
                              <w:spacing w:after="0"/>
                            </w:pPr>
                          </w:p>
                          <w:p w14:paraId="74B4E666" w14:textId="77777777" w:rsidR="007C35E4" w:rsidRDefault="007C35E4" w:rsidP="00870001">
                            <w:pPr>
                              <w:spacing w:after="0"/>
                              <w:jc w:val="center"/>
                            </w:pPr>
                            <w:r>
                              <w:t xml:space="preserve"> </w:t>
                            </w:r>
                          </w:p>
                          <w:p w14:paraId="5AF7C1E7" w14:textId="77777777" w:rsidR="007C35E4" w:rsidRDefault="007C35E4" w:rsidP="00870001">
                            <w:pPr>
                              <w:keepNext/>
                              <w:spacing w:before="0" w:after="0" w:line="240" w:lineRule="auto"/>
                              <w:jc w:val="center"/>
                            </w:pPr>
                          </w:p>
                          <w:p w14:paraId="6DD695A7" w14:textId="77777777" w:rsidR="007C35E4" w:rsidRDefault="007C35E4" w:rsidP="00870001">
                            <w:pPr>
                              <w:spacing w:after="0"/>
                            </w:pPr>
                          </w:p>
                          <w:p w14:paraId="5C382698" w14:textId="77777777" w:rsidR="007C35E4" w:rsidRDefault="007C35E4" w:rsidP="00870001">
                            <w:pPr>
                              <w:spacing w:after="0"/>
                              <w:jc w:val="center"/>
                            </w:pPr>
                            <w:r>
                              <w:t xml:space="preserve"> </w:t>
                            </w:r>
                          </w:p>
                          <w:p w14:paraId="712D8A07" w14:textId="77777777" w:rsidR="007C35E4" w:rsidRPr="00972D1D" w:rsidRDefault="007C35E4" w:rsidP="00870001">
                            <w:pPr>
                              <w:keepNext/>
                              <w:spacing w:before="0" w:after="0" w:line="240" w:lineRule="auto"/>
                              <w:jc w:val="center"/>
                              <w:rPr>
                                <w:sz w:val="22"/>
                              </w:rPr>
                            </w:pPr>
                          </w:p>
                          <w:p w14:paraId="7B15358F" w14:textId="77777777" w:rsidR="007C35E4" w:rsidRPr="00972D1D" w:rsidRDefault="007C35E4" w:rsidP="00870001">
                            <w:pPr>
                              <w:keepNext/>
                              <w:spacing w:before="0" w:after="0" w:line="240" w:lineRule="auto"/>
                              <w:jc w:val="center"/>
                              <w:rPr>
                                <w:sz w:val="22"/>
                              </w:rPr>
                            </w:pPr>
                          </w:p>
                          <w:p w14:paraId="77B4BB70" w14:textId="77777777" w:rsidR="007C35E4" w:rsidRPr="00972D1D" w:rsidRDefault="007C35E4" w:rsidP="00870001">
                            <w:pPr>
                              <w:spacing w:before="0" w:after="0"/>
                              <w:jc w:val="center"/>
                              <w:rPr>
                                <w:sz w:val="22"/>
                              </w:rPr>
                            </w:pPr>
                          </w:p>
                          <w:p w14:paraId="6B87A7B4" w14:textId="77777777" w:rsidR="007C35E4" w:rsidRPr="00972D1D" w:rsidRDefault="007C35E4" w:rsidP="00870001">
                            <w:pPr>
                              <w:keepNext/>
                              <w:spacing w:before="0" w:after="0" w:line="240" w:lineRule="auto"/>
                              <w:jc w:val="center"/>
                              <w:rPr>
                                <w:sz w:val="22"/>
                              </w:rPr>
                            </w:pPr>
                          </w:p>
                          <w:p w14:paraId="4E399382" w14:textId="77777777" w:rsidR="007C35E4" w:rsidRPr="00972D1D" w:rsidRDefault="007C35E4" w:rsidP="00870001">
                            <w:pPr>
                              <w:spacing w:before="0" w:after="0"/>
                              <w:rPr>
                                <w:sz w:val="22"/>
                              </w:rPr>
                            </w:pPr>
                          </w:p>
                          <w:p w14:paraId="11DCCA74" w14:textId="77777777" w:rsidR="007C35E4" w:rsidRPr="00972D1D" w:rsidRDefault="007C35E4" w:rsidP="00870001">
                            <w:pPr>
                              <w:spacing w:before="0" w:after="0"/>
                              <w:jc w:val="center"/>
                              <w:rPr>
                                <w:sz w:val="22"/>
                              </w:rPr>
                            </w:pPr>
                            <w:r w:rsidRPr="00972D1D">
                              <w:rPr>
                                <w:sz w:val="22"/>
                              </w:rPr>
                              <w:t xml:space="preserve"> </w:t>
                            </w:r>
                          </w:p>
                          <w:p w14:paraId="5E4F9104" w14:textId="77777777" w:rsidR="007C35E4" w:rsidRPr="00972D1D" w:rsidRDefault="007C35E4" w:rsidP="00870001">
                            <w:pPr>
                              <w:keepNext/>
                              <w:spacing w:before="0" w:after="0" w:line="240" w:lineRule="auto"/>
                              <w:jc w:val="center"/>
                              <w:rPr>
                                <w:sz w:val="22"/>
                              </w:rPr>
                            </w:pPr>
                          </w:p>
                          <w:p w14:paraId="2D7B2E3B" w14:textId="77777777" w:rsidR="007C35E4" w:rsidRPr="00972D1D" w:rsidRDefault="007C35E4" w:rsidP="00870001">
                            <w:pPr>
                              <w:spacing w:before="0" w:after="0"/>
                              <w:rPr>
                                <w:sz w:val="22"/>
                              </w:rPr>
                            </w:pPr>
                          </w:p>
                          <w:p w14:paraId="69A956DC" w14:textId="77777777" w:rsidR="007C35E4" w:rsidRPr="00972D1D" w:rsidRDefault="007C35E4" w:rsidP="00870001">
                            <w:pPr>
                              <w:keepNext/>
                              <w:spacing w:before="0" w:after="0" w:line="240" w:lineRule="auto"/>
                              <w:jc w:val="center"/>
                              <w:rPr>
                                <w:sz w:val="22"/>
                              </w:rPr>
                            </w:pPr>
                          </w:p>
                          <w:p w14:paraId="2076366D" w14:textId="77777777" w:rsidR="007C35E4" w:rsidRPr="00972D1D" w:rsidRDefault="007C35E4" w:rsidP="00870001">
                            <w:pPr>
                              <w:spacing w:before="0" w:after="0"/>
                              <w:jc w:val="center"/>
                              <w:rPr>
                                <w:sz w:val="22"/>
                              </w:rPr>
                            </w:pPr>
                          </w:p>
                          <w:p w14:paraId="7212BAC7" w14:textId="77777777" w:rsidR="007C35E4" w:rsidRPr="00972D1D" w:rsidRDefault="007C35E4" w:rsidP="00870001">
                            <w:pPr>
                              <w:keepNext/>
                              <w:spacing w:before="0" w:after="0" w:line="240" w:lineRule="auto"/>
                              <w:jc w:val="center"/>
                              <w:rPr>
                                <w:sz w:val="22"/>
                              </w:rPr>
                            </w:pPr>
                          </w:p>
                          <w:p w14:paraId="53945390" w14:textId="77777777" w:rsidR="007C35E4" w:rsidRPr="00972D1D" w:rsidRDefault="007C35E4" w:rsidP="00870001">
                            <w:pPr>
                              <w:spacing w:before="0" w:after="0" w:line="240" w:lineRule="auto"/>
                              <w:jc w:val="center"/>
                              <w:rPr>
                                <w:sz w:val="22"/>
                              </w:rPr>
                            </w:pPr>
                          </w:p>
                          <w:p w14:paraId="7C568B1C" w14:textId="77777777" w:rsidR="007C35E4" w:rsidRPr="00972D1D" w:rsidRDefault="007C35E4" w:rsidP="00870001">
                            <w:pPr>
                              <w:spacing w:before="0" w:after="0" w:line="240" w:lineRule="auto"/>
                              <w:jc w:val="center"/>
                              <w:rPr>
                                <w:sz w:val="22"/>
                              </w:rPr>
                            </w:pPr>
                          </w:p>
                          <w:p w14:paraId="1F239C2C" w14:textId="77777777" w:rsidR="007C35E4" w:rsidRPr="00972D1D" w:rsidRDefault="007C35E4" w:rsidP="00870001">
                            <w:pPr>
                              <w:keepNext/>
                              <w:spacing w:before="0" w:after="0" w:line="240" w:lineRule="auto"/>
                              <w:jc w:val="center"/>
                              <w:rPr>
                                <w:sz w:val="22"/>
                              </w:rPr>
                            </w:pPr>
                          </w:p>
                          <w:p w14:paraId="342B0626" w14:textId="77777777" w:rsidR="007C35E4" w:rsidRPr="00972D1D" w:rsidRDefault="007C35E4" w:rsidP="00870001">
                            <w:pPr>
                              <w:spacing w:before="0" w:after="0"/>
                              <w:rPr>
                                <w:sz w:val="22"/>
                              </w:rPr>
                            </w:pPr>
                          </w:p>
                          <w:p w14:paraId="7197A230" w14:textId="77777777" w:rsidR="007C35E4" w:rsidRPr="00972D1D" w:rsidRDefault="007C35E4" w:rsidP="00870001">
                            <w:pPr>
                              <w:keepNext/>
                              <w:spacing w:before="0" w:after="0" w:line="240" w:lineRule="auto"/>
                              <w:jc w:val="center"/>
                              <w:rPr>
                                <w:sz w:val="22"/>
                              </w:rPr>
                            </w:pPr>
                          </w:p>
                          <w:p w14:paraId="61360917" w14:textId="77777777" w:rsidR="007C35E4" w:rsidRPr="00972D1D" w:rsidRDefault="007C35E4" w:rsidP="00870001">
                            <w:pPr>
                              <w:spacing w:before="0" w:after="0"/>
                              <w:jc w:val="center"/>
                              <w:rPr>
                                <w:sz w:val="22"/>
                              </w:rPr>
                            </w:pPr>
                          </w:p>
                          <w:p w14:paraId="7107A8B8" w14:textId="77777777" w:rsidR="007C35E4" w:rsidRPr="00972D1D" w:rsidRDefault="007C35E4" w:rsidP="00870001">
                            <w:pPr>
                              <w:spacing w:before="0" w:after="0"/>
                              <w:jc w:val="center"/>
                              <w:rPr>
                                <w:sz w:val="22"/>
                              </w:rPr>
                            </w:pPr>
                          </w:p>
                          <w:p w14:paraId="4DE0943A" w14:textId="77777777" w:rsidR="007C35E4" w:rsidRPr="00972D1D" w:rsidRDefault="007C35E4" w:rsidP="00870001">
                            <w:pPr>
                              <w:keepNext/>
                              <w:spacing w:before="0" w:after="0" w:line="240" w:lineRule="auto"/>
                              <w:jc w:val="center"/>
                              <w:rPr>
                                <w:sz w:val="22"/>
                              </w:rPr>
                            </w:pPr>
                          </w:p>
                          <w:p w14:paraId="3BA358CD" w14:textId="77777777" w:rsidR="007C35E4" w:rsidRPr="00972D1D" w:rsidRDefault="007C35E4" w:rsidP="00870001">
                            <w:pPr>
                              <w:spacing w:before="0" w:after="0"/>
                              <w:rPr>
                                <w:sz w:val="22"/>
                              </w:rPr>
                            </w:pPr>
                          </w:p>
                          <w:p w14:paraId="04928140" w14:textId="77777777" w:rsidR="007C35E4" w:rsidRPr="00972D1D" w:rsidRDefault="007C35E4" w:rsidP="00870001">
                            <w:pPr>
                              <w:spacing w:before="0" w:after="0"/>
                              <w:jc w:val="center"/>
                              <w:rPr>
                                <w:sz w:val="22"/>
                              </w:rPr>
                            </w:pPr>
                            <w:r w:rsidRPr="00972D1D">
                              <w:rPr>
                                <w:sz w:val="22"/>
                              </w:rPr>
                              <w:t xml:space="preserve"> </w:t>
                            </w:r>
                          </w:p>
                          <w:p w14:paraId="03752063" w14:textId="77777777" w:rsidR="007C35E4" w:rsidRPr="00972D1D" w:rsidRDefault="007C35E4" w:rsidP="00870001">
                            <w:pPr>
                              <w:keepNext/>
                              <w:spacing w:before="0" w:after="0" w:line="240" w:lineRule="auto"/>
                              <w:jc w:val="center"/>
                              <w:rPr>
                                <w:sz w:val="22"/>
                              </w:rPr>
                            </w:pPr>
                          </w:p>
                          <w:p w14:paraId="3F6828EB" w14:textId="77777777" w:rsidR="007C35E4" w:rsidRPr="00972D1D" w:rsidRDefault="007C35E4" w:rsidP="00870001">
                            <w:pPr>
                              <w:keepNext/>
                              <w:spacing w:before="0" w:after="0" w:line="240" w:lineRule="auto"/>
                              <w:jc w:val="center"/>
                              <w:rPr>
                                <w:sz w:val="22"/>
                              </w:rPr>
                            </w:pPr>
                          </w:p>
                          <w:p w14:paraId="19F686A1" w14:textId="77777777" w:rsidR="007C35E4" w:rsidRPr="00972D1D" w:rsidRDefault="007C35E4" w:rsidP="00870001">
                            <w:pPr>
                              <w:keepNext/>
                              <w:spacing w:before="0" w:after="0" w:line="240" w:lineRule="auto"/>
                              <w:jc w:val="center"/>
                              <w:rPr>
                                <w:sz w:val="22"/>
                              </w:rPr>
                            </w:pPr>
                          </w:p>
                          <w:p w14:paraId="21979E5D" w14:textId="77777777" w:rsidR="007C35E4" w:rsidRPr="00972D1D" w:rsidRDefault="007C35E4" w:rsidP="00870001">
                            <w:pPr>
                              <w:spacing w:before="0" w:after="0" w:line="240" w:lineRule="auto"/>
                              <w:rPr>
                                <w:sz w:val="22"/>
                              </w:rPr>
                            </w:pPr>
                          </w:p>
                          <w:p w14:paraId="50A32163" w14:textId="77777777" w:rsidR="007C35E4" w:rsidRPr="00972D1D" w:rsidRDefault="007C35E4" w:rsidP="00870001">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57B85C" id="Text Box 43" o:spid="_x0000_s1099" type="#_x0000_t202" style="position:absolute;margin-left:359.5pt;margin-top:37.2pt;width:410.7pt;height:271.05pt;z-index:-25164792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" stroked="f">
                <v:textbox inset="1.44pt,1.44pt,1.44pt,1.44pt">
                  <w:txbxContent>
                    <w:p w14:paraId="012FACC4" w14:textId="77777777" w:rsidR="00870001" w:rsidRDefault="00870001" w:rsidP="00870001">
                      <w:pPr>
                        <w:keepNext/>
                        <w:spacing w:before="0" w:after="0" w:line="240" w:lineRule="auto"/>
                        <w:jc w:val="center"/>
                      </w:pPr>
                      <w:r>
                        <w:rPr>
                          <w:noProof/>
                        </w:rPr>
                        <w:drawing>
                          <wp:inline distT="0" distB="0" distL="0" distR="0" wp14:anchorId="35C0EB09" wp14:editId="697905BD">
                            <wp:extent cx="5170170" cy="2908300"/>
                            <wp:effectExtent l="0" t="0" r="0" b="6350"/>
                            <wp:docPr id="45" name="Picture 45"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chart, line chart&#10;&#10;Description automatically generated"/>
                                    <pic:cNvPicPr/>
                                  </pic:nvPicPr>
                                  <pic:blipFill>
                                    <a:blip r:embed="rId138"/>
                                    <a:stretch>
                                      <a:fillRect/>
                                    </a:stretch>
                                  </pic:blipFill>
                                  <pic:spPr>
                                    <a:xfrm>
                                      <a:off x="0" y="0"/>
                                      <a:ext cx="5170170" cy="2908300"/>
                                    </a:xfrm>
                                    <a:prstGeom prst="rect">
                                      <a:avLst/>
                                    </a:prstGeom>
                                  </pic:spPr>
                                </pic:pic>
                              </a:graphicData>
                            </a:graphic>
                          </wp:inline>
                        </w:drawing>
                      </w:r>
                    </w:p>
                    <w:p w14:paraId="37FB97BE" w14:textId="77777777" w:rsidR="00870001" w:rsidRDefault="00870001" w:rsidP="00870001">
                      <w:pPr>
                        <w:pStyle w:val="Caption"/>
                        <w:spacing w:after="0"/>
                      </w:pPr>
                    </w:p>
                    <w:p w14:paraId="1D039ABF" w14:textId="7A03A9E6" w:rsidR="00870001" w:rsidRDefault="00870001" w:rsidP="00870001">
                      <w:pPr>
                        <w:pStyle w:val="Caption"/>
                        <w:spacing w:after="0"/>
                      </w:pPr>
                      <w:r>
                        <w:t>Figure C.</w:t>
                      </w:r>
                      <w:fldSimple w:instr=" SEQ Figure_C. \* ARABIC ">
                        <w:r w:rsidR="003965A2">
                          <w:rPr>
                            <w:noProof/>
                          </w:rPr>
                          <w:t>1</w:t>
                        </w:r>
                      </w:fldSimple>
                      <w:r>
                        <w:t>. Intent Classification Accuracy Curve of Bot-1 used for DIME Experiment</w:t>
                      </w:r>
                    </w:p>
                    <w:p w14:paraId="72763F2E" w14:textId="4B11B3E8" w:rsidR="007C35E4" w:rsidRDefault="007C35E4" w:rsidP="00870001">
                      <w:pPr>
                        <w:keepNext/>
                        <w:spacing w:before="0" w:after="0" w:line="240" w:lineRule="auto"/>
                        <w:jc w:val="center"/>
                      </w:pPr>
                    </w:p>
                    <w:p w14:paraId="10ECD5B9" w14:textId="43DD0B92" w:rsidR="007C35E4" w:rsidRDefault="007C35E4" w:rsidP="00870001">
                      <w:pPr>
                        <w:pStyle w:val="Caption"/>
                        <w:spacing w:after="0"/>
                        <w:jc w:val="both"/>
                      </w:pPr>
                    </w:p>
                    <w:p w14:paraId="68CFCA02" w14:textId="77777777" w:rsidR="007C35E4" w:rsidRDefault="007C35E4" w:rsidP="00870001">
                      <w:pPr>
                        <w:keepNext/>
                        <w:spacing w:before="0" w:after="0" w:line="240" w:lineRule="auto"/>
                        <w:jc w:val="center"/>
                      </w:pPr>
                    </w:p>
                    <w:p w14:paraId="0685AA96" w14:textId="77777777" w:rsidR="007C35E4" w:rsidRDefault="007C35E4" w:rsidP="00870001">
                      <w:pPr>
                        <w:keepNext/>
                        <w:spacing w:before="0" w:after="0" w:line="240" w:lineRule="auto"/>
                        <w:jc w:val="center"/>
                      </w:pPr>
                    </w:p>
                    <w:p w14:paraId="50EDF9A2" w14:textId="77777777" w:rsidR="007C35E4" w:rsidRDefault="007C35E4" w:rsidP="00870001">
                      <w:pPr>
                        <w:spacing w:after="0"/>
                      </w:pPr>
                    </w:p>
                    <w:p w14:paraId="548E9E15" w14:textId="77777777" w:rsidR="007C35E4" w:rsidRDefault="007C35E4" w:rsidP="00870001">
                      <w:pPr>
                        <w:spacing w:after="0"/>
                        <w:jc w:val="center"/>
                      </w:pPr>
                      <w:r>
                        <w:t xml:space="preserve"> </w:t>
                      </w:r>
                    </w:p>
                    <w:p w14:paraId="7E536A7C" w14:textId="77777777" w:rsidR="007C35E4" w:rsidRDefault="007C35E4" w:rsidP="00870001">
                      <w:pPr>
                        <w:keepNext/>
                        <w:spacing w:before="0" w:after="0" w:line="240" w:lineRule="auto"/>
                        <w:jc w:val="center"/>
                      </w:pPr>
                    </w:p>
                    <w:p w14:paraId="61291599" w14:textId="77777777" w:rsidR="007C35E4" w:rsidRDefault="007C35E4" w:rsidP="00870001">
                      <w:pPr>
                        <w:spacing w:after="0"/>
                      </w:pPr>
                    </w:p>
                    <w:p w14:paraId="002E86D9" w14:textId="77777777" w:rsidR="007C35E4" w:rsidRPr="00F50518" w:rsidRDefault="007C35E4" w:rsidP="00870001">
                      <w:pPr>
                        <w:spacing w:after="0"/>
                      </w:pPr>
                    </w:p>
                    <w:p w14:paraId="13F7D467" w14:textId="77777777" w:rsidR="007C35E4" w:rsidRDefault="007C35E4" w:rsidP="00870001">
                      <w:pPr>
                        <w:keepNext/>
                        <w:spacing w:before="0" w:after="0" w:line="240" w:lineRule="auto"/>
                        <w:jc w:val="center"/>
                      </w:pPr>
                    </w:p>
                    <w:p w14:paraId="259C3549" w14:textId="77777777" w:rsidR="007C35E4" w:rsidRDefault="007C35E4" w:rsidP="00870001">
                      <w:pPr>
                        <w:spacing w:after="0"/>
                      </w:pPr>
                    </w:p>
                    <w:p w14:paraId="74B4E666" w14:textId="77777777" w:rsidR="007C35E4" w:rsidRDefault="007C35E4" w:rsidP="00870001">
                      <w:pPr>
                        <w:spacing w:after="0"/>
                        <w:jc w:val="center"/>
                      </w:pPr>
                      <w:r>
                        <w:t xml:space="preserve"> </w:t>
                      </w:r>
                    </w:p>
                    <w:p w14:paraId="5AF7C1E7" w14:textId="77777777" w:rsidR="007C35E4" w:rsidRDefault="007C35E4" w:rsidP="00870001">
                      <w:pPr>
                        <w:keepNext/>
                        <w:spacing w:before="0" w:after="0" w:line="240" w:lineRule="auto"/>
                        <w:jc w:val="center"/>
                      </w:pPr>
                    </w:p>
                    <w:p w14:paraId="6DD695A7" w14:textId="77777777" w:rsidR="007C35E4" w:rsidRDefault="007C35E4" w:rsidP="00870001">
                      <w:pPr>
                        <w:spacing w:after="0"/>
                      </w:pPr>
                    </w:p>
                    <w:p w14:paraId="5C382698" w14:textId="77777777" w:rsidR="007C35E4" w:rsidRDefault="007C35E4" w:rsidP="00870001">
                      <w:pPr>
                        <w:spacing w:after="0"/>
                        <w:jc w:val="center"/>
                      </w:pPr>
                      <w:r>
                        <w:t xml:space="preserve"> </w:t>
                      </w:r>
                    </w:p>
                    <w:p w14:paraId="712D8A07" w14:textId="77777777" w:rsidR="007C35E4" w:rsidRPr="00972D1D" w:rsidRDefault="007C35E4" w:rsidP="00870001">
                      <w:pPr>
                        <w:keepNext/>
                        <w:spacing w:before="0" w:after="0" w:line="240" w:lineRule="auto"/>
                        <w:jc w:val="center"/>
                        <w:rPr>
                          <w:sz w:val="22"/>
                        </w:rPr>
                      </w:pPr>
                    </w:p>
                    <w:p w14:paraId="7B15358F" w14:textId="77777777" w:rsidR="007C35E4" w:rsidRPr="00972D1D" w:rsidRDefault="007C35E4" w:rsidP="00870001">
                      <w:pPr>
                        <w:keepNext/>
                        <w:spacing w:before="0" w:after="0" w:line="240" w:lineRule="auto"/>
                        <w:jc w:val="center"/>
                        <w:rPr>
                          <w:sz w:val="22"/>
                        </w:rPr>
                      </w:pPr>
                    </w:p>
                    <w:p w14:paraId="77B4BB70" w14:textId="77777777" w:rsidR="007C35E4" w:rsidRPr="00972D1D" w:rsidRDefault="007C35E4" w:rsidP="00870001">
                      <w:pPr>
                        <w:spacing w:before="0" w:after="0"/>
                        <w:jc w:val="center"/>
                        <w:rPr>
                          <w:sz w:val="22"/>
                        </w:rPr>
                      </w:pPr>
                    </w:p>
                    <w:p w14:paraId="6B87A7B4" w14:textId="77777777" w:rsidR="007C35E4" w:rsidRPr="00972D1D" w:rsidRDefault="007C35E4" w:rsidP="00870001">
                      <w:pPr>
                        <w:keepNext/>
                        <w:spacing w:before="0" w:after="0" w:line="240" w:lineRule="auto"/>
                        <w:jc w:val="center"/>
                        <w:rPr>
                          <w:sz w:val="22"/>
                        </w:rPr>
                      </w:pPr>
                    </w:p>
                    <w:p w14:paraId="4E399382" w14:textId="77777777" w:rsidR="007C35E4" w:rsidRPr="00972D1D" w:rsidRDefault="007C35E4" w:rsidP="00870001">
                      <w:pPr>
                        <w:spacing w:before="0" w:after="0"/>
                        <w:rPr>
                          <w:sz w:val="22"/>
                        </w:rPr>
                      </w:pPr>
                    </w:p>
                    <w:p w14:paraId="11DCCA74" w14:textId="77777777" w:rsidR="007C35E4" w:rsidRPr="00972D1D" w:rsidRDefault="007C35E4" w:rsidP="00870001">
                      <w:pPr>
                        <w:spacing w:before="0" w:after="0"/>
                        <w:jc w:val="center"/>
                        <w:rPr>
                          <w:sz w:val="22"/>
                        </w:rPr>
                      </w:pPr>
                      <w:r w:rsidRPr="00972D1D">
                        <w:rPr>
                          <w:sz w:val="22"/>
                        </w:rPr>
                        <w:t xml:space="preserve"> </w:t>
                      </w:r>
                    </w:p>
                    <w:p w14:paraId="5E4F9104" w14:textId="77777777" w:rsidR="007C35E4" w:rsidRPr="00972D1D" w:rsidRDefault="007C35E4" w:rsidP="00870001">
                      <w:pPr>
                        <w:keepNext/>
                        <w:spacing w:before="0" w:after="0" w:line="240" w:lineRule="auto"/>
                        <w:jc w:val="center"/>
                        <w:rPr>
                          <w:sz w:val="22"/>
                        </w:rPr>
                      </w:pPr>
                    </w:p>
                    <w:p w14:paraId="2D7B2E3B" w14:textId="77777777" w:rsidR="007C35E4" w:rsidRPr="00972D1D" w:rsidRDefault="007C35E4" w:rsidP="00870001">
                      <w:pPr>
                        <w:spacing w:before="0" w:after="0"/>
                        <w:rPr>
                          <w:sz w:val="22"/>
                        </w:rPr>
                      </w:pPr>
                    </w:p>
                    <w:p w14:paraId="69A956DC" w14:textId="77777777" w:rsidR="007C35E4" w:rsidRPr="00972D1D" w:rsidRDefault="007C35E4" w:rsidP="00870001">
                      <w:pPr>
                        <w:keepNext/>
                        <w:spacing w:before="0" w:after="0" w:line="240" w:lineRule="auto"/>
                        <w:jc w:val="center"/>
                        <w:rPr>
                          <w:sz w:val="22"/>
                        </w:rPr>
                      </w:pPr>
                    </w:p>
                    <w:p w14:paraId="2076366D" w14:textId="77777777" w:rsidR="007C35E4" w:rsidRPr="00972D1D" w:rsidRDefault="007C35E4" w:rsidP="00870001">
                      <w:pPr>
                        <w:spacing w:before="0" w:after="0"/>
                        <w:jc w:val="center"/>
                        <w:rPr>
                          <w:sz w:val="22"/>
                        </w:rPr>
                      </w:pPr>
                    </w:p>
                    <w:p w14:paraId="7212BAC7" w14:textId="77777777" w:rsidR="007C35E4" w:rsidRPr="00972D1D" w:rsidRDefault="007C35E4" w:rsidP="00870001">
                      <w:pPr>
                        <w:keepNext/>
                        <w:spacing w:before="0" w:after="0" w:line="240" w:lineRule="auto"/>
                        <w:jc w:val="center"/>
                        <w:rPr>
                          <w:sz w:val="22"/>
                        </w:rPr>
                      </w:pPr>
                    </w:p>
                    <w:p w14:paraId="53945390" w14:textId="77777777" w:rsidR="007C35E4" w:rsidRPr="00972D1D" w:rsidRDefault="007C35E4" w:rsidP="00870001">
                      <w:pPr>
                        <w:spacing w:before="0" w:after="0" w:line="240" w:lineRule="auto"/>
                        <w:jc w:val="center"/>
                        <w:rPr>
                          <w:sz w:val="22"/>
                        </w:rPr>
                      </w:pPr>
                    </w:p>
                    <w:p w14:paraId="7C568B1C" w14:textId="77777777" w:rsidR="007C35E4" w:rsidRPr="00972D1D" w:rsidRDefault="007C35E4" w:rsidP="00870001">
                      <w:pPr>
                        <w:spacing w:before="0" w:after="0" w:line="240" w:lineRule="auto"/>
                        <w:jc w:val="center"/>
                        <w:rPr>
                          <w:sz w:val="22"/>
                        </w:rPr>
                      </w:pPr>
                    </w:p>
                    <w:p w14:paraId="1F239C2C" w14:textId="77777777" w:rsidR="007C35E4" w:rsidRPr="00972D1D" w:rsidRDefault="007C35E4" w:rsidP="00870001">
                      <w:pPr>
                        <w:keepNext/>
                        <w:spacing w:before="0" w:after="0" w:line="240" w:lineRule="auto"/>
                        <w:jc w:val="center"/>
                        <w:rPr>
                          <w:sz w:val="22"/>
                        </w:rPr>
                      </w:pPr>
                    </w:p>
                    <w:p w14:paraId="342B0626" w14:textId="77777777" w:rsidR="007C35E4" w:rsidRPr="00972D1D" w:rsidRDefault="007C35E4" w:rsidP="00870001">
                      <w:pPr>
                        <w:spacing w:before="0" w:after="0"/>
                        <w:rPr>
                          <w:sz w:val="22"/>
                        </w:rPr>
                      </w:pPr>
                    </w:p>
                    <w:p w14:paraId="7197A230" w14:textId="77777777" w:rsidR="007C35E4" w:rsidRPr="00972D1D" w:rsidRDefault="007C35E4" w:rsidP="00870001">
                      <w:pPr>
                        <w:keepNext/>
                        <w:spacing w:before="0" w:after="0" w:line="240" w:lineRule="auto"/>
                        <w:jc w:val="center"/>
                        <w:rPr>
                          <w:sz w:val="22"/>
                        </w:rPr>
                      </w:pPr>
                    </w:p>
                    <w:p w14:paraId="61360917" w14:textId="77777777" w:rsidR="007C35E4" w:rsidRPr="00972D1D" w:rsidRDefault="007C35E4" w:rsidP="00870001">
                      <w:pPr>
                        <w:spacing w:before="0" w:after="0"/>
                        <w:jc w:val="center"/>
                        <w:rPr>
                          <w:sz w:val="22"/>
                        </w:rPr>
                      </w:pPr>
                    </w:p>
                    <w:p w14:paraId="7107A8B8" w14:textId="77777777" w:rsidR="007C35E4" w:rsidRPr="00972D1D" w:rsidRDefault="007C35E4" w:rsidP="00870001">
                      <w:pPr>
                        <w:spacing w:before="0" w:after="0"/>
                        <w:jc w:val="center"/>
                        <w:rPr>
                          <w:sz w:val="22"/>
                        </w:rPr>
                      </w:pPr>
                    </w:p>
                    <w:p w14:paraId="4DE0943A" w14:textId="77777777" w:rsidR="007C35E4" w:rsidRPr="00972D1D" w:rsidRDefault="007C35E4" w:rsidP="00870001">
                      <w:pPr>
                        <w:keepNext/>
                        <w:spacing w:before="0" w:after="0" w:line="240" w:lineRule="auto"/>
                        <w:jc w:val="center"/>
                        <w:rPr>
                          <w:sz w:val="22"/>
                        </w:rPr>
                      </w:pPr>
                    </w:p>
                    <w:p w14:paraId="3BA358CD" w14:textId="77777777" w:rsidR="007C35E4" w:rsidRPr="00972D1D" w:rsidRDefault="007C35E4" w:rsidP="00870001">
                      <w:pPr>
                        <w:spacing w:before="0" w:after="0"/>
                        <w:rPr>
                          <w:sz w:val="22"/>
                        </w:rPr>
                      </w:pPr>
                    </w:p>
                    <w:p w14:paraId="04928140" w14:textId="77777777" w:rsidR="007C35E4" w:rsidRPr="00972D1D" w:rsidRDefault="007C35E4" w:rsidP="00870001">
                      <w:pPr>
                        <w:spacing w:before="0" w:after="0"/>
                        <w:jc w:val="center"/>
                        <w:rPr>
                          <w:sz w:val="22"/>
                        </w:rPr>
                      </w:pPr>
                      <w:r w:rsidRPr="00972D1D">
                        <w:rPr>
                          <w:sz w:val="22"/>
                        </w:rPr>
                        <w:t xml:space="preserve"> </w:t>
                      </w:r>
                    </w:p>
                    <w:p w14:paraId="03752063" w14:textId="77777777" w:rsidR="007C35E4" w:rsidRPr="00972D1D" w:rsidRDefault="007C35E4" w:rsidP="00870001">
                      <w:pPr>
                        <w:keepNext/>
                        <w:spacing w:before="0" w:after="0" w:line="240" w:lineRule="auto"/>
                        <w:jc w:val="center"/>
                        <w:rPr>
                          <w:sz w:val="22"/>
                        </w:rPr>
                      </w:pPr>
                    </w:p>
                    <w:p w14:paraId="3F6828EB" w14:textId="77777777" w:rsidR="007C35E4" w:rsidRPr="00972D1D" w:rsidRDefault="007C35E4" w:rsidP="00870001">
                      <w:pPr>
                        <w:keepNext/>
                        <w:spacing w:before="0" w:after="0" w:line="240" w:lineRule="auto"/>
                        <w:jc w:val="center"/>
                        <w:rPr>
                          <w:sz w:val="22"/>
                        </w:rPr>
                      </w:pPr>
                    </w:p>
                    <w:p w14:paraId="19F686A1" w14:textId="77777777" w:rsidR="007C35E4" w:rsidRPr="00972D1D" w:rsidRDefault="007C35E4" w:rsidP="00870001">
                      <w:pPr>
                        <w:keepNext/>
                        <w:spacing w:before="0" w:after="0" w:line="240" w:lineRule="auto"/>
                        <w:jc w:val="center"/>
                        <w:rPr>
                          <w:sz w:val="22"/>
                        </w:rPr>
                      </w:pPr>
                    </w:p>
                    <w:p w14:paraId="21979E5D" w14:textId="77777777" w:rsidR="007C35E4" w:rsidRPr="00972D1D" w:rsidRDefault="007C35E4" w:rsidP="00870001">
                      <w:pPr>
                        <w:spacing w:before="0" w:after="0" w:line="240" w:lineRule="auto"/>
                        <w:rPr>
                          <w:sz w:val="22"/>
                        </w:rPr>
                      </w:pPr>
                    </w:p>
                    <w:p w14:paraId="50A32163" w14:textId="77777777" w:rsidR="007C35E4" w:rsidRPr="00972D1D" w:rsidRDefault="007C35E4" w:rsidP="00870001">
                      <w:pPr>
                        <w:spacing w:before="0" w:after="0" w:line="240" w:lineRule="auto"/>
                        <w:rPr>
                          <w:sz w:val="22"/>
                        </w:rPr>
                      </w:pPr>
                      <w:r w:rsidRPr="00972D1D">
                        <w:rPr>
                          <w:sz w:val="22"/>
                        </w:rPr>
                        <w:t xml:space="preserve"> </w:t>
                      </w:r>
                    </w:p>
                  </w:txbxContent>
                </v:textbox>
                <w10:wrap type="topAndBottom" anchorx="margin" anchory="margin"/>
              </v:shape>
            </w:pict>
          </mc:Fallback>
        </mc:AlternateContent>
      </w:r>
      <w:r w:rsidR="00F76D51">
        <w:t xml:space="preserve">Appendix C: </w:t>
      </w:r>
      <w:r w:rsidR="002D7F52">
        <w:t xml:space="preserve">DIME Experiment </w:t>
      </w:r>
      <w:r w:rsidR="00982209">
        <w:t>Learning Curves</w:t>
      </w:r>
      <w:bookmarkEnd w:id="213"/>
      <w:bookmarkEnd w:id="214"/>
    </w:p>
    <w:p w14:paraId="5A52B524" w14:textId="1A975B8C" w:rsidR="00F76D51" w:rsidRDefault="00B76411" w:rsidP="00031955">
      <w:r>
        <w:rPr>
          <w:noProof/>
        </w:rPr>
        <mc:AlternateContent>
          <mc:Choice Requires="wps">
            <w:drawing>
              <wp:anchor distT="0" distB="0" distL="114300" distR="114300" simplePos="0" relativeHeight="251670608" behindDoc="1" locked="0" layoutInCell="1" allowOverlap="1" wp14:anchorId="41E03FC6" wp14:editId="2AFDBAB4">
                <wp:simplePos x="0" y="0"/>
                <wp:positionH relativeFrom="margin">
                  <wp:align>right</wp:align>
                </wp:positionH>
                <wp:positionV relativeFrom="margin">
                  <wp:posOffset>4394604</wp:posOffset>
                </wp:positionV>
                <wp:extent cx="5215890" cy="3442335"/>
                <wp:effectExtent l="0" t="0" r="3810" b="5715"/>
                <wp:wrapTopAndBottom/>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42335"/>
                        </a:xfrm>
                        <a:prstGeom prst="rect">
                          <a:avLst/>
                        </a:prstGeom>
                        <a:solidFill>
                          <a:srgbClr val="FFFFFF"/>
                        </a:solidFill>
                        <a:ln w="9525">
                          <a:noFill/>
                          <a:miter lim="800000"/>
                          <a:headEnd/>
                          <a:tailEnd/>
                        </a:ln>
                      </wps:spPr>
                      <wps:txbx>
                        <w:txbxContent>
                          <w:p w14:paraId="7C809E6D" w14:textId="77777777" w:rsidR="003965A2" w:rsidRDefault="003965A2" w:rsidP="003965A2">
                            <w:pPr>
                              <w:keepNext/>
                              <w:spacing w:before="0" w:after="0"/>
                            </w:pPr>
                            <w:r>
                              <w:rPr>
                                <w:noProof/>
                              </w:rPr>
                              <w:drawing>
                                <wp:inline distT="0" distB="0" distL="0" distR="0" wp14:anchorId="0496E332" wp14:editId="2336E40C">
                                  <wp:extent cx="5170170" cy="2908300"/>
                                  <wp:effectExtent l="0" t="0" r="0" b="6350"/>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a:blip r:embed="rId139"/>
                                          <a:stretch>
                                            <a:fillRect/>
                                          </a:stretch>
                                        </pic:blipFill>
                                        <pic:spPr>
                                          <a:xfrm>
                                            <a:off x="0" y="0"/>
                                            <a:ext cx="5170170" cy="2908300"/>
                                          </a:xfrm>
                                          <a:prstGeom prst="rect">
                                            <a:avLst/>
                                          </a:prstGeom>
                                        </pic:spPr>
                                      </pic:pic>
                                    </a:graphicData>
                                  </a:graphic>
                                </wp:inline>
                              </w:drawing>
                            </w:r>
                          </w:p>
                          <w:p w14:paraId="65CB553F" w14:textId="77777777" w:rsidR="00213100" w:rsidRDefault="00213100" w:rsidP="00213100">
                            <w:pPr>
                              <w:pStyle w:val="Caption"/>
                              <w:spacing w:after="0"/>
                            </w:pPr>
                          </w:p>
                          <w:p w14:paraId="6D4AB5E1" w14:textId="022BCFB0" w:rsidR="003965A2" w:rsidRDefault="003965A2" w:rsidP="00213100">
                            <w:pPr>
                              <w:pStyle w:val="Caption"/>
                              <w:spacing w:after="0"/>
                            </w:pPr>
                            <w:r>
                              <w:t>Figure C.</w:t>
                            </w:r>
                            <w:r w:rsidR="00CF4633">
                              <w:fldChar w:fldCharType="begin"/>
                            </w:r>
                            <w:r w:rsidR="00CF4633">
                              <w:instrText xml:space="preserve"> SEQ Figure_C. \* ARABIC </w:instrText>
                            </w:r>
                            <w:r w:rsidR="00CF4633">
                              <w:fldChar w:fldCharType="separate"/>
                            </w:r>
                            <w:r>
                              <w:rPr>
                                <w:noProof/>
                              </w:rPr>
                              <w:t>2</w:t>
                            </w:r>
                            <w:r w:rsidR="00CF4633">
                              <w:rPr>
                                <w:noProof/>
                              </w:rPr>
                              <w:fldChar w:fldCharType="end"/>
                            </w:r>
                            <w:r>
                              <w:t xml:space="preserve">. </w:t>
                            </w:r>
                            <w:r w:rsidRPr="002539E6">
                              <w:t>Intent Classification Accuracy Curve of Bot-</w:t>
                            </w:r>
                            <w:r>
                              <w:t>2</w:t>
                            </w:r>
                            <w:r w:rsidRPr="002539E6">
                              <w:t xml:space="preserve"> used for DIME Experiment</w:t>
                            </w:r>
                          </w:p>
                          <w:p w14:paraId="4C0032A4" w14:textId="1122BB85" w:rsidR="00B76411" w:rsidRDefault="00B76411" w:rsidP="00213100">
                            <w:pPr>
                              <w:spacing w:before="0" w:after="0"/>
                            </w:pPr>
                          </w:p>
                          <w:p w14:paraId="3EA3A1E8" w14:textId="06208DEA" w:rsidR="00B76411" w:rsidRDefault="003965A2" w:rsidP="003965A2">
                            <w:pPr>
                              <w:spacing w:before="0" w:after="0"/>
                              <w:jc w:val="center"/>
                            </w:pPr>
                            <w:r>
                              <w:t xml:space="preserve"> </w:t>
                            </w:r>
                          </w:p>
                          <w:p w14:paraId="26872370" w14:textId="77777777" w:rsidR="00B76411" w:rsidRDefault="00B76411" w:rsidP="003965A2">
                            <w:pPr>
                              <w:keepNext/>
                              <w:spacing w:before="0" w:after="0" w:line="240" w:lineRule="auto"/>
                              <w:jc w:val="center"/>
                            </w:pPr>
                          </w:p>
                          <w:p w14:paraId="29675795" w14:textId="77777777" w:rsidR="00B76411" w:rsidRDefault="00B76411" w:rsidP="003965A2">
                            <w:pPr>
                              <w:spacing w:before="0" w:after="0"/>
                            </w:pPr>
                          </w:p>
                          <w:p w14:paraId="7C97A513" w14:textId="77777777" w:rsidR="00B76411" w:rsidRDefault="00B76411" w:rsidP="003965A2">
                            <w:pPr>
                              <w:keepNext/>
                              <w:spacing w:before="0" w:after="0" w:line="240" w:lineRule="auto"/>
                              <w:jc w:val="center"/>
                            </w:pPr>
                          </w:p>
                          <w:p w14:paraId="60A4C1B6" w14:textId="77777777" w:rsidR="00B76411" w:rsidRDefault="00B76411" w:rsidP="003965A2">
                            <w:pPr>
                              <w:keepNext/>
                              <w:spacing w:before="0" w:after="0" w:line="240" w:lineRule="auto"/>
                              <w:jc w:val="center"/>
                            </w:pPr>
                          </w:p>
                          <w:p w14:paraId="2BA84E0B" w14:textId="77777777" w:rsidR="00B76411" w:rsidRDefault="00B76411" w:rsidP="003965A2">
                            <w:pPr>
                              <w:spacing w:before="0" w:after="0"/>
                            </w:pPr>
                          </w:p>
                          <w:p w14:paraId="72C6B730" w14:textId="77777777" w:rsidR="00B76411" w:rsidRDefault="00B76411" w:rsidP="003965A2">
                            <w:pPr>
                              <w:spacing w:before="0" w:after="0"/>
                              <w:jc w:val="center"/>
                            </w:pPr>
                            <w:r>
                              <w:t xml:space="preserve"> </w:t>
                            </w:r>
                          </w:p>
                          <w:p w14:paraId="4C6E994F" w14:textId="77777777" w:rsidR="00B76411" w:rsidRDefault="00B76411" w:rsidP="003965A2">
                            <w:pPr>
                              <w:keepNext/>
                              <w:spacing w:before="0" w:after="0" w:line="240" w:lineRule="auto"/>
                              <w:jc w:val="center"/>
                            </w:pPr>
                          </w:p>
                          <w:p w14:paraId="49FC42B1" w14:textId="77777777" w:rsidR="00B76411" w:rsidRDefault="00B76411" w:rsidP="003965A2">
                            <w:pPr>
                              <w:spacing w:before="0" w:after="0"/>
                            </w:pPr>
                          </w:p>
                          <w:p w14:paraId="6D9755B7" w14:textId="77777777" w:rsidR="00B76411" w:rsidRPr="00F50518" w:rsidRDefault="00B76411" w:rsidP="003965A2">
                            <w:pPr>
                              <w:spacing w:before="0" w:after="0"/>
                            </w:pPr>
                          </w:p>
                          <w:p w14:paraId="61C05061" w14:textId="77777777" w:rsidR="00B76411" w:rsidRDefault="00B76411" w:rsidP="003965A2">
                            <w:pPr>
                              <w:keepNext/>
                              <w:spacing w:before="0" w:after="0" w:line="240" w:lineRule="auto"/>
                              <w:jc w:val="center"/>
                            </w:pPr>
                          </w:p>
                          <w:p w14:paraId="29D87FAB" w14:textId="77777777" w:rsidR="00B76411" w:rsidRDefault="00B76411" w:rsidP="003965A2">
                            <w:pPr>
                              <w:spacing w:before="0" w:after="0"/>
                            </w:pPr>
                          </w:p>
                          <w:p w14:paraId="71A68235" w14:textId="77777777" w:rsidR="00B76411" w:rsidRDefault="00B76411" w:rsidP="003965A2">
                            <w:pPr>
                              <w:spacing w:before="0" w:after="0"/>
                              <w:jc w:val="center"/>
                            </w:pPr>
                            <w:r>
                              <w:t xml:space="preserve"> </w:t>
                            </w:r>
                          </w:p>
                          <w:p w14:paraId="1BDE2936" w14:textId="77777777" w:rsidR="00B76411" w:rsidRDefault="00B76411" w:rsidP="003965A2">
                            <w:pPr>
                              <w:keepNext/>
                              <w:spacing w:before="0" w:after="0" w:line="240" w:lineRule="auto"/>
                              <w:jc w:val="center"/>
                            </w:pPr>
                          </w:p>
                          <w:p w14:paraId="34DFBD22" w14:textId="77777777" w:rsidR="00B76411" w:rsidRDefault="00B76411" w:rsidP="003965A2">
                            <w:pPr>
                              <w:spacing w:before="0" w:after="0"/>
                            </w:pPr>
                          </w:p>
                          <w:p w14:paraId="066783E4" w14:textId="77777777" w:rsidR="00B76411" w:rsidRDefault="00B76411" w:rsidP="003965A2">
                            <w:pPr>
                              <w:spacing w:before="0" w:after="0"/>
                              <w:jc w:val="center"/>
                            </w:pPr>
                            <w:r>
                              <w:t xml:space="preserve"> </w:t>
                            </w:r>
                          </w:p>
                          <w:p w14:paraId="4C3B80B1" w14:textId="77777777" w:rsidR="00B76411" w:rsidRPr="00972D1D" w:rsidRDefault="00B76411" w:rsidP="003965A2">
                            <w:pPr>
                              <w:keepNext/>
                              <w:spacing w:before="0" w:after="0" w:line="240" w:lineRule="auto"/>
                              <w:jc w:val="center"/>
                              <w:rPr>
                                <w:sz w:val="22"/>
                              </w:rPr>
                            </w:pPr>
                          </w:p>
                          <w:p w14:paraId="21C4EF5A" w14:textId="77777777" w:rsidR="00B76411" w:rsidRPr="00972D1D" w:rsidRDefault="00B76411" w:rsidP="003965A2">
                            <w:pPr>
                              <w:keepNext/>
                              <w:spacing w:before="0" w:after="0" w:line="240" w:lineRule="auto"/>
                              <w:jc w:val="center"/>
                              <w:rPr>
                                <w:sz w:val="22"/>
                              </w:rPr>
                            </w:pPr>
                          </w:p>
                          <w:p w14:paraId="1B1F1C80" w14:textId="77777777" w:rsidR="00B76411" w:rsidRPr="00972D1D" w:rsidRDefault="00B76411" w:rsidP="003965A2">
                            <w:pPr>
                              <w:spacing w:before="0" w:after="0"/>
                              <w:jc w:val="center"/>
                              <w:rPr>
                                <w:sz w:val="22"/>
                              </w:rPr>
                            </w:pPr>
                          </w:p>
                          <w:p w14:paraId="139514F2" w14:textId="77777777" w:rsidR="00B76411" w:rsidRPr="00972D1D" w:rsidRDefault="00B76411" w:rsidP="003965A2">
                            <w:pPr>
                              <w:keepNext/>
                              <w:spacing w:before="0" w:after="0" w:line="240" w:lineRule="auto"/>
                              <w:jc w:val="center"/>
                              <w:rPr>
                                <w:sz w:val="22"/>
                              </w:rPr>
                            </w:pPr>
                          </w:p>
                          <w:p w14:paraId="59515577" w14:textId="77777777" w:rsidR="00B76411" w:rsidRPr="00972D1D" w:rsidRDefault="00B76411" w:rsidP="003965A2">
                            <w:pPr>
                              <w:spacing w:before="0" w:after="0"/>
                              <w:rPr>
                                <w:sz w:val="22"/>
                              </w:rPr>
                            </w:pPr>
                          </w:p>
                          <w:p w14:paraId="20488FFF" w14:textId="77777777" w:rsidR="00B76411" w:rsidRPr="00972D1D" w:rsidRDefault="00B76411" w:rsidP="003965A2">
                            <w:pPr>
                              <w:spacing w:before="0" w:after="0"/>
                              <w:jc w:val="center"/>
                              <w:rPr>
                                <w:sz w:val="22"/>
                              </w:rPr>
                            </w:pPr>
                            <w:r w:rsidRPr="00972D1D">
                              <w:rPr>
                                <w:sz w:val="22"/>
                              </w:rPr>
                              <w:t xml:space="preserve"> </w:t>
                            </w:r>
                          </w:p>
                          <w:p w14:paraId="1AC8F458" w14:textId="77777777" w:rsidR="00B76411" w:rsidRPr="00972D1D" w:rsidRDefault="00B76411" w:rsidP="003965A2">
                            <w:pPr>
                              <w:keepNext/>
                              <w:spacing w:before="0" w:after="0" w:line="240" w:lineRule="auto"/>
                              <w:jc w:val="center"/>
                              <w:rPr>
                                <w:sz w:val="22"/>
                              </w:rPr>
                            </w:pPr>
                          </w:p>
                          <w:p w14:paraId="2A528B1E" w14:textId="77777777" w:rsidR="00B76411" w:rsidRPr="00972D1D" w:rsidRDefault="00B76411" w:rsidP="003965A2">
                            <w:pPr>
                              <w:spacing w:before="0" w:after="0"/>
                              <w:rPr>
                                <w:sz w:val="22"/>
                              </w:rPr>
                            </w:pPr>
                          </w:p>
                          <w:p w14:paraId="3BAFCBC0" w14:textId="77777777" w:rsidR="00B76411" w:rsidRPr="00972D1D" w:rsidRDefault="00B76411" w:rsidP="003965A2">
                            <w:pPr>
                              <w:keepNext/>
                              <w:spacing w:before="0" w:after="0" w:line="240" w:lineRule="auto"/>
                              <w:jc w:val="center"/>
                              <w:rPr>
                                <w:sz w:val="22"/>
                              </w:rPr>
                            </w:pPr>
                          </w:p>
                          <w:p w14:paraId="62285406" w14:textId="77777777" w:rsidR="00B76411" w:rsidRPr="00972D1D" w:rsidRDefault="00B76411" w:rsidP="003965A2">
                            <w:pPr>
                              <w:spacing w:before="0" w:after="0"/>
                              <w:jc w:val="center"/>
                              <w:rPr>
                                <w:sz w:val="22"/>
                              </w:rPr>
                            </w:pPr>
                          </w:p>
                          <w:p w14:paraId="402C4AC3" w14:textId="77777777" w:rsidR="00B76411" w:rsidRPr="00972D1D" w:rsidRDefault="00B76411" w:rsidP="003965A2">
                            <w:pPr>
                              <w:keepNext/>
                              <w:spacing w:before="0" w:after="0" w:line="240" w:lineRule="auto"/>
                              <w:jc w:val="center"/>
                              <w:rPr>
                                <w:sz w:val="22"/>
                              </w:rPr>
                            </w:pPr>
                          </w:p>
                          <w:p w14:paraId="7E3CF9D8" w14:textId="77777777" w:rsidR="00B76411" w:rsidRPr="00972D1D" w:rsidRDefault="00B76411" w:rsidP="003965A2">
                            <w:pPr>
                              <w:spacing w:before="0" w:after="0" w:line="240" w:lineRule="auto"/>
                              <w:jc w:val="center"/>
                              <w:rPr>
                                <w:sz w:val="22"/>
                              </w:rPr>
                            </w:pPr>
                          </w:p>
                          <w:p w14:paraId="0449DFF7" w14:textId="77777777" w:rsidR="00B76411" w:rsidRPr="00972D1D" w:rsidRDefault="00B76411" w:rsidP="003965A2">
                            <w:pPr>
                              <w:spacing w:before="0" w:after="0" w:line="240" w:lineRule="auto"/>
                              <w:jc w:val="center"/>
                              <w:rPr>
                                <w:sz w:val="22"/>
                              </w:rPr>
                            </w:pPr>
                          </w:p>
                          <w:p w14:paraId="2121AA06" w14:textId="77777777" w:rsidR="00B76411" w:rsidRPr="00972D1D" w:rsidRDefault="00B76411" w:rsidP="003965A2">
                            <w:pPr>
                              <w:keepNext/>
                              <w:spacing w:before="0" w:after="0" w:line="240" w:lineRule="auto"/>
                              <w:jc w:val="center"/>
                              <w:rPr>
                                <w:sz w:val="22"/>
                              </w:rPr>
                            </w:pPr>
                          </w:p>
                          <w:p w14:paraId="238470DD" w14:textId="77777777" w:rsidR="00B76411" w:rsidRPr="00972D1D" w:rsidRDefault="00B76411" w:rsidP="003965A2">
                            <w:pPr>
                              <w:spacing w:before="0" w:after="0"/>
                              <w:rPr>
                                <w:sz w:val="22"/>
                              </w:rPr>
                            </w:pPr>
                          </w:p>
                          <w:p w14:paraId="2AEA891B" w14:textId="77777777" w:rsidR="00B76411" w:rsidRPr="00972D1D" w:rsidRDefault="00B76411" w:rsidP="003965A2">
                            <w:pPr>
                              <w:keepNext/>
                              <w:spacing w:before="0" w:after="0" w:line="240" w:lineRule="auto"/>
                              <w:jc w:val="center"/>
                              <w:rPr>
                                <w:sz w:val="22"/>
                              </w:rPr>
                            </w:pPr>
                          </w:p>
                          <w:p w14:paraId="029A9AD8" w14:textId="77777777" w:rsidR="00B76411" w:rsidRPr="00972D1D" w:rsidRDefault="00B76411" w:rsidP="003965A2">
                            <w:pPr>
                              <w:spacing w:before="0" w:after="0"/>
                              <w:jc w:val="center"/>
                              <w:rPr>
                                <w:sz w:val="22"/>
                              </w:rPr>
                            </w:pPr>
                          </w:p>
                          <w:p w14:paraId="0032EF45" w14:textId="77777777" w:rsidR="00B76411" w:rsidRPr="00972D1D" w:rsidRDefault="00B76411" w:rsidP="003965A2">
                            <w:pPr>
                              <w:spacing w:before="0" w:after="0"/>
                              <w:jc w:val="center"/>
                              <w:rPr>
                                <w:sz w:val="22"/>
                              </w:rPr>
                            </w:pPr>
                          </w:p>
                          <w:p w14:paraId="3D11D048" w14:textId="77777777" w:rsidR="00B76411" w:rsidRPr="00972D1D" w:rsidRDefault="00B76411" w:rsidP="003965A2">
                            <w:pPr>
                              <w:keepNext/>
                              <w:spacing w:before="0" w:after="0" w:line="240" w:lineRule="auto"/>
                              <w:jc w:val="center"/>
                              <w:rPr>
                                <w:sz w:val="22"/>
                              </w:rPr>
                            </w:pPr>
                          </w:p>
                          <w:p w14:paraId="6F703D0E" w14:textId="77777777" w:rsidR="00B76411" w:rsidRPr="00972D1D" w:rsidRDefault="00B76411" w:rsidP="003965A2">
                            <w:pPr>
                              <w:spacing w:before="0" w:after="0"/>
                              <w:rPr>
                                <w:sz w:val="22"/>
                              </w:rPr>
                            </w:pPr>
                          </w:p>
                          <w:p w14:paraId="3FE3290A" w14:textId="77777777" w:rsidR="00B76411" w:rsidRPr="00972D1D" w:rsidRDefault="00B76411" w:rsidP="003965A2">
                            <w:pPr>
                              <w:spacing w:before="0" w:after="0"/>
                              <w:jc w:val="center"/>
                              <w:rPr>
                                <w:sz w:val="22"/>
                              </w:rPr>
                            </w:pPr>
                            <w:r w:rsidRPr="00972D1D">
                              <w:rPr>
                                <w:sz w:val="22"/>
                              </w:rPr>
                              <w:t xml:space="preserve"> </w:t>
                            </w:r>
                          </w:p>
                          <w:p w14:paraId="08AA2E4B" w14:textId="77777777" w:rsidR="00B76411" w:rsidRPr="00972D1D" w:rsidRDefault="00B76411" w:rsidP="003965A2">
                            <w:pPr>
                              <w:keepNext/>
                              <w:spacing w:before="0" w:after="0" w:line="240" w:lineRule="auto"/>
                              <w:jc w:val="center"/>
                              <w:rPr>
                                <w:sz w:val="22"/>
                              </w:rPr>
                            </w:pPr>
                          </w:p>
                          <w:p w14:paraId="03BE9591" w14:textId="77777777" w:rsidR="00B76411" w:rsidRPr="00972D1D" w:rsidRDefault="00B76411" w:rsidP="003965A2">
                            <w:pPr>
                              <w:keepNext/>
                              <w:spacing w:before="0" w:after="0" w:line="240" w:lineRule="auto"/>
                              <w:jc w:val="center"/>
                              <w:rPr>
                                <w:sz w:val="22"/>
                              </w:rPr>
                            </w:pPr>
                          </w:p>
                          <w:p w14:paraId="417C967F" w14:textId="77777777" w:rsidR="00B76411" w:rsidRPr="00972D1D" w:rsidRDefault="00B76411" w:rsidP="003965A2">
                            <w:pPr>
                              <w:keepNext/>
                              <w:spacing w:before="0" w:after="0" w:line="240" w:lineRule="auto"/>
                              <w:jc w:val="center"/>
                              <w:rPr>
                                <w:sz w:val="22"/>
                              </w:rPr>
                            </w:pPr>
                          </w:p>
                          <w:p w14:paraId="63A6502A" w14:textId="77777777" w:rsidR="00B76411" w:rsidRPr="00972D1D" w:rsidRDefault="00B76411" w:rsidP="003965A2">
                            <w:pPr>
                              <w:spacing w:before="0" w:after="0" w:line="240" w:lineRule="auto"/>
                              <w:rPr>
                                <w:sz w:val="22"/>
                              </w:rPr>
                            </w:pPr>
                          </w:p>
                          <w:p w14:paraId="7E5E46C7" w14:textId="77777777" w:rsidR="00B76411" w:rsidRPr="00972D1D" w:rsidRDefault="00B76411" w:rsidP="003965A2">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03FC6" id="Text Box 47" o:spid="_x0000_s1100" type="#_x0000_t202" style="position:absolute;left:0;text-align:left;margin-left:359.5pt;margin-top:346.05pt;width:410.7pt;height:271.05pt;z-index:-25164587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" stroked="f">
                <v:textbox inset="1.44pt,1.44pt,1.44pt,1.44pt">
                  <w:txbxContent>
                    <w:p w14:paraId="7C809E6D" w14:textId="77777777" w:rsidR="003965A2" w:rsidRDefault="003965A2" w:rsidP="003965A2">
                      <w:pPr>
                        <w:pStyle w:val="Heading1Char"/>
                        <w:keepNext/>
                        <w:spacing w:before="0" w:after="0"/>
                      </w:pPr>
                      <w:r>
                        <w:rPr>
                          <w:noProof/>
                        </w:rPr>
                        <w:drawing>
                          <wp:inline distT="0" distB="0" distL="0" distR="0" wp14:anchorId="0496E332" wp14:editId="2336E40C">
                            <wp:extent cx="5170170" cy="2908300"/>
                            <wp:effectExtent l="0" t="0" r="0" b="6350"/>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a:blip r:embed="rId140"/>
                                    <a:stretch>
                                      <a:fillRect/>
                                    </a:stretch>
                                  </pic:blipFill>
                                  <pic:spPr>
                                    <a:xfrm>
                                      <a:off x="0" y="0"/>
                                      <a:ext cx="5170170" cy="2908300"/>
                                    </a:xfrm>
                                    <a:prstGeom prst="rect">
                                      <a:avLst/>
                                    </a:prstGeom>
                                  </pic:spPr>
                                </pic:pic>
                              </a:graphicData>
                            </a:graphic>
                          </wp:inline>
                        </w:drawing>
                      </w:r>
                    </w:p>
                    <w:p w14:paraId="65CB553F" w14:textId="77777777" w:rsidR="00213100" w:rsidRDefault="00213100" w:rsidP="00213100">
                      <w:pPr>
                        <w:pStyle w:val="Caption"/>
                        <w:spacing w:after="0"/>
                      </w:pPr>
                    </w:p>
                    <w:p w14:paraId="6D4AB5E1" w14:textId="022BCFB0" w:rsidR="003965A2" w:rsidRDefault="003965A2" w:rsidP="00213100">
                      <w:pPr>
                        <w:pStyle w:val="Caption"/>
                        <w:spacing w:after="0"/>
                      </w:pPr>
                      <w:r>
                        <w:t>Figure C.</w:t>
                      </w:r>
                      <w:fldSimple w:instr=" SEQ Figure_C. \* ARABIC ">
                        <w:r>
                          <w:rPr>
                            <w:noProof/>
                          </w:rPr>
                          <w:t>2</w:t>
                        </w:r>
                      </w:fldSimple>
                      <w:r>
                        <w:t xml:space="preserve">. </w:t>
                      </w:r>
                      <w:r w:rsidRPr="002539E6">
                        <w:t>Intent Classification Accuracy Curve of Bot-</w:t>
                      </w:r>
                      <w:r>
                        <w:t>2</w:t>
                      </w:r>
                      <w:r w:rsidRPr="002539E6">
                        <w:t xml:space="preserve"> used for DIME Experiment</w:t>
                      </w:r>
                    </w:p>
                    <w:p w14:paraId="4C0032A4" w14:textId="1122BB85" w:rsidR="00B76411" w:rsidRDefault="00B76411" w:rsidP="00213100">
                      <w:pPr>
                        <w:pStyle w:val="Heading1Char"/>
                        <w:spacing w:before="0" w:after="0"/>
                      </w:pPr>
                    </w:p>
                    <w:p w14:paraId="3EA3A1E8" w14:textId="06208DEA" w:rsidR="00B76411" w:rsidRDefault="003965A2" w:rsidP="003965A2">
                      <w:pPr>
                        <w:pStyle w:val="Heading1Char"/>
                        <w:spacing w:before="0" w:after="0"/>
                        <w:jc w:val="center"/>
                      </w:pPr>
                      <w:r>
                        <w:t xml:space="preserve"> </w:t>
                      </w:r>
                    </w:p>
                    <w:p w14:paraId="26872370" w14:textId="77777777" w:rsidR="00B76411" w:rsidRDefault="00B76411" w:rsidP="003965A2">
                      <w:pPr>
                        <w:keepNext/>
                        <w:spacing w:before="0" w:after="0" w:line="240" w:lineRule="auto"/>
                        <w:jc w:val="center"/>
                      </w:pPr>
                    </w:p>
                    <w:p w14:paraId="29675795" w14:textId="77777777" w:rsidR="00B76411" w:rsidRDefault="00B76411" w:rsidP="003965A2">
                      <w:pPr>
                        <w:pStyle w:val="Heading1Char"/>
                        <w:spacing w:before="0" w:after="0"/>
                      </w:pPr>
                    </w:p>
                    <w:p w14:paraId="7C97A513" w14:textId="77777777" w:rsidR="00B76411" w:rsidRDefault="00B76411" w:rsidP="003965A2">
                      <w:pPr>
                        <w:keepNext/>
                        <w:spacing w:before="0" w:after="0" w:line="240" w:lineRule="auto"/>
                        <w:jc w:val="center"/>
                      </w:pPr>
                    </w:p>
                    <w:p w14:paraId="60A4C1B6" w14:textId="77777777" w:rsidR="00B76411" w:rsidRDefault="00B76411" w:rsidP="003965A2">
                      <w:pPr>
                        <w:keepNext/>
                        <w:spacing w:before="0" w:after="0" w:line="240" w:lineRule="auto"/>
                        <w:jc w:val="center"/>
                      </w:pPr>
                    </w:p>
                    <w:p w14:paraId="2BA84E0B" w14:textId="77777777" w:rsidR="00B76411" w:rsidRDefault="00B76411" w:rsidP="003965A2">
                      <w:pPr>
                        <w:spacing w:before="0" w:after="0"/>
                      </w:pPr>
                    </w:p>
                    <w:p w14:paraId="72C6B730" w14:textId="77777777" w:rsidR="00B76411" w:rsidRDefault="00B76411" w:rsidP="003965A2">
                      <w:pPr>
                        <w:spacing w:before="0" w:after="0"/>
                        <w:jc w:val="center"/>
                      </w:pPr>
                      <w:r>
                        <w:t xml:space="preserve"> </w:t>
                      </w:r>
                    </w:p>
                    <w:p w14:paraId="4C6E994F" w14:textId="77777777" w:rsidR="00B76411" w:rsidRDefault="00B76411" w:rsidP="003965A2">
                      <w:pPr>
                        <w:keepNext/>
                        <w:spacing w:before="0" w:after="0" w:line="240" w:lineRule="auto"/>
                        <w:jc w:val="center"/>
                      </w:pPr>
                    </w:p>
                    <w:p w14:paraId="49FC42B1" w14:textId="77777777" w:rsidR="00B76411" w:rsidRDefault="00B76411" w:rsidP="003965A2">
                      <w:pPr>
                        <w:spacing w:before="0" w:after="0"/>
                      </w:pPr>
                    </w:p>
                    <w:p w14:paraId="6D9755B7" w14:textId="77777777" w:rsidR="00B76411" w:rsidRPr="00F50518" w:rsidRDefault="00B76411" w:rsidP="003965A2">
                      <w:pPr>
                        <w:spacing w:before="0" w:after="0"/>
                      </w:pPr>
                    </w:p>
                    <w:p w14:paraId="61C05061" w14:textId="77777777" w:rsidR="00B76411" w:rsidRDefault="00B76411" w:rsidP="003965A2">
                      <w:pPr>
                        <w:keepNext/>
                        <w:spacing w:before="0" w:after="0" w:line="240" w:lineRule="auto"/>
                        <w:jc w:val="center"/>
                      </w:pPr>
                    </w:p>
                    <w:p w14:paraId="29D87FAB" w14:textId="77777777" w:rsidR="00B76411" w:rsidRDefault="00B76411" w:rsidP="003965A2">
                      <w:pPr>
                        <w:spacing w:before="0" w:after="0"/>
                      </w:pPr>
                    </w:p>
                    <w:p w14:paraId="71A68235" w14:textId="77777777" w:rsidR="00B76411" w:rsidRDefault="00B76411" w:rsidP="003965A2">
                      <w:pPr>
                        <w:spacing w:before="0" w:after="0"/>
                        <w:jc w:val="center"/>
                      </w:pPr>
                      <w:r>
                        <w:t xml:space="preserve"> </w:t>
                      </w:r>
                    </w:p>
                    <w:p w14:paraId="1BDE2936" w14:textId="77777777" w:rsidR="00B76411" w:rsidRDefault="00B76411" w:rsidP="003965A2">
                      <w:pPr>
                        <w:keepNext/>
                        <w:spacing w:before="0" w:after="0" w:line="240" w:lineRule="auto"/>
                        <w:jc w:val="center"/>
                      </w:pPr>
                    </w:p>
                    <w:p w14:paraId="34DFBD22" w14:textId="77777777" w:rsidR="00B76411" w:rsidRDefault="00B76411" w:rsidP="003965A2">
                      <w:pPr>
                        <w:spacing w:before="0" w:after="0"/>
                      </w:pPr>
                    </w:p>
                    <w:p w14:paraId="066783E4" w14:textId="77777777" w:rsidR="00B76411" w:rsidRDefault="00B76411" w:rsidP="003965A2">
                      <w:pPr>
                        <w:spacing w:before="0" w:after="0"/>
                        <w:jc w:val="center"/>
                      </w:pPr>
                      <w:r>
                        <w:t xml:space="preserve"> </w:t>
                      </w:r>
                    </w:p>
                    <w:p w14:paraId="4C3B80B1" w14:textId="77777777" w:rsidR="00B76411" w:rsidRPr="00972D1D" w:rsidRDefault="00B76411" w:rsidP="003965A2">
                      <w:pPr>
                        <w:keepNext/>
                        <w:spacing w:before="0" w:after="0" w:line="240" w:lineRule="auto"/>
                        <w:jc w:val="center"/>
                        <w:rPr>
                          <w:sz w:val="22"/>
                        </w:rPr>
                      </w:pPr>
                    </w:p>
                    <w:p w14:paraId="21C4EF5A" w14:textId="77777777" w:rsidR="00B76411" w:rsidRPr="00972D1D" w:rsidRDefault="00B76411" w:rsidP="003965A2">
                      <w:pPr>
                        <w:keepNext/>
                        <w:spacing w:before="0" w:after="0" w:line="240" w:lineRule="auto"/>
                        <w:jc w:val="center"/>
                        <w:rPr>
                          <w:sz w:val="22"/>
                        </w:rPr>
                      </w:pPr>
                    </w:p>
                    <w:p w14:paraId="1B1F1C80" w14:textId="77777777" w:rsidR="00B76411" w:rsidRPr="00972D1D" w:rsidRDefault="00B76411" w:rsidP="003965A2">
                      <w:pPr>
                        <w:spacing w:before="0" w:after="0"/>
                        <w:jc w:val="center"/>
                        <w:rPr>
                          <w:sz w:val="22"/>
                        </w:rPr>
                      </w:pPr>
                    </w:p>
                    <w:p w14:paraId="139514F2" w14:textId="77777777" w:rsidR="00B76411" w:rsidRPr="00972D1D" w:rsidRDefault="00B76411" w:rsidP="003965A2">
                      <w:pPr>
                        <w:keepNext/>
                        <w:spacing w:before="0" w:after="0" w:line="240" w:lineRule="auto"/>
                        <w:jc w:val="center"/>
                        <w:rPr>
                          <w:sz w:val="22"/>
                        </w:rPr>
                      </w:pPr>
                    </w:p>
                    <w:p w14:paraId="59515577" w14:textId="77777777" w:rsidR="00B76411" w:rsidRPr="00972D1D" w:rsidRDefault="00B76411" w:rsidP="003965A2">
                      <w:pPr>
                        <w:spacing w:before="0" w:after="0"/>
                        <w:rPr>
                          <w:sz w:val="22"/>
                        </w:rPr>
                      </w:pPr>
                    </w:p>
                    <w:p w14:paraId="20488FFF" w14:textId="77777777" w:rsidR="00B76411" w:rsidRPr="00972D1D" w:rsidRDefault="00B76411" w:rsidP="003965A2">
                      <w:pPr>
                        <w:spacing w:before="0" w:after="0"/>
                        <w:jc w:val="center"/>
                        <w:rPr>
                          <w:sz w:val="22"/>
                        </w:rPr>
                      </w:pPr>
                      <w:r w:rsidRPr="00972D1D">
                        <w:rPr>
                          <w:sz w:val="22"/>
                        </w:rPr>
                        <w:t xml:space="preserve"> </w:t>
                      </w:r>
                    </w:p>
                    <w:p w14:paraId="1AC8F458" w14:textId="77777777" w:rsidR="00B76411" w:rsidRPr="00972D1D" w:rsidRDefault="00B76411" w:rsidP="003965A2">
                      <w:pPr>
                        <w:keepNext/>
                        <w:spacing w:before="0" w:after="0" w:line="240" w:lineRule="auto"/>
                        <w:jc w:val="center"/>
                        <w:rPr>
                          <w:sz w:val="22"/>
                        </w:rPr>
                      </w:pPr>
                    </w:p>
                    <w:p w14:paraId="2A528B1E" w14:textId="77777777" w:rsidR="00B76411" w:rsidRPr="00972D1D" w:rsidRDefault="00B76411" w:rsidP="003965A2">
                      <w:pPr>
                        <w:spacing w:before="0" w:after="0"/>
                        <w:rPr>
                          <w:sz w:val="22"/>
                        </w:rPr>
                      </w:pPr>
                    </w:p>
                    <w:p w14:paraId="3BAFCBC0" w14:textId="77777777" w:rsidR="00B76411" w:rsidRPr="00972D1D" w:rsidRDefault="00B76411" w:rsidP="003965A2">
                      <w:pPr>
                        <w:keepNext/>
                        <w:spacing w:before="0" w:after="0" w:line="240" w:lineRule="auto"/>
                        <w:jc w:val="center"/>
                        <w:rPr>
                          <w:sz w:val="22"/>
                        </w:rPr>
                      </w:pPr>
                    </w:p>
                    <w:p w14:paraId="62285406" w14:textId="77777777" w:rsidR="00B76411" w:rsidRPr="00972D1D" w:rsidRDefault="00B76411" w:rsidP="003965A2">
                      <w:pPr>
                        <w:spacing w:before="0" w:after="0"/>
                        <w:jc w:val="center"/>
                        <w:rPr>
                          <w:sz w:val="22"/>
                        </w:rPr>
                      </w:pPr>
                    </w:p>
                    <w:p w14:paraId="402C4AC3" w14:textId="77777777" w:rsidR="00B76411" w:rsidRPr="00972D1D" w:rsidRDefault="00B76411" w:rsidP="003965A2">
                      <w:pPr>
                        <w:keepNext/>
                        <w:spacing w:before="0" w:after="0" w:line="240" w:lineRule="auto"/>
                        <w:jc w:val="center"/>
                        <w:rPr>
                          <w:sz w:val="22"/>
                        </w:rPr>
                      </w:pPr>
                    </w:p>
                    <w:p w14:paraId="7E3CF9D8" w14:textId="77777777" w:rsidR="00B76411" w:rsidRPr="00972D1D" w:rsidRDefault="00B76411" w:rsidP="003965A2">
                      <w:pPr>
                        <w:spacing w:before="0" w:after="0" w:line="240" w:lineRule="auto"/>
                        <w:jc w:val="center"/>
                        <w:rPr>
                          <w:sz w:val="22"/>
                        </w:rPr>
                      </w:pPr>
                    </w:p>
                    <w:p w14:paraId="0449DFF7" w14:textId="77777777" w:rsidR="00B76411" w:rsidRPr="00972D1D" w:rsidRDefault="00B76411" w:rsidP="003965A2">
                      <w:pPr>
                        <w:spacing w:before="0" w:after="0" w:line="240" w:lineRule="auto"/>
                        <w:jc w:val="center"/>
                        <w:rPr>
                          <w:sz w:val="22"/>
                        </w:rPr>
                      </w:pPr>
                    </w:p>
                    <w:p w14:paraId="2121AA06" w14:textId="77777777" w:rsidR="00B76411" w:rsidRPr="00972D1D" w:rsidRDefault="00B76411" w:rsidP="003965A2">
                      <w:pPr>
                        <w:keepNext/>
                        <w:spacing w:before="0" w:after="0" w:line="240" w:lineRule="auto"/>
                        <w:jc w:val="center"/>
                        <w:rPr>
                          <w:sz w:val="22"/>
                        </w:rPr>
                      </w:pPr>
                    </w:p>
                    <w:p w14:paraId="238470DD" w14:textId="77777777" w:rsidR="00B76411" w:rsidRPr="00972D1D" w:rsidRDefault="00B76411" w:rsidP="003965A2">
                      <w:pPr>
                        <w:spacing w:before="0" w:after="0"/>
                        <w:rPr>
                          <w:sz w:val="22"/>
                        </w:rPr>
                      </w:pPr>
                    </w:p>
                    <w:p w14:paraId="2AEA891B" w14:textId="77777777" w:rsidR="00B76411" w:rsidRPr="00972D1D" w:rsidRDefault="00B76411" w:rsidP="003965A2">
                      <w:pPr>
                        <w:keepNext/>
                        <w:spacing w:before="0" w:after="0" w:line="240" w:lineRule="auto"/>
                        <w:jc w:val="center"/>
                        <w:rPr>
                          <w:sz w:val="22"/>
                        </w:rPr>
                      </w:pPr>
                    </w:p>
                    <w:p w14:paraId="029A9AD8" w14:textId="77777777" w:rsidR="00B76411" w:rsidRPr="00972D1D" w:rsidRDefault="00B76411" w:rsidP="003965A2">
                      <w:pPr>
                        <w:spacing w:before="0" w:after="0"/>
                        <w:jc w:val="center"/>
                        <w:rPr>
                          <w:sz w:val="22"/>
                        </w:rPr>
                      </w:pPr>
                    </w:p>
                    <w:p w14:paraId="0032EF45" w14:textId="77777777" w:rsidR="00B76411" w:rsidRPr="00972D1D" w:rsidRDefault="00B76411" w:rsidP="003965A2">
                      <w:pPr>
                        <w:spacing w:before="0" w:after="0"/>
                        <w:jc w:val="center"/>
                        <w:rPr>
                          <w:sz w:val="22"/>
                        </w:rPr>
                      </w:pPr>
                    </w:p>
                    <w:p w14:paraId="3D11D048" w14:textId="77777777" w:rsidR="00B76411" w:rsidRPr="00972D1D" w:rsidRDefault="00B76411" w:rsidP="003965A2">
                      <w:pPr>
                        <w:keepNext/>
                        <w:spacing w:before="0" w:after="0" w:line="240" w:lineRule="auto"/>
                        <w:jc w:val="center"/>
                        <w:rPr>
                          <w:sz w:val="22"/>
                        </w:rPr>
                      </w:pPr>
                    </w:p>
                    <w:p w14:paraId="6F703D0E" w14:textId="77777777" w:rsidR="00B76411" w:rsidRPr="00972D1D" w:rsidRDefault="00B76411" w:rsidP="003965A2">
                      <w:pPr>
                        <w:spacing w:before="0" w:after="0"/>
                        <w:rPr>
                          <w:sz w:val="22"/>
                        </w:rPr>
                      </w:pPr>
                    </w:p>
                    <w:p w14:paraId="3FE3290A" w14:textId="77777777" w:rsidR="00B76411" w:rsidRPr="00972D1D" w:rsidRDefault="00B76411" w:rsidP="003965A2">
                      <w:pPr>
                        <w:spacing w:before="0" w:after="0"/>
                        <w:jc w:val="center"/>
                        <w:rPr>
                          <w:sz w:val="22"/>
                        </w:rPr>
                      </w:pPr>
                      <w:r w:rsidRPr="00972D1D">
                        <w:rPr>
                          <w:sz w:val="22"/>
                        </w:rPr>
                        <w:t xml:space="preserve"> </w:t>
                      </w:r>
                    </w:p>
                    <w:p w14:paraId="08AA2E4B" w14:textId="77777777" w:rsidR="00B76411" w:rsidRPr="00972D1D" w:rsidRDefault="00B76411" w:rsidP="003965A2">
                      <w:pPr>
                        <w:keepNext/>
                        <w:spacing w:before="0" w:after="0" w:line="240" w:lineRule="auto"/>
                        <w:jc w:val="center"/>
                        <w:rPr>
                          <w:sz w:val="22"/>
                        </w:rPr>
                      </w:pPr>
                    </w:p>
                    <w:p w14:paraId="03BE9591" w14:textId="77777777" w:rsidR="00B76411" w:rsidRPr="00972D1D" w:rsidRDefault="00B76411" w:rsidP="003965A2">
                      <w:pPr>
                        <w:keepNext/>
                        <w:spacing w:before="0" w:after="0" w:line="240" w:lineRule="auto"/>
                        <w:jc w:val="center"/>
                        <w:rPr>
                          <w:sz w:val="22"/>
                        </w:rPr>
                      </w:pPr>
                    </w:p>
                    <w:p w14:paraId="417C967F" w14:textId="77777777" w:rsidR="00B76411" w:rsidRPr="00972D1D" w:rsidRDefault="00B76411" w:rsidP="003965A2">
                      <w:pPr>
                        <w:keepNext/>
                        <w:spacing w:before="0" w:after="0" w:line="240" w:lineRule="auto"/>
                        <w:jc w:val="center"/>
                        <w:rPr>
                          <w:sz w:val="22"/>
                        </w:rPr>
                      </w:pPr>
                    </w:p>
                    <w:p w14:paraId="63A6502A" w14:textId="77777777" w:rsidR="00B76411" w:rsidRPr="00972D1D" w:rsidRDefault="00B76411" w:rsidP="003965A2">
                      <w:pPr>
                        <w:spacing w:before="0" w:after="0" w:line="240" w:lineRule="auto"/>
                        <w:rPr>
                          <w:sz w:val="22"/>
                        </w:rPr>
                      </w:pPr>
                    </w:p>
                    <w:p w14:paraId="7E5E46C7" w14:textId="77777777" w:rsidR="00B76411" w:rsidRPr="00972D1D" w:rsidRDefault="00B76411" w:rsidP="003965A2">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754BED14" w14:textId="0D15DBA1" w:rsidR="007C35E4" w:rsidRDefault="007C35E4" w:rsidP="00031955"/>
    <w:bookmarkStart w:id="215" w:name="_Ref117069881"/>
    <w:bookmarkStart w:id="216" w:name="_Toc117094382"/>
    <w:p w14:paraId="5DCC87A8" w14:textId="5EDF2821" w:rsidR="005F1B8A" w:rsidRDefault="00A87F27" w:rsidP="00B358B9">
      <w:pPr>
        <w:pStyle w:val="Heading2"/>
      </w:pPr>
      <w:r>
        <w:rPr>
          <w:noProof/>
        </w:rPr>
        <w:lastRenderedPageBreak/>
        <mc:AlternateContent>
          <mc:Choice Requires="wps">
            <w:drawing>
              <wp:anchor distT="0" distB="0" distL="114300" distR="114300" simplePos="0" relativeHeight="251672656" behindDoc="1" locked="0" layoutInCell="1" allowOverlap="1" wp14:anchorId="72D3B070" wp14:editId="699B8878">
                <wp:simplePos x="0" y="0"/>
                <wp:positionH relativeFrom="margin">
                  <wp:align>right</wp:align>
                </wp:positionH>
                <wp:positionV relativeFrom="margin">
                  <wp:posOffset>486179</wp:posOffset>
                </wp:positionV>
                <wp:extent cx="5215890" cy="3442335"/>
                <wp:effectExtent l="0" t="0" r="3810" b="5715"/>
                <wp:wrapTopAndBottom/>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42335"/>
                        </a:xfrm>
                        <a:prstGeom prst="rect">
                          <a:avLst/>
                        </a:prstGeom>
                        <a:solidFill>
                          <a:srgbClr val="FFFFFF"/>
                        </a:solidFill>
                        <a:ln w="9525">
                          <a:noFill/>
                          <a:miter lim="800000"/>
                          <a:headEnd/>
                          <a:tailEnd/>
                        </a:ln>
                      </wps:spPr>
                      <wps:txbx>
                        <w:txbxContent>
                          <w:p w14:paraId="7120FDCC" w14:textId="77777777" w:rsidR="0001458B" w:rsidRDefault="0001458B" w:rsidP="0001458B">
                            <w:pPr>
                              <w:keepNext/>
                              <w:spacing w:before="0" w:after="0" w:line="240" w:lineRule="auto"/>
                              <w:jc w:val="center"/>
                            </w:pPr>
                            <w:r>
                              <w:rPr>
                                <w:noProof/>
                              </w:rPr>
                              <w:drawing>
                                <wp:inline distT="0" distB="0" distL="0" distR="0" wp14:anchorId="411D5A2D" wp14:editId="02D893DC">
                                  <wp:extent cx="5141768" cy="2892323"/>
                                  <wp:effectExtent l="19050" t="19050" r="20955" b="22860"/>
                                  <wp:docPr id="52" name="Picture 5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10;&#10;Description automatically generated"/>
                                          <pic:cNvPicPr/>
                                        </pic:nvPicPr>
                                        <pic:blipFill>
                                          <a:blip r:embed="rId141"/>
                                          <a:stretch>
                                            <a:fillRect/>
                                          </a:stretch>
                                        </pic:blipFill>
                                        <pic:spPr>
                                          <a:xfrm>
                                            <a:off x="0" y="0"/>
                                            <a:ext cx="5145616" cy="2894487"/>
                                          </a:xfrm>
                                          <a:prstGeom prst="rect">
                                            <a:avLst/>
                                          </a:prstGeom>
                                          <a:ln>
                                            <a:solidFill>
                                              <a:schemeClr val="bg1">
                                                <a:lumMod val="85000"/>
                                              </a:schemeClr>
                                            </a:solidFill>
                                          </a:ln>
                                        </pic:spPr>
                                      </pic:pic>
                                    </a:graphicData>
                                  </a:graphic>
                                </wp:inline>
                              </w:drawing>
                            </w:r>
                          </w:p>
                          <w:p w14:paraId="51E7608A" w14:textId="77777777" w:rsidR="009D1AD8" w:rsidRDefault="009D1AD8" w:rsidP="009D1AD8">
                            <w:pPr>
                              <w:pStyle w:val="Caption"/>
                              <w:spacing w:after="0"/>
                            </w:pPr>
                          </w:p>
                          <w:p w14:paraId="19B55CD2" w14:textId="5CBC55C9" w:rsidR="0001458B" w:rsidRDefault="0001458B" w:rsidP="009D1AD8">
                            <w:pPr>
                              <w:pStyle w:val="Caption"/>
                              <w:spacing w:after="0"/>
                            </w:pPr>
                            <w:r>
                              <w:t>Figure D.</w:t>
                            </w:r>
                            <w:r w:rsidR="00CF4633">
                              <w:fldChar w:fldCharType="begin"/>
                            </w:r>
                            <w:r w:rsidR="00CF4633">
                              <w:instrText xml:space="preserve"> SEQ Figure_D. \* ARABIC </w:instrText>
                            </w:r>
                            <w:r w:rsidR="00CF4633">
                              <w:fldChar w:fldCharType="separate"/>
                            </w:r>
                            <w:r w:rsidR="009D1AD8">
                              <w:rPr>
                                <w:noProof/>
                              </w:rPr>
                              <w:t>1</w:t>
                            </w:r>
                            <w:r w:rsidR="00CF4633">
                              <w:rPr>
                                <w:noProof/>
                              </w:rPr>
                              <w:fldChar w:fldCharType="end"/>
                            </w:r>
                            <w:r>
                              <w:t xml:space="preserve">. </w:t>
                            </w:r>
                            <w:r w:rsidR="00F8131D">
                              <w:t>DIME Experiment Setup of Bot-1</w:t>
                            </w:r>
                          </w:p>
                          <w:p w14:paraId="2A1C8D68" w14:textId="32B5523F" w:rsidR="00A87F27" w:rsidRDefault="00A87F27" w:rsidP="00A87F27">
                            <w:pPr>
                              <w:keepNext/>
                              <w:spacing w:before="0" w:after="0" w:line="240" w:lineRule="auto"/>
                              <w:jc w:val="center"/>
                            </w:pPr>
                          </w:p>
                          <w:p w14:paraId="2469A0C1" w14:textId="77777777" w:rsidR="00A87F27" w:rsidRDefault="00A87F27" w:rsidP="00A87F27">
                            <w:pPr>
                              <w:pStyle w:val="Caption"/>
                              <w:spacing w:after="0"/>
                            </w:pPr>
                          </w:p>
                          <w:p w14:paraId="1D06E632" w14:textId="77777777" w:rsidR="00A87F27" w:rsidRDefault="00A87F27" w:rsidP="00A87F27">
                            <w:pPr>
                              <w:keepNext/>
                              <w:spacing w:before="0" w:after="0" w:line="240" w:lineRule="auto"/>
                              <w:jc w:val="center"/>
                            </w:pPr>
                          </w:p>
                          <w:p w14:paraId="2CB9D96B" w14:textId="77777777" w:rsidR="00A87F27" w:rsidRDefault="00A87F27" w:rsidP="00A87F27">
                            <w:pPr>
                              <w:pStyle w:val="Caption"/>
                              <w:spacing w:after="0"/>
                              <w:jc w:val="both"/>
                            </w:pPr>
                          </w:p>
                          <w:p w14:paraId="70D6B2C3" w14:textId="77777777" w:rsidR="00A87F27" w:rsidRDefault="00A87F27" w:rsidP="00A87F27">
                            <w:pPr>
                              <w:keepNext/>
                              <w:spacing w:before="0" w:after="0" w:line="240" w:lineRule="auto"/>
                              <w:jc w:val="center"/>
                            </w:pPr>
                          </w:p>
                          <w:p w14:paraId="7794DB52" w14:textId="77777777" w:rsidR="00A87F27" w:rsidRDefault="00A87F27" w:rsidP="00A87F27">
                            <w:pPr>
                              <w:keepNext/>
                              <w:spacing w:before="0" w:after="0" w:line="240" w:lineRule="auto"/>
                              <w:jc w:val="center"/>
                            </w:pPr>
                          </w:p>
                          <w:p w14:paraId="24AEDBFE" w14:textId="77777777" w:rsidR="00A87F27" w:rsidRDefault="00A87F27" w:rsidP="00A87F27">
                            <w:pPr>
                              <w:spacing w:after="0"/>
                            </w:pPr>
                          </w:p>
                          <w:p w14:paraId="633A54D8" w14:textId="77777777" w:rsidR="00A87F27" w:rsidRDefault="00A87F27" w:rsidP="00A87F27">
                            <w:pPr>
                              <w:spacing w:after="0"/>
                              <w:jc w:val="center"/>
                            </w:pPr>
                            <w:r>
                              <w:t xml:space="preserve"> </w:t>
                            </w:r>
                          </w:p>
                          <w:p w14:paraId="4FD5DDCD" w14:textId="77777777" w:rsidR="00A87F27" w:rsidRDefault="00A87F27" w:rsidP="00A87F27">
                            <w:pPr>
                              <w:keepNext/>
                              <w:spacing w:before="0" w:after="0" w:line="240" w:lineRule="auto"/>
                              <w:jc w:val="center"/>
                            </w:pPr>
                          </w:p>
                          <w:p w14:paraId="5AAADA90" w14:textId="77777777" w:rsidR="00A87F27" w:rsidRDefault="00A87F27" w:rsidP="00A87F27">
                            <w:pPr>
                              <w:spacing w:after="0"/>
                            </w:pPr>
                          </w:p>
                          <w:p w14:paraId="678F9F07" w14:textId="77777777" w:rsidR="00A87F27" w:rsidRPr="00F50518" w:rsidRDefault="00A87F27" w:rsidP="00A87F27">
                            <w:pPr>
                              <w:spacing w:after="0"/>
                            </w:pPr>
                          </w:p>
                          <w:p w14:paraId="0BD4ABC9" w14:textId="77777777" w:rsidR="00A87F27" w:rsidRDefault="00A87F27" w:rsidP="00A87F27">
                            <w:pPr>
                              <w:keepNext/>
                              <w:spacing w:before="0" w:after="0" w:line="240" w:lineRule="auto"/>
                              <w:jc w:val="center"/>
                            </w:pPr>
                          </w:p>
                          <w:p w14:paraId="78CEE222" w14:textId="77777777" w:rsidR="00A87F27" w:rsidRDefault="00A87F27" w:rsidP="00A87F27">
                            <w:pPr>
                              <w:spacing w:after="0"/>
                            </w:pPr>
                          </w:p>
                          <w:p w14:paraId="33C62152" w14:textId="77777777" w:rsidR="00A87F27" w:rsidRDefault="00A87F27" w:rsidP="00A87F27">
                            <w:pPr>
                              <w:spacing w:after="0"/>
                              <w:jc w:val="center"/>
                            </w:pPr>
                            <w:r>
                              <w:t xml:space="preserve"> </w:t>
                            </w:r>
                          </w:p>
                          <w:p w14:paraId="52F92114" w14:textId="77777777" w:rsidR="00A87F27" w:rsidRDefault="00A87F27" w:rsidP="00A87F27">
                            <w:pPr>
                              <w:keepNext/>
                              <w:spacing w:before="0" w:after="0" w:line="240" w:lineRule="auto"/>
                              <w:jc w:val="center"/>
                            </w:pPr>
                          </w:p>
                          <w:p w14:paraId="3A76D163" w14:textId="77777777" w:rsidR="00A87F27" w:rsidRDefault="00A87F27" w:rsidP="00A87F27">
                            <w:pPr>
                              <w:spacing w:after="0"/>
                            </w:pPr>
                          </w:p>
                          <w:p w14:paraId="7B4B83A0" w14:textId="77777777" w:rsidR="00A87F27" w:rsidRDefault="00A87F27" w:rsidP="00A87F27">
                            <w:pPr>
                              <w:spacing w:after="0"/>
                              <w:jc w:val="center"/>
                            </w:pPr>
                            <w:r>
                              <w:t xml:space="preserve"> </w:t>
                            </w:r>
                          </w:p>
                          <w:p w14:paraId="1B0587F7" w14:textId="77777777" w:rsidR="00A87F27" w:rsidRPr="00972D1D" w:rsidRDefault="00A87F27" w:rsidP="00A87F27">
                            <w:pPr>
                              <w:keepNext/>
                              <w:spacing w:before="0" w:after="0" w:line="240" w:lineRule="auto"/>
                              <w:jc w:val="center"/>
                              <w:rPr>
                                <w:sz w:val="22"/>
                              </w:rPr>
                            </w:pPr>
                          </w:p>
                          <w:p w14:paraId="3E3DC581" w14:textId="77777777" w:rsidR="00A87F27" w:rsidRPr="00972D1D" w:rsidRDefault="00A87F27" w:rsidP="00A87F27">
                            <w:pPr>
                              <w:keepNext/>
                              <w:spacing w:before="0" w:after="0" w:line="240" w:lineRule="auto"/>
                              <w:jc w:val="center"/>
                              <w:rPr>
                                <w:sz w:val="22"/>
                              </w:rPr>
                            </w:pPr>
                          </w:p>
                          <w:p w14:paraId="62CEB73C" w14:textId="77777777" w:rsidR="00A87F27" w:rsidRPr="00972D1D" w:rsidRDefault="00A87F27" w:rsidP="00A87F27">
                            <w:pPr>
                              <w:spacing w:before="0" w:after="0"/>
                              <w:jc w:val="center"/>
                              <w:rPr>
                                <w:sz w:val="22"/>
                              </w:rPr>
                            </w:pPr>
                          </w:p>
                          <w:p w14:paraId="2F585CAD" w14:textId="77777777" w:rsidR="00A87F27" w:rsidRPr="00972D1D" w:rsidRDefault="00A87F27" w:rsidP="00A87F27">
                            <w:pPr>
                              <w:keepNext/>
                              <w:spacing w:before="0" w:after="0" w:line="240" w:lineRule="auto"/>
                              <w:jc w:val="center"/>
                              <w:rPr>
                                <w:sz w:val="22"/>
                              </w:rPr>
                            </w:pPr>
                          </w:p>
                          <w:p w14:paraId="6BE8378E" w14:textId="77777777" w:rsidR="00A87F27" w:rsidRPr="00972D1D" w:rsidRDefault="00A87F27" w:rsidP="00A87F27">
                            <w:pPr>
                              <w:spacing w:before="0" w:after="0"/>
                              <w:rPr>
                                <w:sz w:val="22"/>
                              </w:rPr>
                            </w:pPr>
                          </w:p>
                          <w:p w14:paraId="46A83334" w14:textId="77777777" w:rsidR="00A87F27" w:rsidRPr="00972D1D" w:rsidRDefault="00A87F27" w:rsidP="00A87F27">
                            <w:pPr>
                              <w:spacing w:before="0" w:after="0"/>
                              <w:jc w:val="center"/>
                              <w:rPr>
                                <w:sz w:val="22"/>
                              </w:rPr>
                            </w:pPr>
                            <w:r w:rsidRPr="00972D1D">
                              <w:rPr>
                                <w:sz w:val="22"/>
                              </w:rPr>
                              <w:t xml:space="preserve"> </w:t>
                            </w:r>
                          </w:p>
                          <w:p w14:paraId="3DC12C08" w14:textId="77777777" w:rsidR="00A87F27" w:rsidRPr="00972D1D" w:rsidRDefault="00A87F27" w:rsidP="00A87F27">
                            <w:pPr>
                              <w:keepNext/>
                              <w:spacing w:before="0" w:after="0" w:line="240" w:lineRule="auto"/>
                              <w:jc w:val="center"/>
                              <w:rPr>
                                <w:sz w:val="22"/>
                              </w:rPr>
                            </w:pPr>
                          </w:p>
                          <w:p w14:paraId="36C2F617" w14:textId="77777777" w:rsidR="00A87F27" w:rsidRPr="00972D1D" w:rsidRDefault="00A87F27" w:rsidP="00A87F27">
                            <w:pPr>
                              <w:spacing w:before="0" w:after="0"/>
                              <w:rPr>
                                <w:sz w:val="22"/>
                              </w:rPr>
                            </w:pPr>
                          </w:p>
                          <w:p w14:paraId="70679942" w14:textId="77777777" w:rsidR="00A87F27" w:rsidRPr="00972D1D" w:rsidRDefault="00A87F27" w:rsidP="00A87F27">
                            <w:pPr>
                              <w:keepNext/>
                              <w:spacing w:before="0" w:after="0" w:line="240" w:lineRule="auto"/>
                              <w:jc w:val="center"/>
                              <w:rPr>
                                <w:sz w:val="22"/>
                              </w:rPr>
                            </w:pPr>
                          </w:p>
                          <w:p w14:paraId="516F6F10" w14:textId="77777777" w:rsidR="00A87F27" w:rsidRPr="00972D1D" w:rsidRDefault="00A87F27" w:rsidP="00A87F27">
                            <w:pPr>
                              <w:spacing w:before="0" w:after="0"/>
                              <w:jc w:val="center"/>
                              <w:rPr>
                                <w:sz w:val="22"/>
                              </w:rPr>
                            </w:pPr>
                          </w:p>
                          <w:p w14:paraId="3B049CD8" w14:textId="77777777" w:rsidR="00A87F27" w:rsidRPr="00972D1D" w:rsidRDefault="00A87F27" w:rsidP="00A87F27">
                            <w:pPr>
                              <w:keepNext/>
                              <w:spacing w:before="0" w:after="0" w:line="240" w:lineRule="auto"/>
                              <w:jc w:val="center"/>
                              <w:rPr>
                                <w:sz w:val="22"/>
                              </w:rPr>
                            </w:pPr>
                          </w:p>
                          <w:p w14:paraId="3B01D0C1" w14:textId="77777777" w:rsidR="00A87F27" w:rsidRPr="00972D1D" w:rsidRDefault="00A87F27" w:rsidP="00A87F27">
                            <w:pPr>
                              <w:spacing w:before="0" w:after="0" w:line="240" w:lineRule="auto"/>
                              <w:jc w:val="center"/>
                              <w:rPr>
                                <w:sz w:val="22"/>
                              </w:rPr>
                            </w:pPr>
                          </w:p>
                          <w:p w14:paraId="4FB23E20" w14:textId="77777777" w:rsidR="00A87F27" w:rsidRPr="00972D1D" w:rsidRDefault="00A87F27" w:rsidP="00A87F27">
                            <w:pPr>
                              <w:spacing w:before="0" w:after="0" w:line="240" w:lineRule="auto"/>
                              <w:jc w:val="center"/>
                              <w:rPr>
                                <w:sz w:val="22"/>
                              </w:rPr>
                            </w:pPr>
                          </w:p>
                          <w:p w14:paraId="04062C71" w14:textId="77777777" w:rsidR="00A87F27" w:rsidRPr="00972D1D" w:rsidRDefault="00A87F27" w:rsidP="00A87F27">
                            <w:pPr>
                              <w:keepNext/>
                              <w:spacing w:before="0" w:after="0" w:line="240" w:lineRule="auto"/>
                              <w:jc w:val="center"/>
                              <w:rPr>
                                <w:sz w:val="22"/>
                              </w:rPr>
                            </w:pPr>
                          </w:p>
                          <w:p w14:paraId="7BE3A438" w14:textId="77777777" w:rsidR="00A87F27" w:rsidRPr="00972D1D" w:rsidRDefault="00A87F27" w:rsidP="00A87F27">
                            <w:pPr>
                              <w:spacing w:before="0" w:after="0"/>
                              <w:rPr>
                                <w:sz w:val="22"/>
                              </w:rPr>
                            </w:pPr>
                          </w:p>
                          <w:p w14:paraId="671FE8E2" w14:textId="77777777" w:rsidR="00A87F27" w:rsidRPr="00972D1D" w:rsidRDefault="00A87F27" w:rsidP="00A87F27">
                            <w:pPr>
                              <w:keepNext/>
                              <w:spacing w:before="0" w:after="0" w:line="240" w:lineRule="auto"/>
                              <w:jc w:val="center"/>
                              <w:rPr>
                                <w:sz w:val="22"/>
                              </w:rPr>
                            </w:pPr>
                          </w:p>
                          <w:p w14:paraId="4E361FB6" w14:textId="77777777" w:rsidR="00A87F27" w:rsidRPr="00972D1D" w:rsidRDefault="00A87F27" w:rsidP="00A87F27">
                            <w:pPr>
                              <w:spacing w:before="0" w:after="0"/>
                              <w:jc w:val="center"/>
                              <w:rPr>
                                <w:sz w:val="22"/>
                              </w:rPr>
                            </w:pPr>
                          </w:p>
                          <w:p w14:paraId="0D6B5B64" w14:textId="77777777" w:rsidR="00A87F27" w:rsidRPr="00972D1D" w:rsidRDefault="00A87F27" w:rsidP="00A87F27">
                            <w:pPr>
                              <w:spacing w:before="0" w:after="0"/>
                              <w:jc w:val="center"/>
                              <w:rPr>
                                <w:sz w:val="22"/>
                              </w:rPr>
                            </w:pPr>
                          </w:p>
                          <w:p w14:paraId="6A9DCFBC" w14:textId="77777777" w:rsidR="00A87F27" w:rsidRPr="00972D1D" w:rsidRDefault="00A87F27" w:rsidP="00A87F27">
                            <w:pPr>
                              <w:keepNext/>
                              <w:spacing w:before="0" w:after="0" w:line="240" w:lineRule="auto"/>
                              <w:jc w:val="center"/>
                              <w:rPr>
                                <w:sz w:val="22"/>
                              </w:rPr>
                            </w:pPr>
                          </w:p>
                          <w:p w14:paraId="43375948" w14:textId="77777777" w:rsidR="00A87F27" w:rsidRPr="00972D1D" w:rsidRDefault="00A87F27" w:rsidP="00A87F27">
                            <w:pPr>
                              <w:spacing w:before="0" w:after="0"/>
                              <w:rPr>
                                <w:sz w:val="22"/>
                              </w:rPr>
                            </w:pPr>
                          </w:p>
                          <w:p w14:paraId="3D68EDE8" w14:textId="77777777" w:rsidR="00A87F27" w:rsidRPr="00972D1D" w:rsidRDefault="00A87F27" w:rsidP="00A87F27">
                            <w:pPr>
                              <w:spacing w:before="0" w:after="0"/>
                              <w:jc w:val="center"/>
                              <w:rPr>
                                <w:sz w:val="22"/>
                              </w:rPr>
                            </w:pPr>
                            <w:r w:rsidRPr="00972D1D">
                              <w:rPr>
                                <w:sz w:val="22"/>
                              </w:rPr>
                              <w:t xml:space="preserve"> </w:t>
                            </w:r>
                          </w:p>
                          <w:p w14:paraId="7D7BB372" w14:textId="77777777" w:rsidR="00A87F27" w:rsidRPr="00972D1D" w:rsidRDefault="00A87F27" w:rsidP="00A87F27">
                            <w:pPr>
                              <w:keepNext/>
                              <w:spacing w:before="0" w:after="0" w:line="240" w:lineRule="auto"/>
                              <w:jc w:val="center"/>
                              <w:rPr>
                                <w:sz w:val="22"/>
                              </w:rPr>
                            </w:pPr>
                          </w:p>
                          <w:p w14:paraId="0DA01846" w14:textId="77777777" w:rsidR="00A87F27" w:rsidRPr="00972D1D" w:rsidRDefault="00A87F27" w:rsidP="00A87F27">
                            <w:pPr>
                              <w:keepNext/>
                              <w:spacing w:before="0" w:after="0" w:line="240" w:lineRule="auto"/>
                              <w:jc w:val="center"/>
                              <w:rPr>
                                <w:sz w:val="22"/>
                              </w:rPr>
                            </w:pPr>
                          </w:p>
                          <w:p w14:paraId="51CFF2A5" w14:textId="77777777" w:rsidR="00A87F27" w:rsidRPr="00972D1D" w:rsidRDefault="00A87F27" w:rsidP="00A87F27">
                            <w:pPr>
                              <w:keepNext/>
                              <w:spacing w:before="0" w:after="0" w:line="240" w:lineRule="auto"/>
                              <w:jc w:val="center"/>
                              <w:rPr>
                                <w:sz w:val="22"/>
                              </w:rPr>
                            </w:pPr>
                          </w:p>
                          <w:p w14:paraId="319C8D24" w14:textId="77777777" w:rsidR="00A87F27" w:rsidRPr="00972D1D" w:rsidRDefault="00A87F27" w:rsidP="00A87F27">
                            <w:pPr>
                              <w:spacing w:before="0" w:after="0" w:line="240" w:lineRule="auto"/>
                              <w:rPr>
                                <w:sz w:val="22"/>
                              </w:rPr>
                            </w:pPr>
                          </w:p>
                          <w:p w14:paraId="5DDF78D1" w14:textId="77777777" w:rsidR="00A87F27" w:rsidRPr="00972D1D" w:rsidRDefault="00A87F27" w:rsidP="00A87F27">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D3B070" id="Text Box 50" o:spid="_x0000_s1101" type="#_x0000_t202" style="position:absolute;margin-left:359.5pt;margin-top:38.3pt;width:410.7pt;height:271.05pt;z-index:-2516438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" stroked="f">
                <v:textbox inset="1.44pt,1.44pt,1.44pt,1.44pt">
                  <w:txbxContent>
                    <w:p w14:paraId="7120FDCC" w14:textId="77777777" w:rsidR="0001458B" w:rsidRDefault="0001458B" w:rsidP="0001458B">
                      <w:pPr>
                        <w:keepNext/>
                        <w:spacing w:before="0" w:after="0" w:line="240" w:lineRule="auto"/>
                        <w:jc w:val="center"/>
                      </w:pPr>
                      <w:r>
                        <w:rPr>
                          <w:noProof/>
                        </w:rPr>
                        <w:drawing>
                          <wp:inline distT="0" distB="0" distL="0" distR="0" wp14:anchorId="411D5A2D" wp14:editId="02D893DC">
                            <wp:extent cx="5141768" cy="2892323"/>
                            <wp:effectExtent l="19050" t="19050" r="20955" b="22860"/>
                            <wp:docPr id="52" name="Picture 5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10;&#10;Description automatically generated"/>
                                    <pic:cNvPicPr/>
                                  </pic:nvPicPr>
                                  <pic:blipFill>
                                    <a:blip r:embed="rId142"/>
                                    <a:stretch>
                                      <a:fillRect/>
                                    </a:stretch>
                                  </pic:blipFill>
                                  <pic:spPr>
                                    <a:xfrm>
                                      <a:off x="0" y="0"/>
                                      <a:ext cx="5145616" cy="2894487"/>
                                    </a:xfrm>
                                    <a:prstGeom prst="rect">
                                      <a:avLst/>
                                    </a:prstGeom>
                                    <a:ln>
                                      <a:solidFill>
                                        <a:schemeClr val="bg1">
                                          <a:lumMod val="85000"/>
                                        </a:schemeClr>
                                      </a:solidFill>
                                    </a:ln>
                                  </pic:spPr>
                                </pic:pic>
                              </a:graphicData>
                            </a:graphic>
                          </wp:inline>
                        </w:drawing>
                      </w:r>
                    </w:p>
                    <w:p w14:paraId="51E7608A" w14:textId="77777777" w:rsidR="009D1AD8" w:rsidRDefault="009D1AD8" w:rsidP="009D1AD8">
                      <w:pPr>
                        <w:pStyle w:val="Caption"/>
                        <w:spacing w:after="0"/>
                      </w:pPr>
                    </w:p>
                    <w:p w14:paraId="19B55CD2" w14:textId="5CBC55C9" w:rsidR="0001458B" w:rsidRDefault="0001458B" w:rsidP="009D1AD8">
                      <w:pPr>
                        <w:pStyle w:val="Caption"/>
                        <w:spacing w:after="0"/>
                      </w:pPr>
                      <w:r>
                        <w:t>Figure D.</w:t>
                      </w:r>
                      <w:fldSimple w:instr=" SEQ Figure_D. \* ARABIC ">
                        <w:r w:rsidR="009D1AD8">
                          <w:rPr>
                            <w:noProof/>
                          </w:rPr>
                          <w:t>1</w:t>
                        </w:r>
                      </w:fldSimple>
                      <w:r>
                        <w:t xml:space="preserve">. </w:t>
                      </w:r>
                      <w:r w:rsidR="00F8131D">
                        <w:t>DIME Experiment</w:t>
                      </w:r>
                      <w:r w:rsidR="00F8131D">
                        <w:t xml:space="preserve"> Setup of Bot-1</w:t>
                      </w:r>
                    </w:p>
                    <w:p w14:paraId="2A1C8D68" w14:textId="32B5523F" w:rsidR="00A87F27" w:rsidRDefault="00A87F27" w:rsidP="00A87F27">
                      <w:pPr>
                        <w:keepNext/>
                        <w:spacing w:before="0" w:after="0" w:line="240" w:lineRule="auto"/>
                        <w:jc w:val="center"/>
                      </w:pPr>
                    </w:p>
                    <w:p w14:paraId="2469A0C1" w14:textId="77777777" w:rsidR="00A87F27" w:rsidRDefault="00A87F27" w:rsidP="00A87F27">
                      <w:pPr>
                        <w:pStyle w:val="Caption"/>
                        <w:spacing w:after="0"/>
                      </w:pPr>
                    </w:p>
                    <w:p w14:paraId="1D06E632" w14:textId="77777777" w:rsidR="00A87F27" w:rsidRDefault="00A87F27" w:rsidP="00A87F27">
                      <w:pPr>
                        <w:keepNext/>
                        <w:spacing w:before="0" w:after="0" w:line="240" w:lineRule="auto"/>
                        <w:jc w:val="center"/>
                      </w:pPr>
                    </w:p>
                    <w:p w14:paraId="2CB9D96B" w14:textId="77777777" w:rsidR="00A87F27" w:rsidRDefault="00A87F27" w:rsidP="00A87F27">
                      <w:pPr>
                        <w:pStyle w:val="Caption"/>
                        <w:spacing w:after="0"/>
                        <w:jc w:val="both"/>
                      </w:pPr>
                    </w:p>
                    <w:p w14:paraId="70D6B2C3" w14:textId="77777777" w:rsidR="00A87F27" w:rsidRDefault="00A87F27" w:rsidP="00A87F27">
                      <w:pPr>
                        <w:keepNext/>
                        <w:spacing w:before="0" w:after="0" w:line="240" w:lineRule="auto"/>
                        <w:jc w:val="center"/>
                      </w:pPr>
                    </w:p>
                    <w:p w14:paraId="7794DB52" w14:textId="77777777" w:rsidR="00A87F27" w:rsidRDefault="00A87F27" w:rsidP="00A87F27">
                      <w:pPr>
                        <w:keepNext/>
                        <w:spacing w:before="0" w:after="0" w:line="240" w:lineRule="auto"/>
                        <w:jc w:val="center"/>
                      </w:pPr>
                    </w:p>
                    <w:p w14:paraId="24AEDBFE" w14:textId="77777777" w:rsidR="00A87F27" w:rsidRDefault="00A87F27" w:rsidP="00A87F27">
                      <w:pPr>
                        <w:spacing w:after="0"/>
                      </w:pPr>
                    </w:p>
                    <w:p w14:paraId="633A54D8" w14:textId="77777777" w:rsidR="00A87F27" w:rsidRDefault="00A87F27" w:rsidP="00A87F27">
                      <w:pPr>
                        <w:spacing w:after="0"/>
                        <w:jc w:val="center"/>
                      </w:pPr>
                      <w:r>
                        <w:t xml:space="preserve"> </w:t>
                      </w:r>
                    </w:p>
                    <w:p w14:paraId="4FD5DDCD" w14:textId="77777777" w:rsidR="00A87F27" w:rsidRDefault="00A87F27" w:rsidP="00A87F27">
                      <w:pPr>
                        <w:keepNext/>
                        <w:spacing w:before="0" w:after="0" w:line="240" w:lineRule="auto"/>
                        <w:jc w:val="center"/>
                      </w:pPr>
                    </w:p>
                    <w:p w14:paraId="5AAADA90" w14:textId="77777777" w:rsidR="00A87F27" w:rsidRDefault="00A87F27" w:rsidP="00A87F27">
                      <w:pPr>
                        <w:spacing w:after="0"/>
                      </w:pPr>
                    </w:p>
                    <w:p w14:paraId="678F9F07" w14:textId="77777777" w:rsidR="00A87F27" w:rsidRPr="00F50518" w:rsidRDefault="00A87F27" w:rsidP="00A87F27">
                      <w:pPr>
                        <w:spacing w:after="0"/>
                      </w:pPr>
                    </w:p>
                    <w:p w14:paraId="0BD4ABC9" w14:textId="77777777" w:rsidR="00A87F27" w:rsidRDefault="00A87F27" w:rsidP="00A87F27">
                      <w:pPr>
                        <w:keepNext/>
                        <w:spacing w:before="0" w:after="0" w:line="240" w:lineRule="auto"/>
                        <w:jc w:val="center"/>
                      </w:pPr>
                    </w:p>
                    <w:p w14:paraId="78CEE222" w14:textId="77777777" w:rsidR="00A87F27" w:rsidRDefault="00A87F27" w:rsidP="00A87F27">
                      <w:pPr>
                        <w:spacing w:after="0"/>
                      </w:pPr>
                    </w:p>
                    <w:p w14:paraId="33C62152" w14:textId="77777777" w:rsidR="00A87F27" w:rsidRDefault="00A87F27" w:rsidP="00A87F27">
                      <w:pPr>
                        <w:spacing w:after="0"/>
                        <w:jc w:val="center"/>
                      </w:pPr>
                      <w:r>
                        <w:t xml:space="preserve"> </w:t>
                      </w:r>
                    </w:p>
                    <w:p w14:paraId="52F92114" w14:textId="77777777" w:rsidR="00A87F27" w:rsidRDefault="00A87F27" w:rsidP="00A87F27">
                      <w:pPr>
                        <w:keepNext/>
                        <w:spacing w:before="0" w:after="0" w:line="240" w:lineRule="auto"/>
                        <w:jc w:val="center"/>
                      </w:pPr>
                    </w:p>
                    <w:p w14:paraId="3A76D163" w14:textId="77777777" w:rsidR="00A87F27" w:rsidRDefault="00A87F27" w:rsidP="00A87F27">
                      <w:pPr>
                        <w:spacing w:after="0"/>
                      </w:pPr>
                    </w:p>
                    <w:p w14:paraId="7B4B83A0" w14:textId="77777777" w:rsidR="00A87F27" w:rsidRDefault="00A87F27" w:rsidP="00A87F27">
                      <w:pPr>
                        <w:spacing w:after="0"/>
                        <w:jc w:val="center"/>
                      </w:pPr>
                      <w:r>
                        <w:t xml:space="preserve"> </w:t>
                      </w:r>
                    </w:p>
                    <w:p w14:paraId="1B0587F7" w14:textId="77777777" w:rsidR="00A87F27" w:rsidRPr="00972D1D" w:rsidRDefault="00A87F27" w:rsidP="00A87F27">
                      <w:pPr>
                        <w:keepNext/>
                        <w:spacing w:before="0" w:after="0" w:line="240" w:lineRule="auto"/>
                        <w:jc w:val="center"/>
                        <w:rPr>
                          <w:sz w:val="22"/>
                        </w:rPr>
                      </w:pPr>
                    </w:p>
                    <w:p w14:paraId="3E3DC581" w14:textId="77777777" w:rsidR="00A87F27" w:rsidRPr="00972D1D" w:rsidRDefault="00A87F27" w:rsidP="00A87F27">
                      <w:pPr>
                        <w:keepNext/>
                        <w:spacing w:before="0" w:after="0" w:line="240" w:lineRule="auto"/>
                        <w:jc w:val="center"/>
                        <w:rPr>
                          <w:sz w:val="22"/>
                        </w:rPr>
                      </w:pPr>
                    </w:p>
                    <w:p w14:paraId="62CEB73C" w14:textId="77777777" w:rsidR="00A87F27" w:rsidRPr="00972D1D" w:rsidRDefault="00A87F27" w:rsidP="00A87F27">
                      <w:pPr>
                        <w:spacing w:before="0" w:after="0"/>
                        <w:jc w:val="center"/>
                        <w:rPr>
                          <w:sz w:val="22"/>
                        </w:rPr>
                      </w:pPr>
                    </w:p>
                    <w:p w14:paraId="2F585CAD" w14:textId="77777777" w:rsidR="00A87F27" w:rsidRPr="00972D1D" w:rsidRDefault="00A87F27" w:rsidP="00A87F27">
                      <w:pPr>
                        <w:keepNext/>
                        <w:spacing w:before="0" w:after="0" w:line="240" w:lineRule="auto"/>
                        <w:jc w:val="center"/>
                        <w:rPr>
                          <w:sz w:val="22"/>
                        </w:rPr>
                      </w:pPr>
                    </w:p>
                    <w:p w14:paraId="6BE8378E" w14:textId="77777777" w:rsidR="00A87F27" w:rsidRPr="00972D1D" w:rsidRDefault="00A87F27" w:rsidP="00A87F27">
                      <w:pPr>
                        <w:spacing w:before="0" w:after="0"/>
                        <w:rPr>
                          <w:sz w:val="22"/>
                        </w:rPr>
                      </w:pPr>
                    </w:p>
                    <w:p w14:paraId="46A83334" w14:textId="77777777" w:rsidR="00A87F27" w:rsidRPr="00972D1D" w:rsidRDefault="00A87F27" w:rsidP="00A87F27">
                      <w:pPr>
                        <w:spacing w:before="0" w:after="0"/>
                        <w:jc w:val="center"/>
                        <w:rPr>
                          <w:sz w:val="22"/>
                        </w:rPr>
                      </w:pPr>
                      <w:r w:rsidRPr="00972D1D">
                        <w:rPr>
                          <w:sz w:val="22"/>
                        </w:rPr>
                        <w:t xml:space="preserve"> </w:t>
                      </w:r>
                    </w:p>
                    <w:p w14:paraId="3DC12C08" w14:textId="77777777" w:rsidR="00A87F27" w:rsidRPr="00972D1D" w:rsidRDefault="00A87F27" w:rsidP="00A87F27">
                      <w:pPr>
                        <w:keepNext/>
                        <w:spacing w:before="0" w:after="0" w:line="240" w:lineRule="auto"/>
                        <w:jc w:val="center"/>
                        <w:rPr>
                          <w:sz w:val="22"/>
                        </w:rPr>
                      </w:pPr>
                    </w:p>
                    <w:p w14:paraId="36C2F617" w14:textId="77777777" w:rsidR="00A87F27" w:rsidRPr="00972D1D" w:rsidRDefault="00A87F27" w:rsidP="00A87F27">
                      <w:pPr>
                        <w:spacing w:before="0" w:after="0"/>
                        <w:rPr>
                          <w:sz w:val="22"/>
                        </w:rPr>
                      </w:pPr>
                    </w:p>
                    <w:p w14:paraId="70679942" w14:textId="77777777" w:rsidR="00A87F27" w:rsidRPr="00972D1D" w:rsidRDefault="00A87F27" w:rsidP="00A87F27">
                      <w:pPr>
                        <w:keepNext/>
                        <w:spacing w:before="0" w:after="0" w:line="240" w:lineRule="auto"/>
                        <w:jc w:val="center"/>
                        <w:rPr>
                          <w:sz w:val="22"/>
                        </w:rPr>
                      </w:pPr>
                    </w:p>
                    <w:p w14:paraId="516F6F10" w14:textId="77777777" w:rsidR="00A87F27" w:rsidRPr="00972D1D" w:rsidRDefault="00A87F27" w:rsidP="00A87F27">
                      <w:pPr>
                        <w:spacing w:before="0" w:after="0"/>
                        <w:jc w:val="center"/>
                        <w:rPr>
                          <w:sz w:val="22"/>
                        </w:rPr>
                      </w:pPr>
                    </w:p>
                    <w:p w14:paraId="3B049CD8" w14:textId="77777777" w:rsidR="00A87F27" w:rsidRPr="00972D1D" w:rsidRDefault="00A87F27" w:rsidP="00A87F27">
                      <w:pPr>
                        <w:keepNext/>
                        <w:spacing w:before="0" w:after="0" w:line="240" w:lineRule="auto"/>
                        <w:jc w:val="center"/>
                        <w:rPr>
                          <w:sz w:val="22"/>
                        </w:rPr>
                      </w:pPr>
                    </w:p>
                    <w:p w14:paraId="3B01D0C1" w14:textId="77777777" w:rsidR="00A87F27" w:rsidRPr="00972D1D" w:rsidRDefault="00A87F27" w:rsidP="00A87F27">
                      <w:pPr>
                        <w:spacing w:before="0" w:after="0" w:line="240" w:lineRule="auto"/>
                        <w:jc w:val="center"/>
                        <w:rPr>
                          <w:sz w:val="22"/>
                        </w:rPr>
                      </w:pPr>
                    </w:p>
                    <w:p w14:paraId="4FB23E20" w14:textId="77777777" w:rsidR="00A87F27" w:rsidRPr="00972D1D" w:rsidRDefault="00A87F27" w:rsidP="00A87F27">
                      <w:pPr>
                        <w:spacing w:before="0" w:after="0" w:line="240" w:lineRule="auto"/>
                        <w:jc w:val="center"/>
                        <w:rPr>
                          <w:sz w:val="22"/>
                        </w:rPr>
                      </w:pPr>
                    </w:p>
                    <w:p w14:paraId="04062C71" w14:textId="77777777" w:rsidR="00A87F27" w:rsidRPr="00972D1D" w:rsidRDefault="00A87F27" w:rsidP="00A87F27">
                      <w:pPr>
                        <w:keepNext/>
                        <w:spacing w:before="0" w:after="0" w:line="240" w:lineRule="auto"/>
                        <w:jc w:val="center"/>
                        <w:rPr>
                          <w:sz w:val="22"/>
                        </w:rPr>
                      </w:pPr>
                    </w:p>
                    <w:p w14:paraId="7BE3A438" w14:textId="77777777" w:rsidR="00A87F27" w:rsidRPr="00972D1D" w:rsidRDefault="00A87F27" w:rsidP="00A87F27">
                      <w:pPr>
                        <w:spacing w:before="0" w:after="0"/>
                        <w:rPr>
                          <w:sz w:val="22"/>
                        </w:rPr>
                      </w:pPr>
                    </w:p>
                    <w:p w14:paraId="671FE8E2" w14:textId="77777777" w:rsidR="00A87F27" w:rsidRPr="00972D1D" w:rsidRDefault="00A87F27" w:rsidP="00A87F27">
                      <w:pPr>
                        <w:keepNext/>
                        <w:spacing w:before="0" w:after="0" w:line="240" w:lineRule="auto"/>
                        <w:jc w:val="center"/>
                        <w:rPr>
                          <w:sz w:val="22"/>
                        </w:rPr>
                      </w:pPr>
                    </w:p>
                    <w:p w14:paraId="4E361FB6" w14:textId="77777777" w:rsidR="00A87F27" w:rsidRPr="00972D1D" w:rsidRDefault="00A87F27" w:rsidP="00A87F27">
                      <w:pPr>
                        <w:spacing w:before="0" w:after="0"/>
                        <w:jc w:val="center"/>
                        <w:rPr>
                          <w:sz w:val="22"/>
                        </w:rPr>
                      </w:pPr>
                    </w:p>
                    <w:p w14:paraId="0D6B5B64" w14:textId="77777777" w:rsidR="00A87F27" w:rsidRPr="00972D1D" w:rsidRDefault="00A87F27" w:rsidP="00A87F27">
                      <w:pPr>
                        <w:spacing w:before="0" w:after="0"/>
                        <w:jc w:val="center"/>
                        <w:rPr>
                          <w:sz w:val="22"/>
                        </w:rPr>
                      </w:pPr>
                    </w:p>
                    <w:p w14:paraId="6A9DCFBC" w14:textId="77777777" w:rsidR="00A87F27" w:rsidRPr="00972D1D" w:rsidRDefault="00A87F27" w:rsidP="00A87F27">
                      <w:pPr>
                        <w:keepNext/>
                        <w:spacing w:before="0" w:after="0" w:line="240" w:lineRule="auto"/>
                        <w:jc w:val="center"/>
                        <w:rPr>
                          <w:sz w:val="22"/>
                        </w:rPr>
                      </w:pPr>
                    </w:p>
                    <w:p w14:paraId="43375948" w14:textId="77777777" w:rsidR="00A87F27" w:rsidRPr="00972D1D" w:rsidRDefault="00A87F27" w:rsidP="00A87F27">
                      <w:pPr>
                        <w:spacing w:before="0" w:after="0"/>
                        <w:rPr>
                          <w:sz w:val="22"/>
                        </w:rPr>
                      </w:pPr>
                    </w:p>
                    <w:p w14:paraId="3D68EDE8" w14:textId="77777777" w:rsidR="00A87F27" w:rsidRPr="00972D1D" w:rsidRDefault="00A87F27" w:rsidP="00A87F27">
                      <w:pPr>
                        <w:spacing w:before="0" w:after="0"/>
                        <w:jc w:val="center"/>
                        <w:rPr>
                          <w:sz w:val="22"/>
                        </w:rPr>
                      </w:pPr>
                      <w:r w:rsidRPr="00972D1D">
                        <w:rPr>
                          <w:sz w:val="22"/>
                        </w:rPr>
                        <w:t xml:space="preserve"> </w:t>
                      </w:r>
                    </w:p>
                    <w:p w14:paraId="7D7BB372" w14:textId="77777777" w:rsidR="00A87F27" w:rsidRPr="00972D1D" w:rsidRDefault="00A87F27" w:rsidP="00A87F27">
                      <w:pPr>
                        <w:keepNext/>
                        <w:spacing w:before="0" w:after="0" w:line="240" w:lineRule="auto"/>
                        <w:jc w:val="center"/>
                        <w:rPr>
                          <w:sz w:val="22"/>
                        </w:rPr>
                      </w:pPr>
                    </w:p>
                    <w:p w14:paraId="0DA01846" w14:textId="77777777" w:rsidR="00A87F27" w:rsidRPr="00972D1D" w:rsidRDefault="00A87F27" w:rsidP="00A87F27">
                      <w:pPr>
                        <w:keepNext/>
                        <w:spacing w:before="0" w:after="0" w:line="240" w:lineRule="auto"/>
                        <w:jc w:val="center"/>
                        <w:rPr>
                          <w:sz w:val="22"/>
                        </w:rPr>
                      </w:pPr>
                    </w:p>
                    <w:p w14:paraId="51CFF2A5" w14:textId="77777777" w:rsidR="00A87F27" w:rsidRPr="00972D1D" w:rsidRDefault="00A87F27" w:rsidP="00A87F27">
                      <w:pPr>
                        <w:keepNext/>
                        <w:spacing w:before="0" w:after="0" w:line="240" w:lineRule="auto"/>
                        <w:jc w:val="center"/>
                        <w:rPr>
                          <w:sz w:val="22"/>
                        </w:rPr>
                      </w:pPr>
                    </w:p>
                    <w:p w14:paraId="319C8D24" w14:textId="77777777" w:rsidR="00A87F27" w:rsidRPr="00972D1D" w:rsidRDefault="00A87F27" w:rsidP="00A87F27">
                      <w:pPr>
                        <w:spacing w:before="0" w:after="0" w:line="240" w:lineRule="auto"/>
                        <w:rPr>
                          <w:sz w:val="22"/>
                        </w:rPr>
                      </w:pPr>
                    </w:p>
                    <w:p w14:paraId="5DDF78D1" w14:textId="77777777" w:rsidR="00A87F27" w:rsidRPr="00972D1D" w:rsidRDefault="00A87F27" w:rsidP="00A87F27">
                      <w:pPr>
                        <w:spacing w:before="0" w:after="0" w:line="240" w:lineRule="auto"/>
                        <w:rPr>
                          <w:sz w:val="22"/>
                        </w:rPr>
                      </w:pPr>
                      <w:r w:rsidRPr="00972D1D">
                        <w:rPr>
                          <w:sz w:val="22"/>
                        </w:rPr>
                        <w:t xml:space="preserve"> </w:t>
                      </w:r>
                    </w:p>
                  </w:txbxContent>
                </v:textbox>
                <w10:wrap type="topAndBottom" anchorx="margin" anchory="margin"/>
              </v:shape>
            </w:pict>
          </mc:Fallback>
        </mc:AlternateContent>
      </w:r>
      <w:r w:rsidR="00B358B9">
        <w:t xml:space="preserve">Appendix D: </w:t>
      </w:r>
      <w:r w:rsidR="005F1B8A">
        <w:t>DIME Experiment Setup</w:t>
      </w:r>
      <w:bookmarkEnd w:id="215"/>
      <w:bookmarkEnd w:id="216"/>
    </w:p>
    <w:p w14:paraId="434FAECD" w14:textId="180602FD" w:rsidR="005F1B8A" w:rsidRDefault="009D1AD8" w:rsidP="005F1B8A">
      <w:r>
        <w:rPr>
          <w:noProof/>
        </w:rPr>
        <mc:AlternateContent>
          <mc:Choice Requires="wps">
            <w:drawing>
              <wp:anchor distT="0" distB="0" distL="114300" distR="114300" simplePos="0" relativeHeight="251674704" behindDoc="1" locked="0" layoutInCell="1" allowOverlap="1" wp14:anchorId="187729F7" wp14:editId="71230CEB">
                <wp:simplePos x="0" y="0"/>
                <wp:positionH relativeFrom="margin">
                  <wp:align>right</wp:align>
                </wp:positionH>
                <wp:positionV relativeFrom="margin">
                  <wp:posOffset>4337454</wp:posOffset>
                </wp:positionV>
                <wp:extent cx="5215890" cy="3442335"/>
                <wp:effectExtent l="0" t="0" r="3810" b="5715"/>
                <wp:wrapTopAndBottom/>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42335"/>
                        </a:xfrm>
                        <a:prstGeom prst="rect">
                          <a:avLst/>
                        </a:prstGeom>
                        <a:solidFill>
                          <a:srgbClr val="FFFFFF"/>
                        </a:solidFill>
                        <a:ln w="9525">
                          <a:noFill/>
                          <a:miter lim="800000"/>
                          <a:headEnd/>
                          <a:tailEnd/>
                        </a:ln>
                      </wps:spPr>
                      <wps:txbx>
                        <w:txbxContent>
                          <w:p w14:paraId="5B13E18D" w14:textId="04566DC2" w:rsidR="009D1AD8" w:rsidRDefault="00FC2D74" w:rsidP="009D1AD8">
                            <w:pPr>
                              <w:keepNext/>
                              <w:spacing w:before="0" w:after="0" w:line="240" w:lineRule="auto"/>
                              <w:jc w:val="center"/>
                            </w:pPr>
                            <w:r>
                              <w:rPr>
                                <w:noProof/>
                              </w:rPr>
                              <w:drawing>
                                <wp:inline distT="0" distB="0" distL="0" distR="0" wp14:anchorId="02BD70B7" wp14:editId="3964E549">
                                  <wp:extent cx="5100204" cy="2868943"/>
                                  <wp:effectExtent l="19050" t="19050" r="24765" b="2667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143"/>
                                          <a:stretch>
                                            <a:fillRect/>
                                          </a:stretch>
                                        </pic:blipFill>
                                        <pic:spPr>
                                          <a:xfrm>
                                            <a:off x="0" y="0"/>
                                            <a:ext cx="5106218" cy="2872326"/>
                                          </a:xfrm>
                                          <a:prstGeom prst="rect">
                                            <a:avLst/>
                                          </a:prstGeom>
                                          <a:ln>
                                            <a:solidFill>
                                              <a:schemeClr val="bg1">
                                                <a:lumMod val="85000"/>
                                              </a:schemeClr>
                                            </a:solidFill>
                                          </a:ln>
                                        </pic:spPr>
                                      </pic:pic>
                                    </a:graphicData>
                                  </a:graphic>
                                </wp:inline>
                              </w:drawing>
                            </w:r>
                          </w:p>
                          <w:p w14:paraId="6060487C" w14:textId="77777777" w:rsidR="00FC2D74" w:rsidRDefault="00FC2D74" w:rsidP="00FC2D74">
                            <w:pPr>
                              <w:pStyle w:val="Caption"/>
                              <w:spacing w:after="0"/>
                            </w:pPr>
                          </w:p>
                          <w:p w14:paraId="24C0B990" w14:textId="6EBCE9BF" w:rsidR="009D1AD8" w:rsidRDefault="009D1AD8" w:rsidP="00FC2D74">
                            <w:pPr>
                              <w:pStyle w:val="Caption"/>
                              <w:spacing w:after="0"/>
                            </w:pPr>
                            <w:r>
                              <w:t>Figure D.</w:t>
                            </w:r>
                            <w:r w:rsidR="00CF4633">
                              <w:fldChar w:fldCharType="begin"/>
                            </w:r>
                            <w:r w:rsidR="00CF4633">
                              <w:instrText xml:space="preserve"> SEQ Figure_D. \* ARABIC </w:instrText>
                            </w:r>
                            <w:r w:rsidR="00CF4633">
                              <w:fldChar w:fldCharType="separate"/>
                            </w:r>
                            <w:r>
                              <w:rPr>
                                <w:noProof/>
                              </w:rPr>
                              <w:t>2</w:t>
                            </w:r>
                            <w:r w:rsidR="00CF4633">
                              <w:rPr>
                                <w:noProof/>
                              </w:rPr>
                              <w:fldChar w:fldCharType="end"/>
                            </w:r>
                            <w:r>
                              <w:t xml:space="preserve">. </w:t>
                            </w:r>
                            <w:r w:rsidRPr="00726555">
                              <w:t>DIME Experiment Setup of Bot-</w:t>
                            </w:r>
                            <w:r>
                              <w:t>2</w:t>
                            </w:r>
                          </w:p>
                          <w:p w14:paraId="3D9935C6" w14:textId="597AE79A" w:rsidR="009D1AD8" w:rsidRDefault="009D1AD8" w:rsidP="009D1AD8">
                            <w:pPr>
                              <w:keepNext/>
                              <w:spacing w:before="0" w:after="0" w:line="240" w:lineRule="auto"/>
                              <w:jc w:val="center"/>
                            </w:pPr>
                          </w:p>
                          <w:p w14:paraId="39B0C246" w14:textId="77777777" w:rsidR="009D1AD8" w:rsidRDefault="009D1AD8" w:rsidP="009D1AD8">
                            <w:pPr>
                              <w:pStyle w:val="Caption"/>
                              <w:spacing w:after="0"/>
                            </w:pPr>
                          </w:p>
                          <w:p w14:paraId="71DA3D1B" w14:textId="77777777" w:rsidR="009D1AD8" w:rsidRDefault="009D1AD8" w:rsidP="009D1AD8">
                            <w:pPr>
                              <w:keepNext/>
                              <w:spacing w:before="0" w:after="0" w:line="240" w:lineRule="auto"/>
                              <w:jc w:val="center"/>
                            </w:pPr>
                          </w:p>
                          <w:p w14:paraId="5C673948" w14:textId="77777777" w:rsidR="009D1AD8" w:rsidRDefault="009D1AD8" w:rsidP="009D1AD8">
                            <w:pPr>
                              <w:pStyle w:val="Caption"/>
                              <w:spacing w:after="0"/>
                            </w:pPr>
                          </w:p>
                          <w:p w14:paraId="7F0D5E63" w14:textId="77777777" w:rsidR="009D1AD8" w:rsidRDefault="009D1AD8" w:rsidP="009D1AD8">
                            <w:pPr>
                              <w:keepNext/>
                              <w:spacing w:before="0" w:after="0" w:line="240" w:lineRule="auto"/>
                              <w:jc w:val="center"/>
                            </w:pPr>
                          </w:p>
                          <w:p w14:paraId="3EEAF6FF" w14:textId="77777777" w:rsidR="009D1AD8" w:rsidRDefault="009D1AD8" w:rsidP="009D1AD8">
                            <w:pPr>
                              <w:pStyle w:val="Caption"/>
                              <w:spacing w:after="0"/>
                              <w:jc w:val="both"/>
                            </w:pPr>
                          </w:p>
                          <w:p w14:paraId="5712785D" w14:textId="77777777" w:rsidR="009D1AD8" w:rsidRDefault="009D1AD8" w:rsidP="009D1AD8">
                            <w:pPr>
                              <w:keepNext/>
                              <w:spacing w:before="0" w:after="0" w:line="240" w:lineRule="auto"/>
                              <w:jc w:val="center"/>
                            </w:pPr>
                          </w:p>
                          <w:p w14:paraId="7AA07EEB" w14:textId="77777777" w:rsidR="009D1AD8" w:rsidRDefault="009D1AD8" w:rsidP="009D1AD8">
                            <w:pPr>
                              <w:keepNext/>
                              <w:spacing w:before="0" w:after="0" w:line="240" w:lineRule="auto"/>
                              <w:jc w:val="center"/>
                            </w:pPr>
                          </w:p>
                          <w:p w14:paraId="7A31F63A" w14:textId="77777777" w:rsidR="009D1AD8" w:rsidRDefault="009D1AD8" w:rsidP="009D1AD8">
                            <w:pPr>
                              <w:spacing w:after="0"/>
                            </w:pPr>
                          </w:p>
                          <w:p w14:paraId="69C00ED2" w14:textId="77777777" w:rsidR="009D1AD8" w:rsidRDefault="009D1AD8" w:rsidP="009D1AD8">
                            <w:pPr>
                              <w:spacing w:after="0"/>
                              <w:jc w:val="center"/>
                            </w:pPr>
                            <w:r>
                              <w:t xml:space="preserve"> </w:t>
                            </w:r>
                          </w:p>
                          <w:p w14:paraId="080582F5" w14:textId="77777777" w:rsidR="009D1AD8" w:rsidRDefault="009D1AD8" w:rsidP="009D1AD8">
                            <w:pPr>
                              <w:keepNext/>
                              <w:spacing w:before="0" w:after="0" w:line="240" w:lineRule="auto"/>
                              <w:jc w:val="center"/>
                            </w:pPr>
                          </w:p>
                          <w:p w14:paraId="567D9D5C" w14:textId="77777777" w:rsidR="009D1AD8" w:rsidRDefault="009D1AD8" w:rsidP="009D1AD8">
                            <w:pPr>
                              <w:spacing w:after="0"/>
                            </w:pPr>
                          </w:p>
                          <w:p w14:paraId="2C0AC0A5" w14:textId="77777777" w:rsidR="009D1AD8" w:rsidRPr="00F50518" w:rsidRDefault="009D1AD8" w:rsidP="009D1AD8">
                            <w:pPr>
                              <w:spacing w:after="0"/>
                            </w:pPr>
                          </w:p>
                          <w:p w14:paraId="338D34D6" w14:textId="77777777" w:rsidR="009D1AD8" w:rsidRDefault="009D1AD8" w:rsidP="009D1AD8">
                            <w:pPr>
                              <w:keepNext/>
                              <w:spacing w:before="0" w:after="0" w:line="240" w:lineRule="auto"/>
                              <w:jc w:val="center"/>
                            </w:pPr>
                          </w:p>
                          <w:p w14:paraId="4B30C6BD" w14:textId="77777777" w:rsidR="009D1AD8" w:rsidRDefault="009D1AD8" w:rsidP="009D1AD8">
                            <w:pPr>
                              <w:spacing w:after="0"/>
                            </w:pPr>
                          </w:p>
                          <w:p w14:paraId="29452810" w14:textId="77777777" w:rsidR="009D1AD8" w:rsidRDefault="009D1AD8" w:rsidP="009D1AD8">
                            <w:pPr>
                              <w:spacing w:after="0"/>
                              <w:jc w:val="center"/>
                            </w:pPr>
                            <w:r>
                              <w:t xml:space="preserve"> </w:t>
                            </w:r>
                          </w:p>
                          <w:p w14:paraId="5D1EBAC3" w14:textId="77777777" w:rsidR="009D1AD8" w:rsidRDefault="009D1AD8" w:rsidP="009D1AD8">
                            <w:pPr>
                              <w:keepNext/>
                              <w:spacing w:before="0" w:after="0" w:line="240" w:lineRule="auto"/>
                              <w:jc w:val="center"/>
                            </w:pPr>
                          </w:p>
                          <w:p w14:paraId="7EEFB995" w14:textId="77777777" w:rsidR="009D1AD8" w:rsidRDefault="009D1AD8" w:rsidP="009D1AD8">
                            <w:pPr>
                              <w:spacing w:after="0"/>
                            </w:pPr>
                          </w:p>
                          <w:p w14:paraId="4DAF74CD" w14:textId="77777777" w:rsidR="009D1AD8" w:rsidRDefault="009D1AD8" w:rsidP="009D1AD8">
                            <w:pPr>
                              <w:spacing w:after="0"/>
                              <w:jc w:val="center"/>
                            </w:pPr>
                            <w:r>
                              <w:t xml:space="preserve"> </w:t>
                            </w:r>
                          </w:p>
                          <w:p w14:paraId="5F20B70F" w14:textId="77777777" w:rsidR="009D1AD8" w:rsidRPr="00972D1D" w:rsidRDefault="009D1AD8" w:rsidP="009D1AD8">
                            <w:pPr>
                              <w:keepNext/>
                              <w:spacing w:before="0" w:after="0" w:line="240" w:lineRule="auto"/>
                              <w:jc w:val="center"/>
                              <w:rPr>
                                <w:sz w:val="22"/>
                              </w:rPr>
                            </w:pPr>
                          </w:p>
                          <w:p w14:paraId="051BAB72" w14:textId="77777777" w:rsidR="009D1AD8" w:rsidRPr="00972D1D" w:rsidRDefault="009D1AD8" w:rsidP="009D1AD8">
                            <w:pPr>
                              <w:keepNext/>
                              <w:spacing w:before="0" w:after="0" w:line="240" w:lineRule="auto"/>
                              <w:jc w:val="center"/>
                              <w:rPr>
                                <w:sz w:val="22"/>
                              </w:rPr>
                            </w:pPr>
                          </w:p>
                          <w:p w14:paraId="118CE499" w14:textId="77777777" w:rsidR="009D1AD8" w:rsidRPr="00972D1D" w:rsidRDefault="009D1AD8" w:rsidP="009D1AD8">
                            <w:pPr>
                              <w:spacing w:before="0" w:after="0"/>
                              <w:jc w:val="center"/>
                              <w:rPr>
                                <w:sz w:val="22"/>
                              </w:rPr>
                            </w:pPr>
                          </w:p>
                          <w:p w14:paraId="652A6D30" w14:textId="77777777" w:rsidR="009D1AD8" w:rsidRPr="00972D1D" w:rsidRDefault="009D1AD8" w:rsidP="009D1AD8">
                            <w:pPr>
                              <w:keepNext/>
                              <w:spacing w:before="0" w:after="0" w:line="240" w:lineRule="auto"/>
                              <w:jc w:val="center"/>
                              <w:rPr>
                                <w:sz w:val="22"/>
                              </w:rPr>
                            </w:pPr>
                          </w:p>
                          <w:p w14:paraId="27ABBFB4" w14:textId="77777777" w:rsidR="009D1AD8" w:rsidRPr="00972D1D" w:rsidRDefault="009D1AD8" w:rsidP="009D1AD8">
                            <w:pPr>
                              <w:spacing w:before="0" w:after="0"/>
                              <w:rPr>
                                <w:sz w:val="22"/>
                              </w:rPr>
                            </w:pPr>
                          </w:p>
                          <w:p w14:paraId="02E61A23" w14:textId="77777777" w:rsidR="009D1AD8" w:rsidRPr="00972D1D" w:rsidRDefault="009D1AD8" w:rsidP="009D1AD8">
                            <w:pPr>
                              <w:spacing w:before="0" w:after="0"/>
                              <w:jc w:val="center"/>
                              <w:rPr>
                                <w:sz w:val="22"/>
                              </w:rPr>
                            </w:pPr>
                            <w:r w:rsidRPr="00972D1D">
                              <w:rPr>
                                <w:sz w:val="22"/>
                              </w:rPr>
                              <w:t xml:space="preserve"> </w:t>
                            </w:r>
                          </w:p>
                          <w:p w14:paraId="5085579A" w14:textId="77777777" w:rsidR="009D1AD8" w:rsidRPr="00972D1D" w:rsidRDefault="009D1AD8" w:rsidP="009D1AD8">
                            <w:pPr>
                              <w:keepNext/>
                              <w:spacing w:before="0" w:after="0" w:line="240" w:lineRule="auto"/>
                              <w:jc w:val="center"/>
                              <w:rPr>
                                <w:sz w:val="22"/>
                              </w:rPr>
                            </w:pPr>
                          </w:p>
                          <w:p w14:paraId="267E9334" w14:textId="77777777" w:rsidR="009D1AD8" w:rsidRPr="00972D1D" w:rsidRDefault="009D1AD8" w:rsidP="009D1AD8">
                            <w:pPr>
                              <w:spacing w:before="0" w:after="0"/>
                              <w:rPr>
                                <w:sz w:val="22"/>
                              </w:rPr>
                            </w:pPr>
                          </w:p>
                          <w:p w14:paraId="60E1FDB7" w14:textId="77777777" w:rsidR="009D1AD8" w:rsidRPr="00972D1D" w:rsidRDefault="009D1AD8" w:rsidP="009D1AD8">
                            <w:pPr>
                              <w:keepNext/>
                              <w:spacing w:before="0" w:after="0" w:line="240" w:lineRule="auto"/>
                              <w:jc w:val="center"/>
                              <w:rPr>
                                <w:sz w:val="22"/>
                              </w:rPr>
                            </w:pPr>
                          </w:p>
                          <w:p w14:paraId="58CF4ECA" w14:textId="77777777" w:rsidR="009D1AD8" w:rsidRPr="00972D1D" w:rsidRDefault="009D1AD8" w:rsidP="009D1AD8">
                            <w:pPr>
                              <w:spacing w:before="0" w:after="0"/>
                              <w:jc w:val="center"/>
                              <w:rPr>
                                <w:sz w:val="22"/>
                              </w:rPr>
                            </w:pPr>
                          </w:p>
                          <w:p w14:paraId="240E7825" w14:textId="77777777" w:rsidR="009D1AD8" w:rsidRPr="00972D1D" w:rsidRDefault="009D1AD8" w:rsidP="009D1AD8">
                            <w:pPr>
                              <w:keepNext/>
                              <w:spacing w:before="0" w:after="0" w:line="240" w:lineRule="auto"/>
                              <w:jc w:val="center"/>
                              <w:rPr>
                                <w:sz w:val="22"/>
                              </w:rPr>
                            </w:pPr>
                          </w:p>
                          <w:p w14:paraId="5A23F855" w14:textId="77777777" w:rsidR="009D1AD8" w:rsidRPr="00972D1D" w:rsidRDefault="009D1AD8" w:rsidP="009D1AD8">
                            <w:pPr>
                              <w:spacing w:before="0" w:after="0" w:line="240" w:lineRule="auto"/>
                              <w:jc w:val="center"/>
                              <w:rPr>
                                <w:sz w:val="22"/>
                              </w:rPr>
                            </w:pPr>
                          </w:p>
                          <w:p w14:paraId="30FACD5D" w14:textId="77777777" w:rsidR="009D1AD8" w:rsidRPr="00972D1D" w:rsidRDefault="009D1AD8" w:rsidP="009D1AD8">
                            <w:pPr>
                              <w:spacing w:before="0" w:after="0" w:line="240" w:lineRule="auto"/>
                              <w:jc w:val="center"/>
                              <w:rPr>
                                <w:sz w:val="22"/>
                              </w:rPr>
                            </w:pPr>
                          </w:p>
                          <w:p w14:paraId="20A545A0" w14:textId="77777777" w:rsidR="009D1AD8" w:rsidRPr="00972D1D" w:rsidRDefault="009D1AD8" w:rsidP="009D1AD8">
                            <w:pPr>
                              <w:keepNext/>
                              <w:spacing w:before="0" w:after="0" w:line="240" w:lineRule="auto"/>
                              <w:jc w:val="center"/>
                              <w:rPr>
                                <w:sz w:val="22"/>
                              </w:rPr>
                            </w:pPr>
                          </w:p>
                          <w:p w14:paraId="7F6CC09F" w14:textId="77777777" w:rsidR="009D1AD8" w:rsidRPr="00972D1D" w:rsidRDefault="009D1AD8" w:rsidP="009D1AD8">
                            <w:pPr>
                              <w:spacing w:before="0" w:after="0"/>
                              <w:rPr>
                                <w:sz w:val="22"/>
                              </w:rPr>
                            </w:pPr>
                          </w:p>
                          <w:p w14:paraId="0A268821" w14:textId="77777777" w:rsidR="009D1AD8" w:rsidRPr="00972D1D" w:rsidRDefault="009D1AD8" w:rsidP="009D1AD8">
                            <w:pPr>
                              <w:keepNext/>
                              <w:spacing w:before="0" w:after="0" w:line="240" w:lineRule="auto"/>
                              <w:jc w:val="center"/>
                              <w:rPr>
                                <w:sz w:val="22"/>
                              </w:rPr>
                            </w:pPr>
                          </w:p>
                          <w:p w14:paraId="034110EA" w14:textId="77777777" w:rsidR="009D1AD8" w:rsidRPr="00972D1D" w:rsidRDefault="009D1AD8" w:rsidP="009D1AD8">
                            <w:pPr>
                              <w:spacing w:before="0" w:after="0"/>
                              <w:jc w:val="center"/>
                              <w:rPr>
                                <w:sz w:val="22"/>
                              </w:rPr>
                            </w:pPr>
                          </w:p>
                          <w:p w14:paraId="723299F3" w14:textId="77777777" w:rsidR="009D1AD8" w:rsidRPr="00972D1D" w:rsidRDefault="009D1AD8" w:rsidP="009D1AD8">
                            <w:pPr>
                              <w:spacing w:before="0" w:after="0"/>
                              <w:jc w:val="center"/>
                              <w:rPr>
                                <w:sz w:val="22"/>
                              </w:rPr>
                            </w:pPr>
                          </w:p>
                          <w:p w14:paraId="1A490148" w14:textId="77777777" w:rsidR="009D1AD8" w:rsidRPr="00972D1D" w:rsidRDefault="009D1AD8" w:rsidP="009D1AD8">
                            <w:pPr>
                              <w:keepNext/>
                              <w:spacing w:before="0" w:after="0" w:line="240" w:lineRule="auto"/>
                              <w:jc w:val="center"/>
                              <w:rPr>
                                <w:sz w:val="22"/>
                              </w:rPr>
                            </w:pPr>
                          </w:p>
                          <w:p w14:paraId="7DC2F740" w14:textId="77777777" w:rsidR="009D1AD8" w:rsidRPr="00972D1D" w:rsidRDefault="009D1AD8" w:rsidP="009D1AD8">
                            <w:pPr>
                              <w:spacing w:before="0" w:after="0"/>
                              <w:rPr>
                                <w:sz w:val="22"/>
                              </w:rPr>
                            </w:pPr>
                          </w:p>
                          <w:p w14:paraId="3B94591F" w14:textId="77777777" w:rsidR="009D1AD8" w:rsidRPr="00972D1D" w:rsidRDefault="009D1AD8" w:rsidP="009D1AD8">
                            <w:pPr>
                              <w:spacing w:before="0" w:after="0"/>
                              <w:jc w:val="center"/>
                              <w:rPr>
                                <w:sz w:val="22"/>
                              </w:rPr>
                            </w:pPr>
                            <w:r w:rsidRPr="00972D1D">
                              <w:rPr>
                                <w:sz w:val="22"/>
                              </w:rPr>
                              <w:t xml:space="preserve"> </w:t>
                            </w:r>
                          </w:p>
                          <w:p w14:paraId="452BD24D" w14:textId="77777777" w:rsidR="009D1AD8" w:rsidRPr="00972D1D" w:rsidRDefault="009D1AD8" w:rsidP="009D1AD8">
                            <w:pPr>
                              <w:keepNext/>
                              <w:spacing w:before="0" w:after="0" w:line="240" w:lineRule="auto"/>
                              <w:jc w:val="center"/>
                              <w:rPr>
                                <w:sz w:val="22"/>
                              </w:rPr>
                            </w:pPr>
                          </w:p>
                          <w:p w14:paraId="3D2FBE39" w14:textId="77777777" w:rsidR="009D1AD8" w:rsidRPr="00972D1D" w:rsidRDefault="009D1AD8" w:rsidP="009D1AD8">
                            <w:pPr>
                              <w:keepNext/>
                              <w:spacing w:before="0" w:after="0" w:line="240" w:lineRule="auto"/>
                              <w:jc w:val="center"/>
                              <w:rPr>
                                <w:sz w:val="22"/>
                              </w:rPr>
                            </w:pPr>
                          </w:p>
                          <w:p w14:paraId="6BA159E9" w14:textId="77777777" w:rsidR="009D1AD8" w:rsidRPr="00972D1D" w:rsidRDefault="009D1AD8" w:rsidP="009D1AD8">
                            <w:pPr>
                              <w:keepNext/>
                              <w:spacing w:before="0" w:after="0" w:line="240" w:lineRule="auto"/>
                              <w:jc w:val="center"/>
                              <w:rPr>
                                <w:sz w:val="22"/>
                              </w:rPr>
                            </w:pPr>
                          </w:p>
                          <w:p w14:paraId="28032B3E" w14:textId="77777777" w:rsidR="009D1AD8" w:rsidRPr="00972D1D" w:rsidRDefault="009D1AD8" w:rsidP="009D1AD8">
                            <w:pPr>
                              <w:spacing w:before="0" w:after="0" w:line="240" w:lineRule="auto"/>
                              <w:rPr>
                                <w:sz w:val="22"/>
                              </w:rPr>
                            </w:pPr>
                          </w:p>
                          <w:p w14:paraId="1C9EBD12" w14:textId="77777777" w:rsidR="009D1AD8" w:rsidRPr="00972D1D" w:rsidRDefault="009D1AD8" w:rsidP="009D1AD8">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7729F7" id="Text Box 53" o:spid="_x0000_s1102" type="#_x0000_t202" style="position:absolute;left:0;text-align:left;margin-left:359.5pt;margin-top:341.55pt;width:410.7pt;height:271.05pt;z-index:-25164177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" stroked="f">
                <v:textbox inset="1.44pt,1.44pt,1.44pt,1.44pt">
                  <w:txbxContent>
                    <w:p w14:paraId="5B13E18D" w14:textId="04566DC2" w:rsidR="009D1AD8" w:rsidRDefault="00FC2D74" w:rsidP="009D1AD8">
                      <w:pPr>
                        <w:keepNext/>
                        <w:spacing w:before="0" w:after="0" w:line="240" w:lineRule="auto"/>
                        <w:jc w:val="center"/>
                      </w:pPr>
                      <w:r>
                        <w:rPr>
                          <w:noProof/>
                        </w:rPr>
                        <w:drawing>
                          <wp:inline distT="0" distB="0" distL="0" distR="0" wp14:anchorId="02BD70B7" wp14:editId="3964E549">
                            <wp:extent cx="5100204" cy="2868943"/>
                            <wp:effectExtent l="19050" t="19050" r="24765" b="2667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144"/>
                                    <a:stretch>
                                      <a:fillRect/>
                                    </a:stretch>
                                  </pic:blipFill>
                                  <pic:spPr>
                                    <a:xfrm>
                                      <a:off x="0" y="0"/>
                                      <a:ext cx="5106218" cy="2872326"/>
                                    </a:xfrm>
                                    <a:prstGeom prst="rect">
                                      <a:avLst/>
                                    </a:prstGeom>
                                    <a:ln>
                                      <a:solidFill>
                                        <a:schemeClr val="bg1">
                                          <a:lumMod val="85000"/>
                                        </a:schemeClr>
                                      </a:solidFill>
                                    </a:ln>
                                  </pic:spPr>
                                </pic:pic>
                              </a:graphicData>
                            </a:graphic>
                          </wp:inline>
                        </w:drawing>
                      </w:r>
                    </w:p>
                    <w:p w14:paraId="6060487C" w14:textId="77777777" w:rsidR="00FC2D74" w:rsidRDefault="00FC2D74" w:rsidP="00FC2D74">
                      <w:pPr>
                        <w:pStyle w:val="Caption"/>
                        <w:spacing w:after="0"/>
                      </w:pPr>
                    </w:p>
                    <w:p w14:paraId="24C0B990" w14:textId="6EBCE9BF" w:rsidR="009D1AD8" w:rsidRDefault="009D1AD8" w:rsidP="00FC2D74">
                      <w:pPr>
                        <w:pStyle w:val="Caption"/>
                        <w:spacing w:after="0"/>
                      </w:pPr>
                      <w:r>
                        <w:t>Figure D.</w:t>
                      </w:r>
                      <w:fldSimple w:instr=" SEQ Figure_D. \* ARABIC ">
                        <w:r>
                          <w:rPr>
                            <w:noProof/>
                          </w:rPr>
                          <w:t>2</w:t>
                        </w:r>
                      </w:fldSimple>
                      <w:r>
                        <w:t xml:space="preserve">. </w:t>
                      </w:r>
                      <w:r w:rsidRPr="00726555">
                        <w:t>DIME Experiment Setup of Bot-</w:t>
                      </w:r>
                      <w:r>
                        <w:t>2</w:t>
                      </w:r>
                    </w:p>
                    <w:p w14:paraId="3D9935C6" w14:textId="597AE79A" w:rsidR="009D1AD8" w:rsidRDefault="009D1AD8" w:rsidP="009D1AD8">
                      <w:pPr>
                        <w:keepNext/>
                        <w:spacing w:before="0" w:after="0" w:line="240" w:lineRule="auto"/>
                        <w:jc w:val="center"/>
                      </w:pPr>
                    </w:p>
                    <w:p w14:paraId="39B0C246" w14:textId="77777777" w:rsidR="009D1AD8" w:rsidRDefault="009D1AD8" w:rsidP="009D1AD8">
                      <w:pPr>
                        <w:pStyle w:val="Caption"/>
                        <w:spacing w:after="0"/>
                      </w:pPr>
                    </w:p>
                    <w:p w14:paraId="71DA3D1B" w14:textId="77777777" w:rsidR="009D1AD8" w:rsidRDefault="009D1AD8" w:rsidP="009D1AD8">
                      <w:pPr>
                        <w:keepNext/>
                        <w:spacing w:before="0" w:after="0" w:line="240" w:lineRule="auto"/>
                        <w:jc w:val="center"/>
                      </w:pPr>
                    </w:p>
                    <w:p w14:paraId="5C673948" w14:textId="77777777" w:rsidR="009D1AD8" w:rsidRDefault="009D1AD8" w:rsidP="009D1AD8">
                      <w:pPr>
                        <w:pStyle w:val="Caption"/>
                        <w:spacing w:after="0"/>
                      </w:pPr>
                    </w:p>
                    <w:p w14:paraId="7F0D5E63" w14:textId="77777777" w:rsidR="009D1AD8" w:rsidRDefault="009D1AD8" w:rsidP="009D1AD8">
                      <w:pPr>
                        <w:keepNext/>
                        <w:spacing w:before="0" w:after="0" w:line="240" w:lineRule="auto"/>
                        <w:jc w:val="center"/>
                      </w:pPr>
                    </w:p>
                    <w:p w14:paraId="3EEAF6FF" w14:textId="77777777" w:rsidR="009D1AD8" w:rsidRDefault="009D1AD8" w:rsidP="009D1AD8">
                      <w:pPr>
                        <w:pStyle w:val="Caption"/>
                        <w:spacing w:after="0"/>
                        <w:jc w:val="both"/>
                      </w:pPr>
                    </w:p>
                    <w:p w14:paraId="5712785D" w14:textId="77777777" w:rsidR="009D1AD8" w:rsidRDefault="009D1AD8" w:rsidP="009D1AD8">
                      <w:pPr>
                        <w:keepNext/>
                        <w:spacing w:before="0" w:after="0" w:line="240" w:lineRule="auto"/>
                        <w:jc w:val="center"/>
                      </w:pPr>
                    </w:p>
                    <w:p w14:paraId="7AA07EEB" w14:textId="77777777" w:rsidR="009D1AD8" w:rsidRDefault="009D1AD8" w:rsidP="009D1AD8">
                      <w:pPr>
                        <w:keepNext/>
                        <w:spacing w:before="0" w:after="0" w:line="240" w:lineRule="auto"/>
                        <w:jc w:val="center"/>
                      </w:pPr>
                    </w:p>
                    <w:p w14:paraId="7A31F63A" w14:textId="77777777" w:rsidR="009D1AD8" w:rsidRDefault="009D1AD8" w:rsidP="009D1AD8">
                      <w:pPr>
                        <w:spacing w:after="0"/>
                      </w:pPr>
                    </w:p>
                    <w:p w14:paraId="69C00ED2" w14:textId="77777777" w:rsidR="009D1AD8" w:rsidRDefault="009D1AD8" w:rsidP="009D1AD8">
                      <w:pPr>
                        <w:spacing w:after="0"/>
                        <w:jc w:val="center"/>
                      </w:pPr>
                      <w:r>
                        <w:t xml:space="preserve"> </w:t>
                      </w:r>
                    </w:p>
                    <w:p w14:paraId="080582F5" w14:textId="77777777" w:rsidR="009D1AD8" w:rsidRDefault="009D1AD8" w:rsidP="009D1AD8">
                      <w:pPr>
                        <w:keepNext/>
                        <w:spacing w:before="0" w:after="0" w:line="240" w:lineRule="auto"/>
                        <w:jc w:val="center"/>
                      </w:pPr>
                    </w:p>
                    <w:p w14:paraId="567D9D5C" w14:textId="77777777" w:rsidR="009D1AD8" w:rsidRDefault="009D1AD8" w:rsidP="009D1AD8">
                      <w:pPr>
                        <w:spacing w:after="0"/>
                      </w:pPr>
                    </w:p>
                    <w:p w14:paraId="2C0AC0A5" w14:textId="77777777" w:rsidR="009D1AD8" w:rsidRPr="00F50518" w:rsidRDefault="009D1AD8" w:rsidP="009D1AD8">
                      <w:pPr>
                        <w:spacing w:after="0"/>
                      </w:pPr>
                    </w:p>
                    <w:p w14:paraId="338D34D6" w14:textId="77777777" w:rsidR="009D1AD8" w:rsidRDefault="009D1AD8" w:rsidP="009D1AD8">
                      <w:pPr>
                        <w:keepNext/>
                        <w:spacing w:before="0" w:after="0" w:line="240" w:lineRule="auto"/>
                        <w:jc w:val="center"/>
                      </w:pPr>
                    </w:p>
                    <w:p w14:paraId="4B30C6BD" w14:textId="77777777" w:rsidR="009D1AD8" w:rsidRDefault="009D1AD8" w:rsidP="009D1AD8">
                      <w:pPr>
                        <w:spacing w:after="0"/>
                      </w:pPr>
                    </w:p>
                    <w:p w14:paraId="29452810" w14:textId="77777777" w:rsidR="009D1AD8" w:rsidRDefault="009D1AD8" w:rsidP="009D1AD8">
                      <w:pPr>
                        <w:spacing w:after="0"/>
                        <w:jc w:val="center"/>
                      </w:pPr>
                      <w:r>
                        <w:t xml:space="preserve"> </w:t>
                      </w:r>
                    </w:p>
                    <w:p w14:paraId="5D1EBAC3" w14:textId="77777777" w:rsidR="009D1AD8" w:rsidRDefault="009D1AD8" w:rsidP="009D1AD8">
                      <w:pPr>
                        <w:keepNext/>
                        <w:spacing w:before="0" w:after="0" w:line="240" w:lineRule="auto"/>
                        <w:jc w:val="center"/>
                      </w:pPr>
                    </w:p>
                    <w:p w14:paraId="7EEFB995" w14:textId="77777777" w:rsidR="009D1AD8" w:rsidRDefault="009D1AD8" w:rsidP="009D1AD8">
                      <w:pPr>
                        <w:spacing w:after="0"/>
                      </w:pPr>
                    </w:p>
                    <w:p w14:paraId="4DAF74CD" w14:textId="77777777" w:rsidR="009D1AD8" w:rsidRDefault="009D1AD8" w:rsidP="009D1AD8">
                      <w:pPr>
                        <w:spacing w:after="0"/>
                        <w:jc w:val="center"/>
                      </w:pPr>
                      <w:r>
                        <w:t xml:space="preserve"> </w:t>
                      </w:r>
                    </w:p>
                    <w:p w14:paraId="5F20B70F" w14:textId="77777777" w:rsidR="009D1AD8" w:rsidRPr="00972D1D" w:rsidRDefault="009D1AD8" w:rsidP="009D1AD8">
                      <w:pPr>
                        <w:keepNext/>
                        <w:spacing w:before="0" w:after="0" w:line="240" w:lineRule="auto"/>
                        <w:jc w:val="center"/>
                        <w:rPr>
                          <w:sz w:val="22"/>
                        </w:rPr>
                      </w:pPr>
                    </w:p>
                    <w:p w14:paraId="051BAB72" w14:textId="77777777" w:rsidR="009D1AD8" w:rsidRPr="00972D1D" w:rsidRDefault="009D1AD8" w:rsidP="009D1AD8">
                      <w:pPr>
                        <w:keepNext/>
                        <w:spacing w:before="0" w:after="0" w:line="240" w:lineRule="auto"/>
                        <w:jc w:val="center"/>
                        <w:rPr>
                          <w:sz w:val="22"/>
                        </w:rPr>
                      </w:pPr>
                    </w:p>
                    <w:p w14:paraId="118CE499" w14:textId="77777777" w:rsidR="009D1AD8" w:rsidRPr="00972D1D" w:rsidRDefault="009D1AD8" w:rsidP="009D1AD8">
                      <w:pPr>
                        <w:spacing w:before="0" w:after="0"/>
                        <w:jc w:val="center"/>
                        <w:rPr>
                          <w:sz w:val="22"/>
                        </w:rPr>
                      </w:pPr>
                    </w:p>
                    <w:p w14:paraId="652A6D30" w14:textId="77777777" w:rsidR="009D1AD8" w:rsidRPr="00972D1D" w:rsidRDefault="009D1AD8" w:rsidP="009D1AD8">
                      <w:pPr>
                        <w:keepNext/>
                        <w:spacing w:before="0" w:after="0" w:line="240" w:lineRule="auto"/>
                        <w:jc w:val="center"/>
                        <w:rPr>
                          <w:sz w:val="22"/>
                        </w:rPr>
                      </w:pPr>
                    </w:p>
                    <w:p w14:paraId="27ABBFB4" w14:textId="77777777" w:rsidR="009D1AD8" w:rsidRPr="00972D1D" w:rsidRDefault="009D1AD8" w:rsidP="009D1AD8">
                      <w:pPr>
                        <w:spacing w:before="0" w:after="0"/>
                        <w:rPr>
                          <w:sz w:val="22"/>
                        </w:rPr>
                      </w:pPr>
                    </w:p>
                    <w:p w14:paraId="02E61A23" w14:textId="77777777" w:rsidR="009D1AD8" w:rsidRPr="00972D1D" w:rsidRDefault="009D1AD8" w:rsidP="009D1AD8">
                      <w:pPr>
                        <w:spacing w:before="0" w:after="0"/>
                        <w:jc w:val="center"/>
                        <w:rPr>
                          <w:sz w:val="22"/>
                        </w:rPr>
                      </w:pPr>
                      <w:r w:rsidRPr="00972D1D">
                        <w:rPr>
                          <w:sz w:val="22"/>
                        </w:rPr>
                        <w:t xml:space="preserve"> </w:t>
                      </w:r>
                    </w:p>
                    <w:p w14:paraId="5085579A" w14:textId="77777777" w:rsidR="009D1AD8" w:rsidRPr="00972D1D" w:rsidRDefault="009D1AD8" w:rsidP="009D1AD8">
                      <w:pPr>
                        <w:keepNext/>
                        <w:spacing w:before="0" w:after="0" w:line="240" w:lineRule="auto"/>
                        <w:jc w:val="center"/>
                        <w:rPr>
                          <w:sz w:val="22"/>
                        </w:rPr>
                      </w:pPr>
                    </w:p>
                    <w:p w14:paraId="267E9334" w14:textId="77777777" w:rsidR="009D1AD8" w:rsidRPr="00972D1D" w:rsidRDefault="009D1AD8" w:rsidP="009D1AD8">
                      <w:pPr>
                        <w:spacing w:before="0" w:after="0"/>
                        <w:rPr>
                          <w:sz w:val="22"/>
                        </w:rPr>
                      </w:pPr>
                    </w:p>
                    <w:p w14:paraId="60E1FDB7" w14:textId="77777777" w:rsidR="009D1AD8" w:rsidRPr="00972D1D" w:rsidRDefault="009D1AD8" w:rsidP="009D1AD8">
                      <w:pPr>
                        <w:keepNext/>
                        <w:spacing w:before="0" w:after="0" w:line="240" w:lineRule="auto"/>
                        <w:jc w:val="center"/>
                        <w:rPr>
                          <w:sz w:val="22"/>
                        </w:rPr>
                      </w:pPr>
                    </w:p>
                    <w:p w14:paraId="58CF4ECA" w14:textId="77777777" w:rsidR="009D1AD8" w:rsidRPr="00972D1D" w:rsidRDefault="009D1AD8" w:rsidP="009D1AD8">
                      <w:pPr>
                        <w:spacing w:before="0" w:after="0"/>
                        <w:jc w:val="center"/>
                        <w:rPr>
                          <w:sz w:val="22"/>
                        </w:rPr>
                      </w:pPr>
                    </w:p>
                    <w:p w14:paraId="240E7825" w14:textId="77777777" w:rsidR="009D1AD8" w:rsidRPr="00972D1D" w:rsidRDefault="009D1AD8" w:rsidP="009D1AD8">
                      <w:pPr>
                        <w:keepNext/>
                        <w:spacing w:before="0" w:after="0" w:line="240" w:lineRule="auto"/>
                        <w:jc w:val="center"/>
                        <w:rPr>
                          <w:sz w:val="22"/>
                        </w:rPr>
                      </w:pPr>
                    </w:p>
                    <w:p w14:paraId="5A23F855" w14:textId="77777777" w:rsidR="009D1AD8" w:rsidRPr="00972D1D" w:rsidRDefault="009D1AD8" w:rsidP="009D1AD8">
                      <w:pPr>
                        <w:spacing w:before="0" w:after="0" w:line="240" w:lineRule="auto"/>
                        <w:jc w:val="center"/>
                        <w:rPr>
                          <w:sz w:val="22"/>
                        </w:rPr>
                      </w:pPr>
                    </w:p>
                    <w:p w14:paraId="30FACD5D" w14:textId="77777777" w:rsidR="009D1AD8" w:rsidRPr="00972D1D" w:rsidRDefault="009D1AD8" w:rsidP="009D1AD8">
                      <w:pPr>
                        <w:spacing w:before="0" w:after="0" w:line="240" w:lineRule="auto"/>
                        <w:jc w:val="center"/>
                        <w:rPr>
                          <w:sz w:val="22"/>
                        </w:rPr>
                      </w:pPr>
                    </w:p>
                    <w:p w14:paraId="20A545A0" w14:textId="77777777" w:rsidR="009D1AD8" w:rsidRPr="00972D1D" w:rsidRDefault="009D1AD8" w:rsidP="009D1AD8">
                      <w:pPr>
                        <w:keepNext/>
                        <w:spacing w:before="0" w:after="0" w:line="240" w:lineRule="auto"/>
                        <w:jc w:val="center"/>
                        <w:rPr>
                          <w:sz w:val="22"/>
                        </w:rPr>
                      </w:pPr>
                    </w:p>
                    <w:p w14:paraId="7F6CC09F" w14:textId="77777777" w:rsidR="009D1AD8" w:rsidRPr="00972D1D" w:rsidRDefault="009D1AD8" w:rsidP="009D1AD8">
                      <w:pPr>
                        <w:spacing w:before="0" w:after="0"/>
                        <w:rPr>
                          <w:sz w:val="22"/>
                        </w:rPr>
                      </w:pPr>
                    </w:p>
                    <w:p w14:paraId="0A268821" w14:textId="77777777" w:rsidR="009D1AD8" w:rsidRPr="00972D1D" w:rsidRDefault="009D1AD8" w:rsidP="009D1AD8">
                      <w:pPr>
                        <w:keepNext/>
                        <w:spacing w:before="0" w:after="0" w:line="240" w:lineRule="auto"/>
                        <w:jc w:val="center"/>
                        <w:rPr>
                          <w:sz w:val="22"/>
                        </w:rPr>
                      </w:pPr>
                    </w:p>
                    <w:p w14:paraId="034110EA" w14:textId="77777777" w:rsidR="009D1AD8" w:rsidRPr="00972D1D" w:rsidRDefault="009D1AD8" w:rsidP="009D1AD8">
                      <w:pPr>
                        <w:spacing w:before="0" w:after="0"/>
                        <w:jc w:val="center"/>
                        <w:rPr>
                          <w:sz w:val="22"/>
                        </w:rPr>
                      </w:pPr>
                    </w:p>
                    <w:p w14:paraId="723299F3" w14:textId="77777777" w:rsidR="009D1AD8" w:rsidRPr="00972D1D" w:rsidRDefault="009D1AD8" w:rsidP="009D1AD8">
                      <w:pPr>
                        <w:spacing w:before="0" w:after="0"/>
                        <w:jc w:val="center"/>
                        <w:rPr>
                          <w:sz w:val="22"/>
                        </w:rPr>
                      </w:pPr>
                    </w:p>
                    <w:p w14:paraId="1A490148" w14:textId="77777777" w:rsidR="009D1AD8" w:rsidRPr="00972D1D" w:rsidRDefault="009D1AD8" w:rsidP="009D1AD8">
                      <w:pPr>
                        <w:keepNext/>
                        <w:spacing w:before="0" w:after="0" w:line="240" w:lineRule="auto"/>
                        <w:jc w:val="center"/>
                        <w:rPr>
                          <w:sz w:val="22"/>
                        </w:rPr>
                      </w:pPr>
                    </w:p>
                    <w:p w14:paraId="7DC2F740" w14:textId="77777777" w:rsidR="009D1AD8" w:rsidRPr="00972D1D" w:rsidRDefault="009D1AD8" w:rsidP="009D1AD8">
                      <w:pPr>
                        <w:spacing w:before="0" w:after="0"/>
                        <w:rPr>
                          <w:sz w:val="22"/>
                        </w:rPr>
                      </w:pPr>
                    </w:p>
                    <w:p w14:paraId="3B94591F" w14:textId="77777777" w:rsidR="009D1AD8" w:rsidRPr="00972D1D" w:rsidRDefault="009D1AD8" w:rsidP="009D1AD8">
                      <w:pPr>
                        <w:spacing w:before="0" w:after="0"/>
                        <w:jc w:val="center"/>
                        <w:rPr>
                          <w:sz w:val="22"/>
                        </w:rPr>
                      </w:pPr>
                      <w:r w:rsidRPr="00972D1D">
                        <w:rPr>
                          <w:sz w:val="22"/>
                        </w:rPr>
                        <w:t xml:space="preserve"> </w:t>
                      </w:r>
                    </w:p>
                    <w:p w14:paraId="452BD24D" w14:textId="77777777" w:rsidR="009D1AD8" w:rsidRPr="00972D1D" w:rsidRDefault="009D1AD8" w:rsidP="009D1AD8">
                      <w:pPr>
                        <w:keepNext/>
                        <w:spacing w:before="0" w:after="0" w:line="240" w:lineRule="auto"/>
                        <w:jc w:val="center"/>
                        <w:rPr>
                          <w:sz w:val="22"/>
                        </w:rPr>
                      </w:pPr>
                    </w:p>
                    <w:p w14:paraId="3D2FBE39" w14:textId="77777777" w:rsidR="009D1AD8" w:rsidRPr="00972D1D" w:rsidRDefault="009D1AD8" w:rsidP="009D1AD8">
                      <w:pPr>
                        <w:keepNext/>
                        <w:spacing w:before="0" w:after="0" w:line="240" w:lineRule="auto"/>
                        <w:jc w:val="center"/>
                        <w:rPr>
                          <w:sz w:val="22"/>
                        </w:rPr>
                      </w:pPr>
                    </w:p>
                    <w:p w14:paraId="6BA159E9" w14:textId="77777777" w:rsidR="009D1AD8" w:rsidRPr="00972D1D" w:rsidRDefault="009D1AD8" w:rsidP="009D1AD8">
                      <w:pPr>
                        <w:keepNext/>
                        <w:spacing w:before="0" w:after="0" w:line="240" w:lineRule="auto"/>
                        <w:jc w:val="center"/>
                        <w:rPr>
                          <w:sz w:val="22"/>
                        </w:rPr>
                      </w:pPr>
                    </w:p>
                    <w:p w14:paraId="28032B3E" w14:textId="77777777" w:rsidR="009D1AD8" w:rsidRPr="00972D1D" w:rsidRDefault="009D1AD8" w:rsidP="009D1AD8">
                      <w:pPr>
                        <w:spacing w:before="0" w:after="0" w:line="240" w:lineRule="auto"/>
                        <w:rPr>
                          <w:sz w:val="22"/>
                        </w:rPr>
                      </w:pPr>
                    </w:p>
                    <w:p w14:paraId="1C9EBD12" w14:textId="77777777" w:rsidR="009D1AD8" w:rsidRPr="00972D1D" w:rsidRDefault="009D1AD8" w:rsidP="009D1AD8">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493D766F" w14:textId="29DCD5E2" w:rsidR="009D1AD8" w:rsidRDefault="009D1AD8" w:rsidP="005F1B8A"/>
    <w:p w14:paraId="40C76C79" w14:textId="77777777" w:rsidR="009D1AD8" w:rsidRDefault="009D1AD8" w:rsidP="005F1B8A"/>
    <w:p w14:paraId="514C513C" w14:textId="53FEB412" w:rsidR="00B358B9" w:rsidRDefault="005F1B8A" w:rsidP="00B358B9">
      <w:pPr>
        <w:pStyle w:val="Heading2"/>
      </w:pPr>
      <w:bookmarkStart w:id="217" w:name="_Ref117070328"/>
      <w:bookmarkStart w:id="218" w:name="_Toc117094383"/>
      <w:r>
        <w:lastRenderedPageBreak/>
        <w:t xml:space="preserve">Appendix E: </w:t>
      </w:r>
      <w:r w:rsidR="00B358B9">
        <w:t>DIME Experiment Observations</w:t>
      </w:r>
      <w:bookmarkEnd w:id="217"/>
      <w:bookmarkEnd w:id="218"/>
    </w:p>
    <w:p w14:paraId="2C3984AC" w14:textId="08A20213" w:rsidR="00F76D51" w:rsidRPr="007909BE" w:rsidRDefault="00C33416" w:rsidP="007909BE">
      <w:pPr>
        <w:jc w:val="left"/>
        <w:rPr>
          <w:szCs w:val="24"/>
        </w:rPr>
      </w:pPr>
      <w:r w:rsidRPr="007909BE">
        <w:rPr>
          <w:szCs w:val="24"/>
        </w:rPr>
        <w:t>DIME experiment observations are available</w:t>
      </w:r>
      <w:r w:rsidR="002A102C" w:rsidRPr="007909BE">
        <w:rPr>
          <w:szCs w:val="24"/>
        </w:rPr>
        <w:t xml:space="preserve"> </w:t>
      </w:r>
      <w:r w:rsidR="007909BE" w:rsidRPr="007909BE">
        <w:rPr>
          <w:szCs w:val="24"/>
        </w:rPr>
        <w:t xml:space="preserve">at </w:t>
      </w:r>
      <w:hyperlink r:id="rId145" w:history="1">
        <w:r w:rsidR="007909BE" w:rsidRPr="00945957">
          <w:rPr>
            <w:rStyle w:val="Hyperlink"/>
            <w:szCs w:val="24"/>
          </w:rPr>
          <w:t>https://rr6txd9ijim.typeform.com/report/RxIayEXi/OH1gKeQjvUP88Bsu</w:t>
        </w:r>
      </w:hyperlink>
      <w:r w:rsidR="007909BE">
        <w:rPr>
          <w:color w:val="000000"/>
          <w:szCs w:val="24"/>
        </w:rPr>
        <w:t xml:space="preserve"> </w:t>
      </w:r>
    </w:p>
    <w:p w14:paraId="5EB7AEBF" w14:textId="77299653" w:rsidR="00F76D51" w:rsidRDefault="00F76D51" w:rsidP="00031955"/>
    <w:p w14:paraId="6F175B3A" w14:textId="77777777" w:rsidR="00F76D51" w:rsidRDefault="00F76D51" w:rsidP="00031955"/>
    <w:p w14:paraId="06933174" w14:textId="77777777" w:rsidR="00F76D51" w:rsidRDefault="00F76D51" w:rsidP="00031955"/>
    <w:p w14:paraId="4D52F4D2" w14:textId="77777777" w:rsidR="003D5FAD" w:rsidRDefault="003D5FAD" w:rsidP="00031955"/>
    <w:p w14:paraId="0F551963" w14:textId="77777777" w:rsidR="003D5FAD" w:rsidRDefault="003D5FAD" w:rsidP="00031955"/>
    <w:p w14:paraId="0F60F63A" w14:textId="77777777" w:rsidR="003D5FAD" w:rsidRDefault="003D5FAD" w:rsidP="00031955"/>
    <w:p w14:paraId="547DC400" w14:textId="77777777" w:rsidR="003D5FAD" w:rsidRDefault="003D5FAD" w:rsidP="00031955"/>
    <w:p w14:paraId="45440E79" w14:textId="77777777" w:rsidR="003D5FAD" w:rsidRDefault="003D5FAD" w:rsidP="00031955"/>
    <w:p w14:paraId="222B8882" w14:textId="77777777" w:rsidR="003D5FAD" w:rsidRDefault="003D5FAD" w:rsidP="00031955"/>
    <w:p w14:paraId="2CE90190" w14:textId="77777777" w:rsidR="003D5FAD" w:rsidRDefault="003D5FAD" w:rsidP="00031955"/>
    <w:p w14:paraId="1932F8E1" w14:textId="77777777" w:rsidR="003D5FAD" w:rsidRDefault="003D5FAD" w:rsidP="00031955"/>
    <w:p w14:paraId="52B6E939" w14:textId="77777777" w:rsidR="003D5FAD" w:rsidRDefault="003D5FAD" w:rsidP="00031955"/>
    <w:p w14:paraId="701C4024" w14:textId="77777777" w:rsidR="003D5FAD" w:rsidRDefault="003D5FAD" w:rsidP="00031955"/>
    <w:p w14:paraId="4DED646C" w14:textId="77777777" w:rsidR="003D5FAD" w:rsidRDefault="003D5FAD" w:rsidP="00031955"/>
    <w:p w14:paraId="5232132F" w14:textId="77777777" w:rsidR="003D5FAD" w:rsidRDefault="003D5FAD" w:rsidP="00031955"/>
    <w:p w14:paraId="176DD595" w14:textId="77777777" w:rsidR="003D5FAD" w:rsidRDefault="003D5FAD" w:rsidP="00031955"/>
    <w:p w14:paraId="1272DC51" w14:textId="77777777" w:rsidR="003D5FAD" w:rsidRDefault="003D5FAD" w:rsidP="00031955"/>
    <w:p w14:paraId="117C939C" w14:textId="77777777" w:rsidR="003D5FAD" w:rsidRDefault="003D5FAD" w:rsidP="00031955"/>
    <w:p w14:paraId="30E9C495" w14:textId="77777777" w:rsidR="003D5FAD" w:rsidRDefault="003D5FAD" w:rsidP="00031955"/>
    <w:p w14:paraId="691436B2" w14:textId="77777777" w:rsidR="003D5FAD" w:rsidRDefault="003D5FAD" w:rsidP="00031955"/>
    <w:p w14:paraId="0EA8E8B1" w14:textId="77777777" w:rsidR="003D5FAD" w:rsidRDefault="003D5FAD" w:rsidP="00031955"/>
    <w:p w14:paraId="19B7F61B" w14:textId="77777777" w:rsidR="003D5FAD" w:rsidRDefault="003D5FAD" w:rsidP="00031955"/>
    <w:p w14:paraId="78619905" w14:textId="0B550507" w:rsidR="003D5FAD" w:rsidRDefault="003D5FAD" w:rsidP="003D5FAD">
      <w:pPr>
        <w:pStyle w:val="Heading2"/>
      </w:pPr>
      <w:bookmarkStart w:id="219" w:name="_Toc117094384"/>
      <w:r>
        <w:lastRenderedPageBreak/>
        <w:t xml:space="preserve">Appendix F: </w:t>
      </w:r>
      <w:r w:rsidR="00896FE9" w:rsidRPr="00896FE9">
        <w:t>Supervision Confirmation Emails</w:t>
      </w:r>
      <w:bookmarkEnd w:id="219"/>
    </w:p>
    <w:p w14:paraId="0AF2C818" w14:textId="693DAA7B" w:rsidR="003D5FAD" w:rsidRDefault="007F189C" w:rsidP="00031955">
      <w:r>
        <w:rPr>
          <w:noProof/>
        </w:rPr>
        <mc:AlternateContent>
          <mc:Choice Requires="wps">
            <w:drawing>
              <wp:anchor distT="0" distB="0" distL="114300" distR="114300" simplePos="0" relativeHeight="251678800" behindDoc="1" locked="0" layoutInCell="1" allowOverlap="1" wp14:anchorId="16F0CFC9" wp14:editId="1B116636">
                <wp:simplePos x="0" y="0"/>
                <wp:positionH relativeFrom="margin">
                  <wp:align>right</wp:align>
                </wp:positionH>
                <wp:positionV relativeFrom="margin">
                  <wp:posOffset>684530</wp:posOffset>
                </wp:positionV>
                <wp:extent cx="5215890" cy="2263140"/>
                <wp:effectExtent l="0" t="0" r="3810" b="3810"/>
                <wp:wrapTopAndBottom/>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263140"/>
                        </a:xfrm>
                        <a:prstGeom prst="rect">
                          <a:avLst/>
                        </a:prstGeom>
                        <a:solidFill>
                          <a:srgbClr val="FFFFFF"/>
                        </a:solidFill>
                        <a:ln w="9525">
                          <a:noFill/>
                          <a:miter lim="800000"/>
                          <a:headEnd/>
                          <a:tailEnd/>
                        </a:ln>
                      </wps:spPr>
                      <wps:txbx>
                        <w:txbxContent>
                          <w:p w14:paraId="74D1BBCD" w14:textId="77777777" w:rsidR="00A35159" w:rsidRDefault="00A35159" w:rsidP="00A35159">
                            <w:pPr>
                              <w:keepNext/>
                              <w:spacing w:before="0" w:after="0" w:line="240" w:lineRule="auto"/>
                              <w:jc w:val="center"/>
                            </w:pPr>
                            <w:r>
                              <w:rPr>
                                <w:noProof/>
                              </w:rPr>
                              <w:drawing>
                                <wp:inline distT="0" distB="0" distL="0" distR="0" wp14:anchorId="5B610BBC" wp14:editId="36FE8D63">
                                  <wp:extent cx="5048250" cy="1642448"/>
                                  <wp:effectExtent l="19050" t="19050" r="19050" b="15240"/>
                                  <wp:docPr id="41" name="Picture 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a:picLocks noChangeAspect="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55075" cy="1644668"/>
                                          </a:xfrm>
                                          <a:prstGeom prst="rect">
                                            <a:avLst/>
                                          </a:prstGeom>
                                          <a:noFill/>
                                          <a:ln>
                                            <a:solidFill>
                                              <a:schemeClr val="bg1">
                                                <a:lumMod val="85000"/>
                                              </a:schemeClr>
                                            </a:solidFill>
                                          </a:ln>
                                        </pic:spPr>
                                      </pic:pic>
                                    </a:graphicData>
                                  </a:graphic>
                                </wp:inline>
                              </w:drawing>
                            </w:r>
                          </w:p>
                          <w:p w14:paraId="6D04F52A" w14:textId="77777777" w:rsidR="004138B7" w:rsidRDefault="004138B7" w:rsidP="004138B7">
                            <w:pPr>
                              <w:pStyle w:val="Caption"/>
                              <w:spacing w:after="0"/>
                            </w:pPr>
                          </w:p>
                          <w:p w14:paraId="2D1EA3DB" w14:textId="2A3A22F1" w:rsidR="00A35159" w:rsidRDefault="00A35159" w:rsidP="004138B7">
                            <w:pPr>
                              <w:pStyle w:val="Caption"/>
                              <w:spacing w:after="0"/>
                            </w:pPr>
                            <w:r>
                              <w:t>Figure F.</w:t>
                            </w:r>
                            <w:r w:rsidR="00CF4633">
                              <w:fldChar w:fldCharType="begin"/>
                            </w:r>
                            <w:r w:rsidR="00CF4633">
                              <w:instrText xml:space="preserve"> SEQ Figure_F. \* ARABIC </w:instrText>
                            </w:r>
                            <w:r w:rsidR="00CF4633">
                              <w:fldChar w:fldCharType="separate"/>
                            </w:r>
                            <w:r w:rsidR="004138B7">
                              <w:rPr>
                                <w:noProof/>
                              </w:rPr>
                              <w:t>1</w:t>
                            </w:r>
                            <w:r w:rsidR="00CF4633">
                              <w:rPr>
                                <w:noProof/>
                              </w:rPr>
                              <w:fldChar w:fldCharType="end"/>
                            </w:r>
                            <w:r>
                              <w:t>.</w:t>
                            </w:r>
                            <w:r w:rsidR="004138B7">
                              <w:t xml:space="preserve"> </w:t>
                            </w:r>
                            <w:r w:rsidR="004138B7" w:rsidRPr="00F644B3">
                              <w:t>Research project supervision confirmation email</w:t>
                            </w:r>
                          </w:p>
                          <w:p w14:paraId="426C4BF3" w14:textId="07161289" w:rsidR="007F189C" w:rsidRDefault="007F189C" w:rsidP="007F189C">
                            <w:pPr>
                              <w:keepNext/>
                              <w:spacing w:before="0" w:after="0" w:line="240" w:lineRule="auto"/>
                              <w:jc w:val="center"/>
                            </w:pPr>
                          </w:p>
                          <w:p w14:paraId="4FAA78DA" w14:textId="77777777" w:rsidR="007F189C" w:rsidRDefault="007F189C" w:rsidP="007F189C">
                            <w:pPr>
                              <w:pStyle w:val="Caption"/>
                              <w:spacing w:after="0"/>
                            </w:pPr>
                          </w:p>
                          <w:p w14:paraId="59EB1949" w14:textId="78CF7C27" w:rsidR="007F189C" w:rsidRDefault="007F189C" w:rsidP="007F189C">
                            <w:pPr>
                              <w:pStyle w:val="Caption"/>
                              <w:spacing w:after="0"/>
                            </w:pPr>
                          </w:p>
                          <w:p w14:paraId="2B35FA69" w14:textId="77777777" w:rsidR="007F189C" w:rsidRDefault="007F189C" w:rsidP="007F189C">
                            <w:pPr>
                              <w:keepNext/>
                              <w:spacing w:before="0" w:after="0" w:line="240" w:lineRule="auto"/>
                              <w:jc w:val="center"/>
                            </w:pPr>
                          </w:p>
                          <w:p w14:paraId="50D44F68" w14:textId="77777777" w:rsidR="007F189C" w:rsidRDefault="007F189C" w:rsidP="007F189C">
                            <w:pPr>
                              <w:pStyle w:val="Caption"/>
                              <w:spacing w:after="0"/>
                            </w:pPr>
                          </w:p>
                          <w:p w14:paraId="7BF72AA2" w14:textId="77777777" w:rsidR="007F189C" w:rsidRDefault="007F189C" w:rsidP="007F189C">
                            <w:pPr>
                              <w:keepNext/>
                              <w:spacing w:before="0" w:after="0" w:line="240" w:lineRule="auto"/>
                              <w:jc w:val="center"/>
                            </w:pPr>
                          </w:p>
                          <w:p w14:paraId="542B9198" w14:textId="77777777" w:rsidR="007F189C" w:rsidRDefault="007F189C" w:rsidP="007F189C">
                            <w:pPr>
                              <w:pStyle w:val="Caption"/>
                              <w:spacing w:after="0"/>
                            </w:pPr>
                          </w:p>
                          <w:p w14:paraId="267D6117" w14:textId="77777777" w:rsidR="007F189C" w:rsidRDefault="007F189C" w:rsidP="007F189C">
                            <w:pPr>
                              <w:keepNext/>
                              <w:spacing w:before="0" w:after="0" w:line="240" w:lineRule="auto"/>
                              <w:jc w:val="center"/>
                            </w:pPr>
                          </w:p>
                          <w:p w14:paraId="33028646" w14:textId="77777777" w:rsidR="007F189C" w:rsidRDefault="007F189C" w:rsidP="007F189C">
                            <w:pPr>
                              <w:pStyle w:val="Caption"/>
                              <w:spacing w:after="0"/>
                              <w:jc w:val="both"/>
                            </w:pPr>
                          </w:p>
                          <w:p w14:paraId="02E5F9E2" w14:textId="77777777" w:rsidR="007F189C" w:rsidRDefault="007F189C" w:rsidP="007F189C">
                            <w:pPr>
                              <w:keepNext/>
                              <w:spacing w:before="0" w:after="0" w:line="240" w:lineRule="auto"/>
                              <w:jc w:val="center"/>
                            </w:pPr>
                          </w:p>
                          <w:p w14:paraId="4BB00D65" w14:textId="77777777" w:rsidR="007F189C" w:rsidRDefault="007F189C" w:rsidP="007F189C">
                            <w:pPr>
                              <w:keepNext/>
                              <w:spacing w:before="0" w:after="0" w:line="240" w:lineRule="auto"/>
                              <w:jc w:val="center"/>
                            </w:pPr>
                          </w:p>
                          <w:p w14:paraId="3BFEC1AC" w14:textId="77777777" w:rsidR="007F189C" w:rsidRDefault="007F189C" w:rsidP="007F189C">
                            <w:pPr>
                              <w:spacing w:after="0"/>
                            </w:pPr>
                          </w:p>
                          <w:p w14:paraId="3758B622" w14:textId="77777777" w:rsidR="007F189C" w:rsidRDefault="007F189C" w:rsidP="007F189C">
                            <w:pPr>
                              <w:spacing w:after="0"/>
                              <w:jc w:val="center"/>
                            </w:pPr>
                            <w:r>
                              <w:t xml:space="preserve"> </w:t>
                            </w:r>
                          </w:p>
                          <w:p w14:paraId="614FF73D" w14:textId="77777777" w:rsidR="007F189C" w:rsidRDefault="007F189C" w:rsidP="007F189C">
                            <w:pPr>
                              <w:keepNext/>
                              <w:spacing w:before="0" w:after="0" w:line="240" w:lineRule="auto"/>
                              <w:jc w:val="center"/>
                            </w:pPr>
                          </w:p>
                          <w:p w14:paraId="53CCC48A" w14:textId="77777777" w:rsidR="007F189C" w:rsidRDefault="007F189C" w:rsidP="007F189C">
                            <w:pPr>
                              <w:spacing w:after="0"/>
                            </w:pPr>
                          </w:p>
                          <w:p w14:paraId="719CB2C1" w14:textId="77777777" w:rsidR="007F189C" w:rsidRPr="00F50518" w:rsidRDefault="007F189C" w:rsidP="007F189C">
                            <w:pPr>
                              <w:spacing w:after="0"/>
                            </w:pPr>
                          </w:p>
                          <w:p w14:paraId="2382810A" w14:textId="77777777" w:rsidR="007F189C" w:rsidRDefault="007F189C" w:rsidP="007F189C">
                            <w:pPr>
                              <w:keepNext/>
                              <w:spacing w:before="0" w:after="0" w:line="240" w:lineRule="auto"/>
                              <w:jc w:val="center"/>
                            </w:pPr>
                          </w:p>
                          <w:p w14:paraId="609D17E6" w14:textId="77777777" w:rsidR="007F189C" w:rsidRDefault="007F189C" w:rsidP="007F189C">
                            <w:pPr>
                              <w:spacing w:after="0"/>
                            </w:pPr>
                          </w:p>
                          <w:p w14:paraId="05AAC666" w14:textId="77777777" w:rsidR="007F189C" w:rsidRDefault="007F189C" w:rsidP="007F189C">
                            <w:pPr>
                              <w:spacing w:after="0"/>
                              <w:jc w:val="center"/>
                            </w:pPr>
                            <w:r>
                              <w:t xml:space="preserve"> </w:t>
                            </w:r>
                          </w:p>
                          <w:p w14:paraId="0389E37E" w14:textId="77777777" w:rsidR="007F189C" w:rsidRDefault="007F189C" w:rsidP="007F189C">
                            <w:pPr>
                              <w:keepNext/>
                              <w:spacing w:before="0" w:after="0" w:line="240" w:lineRule="auto"/>
                              <w:jc w:val="center"/>
                            </w:pPr>
                          </w:p>
                          <w:p w14:paraId="5BE9013C" w14:textId="77777777" w:rsidR="007F189C" w:rsidRDefault="007F189C" w:rsidP="007F189C">
                            <w:pPr>
                              <w:spacing w:after="0"/>
                            </w:pPr>
                          </w:p>
                          <w:p w14:paraId="14E137F0" w14:textId="77777777" w:rsidR="007F189C" w:rsidRDefault="007F189C" w:rsidP="007F189C">
                            <w:pPr>
                              <w:spacing w:after="0"/>
                              <w:jc w:val="center"/>
                            </w:pPr>
                            <w:r>
                              <w:t xml:space="preserve"> </w:t>
                            </w:r>
                          </w:p>
                          <w:p w14:paraId="1F2B9D33" w14:textId="77777777" w:rsidR="007F189C" w:rsidRPr="00972D1D" w:rsidRDefault="007F189C" w:rsidP="007F189C">
                            <w:pPr>
                              <w:keepNext/>
                              <w:spacing w:before="0" w:after="0" w:line="240" w:lineRule="auto"/>
                              <w:jc w:val="center"/>
                              <w:rPr>
                                <w:sz w:val="22"/>
                              </w:rPr>
                            </w:pPr>
                          </w:p>
                          <w:p w14:paraId="673A6B0B" w14:textId="77777777" w:rsidR="007F189C" w:rsidRPr="00972D1D" w:rsidRDefault="007F189C" w:rsidP="007F189C">
                            <w:pPr>
                              <w:keepNext/>
                              <w:spacing w:before="0" w:after="0" w:line="240" w:lineRule="auto"/>
                              <w:jc w:val="center"/>
                              <w:rPr>
                                <w:sz w:val="22"/>
                              </w:rPr>
                            </w:pPr>
                          </w:p>
                          <w:p w14:paraId="472963B5" w14:textId="77777777" w:rsidR="007F189C" w:rsidRPr="00972D1D" w:rsidRDefault="007F189C" w:rsidP="007F189C">
                            <w:pPr>
                              <w:spacing w:before="0" w:after="0"/>
                              <w:jc w:val="center"/>
                              <w:rPr>
                                <w:sz w:val="22"/>
                              </w:rPr>
                            </w:pPr>
                          </w:p>
                          <w:p w14:paraId="19E2E103" w14:textId="77777777" w:rsidR="007F189C" w:rsidRPr="00972D1D" w:rsidRDefault="007F189C" w:rsidP="007F189C">
                            <w:pPr>
                              <w:keepNext/>
                              <w:spacing w:before="0" w:after="0" w:line="240" w:lineRule="auto"/>
                              <w:jc w:val="center"/>
                              <w:rPr>
                                <w:sz w:val="22"/>
                              </w:rPr>
                            </w:pPr>
                          </w:p>
                          <w:p w14:paraId="2FDEE3CB" w14:textId="77777777" w:rsidR="007F189C" w:rsidRPr="00972D1D" w:rsidRDefault="007F189C" w:rsidP="007F189C">
                            <w:pPr>
                              <w:spacing w:before="0" w:after="0"/>
                              <w:rPr>
                                <w:sz w:val="22"/>
                              </w:rPr>
                            </w:pPr>
                          </w:p>
                          <w:p w14:paraId="14D5A2F6" w14:textId="77777777" w:rsidR="007F189C" w:rsidRPr="00972D1D" w:rsidRDefault="007F189C" w:rsidP="007F189C">
                            <w:pPr>
                              <w:spacing w:before="0" w:after="0"/>
                              <w:jc w:val="center"/>
                              <w:rPr>
                                <w:sz w:val="22"/>
                              </w:rPr>
                            </w:pPr>
                            <w:r w:rsidRPr="00972D1D">
                              <w:rPr>
                                <w:sz w:val="22"/>
                              </w:rPr>
                              <w:t xml:space="preserve"> </w:t>
                            </w:r>
                          </w:p>
                          <w:p w14:paraId="62D98464" w14:textId="77777777" w:rsidR="007F189C" w:rsidRPr="00972D1D" w:rsidRDefault="007F189C" w:rsidP="007F189C">
                            <w:pPr>
                              <w:keepNext/>
                              <w:spacing w:before="0" w:after="0" w:line="240" w:lineRule="auto"/>
                              <w:jc w:val="center"/>
                              <w:rPr>
                                <w:sz w:val="22"/>
                              </w:rPr>
                            </w:pPr>
                          </w:p>
                          <w:p w14:paraId="4DB8E60A" w14:textId="77777777" w:rsidR="007F189C" w:rsidRPr="00972D1D" w:rsidRDefault="007F189C" w:rsidP="007F189C">
                            <w:pPr>
                              <w:spacing w:before="0" w:after="0"/>
                              <w:rPr>
                                <w:sz w:val="22"/>
                              </w:rPr>
                            </w:pPr>
                          </w:p>
                          <w:p w14:paraId="495DF52F" w14:textId="77777777" w:rsidR="007F189C" w:rsidRPr="00972D1D" w:rsidRDefault="007F189C" w:rsidP="007F189C">
                            <w:pPr>
                              <w:keepNext/>
                              <w:spacing w:before="0" w:after="0" w:line="240" w:lineRule="auto"/>
                              <w:jc w:val="center"/>
                              <w:rPr>
                                <w:sz w:val="22"/>
                              </w:rPr>
                            </w:pPr>
                          </w:p>
                          <w:p w14:paraId="3493E6F7" w14:textId="77777777" w:rsidR="007F189C" w:rsidRPr="00972D1D" w:rsidRDefault="007F189C" w:rsidP="007F189C">
                            <w:pPr>
                              <w:spacing w:before="0" w:after="0"/>
                              <w:jc w:val="center"/>
                              <w:rPr>
                                <w:sz w:val="22"/>
                              </w:rPr>
                            </w:pPr>
                          </w:p>
                          <w:p w14:paraId="291051DF" w14:textId="77777777" w:rsidR="007F189C" w:rsidRPr="00972D1D" w:rsidRDefault="007F189C" w:rsidP="007F189C">
                            <w:pPr>
                              <w:keepNext/>
                              <w:spacing w:before="0" w:after="0" w:line="240" w:lineRule="auto"/>
                              <w:jc w:val="center"/>
                              <w:rPr>
                                <w:sz w:val="22"/>
                              </w:rPr>
                            </w:pPr>
                          </w:p>
                          <w:p w14:paraId="72219E11" w14:textId="77777777" w:rsidR="007F189C" w:rsidRPr="00972D1D" w:rsidRDefault="007F189C" w:rsidP="007F189C">
                            <w:pPr>
                              <w:spacing w:before="0" w:after="0" w:line="240" w:lineRule="auto"/>
                              <w:jc w:val="center"/>
                              <w:rPr>
                                <w:sz w:val="22"/>
                              </w:rPr>
                            </w:pPr>
                          </w:p>
                          <w:p w14:paraId="0EB9EC03" w14:textId="77777777" w:rsidR="007F189C" w:rsidRPr="00972D1D" w:rsidRDefault="007F189C" w:rsidP="007F189C">
                            <w:pPr>
                              <w:spacing w:before="0" w:after="0" w:line="240" w:lineRule="auto"/>
                              <w:jc w:val="center"/>
                              <w:rPr>
                                <w:sz w:val="22"/>
                              </w:rPr>
                            </w:pPr>
                          </w:p>
                          <w:p w14:paraId="0D9FF00E" w14:textId="77777777" w:rsidR="007F189C" w:rsidRPr="00972D1D" w:rsidRDefault="007F189C" w:rsidP="007F189C">
                            <w:pPr>
                              <w:keepNext/>
                              <w:spacing w:before="0" w:after="0" w:line="240" w:lineRule="auto"/>
                              <w:jc w:val="center"/>
                              <w:rPr>
                                <w:sz w:val="22"/>
                              </w:rPr>
                            </w:pPr>
                          </w:p>
                          <w:p w14:paraId="4BC90F12" w14:textId="77777777" w:rsidR="007F189C" w:rsidRPr="00972D1D" w:rsidRDefault="007F189C" w:rsidP="007F189C">
                            <w:pPr>
                              <w:spacing w:before="0" w:after="0"/>
                              <w:rPr>
                                <w:sz w:val="22"/>
                              </w:rPr>
                            </w:pPr>
                          </w:p>
                          <w:p w14:paraId="7B53F20A" w14:textId="77777777" w:rsidR="007F189C" w:rsidRPr="00972D1D" w:rsidRDefault="007F189C" w:rsidP="007F189C">
                            <w:pPr>
                              <w:keepNext/>
                              <w:spacing w:before="0" w:after="0" w:line="240" w:lineRule="auto"/>
                              <w:jc w:val="center"/>
                              <w:rPr>
                                <w:sz w:val="22"/>
                              </w:rPr>
                            </w:pPr>
                          </w:p>
                          <w:p w14:paraId="5E7954EE" w14:textId="77777777" w:rsidR="007F189C" w:rsidRPr="00972D1D" w:rsidRDefault="007F189C" w:rsidP="007F189C">
                            <w:pPr>
                              <w:spacing w:before="0" w:after="0"/>
                              <w:jc w:val="center"/>
                              <w:rPr>
                                <w:sz w:val="22"/>
                              </w:rPr>
                            </w:pPr>
                          </w:p>
                          <w:p w14:paraId="6FBC0C7E" w14:textId="77777777" w:rsidR="007F189C" w:rsidRPr="00972D1D" w:rsidRDefault="007F189C" w:rsidP="007F189C">
                            <w:pPr>
                              <w:spacing w:before="0" w:after="0"/>
                              <w:jc w:val="center"/>
                              <w:rPr>
                                <w:sz w:val="22"/>
                              </w:rPr>
                            </w:pPr>
                          </w:p>
                          <w:p w14:paraId="1C383C68" w14:textId="77777777" w:rsidR="007F189C" w:rsidRPr="00972D1D" w:rsidRDefault="007F189C" w:rsidP="007F189C">
                            <w:pPr>
                              <w:keepNext/>
                              <w:spacing w:before="0" w:after="0" w:line="240" w:lineRule="auto"/>
                              <w:jc w:val="center"/>
                              <w:rPr>
                                <w:sz w:val="22"/>
                              </w:rPr>
                            </w:pPr>
                          </w:p>
                          <w:p w14:paraId="3472145C" w14:textId="77777777" w:rsidR="007F189C" w:rsidRPr="00972D1D" w:rsidRDefault="007F189C" w:rsidP="007F189C">
                            <w:pPr>
                              <w:spacing w:before="0" w:after="0"/>
                              <w:rPr>
                                <w:sz w:val="22"/>
                              </w:rPr>
                            </w:pPr>
                          </w:p>
                          <w:p w14:paraId="1783D834" w14:textId="77777777" w:rsidR="007F189C" w:rsidRPr="00972D1D" w:rsidRDefault="007F189C" w:rsidP="007F189C">
                            <w:pPr>
                              <w:spacing w:before="0" w:after="0"/>
                              <w:jc w:val="center"/>
                              <w:rPr>
                                <w:sz w:val="22"/>
                              </w:rPr>
                            </w:pPr>
                            <w:r w:rsidRPr="00972D1D">
                              <w:rPr>
                                <w:sz w:val="22"/>
                              </w:rPr>
                              <w:t xml:space="preserve"> </w:t>
                            </w:r>
                          </w:p>
                          <w:p w14:paraId="380A0102" w14:textId="77777777" w:rsidR="007F189C" w:rsidRPr="00972D1D" w:rsidRDefault="007F189C" w:rsidP="007F189C">
                            <w:pPr>
                              <w:keepNext/>
                              <w:spacing w:before="0" w:after="0" w:line="240" w:lineRule="auto"/>
                              <w:jc w:val="center"/>
                              <w:rPr>
                                <w:sz w:val="22"/>
                              </w:rPr>
                            </w:pPr>
                          </w:p>
                          <w:p w14:paraId="72D57374" w14:textId="77777777" w:rsidR="007F189C" w:rsidRPr="00972D1D" w:rsidRDefault="007F189C" w:rsidP="007F189C">
                            <w:pPr>
                              <w:keepNext/>
                              <w:spacing w:before="0" w:after="0" w:line="240" w:lineRule="auto"/>
                              <w:jc w:val="center"/>
                              <w:rPr>
                                <w:sz w:val="22"/>
                              </w:rPr>
                            </w:pPr>
                          </w:p>
                          <w:p w14:paraId="01BB1F28" w14:textId="77777777" w:rsidR="007F189C" w:rsidRPr="00972D1D" w:rsidRDefault="007F189C" w:rsidP="007F189C">
                            <w:pPr>
                              <w:keepNext/>
                              <w:spacing w:before="0" w:after="0" w:line="240" w:lineRule="auto"/>
                              <w:jc w:val="center"/>
                              <w:rPr>
                                <w:sz w:val="22"/>
                              </w:rPr>
                            </w:pPr>
                          </w:p>
                          <w:p w14:paraId="02A6F84F" w14:textId="77777777" w:rsidR="007F189C" w:rsidRPr="00972D1D" w:rsidRDefault="007F189C" w:rsidP="007F189C">
                            <w:pPr>
                              <w:spacing w:before="0" w:after="0" w:line="240" w:lineRule="auto"/>
                              <w:rPr>
                                <w:sz w:val="22"/>
                              </w:rPr>
                            </w:pPr>
                          </w:p>
                          <w:p w14:paraId="5A9099B6" w14:textId="77777777" w:rsidR="007F189C" w:rsidRPr="00972D1D" w:rsidRDefault="007F189C" w:rsidP="007F189C">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F0CFC9" id="Text Box 36" o:spid="_x0000_s1103" type="#_x0000_t202" style="position:absolute;left:0;text-align:left;margin-left:359.5pt;margin-top:53.9pt;width:410.7pt;height:178.2pt;z-index:-25163768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" stroked="f">
                <v:textbox inset="1.44pt,1.44pt,1.44pt,1.44pt">
                  <w:txbxContent>
                    <w:p w14:paraId="74D1BBCD" w14:textId="77777777" w:rsidR="00A35159" w:rsidRDefault="00A35159" w:rsidP="00A35159">
                      <w:pPr>
                        <w:keepNext/>
                        <w:spacing w:before="0" w:after="0" w:line="240" w:lineRule="auto"/>
                        <w:jc w:val="center"/>
                      </w:pPr>
                      <w:r>
                        <w:rPr>
                          <w:noProof/>
                        </w:rPr>
                        <w:drawing>
                          <wp:inline distT="0" distB="0" distL="0" distR="0" wp14:anchorId="5B610BBC" wp14:editId="36FE8D63">
                            <wp:extent cx="5048250" cy="1642448"/>
                            <wp:effectExtent l="19050" t="19050" r="19050" b="15240"/>
                            <wp:docPr id="41" name="Picture 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a:picLocks noChangeAspect="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055075" cy="1644668"/>
                                    </a:xfrm>
                                    <a:prstGeom prst="rect">
                                      <a:avLst/>
                                    </a:prstGeom>
                                    <a:noFill/>
                                    <a:ln>
                                      <a:solidFill>
                                        <a:schemeClr val="bg1">
                                          <a:lumMod val="85000"/>
                                        </a:schemeClr>
                                      </a:solidFill>
                                    </a:ln>
                                  </pic:spPr>
                                </pic:pic>
                              </a:graphicData>
                            </a:graphic>
                          </wp:inline>
                        </w:drawing>
                      </w:r>
                    </w:p>
                    <w:p w14:paraId="6D04F52A" w14:textId="77777777" w:rsidR="004138B7" w:rsidRDefault="004138B7" w:rsidP="004138B7">
                      <w:pPr>
                        <w:pStyle w:val="Caption"/>
                        <w:spacing w:after="0"/>
                      </w:pPr>
                    </w:p>
                    <w:p w14:paraId="2D1EA3DB" w14:textId="2A3A22F1" w:rsidR="00A35159" w:rsidRDefault="00A35159" w:rsidP="004138B7">
                      <w:pPr>
                        <w:pStyle w:val="Caption"/>
                        <w:spacing w:after="0"/>
                      </w:pPr>
                      <w:r>
                        <w:t>Figure F.</w:t>
                      </w:r>
                      <w:fldSimple w:instr=" SEQ Figure_F. \* ARABIC ">
                        <w:r w:rsidR="004138B7">
                          <w:rPr>
                            <w:noProof/>
                          </w:rPr>
                          <w:t>1</w:t>
                        </w:r>
                      </w:fldSimple>
                      <w:r>
                        <w:t>.</w:t>
                      </w:r>
                      <w:r w:rsidR="004138B7">
                        <w:t xml:space="preserve"> </w:t>
                      </w:r>
                      <w:r w:rsidR="004138B7" w:rsidRPr="00F644B3">
                        <w:t>Research project supervision confirmation email</w:t>
                      </w:r>
                    </w:p>
                    <w:p w14:paraId="426C4BF3" w14:textId="07161289" w:rsidR="007F189C" w:rsidRDefault="007F189C" w:rsidP="007F189C">
                      <w:pPr>
                        <w:keepNext/>
                        <w:spacing w:before="0" w:after="0" w:line="240" w:lineRule="auto"/>
                        <w:jc w:val="center"/>
                      </w:pPr>
                    </w:p>
                    <w:p w14:paraId="4FAA78DA" w14:textId="77777777" w:rsidR="007F189C" w:rsidRDefault="007F189C" w:rsidP="007F189C">
                      <w:pPr>
                        <w:pStyle w:val="Caption"/>
                        <w:spacing w:after="0"/>
                      </w:pPr>
                    </w:p>
                    <w:p w14:paraId="59EB1949" w14:textId="78CF7C27" w:rsidR="007F189C" w:rsidRDefault="007F189C" w:rsidP="007F189C">
                      <w:pPr>
                        <w:pStyle w:val="Caption"/>
                        <w:spacing w:after="0"/>
                      </w:pPr>
                    </w:p>
                    <w:p w14:paraId="2B35FA69" w14:textId="77777777" w:rsidR="007F189C" w:rsidRDefault="007F189C" w:rsidP="007F189C">
                      <w:pPr>
                        <w:keepNext/>
                        <w:spacing w:before="0" w:after="0" w:line="240" w:lineRule="auto"/>
                        <w:jc w:val="center"/>
                      </w:pPr>
                    </w:p>
                    <w:p w14:paraId="50D44F68" w14:textId="77777777" w:rsidR="007F189C" w:rsidRDefault="007F189C" w:rsidP="007F189C">
                      <w:pPr>
                        <w:pStyle w:val="Caption"/>
                        <w:spacing w:after="0"/>
                      </w:pPr>
                    </w:p>
                    <w:p w14:paraId="7BF72AA2" w14:textId="77777777" w:rsidR="007F189C" w:rsidRDefault="007F189C" w:rsidP="007F189C">
                      <w:pPr>
                        <w:keepNext/>
                        <w:spacing w:before="0" w:after="0" w:line="240" w:lineRule="auto"/>
                        <w:jc w:val="center"/>
                      </w:pPr>
                    </w:p>
                    <w:p w14:paraId="542B9198" w14:textId="77777777" w:rsidR="007F189C" w:rsidRDefault="007F189C" w:rsidP="007F189C">
                      <w:pPr>
                        <w:pStyle w:val="Caption"/>
                        <w:spacing w:after="0"/>
                      </w:pPr>
                    </w:p>
                    <w:p w14:paraId="267D6117" w14:textId="77777777" w:rsidR="007F189C" w:rsidRDefault="007F189C" w:rsidP="007F189C">
                      <w:pPr>
                        <w:keepNext/>
                        <w:spacing w:before="0" w:after="0" w:line="240" w:lineRule="auto"/>
                        <w:jc w:val="center"/>
                      </w:pPr>
                    </w:p>
                    <w:p w14:paraId="33028646" w14:textId="77777777" w:rsidR="007F189C" w:rsidRDefault="007F189C" w:rsidP="007F189C">
                      <w:pPr>
                        <w:pStyle w:val="Caption"/>
                        <w:spacing w:after="0"/>
                        <w:jc w:val="both"/>
                      </w:pPr>
                    </w:p>
                    <w:p w14:paraId="02E5F9E2" w14:textId="77777777" w:rsidR="007F189C" w:rsidRDefault="007F189C" w:rsidP="007F189C">
                      <w:pPr>
                        <w:keepNext/>
                        <w:spacing w:before="0" w:after="0" w:line="240" w:lineRule="auto"/>
                        <w:jc w:val="center"/>
                      </w:pPr>
                    </w:p>
                    <w:p w14:paraId="4BB00D65" w14:textId="77777777" w:rsidR="007F189C" w:rsidRDefault="007F189C" w:rsidP="007F189C">
                      <w:pPr>
                        <w:keepNext/>
                        <w:spacing w:before="0" w:after="0" w:line="240" w:lineRule="auto"/>
                        <w:jc w:val="center"/>
                      </w:pPr>
                    </w:p>
                    <w:p w14:paraId="3BFEC1AC" w14:textId="77777777" w:rsidR="007F189C" w:rsidRDefault="007F189C" w:rsidP="007F189C">
                      <w:pPr>
                        <w:spacing w:after="0"/>
                      </w:pPr>
                    </w:p>
                    <w:p w14:paraId="3758B622" w14:textId="77777777" w:rsidR="007F189C" w:rsidRDefault="007F189C" w:rsidP="007F189C">
                      <w:pPr>
                        <w:spacing w:after="0"/>
                        <w:jc w:val="center"/>
                      </w:pPr>
                      <w:r>
                        <w:t xml:space="preserve"> </w:t>
                      </w:r>
                    </w:p>
                    <w:p w14:paraId="614FF73D" w14:textId="77777777" w:rsidR="007F189C" w:rsidRDefault="007F189C" w:rsidP="007F189C">
                      <w:pPr>
                        <w:keepNext/>
                        <w:spacing w:before="0" w:after="0" w:line="240" w:lineRule="auto"/>
                        <w:jc w:val="center"/>
                      </w:pPr>
                    </w:p>
                    <w:p w14:paraId="53CCC48A" w14:textId="77777777" w:rsidR="007F189C" w:rsidRDefault="007F189C" w:rsidP="007F189C">
                      <w:pPr>
                        <w:spacing w:after="0"/>
                      </w:pPr>
                    </w:p>
                    <w:p w14:paraId="719CB2C1" w14:textId="77777777" w:rsidR="007F189C" w:rsidRPr="00F50518" w:rsidRDefault="007F189C" w:rsidP="007F189C">
                      <w:pPr>
                        <w:spacing w:after="0"/>
                      </w:pPr>
                    </w:p>
                    <w:p w14:paraId="2382810A" w14:textId="77777777" w:rsidR="007F189C" w:rsidRDefault="007F189C" w:rsidP="007F189C">
                      <w:pPr>
                        <w:keepNext/>
                        <w:spacing w:before="0" w:after="0" w:line="240" w:lineRule="auto"/>
                        <w:jc w:val="center"/>
                      </w:pPr>
                    </w:p>
                    <w:p w14:paraId="609D17E6" w14:textId="77777777" w:rsidR="007F189C" w:rsidRDefault="007F189C" w:rsidP="007F189C">
                      <w:pPr>
                        <w:spacing w:after="0"/>
                      </w:pPr>
                    </w:p>
                    <w:p w14:paraId="05AAC666" w14:textId="77777777" w:rsidR="007F189C" w:rsidRDefault="007F189C" w:rsidP="007F189C">
                      <w:pPr>
                        <w:spacing w:after="0"/>
                        <w:jc w:val="center"/>
                      </w:pPr>
                      <w:r>
                        <w:t xml:space="preserve"> </w:t>
                      </w:r>
                    </w:p>
                    <w:p w14:paraId="0389E37E" w14:textId="77777777" w:rsidR="007F189C" w:rsidRDefault="007F189C" w:rsidP="007F189C">
                      <w:pPr>
                        <w:keepNext/>
                        <w:spacing w:before="0" w:after="0" w:line="240" w:lineRule="auto"/>
                        <w:jc w:val="center"/>
                      </w:pPr>
                    </w:p>
                    <w:p w14:paraId="5BE9013C" w14:textId="77777777" w:rsidR="007F189C" w:rsidRDefault="007F189C" w:rsidP="007F189C">
                      <w:pPr>
                        <w:spacing w:after="0"/>
                      </w:pPr>
                    </w:p>
                    <w:p w14:paraId="14E137F0" w14:textId="77777777" w:rsidR="007F189C" w:rsidRDefault="007F189C" w:rsidP="007F189C">
                      <w:pPr>
                        <w:spacing w:after="0"/>
                        <w:jc w:val="center"/>
                      </w:pPr>
                      <w:r>
                        <w:t xml:space="preserve"> </w:t>
                      </w:r>
                    </w:p>
                    <w:p w14:paraId="1F2B9D33" w14:textId="77777777" w:rsidR="007F189C" w:rsidRPr="00972D1D" w:rsidRDefault="007F189C" w:rsidP="007F189C">
                      <w:pPr>
                        <w:keepNext/>
                        <w:spacing w:before="0" w:after="0" w:line="240" w:lineRule="auto"/>
                        <w:jc w:val="center"/>
                        <w:rPr>
                          <w:sz w:val="22"/>
                        </w:rPr>
                      </w:pPr>
                    </w:p>
                    <w:p w14:paraId="673A6B0B" w14:textId="77777777" w:rsidR="007F189C" w:rsidRPr="00972D1D" w:rsidRDefault="007F189C" w:rsidP="007F189C">
                      <w:pPr>
                        <w:keepNext/>
                        <w:spacing w:before="0" w:after="0" w:line="240" w:lineRule="auto"/>
                        <w:jc w:val="center"/>
                        <w:rPr>
                          <w:sz w:val="22"/>
                        </w:rPr>
                      </w:pPr>
                    </w:p>
                    <w:p w14:paraId="472963B5" w14:textId="77777777" w:rsidR="007F189C" w:rsidRPr="00972D1D" w:rsidRDefault="007F189C" w:rsidP="007F189C">
                      <w:pPr>
                        <w:spacing w:before="0" w:after="0"/>
                        <w:jc w:val="center"/>
                        <w:rPr>
                          <w:sz w:val="22"/>
                        </w:rPr>
                      </w:pPr>
                    </w:p>
                    <w:p w14:paraId="19E2E103" w14:textId="77777777" w:rsidR="007F189C" w:rsidRPr="00972D1D" w:rsidRDefault="007F189C" w:rsidP="007F189C">
                      <w:pPr>
                        <w:keepNext/>
                        <w:spacing w:before="0" w:after="0" w:line="240" w:lineRule="auto"/>
                        <w:jc w:val="center"/>
                        <w:rPr>
                          <w:sz w:val="22"/>
                        </w:rPr>
                      </w:pPr>
                    </w:p>
                    <w:p w14:paraId="2FDEE3CB" w14:textId="77777777" w:rsidR="007F189C" w:rsidRPr="00972D1D" w:rsidRDefault="007F189C" w:rsidP="007F189C">
                      <w:pPr>
                        <w:spacing w:before="0" w:after="0"/>
                        <w:rPr>
                          <w:sz w:val="22"/>
                        </w:rPr>
                      </w:pPr>
                    </w:p>
                    <w:p w14:paraId="14D5A2F6" w14:textId="77777777" w:rsidR="007F189C" w:rsidRPr="00972D1D" w:rsidRDefault="007F189C" w:rsidP="007F189C">
                      <w:pPr>
                        <w:spacing w:before="0" w:after="0"/>
                        <w:jc w:val="center"/>
                        <w:rPr>
                          <w:sz w:val="22"/>
                        </w:rPr>
                      </w:pPr>
                      <w:r w:rsidRPr="00972D1D">
                        <w:rPr>
                          <w:sz w:val="22"/>
                        </w:rPr>
                        <w:t xml:space="preserve"> </w:t>
                      </w:r>
                    </w:p>
                    <w:p w14:paraId="62D98464" w14:textId="77777777" w:rsidR="007F189C" w:rsidRPr="00972D1D" w:rsidRDefault="007F189C" w:rsidP="007F189C">
                      <w:pPr>
                        <w:keepNext/>
                        <w:spacing w:before="0" w:after="0" w:line="240" w:lineRule="auto"/>
                        <w:jc w:val="center"/>
                        <w:rPr>
                          <w:sz w:val="22"/>
                        </w:rPr>
                      </w:pPr>
                    </w:p>
                    <w:p w14:paraId="4DB8E60A" w14:textId="77777777" w:rsidR="007F189C" w:rsidRPr="00972D1D" w:rsidRDefault="007F189C" w:rsidP="007F189C">
                      <w:pPr>
                        <w:spacing w:before="0" w:after="0"/>
                        <w:rPr>
                          <w:sz w:val="22"/>
                        </w:rPr>
                      </w:pPr>
                    </w:p>
                    <w:p w14:paraId="495DF52F" w14:textId="77777777" w:rsidR="007F189C" w:rsidRPr="00972D1D" w:rsidRDefault="007F189C" w:rsidP="007F189C">
                      <w:pPr>
                        <w:keepNext/>
                        <w:spacing w:before="0" w:after="0" w:line="240" w:lineRule="auto"/>
                        <w:jc w:val="center"/>
                        <w:rPr>
                          <w:sz w:val="22"/>
                        </w:rPr>
                      </w:pPr>
                    </w:p>
                    <w:p w14:paraId="3493E6F7" w14:textId="77777777" w:rsidR="007F189C" w:rsidRPr="00972D1D" w:rsidRDefault="007F189C" w:rsidP="007F189C">
                      <w:pPr>
                        <w:spacing w:before="0" w:after="0"/>
                        <w:jc w:val="center"/>
                        <w:rPr>
                          <w:sz w:val="22"/>
                        </w:rPr>
                      </w:pPr>
                    </w:p>
                    <w:p w14:paraId="291051DF" w14:textId="77777777" w:rsidR="007F189C" w:rsidRPr="00972D1D" w:rsidRDefault="007F189C" w:rsidP="007F189C">
                      <w:pPr>
                        <w:keepNext/>
                        <w:spacing w:before="0" w:after="0" w:line="240" w:lineRule="auto"/>
                        <w:jc w:val="center"/>
                        <w:rPr>
                          <w:sz w:val="22"/>
                        </w:rPr>
                      </w:pPr>
                    </w:p>
                    <w:p w14:paraId="72219E11" w14:textId="77777777" w:rsidR="007F189C" w:rsidRPr="00972D1D" w:rsidRDefault="007F189C" w:rsidP="007F189C">
                      <w:pPr>
                        <w:spacing w:before="0" w:after="0" w:line="240" w:lineRule="auto"/>
                        <w:jc w:val="center"/>
                        <w:rPr>
                          <w:sz w:val="22"/>
                        </w:rPr>
                      </w:pPr>
                    </w:p>
                    <w:p w14:paraId="0EB9EC03" w14:textId="77777777" w:rsidR="007F189C" w:rsidRPr="00972D1D" w:rsidRDefault="007F189C" w:rsidP="007F189C">
                      <w:pPr>
                        <w:spacing w:before="0" w:after="0" w:line="240" w:lineRule="auto"/>
                        <w:jc w:val="center"/>
                        <w:rPr>
                          <w:sz w:val="22"/>
                        </w:rPr>
                      </w:pPr>
                    </w:p>
                    <w:p w14:paraId="0D9FF00E" w14:textId="77777777" w:rsidR="007F189C" w:rsidRPr="00972D1D" w:rsidRDefault="007F189C" w:rsidP="007F189C">
                      <w:pPr>
                        <w:keepNext/>
                        <w:spacing w:before="0" w:after="0" w:line="240" w:lineRule="auto"/>
                        <w:jc w:val="center"/>
                        <w:rPr>
                          <w:sz w:val="22"/>
                        </w:rPr>
                      </w:pPr>
                    </w:p>
                    <w:p w14:paraId="4BC90F12" w14:textId="77777777" w:rsidR="007F189C" w:rsidRPr="00972D1D" w:rsidRDefault="007F189C" w:rsidP="007F189C">
                      <w:pPr>
                        <w:spacing w:before="0" w:after="0"/>
                        <w:rPr>
                          <w:sz w:val="22"/>
                        </w:rPr>
                      </w:pPr>
                    </w:p>
                    <w:p w14:paraId="7B53F20A" w14:textId="77777777" w:rsidR="007F189C" w:rsidRPr="00972D1D" w:rsidRDefault="007F189C" w:rsidP="007F189C">
                      <w:pPr>
                        <w:keepNext/>
                        <w:spacing w:before="0" w:after="0" w:line="240" w:lineRule="auto"/>
                        <w:jc w:val="center"/>
                        <w:rPr>
                          <w:sz w:val="22"/>
                        </w:rPr>
                      </w:pPr>
                    </w:p>
                    <w:p w14:paraId="5E7954EE" w14:textId="77777777" w:rsidR="007F189C" w:rsidRPr="00972D1D" w:rsidRDefault="007F189C" w:rsidP="007F189C">
                      <w:pPr>
                        <w:spacing w:before="0" w:after="0"/>
                        <w:jc w:val="center"/>
                        <w:rPr>
                          <w:sz w:val="22"/>
                        </w:rPr>
                      </w:pPr>
                    </w:p>
                    <w:p w14:paraId="6FBC0C7E" w14:textId="77777777" w:rsidR="007F189C" w:rsidRPr="00972D1D" w:rsidRDefault="007F189C" w:rsidP="007F189C">
                      <w:pPr>
                        <w:spacing w:before="0" w:after="0"/>
                        <w:jc w:val="center"/>
                        <w:rPr>
                          <w:sz w:val="22"/>
                        </w:rPr>
                      </w:pPr>
                    </w:p>
                    <w:p w14:paraId="1C383C68" w14:textId="77777777" w:rsidR="007F189C" w:rsidRPr="00972D1D" w:rsidRDefault="007F189C" w:rsidP="007F189C">
                      <w:pPr>
                        <w:keepNext/>
                        <w:spacing w:before="0" w:after="0" w:line="240" w:lineRule="auto"/>
                        <w:jc w:val="center"/>
                        <w:rPr>
                          <w:sz w:val="22"/>
                        </w:rPr>
                      </w:pPr>
                    </w:p>
                    <w:p w14:paraId="3472145C" w14:textId="77777777" w:rsidR="007F189C" w:rsidRPr="00972D1D" w:rsidRDefault="007F189C" w:rsidP="007F189C">
                      <w:pPr>
                        <w:spacing w:before="0" w:after="0"/>
                        <w:rPr>
                          <w:sz w:val="22"/>
                        </w:rPr>
                      </w:pPr>
                    </w:p>
                    <w:p w14:paraId="1783D834" w14:textId="77777777" w:rsidR="007F189C" w:rsidRPr="00972D1D" w:rsidRDefault="007F189C" w:rsidP="007F189C">
                      <w:pPr>
                        <w:spacing w:before="0" w:after="0"/>
                        <w:jc w:val="center"/>
                        <w:rPr>
                          <w:sz w:val="22"/>
                        </w:rPr>
                      </w:pPr>
                      <w:r w:rsidRPr="00972D1D">
                        <w:rPr>
                          <w:sz w:val="22"/>
                        </w:rPr>
                        <w:t xml:space="preserve"> </w:t>
                      </w:r>
                    </w:p>
                    <w:p w14:paraId="380A0102" w14:textId="77777777" w:rsidR="007F189C" w:rsidRPr="00972D1D" w:rsidRDefault="007F189C" w:rsidP="007F189C">
                      <w:pPr>
                        <w:keepNext/>
                        <w:spacing w:before="0" w:after="0" w:line="240" w:lineRule="auto"/>
                        <w:jc w:val="center"/>
                        <w:rPr>
                          <w:sz w:val="22"/>
                        </w:rPr>
                      </w:pPr>
                    </w:p>
                    <w:p w14:paraId="72D57374" w14:textId="77777777" w:rsidR="007F189C" w:rsidRPr="00972D1D" w:rsidRDefault="007F189C" w:rsidP="007F189C">
                      <w:pPr>
                        <w:keepNext/>
                        <w:spacing w:before="0" w:after="0" w:line="240" w:lineRule="auto"/>
                        <w:jc w:val="center"/>
                        <w:rPr>
                          <w:sz w:val="22"/>
                        </w:rPr>
                      </w:pPr>
                    </w:p>
                    <w:p w14:paraId="01BB1F28" w14:textId="77777777" w:rsidR="007F189C" w:rsidRPr="00972D1D" w:rsidRDefault="007F189C" w:rsidP="007F189C">
                      <w:pPr>
                        <w:keepNext/>
                        <w:spacing w:before="0" w:after="0" w:line="240" w:lineRule="auto"/>
                        <w:jc w:val="center"/>
                        <w:rPr>
                          <w:sz w:val="22"/>
                        </w:rPr>
                      </w:pPr>
                    </w:p>
                    <w:p w14:paraId="02A6F84F" w14:textId="77777777" w:rsidR="007F189C" w:rsidRPr="00972D1D" w:rsidRDefault="007F189C" w:rsidP="007F189C">
                      <w:pPr>
                        <w:spacing w:before="0" w:after="0" w:line="240" w:lineRule="auto"/>
                        <w:rPr>
                          <w:sz w:val="22"/>
                        </w:rPr>
                      </w:pPr>
                    </w:p>
                    <w:p w14:paraId="5A9099B6" w14:textId="77777777" w:rsidR="007F189C" w:rsidRPr="00972D1D" w:rsidRDefault="007F189C" w:rsidP="007F189C">
                      <w:pPr>
                        <w:spacing w:before="0" w:after="0" w:line="240" w:lineRule="auto"/>
                        <w:rPr>
                          <w:sz w:val="22"/>
                        </w:rPr>
                      </w:pPr>
                      <w:r w:rsidRPr="00972D1D">
                        <w:rPr>
                          <w:sz w:val="22"/>
                        </w:rPr>
                        <w:t xml:space="preserve"> </w:t>
                      </w:r>
                    </w:p>
                  </w:txbxContent>
                </v:textbox>
                <w10:wrap type="topAndBottom" anchorx="margin" anchory="margin"/>
              </v:shape>
            </w:pict>
          </mc:Fallback>
        </mc:AlternateContent>
      </w:r>
    </w:p>
    <w:p w14:paraId="2F2040CF" w14:textId="7DC21E4D" w:rsidR="003D5FAD" w:rsidRDefault="004138B7" w:rsidP="00031955">
      <w:r>
        <w:rPr>
          <w:noProof/>
        </w:rPr>
        <mc:AlternateContent>
          <mc:Choice Requires="wps">
            <w:drawing>
              <wp:anchor distT="0" distB="0" distL="114300" distR="114300" simplePos="0" relativeHeight="251680848" behindDoc="1" locked="0" layoutInCell="1" allowOverlap="1" wp14:anchorId="2B0A8116" wp14:editId="3425BD4B">
                <wp:simplePos x="0" y="0"/>
                <wp:positionH relativeFrom="margin">
                  <wp:align>right</wp:align>
                </wp:positionH>
                <wp:positionV relativeFrom="page">
                  <wp:align>center</wp:align>
                </wp:positionV>
                <wp:extent cx="5215890" cy="2263140"/>
                <wp:effectExtent l="0" t="0" r="3810" b="3810"/>
                <wp:wrapTopAndBottom/>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263140"/>
                        </a:xfrm>
                        <a:prstGeom prst="rect">
                          <a:avLst/>
                        </a:prstGeom>
                        <a:solidFill>
                          <a:srgbClr val="FFFFFF"/>
                        </a:solidFill>
                        <a:ln w="9525">
                          <a:noFill/>
                          <a:miter lim="800000"/>
                          <a:headEnd/>
                          <a:tailEnd/>
                        </a:ln>
                      </wps:spPr>
                      <wps:txbx>
                        <w:txbxContent>
                          <w:p w14:paraId="1D256541" w14:textId="5CAD3F5A" w:rsidR="004138B7" w:rsidRDefault="00006C38" w:rsidP="004138B7">
                            <w:pPr>
                              <w:keepNext/>
                              <w:spacing w:before="0" w:after="0" w:line="240" w:lineRule="auto"/>
                              <w:jc w:val="center"/>
                            </w:pPr>
                            <w:r>
                              <w:rPr>
                                <w:noProof/>
                              </w:rPr>
                              <w:drawing>
                                <wp:inline distT="0" distB="0" distL="0" distR="0" wp14:anchorId="7D64430C" wp14:editId="764E7196">
                                  <wp:extent cx="5067371" cy="1596390"/>
                                  <wp:effectExtent l="19050" t="19050" r="19050" b="22860"/>
                                  <wp:docPr id="51" name="Picture 5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068382" cy="1596709"/>
                                          </a:xfrm>
                                          <a:prstGeom prst="rect">
                                            <a:avLst/>
                                          </a:prstGeom>
                                          <a:noFill/>
                                          <a:ln>
                                            <a:solidFill>
                                              <a:schemeClr val="bg1">
                                                <a:lumMod val="85000"/>
                                              </a:schemeClr>
                                            </a:solidFill>
                                          </a:ln>
                                        </pic:spPr>
                                      </pic:pic>
                                    </a:graphicData>
                                  </a:graphic>
                                </wp:inline>
                              </w:drawing>
                            </w:r>
                          </w:p>
                          <w:p w14:paraId="615119A6" w14:textId="77777777" w:rsidR="004138B7" w:rsidRDefault="004138B7" w:rsidP="004138B7">
                            <w:pPr>
                              <w:pStyle w:val="Caption"/>
                              <w:spacing w:after="0"/>
                            </w:pPr>
                          </w:p>
                          <w:p w14:paraId="3EAA2A55" w14:textId="785B4ACA" w:rsidR="004138B7" w:rsidRDefault="004138B7" w:rsidP="004138B7">
                            <w:pPr>
                              <w:pStyle w:val="Caption"/>
                              <w:spacing w:after="0"/>
                            </w:pPr>
                            <w:r>
                              <w:t>Figure F.</w:t>
                            </w:r>
                            <w:r w:rsidR="00CF4633">
                              <w:fldChar w:fldCharType="begin"/>
                            </w:r>
                            <w:r w:rsidR="00CF4633">
                              <w:instrText xml:space="preserve"> SEQ Figure_F. \* ARABIC </w:instrText>
                            </w:r>
                            <w:r w:rsidR="00CF4633">
                              <w:fldChar w:fldCharType="separate"/>
                            </w:r>
                            <w:r>
                              <w:rPr>
                                <w:noProof/>
                              </w:rPr>
                              <w:t>2</w:t>
                            </w:r>
                            <w:r w:rsidR="00CF4633">
                              <w:rPr>
                                <w:noProof/>
                              </w:rPr>
                              <w:fldChar w:fldCharType="end"/>
                            </w:r>
                            <w:r>
                              <w:t xml:space="preserve">. </w:t>
                            </w:r>
                            <w:r w:rsidRPr="00D47C03">
                              <w:t xml:space="preserve">Research project </w:t>
                            </w:r>
                            <w:r>
                              <w:t>co-</w:t>
                            </w:r>
                            <w:r w:rsidRPr="00D47C03">
                              <w:t>supervision confirmation email</w:t>
                            </w:r>
                          </w:p>
                          <w:p w14:paraId="26776A14" w14:textId="59012CED" w:rsidR="004138B7" w:rsidRDefault="004138B7" w:rsidP="00A35159">
                            <w:pPr>
                              <w:keepNext/>
                              <w:spacing w:before="0" w:after="0" w:line="240" w:lineRule="auto"/>
                              <w:jc w:val="center"/>
                            </w:pPr>
                          </w:p>
                          <w:p w14:paraId="10A41212" w14:textId="77777777" w:rsidR="004138B7" w:rsidRDefault="004138B7" w:rsidP="007F189C">
                            <w:pPr>
                              <w:keepNext/>
                              <w:spacing w:before="0" w:after="0" w:line="240" w:lineRule="auto"/>
                              <w:jc w:val="center"/>
                            </w:pPr>
                          </w:p>
                          <w:p w14:paraId="0156012D" w14:textId="77777777" w:rsidR="004138B7" w:rsidRDefault="004138B7" w:rsidP="007F189C">
                            <w:pPr>
                              <w:spacing w:after="0"/>
                            </w:pPr>
                          </w:p>
                          <w:p w14:paraId="5B77DD82" w14:textId="77777777" w:rsidR="004138B7" w:rsidRDefault="004138B7" w:rsidP="007F189C">
                            <w:pPr>
                              <w:spacing w:after="0"/>
                            </w:pPr>
                          </w:p>
                          <w:p w14:paraId="2079ACFB" w14:textId="77777777" w:rsidR="004138B7" w:rsidRDefault="004138B7" w:rsidP="007F189C">
                            <w:pPr>
                              <w:keepNext/>
                              <w:spacing w:before="0" w:after="0" w:line="240" w:lineRule="auto"/>
                              <w:jc w:val="center"/>
                            </w:pPr>
                          </w:p>
                          <w:p w14:paraId="76EDD593" w14:textId="77777777" w:rsidR="004138B7" w:rsidRDefault="004138B7" w:rsidP="007F189C">
                            <w:pPr>
                              <w:spacing w:after="0"/>
                            </w:pPr>
                          </w:p>
                          <w:p w14:paraId="1D2751AE" w14:textId="77777777" w:rsidR="004138B7" w:rsidRDefault="004138B7" w:rsidP="007F189C">
                            <w:pPr>
                              <w:keepNext/>
                              <w:spacing w:before="0" w:after="0" w:line="240" w:lineRule="auto"/>
                              <w:jc w:val="center"/>
                            </w:pPr>
                          </w:p>
                          <w:p w14:paraId="08753BA2" w14:textId="77777777" w:rsidR="004138B7" w:rsidRDefault="004138B7" w:rsidP="007F189C">
                            <w:pPr>
                              <w:spacing w:after="0"/>
                            </w:pPr>
                          </w:p>
                          <w:p w14:paraId="147D6AE7" w14:textId="77777777" w:rsidR="004138B7" w:rsidRDefault="004138B7" w:rsidP="007F189C">
                            <w:pPr>
                              <w:keepNext/>
                              <w:spacing w:before="0" w:after="0" w:line="240" w:lineRule="auto"/>
                              <w:jc w:val="center"/>
                            </w:pPr>
                          </w:p>
                          <w:p w14:paraId="2A7AEA79" w14:textId="77777777" w:rsidR="004138B7" w:rsidRDefault="004138B7" w:rsidP="007F189C">
                            <w:pPr>
                              <w:spacing w:after="0"/>
                            </w:pPr>
                          </w:p>
                          <w:p w14:paraId="4881F388" w14:textId="77777777" w:rsidR="004138B7" w:rsidRDefault="004138B7" w:rsidP="007F189C">
                            <w:pPr>
                              <w:keepNext/>
                              <w:spacing w:before="0" w:after="0" w:line="240" w:lineRule="auto"/>
                              <w:jc w:val="center"/>
                            </w:pPr>
                          </w:p>
                          <w:p w14:paraId="3C687E80" w14:textId="77777777" w:rsidR="004138B7" w:rsidRDefault="004138B7" w:rsidP="007F189C">
                            <w:pPr>
                              <w:keepNext/>
                              <w:spacing w:before="0" w:after="0" w:line="240" w:lineRule="auto"/>
                              <w:jc w:val="center"/>
                            </w:pPr>
                          </w:p>
                          <w:p w14:paraId="0FC9C307" w14:textId="77777777" w:rsidR="004138B7" w:rsidRDefault="004138B7" w:rsidP="007F189C">
                            <w:pPr>
                              <w:spacing w:after="0"/>
                            </w:pPr>
                          </w:p>
                          <w:p w14:paraId="4A4BA4CE" w14:textId="77777777" w:rsidR="004138B7" w:rsidRDefault="004138B7" w:rsidP="007F189C">
                            <w:pPr>
                              <w:spacing w:after="0"/>
                              <w:jc w:val="center"/>
                            </w:pPr>
                            <w:r>
                              <w:t xml:space="preserve"> </w:t>
                            </w:r>
                          </w:p>
                          <w:p w14:paraId="52FE54B1" w14:textId="77777777" w:rsidR="004138B7" w:rsidRDefault="004138B7" w:rsidP="007F189C">
                            <w:pPr>
                              <w:keepNext/>
                              <w:spacing w:before="0" w:after="0" w:line="240" w:lineRule="auto"/>
                              <w:jc w:val="center"/>
                            </w:pPr>
                          </w:p>
                          <w:p w14:paraId="0203ECB0" w14:textId="77777777" w:rsidR="004138B7" w:rsidRDefault="004138B7" w:rsidP="007F189C">
                            <w:pPr>
                              <w:spacing w:after="0"/>
                            </w:pPr>
                          </w:p>
                          <w:p w14:paraId="6B9BBC01" w14:textId="77777777" w:rsidR="004138B7" w:rsidRPr="00F50518" w:rsidRDefault="004138B7" w:rsidP="007F189C">
                            <w:pPr>
                              <w:spacing w:after="0"/>
                            </w:pPr>
                          </w:p>
                          <w:p w14:paraId="508868AD" w14:textId="77777777" w:rsidR="004138B7" w:rsidRDefault="004138B7" w:rsidP="007F189C">
                            <w:pPr>
                              <w:keepNext/>
                              <w:spacing w:before="0" w:after="0" w:line="240" w:lineRule="auto"/>
                              <w:jc w:val="center"/>
                            </w:pPr>
                          </w:p>
                          <w:p w14:paraId="1C249E6D" w14:textId="77777777" w:rsidR="004138B7" w:rsidRDefault="004138B7" w:rsidP="007F189C">
                            <w:pPr>
                              <w:spacing w:after="0"/>
                            </w:pPr>
                          </w:p>
                          <w:p w14:paraId="43DE6C73" w14:textId="77777777" w:rsidR="004138B7" w:rsidRDefault="004138B7" w:rsidP="007F189C">
                            <w:pPr>
                              <w:spacing w:after="0"/>
                              <w:jc w:val="center"/>
                            </w:pPr>
                            <w:r>
                              <w:t xml:space="preserve"> </w:t>
                            </w:r>
                          </w:p>
                          <w:p w14:paraId="46F3621A" w14:textId="77777777" w:rsidR="004138B7" w:rsidRDefault="004138B7" w:rsidP="007F189C">
                            <w:pPr>
                              <w:keepNext/>
                              <w:spacing w:before="0" w:after="0" w:line="240" w:lineRule="auto"/>
                              <w:jc w:val="center"/>
                            </w:pPr>
                          </w:p>
                          <w:p w14:paraId="02074F9F" w14:textId="77777777" w:rsidR="004138B7" w:rsidRDefault="004138B7" w:rsidP="007F189C">
                            <w:pPr>
                              <w:spacing w:after="0"/>
                            </w:pPr>
                          </w:p>
                          <w:p w14:paraId="6D8647DF" w14:textId="77777777" w:rsidR="004138B7" w:rsidRDefault="004138B7" w:rsidP="007F189C">
                            <w:pPr>
                              <w:spacing w:after="0"/>
                              <w:jc w:val="center"/>
                            </w:pPr>
                            <w:r>
                              <w:t xml:space="preserve"> </w:t>
                            </w:r>
                          </w:p>
                          <w:p w14:paraId="5380304C" w14:textId="77777777" w:rsidR="004138B7" w:rsidRPr="00972D1D" w:rsidRDefault="004138B7" w:rsidP="007F189C">
                            <w:pPr>
                              <w:keepNext/>
                              <w:spacing w:before="0" w:after="0" w:line="240" w:lineRule="auto"/>
                              <w:jc w:val="center"/>
                              <w:rPr>
                                <w:sz w:val="22"/>
                              </w:rPr>
                            </w:pPr>
                          </w:p>
                          <w:p w14:paraId="77C9AEF2" w14:textId="77777777" w:rsidR="004138B7" w:rsidRPr="00972D1D" w:rsidRDefault="004138B7" w:rsidP="007F189C">
                            <w:pPr>
                              <w:keepNext/>
                              <w:spacing w:before="0" w:after="0" w:line="240" w:lineRule="auto"/>
                              <w:jc w:val="center"/>
                              <w:rPr>
                                <w:sz w:val="22"/>
                              </w:rPr>
                            </w:pPr>
                          </w:p>
                          <w:p w14:paraId="0F4963DE" w14:textId="77777777" w:rsidR="004138B7" w:rsidRPr="00972D1D" w:rsidRDefault="004138B7" w:rsidP="007F189C">
                            <w:pPr>
                              <w:spacing w:before="0" w:after="0"/>
                              <w:jc w:val="center"/>
                              <w:rPr>
                                <w:sz w:val="22"/>
                              </w:rPr>
                            </w:pPr>
                          </w:p>
                          <w:p w14:paraId="0D88E922" w14:textId="77777777" w:rsidR="004138B7" w:rsidRPr="00972D1D" w:rsidRDefault="004138B7" w:rsidP="007F189C">
                            <w:pPr>
                              <w:keepNext/>
                              <w:spacing w:before="0" w:after="0" w:line="240" w:lineRule="auto"/>
                              <w:jc w:val="center"/>
                              <w:rPr>
                                <w:sz w:val="22"/>
                              </w:rPr>
                            </w:pPr>
                          </w:p>
                          <w:p w14:paraId="58647AA4" w14:textId="77777777" w:rsidR="004138B7" w:rsidRPr="00972D1D" w:rsidRDefault="004138B7" w:rsidP="007F189C">
                            <w:pPr>
                              <w:spacing w:before="0" w:after="0"/>
                              <w:rPr>
                                <w:sz w:val="22"/>
                              </w:rPr>
                            </w:pPr>
                          </w:p>
                          <w:p w14:paraId="21C1D5BF" w14:textId="77777777" w:rsidR="004138B7" w:rsidRPr="00972D1D" w:rsidRDefault="004138B7" w:rsidP="007F189C">
                            <w:pPr>
                              <w:spacing w:before="0" w:after="0"/>
                              <w:jc w:val="center"/>
                              <w:rPr>
                                <w:sz w:val="22"/>
                              </w:rPr>
                            </w:pPr>
                            <w:r w:rsidRPr="00972D1D">
                              <w:rPr>
                                <w:sz w:val="22"/>
                              </w:rPr>
                              <w:t xml:space="preserve"> </w:t>
                            </w:r>
                          </w:p>
                          <w:p w14:paraId="2431D701" w14:textId="77777777" w:rsidR="004138B7" w:rsidRPr="00972D1D" w:rsidRDefault="004138B7" w:rsidP="007F189C">
                            <w:pPr>
                              <w:keepNext/>
                              <w:spacing w:before="0" w:after="0" w:line="240" w:lineRule="auto"/>
                              <w:jc w:val="center"/>
                              <w:rPr>
                                <w:sz w:val="22"/>
                              </w:rPr>
                            </w:pPr>
                          </w:p>
                          <w:p w14:paraId="27121A4E" w14:textId="77777777" w:rsidR="004138B7" w:rsidRPr="00972D1D" w:rsidRDefault="004138B7" w:rsidP="007F189C">
                            <w:pPr>
                              <w:spacing w:before="0" w:after="0"/>
                              <w:rPr>
                                <w:sz w:val="22"/>
                              </w:rPr>
                            </w:pPr>
                          </w:p>
                          <w:p w14:paraId="7C87ED1C" w14:textId="77777777" w:rsidR="004138B7" w:rsidRPr="00972D1D" w:rsidRDefault="004138B7" w:rsidP="007F189C">
                            <w:pPr>
                              <w:keepNext/>
                              <w:spacing w:before="0" w:after="0" w:line="240" w:lineRule="auto"/>
                              <w:jc w:val="center"/>
                              <w:rPr>
                                <w:sz w:val="22"/>
                              </w:rPr>
                            </w:pPr>
                          </w:p>
                          <w:p w14:paraId="05A05605" w14:textId="77777777" w:rsidR="004138B7" w:rsidRPr="00972D1D" w:rsidRDefault="004138B7" w:rsidP="007F189C">
                            <w:pPr>
                              <w:spacing w:before="0" w:after="0"/>
                              <w:jc w:val="center"/>
                              <w:rPr>
                                <w:sz w:val="22"/>
                              </w:rPr>
                            </w:pPr>
                          </w:p>
                          <w:p w14:paraId="7310A141" w14:textId="77777777" w:rsidR="004138B7" w:rsidRPr="00972D1D" w:rsidRDefault="004138B7" w:rsidP="007F189C">
                            <w:pPr>
                              <w:keepNext/>
                              <w:spacing w:before="0" w:after="0" w:line="240" w:lineRule="auto"/>
                              <w:jc w:val="center"/>
                              <w:rPr>
                                <w:sz w:val="22"/>
                              </w:rPr>
                            </w:pPr>
                          </w:p>
                          <w:p w14:paraId="60073798" w14:textId="77777777" w:rsidR="004138B7" w:rsidRPr="00972D1D" w:rsidRDefault="004138B7" w:rsidP="007F189C">
                            <w:pPr>
                              <w:spacing w:before="0" w:after="0" w:line="240" w:lineRule="auto"/>
                              <w:jc w:val="center"/>
                              <w:rPr>
                                <w:sz w:val="22"/>
                              </w:rPr>
                            </w:pPr>
                          </w:p>
                          <w:p w14:paraId="0FEC9B29" w14:textId="77777777" w:rsidR="004138B7" w:rsidRPr="00972D1D" w:rsidRDefault="004138B7" w:rsidP="007F189C">
                            <w:pPr>
                              <w:spacing w:before="0" w:after="0" w:line="240" w:lineRule="auto"/>
                              <w:jc w:val="center"/>
                              <w:rPr>
                                <w:sz w:val="22"/>
                              </w:rPr>
                            </w:pPr>
                          </w:p>
                          <w:p w14:paraId="03093EAD" w14:textId="77777777" w:rsidR="004138B7" w:rsidRPr="00972D1D" w:rsidRDefault="004138B7" w:rsidP="007F189C">
                            <w:pPr>
                              <w:keepNext/>
                              <w:spacing w:before="0" w:after="0" w:line="240" w:lineRule="auto"/>
                              <w:jc w:val="center"/>
                              <w:rPr>
                                <w:sz w:val="22"/>
                              </w:rPr>
                            </w:pPr>
                          </w:p>
                          <w:p w14:paraId="14B630F7" w14:textId="77777777" w:rsidR="004138B7" w:rsidRPr="00972D1D" w:rsidRDefault="004138B7" w:rsidP="007F189C">
                            <w:pPr>
                              <w:spacing w:before="0" w:after="0"/>
                              <w:rPr>
                                <w:sz w:val="22"/>
                              </w:rPr>
                            </w:pPr>
                          </w:p>
                          <w:p w14:paraId="2C813D77" w14:textId="77777777" w:rsidR="004138B7" w:rsidRPr="00972D1D" w:rsidRDefault="004138B7" w:rsidP="007F189C">
                            <w:pPr>
                              <w:keepNext/>
                              <w:spacing w:before="0" w:after="0" w:line="240" w:lineRule="auto"/>
                              <w:jc w:val="center"/>
                              <w:rPr>
                                <w:sz w:val="22"/>
                              </w:rPr>
                            </w:pPr>
                          </w:p>
                          <w:p w14:paraId="751FBE84" w14:textId="77777777" w:rsidR="004138B7" w:rsidRPr="00972D1D" w:rsidRDefault="004138B7" w:rsidP="007F189C">
                            <w:pPr>
                              <w:spacing w:before="0" w:after="0"/>
                              <w:jc w:val="center"/>
                              <w:rPr>
                                <w:sz w:val="22"/>
                              </w:rPr>
                            </w:pPr>
                          </w:p>
                          <w:p w14:paraId="5DDCC84F" w14:textId="77777777" w:rsidR="004138B7" w:rsidRPr="00972D1D" w:rsidRDefault="004138B7" w:rsidP="007F189C">
                            <w:pPr>
                              <w:spacing w:before="0" w:after="0"/>
                              <w:jc w:val="center"/>
                              <w:rPr>
                                <w:sz w:val="22"/>
                              </w:rPr>
                            </w:pPr>
                          </w:p>
                          <w:p w14:paraId="79FD705D" w14:textId="77777777" w:rsidR="004138B7" w:rsidRPr="00972D1D" w:rsidRDefault="004138B7" w:rsidP="007F189C">
                            <w:pPr>
                              <w:keepNext/>
                              <w:spacing w:before="0" w:after="0" w:line="240" w:lineRule="auto"/>
                              <w:jc w:val="center"/>
                              <w:rPr>
                                <w:sz w:val="22"/>
                              </w:rPr>
                            </w:pPr>
                          </w:p>
                          <w:p w14:paraId="0ACC8EAF" w14:textId="77777777" w:rsidR="004138B7" w:rsidRPr="00972D1D" w:rsidRDefault="004138B7" w:rsidP="007F189C">
                            <w:pPr>
                              <w:spacing w:before="0" w:after="0"/>
                              <w:rPr>
                                <w:sz w:val="22"/>
                              </w:rPr>
                            </w:pPr>
                          </w:p>
                          <w:p w14:paraId="648A7C74" w14:textId="77777777" w:rsidR="004138B7" w:rsidRPr="00972D1D" w:rsidRDefault="004138B7" w:rsidP="007F189C">
                            <w:pPr>
                              <w:spacing w:before="0" w:after="0"/>
                              <w:jc w:val="center"/>
                              <w:rPr>
                                <w:sz w:val="22"/>
                              </w:rPr>
                            </w:pPr>
                            <w:r w:rsidRPr="00972D1D">
                              <w:rPr>
                                <w:sz w:val="22"/>
                              </w:rPr>
                              <w:t xml:space="preserve"> </w:t>
                            </w:r>
                          </w:p>
                          <w:p w14:paraId="2FD566C7" w14:textId="77777777" w:rsidR="004138B7" w:rsidRPr="00972D1D" w:rsidRDefault="004138B7" w:rsidP="007F189C">
                            <w:pPr>
                              <w:keepNext/>
                              <w:spacing w:before="0" w:after="0" w:line="240" w:lineRule="auto"/>
                              <w:jc w:val="center"/>
                              <w:rPr>
                                <w:sz w:val="22"/>
                              </w:rPr>
                            </w:pPr>
                          </w:p>
                          <w:p w14:paraId="28D4A4B4" w14:textId="77777777" w:rsidR="004138B7" w:rsidRPr="00972D1D" w:rsidRDefault="004138B7" w:rsidP="007F189C">
                            <w:pPr>
                              <w:keepNext/>
                              <w:spacing w:before="0" w:after="0" w:line="240" w:lineRule="auto"/>
                              <w:jc w:val="center"/>
                              <w:rPr>
                                <w:sz w:val="22"/>
                              </w:rPr>
                            </w:pPr>
                          </w:p>
                          <w:p w14:paraId="00BF6104" w14:textId="77777777" w:rsidR="004138B7" w:rsidRPr="00972D1D" w:rsidRDefault="004138B7" w:rsidP="007F189C">
                            <w:pPr>
                              <w:keepNext/>
                              <w:spacing w:before="0" w:after="0" w:line="240" w:lineRule="auto"/>
                              <w:jc w:val="center"/>
                              <w:rPr>
                                <w:sz w:val="22"/>
                              </w:rPr>
                            </w:pPr>
                          </w:p>
                          <w:p w14:paraId="48F97ED7" w14:textId="77777777" w:rsidR="004138B7" w:rsidRPr="00972D1D" w:rsidRDefault="004138B7" w:rsidP="007F189C">
                            <w:pPr>
                              <w:spacing w:before="0" w:after="0" w:line="240" w:lineRule="auto"/>
                              <w:rPr>
                                <w:sz w:val="22"/>
                              </w:rPr>
                            </w:pPr>
                          </w:p>
                          <w:p w14:paraId="2683D447" w14:textId="77777777" w:rsidR="004138B7" w:rsidRPr="00972D1D" w:rsidRDefault="004138B7" w:rsidP="007F189C">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A8116" id="Text Box 44" o:spid="_x0000_s1104" type="#_x0000_t202" style="position:absolute;left:0;text-align:left;margin-left:359.5pt;margin-top:0;width:410.7pt;height:178.2pt;z-index:-251635632;visibility:visible;mso-wrap-style:square;mso-width-percent:0;mso-height-percent:0;mso-wrap-distance-left:9pt;mso-wrap-distance-top:0;mso-wrap-distance-right:9pt;mso-wrap-distance-bottom:0;mso-position-horizontal:right;mso-position-horizontal-relative:margin;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" stroked="f">
                <v:textbox inset="1.44pt,1.44pt,1.44pt,1.44pt">
                  <w:txbxContent>
                    <w:p w14:paraId="1D256541" w14:textId="5CAD3F5A" w:rsidR="004138B7" w:rsidRDefault="00006C38" w:rsidP="004138B7">
                      <w:pPr>
                        <w:keepNext/>
                        <w:spacing w:before="0" w:after="0" w:line="240" w:lineRule="auto"/>
                        <w:jc w:val="center"/>
                      </w:pPr>
                      <w:r>
                        <w:rPr>
                          <w:noProof/>
                        </w:rPr>
                        <w:drawing>
                          <wp:inline distT="0" distB="0" distL="0" distR="0" wp14:anchorId="7D64430C" wp14:editId="764E7196">
                            <wp:extent cx="5067371" cy="1596390"/>
                            <wp:effectExtent l="19050" t="19050" r="19050" b="22860"/>
                            <wp:docPr id="51" name="Picture 5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68382" cy="1596709"/>
                                    </a:xfrm>
                                    <a:prstGeom prst="rect">
                                      <a:avLst/>
                                    </a:prstGeom>
                                    <a:noFill/>
                                    <a:ln>
                                      <a:solidFill>
                                        <a:schemeClr val="bg1">
                                          <a:lumMod val="85000"/>
                                        </a:schemeClr>
                                      </a:solidFill>
                                    </a:ln>
                                  </pic:spPr>
                                </pic:pic>
                              </a:graphicData>
                            </a:graphic>
                          </wp:inline>
                        </w:drawing>
                      </w:r>
                    </w:p>
                    <w:p w14:paraId="615119A6" w14:textId="77777777" w:rsidR="004138B7" w:rsidRDefault="004138B7" w:rsidP="004138B7">
                      <w:pPr>
                        <w:pStyle w:val="Caption"/>
                        <w:spacing w:after="0"/>
                      </w:pPr>
                    </w:p>
                    <w:p w14:paraId="3EAA2A55" w14:textId="785B4ACA" w:rsidR="004138B7" w:rsidRDefault="004138B7" w:rsidP="004138B7">
                      <w:pPr>
                        <w:pStyle w:val="Caption"/>
                        <w:spacing w:after="0"/>
                      </w:pPr>
                      <w:r>
                        <w:t>Figure F.</w:t>
                      </w:r>
                      <w:fldSimple w:instr=" SEQ Figure_F. \* ARABIC ">
                        <w:r>
                          <w:rPr>
                            <w:noProof/>
                          </w:rPr>
                          <w:t>2</w:t>
                        </w:r>
                      </w:fldSimple>
                      <w:r>
                        <w:t xml:space="preserve">. </w:t>
                      </w:r>
                      <w:r w:rsidRPr="00D47C03">
                        <w:t xml:space="preserve">Research project </w:t>
                      </w:r>
                      <w:r>
                        <w:t>co-</w:t>
                      </w:r>
                      <w:r w:rsidRPr="00D47C03">
                        <w:t>supervision confirmation email</w:t>
                      </w:r>
                    </w:p>
                    <w:p w14:paraId="26776A14" w14:textId="59012CED" w:rsidR="004138B7" w:rsidRDefault="004138B7" w:rsidP="00A35159">
                      <w:pPr>
                        <w:keepNext/>
                        <w:spacing w:before="0" w:after="0" w:line="240" w:lineRule="auto"/>
                        <w:jc w:val="center"/>
                      </w:pPr>
                    </w:p>
                    <w:p w14:paraId="10A41212" w14:textId="77777777" w:rsidR="004138B7" w:rsidRDefault="004138B7" w:rsidP="007F189C">
                      <w:pPr>
                        <w:keepNext/>
                        <w:spacing w:before="0" w:after="0" w:line="240" w:lineRule="auto"/>
                        <w:jc w:val="center"/>
                      </w:pPr>
                    </w:p>
                    <w:p w14:paraId="0156012D" w14:textId="77777777" w:rsidR="004138B7" w:rsidRDefault="004138B7" w:rsidP="007F189C">
                      <w:pPr>
                        <w:pStyle w:val="Heading1Char"/>
                        <w:spacing w:after="0"/>
                      </w:pPr>
                    </w:p>
                    <w:p w14:paraId="5B77DD82" w14:textId="77777777" w:rsidR="004138B7" w:rsidRDefault="004138B7" w:rsidP="007F189C">
                      <w:pPr>
                        <w:pStyle w:val="Heading1Char"/>
                        <w:spacing w:after="0"/>
                      </w:pPr>
                    </w:p>
                    <w:p w14:paraId="2079ACFB" w14:textId="77777777" w:rsidR="004138B7" w:rsidRDefault="004138B7" w:rsidP="007F189C">
                      <w:pPr>
                        <w:keepNext/>
                        <w:spacing w:before="0" w:after="0" w:line="240" w:lineRule="auto"/>
                        <w:jc w:val="center"/>
                      </w:pPr>
                    </w:p>
                    <w:p w14:paraId="76EDD593" w14:textId="77777777" w:rsidR="004138B7" w:rsidRDefault="004138B7" w:rsidP="007F189C">
                      <w:pPr>
                        <w:pStyle w:val="Heading1Char"/>
                        <w:spacing w:after="0"/>
                      </w:pPr>
                    </w:p>
                    <w:p w14:paraId="1D2751AE" w14:textId="77777777" w:rsidR="004138B7" w:rsidRDefault="004138B7" w:rsidP="007F189C">
                      <w:pPr>
                        <w:keepNext/>
                        <w:spacing w:before="0" w:after="0" w:line="240" w:lineRule="auto"/>
                        <w:jc w:val="center"/>
                      </w:pPr>
                    </w:p>
                    <w:p w14:paraId="08753BA2" w14:textId="77777777" w:rsidR="004138B7" w:rsidRDefault="004138B7" w:rsidP="007F189C">
                      <w:pPr>
                        <w:pStyle w:val="Heading1Char"/>
                        <w:spacing w:after="0"/>
                      </w:pPr>
                    </w:p>
                    <w:p w14:paraId="147D6AE7" w14:textId="77777777" w:rsidR="004138B7" w:rsidRDefault="004138B7" w:rsidP="007F189C">
                      <w:pPr>
                        <w:keepNext/>
                        <w:spacing w:before="0" w:after="0" w:line="240" w:lineRule="auto"/>
                        <w:jc w:val="center"/>
                      </w:pPr>
                    </w:p>
                    <w:p w14:paraId="2A7AEA79" w14:textId="77777777" w:rsidR="004138B7" w:rsidRDefault="004138B7" w:rsidP="007F189C">
                      <w:pPr>
                        <w:pStyle w:val="Heading1Char"/>
                        <w:spacing w:after="0"/>
                      </w:pPr>
                    </w:p>
                    <w:p w14:paraId="4881F388" w14:textId="77777777" w:rsidR="004138B7" w:rsidRDefault="004138B7" w:rsidP="007F189C">
                      <w:pPr>
                        <w:keepNext/>
                        <w:spacing w:before="0" w:after="0" w:line="240" w:lineRule="auto"/>
                        <w:jc w:val="center"/>
                      </w:pPr>
                    </w:p>
                    <w:p w14:paraId="3C687E80" w14:textId="77777777" w:rsidR="004138B7" w:rsidRDefault="004138B7" w:rsidP="007F189C">
                      <w:pPr>
                        <w:keepNext/>
                        <w:spacing w:before="0" w:after="0" w:line="240" w:lineRule="auto"/>
                        <w:jc w:val="center"/>
                      </w:pPr>
                    </w:p>
                    <w:p w14:paraId="0FC9C307" w14:textId="77777777" w:rsidR="004138B7" w:rsidRDefault="004138B7" w:rsidP="007F189C">
                      <w:pPr>
                        <w:spacing w:after="0"/>
                      </w:pPr>
                    </w:p>
                    <w:p w14:paraId="4A4BA4CE" w14:textId="77777777" w:rsidR="004138B7" w:rsidRDefault="004138B7" w:rsidP="007F189C">
                      <w:pPr>
                        <w:spacing w:after="0"/>
                        <w:jc w:val="center"/>
                      </w:pPr>
                      <w:r>
                        <w:t xml:space="preserve"> </w:t>
                      </w:r>
                    </w:p>
                    <w:p w14:paraId="52FE54B1" w14:textId="77777777" w:rsidR="004138B7" w:rsidRDefault="004138B7" w:rsidP="007F189C">
                      <w:pPr>
                        <w:keepNext/>
                        <w:spacing w:before="0" w:after="0" w:line="240" w:lineRule="auto"/>
                        <w:jc w:val="center"/>
                      </w:pPr>
                    </w:p>
                    <w:p w14:paraId="0203ECB0" w14:textId="77777777" w:rsidR="004138B7" w:rsidRDefault="004138B7" w:rsidP="007F189C">
                      <w:pPr>
                        <w:spacing w:after="0"/>
                      </w:pPr>
                    </w:p>
                    <w:p w14:paraId="6B9BBC01" w14:textId="77777777" w:rsidR="004138B7" w:rsidRPr="00F50518" w:rsidRDefault="004138B7" w:rsidP="007F189C">
                      <w:pPr>
                        <w:spacing w:after="0"/>
                      </w:pPr>
                    </w:p>
                    <w:p w14:paraId="508868AD" w14:textId="77777777" w:rsidR="004138B7" w:rsidRDefault="004138B7" w:rsidP="007F189C">
                      <w:pPr>
                        <w:keepNext/>
                        <w:spacing w:before="0" w:after="0" w:line="240" w:lineRule="auto"/>
                        <w:jc w:val="center"/>
                      </w:pPr>
                    </w:p>
                    <w:p w14:paraId="1C249E6D" w14:textId="77777777" w:rsidR="004138B7" w:rsidRDefault="004138B7" w:rsidP="007F189C">
                      <w:pPr>
                        <w:spacing w:after="0"/>
                      </w:pPr>
                    </w:p>
                    <w:p w14:paraId="43DE6C73" w14:textId="77777777" w:rsidR="004138B7" w:rsidRDefault="004138B7" w:rsidP="007F189C">
                      <w:pPr>
                        <w:spacing w:after="0"/>
                        <w:jc w:val="center"/>
                      </w:pPr>
                      <w:r>
                        <w:t xml:space="preserve"> </w:t>
                      </w:r>
                    </w:p>
                    <w:p w14:paraId="46F3621A" w14:textId="77777777" w:rsidR="004138B7" w:rsidRDefault="004138B7" w:rsidP="007F189C">
                      <w:pPr>
                        <w:keepNext/>
                        <w:spacing w:before="0" w:after="0" w:line="240" w:lineRule="auto"/>
                        <w:jc w:val="center"/>
                      </w:pPr>
                    </w:p>
                    <w:p w14:paraId="02074F9F" w14:textId="77777777" w:rsidR="004138B7" w:rsidRDefault="004138B7" w:rsidP="007F189C">
                      <w:pPr>
                        <w:spacing w:after="0"/>
                      </w:pPr>
                    </w:p>
                    <w:p w14:paraId="6D8647DF" w14:textId="77777777" w:rsidR="004138B7" w:rsidRDefault="004138B7" w:rsidP="007F189C">
                      <w:pPr>
                        <w:spacing w:after="0"/>
                        <w:jc w:val="center"/>
                      </w:pPr>
                      <w:r>
                        <w:t xml:space="preserve"> </w:t>
                      </w:r>
                    </w:p>
                    <w:p w14:paraId="5380304C" w14:textId="77777777" w:rsidR="004138B7" w:rsidRPr="00972D1D" w:rsidRDefault="004138B7" w:rsidP="007F189C">
                      <w:pPr>
                        <w:keepNext/>
                        <w:spacing w:before="0" w:after="0" w:line="240" w:lineRule="auto"/>
                        <w:jc w:val="center"/>
                        <w:rPr>
                          <w:sz w:val="22"/>
                        </w:rPr>
                      </w:pPr>
                    </w:p>
                    <w:p w14:paraId="77C9AEF2" w14:textId="77777777" w:rsidR="004138B7" w:rsidRPr="00972D1D" w:rsidRDefault="004138B7" w:rsidP="007F189C">
                      <w:pPr>
                        <w:keepNext/>
                        <w:spacing w:before="0" w:after="0" w:line="240" w:lineRule="auto"/>
                        <w:jc w:val="center"/>
                        <w:rPr>
                          <w:sz w:val="22"/>
                        </w:rPr>
                      </w:pPr>
                    </w:p>
                    <w:p w14:paraId="0F4963DE" w14:textId="77777777" w:rsidR="004138B7" w:rsidRPr="00972D1D" w:rsidRDefault="004138B7" w:rsidP="007F189C">
                      <w:pPr>
                        <w:spacing w:before="0" w:after="0"/>
                        <w:jc w:val="center"/>
                        <w:rPr>
                          <w:sz w:val="22"/>
                        </w:rPr>
                      </w:pPr>
                    </w:p>
                    <w:p w14:paraId="0D88E922" w14:textId="77777777" w:rsidR="004138B7" w:rsidRPr="00972D1D" w:rsidRDefault="004138B7" w:rsidP="007F189C">
                      <w:pPr>
                        <w:keepNext/>
                        <w:spacing w:before="0" w:after="0" w:line="240" w:lineRule="auto"/>
                        <w:jc w:val="center"/>
                        <w:rPr>
                          <w:sz w:val="22"/>
                        </w:rPr>
                      </w:pPr>
                    </w:p>
                    <w:p w14:paraId="58647AA4" w14:textId="77777777" w:rsidR="004138B7" w:rsidRPr="00972D1D" w:rsidRDefault="004138B7" w:rsidP="007F189C">
                      <w:pPr>
                        <w:spacing w:before="0" w:after="0"/>
                        <w:rPr>
                          <w:sz w:val="22"/>
                        </w:rPr>
                      </w:pPr>
                    </w:p>
                    <w:p w14:paraId="21C1D5BF" w14:textId="77777777" w:rsidR="004138B7" w:rsidRPr="00972D1D" w:rsidRDefault="004138B7" w:rsidP="007F189C">
                      <w:pPr>
                        <w:spacing w:before="0" w:after="0"/>
                        <w:jc w:val="center"/>
                        <w:rPr>
                          <w:sz w:val="22"/>
                        </w:rPr>
                      </w:pPr>
                      <w:r w:rsidRPr="00972D1D">
                        <w:rPr>
                          <w:sz w:val="22"/>
                        </w:rPr>
                        <w:t xml:space="preserve"> </w:t>
                      </w:r>
                    </w:p>
                    <w:p w14:paraId="2431D701" w14:textId="77777777" w:rsidR="004138B7" w:rsidRPr="00972D1D" w:rsidRDefault="004138B7" w:rsidP="007F189C">
                      <w:pPr>
                        <w:keepNext/>
                        <w:spacing w:before="0" w:after="0" w:line="240" w:lineRule="auto"/>
                        <w:jc w:val="center"/>
                        <w:rPr>
                          <w:sz w:val="22"/>
                        </w:rPr>
                      </w:pPr>
                    </w:p>
                    <w:p w14:paraId="27121A4E" w14:textId="77777777" w:rsidR="004138B7" w:rsidRPr="00972D1D" w:rsidRDefault="004138B7" w:rsidP="007F189C">
                      <w:pPr>
                        <w:spacing w:before="0" w:after="0"/>
                        <w:rPr>
                          <w:sz w:val="22"/>
                        </w:rPr>
                      </w:pPr>
                    </w:p>
                    <w:p w14:paraId="7C87ED1C" w14:textId="77777777" w:rsidR="004138B7" w:rsidRPr="00972D1D" w:rsidRDefault="004138B7" w:rsidP="007F189C">
                      <w:pPr>
                        <w:keepNext/>
                        <w:spacing w:before="0" w:after="0" w:line="240" w:lineRule="auto"/>
                        <w:jc w:val="center"/>
                        <w:rPr>
                          <w:sz w:val="22"/>
                        </w:rPr>
                      </w:pPr>
                    </w:p>
                    <w:p w14:paraId="05A05605" w14:textId="77777777" w:rsidR="004138B7" w:rsidRPr="00972D1D" w:rsidRDefault="004138B7" w:rsidP="007F189C">
                      <w:pPr>
                        <w:spacing w:before="0" w:after="0"/>
                        <w:jc w:val="center"/>
                        <w:rPr>
                          <w:sz w:val="22"/>
                        </w:rPr>
                      </w:pPr>
                    </w:p>
                    <w:p w14:paraId="7310A141" w14:textId="77777777" w:rsidR="004138B7" w:rsidRPr="00972D1D" w:rsidRDefault="004138B7" w:rsidP="007F189C">
                      <w:pPr>
                        <w:keepNext/>
                        <w:spacing w:before="0" w:after="0" w:line="240" w:lineRule="auto"/>
                        <w:jc w:val="center"/>
                        <w:rPr>
                          <w:sz w:val="22"/>
                        </w:rPr>
                      </w:pPr>
                    </w:p>
                    <w:p w14:paraId="60073798" w14:textId="77777777" w:rsidR="004138B7" w:rsidRPr="00972D1D" w:rsidRDefault="004138B7" w:rsidP="007F189C">
                      <w:pPr>
                        <w:spacing w:before="0" w:after="0" w:line="240" w:lineRule="auto"/>
                        <w:jc w:val="center"/>
                        <w:rPr>
                          <w:sz w:val="22"/>
                        </w:rPr>
                      </w:pPr>
                    </w:p>
                    <w:p w14:paraId="0FEC9B29" w14:textId="77777777" w:rsidR="004138B7" w:rsidRPr="00972D1D" w:rsidRDefault="004138B7" w:rsidP="007F189C">
                      <w:pPr>
                        <w:spacing w:before="0" w:after="0" w:line="240" w:lineRule="auto"/>
                        <w:jc w:val="center"/>
                        <w:rPr>
                          <w:sz w:val="22"/>
                        </w:rPr>
                      </w:pPr>
                    </w:p>
                    <w:p w14:paraId="03093EAD" w14:textId="77777777" w:rsidR="004138B7" w:rsidRPr="00972D1D" w:rsidRDefault="004138B7" w:rsidP="007F189C">
                      <w:pPr>
                        <w:keepNext/>
                        <w:spacing w:before="0" w:after="0" w:line="240" w:lineRule="auto"/>
                        <w:jc w:val="center"/>
                        <w:rPr>
                          <w:sz w:val="22"/>
                        </w:rPr>
                      </w:pPr>
                    </w:p>
                    <w:p w14:paraId="14B630F7" w14:textId="77777777" w:rsidR="004138B7" w:rsidRPr="00972D1D" w:rsidRDefault="004138B7" w:rsidP="007F189C">
                      <w:pPr>
                        <w:spacing w:before="0" w:after="0"/>
                        <w:rPr>
                          <w:sz w:val="22"/>
                        </w:rPr>
                      </w:pPr>
                    </w:p>
                    <w:p w14:paraId="2C813D77" w14:textId="77777777" w:rsidR="004138B7" w:rsidRPr="00972D1D" w:rsidRDefault="004138B7" w:rsidP="007F189C">
                      <w:pPr>
                        <w:keepNext/>
                        <w:spacing w:before="0" w:after="0" w:line="240" w:lineRule="auto"/>
                        <w:jc w:val="center"/>
                        <w:rPr>
                          <w:sz w:val="22"/>
                        </w:rPr>
                      </w:pPr>
                    </w:p>
                    <w:p w14:paraId="751FBE84" w14:textId="77777777" w:rsidR="004138B7" w:rsidRPr="00972D1D" w:rsidRDefault="004138B7" w:rsidP="007F189C">
                      <w:pPr>
                        <w:spacing w:before="0" w:after="0"/>
                        <w:jc w:val="center"/>
                        <w:rPr>
                          <w:sz w:val="22"/>
                        </w:rPr>
                      </w:pPr>
                    </w:p>
                    <w:p w14:paraId="5DDCC84F" w14:textId="77777777" w:rsidR="004138B7" w:rsidRPr="00972D1D" w:rsidRDefault="004138B7" w:rsidP="007F189C">
                      <w:pPr>
                        <w:spacing w:before="0" w:after="0"/>
                        <w:jc w:val="center"/>
                        <w:rPr>
                          <w:sz w:val="22"/>
                        </w:rPr>
                      </w:pPr>
                    </w:p>
                    <w:p w14:paraId="79FD705D" w14:textId="77777777" w:rsidR="004138B7" w:rsidRPr="00972D1D" w:rsidRDefault="004138B7" w:rsidP="007F189C">
                      <w:pPr>
                        <w:keepNext/>
                        <w:spacing w:before="0" w:after="0" w:line="240" w:lineRule="auto"/>
                        <w:jc w:val="center"/>
                        <w:rPr>
                          <w:sz w:val="22"/>
                        </w:rPr>
                      </w:pPr>
                    </w:p>
                    <w:p w14:paraId="0ACC8EAF" w14:textId="77777777" w:rsidR="004138B7" w:rsidRPr="00972D1D" w:rsidRDefault="004138B7" w:rsidP="007F189C">
                      <w:pPr>
                        <w:spacing w:before="0" w:after="0"/>
                        <w:rPr>
                          <w:sz w:val="22"/>
                        </w:rPr>
                      </w:pPr>
                    </w:p>
                    <w:p w14:paraId="648A7C74" w14:textId="77777777" w:rsidR="004138B7" w:rsidRPr="00972D1D" w:rsidRDefault="004138B7" w:rsidP="007F189C">
                      <w:pPr>
                        <w:spacing w:before="0" w:after="0"/>
                        <w:jc w:val="center"/>
                        <w:rPr>
                          <w:sz w:val="22"/>
                        </w:rPr>
                      </w:pPr>
                      <w:r w:rsidRPr="00972D1D">
                        <w:rPr>
                          <w:sz w:val="22"/>
                        </w:rPr>
                        <w:t xml:space="preserve"> </w:t>
                      </w:r>
                    </w:p>
                    <w:p w14:paraId="2FD566C7" w14:textId="77777777" w:rsidR="004138B7" w:rsidRPr="00972D1D" w:rsidRDefault="004138B7" w:rsidP="007F189C">
                      <w:pPr>
                        <w:keepNext/>
                        <w:spacing w:before="0" w:after="0" w:line="240" w:lineRule="auto"/>
                        <w:jc w:val="center"/>
                        <w:rPr>
                          <w:sz w:val="22"/>
                        </w:rPr>
                      </w:pPr>
                    </w:p>
                    <w:p w14:paraId="28D4A4B4" w14:textId="77777777" w:rsidR="004138B7" w:rsidRPr="00972D1D" w:rsidRDefault="004138B7" w:rsidP="007F189C">
                      <w:pPr>
                        <w:keepNext/>
                        <w:spacing w:before="0" w:after="0" w:line="240" w:lineRule="auto"/>
                        <w:jc w:val="center"/>
                        <w:rPr>
                          <w:sz w:val="22"/>
                        </w:rPr>
                      </w:pPr>
                    </w:p>
                    <w:p w14:paraId="00BF6104" w14:textId="77777777" w:rsidR="004138B7" w:rsidRPr="00972D1D" w:rsidRDefault="004138B7" w:rsidP="007F189C">
                      <w:pPr>
                        <w:keepNext/>
                        <w:spacing w:before="0" w:after="0" w:line="240" w:lineRule="auto"/>
                        <w:jc w:val="center"/>
                        <w:rPr>
                          <w:sz w:val="22"/>
                        </w:rPr>
                      </w:pPr>
                    </w:p>
                    <w:p w14:paraId="48F97ED7" w14:textId="77777777" w:rsidR="004138B7" w:rsidRPr="00972D1D" w:rsidRDefault="004138B7" w:rsidP="007F189C">
                      <w:pPr>
                        <w:spacing w:before="0" w:after="0" w:line="240" w:lineRule="auto"/>
                        <w:rPr>
                          <w:sz w:val="22"/>
                        </w:rPr>
                      </w:pPr>
                    </w:p>
                    <w:p w14:paraId="2683D447" w14:textId="77777777" w:rsidR="004138B7" w:rsidRPr="00972D1D" w:rsidRDefault="004138B7" w:rsidP="007F189C">
                      <w:pPr>
                        <w:spacing w:before="0" w:after="0" w:line="240" w:lineRule="auto"/>
                        <w:rPr>
                          <w:sz w:val="22"/>
                        </w:rPr>
                      </w:pPr>
                      <w:r w:rsidRPr="00972D1D">
                        <w:rPr>
                          <w:sz w:val="22"/>
                        </w:rPr>
                        <w:t xml:space="preserve"> </w:t>
                      </w:r>
                    </w:p>
                  </w:txbxContent>
                </v:textbox>
                <w10:wrap type="topAndBottom" anchorx="margin" anchory="page"/>
              </v:shape>
            </w:pict>
          </mc:Fallback>
        </mc:AlternateContent>
      </w:r>
    </w:p>
    <w:p w14:paraId="50F70D2C" w14:textId="77777777" w:rsidR="00F76D51" w:rsidRPr="00031955" w:rsidRDefault="00F76D51" w:rsidP="00031955"/>
    <w:sectPr w:rsidR="00F76D51" w:rsidRPr="00031955" w:rsidSect="00E2120F">
      <w:footerReference w:type="default" r:id="rId150"/>
      <w:pgSz w:w="11909" w:h="16834" w:code="9"/>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B2800" w14:textId="77777777" w:rsidR="00941F1B" w:rsidRDefault="00941F1B" w:rsidP="00D16E64">
      <w:pPr>
        <w:spacing w:before="0" w:after="0" w:line="240" w:lineRule="auto"/>
      </w:pPr>
      <w:r>
        <w:separator/>
      </w:r>
    </w:p>
  </w:endnote>
  <w:endnote w:type="continuationSeparator" w:id="0">
    <w:p w14:paraId="6F2614F2" w14:textId="77777777" w:rsidR="00941F1B" w:rsidRDefault="00941F1B" w:rsidP="00D16E64">
      <w:pPr>
        <w:spacing w:before="0" w:after="0" w:line="240" w:lineRule="auto"/>
      </w:pPr>
      <w:r>
        <w:continuationSeparator/>
      </w:r>
    </w:p>
  </w:endnote>
  <w:endnote w:type="continuationNotice" w:id="1">
    <w:p w14:paraId="15EA446A" w14:textId="77777777" w:rsidR="00941F1B" w:rsidRDefault="00941F1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Iskoola Pota">
    <w:altName w:val="Nirmala UI"/>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240923"/>
      <w:docPartObj>
        <w:docPartGallery w:val="Page Numbers (Bottom of Page)"/>
        <w:docPartUnique/>
      </w:docPartObj>
    </w:sdtPr>
    <w:sdtEndPr>
      <w:rPr>
        <w:noProof/>
      </w:rPr>
    </w:sdtEndPr>
    <w:sdtContent>
      <w:p w14:paraId="2CA783A2" w14:textId="72DD3041" w:rsidR="009458F0" w:rsidRDefault="009458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B32709" w14:textId="77777777" w:rsidR="00727E72" w:rsidRDefault="00727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882924"/>
      <w:docPartObj>
        <w:docPartGallery w:val="Page Numbers (Bottom of Page)"/>
        <w:docPartUnique/>
      </w:docPartObj>
    </w:sdtPr>
    <w:sdtEndPr>
      <w:rPr>
        <w:noProof/>
      </w:rPr>
    </w:sdtEndPr>
    <w:sdtContent>
      <w:p w14:paraId="0F02933F" w14:textId="1B153D6A" w:rsidR="00E2120F" w:rsidRDefault="00E212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4BA888" w14:textId="77777777" w:rsidR="00E2120F" w:rsidRDefault="00E21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4E0D7" w14:textId="77777777" w:rsidR="00941F1B" w:rsidRDefault="00941F1B" w:rsidP="00D16E64">
      <w:pPr>
        <w:spacing w:before="0" w:after="0" w:line="240" w:lineRule="auto"/>
      </w:pPr>
      <w:r>
        <w:separator/>
      </w:r>
    </w:p>
  </w:footnote>
  <w:footnote w:type="continuationSeparator" w:id="0">
    <w:p w14:paraId="6C70B3D3" w14:textId="77777777" w:rsidR="00941F1B" w:rsidRDefault="00941F1B" w:rsidP="00D16E64">
      <w:pPr>
        <w:spacing w:before="0" w:after="0" w:line="240" w:lineRule="auto"/>
      </w:pPr>
      <w:r>
        <w:continuationSeparator/>
      </w:r>
    </w:p>
  </w:footnote>
  <w:footnote w:type="continuationNotice" w:id="1">
    <w:p w14:paraId="7CFF50F5" w14:textId="77777777" w:rsidR="00941F1B" w:rsidRDefault="00941F1B">
      <w:pPr>
        <w:spacing w:before="0" w:after="0" w:line="240" w:lineRule="auto"/>
      </w:pPr>
    </w:p>
  </w:footnote>
  <w:footnote w:id="2">
    <w:p w14:paraId="52FEF202" w14:textId="4B63A359" w:rsidR="00E906DB" w:rsidRDefault="00E906DB">
      <w:pPr>
        <w:pStyle w:val="FootnoteText"/>
      </w:pPr>
      <w:r>
        <w:rPr>
          <w:rStyle w:val="FootnoteReference"/>
        </w:rPr>
        <w:footnoteRef/>
      </w:r>
      <w:r>
        <w:t xml:space="preserve"> </w:t>
      </w:r>
      <w:hyperlink r:id="rId1" w:history="1">
        <w:r w:rsidR="001F4C21" w:rsidRPr="005D44C8">
          <w:rPr>
            <w:rStyle w:val="Hyperlink"/>
          </w:rPr>
          <w:t>https://pypi.org/project/dime-xai/</w:t>
        </w:r>
      </w:hyperlink>
      <w:r w:rsidR="008D08AC">
        <w:t xml:space="preserve"> </w:t>
      </w:r>
    </w:p>
  </w:footnote>
  <w:footnote w:id="3">
    <w:p w14:paraId="63186A6E" w14:textId="7BCFC236" w:rsidR="008D08AC" w:rsidRDefault="008D08AC">
      <w:pPr>
        <w:pStyle w:val="FootnoteText"/>
      </w:pPr>
      <w:r>
        <w:rPr>
          <w:rStyle w:val="FootnoteReference"/>
        </w:rPr>
        <w:footnoteRef/>
      </w:r>
      <w:r>
        <w:t xml:space="preserve"> </w:t>
      </w:r>
      <w:hyperlink r:id="rId2" w:history="1">
        <w:r w:rsidRPr="00CB2E87">
          <w:rPr>
            <w:rStyle w:val="Hyperlink"/>
          </w:rPr>
          <w:t>https://github.com/marcotcr/lime</w:t>
        </w:r>
      </w:hyperlink>
      <w:r>
        <w:t xml:space="preserve"> </w:t>
      </w:r>
    </w:p>
  </w:footnote>
  <w:footnote w:id="4">
    <w:p w14:paraId="0B20A3C9" w14:textId="77777777" w:rsidR="007858F9" w:rsidRDefault="007858F9" w:rsidP="007858F9">
      <w:pPr>
        <w:pStyle w:val="FootnoteText"/>
      </w:pPr>
      <w:r>
        <w:rPr>
          <w:rStyle w:val="FootnoteReference"/>
        </w:rPr>
        <w:footnoteRef/>
      </w:r>
      <w:r>
        <w:t xml:space="preserve"> </w:t>
      </w:r>
      <w:hyperlink r:id="rId3" w:history="1">
        <w:r w:rsidRPr="00BD6DD3">
          <w:rPr>
            <w:rStyle w:val="Hyperlink"/>
          </w:rPr>
          <w:t>https://github.com/slundberg/shap</w:t>
        </w:r>
      </w:hyperlink>
      <w:r>
        <w:t xml:space="preserve"> </w:t>
      </w:r>
    </w:p>
  </w:footnote>
  <w:footnote w:id="5">
    <w:p w14:paraId="12DC608D" w14:textId="0526E48A" w:rsidR="00341D65" w:rsidRDefault="00341D65">
      <w:pPr>
        <w:pStyle w:val="FootnoteText"/>
      </w:pPr>
      <w:r>
        <w:rPr>
          <w:rStyle w:val="FootnoteReference"/>
        </w:rPr>
        <w:footnoteRef/>
      </w:r>
      <w:r>
        <w:t xml:space="preserve"> </w:t>
      </w:r>
      <w:hyperlink r:id="rId4" w:history="1">
        <w:r w:rsidR="00C36D61" w:rsidRPr="00BD6DD3">
          <w:rPr>
            <w:rStyle w:val="Hyperlink"/>
          </w:rPr>
          <w:t>https://github.com/eli5-org/eli5</w:t>
        </w:r>
      </w:hyperlink>
      <w:r w:rsidR="00C36D61">
        <w:t xml:space="preserve"> </w:t>
      </w:r>
    </w:p>
  </w:footnote>
  <w:footnote w:id="6">
    <w:p w14:paraId="2A9E51CE" w14:textId="49BD5F07" w:rsidR="009A5DEA" w:rsidRDefault="009A5DEA" w:rsidP="00404FCC">
      <w:pPr>
        <w:pStyle w:val="FootnoteText"/>
        <w:jc w:val="left"/>
      </w:pPr>
      <w:r>
        <w:rPr>
          <w:rStyle w:val="FootnoteReference"/>
        </w:rPr>
        <w:footnoteRef/>
      </w:r>
      <w:r>
        <w:t xml:space="preserve"> </w:t>
      </w:r>
      <w:r w:rsidR="002F06D4">
        <w:t xml:space="preserve">Documentation of </w:t>
      </w:r>
      <w:r w:rsidR="00404FCC">
        <w:t xml:space="preserve">DialogFlow CX and ES are available </w:t>
      </w:r>
      <w:r w:rsidR="00633255">
        <w:t xml:space="preserve">and can be accessed online </w:t>
      </w:r>
      <w:r w:rsidR="00404FCC">
        <w:t xml:space="preserve">at </w:t>
      </w:r>
      <w:hyperlink r:id="rId5" w:history="1">
        <w:r w:rsidR="00404FCC" w:rsidRPr="000913CB">
          <w:rPr>
            <w:rStyle w:val="Hyperlink"/>
          </w:rPr>
          <w:t>https://cloud.google.com/dialogflow/cx/docs</w:t>
        </w:r>
      </w:hyperlink>
      <w:r w:rsidR="00CC4210">
        <w:t xml:space="preserve"> and </w:t>
      </w:r>
      <w:hyperlink r:id="rId6" w:history="1">
        <w:r w:rsidR="00CC4210" w:rsidRPr="002D411F">
          <w:rPr>
            <w:rStyle w:val="Hyperlink"/>
          </w:rPr>
          <w:t>https://cloud.google.com/dialogflow/es/docs</w:t>
        </w:r>
      </w:hyperlink>
      <w:r w:rsidR="00633255">
        <w:rPr>
          <w:rStyle w:val="Hyperlink"/>
        </w:rPr>
        <w:t xml:space="preserve"> </w:t>
      </w:r>
    </w:p>
  </w:footnote>
  <w:footnote w:id="7">
    <w:p w14:paraId="467B6793" w14:textId="28CC5E33" w:rsidR="006873E2" w:rsidRDefault="006873E2">
      <w:pPr>
        <w:pStyle w:val="FootnoteText"/>
      </w:pPr>
      <w:r>
        <w:rPr>
          <w:rStyle w:val="FootnoteReference"/>
        </w:rPr>
        <w:footnoteRef/>
      </w:r>
      <w:r>
        <w:t xml:space="preserve"> </w:t>
      </w:r>
      <w:hyperlink r:id="rId7" w:history="1">
        <w:r w:rsidRPr="002D411F">
          <w:rPr>
            <w:rStyle w:val="Hyperlink"/>
          </w:rPr>
          <w:t>https://docs.aws.amazon.com/lex/index.html</w:t>
        </w:r>
      </w:hyperlink>
      <w:r>
        <w:t xml:space="preserve"> </w:t>
      </w:r>
    </w:p>
  </w:footnote>
  <w:footnote w:id="8">
    <w:p w14:paraId="3DF8DBC6" w14:textId="7DD68F07" w:rsidR="00E4325C" w:rsidRDefault="00E4325C">
      <w:pPr>
        <w:pStyle w:val="FootnoteText"/>
      </w:pPr>
      <w:r>
        <w:rPr>
          <w:rStyle w:val="FootnoteReference"/>
        </w:rPr>
        <w:footnoteRef/>
      </w:r>
      <w:r>
        <w:t xml:space="preserve"> </w:t>
      </w:r>
      <w:hyperlink r:id="rId8" w:history="1">
        <w:r w:rsidRPr="002D411F">
          <w:rPr>
            <w:rStyle w:val="Hyperlink"/>
          </w:rPr>
          <w:t>https://learn.microsoft.com/en-us/azure/cognitive-services/luis/</w:t>
        </w:r>
      </w:hyperlink>
      <w:r>
        <w:t xml:space="preserve"> </w:t>
      </w:r>
    </w:p>
  </w:footnote>
  <w:footnote w:id="9">
    <w:p w14:paraId="02E6B73F" w14:textId="29B0BDCE" w:rsidR="008B23B0" w:rsidRDefault="008B23B0">
      <w:pPr>
        <w:pStyle w:val="FootnoteText"/>
      </w:pPr>
      <w:r>
        <w:rPr>
          <w:rStyle w:val="FootnoteReference"/>
        </w:rPr>
        <w:footnoteRef/>
      </w:r>
      <w:r>
        <w:t xml:space="preserve"> </w:t>
      </w:r>
      <w:hyperlink r:id="rId9" w:history="1">
        <w:r w:rsidR="00A123FC" w:rsidRPr="002D411F">
          <w:rPr>
            <w:rStyle w:val="Hyperlink"/>
          </w:rPr>
          <w:t>https://learn.microsoft.com/en-us/azure/bot-service/index-bf-sdk</w:t>
        </w:r>
      </w:hyperlink>
      <w:r w:rsidR="00A123FC">
        <w:t xml:space="preserve"> </w:t>
      </w:r>
    </w:p>
  </w:footnote>
  <w:footnote w:id="10">
    <w:p w14:paraId="60451709" w14:textId="25F4A64D" w:rsidR="00DD661B" w:rsidRDefault="00DD661B">
      <w:pPr>
        <w:pStyle w:val="FootnoteText"/>
      </w:pPr>
      <w:r>
        <w:rPr>
          <w:rStyle w:val="FootnoteReference"/>
        </w:rPr>
        <w:footnoteRef/>
      </w:r>
      <w:r>
        <w:t xml:space="preserve"> </w:t>
      </w:r>
      <w:hyperlink r:id="rId10" w:history="1">
        <w:r w:rsidRPr="002D411F">
          <w:rPr>
            <w:rStyle w:val="Hyperlink"/>
          </w:rPr>
          <w:t>https://rasa.com/docs/rasa/</w:t>
        </w:r>
      </w:hyperlink>
      <w:r>
        <w:t xml:space="preserve"> </w:t>
      </w:r>
    </w:p>
  </w:footnote>
  <w:footnote w:id="11">
    <w:p w14:paraId="11F4B309" w14:textId="77777777" w:rsidR="00C2473A" w:rsidRDefault="00C2473A" w:rsidP="00C2473A">
      <w:pPr>
        <w:pStyle w:val="FootnoteText"/>
      </w:pPr>
      <w:r>
        <w:rPr>
          <w:rStyle w:val="FootnoteReference"/>
        </w:rPr>
        <w:footnoteRef/>
      </w:r>
      <w:r>
        <w:t xml:space="preserve"> </w:t>
      </w:r>
      <w:hyperlink r:id="rId11" w:history="1">
        <w:r w:rsidRPr="002D411F">
          <w:rPr>
            <w:rStyle w:val="Hyperlink"/>
          </w:rPr>
          <w:t>https://pypi.org/project/tensorflow/</w:t>
        </w:r>
      </w:hyperlink>
      <w:r>
        <w:t xml:space="preserve"> </w:t>
      </w:r>
    </w:p>
  </w:footnote>
  <w:footnote w:id="12">
    <w:p w14:paraId="73852055" w14:textId="77777777" w:rsidR="00C2473A" w:rsidRDefault="00C2473A" w:rsidP="00C2473A">
      <w:pPr>
        <w:pStyle w:val="FootnoteText"/>
      </w:pPr>
      <w:r>
        <w:rPr>
          <w:rStyle w:val="FootnoteReference"/>
        </w:rPr>
        <w:footnoteRef/>
      </w:r>
      <w:r>
        <w:t xml:space="preserve"> </w:t>
      </w:r>
      <w:hyperlink r:id="rId12" w:history="1">
        <w:r w:rsidRPr="002D411F">
          <w:rPr>
            <w:rStyle w:val="Hyperlink"/>
          </w:rPr>
          <w:t>https://pypi.org/project/pytorch/</w:t>
        </w:r>
      </w:hyperlink>
      <w:r>
        <w:t xml:space="preserve"> </w:t>
      </w:r>
    </w:p>
  </w:footnote>
  <w:footnote w:id="13">
    <w:p w14:paraId="55364255" w14:textId="77777777" w:rsidR="00C2473A" w:rsidRDefault="00C2473A" w:rsidP="00C2473A">
      <w:pPr>
        <w:pStyle w:val="FootnoteText"/>
      </w:pPr>
      <w:r>
        <w:rPr>
          <w:rStyle w:val="FootnoteReference"/>
        </w:rPr>
        <w:footnoteRef/>
      </w:r>
      <w:r>
        <w:t xml:space="preserve"> </w:t>
      </w:r>
      <w:hyperlink r:id="rId13" w:history="1">
        <w:r w:rsidRPr="002D411F">
          <w:rPr>
            <w:rStyle w:val="Hyperlink"/>
          </w:rPr>
          <w:t>https://pypi.org/project/scikit-learn/</w:t>
        </w:r>
      </w:hyperlink>
      <w:r>
        <w:t xml:space="preserve"> </w:t>
      </w:r>
    </w:p>
  </w:footnote>
  <w:footnote w:id="14">
    <w:p w14:paraId="2FFF2769" w14:textId="14A6F13D" w:rsidR="00086E1E" w:rsidRDefault="00086E1E" w:rsidP="00C061DB">
      <w:pPr>
        <w:pStyle w:val="FootnoteText"/>
        <w:jc w:val="left"/>
      </w:pPr>
      <w:r>
        <w:rPr>
          <w:rStyle w:val="FootnoteReference"/>
        </w:rPr>
        <w:footnoteRef/>
      </w:r>
      <w:r>
        <w:t xml:space="preserve"> </w:t>
      </w:r>
      <w:r w:rsidR="00C061DB">
        <w:t xml:space="preserve">SLIIT related websites referred are </w:t>
      </w:r>
      <w:hyperlink r:id="rId14" w:history="1">
        <w:r w:rsidR="00C061DB" w:rsidRPr="005D44C8">
          <w:rPr>
            <w:rStyle w:val="Hyperlink"/>
          </w:rPr>
          <w:t>https://support.sliit.lk/</w:t>
        </w:r>
      </w:hyperlink>
      <w:r w:rsidRPr="00086E1E">
        <w:t xml:space="preserve">, </w:t>
      </w:r>
      <w:hyperlink r:id="rId15" w:history="1">
        <w:r w:rsidRPr="005D44C8">
          <w:rPr>
            <w:rStyle w:val="Hyperlink"/>
          </w:rPr>
          <w:t>https://sliitinternational.lk/</w:t>
        </w:r>
      </w:hyperlink>
      <w:r w:rsidRPr="00086E1E">
        <w:t xml:space="preserve">, </w:t>
      </w:r>
      <w:hyperlink r:id="rId16" w:history="1">
        <w:r w:rsidRPr="005D44C8">
          <w:rPr>
            <w:rStyle w:val="Hyperlink"/>
          </w:rPr>
          <w:t>https://www.sliit.lk/</w:t>
        </w:r>
      </w:hyperlink>
      <w:r w:rsidR="009F7ADD">
        <w:t xml:space="preserve">, </w:t>
      </w:r>
      <w:hyperlink r:id="rId17" w:history="1">
        <w:r w:rsidR="002647B1" w:rsidRPr="005D44C8">
          <w:rPr>
            <w:rStyle w:val="Hyperlink"/>
          </w:rPr>
          <w:t>https://www.cahm.lk/</w:t>
        </w:r>
      </w:hyperlink>
      <w:r w:rsidR="002647B1">
        <w:t xml:space="preserve">, </w:t>
      </w:r>
      <w:hyperlink r:id="rId18" w:history="1">
        <w:r w:rsidR="002647B1" w:rsidRPr="005D44C8">
          <w:rPr>
            <w:rStyle w:val="Hyperlink"/>
          </w:rPr>
          <w:t>https://library.sliit.lk/</w:t>
        </w:r>
      </w:hyperlink>
      <w:r w:rsidR="002647B1">
        <w:t xml:space="preserve">, and </w:t>
      </w:r>
      <w:hyperlink r:id="rId19" w:history="1">
        <w:r w:rsidR="002647B1" w:rsidRPr="005D44C8">
          <w:rPr>
            <w:rStyle w:val="Hyperlink"/>
          </w:rPr>
          <w:t>http://sliit.lk/blog</w:t>
        </w:r>
      </w:hyperlink>
      <w:r w:rsidR="002647B1">
        <w:t xml:space="preserve"> </w:t>
      </w:r>
    </w:p>
  </w:footnote>
  <w:footnote w:id="15">
    <w:p w14:paraId="3CB5C4D1" w14:textId="4F76E974" w:rsidR="00086E1E" w:rsidRDefault="00086E1E" w:rsidP="00C061DB">
      <w:pPr>
        <w:pStyle w:val="FootnoteText"/>
        <w:jc w:val="left"/>
      </w:pPr>
      <w:r>
        <w:rPr>
          <w:rStyle w:val="FootnoteReference"/>
        </w:rPr>
        <w:footnoteRef/>
      </w:r>
      <w:r>
        <w:t xml:space="preserve"> </w:t>
      </w:r>
      <w:r w:rsidR="00444748">
        <w:t>News articles related to SLIIT and educational domain were extracted</w:t>
      </w:r>
      <w:r w:rsidR="00B45207">
        <w:t xml:space="preserve"> from </w:t>
      </w:r>
      <w:hyperlink r:id="rId20" w:history="1">
        <w:r w:rsidR="00B45207" w:rsidRPr="005D44C8">
          <w:rPr>
            <w:rStyle w:val="Hyperlink"/>
          </w:rPr>
          <w:t>https://www.sundaytimes.lk/</w:t>
        </w:r>
      </w:hyperlink>
      <w:r w:rsidR="00A93B0C">
        <w:t xml:space="preserve">, </w:t>
      </w:r>
      <w:hyperlink r:id="rId21" w:history="1">
        <w:r w:rsidR="004340E8" w:rsidRPr="005D44C8">
          <w:rPr>
            <w:rStyle w:val="Hyperlink"/>
          </w:rPr>
          <w:t>http://www.dailynews.lk</w:t>
        </w:r>
      </w:hyperlink>
      <w:r w:rsidR="00D71DEB">
        <w:t xml:space="preserve">, </w:t>
      </w:r>
      <w:r w:rsidR="00B45207">
        <w:t xml:space="preserve">and </w:t>
      </w:r>
      <w:hyperlink r:id="rId22" w:history="1">
        <w:r w:rsidR="00393099" w:rsidRPr="005D44C8">
          <w:rPr>
            <w:rStyle w:val="Hyperlink"/>
          </w:rPr>
          <w:t>http://www.sundayobserver.lk/</w:t>
        </w:r>
      </w:hyperlink>
      <w:r w:rsidR="008B1EFA">
        <w:t xml:space="preserve">, </w:t>
      </w:r>
    </w:p>
  </w:footnote>
  <w:footnote w:id="16">
    <w:p w14:paraId="5A966D6B" w14:textId="77777777" w:rsidR="00C175DC" w:rsidRDefault="00C175DC" w:rsidP="00C175DC">
      <w:pPr>
        <w:pStyle w:val="FootnoteText"/>
        <w:jc w:val="left"/>
      </w:pPr>
      <w:r>
        <w:rPr>
          <w:rStyle w:val="FootnoteReference"/>
        </w:rPr>
        <w:footnoteRef/>
      </w:r>
      <w:r>
        <w:t xml:space="preserve"> The dataset is publicly available under MIT license at </w:t>
      </w:r>
      <w:hyperlink r:id="rId23" w:history="1">
        <w:r w:rsidRPr="005D44C8">
          <w:rPr>
            <w:rStyle w:val="Hyperlink"/>
          </w:rPr>
          <w:t>https://github.com/kolloqe/datasets</w:t>
        </w:r>
      </w:hyperlink>
      <w:r>
        <w:t xml:space="preserve"> </w:t>
      </w:r>
    </w:p>
  </w:footnote>
  <w:footnote w:id="17">
    <w:p w14:paraId="7A6D830B" w14:textId="69439DCA" w:rsidR="00EE7106" w:rsidRDefault="00EE7106">
      <w:pPr>
        <w:pStyle w:val="FootnoteText"/>
      </w:pPr>
      <w:r>
        <w:rPr>
          <w:rStyle w:val="FootnoteReference"/>
        </w:rPr>
        <w:footnoteRef/>
      </w:r>
      <w:r>
        <w:t xml:space="preserve"> </w:t>
      </w:r>
      <w:r w:rsidR="00DF1EB8">
        <w:t xml:space="preserve">Rasa dataset formatting guidelines are available at </w:t>
      </w:r>
      <w:hyperlink r:id="rId24" w:history="1">
        <w:r w:rsidR="00F54A1B" w:rsidRPr="000913CB">
          <w:rPr>
            <w:rStyle w:val="Hyperlink"/>
          </w:rPr>
          <w:t>https://rasa.com/docs/rasa/training-data-format/</w:t>
        </w:r>
      </w:hyperlink>
      <w:r w:rsidR="008558B1">
        <w:t xml:space="preserve"> </w:t>
      </w:r>
    </w:p>
  </w:footnote>
  <w:footnote w:id="18">
    <w:p w14:paraId="3052E44C" w14:textId="77777777" w:rsidR="008D37B4" w:rsidRDefault="008D37B4" w:rsidP="008D37B4">
      <w:pPr>
        <w:pStyle w:val="FootnoteText"/>
      </w:pPr>
      <w:r>
        <w:rPr>
          <w:rStyle w:val="FootnoteReference"/>
        </w:rPr>
        <w:footnoteRef/>
      </w:r>
      <w:r>
        <w:t xml:space="preserve"> </w:t>
      </w:r>
      <w:hyperlink r:id="rId25" w:history="1">
        <w:r w:rsidRPr="004C2FD7">
          <w:rPr>
            <w:rStyle w:val="Hyperlink"/>
          </w:rPr>
          <w:t>https://github.com/RasaHQ/rasa/blob/2.8.x/rasa/nlu/classifiers/diet_classifier.py</w:t>
        </w:r>
      </w:hyperlink>
      <w:r>
        <w:t xml:space="preserve"> </w:t>
      </w:r>
    </w:p>
  </w:footnote>
  <w:footnote w:id="19">
    <w:p w14:paraId="770D0A2D" w14:textId="77777777" w:rsidR="008D37B4" w:rsidRDefault="008D37B4" w:rsidP="008D37B4">
      <w:pPr>
        <w:pStyle w:val="FootnoteText"/>
      </w:pPr>
      <w:r>
        <w:rPr>
          <w:rStyle w:val="FootnoteReference"/>
        </w:rPr>
        <w:footnoteRef/>
      </w:r>
      <w:r>
        <w:t xml:space="preserve"> Rasa </w:t>
      </w:r>
      <w:proofErr w:type="gramStart"/>
      <w:r>
        <w:t>is licensed</w:t>
      </w:r>
      <w:proofErr w:type="gramEnd"/>
      <w:r>
        <w:t xml:space="preserve"> under Apache 2.0, making it possible to edit the source code without any explicit authorization from Rasa HQ. </w:t>
      </w:r>
      <w:hyperlink r:id="rId26" w:history="1">
        <w:r w:rsidRPr="004C2FD7">
          <w:rPr>
            <w:rStyle w:val="Hyperlink"/>
          </w:rPr>
          <w:t>https://github.com/RasaHQ/rasa/blob/2.8.x/LICENSE.txt</w:t>
        </w:r>
      </w:hyperlink>
      <w:r>
        <w:t xml:space="preserve"> </w:t>
      </w:r>
    </w:p>
  </w:footnote>
  <w:footnote w:id="20">
    <w:p w14:paraId="62B1D1DC" w14:textId="7AD97A67" w:rsidR="00FA04E1" w:rsidRDefault="00FA04E1">
      <w:pPr>
        <w:pStyle w:val="FootnoteText"/>
      </w:pPr>
      <w:r>
        <w:rPr>
          <w:rStyle w:val="FootnoteReference"/>
        </w:rPr>
        <w:footnoteRef/>
      </w:r>
      <w:r>
        <w:t xml:space="preserve"> </w:t>
      </w:r>
      <w:hyperlink r:id="rId27" w:history="1">
        <w:r w:rsidR="00871AA8" w:rsidRPr="004C2FD7">
          <w:rPr>
            <w:rStyle w:val="Hyperlink"/>
          </w:rPr>
          <w:t>https://pypi.org/project/dime-xai/</w:t>
        </w:r>
      </w:hyperlink>
      <w:r w:rsidR="00871AA8">
        <w:t xml:space="preserve"> </w:t>
      </w:r>
    </w:p>
  </w:footnote>
  <w:footnote w:id="21">
    <w:p w14:paraId="050CE82C" w14:textId="149E232E" w:rsidR="00410323" w:rsidRDefault="00410323">
      <w:pPr>
        <w:pStyle w:val="FootnoteText"/>
      </w:pPr>
      <w:r>
        <w:rPr>
          <w:rStyle w:val="FootnoteReference"/>
        </w:rPr>
        <w:footnoteRef/>
      </w:r>
      <w:r>
        <w:t xml:space="preserve"> </w:t>
      </w:r>
      <w:hyperlink r:id="rId28" w:history="1">
        <w:r w:rsidRPr="004C2FD7">
          <w:rPr>
            <w:rStyle w:val="Hyperlink"/>
          </w:rPr>
          <w:t>https://semver.org/</w:t>
        </w:r>
      </w:hyperlink>
      <w:r>
        <w:t xml:space="preserve"> </w:t>
      </w:r>
    </w:p>
  </w:footnote>
  <w:footnote w:id="22">
    <w:p w14:paraId="74CDD71D" w14:textId="12D0DF5E" w:rsidR="002A67BA" w:rsidRDefault="002A67BA">
      <w:pPr>
        <w:pStyle w:val="FootnoteText"/>
      </w:pPr>
      <w:r>
        <w:rPr>
          <w:rStyle w:val="FootnoteReference"/>
        </w:rPr>
        <w:footnoteRef/>
      </w:r>
      <w:r>
        <w:t xml:space="preserve"> DIME implementation supports both Python 3.7 and 3.8</w:t>
      </w:r>
      <w:r w:rsidR="00FD42BD">
        <w:t xml:space="preserve">. This version restriction </w:t>
      </w:r>
      <w:proofErr w:type="gramStart"/>
      <w:r w:rsidR="00FD42BD">
        <w:t>is mainly caused</w:t>
      </w:r>
      <w:proofErr w:type="gramEnd"/>
      <w:r w:rsidR="00FD42BD">
        <w:t xml:space="preserve"> by the Rasa </w:t>
      </w:r>
      <w:r w:rsidR="000A6D7B">
        <w:t>2.8.8 which does not support newer Python versions.</w:t>
      </w:r>
    </w:p>
  </w:footnote>
  <w:footnote w:id="23">
    <w:p w14:paraId="232841DF" w14:textId="2B966B6E" w:rsidR="002D7D0A" w:rsidRDefault="002D7D0A">
      <w:pPr>
        <w:pStyle w:val="FootnoteText"/>
      </w:pPr>
      <w:r>
        <w:rPr>
          <w:rStyle w:val="FootnoteReference"/>
        </w:rPr>
        <w:footnoteRef/>
      </w:r>
      <w:r>
        <w:t xml:space="preserve"> </w:t>
      </w:r>
      <w:hyperlink r:id="rId29" w:history="1">
        <w:r w:rsidRPr="004C2FD7">
          <w:rPr>
            <w:rStyle w:val="Hyperlink"/>
          </w:rPr>
          <w:t>https://pypi.org/project/termgraph/</w:t>
        </w:r>
      </w:hyperlink>
      <w:r>
        <w:t xml:space="preserve"> </w:t>
      </w:r>
    </w:p>
  </w:footnote>
  <w:footnote w:id="24">
    <w:p w14:paraId="0DE73782" w14:textId="6C9127E6" w:rsidR="0099076A" w:rsidRDefault="0099076A">
      <w:pPr>
        <w:pStyle w:val="FootnoteText"/>
      </w:pPr>
      <w:r>
        <w:rPr>
          <w:rStyle w:val="FootnoteReference"/>
        </w:rPr>
        <w:footnoteRef/>
      </w:r>
      <w:r>
        <w:t xml:space="preserve"> </w:t>
      </w:r>
      <w:hyperlink r:id="rId30" w:history="1">
        <w:r w:rsidRPr="004C2FD7">
          <w:rPr>
            <w:rStyle w:val="Hyperlink"/>
          </w:rPr>
          <w:t>https://pypi.org/project/waitress/</w:t>
        </w:r>
      </w:hyperlink>
      <w:r>
        <w:t xml:space="preserve"> </w:t>
      </w:r>
    </w:p>
  </w:footnote>
  <w:footnote w:id="25">
    <w:p w14:paraId="46DB6F63" w14:textId="751F9B3B" w:rsidR="00AC01A7" w:rsidRDefault="00AC01A7">
      <w:pPr>
        <w:pStyle w:val="FootnoteText"/>
      </w:pPr>
      <w:r>
        <w:rPr>
          <w:rStyle w:val="FootnoteReference"/>
        </w:rPr>
        <w:footnoteRef/>
      </w:r>
      <w:r>
        <w:t xml:space="preserve"> </w:t>
      </w:r>
      <w:hyperlink r:id="rId31" w:history="1">
        <w:r w:rsidR="00CC5AE3" w:rsidRPr="00945957">
          <w:rPr>
            <w:rStyle w:val="Hyperlink"/>
          </w:rPr>
          <w:t>https://github.com/thisisishara/DIME-test-setup</w:t>
        </w:r>
      </w:hyperlink>
      <w:r w:rsidR="00CC5AE3">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99745" w14:textId="0B567A66" w:rsidR="009458F0" w:rsidRDefault="009458F0">
    <w:pPr>
      <w:pStyle w:val="Header"/>
      <w:jc w:val="center"/>
    </w:pPr>
  </w:p>
  <w:p w14:paraId="4D936F9E" w14:textId="77777777" w:rsidR="009458F0" w:rsidRDefault="009458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43946"/>
    <w:multiLevelType w:val="hybridMultilevel"/>
    <w:tmpl w:val="97041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E0062"/>
    <w:multiLevelType w:val="multilevel"/>
    <w:tmpl w:val="C3B0BB14"/>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9925BA"/>
    <w:multiLevelType w:val="hybridMultilevel"/>
    <w:tmpl w:val="41B05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A01A0F"/>
    <w:multiLevelType w:val="multilevel"/>
    <w:tmpl w:val="E1CE3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864A32"/>
    <w:multiLevelType w:val="hybridMultilevel"/>
    <w:tmpl w:val="3FC253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4D68F0"/>
    <w:multiLevelType w:val="hybridMultilevel"/>
    <w:tmpl w:val="D80AAF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811C3"/>
    <w:multiLevelType w:val="hybridMultilevel"/>
    <w:tmpl w:val="CA825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345C3C"/>
    <w:multiLevelType w:val="hybridMultilevel"/>
    <w:tmpl w:val="50008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4967EB"/>
    <w:multiLevelType w:val="hybridMultilevel"/>
    <w:tmpl w:val="E4EE0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D00956"/>
    <w:multiLevelType w:val="hybridMultilevel"/>
    <w:tmpl w:val="5B14A2AA"/>
    <w:lvl w:ilvl="0" w:tplc="C15A35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41442E"/>
    <w:multiLevelType w:val="hybridMultilevel"/>
    <w:tmpl w:val="525883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8B540A"/>
    <w:multiLevelType w:val="hybridMultilevel"/>
    <w:tmpl w:val="A9549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9D657E"/>
    <w:multiLevelType w:val="hybridMultilevel"/>
    <w:tmpl w:val="CFB87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BE7520"/>
    <w:multiLevelType w:val="multilevel"/>
    <w:tmpl w:val="AA1C88D4"/>
    <w:styleLink w:val="Style1"/>
    <w:lvl w:ilvl="0">
      <w:start w:val="1"/>
      <w:numFmt w:val="decimal"/>
      <w:lvlText w:val="[%1]. "/>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1D620F9"/>
    <w:multiLevelType w:val="hybridMultilevel"/>
    <w:tmpl w:val="72326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D154ED"/>
    <w:multiLevelType w:val="hybridMultilevel"/>
    <w:tmpl w:val="94062E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E414563A"/>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22"/>
        <w:szCs w:val="22"/>
      </w:rPr>
    </w:lvl>
  </w:abstractNum>
  <w:num w:numId="1" w16cid:durableId="62914675">
    <w:abstractNumId w:val="1"/>
  </w:num>
  <w:num w:numId="2" w16cid:durableId="196818884">
    <w:abstractNumId w:val="13"/>
  </w:num>
  <w:num w:numId="3" w16cid:durableId="1450664355">
    <w:abstractNumId w:val="12"/>
  </w:num>
  <w:num w:numId="4" w16cid:durableId="2033917314">
    <w:abstractNumId w:val="4"/>
  </w:num>
  <w:num w:numId="5" w16cid:durableId="1980374216">
    <w:abstractNumId w:val="7"/>
  </w:num>
  <w:num w:numId="6" w16cid:durableId="2016877440">
    <w:abstractNumId w:val="8"/>
  </w:num>
  <w:num w:numId="7" w16cid:durableId="1453088191">
    <w:abstractNumId w:val="3"/>
  </w:num>
  <w:num w:numId="8" w16cid:durableId="1136218376">
    <w:abstractNumId w:val="11"/>
  </w:num>
  <w:num w:numId="9" w16cid:durableId="1773620618">
    <w:abstractNumId w:val="16"/>
  </w:num>
  <w:num w:numId="10" w16cid:durableId="384917265">
    <w:abstractNumId w:val="9"/>
  </w:num>
  <w:num w:numId="11" w16cid:durableId="249894163">
    <w:abstractNumId w:val="17"/>
  </w:num>
  <w:num w:numId="12" w16cid:durableId="567883538">
    <w:abstractNumId w:val="5"/>
  </w:num>
  <w:num w:numId="13" w16cid:durableId="2038306992">
    <w:abstractNumId w:val="15"/>
  </w:num>
  <w:num w:numId="14" w16cid:durableId="1846553130">
    <w:abstractNumId w:val="0"/>
  </w:num>
  <w:num w:numId="15" w16cid:durableId="513152593">
    <w:abstractNumId w:val="6"/>
  </w:num>
  <w:num w:numId="16" w16cid:durableId="1597906539">
    <w:abstractNumId w:val="10"/>
  </w:num>
  <w:num w:numId="17" w16cid:durableId="835611071">
    <w:abstractNumId w:val="2"/>
  </w:num>
  <w:num w:numId="18" w16cid:durableId="812410547">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3NTMFEoZmliZGhko6SsGpxcWZ+XkgBYaGtQDgIoQvLQ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5D1C"/>
    <w:rsid w:val="00000491"/>
    <w:rsid w:val="00000ACD"/>
    <w:rsid w:val="00001769"/>
    <w:rsid w:val="00001FEE"/>
    <w:rsid w:val="000023C8"/>
    <w:rsid w:val="00002753"/>
    <w:rsid w:val="00003472"/>
    <w:rsid w:val="0000392B"/>
    <w:rsid w:val="00003B33"/>
    <w:rsid w:val="000044BB"/>
    <w:rsid w:val="0000493E"/>
    <w:rsid w:val="00004FCE"/>
    <w:rsid w:val="00005412"/>
    <w:rsid w:val="0000617A"/>
    <w:rsid w:val="0000624D"/>
    <w:rsid w:val="00006BFC"/>
    <w:rsid w:val="00006C38"/>
    <w:rsid w:val="00006E00"/>
    <w:rsid w:val="000071D7"/>
    <w:rsid w:val="00007930"/>
    <w:rsid w:val="00010E61"/>
    <w:rsid w:val="00011141"/>
    <w:rsid w:val="000115B5"/>
    <w:rsid w:val="00011BF0"/>
    <w:rsid w:val="00011EDC"/>
    <w:rsid w:val="000133B4"/>
    <w:rsid w:val="000134AD"/>
    <w:rsid w:val="00013568"/>
    <w:rsid w:val="000135D1"/>
    <w:rsid w:val="0001458B"/>
    <w:rsid w:val="000146F9"/>
    <w:rsid w:val="00014A8C"/>
    <w:rsid w:val="00014D98"/>
    <w:rsid w:val="00014FD9"/>
    <w:rsid w:val="00015063"/>
    <w:rsid w:val="000150D3"/>
    <w:rsid w:val="00015B79"/>
    <w:rsid w:val="00015CAF"/>
    <w:rsid w:val="00016284"/>
    <w:rsid w:val="00016376"/>
    <w:rsid w:val="000166FC"/>
    <w:rsid w:val="00016704"/>
    <w:rsid w:val="0001765A"/>
    <w:rsid w:val="00017C4D"/>
    <w:rsid w:val="000201EB"/>
    <w:rsid w:val="00020259"/>
    <w:rsid w:val="00020381"/>
    <w:rsid w:val="000204DA"/>
    <w:rsid w:val="0002068A"/>
    <w:rsid w:val="000208BA"/>
    <w:rsid w:val="00021A07"/>
    <w:rsid w:val="00021D65"/>
    <w:rsid w:val="00022234"/>
    <w:rsid w:val="000228BF"/>
    <w:rsid w:val="00022BB0"/>
    <w:rsid w:val="00023142"/>
    <w:rsid w:val="00023F5A"/>
    <w:rsid w:val="0002689D"/>
    <w:rsid w:val="000276FA"/>
    <w:rsid w:val="0002779B"/>
    <w:rsid w:val="000279DF"/>
    <w:rsid w:val="00027D47"/>
    <w:rsid w:val="00030024"/>
    <w:rsid w:val="000302F6"/>
    <w:rsid w:val="000309B8"/>
    <w:rsid w:val="00030C89"/>
    <w:rsid w:val="00030DD4"/>
    <w:rsid w:val="000315E8"/>
    <w:rsid w:val="000317C5"/>
    <w:rsid w:val="00031955"/>
    <w:rsid w:val="00031D77"/>
    <w:rsid w:val="00031E36"/>
    <w:rsid w:val="00031E97"/>
    <w:rsid w:val="00032297"/>
    <w:rsid w:val="0003270E"/>
    <w:rsid w:val="000329AB"/>
    <w:rsid w:val="00032F0D"/>
    <w:rsid w:val="00033B41"/>
    <w:rsid w:val="000346B7"/>
    <w:rsid w:val="000347E5"/>
    <w:rsid w:val="00034ACE"/>
    <w:rsid w:val="00034BE4"/>
    <w:rsid w:val="000355F6"/>
    <w:rsid w:val="00035FFD"/>
    <w:rsid w:val="0003638F"/>
    <w:rsid w:val="000364C3"/>
    <w:rsid w:val="00036652"/>
    <w:rsid w:val="00036FD6"/>
    <w:rsid w:val="00037097"/>
    <w:rsid w:val="0003756A"/>
    <w:rsid w:val="00040022"/>
    <w:rsid w:val="00040F21"/>
    <w:rsid w:val="00041514"/>
    <w:rsid w:val="000416D9"/>
    <w:rsid w:val="00041994"/>
    <w:rsid w:val="00042270"/>
    <w:rsid w:val="00042422"/>
    <w:rsid w:val="000434CC"/>
    <w:rsid w:val="00043F77"/>
    <w:rsid w:val="000442C1"/>
    <w:rsid w:val="0004438D"/>
    <w:rsid w:val="00044830"/>
    <w:rsid w:val="00044BC7"/>
    <w:rsid w:val="00045135"/>
    <w:rsid w:val="000455FF"/>
    <w:rsid w:val="00045624"/>
    <w:rsid w:val="000460E6"/>
    <w:rsid w:val="00046524"/>
    <w:rsid w:val="00047EAB"/>
    <w:rsid w:val="00050C79"/>
    <w:rsid w:val="000511D7"/>
    <w:rsid w:val="000515FC"/>
    <w:rsid w:val="000518C7"/>
    <w:rsid w:val="00051BFD"/>
    <w:rsid w:val="00051C98"/>
    <w:rsid w:val="00051D73"/>
    <w:rsid w:val="00051E59"/>
    <w:rsid w:val="000524D9"/>
    <w:rsid w:val="000528EF"/>
    <w:rsid w:val="00052D9C"/>
    <w:rsid w:val="0005386C"/>
    <w:rsid w:val="00053B1F"/>
    <w:rsid w:val="00053B45"/>
    <w:rsid w:val="00053C03"/>
    <w:rsid w:val="00054489"/>
    <w:rsid w:val="00054B65"/>
    <w:rsid w:val="00054E08"/>
    <w:rsid w:val="000554D4"/>
    <w:rsid w:val="000555D6"/>
    <w:rsid w:val="00055CD7"/>
    <w:rsid w:val="00055D31"/>
    <w:rsid w:val="000562C1"/>
    <w:rsid w:val="0005671C"/>
    <w:rsid w:val="00056DF4"/>
    <w:rsid w:val="00057044"/>
    <w:rsid w:val="0005731C"/>
    <w:rsid w:val="00057820"/>
    <w:rsid w:val="000578F1"/>
    <w:rsid w:val="00057A41"/>
    <w:rsid w:val="000602CC"/>
    <w:rsid w:val="0006034D"/>
    <w:rsid w:val="00060591"/>
    <w:rsid w:val="0006079A"/>
    <w:rsid w:val="00060DC5"/>
    <w:rsid w:val="00060E4B"/>
    <w:rsid w:val="00060F65"/>
    <w:rsid w:val="00061371"/>
    <w:rsid w:val="0006202C"/>
    <w:rsid w:val="0006228D"/>
    <w:rsid w:val="000627FA"/>
    <w:rsid w:val="00062BBA"/>
    <w:rsid w:val="00062CEC"/>
    <w:rsid w:val="00062D04"/>
    <w:rsid w:val="00062DC6"/>
    <w:rsid w:val="00062F20"/>
    <w:rsid w:val="000635A6"/>
    <w:rsid w:val="000640F6"/>
    <w:rsid w:val="00064ECE"/>
    <w:rsid w:val="00064F42"/>
    <w:rsid w:val="00064F5E"/>
    <w:rsid w:val="000651D9"/>
    <w:rsid w:val="000661C2"/>
    <w:rsid w:val="000667E8"/>
    <w:rsid w:val="00066F00"/>
    <w:rsid w:val="0006760D"/>
    <w:rsid w:val="00067744"/>
    <w:rsid w:val="00067F56"/>
    <w:rsid w:val="0007032A"/>
    <w:rsid w:val="0007039F"/>
    <w:rsid w:val="000704D0"/>
    <w:rsid w:val="00070626"/>
    <w:rsid w:val="00070A4D"/>
    <w:rsid w:val="00071656"/>
    <w:rsid w:val="00071893"/>
    <w:rsid w:val="00071A39"/>
    <w:rsid w:val="00071B7E"/>
    <w:rsid w:val="00072440"/>
    <w:rsid w:val="00072454"/>
    <w:rsid w:val="0007332A"/>
    <w:rsid w:val="000733E7"/>
    <w:rsid w:val="000734C3"/>
    <w:rsid w:val="000735A5"/>
    <w:rsid w:val="00073D52"/>
    <w:rsid w:val="00074594"/>
    <w:rsid w:val="000749FF"/>
    <w:rsid w:val="00074F14"/>
    <w:rsid w:val="00074F31"/>
    <w:rsid w:val="000755D0"/>
    <w:rsid w:val="0007575E"/>
    <w:rsid w:val="00075CE6"/>
    <w:rsid w:val="0007615A"/>
    <w:rsid w:val="000763FE"/>
    <w:rsid w:val="00076499"/>
    <w:rsid w:val="0007664E"/>
    <w:rsid w:val="00076691"/>
    <w:rsid w:val="00076DBF"/>
    <w:rsid w:val="0007751B"/>
    <w:rsid w:val="00077835"/>
    <w:rsid w:val="00077DE8"/>
    <w:rsid w:val="0008004F"/>
    <w:rsid w:val="0008037B"/>
    <w:rsid w:val="00081362"/>
    <w:rsid w:val="000813DF"/>
    <w:rsid w:val="00081406"/>
    <w:rsid w:val="0008227F"/>
    <w:rsid w:val="00082C9F"/>
    <w:rsid w:val="000846E5"/>
    <w:rsid w:val="00084CF2"/>
    <w:rsid w:val="00084EAA"/>
    <w:rsid w:val="00084EAB"/>
    <w:rsid w:val="00084F0A"/>
    <w:rsid w:val="000864CC"/>
    <w:rsid w:val="0008667F"/>
    <w:rsid w:val="00086E1E"/>
    <w:rsid w:val="00087C90"/>
    <w:rsid w:val="00087CE9"/>
    <w:rsid w:val="000904F0"/>
    <w:rsid w:val="00090809"/>
    <w:rsid w:val="00091013"/>
    <w:rsid w:val="000910D6"/>
    <w:rsid w:val="0009115F"/>
    <w:rsid w:val="000911E1"/>
    <w:rsid w:val="00092013"/>
    <w:rsid w:val="000920FC"/>
    <w:rsid w:val="000922A4"/>
    <w:rsid w:val="00092C2A"/>
    <w:rsid w:val="00092D66"/>
    <w:rsid w:val="00092DAB"/>
    <w:rsid w:val="00093C21"/>
    <w:rsid w:val="00094457"/>
    <w:rsid w:val="00094471"/>
    <w:rsid w:val="0009468A"/>
    <w:rsid w:val="000947A3"/>
    <w:rsid w:val="00094957"/>
    <w:rsid w:val="000955F2"/>
    <w:rsid w:val="00095AA2"/>
    <w:rsid w:val="00095AE8"/>
    <w:rsid w:val="00095BEE"/>
    <w:rsid w:val="0009659F"/>
    <w:rsid w:val="0009677D"/>
    <w:rsid w:val="000968CC"/>
    <w:rsid w:val="0009700D"/>
    <w:rsid w:val="000975E5"/>
    <w:rsid w:val="00097795"/>
    <w:rsid w:val="0009788D"/>
    <w:rsid w:val="00097F55"/>
    <w:rsid w:val="000A0A97"/>
    <w:rsid w:val="000A1343"/>
    <w:rsid w:val="000A18AF"/>
    <w:rsid w:val="000A196E"/>
    <w:rsid w:val="000A1E9A"/>
    <w:rsid w:val="000A2940"/>
    <w:rsid w:val="000A2C9E"/>
    <w:rsid w:val="000A2F3D"/>
    <w:rsid w:val="000A30A7"/>
    <w:rsid w:val="000A3C98"/>
    <w:rsid w:val="000A3FC3"/>
    <w:rsid w:val="000A4AA0"/>
    <w:rsid w:val="000A4B3C"/>
    <w:rsid w:val="000A4BE7"/>
    <w:rsid w:val="000A4EB0"/>
    <w:rsid w:val="000A4FC7"/>
    <w:rsid w:val="000A4FD8"/>
    <w:rsid w:val="000A6340"/>
    <w:rsid w:val="000A6470"/>
    <w:rsid w:val="000A6A10"/>
    <w:rsid w:val="000A6D7B"/>
    <w:rsid w:val="000A7061"/>
    <w:rsid w:val="000A7544"/>
    <w:rsid w:val="000B018F"/>
    <w:rsid w:val="000B0467"/>
    <w:rsid w:val="000B0AAD"/>
    <w:rsid w:val="000B0B44"/>
    <w:rsid w:val="000B14B1"/>
    <w:rsid w:val="000B1680"/>
    <w:rsid w:val="000B16D8"/>
    <w:rsid w:val="000B295A"/>
    <w:rsid w:val="000B2E93"/>
    <w:rsid w:val="000B3440"/>
    <w:rsid w:val="000B3AAC"/>
    <w:rsid w:val="000B4901"/>
    <w:rsid w:val="000B56CA"/>
    <w:rsid w:val="000B5B4E"/>
    <w:rsid w:val="000B5CD3"/>
    <w:rsid w:val="000B5D63"/>
    <w:rsid w:val="000B5E02"/>
    <w:rsid w:val="000B651C"/>
    <w:rsid w:val="000B65D2"/>
    <w:rsid w:val="000C0563"/>
    <w:rsid w:val="000C05F0"/>
    <w:rsid w:val="000C077D"/>
    <w:rsid w:val="000C08FA"/>
    <w:rsid w:val="000C0BB2"/>
    <w:rsid w:val="000C15AC"/>
    <w:rsid w:val="000C2EC1"/>
    <w:rsid w:val="000C3670"/>
    <w:rsid w:val="000C36A8"/>
    <w:rsid w:val="000C398B"/>
    <w:rsid w:val="000C44D8"/>
    <w:rsid w:val="000C467C"/>
    <w:rsid w:val="000C562A"/>
    <w:rsid w:val="000C5734"/>
    <w:rsid w:val="000C7EEB"/>
    <w:rsid w:val="000C7F02"/>
    <w:rsid w:val="000D0671"/>
    <w:rsid w:val="000D07A8"/>
    <w:rsid w:val="000D09FC"/>
    <w:rsid w:val="000D0A40"/>
    <w:rsid w:val="000D0D63"/>
    <w:rsid w:val="000D2038"/>
    <w:rsid w:val="000D2185"/>
    <w:rsid w:val="000D282E"/>
    <w:rsid w:val="000D2E32"/>
    <w:rsid w:val="000D33EE"/>
    <w:rsid w:val="000D4BDA"/>
    <w:rsid w:val="000D4D94"/>
    <w:rsid w:val="000D4F0A"/>
    <w:rsid w:val="000D50A1"/>
    <w:rsid w:val="000D556B"/>
    <w:rsid w:val="000D55AC"/>
    <w:rsid w:val="000D5950"/>
    <w:rsid w:val="000D5A23"/>
    <w:rsid w:val="000D5A52"/>
    <w:rsid w:val="000D5A8D"/>
    <w:rsid w:val="000D5C9E"/>
    <w:rsid w:val="000D6F4F"/>
    <w:rsid w:val="000D7677"/>
    <w:rsid w:val="000D76CB"/>
    <w:rsid w:val="000D7B12"/>
    <w:rsid w:val="000D7F34"/>
    <w:rsid w:val="000E06CF"/>
    <w:rsid w:val="000E0AB0"/>
    <w:rsid w:val="000E12A8"/>
    <w:rsid w:val="000E1606"/>
    <w:rsid w:val="000E166E"/>
    <w:rsid w:val="000E1CEF"/>
    <w:rsid w:val="000E1DF3"/>
    <w:rsid w:val="000E21E6"/>
    <w:rsid w:val="000E24BA"/>
    <w:rsid w:val="000E28CA"/>
    <w:rsid w:val="000E2A88"/>
    <w:rsid w:val="000E2C75"/>
    <w:rsid w:val="000E3D71"/>
    <w:rsid w:val="000E41CD"/>
    <w:rsid w:val="000E4C59"/>
    <w:rsid w:val="000E54CC"/>
    <w:rsid w:val="000E5740"/>
    <w:rsid w:val="000E59D5"/>
    <w:rsid w:val="000E5AD8"/>
    <w:rsid w:val="000E610C"/>
    <w:rsid w:val="000E6255"/>
    <w:rsid w:val="000E6598"/>
    <w:rsid w:val="000E6688"/>
    <w:rsid w:val="000E7CFE"/>
    <w:rsid w:val="000F0FC3"/>
    <w:rsid w:val="000F1A1D"/>
    <w:rsid w:val="000F27CB"/>
    <w:rsid w:val="000F2936"/>
    <w:rsid w:val="000F2B0D"/>
    <w:rsid w:val="000F30FE"/>
    <w:rsid w:val="000F322B"/>
    <w:rsid w:val="000F3521"/>
    <w:rsid w:val="000F382E"/>
    <w:rsid w:val="000F3A16"/>
    <w:rsid w:val="000F3BB7"/>
    <w:rsid w:val="000F3E22"/>
    <w:rsid w:val="000F3E2D"/>
    <w:rsid w:val="000F430C"/>
    <w:rsid w:val="000F51A0"/>
    <w:rsid w:val="000F54F1"/>
    <w:rsid w:val="000F5C5F"/>
    <w:rsid w:val="000F6D29"/>
    <w:rsid w:val="000F6F75"/>
    <w:rsid w:val="00100BFB"/>
    <w:rsid w:val="00101765"/>
    <w:rsid w:val="0010190E"/>
    <w:rsid w:val="001019F2"/>
    <w:rsid w:val="00101CEC"/>
    <w:rsid w:val="00101FB8"/>
    <w:rsid w:val="00101FD9"/>
    <w:rsid w:val="0010290D"/>
    <w:rsid w:val="00102D78"/>
    <w:rsid w:val="00102EE0"/>
    <w:rsid w:val="0010322F"/>
    <w:rsid w:val="00103801"/>
    <w:rsid w:val="00104148"/>
    <w:rsid w:val="00104494"/>
    <w:rsid w:val="001046A1"/>
    <w:rsid w:val="001051EE"/>
    <w:rsid w:val="00105BB1"/>
    <w:rsid w:val="00105CC6"/>
    <w:rsid w:val="00105E0D"/>
    <w:rsid w:val="00106315"/>
    <w:rsid w:val="00106E90"/>
    <w:rsid w:val="0010758D"/>
    <w:rsid w:val="00107E5F"/>
    <w:rsid w:val="0011030D"/>
    <w:rsid w:val="001103AD"/>
    <w:rsid w:val="0011046D"/>
    <w:rsid w:val="00110EE7"/>
    <w:rsid w:val="00111193"/>
    <w:rsid w:val="00111A5E"/>
    <w:rsid w:val="00111B29"/>
    <w:rsid w:val="001120E1"/>
    <w:rsid w:val="001124D0"/>
    <w:rsid w:val="001126A4"/>
    <w:rsid w:val="00112E20"/>
    <w:rsid w:val="00113F9C"/>
    <w:rsid w:val="00115108"/>
    <w:rsid w:val="00115558"/>
    <w:rsid w:val="00115772"/>
    <w:rsid w:val="0011606B"/>
    <w:rsid w:val="001164A2"/>
    <w:rsid w:val="001164E5"/>
    <w:rsid w:val="001170D1"/>
    <w:rsid w:val="0011733D"/>
    <w:rsid w:val="00117983"/>
    <w:rsid w:val="00117A48"/>
    <w:rsid w:val="00117BA0"/>
    <w:rsid w:val="0012032D"/>
    <w:rsid w:val="001204FF"/>
    <w:rsid w:val="00120C23"/>
    <w:rsid w:val="00120C38"/>
    <w:rsid w:val="00120C54"/>
    <w:rsid w:val="00120C8B"/>
    <w:rsid w:val="00120E41"/>
    <w:rsid w:val="00121F9E"/>
    <w:rsid w:val="00122A5F"/>
    <w:rsid w:val="00122C4E"/>
    <w:rsid w:val="00122EB3"/>
    <w:rsid w:val="001230E0"/>
    <w:rsid w:val="00123139"/>
    <w:rsid w:val="00123831"/>
    <w:rsid w:val="0012392D"/>
    <w:rsid w:val="001247D5"/>
    <w:rsid w:val="001250F2"/>
    <w:rsid w:val="00125A8B"/>
    <w:rsid w:val="00125EF7"/>
    <w:rsid w:val="001267F4"/>
    <w:rsid w:val="0012741A"/>
    <w:rsid w:val="001277F2"/>
    <w:rsid w:val="00127C38"/>
    <w:rsid w:val="00127CD6"/>
    <w:rsid w:val="00130756"/>
    <w:rsid w:val="001309FD"/>
    <w:rsid w:val="0013148D"/>
    <w:rsid w:val="00131730"/>
    <w:rsid w:val="001318F0"/>
    <w:rsid w:val="001320D7"/>
    <w:rsid w:val="0013262C"/>
    <w:rsid w:val="0013277E"/>
    <w:rsid w:val="00133224"/>
    <w:rsid w:val="0013401D"/>
    <w:rsid w:val="00134247"/>
    <w:rsid w:val="00134D69"/>
    <w:rsid w:val="00134EC6"/>
    <w:rsid w:val="00135109"/>
    <w:rsid w:val="00135631"/>
    <w:rsid w:val="00135762"/>
    <w:rsid w:val="00135FFC"/>
    <w:rsid w:val="00136045"/>
    <w:rsid w:val="001362E3"/>
    <w:rsid w:val="0013644F"/>
    <w:rsid w:val="00136862"/>
    <w:rsid w:val="0014049E"/>
    <w:rsid w:val="00140EF2"/>
    <w:rsid w:val="00141C87"/>
    <w:rsid w:val="00141D62"/>
    <w:rsid w:val="00141E5D"/>
    <w:rsid w:val="00142017"/>
    <w:rsid w:val="001421C0"/>
    <w:rsid w:val="00142714"/>
    <w:rsid w:val="00143E9F"/>
    <w:rsid w:val="00143F73"/>
    <w:rsid w:val="00144007"/>
    <w:rsid w:val="001444E2"/>
    <w:rsid w:val="00144543"/>
    <w:rsid w:val="00144622"/>
    <w:rsid w:val="00144F88"/>
    <w:rsid w:val="001451B1"/>
    <w:rsid w:val="00145ECC"/>
    <w:rsid w:val="001460E1"/>
    <w:rsid w:val="0014657F"/>
    <w:rsid w:val="00146B73"/>
    <w:rsid w:val="0014722B"/>
    <w:rsid w:val="00147986"/>
    <w:rsid w:val="00147C76"/>
    <w:rsid w:val="00147FC8"/>
    <w:rsid w:val="001500A2"/>
    <w:rsid w:val="0015013C"/>
    <w:rsid w:val="00150544"/>
    <w:rsid w:val="00150E3F"/>
    <w:rsid w:val="00151393"/>
    <w:rsid w:val="00151419"/>
    <w:rsid w:val="001514AC"/>
    <w:rsid w:val="0015174F"/>
    <w:rsid w:val="00152213"/>
    <w:rsid w:val="00152EDD"/>
    <w:rsid w:val="00152F00"/>
    <w:rsid w:val="00152F53"/>
    <w:rsid w:val="001532C6"/>
    <w:rsid w:val="001537DF"/>
    <w:rsid w:val="00154680"/>
    <w:rsid w:val="001548A4"/>
    <w:rsid w:val="00154C5A"/>
    <w:rsid w:val="00154F43"/>
    <w:rsid w:val="0015509A"/>
    <w:rsid w:val="001554BD"/>
    <w:rsid w:val="00156237"/>
    <w:rsid w:val="0015631A"/>
    <w:rsid w:val="00156C1A"/>
    <w:rsid w:val="00157206"/>
    <w:rsid w:val="0015740D"/>
    <w:rsid w:val="001576F9"/>
    <w:rsid w:val="00160900"/>
    <w:rsid w:val="00160B9A"/>
    <w:rsid w:val="0016107B"/>
    <w:rsid w:val="001611E4"/>
    <w:rsid w:val="00162B91"/>
    <w:rsid w:val="00162D43"/>
    <w:rsid w:val="001633C4"/>
    <w:rsid w:val="0016356A"/>
    <w:rsid w:val="00163DA5"/>
    <w:rsid w:val="00163F5A"/>
    <w:rsid w:val="001641AF"/>
    <w:rsid w:val="001642EF"/>
    <w:rsid w:val="00164C90"/>
    <w:rsid w:val="00164FFB"/>
    <w:rsid w:val="0016525F"/>
    <w:rsid w:val="001656A6"/>
    <w:rsid w:val="001661F8"/>
    <w:rsid w:val="0016669F"/>
    <w:rsid w:val="001666FD"/>
    <w:rsid w:val="00167150"/>
    <w:rsid w:val="00167617"/>
    <w:rsid w:val="001677D2"/>
    <w:rsid w:val="00167B20"/>
    <w:rsid w:val="00167F71"/>
    <w:rsid w:val="001702F1"/>
    <w:rsid w:val="001707D7"/>
    <w:rsid w:val="0017087E"/>
    <w:rsid w:val="001708E7"/>
    <w:rsid w:val="00170A85"/>
    <w:rsid w:val="00170B8D"/>
    <w:rsid w:val="00170C26"/>
    <w:rsid w:val="00170F2C"/>
    <w:rsid w:val="001712EA"/>
    <w:rsid w:val="00171576"/>
    <w:rsid w:val="00171C97"/>
    <w:rsid w:val="001725E9"/>
    <w:rsid w:val="00172D7B"/>
    <w:rsid w:val="0017312F"/>
    <w:rsid w:val="00173D21"/>
    <w:rsid w:val="00173E0C"/>
    <w:rsid w:val="00174057"/>
    <w:rsid w:val="0017417A"/>
    <w:rsid w:val="0017576B"/>
    <w:rsid w:val="00175CB5"/>
    <w:rsid w:val="001769CA"/>
    <w:rsid w:val="001805C6"/>
    <w:rsid w:val="0018083A"/>
    <w:rsid w:val="00180E19"/>
    <w:rsid w:val="00180F0E"/>
    <w:rsid w:val="00181A23"/>
    <w:rsid w:val="001824AD"/>
    <w:rsid w:val="00182712"/>
    <w:rsid w:val="0018306F"/>
    <w:rsid w:val="0018308B"/>
    <w:rsid w:val="00183740"/>
    <w:rsid w:val="00183994"/>
    <w:rsid w:val="00183B94"/>
    <w:rsid w:val="00183E18"/>
    <w:rsid w:val="00184076"/>
    <w:rsid w:val="00184091"/>
    <w:rsid w:val="0018414E"/>
    <w:rsid w:val="001847A5"/>
    <w:rsid w:val="00184D90"/>
    <w:rsid w:val="00185BAA"/>
    <w:rsid w:val="00185F7E"/>
    <w:rsid w:val="001862F0"/>
    <w:rsid w:val="001863AC"/>
    <w:rsid w:val="00186DAC"/>
    <w:rsid w:val="001873AD"/>
    <w:rsid w:val="00187E46"/>
    <w:rsid w:val="00190253"/>
    <w:rsid w:val="001902EB"/>
    <w:rsid w:val="00190BB1"/>
    <w:rsid w:val="00190E2D"/>
    <w:rsid w:val="00190E61"/>
    <w:rsid w:val="00191030"/>
    <w:rsid w:val="00191232"/>
    <w:rsid w:val="00191645"/>
    <w:rsid w:val="001917BF"/>
    <w:rsid w:val="00191BB7"/>
    <w:rsid w:val="00192497"/>
    <w:rsid w:val="001929CF"/>
    <w:rsid w:val="00192B85"/>
    <w:rsid w:val="00192CCF"/>
    <w:rsid w:val="00192E87"/>
    <w:rsid w:val="0019305E"/>
    <w:rsid w:val="0019333D"/>
    <w:rsid w:val="001934EA"/>
    <w:rsid w:val="00193B63"/>
    <w:rsid w:val="00193D2B"/>
    <w:rsid w:val="00193E3B"/>
    <w:rsid w:val="00194582"/>
    <w:rsid w:val="00194AFE"/>
    <w:rsid w:val="00194C17"/>
    <w:rsid w:val="00194ED5"/>
    <w:rsid w:val="00194F76"/>
    <w:rsid w:val="00195255"/>
    <w:rsid w:val="0019538A"/>
    <w:rsid w:val="00195E19"/>
    <w:rsid w:val="00195EB3"/>
    <w:rsid w:val="00195FC5"/>
    <w:rsid w:val="00196635"/>
    <w:rsid w:val="00196648"/>
    <w:rsid w:val="00196AAE"/>
    <w:rsid w:val="00196F9F"/>
    <w:rsid w:val="0019795F"/>
    <w:rsid w:val="00197B9C"/>
    <w:rsid w:val="00197FA0"/>
    <w:rsid w:val="001A00C9"/>
    <w:rsid w:val="001A026D"/>
    <w:rsid w:val="001A1B0C"/>
    <w:rsid w:val="001A2296"/>
    <w:rsid w:val="001A2537"/>
    <w:rsid w:val="001A26E1"/>
    <w:rsid w:val="001A28AF"/>
    <w:rsid w:val="001A2E47"/>
    <w:rsid w:val="001A3477"/>
    <w:rsid w:val="001A3A08"/>
    <w:rsid w:val="001A3C67"/>
    <w:rsid w:val="001A42E7"/>
    <w:rsid w:val="001A46D7"/>
    <w:rsid w:val="001A487F"/>
    <w:rsid w:val="001A4A3F"/>
    <w:rsid w:val="001A509C"/>
    <w:rsid w:val="001A5141"/>
    <w:rsid w:val="001A52D8"/>
    <w:rsid w:val="001A5511"/>
    <w:rsid w:val="001A5901"/>
    <w:rsid w:val="001A5A5B"/>
    <w:rsid w:val="001A6206"/>
    <w:rsid w:val="001A699B"/>
    <w:rsid w:val="001A6B75"/>
    <w:rsid w:val="001A7098"/>
    <w:rsid w:val="001A710C"/>
    <w:rsid w:val="001A7785"/>
    <w:rsid w:val="001A7CF8"/>
    <w:rsid w:val="001A7DD6"/>
    <w:rsid w:val="001B0572"/>
    <w:rsid w:val="001B05A8"/>
    <w:rsid w:val="001B0B04"/>
    <w:rsid w:val="001B0CBF"/>
    <w:rsid w:val="001B0EB9"/>
    <w:rsid w:val="001B1E44"/>
    <w:rsid w:val="001B200F"/>
    <w:rsid w:val="001B2454"/>
    <w:rsid w:val="001B2BF9"/>
    <w:rsid w:val="001B2C0C"/>
    <w:rsid w:val="001B37B9"/>
    <w:rsid w:val="001B3BB0"/>
    <w:rsid w:val="001B4173"/>
    <w:rsid w:val="001B46A9"/>
    <w:rsid w:val="001B4923"/>
    <w:rsid w:val="001B4DE3"/>
    <w:rsid w:val="001B51FB"/>
    <w:rsid w:val="001B5C21"/>
    <w:rsid w:val="001B5C36"/>
    <w:rsid w:val="001B5EFA"/>
    <w:rsid w:val="001B6699"/>
    <w:rsid w:val="001B701E"/>
    <w:rsid w:val="001C0750"/>
    <w:rsid w:val="001C0A11"/>
    <w:rsid w:val="001C1710"/>
    <w:rsid w:val="001C177E"/>
    <w:rsid w:val="001C1BCA"/>
    <w:rsid w:val="001C1EB9"/>
    <w:rsid w:val="001C2FB6"/>
    <w:rsid w:val="001C31B0"/>
    <w:rsid w:val="001C39F1"/>
    <w:rsid w:val="001C4BE6"/>
    <w:rsid w:val="001C5579"/>
    <w:rsid w:val="001C62F4"/>
    <w:rsid w:val="001C6463"/>
    <w:rsid w:val="001C6EA1"/>
    <w:rsid w:val="001C74E3"/>
    <w:rsid w:val="001C7618"/>
    <w:rsid w:val="001D0D71"/>
    <w:rsid w:val="001D0FAD"/>
    <w:rsid w:val="001D1196"/>
    <w:rsid w:val="001D13F4"/>
    <w:rsid w:val="001D1810"/>
    <w:rsid w:val="001D20A8"/>
    <w:rsid w:val="001D265B"/>
    <w:rsid w:val="001D2CFD"/>
    <w:rsid w:val="001D318B"/>
    <w:rsid w:val="001D43F7"/>
    <w:rsid w:val="001D49FC"/>
    <w:rsid w:val="001D56E9"/>
    <w:rsid w:val="001D5BBC"/>
    <w:rsid w:val="001D5D99"/>
    <w:rsid w:val="001D61C0"/>
    <w:rsid w:val="001D61FA"/>
    <w:rsid w:val="001D627D"/>
    <w:rsid w:val="001D774C"/>
    <w:rsid w:val="001D797C"/>
    <w:rsid w:val="001E02FC"/>
    <w:rsid w:val="001E0417"/>
    <w:rsid w:val="001E0A0C"/>
    <w:rsid w:val="001E0D9D"/>
    <w:rsid w:val="001E1369"/>
    <w:rsid w:val="001E13F8"/>
    <w:rsid w:val="001E167F"/>
    <w:rsid w:val="001E16AF"/>
    <w:rsid w:val="001E1918"/>
    <w:rsid w:val="001E2CEE"/>
    <w:rsid w:val="001E2E93"/>
    <w:rsid w:val="001E37B1"/>
    <w:rsid w:val="001E4D8E"/>
    <w:rsid w:val="001E4EC4"/>
    <w:rsid w:val="001E54B9"/>
    <w:rsid w:val="001E59B8"/>
    <w:rsid w:val="001E61E1"/>
    <w:rsid w:val="001E655D"/>
    <w:rsid w:val="001E67EC"/>
    <w:rsid w:val="001E695B"/>
    <w:rsid w:val="001E69DA"/>
    <w:rsid w:val="001E6B0D"/>
    <w:rsid w:val="001E72A1"/>
    <w:rsid w:val="001E7842"/>
    <w:rsid w:val="001F00B8"/>
    <w:rsid w:val="001F019D"/>
    <w:rsid w:val="001F0D2B"/>
    <w:rsid w:val="001F100D"/>
    <w:rsid w:val="001F1208"/>
    <w:rsid w:val="001F175F"/>
    <w:rsid w:val="001F1E39"/>
    <w:rsid w:val="001F2000"/>
    <w:rsid w:val="001F26C7"/>
    <w:rsid w:val="001F2BC1"/>
    <w:rsid w:val="001F3327"/>
    <w:rsid w:val="001F3676"/>
    <w:rsid w:val="001F4145"/>
    <w:rsid w:val="001F41D8"/>
    <w:rsid w:val="001F4576"/>
    <w:rsid w:val="001F45DC"/>
    <w:rsid w:val="001F47E8"/>
    <w:rsid w:val="001F4B54"/>
    <w:rsid w:val="001F4C21"/>
    <w:rsid w:val="001F4F0F"/>
    <w:rsid w:val="001F7253"/>
    <w:rsid w:val="001F7B3C"/>
    <w:rsid w:val="001F7CC3"/>
    <w:rsid w:val="00200E78"/>
    <w:rsid w:val="002013BF"/>
    <w:rsid w:val="002018A5"/>
    <w:rsid w:val="00201B2C"/>
    <w:rsid w:val="0020268D"/>
    <w:rsid w:val="002032DC"/>
    <w:rsid w:val="002032FB"/>
    <w:rsid w:val="00203392"/>
    <w:rsid w:val="00203CB2"/>
    <w:rsid w:val="00204C5A"/>
    <w:rsid w:val="00205CE7"/>
    <w:rsid w:val="00205D59"/>
    <w:rsid w:val="00206045"/>
    <w:rsid w:val="00206616"/>
    <w:rsid w:val="002072A5"/>
    <w:rsid w:val="002078DD"/>
    <w:rsid w:val="00207B9A"/>
    <w:rsid w:val="00207BE6"/>
    <w:rsid w:val="00207D31"/>
    <w:rsid w:val="002100FC"/>
    <w:rsid w:val="002115A3"/>
    <w:rsid w:val="00212C37"/>
    <w:rsid w:val="00213100"/>
    <w:rsid w:val="0021314D"/>
    <w:rsid w:val="002131BE"/>
    <w:rsid w:val="00213CFC"/>
    <w:rsid w:val="00213EB1"/>
    <w:rsid w:val="00214234"/>
    <w:rsid w:val="002142BC"/>
    <w:rsid w:val="00214473"/>
    <w:rsid w:val="00214492"/>
    <w:rsid w:val="00214EBE"/>
    <w:rsid w:val="00215418"/>
    <w:rsid w:val="00216011"/>
    <w:rsid w:val="00216B1D"/>
    <w:rsid w:val="00216FDE"/>
    <w:rsid w:val="00220242"/>
    <w:rsid w:val="00220789"/>
    <w:rsid w:val="00220E94"/>
    <w:rsid w:val="002210F3"/>
    <w:rsid w:val="00221547"/>
    <w:rsid w:val="0022181B"/>
    <w:rsid w:val="00221923"/>
    <w:rsid w:val="002220A8"/>
    <w:rsid w:val="002220CE"/>
    <w:rsid w:val="00222D9F"/>
    <w:rsid w:val="002251E5"/>
    <w:rsid w:val="00225394"/>
    <w:rsid w:val="002259BC"/>
    <w:rsid w:val="00225DFF"/>
    <w:rsid w:val="00227410"/>
    <w:rsid w:val="00227A9D"/>
    <w:rsid w:val="00227D3D"/>
    <w:rsid w:val="00227E81"/>
    <w:rsid w:val="002300A1"/>
    <w:rsid w:val="00230736"/>
    <w:rsid w:val="0023117B"/>
    <w:rsid w:val="00231260"/>
    <w:rsid w:val="002320A0"/>
    <w:rsid w:val="002327DB"/>
    <w:rsid w:val="00232853"/>
    <w:rsid w:val="002329A0"/>
    <w:rsid w:val="00232BFB"/>
    <w:rsid w:val="002333F6"/>
    <w:rsid w:val="00233668"/>
    <w:rsid w:val="00233DDB"/>
    <w:rsid w:val="0023415B"/>
    <w:rsid w:val="00234267"/>
    <w:rsid w:val="00234952"/>
    <w:rsid w:val="00235148"/>
    <w:rsid w:val="002351C9"/>
    <w:rsid w:val="00235C51"/>
    <w:rsid w:val="0023655F"/>
    <w:rsid w:val="00236C49"/>
    <w:rsid w:val="002371E7"/>
    <w:rsid w:val="002377D3"/>
    <w:rsid w:val="00241500"/>
    <w:rsid w:val="00242280"/>
    <w:rsid w:val="002424CF"/>
    <w:rsid w:val="002426EC"/>
    <w:rsid w:val="002426ED"/>
    <w:rsid w:val="002430EF"/>
    <w:rsid w:val="002433CE"/>
    <w:rsid w:val="002433E1"/>
    <w:rsid w:val="0024340E"/>
    <w:rsid w:val="0024418A"/>
    <w:rsid w:val="00245478"/>
    <w:rsid w:val="0024578F"/>
    <w:rsid w:val="00245A4D"/>
    <w:rsid w:val="00246253"/>
    <w:rsid w:val="00247E05"/>
    <w:rsid w:val="002500EA"/>
    <w:rsid w:val="00250562"/>
    <w:rsid w:val="0025073C"/>
    <w:rsid w:val="00250C22"/>
    <w:rsid w:val="002515AE"/>
    <w:rsid w:val="00251947"/>
    <w:rsid w:val="00253242"/>
    <w:rsid w:val="002535D7"/>
    <w:rsid w:val="002535DB"/>
    <w:rsid w:val="0025402E"/>
    <w:rsid w:val="002544F6"/>
    <w:rsid w:val="00254787"/>
    <w:rsid w:val="00254AC4"/>
    <w:rsid w:val="00254F6D"/>
    <w:rsid w:val="00255CBD"/>
    <w:rsid w:val="00255DEE"/>
    <w:rsid w:val="002567E5"/>
    <w:rsid w:val="00256A6E"/>
    <w:rsid w:val="00257419"/>
    <w:rsid w:val="002606EC"/>
    <w:rsid w:val="00260D0F"/>
    <w:rsid w:val="00262ADE"/>
    <w:rsid w:val="00262DB7"/>
    <w:rsid w:val="00262DEB"/>
    <w:rsid w:val="00263F39"/>
    <w:rsid w:val="0026406D"/>
    <w:rsid w:val="0026438B"/>
    <w:rsid w:val="002647B1"/>
    <w:rsid w:val="00265442"/>
    <w:rsid w:val="002658D3"/>
    <w:rsid w:val="00265965"/>
    <w:rsid w:val="00265B00"/>
    <w:rsid w:val="002670A4"/>
    <w:rsid w:val="00267A15"/>
    <w:rsid w:val="002709EE"/>
    <w:rsid w:val="002709EF"/>
    <w:rsid w:val="00271351"/>
    <w:rsid w:val="002721F5"/>
    <w:rsid w:val="00272240"/>
    <w:rsid w:val="00272CD2"/>
    <w:rsid w:val="00273103"/>
    <w:rsid w:val="0027341E"/>
    <w:rsid w:val="00273481"/>
    <w:rsid w:val="00273B25"/>
    <w:rsid w:val="00274CC4"/>
    <w:rsid w:val="00275032"/>
    <w:rsid w:val="002750DE"/>
    <w:rsid w:val="002761B5"/>
    <w:rsid w:val="00276709"/>
    <w:rsid w:val="00276C8C"/>
    <w:rsid w:val="0027709C"/>
    <w:rsid w:val="002773E1"/>
    <w:rsid w:val="002776DA"/>
    <w:rsid w:val="002803F3"/>
    <w:rsid w:val="00280CEE"/>
    <w:rsid w:val="00281161"/>
    <w:rsid w:val="002811FB"/>
    <w:rsid w:val="00281EAF"/>
    <w:rsid w:val="00281FC5"/>
    <w:rsid w:val="002826CF"/>
    <w:rsid w:val="00282902"/>
    <w:rsid w:val="00282A7E"/>
    <w:rsid w:val="00282AF6"/>
    <w:rsid w:val="00282C7F"/>
    <w:rsid w:val="00282D1F"/>
    <w:rsid w:val="00283208"/>
    <w:rsid w:val="00283252"/>
    <w:rsid w:val="00283AF2"/>
    <w:rsid w:val="0028478E"/>
    <w:rsid w:val="00285C28"/>
    <w:rsid w:val="00285C8E"/>
    <w:rsid w:val="00285F8E"/>
    <w:rsid w:val="00286962"/>
    <w:rsid w:val="00286CB2"/>
    <w:rsid w:val="00286DBF"/>
    <w:rsid w:val="00286FCC"/>
    <w:rsid w:val="00286FE1"/>
    <w:rsid w:val="002878A6"/>
    <w:rsid w:val="00287E87"/>
    <w:rsid w:val="00287FB7"/>
    <w:rsid w:val="0029012B"/>
    <w:rsid w:val="002906CC"/>
    <w:rsid w:val="00291403"/>
    <w:rsid w:val="00292059"/>
    <w:rsid w:val="002920D1"/>
    <w:rsid w:val="002929A2"/>
    <w:rsid w:val="00292D3F"/>
    <w:rsid w:val="00293863"/>
    <w:rsid w:val="00293881"/>
    <w:rsid w:val="002941E6"/>
    <w:rsid w:val="00294641"/>
    <w:rsid w:val="0029493F"/>
    <w:rsid w:val="00294979"/>
    <w:rsid w:val="00294A57"/>
    <w:rsid w:val="00294B8F"/>
    <w:rsid w:val="002953DE"/>
    <w:rsid w:val="00295D52"/>
    <w:rsid w:val="00296671"/>
    <w:rsid w:val="00296A75"/>
    <w:rsid w:val="00296C31"/>
    <w:rsid w:val="00296C39"/>
    <w:rsid w:val="00296DBD"/>
    <w:rsid w:val="0029721A"/>
    <w:rsid w:val="002973CE"/>
    <w:rsid w:val="002975F5"/>
    <w:rsid w:val="00297B65"/>
    <w:rsid w:val="002A031A"/>
    <w:rsid w:val="002A0B9E"/>
    <w:rsid w:val="002A102C"/>
    <w:rsid w:val="002A1EF6"/>
    <w:rsid w:val="002A1EF7"/>
    <w:rsid w:val="002A239D"/>
    <w:rsid w:val="002A274F"/>
    <w:rsid w:val="002A319C"/>
    <w:rsid w:val="002A31A1"/>
    <w:rsid w:val="002A32AA"/>
    <w:rsid w:val="002A387A"/>
    <w:rsid w:val="002A5DD9"/>
    <w:rsid w:val="002A6757"/>
    <w:rsid w:val="002A67BA"/>
    <w:rsid w:val="002A6AD4"/>
    <w:rsid w:val="002A7A35"/>
    <w:rsid w:val="002B128B"/>
    <w:rsid w:val="002B16A0"/>
    <w:rsid w:val="002B1B5A"/>
    <w:rsid w:val="002B2484"/>
    <w:rsid w:val="002B25F1"/>
    <w:rsid w:val="002B278E"/>
    <w:rsid w:val="002B2B23"/>
    <w:rsid w:val="002B2DD4"/>
    <w:rsid w:val="002B37FA"/>
    <w:rsid w:val="002B3AE5"/>
    <w:rsid w:val="002B3C12"/>
    <w:rsid w:val="002B3FE8"/>
    <w:rsid w:val="002B4012"/>
    <w:rsid w:val="002B41A3"/>
    <w:rsid w:val="002B49A3"/>
    <w:rsid w:val="002B4CFE"/>
    <w:rsid w:val="002B4E43"/>
    <w:rsid w:val="002B5871"/>
    <w:rsid w:val="002B5EA7"/>
    <w:rsid w:val="002B6165"/>
    <w:rsid w:val="002B7070"/>
    <w:rsid w:val="002B73EC"/>
    <w:rsid w:val="002B7CB3"/>
    <w:rsid w:val="002C0305"/>
    <w:rsid w:val="002C098D"/>
    <w:rsid w:val="002C09DC"/>
    <w:rsid w:val="002C144B"/>
    <w:rsid w:val="002C1C19"/>
    <w:rsid w:val="002C1C41"/>
    <w:rsid w:val="002C22C2"/>
    <w:rsid w:val="002C244F"/>
    <w:rsid w:val="002C24B3"/>
    <w:rsid w:val="002C269B"/>
    <w:rsid w:val="002C2CE8"/>
    <w:rsid w:val="002C2FEC"/>
    <w:rsid w:val="002C3BBA"/>
    <w:rsid w:val="002C3DDA"/>
    <w:rsid w:val="002C418E"/>
    <w:rsid w:val="002C4722"/>
    <w:rsid w:val="002C4B4B"/>
    <w:rsid w:val="002C54D6"/>
    <w:rsid w:val="002C72F0"/>
    <w:rsid w:val="002C7525"/>
    <w:rsid w:val="002C7951"/>
    <w:rsid w:val="002C7ACF"/>
    <w:rsid w:val="002D02E4"/>
    <w:rsid w:val="002D0755"/>
    <w:rsid w:val="002D086A"/>
    <w:rsid w:val="002D1296"/>
    <w:rsid w:val="002D1753"/>
    <w:rsid w:val="002D28A2"/>
    <w:rsid w:val="002D2F2F"/>
    <w:rsid w:val="002D35D8"/>
    <w:rsid w:val="002D3A25"/>
    <w:rsid w:val="002D4140"/>
    <w:rsid w:val="002D44C1"/>
    <w:rsid w:val="002D5034"/>
    <w:rsid w:val="002D50B4"/>
    <w:rsid w:val="002D51DF"/>
    <w:rsid w:val="002D5417"/>
    <w:rsid w:val="002D5975"/>
    <w:rsid w:val="002D5A5A"/>
    <w:rsid w:val="002D5E59"/>
    <w:rsid w:val="002D5F61"/>
    <w:rsid w:val="002D6922"/>
    <w:rsid w:val="002D72B5"/>
    <w:rsid w:val="002D72CF"/>
    <w:rsid w:val="002D778F"/>
    <w:rsid w:val="002D7846"/>
    <w:rsid w:val="002D7D0A"/>
    <w:rsid w:val="002D7F52"/>
    <w:rsid w:val="002E0550"/>
    <w:rsid w:val="002E0D07"/>
    <w:rsid w:val="002E1CDB"/>
    <w:rsid w:val="002E1DA4"/>
    <w:rsid w:val="002E2AE2"/>
    <w:rsid w:val="002E319C"/>
    <w:rsid w:val="002E3479"/>
    <w:rsid w:val="002E351C"/>
    <w:rsid w:val="002E42BE"/>
    <w:rsid w:val="002E45C0"/>
    <w:rsid w:val="002E49FF"/>
    <w:rsid w:val="002E4FAF"/>
    <w:rsid w:val="002E4FEF"/>
    <w:rsid w:val="002E5246"/>
    <w:rsid w:val="002E564C"/>
    <w:rsid w:val="002E66BC"/>
    <w:rsid w:val="002E6E69"/>
    <w:rsid w:val="002E7265"/>
    <w:rsid w:val="002F035F"/>
    <w:rsid w:val="002F06D4"/>
    <w:rsid w:val="002F0F67"/>
    <w:rsid w:val="002F0FCF"/>
    <w:rsid w:val="002F1A91"/>
    <w:rsid w:val="002F207C"/>
    <w:rsid w:val="002F2367"/>
    <w:rsid w:val="002F2399"/>
    <w:rsid w:val="002F28C5"/>
    <w:rsid w:val="002F33F2"/>
    <w:rsid w:val="002F382F"/>
    <w:rsid w:val="002F39F0"/>
    <w:rsid w:val="002F3C18"/>
    <w:rsid w:val="002F3DB6"/>
    <w:rsid w:val="002F3F86"/>
    <w:rsid w:val="002F488B"/>
    <w:rsid w:val="002F499B"/>
    <w:rsid w:val="002F4AA1"/>
    <w:rsid w:val="002F5133"/>
    <w:rsid w:val="002F560D"/>
    <w:rsid w:val="002F5B40"/>
    <w:rsid w:val="002F60BB"/>
    <w:rsid w:val="002F6160"/>
    <w:rsid w:val="002F6EEA"/>
    <w:rsid w:val="002F730E"/>
    <w:rsid w:val="002F787A"/>
    <w:rsid w:val="002F7C20"/>
    <w:rsid w:val="00300812"/>
    <w:rsid w:val="00300E45"/>
    <w:rsid w:val="003013A9"/>
    <w:rsid w:val="00302973"/>
    <w:rsid w:val="00302C3C"/>
    <w:rsid w:val="0030308A"/>
    <w:rsid w:val="003034AD"/>
    <w:rsid w:val="003049C5"/>
    <w:rsid w:val="00305584"/>
    <w:rsid w:val="00305AED"/>
    <w:rsid w:val="00305EE7"/>
    <w:rsid w:val="003064C0"/>
    <w:rsid w:val="00306F44"/>
    <w:rsid w:val="0030735F"/>
    <w:rsid w:val="00307BD3"/>
    <w:rsid w:val="00307C1E"/>
    <w:rsid w:val="00307F76"/>
    <w:rsid w:val="00310048"/>
    <w:rsid w:val="0031032C"/>
    <w:rsid w:val="00310874"/>
    <w:rsid w:val="0031094D"/>
    <w:rsid w:val="00310B39"/>
    <w:rsid w:val="00311516"/>
    <w:rsid w:val="00311C71"/>
    <w:rsid w:val="003128F4"/>
    <w:rsid w:val="00312DD0"/>
    <w:rsid w:val="00312FF1"/>
    <w:rsid w:val="00313EAA"/>
    <w:rsid w:val="00314124"/>
    <w:rsid w:val="0031475D"/>
    <w:rsid w:val="00314891"/>
    <w:rsid w:val="0031490A"/>
    <w:rsid w:val="00314A09"/>
    <w:rsid w:val="00315EBD"/>
    <w:rsid w:val="003169AC"/>
    <w:rsid w:val="00317069"/>
    <w:rsid w:val="00317116"/>
    <w:rsid w:val="00317F53"/>
    <w:rsid w:val="003201FE"/>
    <w:rsid w:val="0032052C"/>
    <w:rsid w:val="0032066B"/>
    <w:rsid w:val="00320906"/>
    <w:rsid w:val="00320E6F"/>
    <w:rsid w:val="00320E7F"/>
    <w:rsid w:val="003213D8"/>
    <w:rsid w:val="00321E3C"/>
    <w:rsid w:val="00321F11"/>
    <w:rsid w:val="0032287D"/>
    <w:rsid w:val="00323192"/>
    <w:rsid w:val="00323A34"/>
    <w:rsid w:val="00323D1B"/>
    <w:rsid w:val="003240B2"/>
    <w:rsid w:val="0032453B"/>
    <w:rsid w:val="0032468D"/>
    <w:rsid w:val="00324963"/>
    <w:rsid w:val="00325141"/>
    <w:rsid w:val="00325785"/>
    <w:rsid w:val="00325817"/>
    <w:rsid w:val="00325A4C"/>
    <w:rsid w:val="00325BC1"/>
    <w:rsid w:val="00325BDE"/>
    <w:rsid w:val="00325F66"/>
    <w:rsid w:val="00326445"/>
    <w:rsid w:val="00326A21"/>
    <w:rsid w:val="00327069"/>
    <w:rsid w:val="00327131"/>
    <w:rsid w:val="003274D1"/>
    <w:rsid w:val="003278E8"/>
    <w:rsid w:val="0033046B"/>
    <w:rsid w:val="00330A9D"/>
    <w:rsid w:val="0033100E"/>
    <w:rsid w:val="0033107D"/>
    <w:rsid w:val="00331358"/>
    <w:rsid w:val="00331A2D"/>
    <w:rsid w:val="003322E1"/>
    <w:rsid w:val="00332444"/>
    <w:rsid w:val="00332BFA"/>
    <w:rsid w:val="00332FF9"/>
    <w:rsid w:val="003331D0"/>
    <w:rsid w:val="00333B28"/>
    <w:rsid w:val="00334736"/>
    <w:rsid w:val="00334970"/>
    <w:rsid w:val="00335121"/>
    <w:rsid w:val="0033515D"/>
    <w:rsid w:val="0033533F"/>
    <w:rsid w:val="00336344"/>
    <w:rsid w:val="003369D6"/>
    <w:rsid w:val="003369ED"/>
    <w:rsid w:val="00336ABE"/>
    <w:rsid w:val="00337307"/>
    <w:rsid w:val="003378B8"/>
    <w:rsid w:val="00337DD8"/>
    <w:rsid w:val="00340045"/>
    <w:rsid w:val="0034080D"/>
    <w:rsid w:val="00340D76"/>
    <w:rsid w:val="00340E20"/>
    <w:rsid w:val="00341000"/>
    <w:rsid w:val="00341346"/>
    <w:rsid w:val="00341607"/>
    <w:rsid w:val="003419D4"/>
    <w:rsid w:val="00341B15"/>
    <w:rsid w:val="00341D65"/>
    <w:rsid w:val="00341DB5"/>
    <w:rsid w:val="00342077"/>
    <w:rsid w:val="003423DC"/>
    <w:rsid w:val="0034274F"/>
    <w:rsid w:val="003428FB"/>
    <w:rsid w:val="00342AB6"/>
    <w:rsid w:val="00342C16"/>
    <w:rsid w:val="003437BF"/>
    <w:rsid w:val="00343CC9"/>
    <w:rsid w:val="003448C7"/>
    <w:rsid w:val="003451BF"/>
    <w:rsid w:val="003451E0"/>
    <w:rsid w:val="00345C7C"/>
    <w:rsid w:val="00345D15"/>
    <w:rsid w:val="00345F4B"/>
    <w:rsid w:val="0034616A"/>
    <w:rsid w:val="00346254"/>
    <w:rsid w:val="003463E8"/>
    <w:rsid w:val="00346ED7"/>
    <w:rsid w:val="00347029"/>
    <w:rsid w:val="0034720D"/>
    <w:rsid w:val="00347744"/>
    <w:rsid w:val="00350145"/>
    <w:rsid w:val="00350774"/>
    <w:rsid w:val="00350AF3"/>
    <w:rsid w:val="00350F38"/>
    <w:rsid w:val="00350FA4"/>
    <w:rsid w:val="003510DD"/>
    <w:rsid w:val="003512E7"/>
    <w:rsid w:val="0035165C"/>
    <w:rsid w:val="003524F3"/>
    <w:rsid w:val="003526B1"/>
    <w:rsid w:val="0035272D"/>
    <w:rsid w:val="0035278D"/>
    <w:rsid w:val="00352AFA"/>
    <w:rsid w:val="003531EC"/>
    <w:rsid w:val="00353375"/>
    <w:rsid w:val="00353850"/>
    <w:rsid w:val="0035389F"/>
    <w:rsid w:val="0035397A"/>
    <w:rsid w:val="00354C9C"/>
    <w:rsid w:val="0035681F"/>
    <w:rsid w:val="003573A7"/>
    <w:rsid w:val="00357F38"/>
    <w:rsid w:val="00357FF1"/>
    <w:rsid w:val="00360370"/>
    <w:rsid w:val="003605AD"/>
    <w:rsid w:val="003618B7"/>
    <w:rsid w:val="00361AFE"/>
    <w:rsid w:val="00361E67"/>
    <w:rsid w:val="003638AC"/>
    <w:rsid w:val="0036476F"/>
    <w:rsid w:val="00364D40"/>
    <w:rsid w:val="00364E27"/>
    <w:rsid w:val="0036523F"/>
    <w:rsid w:val="00365376"/>
    <w:rsid w:val="00365BB4"/>
    <w:rsid w:val="00365C57"/>
    <w:rsid w:val="00366343"/>
    <w:rsid w:val="00366906"/>
    <w:rsid w:val="00366BC8"/>
    <w:rsid w:val="00367732"/>
    <w:rsid w:val="00367A8C"/>
    <w:rsid w:val="00367C66"/>
    <w:rsid w:val="0037029B"/>
    <w:rsid w:val="00370667"/>
    <w:rsid w:val="0037140D"/>
    <w:rsid w:val="003717B2"/>
    <w:rsid w:val="00371ACB"/>
    <w:rsid w:val="00371C63"/>
    <w:rsid w:val="003721FF"/>
    <w:rsid w:val="0037247B"/>
    <w:rsid w:val="00372C6F"/>
    <w:rsid w:val="00372F2F"/>
    <w:rsid w:val="0037332D"/>
    <w:rsid w:val="00373600"/>
    <w:rsid w:val="003736CF"/>
    <w:rsid w:val="00373792"/>
    <w:rsid w:val="003741DC"/>
    <w:rsid w:val="00374503"/>
    <w:rsid w:val="00374726"/>
    <w:rsid w:val="00374BB6"/>
    <w:rsid w:val="00374C7B"/>
    <w:rsid w:val="0037559A"/>
    <w:rsid w:val="00375E88"/>
    <w:rsid w:val="00375FF5"/>
    <w:rsid w:val="00376028"/>
    <w:rsid w:val="00376603"/>
    <w:rsid w:val="003768BD"/>
    <w:rsid w:val="00377F5B"/>
    <w:rsid w:val="0038000A"/>
    <w:rsid w:val="00380B6B"/>
    <w:rsid w:val="00380F26"/>
    <w:rsid w:val="0038108F"/>
    <w:rsid w:val="00381167"/>
    <w:rsid w:val="00381503"/>
    <w:rsid w:val="00381BC3"/>
    <w:rsid w:val="00381C4E"/>
    <w:rsid w:val="00382B47"/>
    <w:rsid w:val="00382D58"/>
    <w:rsid w:val="0038305C"/>
    <w:rsid w:val="00383093"/>
    <w:rsid w:val="00383345"/>
    <w:rsid w:val="00383B82"/>
    <w:rsid w:val="00383F40"/>
    <w:rsid w:val="00384910"/>
    <w:rsid w:val="003850DE"/>
    <w:rsid w:val="003859D3"/>
    <w:rsid w:val="00385DD4"/>
    <w:rsid w:val="0038637D"/>
    <w:rsid w:val="00386CF4"/>
    <w:rsid w:val="00386D8E"/>
    <w:rsid w:val="003873BC"/>
    <w:rsid w:val="003877A5"/>
    <w:rsid w:val="003904DA"/>
    <w:rsid w:val="003905C5"/>
    <w:rsid w:val="0039096C"/>
    <w:rsid w:val="00390D0B"/>
    <w:rsid w:val="00390EC3"/>
    <w:rsid w:val="003910AA"/>
    <w:rsid w:val="003922B9"/>
    <w:rsid w:val="00392708"/>
    <w:rsid w:val="00393099"/>
    <w:rsid w:val="00394603"/>
    <w:rsid w:val="003946F1"/>
    <w:rsid w:val="00394E97"/>
    <w:rsid w:val="0039596B"/>
    <w:rsid w:val="00395A8E"/>
    <w:rsid w:val="00395C4D"/>
    <w:rsid w:val="003965A2"/>
    <w:rsid w:val="0039693E"/>
    <w:rsid w:val="00396F57"/>
    <w:rsid w:val="003977DD"/>
    <w:rsid w:val="00397888"/>
    <w:rsid w:val="00397946"/>
    <w:rsid w:val="00397B8A"/>
    <w:rsid w:val="00397C1A"/>
    <w:rsid w:val="00397F4B"/>
    <w:rsid w:val="00397F5C"/>
    <w:rsid w:val="003A07DC"/>
    <w:rsid w:val="003A1B23"/>
    <w:rsid w:val="003A1DDA"/>
    <w:rsid w:val="003A2918"/>
    <w:rsid w:val="003A2FDB"/>
    <w:rsid w:val="003A3238"/>
    <w:rsid w:val="003A32B5"/>
    <w:rsid w:val="003A33E4"/>
    <w:rsid w:val="003A355C"/>
    <w:rsid w:val="003A3587"/>
    <w:rsid w:val="003A3589"/>
    <w:rsid w:val="003A3865"/>
    <w:rsid w:val="003A3A50"/>
    <w:rsid w:val="003A3AD7"/>
    <w:rsid w:val="003A3DE6"/>
    <w:rsid w:val="003A437D"/>
    <w:rsid w:val="003A472A"/>
    <w:rsid w:val="003A5466"/>
    <w:rsid w:val="003A5A57"/>
    <w:rsid w:val="003A5B48"/>
    <w:rsid w:val="003A5D33"/>
    <w:rsid w:val="003A5F3A"/>
    <w:rsid w:val="003A68C9"/>
    <w:rsid w:val="003A7747"/>
    <w:rsid w:val="003A797F"/>
    <w:rsid w:val="003B08F6"/>
    <w:rsid w:val="003B15A5"/>
    <w:rsid w:val="003B1AF0"/>
    <w:rsid w:val="003B2833"/>
    <w:rsid w:val="003B28E7"/>
    <w:rsid w:val="003B3930"/>
    <w:rsid w:val="003B39CC"/>
    <w:rsid w:val="003B3AB8"/>
    <w:rsid w:val="003B473B"/>
    <w:rsid w:val="003B4795"/>
    <w:rsid w:val="003B4952"/>
    <w:rsid w:val="003B50F7"/>
    <w:rsid w:val="003B51DB"/>
    <w:rsid w:val="003B5DF6"/>
    <w:rsid w:val="003B5FED"/>
    <w:rsid w:val="003B6437"/>
    <w:rsid w:val="003B6618"/>
    <w:rsid w:val="003B6806"/>
    <w:rsid w:val="003B7039"/>
    <w:rsid w:val="003B7486"/>
    <w:rsid w:val="003B7805"/>
    <w:rsid w:val="003B78C1"/>
    <w:rsid w:val="003B7D57"/>
    <w:rsid w:val="003C0A5D"/>
    <w:rsid w:val="003C0B7F"/>
    <w:rsid w:val="003C0E0B"/>
    <w:rsid w:val="003C1EDF"/>
    <w:rsid w:val="003C2D88"/>
    <w:rsid w:val="003C322A"/>
    <w:rsid w:val="003C3376"/>
    <w:rsid w:val="003C3A26"/>
    <w:rsid w:val="003C3F04"/>
    <w:rsid w:val="003C3F11"/>
    <w:rsid w:val="003C4884"/>
    <w:rsid w:val="003C4A1A"/>
    <w:rsid w:val="003C4CA9"/>
    <w:rsid w:val="003C4DCF"/>
    <w:rsid w:val="003C4EDD"/>
    <w:rsid w:val="003C5250"/>
    <w:rsid w:val="003C6055"/>
    <w:rsid w:val="003C6101"/>
    <w:rsid w:val="003C64D2"/>
    <w:rsid w:val="003C67FB"/>
    <w:rsid w:val="003C6C5E"/>
    <w:rsid w:val="003C6DA0"/>
    <w:rsid w:val="003C6F11"/>
    <w:rsid w:val="003C7147"/>
    <w:rsid w:val="003C7517"/>
    <w:rsid w:val="003C7934"/>
    <w:rsid w:val="003D03F9"/>
    <w:rsid w:val="003D0801"/>
    <w:rsid w:val="003D0808"/>
    <w:rsid w:val="003D089C"/>
    <w:rsid w:val="003D1E99"/>
    <w:rsid w:val="003D2A8D"/>
    <w:rsid w:val="003D340B"/>
    <w:rsid w:val="003D3600"/>
    <w:rsid w:val="003D3638"/>
    <w:rsid w:val="003D364E"/>
    <w:rsid w:val="003D36C7"/>
    <w:rsid w:val="003D39DB"/>
    <w:rsid w:val="003D3E13"/>
    <w:rsid w:val="003D43E3"/>
    <w:rsid w:val="003D546A"/>
    <w:rsid w:val="003D5516"/>
    <w:rsid w:val="003D55C8"/>
    <w:rsid w:val="003D5B35"/>
    <w:rsid w:val="003D5BA2"/>
    <w:rsid w:val="003D5FAD"/>
    <w:rsid w:val="003D6804"/>
    <w:rsid w:val="003D7647"/>
    <w:rsid w:val="003D7A4F"/>
    <w:rsid w:val="003E02C9"/>
    <w:rsid w:val="003E03CD"/>
    <w:rsid w:val="003E08EA"/>
    <w:rsid w:val="003E0D48"/>
    <w:rsid w:val="003E1DB1"/>
    <w:rsid w:val="003E2235"/>
    <w:rsid w:val="003E22C1"/>
    <w:rsid w:val="003E2815"/>
    <w:rsid w:val="003E2EE4"/>
    <w:rsid w:val="003E31D7"/>
    <w:rsid w:val="003E35C0"/>
    <w:rsid w:val="003E395A"/>
    <w:rsid w:val="003E39C3"/>
    <w:rsid w:val="003E3D56"/>
    <w:rsid w:val="003E3D92"/>
    <w:rsid w:val="003E46BA"/>
    <w:rsid w:val="003E4D5A"/>
    <w:rsid w:val="003E516E"/>
    <w:rsid w:val="003E5356"/>
    <w:rsid w:val="003E5604"/>
    <w:rsid w:val="003E5B7F"/>
    <w:rsid w:val="003E5CCD"/>
    <w:rsid w:val="003E64A2"/>
    <w:rsid w:val="003E6D2E"/>
    <w:rsid w:val="003E7813"/>
    <w:rsid w:val="003E78C8"/>
    <w:rsid w:val="003E7B55"/>
    <w:rsid w:val="003E7C04"/>
    <w:rsid w:val="003E7ED4"/>
    <w:rsid w:val="003E7FA1"/>
    <w:rsid w:val="003F00FF"/>
    <w:rsid w:val="003F06D9"/>
    <w:rsid w:val="003F1C1A"/>
    <w:rsid w:val="003F24ED"/>
    <w:rsid w:val="003F28DF"/>
    <w:rsid w:val="003F2C15"/>
    <w:rsid w:val="003F3C8E"/>
    <w:rsid w:val="003F3CB3"/>
    <w:rsid w:val="003F4017"/>
    <w:rsid w:val="003F4D8F"/>
    <w:rsid w:val="003F53B8"/>
    <w:rsid w:val="003F6807"/>
    <w:rsid w:val="003F6E24"/>
    <w:rsid w:val="003F743D"/>
    <w:rsid w:val="003F78D3"/>
    <w:rsid w:val="003F78DE"/>
    <w:rsid w:val="003F7BF4"/>
    <w:rsid w:val="0040010C"/>
    <w:rsid w:val="00400E72"/>
    <w:rsid w:val="00402693"/>
    <w:rsid w:val="00402C4A"/>
    <w:rsid w:val="00402EC4"/>
    <w:rsid w:val="0040314B"/>
    <w:rsid w:val="0040337A"/>
    <w:rsid w:val="00403C62"/>
    <w:rsid w:val="0040482A"/>
    <w:rsid w:val="004048F1"/>
    <w:rsid w:val="00404EC8"/>
    <w:rsid w:val="00404FCC"/>
    <w:rsid w:val="00404FEC"/>
    <w:rsid w:val="00405C0D"/>
    <w:rsid w:val="004061D0"/>
    <w:rsid w:val="00406450"/>
    <w:rsid w:val="004065E3"/>
    <w:rsid w:val="00406650"/>
    <w:rsid w:val="00406DAC"/>
    <w:rsid w:val="00407834"/>
    <w:rsid w:val="00407FDE"/>
    <w:rsid w:val="004100C5"/>
    <w:rsid w:val="00410323"/>
    <w:rsid w:val="004103ED"/>
    <w:rsid w:val="00410745"/>
    <w:rsid w:val="004107C8"/>
    <w:rsid w:val="00410C7F"/>
    <w:rsid w:val="00410DE3"/>
    <w:rsid w:val="004111A8"/>
    <w:rsid w:val="0041145B"/>
    <w:rsid w:val="0041184D"/>
    <w:rsid w:val="00411E93"/>
    <w:rsid w:val="004127B4"/>
    <w:rsid w:val="00412B71"/>
    <w:rsid w:val="004138B7"/>
    <w:rsid w:val="0041394E"/>
    <w:rsid w:val="00413C6E"/>
    <w:rsid w:val="004140BD"/>
    <w:rsid w:val="004140F7"/>
    <w:rsid w:val="0041414C"/>
    <w:rsid w:val="004146FF"/>
    <w:rsid w:val="00414923"/>
    <w:rsid w:val="00414C8E"/>
    <w:rsid w:val="004154B9"/>
    <w:rsid w:val="00415773"/>
    <w:rsid w:val="00415926"/>
    <w:rsid w:val="00415B04"/>
    <w:rsid w:val="00415CF6"/>
    <w:rsid w:val="004161B1"/>
    <w:rsid w:val="00416293"/>
    <w:rsid w:val="0041725E"/>
    <w:rsid w:val="00417388"/>
    <w:rsid w:val="00420322"/>
    <w:rsid w:val="00420BFA"/>
    <w:rsid w:val="00421C90"/>
    <w:rsid w:val="004220E8"/>
    <w:rsid w:val="00422444"/>
    <w:rsid w:val="004227FA"/>
    <w:rsid w:val="00422B60"/>
    <w:rsid w:val="00422C45"/>
    <w:rsid w:val="00422F22"/>
    <w:rsid w:val="00423471"/>
    <w:rsid w:val="00423881"/>
    <w:rsid w:val="004239FA"/>
    <w:rsid w:val="00423A9E"/>
    <w:rsid w:val="00424322"/>
    <w:rsid w:val="004245E8"/>
    <w:rsid w:val="00424832"/>
    <w:rsid w:val="00424DBA"/>
    <w:rsid w:val="00424E38"/>
    <w:rsid w:val="0042605E"/>
    <w:rsid w:val="004304EC"/>
    <w:rsid w:val="00430A6B"/>
    <w:rsid w:val="00430E19"/>
    <w:rsid w:val="00430F5F"/>
    <w:rsid w:val="00431873"/>
    <w:rsid w:val="00432822"/>
    <w:rsid w:val="004333DA"/>
    <w:rsid w:val="0043367B"/>
    <w:rsid w:val="00433845"/>
    <w:rsid w:val="00433DFE"/>
    <w:rsid w:val="00433E98"/>
    <w:rsid w:val="004340E8"/>
    <w:rsid w:val="004341A0"/>
    <w:rsid w:val="00434433"/>
    <w:rsid w:val="00434CFF"/>
    <w:rsid w:val="00435019"/>
    <w:rsid w:val="00435723"/>
    <w:rsid w:val="004359AB"/>
    <w:rsid w:val="00435BD6"/>
    <w:rsid w:val="00435D12"/>
    <w:rsid w:val="00435ED4"/>
    <w:rsid w:val="00436455"/>
    <w:rsid w:val="0043682D"/>
    <w:rsid w:val="00436CD5"/>
    <w:rsid w:val="00436EBC"/>
    <w:rsid w:val="00436F22"/>
    <w:rsid w:val="0043731F"/>
    <w:rsid w:val="00437356"/>
    <w:rsid w:val="00437B27"/>
    <w:rsid w:val="004406A7"/>
    <w:rsid w:val="00441749"/>
    <w:rsid w:val="00441B54"/>
    <w:rsid w:val="00441BD9"/>
    <w:rsid w:val="004421F1"/>
    <w:rsid w:val="004422BB"/>
    <w:rsid w:val="004424D6"/>
    <w:rsid w:val="00442B14"/>
    <w:rsid w:val="00443100"/>
    <w:rsid w:val="00443647"/>
    <w:rsid w:val="004441FE"/>
    <w:rsid w:val="00444748"/>
    <w:rsid w:val="00444D84"/>
    <w:rsid w:val="0044510F"/>
    <w:rsid w:val="004458B9"/>
    <w:rsid w:val="00445C31"/>
    <w:rsid w:val="004464B6"/>
    <w:rsid w:val="0044794E"/>
    <w:rsid w:val="0045042C"/>
    <w:rsid w:val="00450CF6"/>
    <w:rsid w:val="00450DE9"/>
    <w:rsid w:val="00450DFF"/>
    <w:rsid w:val="00451524"/>
    <w:rsid w:val="00451B05"/>
    <w:rsid w:val="00452215"/>
    <w:rsid w:val="00452391"/>
    <w:rsid w:val="004524B9"/>
    <w:rsid w:val="00452DA4"/>
    <w:rsid w:val="00453985"/>
    <w:rsid w:val="00453A10"/>
    <w:rsid w:val="00453DE4"/>
    <w:rsid w:val="0045407C"/>
    <w:rsid w:val="004544FC"/>
    <w:rsid w:val="00454617"/>
    <w:rsid w:val="00454B50"/>
    <w:rsid w:val="004551E5"/>
    <w:rsid w:val="0045598A"/>
    <w:rsid w:val="004559E2"/>
    <w:rsid w:val="00455DF2"/>
    <w:rsid w:val="00456600"/>
    <w:rsid w:val="004567E9"/>
    <w:rsid w:val="00456A8C"/>
    <w:rsid w:val="00456CB0"/>
    <w:rsid w:val="00461724"/>
    <w:rsid w:val="004618A6"/>
    <w:rsid w:val="00461DF9"/>
    <w:rsid w:val="00461EBD"/>
    <w:rsid w:val="00462B42"/>
    <w:rsid w:val="0046352C"/>
    <w:rsid w:val="00463A9F"/>
    <w:rsid w:val="00463D13"/>
    <w:rsid w:val="0046428F"/>
    <w:rsid w:val="00464AEA"/>
    <w:rsid w:val="0046548A"/>
    <w:rsid w:val="0046567D"/>
    <w:rsid w:val="00465910"/>
    <w:rsid w:val="004659C0"/>
    <w:rsid w:val="00465B29"/>
    <w:rsid w:val="00465CB3"/>
    <w:rsid w:val="0046605B"/>
    <w:rsid w:val="00466314"/>
    <w:rsid w:val="004664CE"/>
    <w:rsid w:val="004666C3"/>
    <w:rsid w:val="004700F7"/>
    <w:rsid w:val="0047072D"/>
    <w:rsid w:val="00470A8C"/>
    <w:rsid w:val="00470E04"/>
    <w:rsid w:val="00471021"/>
    <w:rsid w:val="004718AC"/>
    <w:rsid w:val="00471C2A"/>
    <w:rsid w:val="00472146"/>
    <w:rsid w:val="0047214A"/>
    <w:rsid w:val="004721BC"/>
    <w:rsid w:val="0047233D"/>
    <w:rsid w:val="00472772"/>
    <w:rsid w:val="00472D41"/>
    <w:rsid w:val="00473094"/>
    <w:rsid w:val="00473096"/>
    <w:rsid w:val="00473F91"/>
    <w:rsid w:val="00474B40"/>
    <w:rsid w:val="00474E91"/>
    <w:rsid w:val="0047699A"/>
    <w:rsid w:val="00477276"/>
    <w:rsid w:val="004773BC"/>
    <w:rsid w:val="004774C3"/>
    <w:rsid w:val="00481119"/>
    <w:rsid w:val="0048114A"/>
    <w:rsid w:val="00481234"/>
    <w:rsid w:val="0048155B"/>
    <w:rsid w:val="00482235"/>
    <w:rsid w:val="00482543"/>
    <w:rsid w:val="0048265A"/>
    <w:rsid w:val="00482881"/>
    <w:rsid w:val="0048306A"/>
    <w:rsid w:val="00483178"/>
    <w:rsid w:val="00483711"/>
    <w:rsid w:val="00483AA4"/>
    <w:rsid w:val="00484687"/>
    <w:rsid w:val="00484822"/>
    <w:rsid w:val="004848C5"/>
    <w:rsid w:val="004852FC"/>
    <w:rsid w:val="004860C3"/>
    <w:rsid w:val="00487B7B"/>
    <w:rsid w:val="00490A6E"/>
    <w:rsid w:val="00490CD7"/>
    <w:rsid w:val="00490D60"/>
    <w:rsid w:val="00491E7E"/>
    <w:rsid w:val="0049246A"/>
    <w:rsid w:val="00492A3B"/>
    <w:rsid w:val="00492AB3"/>
    <w:rsid w:val="00492E0A"/>
    <w:rsid w:val="00493199"/>
    <w:rsid w:val="00493CA6"/>
    <w:rsid w:val="00494D46"/>
    <w:rsid w:val="00495540"/>
    <w:rsid w:val="004958F6"/>
    <w:rsid w:val="004961F3"/>
    <w:rsid w:val="00496EE9"/>
    <w:rsid w:val="0049763B"/>
    <w:rsid w:val="004977DB"/>
    <w:rsid w:val="004A030C"/>
    <w:rsid w:val="004A072E"/>
    <w:rsid w:val="004A0920"/>
    <w:rsid w:val="004A09D6"/>
    <w:rsid w:val="004A09FE"/>
    <w:rsid w:val="004A0CBA"/>
    <w:rsid w:val="004A0F8F"/>
    <w:rsid w:val="004A1CB2"/>
    <w:rsid w:val="004A2E43"/>
    <w:rsid w:val="004A3F73"/>
    <w:rsid w:val="004A4070"/>
    <w:rsid w:val="004A426D"/>
    <w:rsid w:val="004A448D"/>
    <w:rsid w:val="004A45BC"/>
    <w:rsid w:val="004A49C3"/>
    <w:rsid w:val="004A5C02"/>
    <w:rsid w:val="004A60B9"/>
    <w:rsid w:val="004A6AFB"/>
    <w:rsid w:val="004A6E01"/>
    <w:rsid w:val="004A6E15"/>
    <w:rsid w:val="004A755C"/>
    <w:rsid w:val="004B02FF"/>
    <w:rsid w:val="004B11B8"/>
    <w:rsid w:val="004B13E8"/>
    <w:rsid w:val="004B169E"/>
    <w:rsid w:val="004B172B"/>
    <w:rsid w:val="004B17A9"/>
    <w:rsid w:val="004B2E3E"/>
    <w:rsid w:val="004B31E8"/>
    <w:rsid w:val="004B3208"/>
    <w:rsid w:val="004B3769"/>
    <w:rsid w:val="004B3B81"/>
    <w:rsid w:val="004B4288"/>
    <w:rsid w:val="004B45EB"/>
    <w:rsid w:val="004B48E3"/>
    <w:rsid w:val="004B52C8"/>
    <w:rsid w:val="004B5B84"/>
    <w:rsid w:val="004B5F54"/>
    <w:rsid w:val="004B6A05"/>
    <w:rsid w:val="004B6CCD"/>
    <w:rsid w:val="004B71B7"/>
    <w:rsid w:val="004B725C"/>
    <w:rsid w:val="004B74B6"/>
    <w:rsid w:val="004B7A38"/>
    <w:rsid w:val="004B7BE9"/>
    <w:rsid w:val="004B7D3F"/>
    <w:rsid w:val="004C00CA"/>
    <w:rsid w:val="004C0732"/>
    <w:rsid w:val="004C0D62"/>
    <w:rsid w:val="004C0E24"/>
    <w:rsid w:val="004C1177"/>
    <w:rsid w:val="004C1C41"/>
    <w:rsid w:val="004C2CAF"/>
    <w:rsid w:val="004C38DD"/>
    <w:rsid w:val="004C3AD1"/>
    <w:rsid w:val="004C3E93"/>
    <w:rsid w:val="004C426F"/>
    <w:rsid w:val="004C48ED"/>
    <w:rsid w:val="004C4A1E"/>
    <w:rsid w:val="004C5271"/>
    <w:rsid w:val="004C5524"/>
    <w:rsid w:val="004C5588"/>
    <w:rsid w:val="004C56D5"/>
    <w:rsid w:val="004C5A20"/>
    <w:rsid w:val="004C5E02"/>
    <w:rsid w:val="004C5F40"/>
    <w:rsid w:val="004C6429"/>
    <w:rsid w:val="004C6966"/>
    <w:rsid w:val="004C6C83"/>
    <w:rsid w:val="004C7108"/>
    <w:rsid w:val="004C733A"/>
    <w:rsid w:val="004C7538"/>
    <w:rsid w:val="004C75B4"/>
    <w:rsid w:val="004C76CB"/>
    <w:rsid w:val="004C777D"/>
    <w:rsid w:val="004C7E61"/>
    <w:rsid w:val="004D04BC"/>
    <w:rsid w:val="004D0B1C"/>
    <w:rsid w:val="004D0E28"/>
    <w:rsid w:val="004D0EA5"/>
    <w:rsid w:val="004D25E8"/>
    <w:rsid w:val="004D3AF8"/>
    <w:rsid w:val="004D3F82"/>
    <w:rsid w:val="004D40EE"/>
    <w:rsid w:val="004D4372"/>
    <w:rsid w:val="004D4379"/>
    <w:rsid w:val="004D4829"/>
    <w:rsid w:val="004D4A3B"/>
    <w:rsid w:val="004D4C43"/>
    <w:rsid w:val="004D52F6"/>
    <w:rsid w:val="004D54A8"/>
    <w:rsid w:val="004D5616"/>
    <w:rsid w:val="004D59C1"/>
    <w:rsid w:val="004D5B0A"/>
    <w:rsid w:val="004D6827"/>
    <w:rsid w:val="004D6935"/>
    <w:rsid w:val="004D6CB2"/>
    <w:rsid w:val="004D6CF3"/>
    <w:rsid w:val="004D7B8B"/>
    <w:rsid w:val="004D7C53"/>
    <w:rsid w:val="004E0038"/>
    <w:rsid w:val="004E0866"/>
    <w:rsid w:val="004E0D48"/>
    <w:rsid w:val="004E0E42"/>
    <w:rsid w:val="004E133B"/>
    <w:rsid w:val="004E16CD"/>
    <w:rsid w:val="004E1B38"/>
    <w:rsid w:val="004E1C4C"/>
    <w:rsid w:val="004E2448"/>
    <w:rsid w:val="004E2CD5"/>
    <w:rsid w:val="004E2F81"/>
    <w:rsid w:val="004E2F89"/>
    <w:rsid w:val="004E3A93"/>
    <w:rsid w:val="004E3B18"/>
    <w:rsid w:val="004E3F3F"/>
    <w:rsid w:val="004E40B8"/>
    <w:rsid w:val="004E4B10"/>
    <w:rsid w:val="004E4B92"/>
    <w:rsid w:val="004E5938"/>
    <w:rsid w:val="004E658C"/>
    <w:rsid w:val="004E6A1B"/>
    <w:rsid w:val="004E6DC5"/>
    <w:rsid w:val="004E71D9"/>
    <w:rsid w:val="004E71E7"/>
    <w:rsid w:val="004E741C"/>
    <w:rsid w:val="004E7501"/>
    <w:rsid w:val="004E7785"/>
    <w:rsid w:val="004F0CF4"/>
    <w:rsid w:val="004F0FBE"/>
    <w:rsid w:val="004F13B0"/>
    <w:rsid w:val="004F1654"/>
    <w:rsid w:val="004F1AB9"/>
    <w:rsid w:val="004F1D3F"/>
    <w:rsid w:val="004F327E"/>
    <w:rsid w:val="004F35F2"/>
    <w:rsid w:val="004F3FF7"/>
    <w:rsid w:val="004F44F0"/>
    <w:rsid w:val="004F5247"/>
    <w:rsid w:val="004F6179"/>
    <w:rsid w:val="004F61A4"/>
    <w:rsid w:val="004F63AA"/>
    <w:rsid w:val="004F664B"/>
    <w:rsid w:val="004F6DEA"/>
    <w:rsid w:val="004F6F40"/>
    <w:rsid w:val="004F726C"/>
    <w:rsid w:val="004F74AC"/>
    <w:rsid w:val="004F7925"/>
    <w:rsid w:val="004F7CA8"/>
    <w:rsid w:val="00501659"/>
    <w:rsid w:val="0050190E"/>
    <w:rsid w:val="00501A2C"/>
    <w:rsid w:val="00502457"/>
    <w:rsid w:val="005029B8"/>
    <w:rsid w:val="00502B15"/>
    <w:rsid w:val="00502E56"/>
    <w:rsid w:val="00503041"/>
    <w:rsid w:val="0050351C"/>
    <w:rsid w:val="00503BF4"/>
    <w:rsid w:val="00503F54"/>
    <w:rsid w:val="005041E9"/>
    <w:rsid w:val="00504210"/>
    <w:rsid w:val="005042DB"/>
    <w:rsid w:val="00504371"/>
    <w:rsid w:val="00504884"/>
    <w:rsid w:val="00505D2E"/>
    <w:rsid w:val="00505E53"/>
    <w:rsid w:val="005060BC"/>
    <w:rsid w:val="00507294"/>
    <w:rsid w:val="00507A22"/>
    <w:rsid w:val="00510130"/>
    <w:rsid w:val="00510318"/>
    <w:rsid w:val="005105AA"/>
    <w:rsid w:val="00510C35"/>
    <w:rsid w:val="00510EBA"/>
    <w:rsid w:val="00511007"/>
    <w:rsid w:val="005115E7"/>
    <w:rsid w:val="00511FC1"/>
    <w:rsid w:val="00512000"/>
    <w:rsid w:val="00512397"/>
    <w:rsid w:val="00512412"/>
    <w:rsid w:val="00512A5F"/>
    <w:rsid w:val="00512BC1"/>
    <w:rsid w:val="0051338C"/>
    <w:rsid w:val="00513482"/>
    <w:rsid w:val="00513C90"/>
    <w:rsid w:val="005143B8"/>
    <w:rsid w:val="00514522"/>
    <w:rsid w:val="005145C7"/>
    <w:rsid w:val="00514AB0"/>
    <w:rsid w:val="00514AF5"/>
    <w:rsid w:val="0051511F"/>
    <w:rsid w:val="00515711"/>
    <w:rsid w:val="00515810"/>
    <w:rsid w:val="00515C62"/>
    <w:rsid w:val="00515DF3"/>
    <w:rsid w:val="00516204"/>
    <w:rsid w:val="00516783"/>
    <w:rsid w:val="00516A4D"/>
    <w:rsid w:val="00517149"/>
    <w:rsid w:val="00517E1A"/>
    <w:rsid w:val="00520FB7"/>
    <w:rsid w:val="005211A0"/>
    <w:rsid w:val="005212B9"/>
    <w:rsid w:val="0052137F"/>
    <w:rsid w:val="00521645"/>
    <w:rsid w:val="005219B9"/>
    <w:rsid w:val="0052244C"/>
    <w:rsid w:val="005224DB"/>
    <w:rsid w:val="005229E0"/>
    <w:rsid w:val="00522D90"/>
    <w:rsid w:val="0052376C"/>
    <w:rsid w:val="00523C3B"/>
    <w:rsid w:val="00523F05"/>
    <w:rsid w:val="00523FD1"/>
    <w:rsid w:val="00524822"/>
    <w:rsid w:val="00524924"/>
    <w:rsid w:val="00525085"/>
    <w:rsid w:val="005255CC"/>
    <w:rsid w:val="005259D1"/>
    <w:rsid w:val="00525B25"/>
    <w:rsid w:val="00525C6A"/>
    <w:rsid w:val="00525C6F"/>
    <w:rsid w:val="00526B0C"/>
    <w:rsid w:val="00527043"/>
    <w:rsid w:val="00527175"/>
    <w:rsid w:val="00527320"/>
    <w:rsid w:val="005277D2"/>
    <w:rsid w:val="0052781B"/>
    <w:rsid w:val="00527CC2"/>
    <w:rsid w:val="00527DD1"/>
    <w:rsid w:val="00530555"/>
    <w:rsid w:val="00530D21"/>
    <w:rsid w:val="00530F2A"/>
    <w:rsid w:val="00530F57"/>
    <w:rsid w:val="00530FE7"/>
    <w:rsid w:val="005316CF"/>
    <w:rsid w:val="005318CF"/>
    <w:rsid w:val="00531B21"/>
    <w:rsid w:val="00531DD0"/>
    <w:rsid w:val="005334D8"/>
    <w:rsid w:val="0053359E"/>
    <w:rsid w:val="0053362F"/>
    <w:rsid w:val="00534194"/>
    <w:rsid w:val="005342A7"/>
    <w:rsid w:val="0053470B"/>
    <w:rsid w:val="005347AA"/>
    <w:rsid w:val="00534B8E"/>
    <w:rsid w:val="00535260"/>
    <w:rsid w:val="005355F5"/>
    <w:rsid w:val="00535762"/>
    <w:rsid w:val="00535B50"/>
    <w:rsid w:val="00535E26"/>
    <w:rsid w:val="00536042"/>
    <w:rsid w:val="0053609E"/>
    <w:rsid w:val="00536606"/>
    <w:rsid w:val="00537006"/>
    <w:rsid w:val="0053742A"/>
    <w:rsid w:val="005375DE"/>
    <w:rsid w:val="00537A23"/>
    <w:rsid w:val="00537AF1"/>
    <w:rsid w:val="00537DC6"/>
    <w:rsid w:val="00537F3F"/>
    <w:rsid w:val="005408FC"/>
    <w:rsid w:val="00541AB7"/>
    <w:rsid w:val="00542051"/>
    <w:rsid w:val="0054207F"/>
    <w:rsid w:val="0054246F"/>
    <w:rsid w:val="00542570"/>
    <w:rsid w:val="00543AF1"/>
    <w:rsid w:val="00543BA2"/>
    <w:rsid w:val="00543BCF"/>
    <w:rsid w:val="0054456C"/>
    <w:rsid w:val="00544D9D"/>
    <w:rsid w:val="00545101"/>
    <w:rsid w:val="00545A2A"/>
    <w:rsid w:val="00546067"/>
    <w:rsid w:val="0054681E"/>
    <w:rsid w:val="00546CB8"/>
    <w:rsid w:val="005477F0"/>
    <w:rsid w:val="00547C20"/>
    <w:rsid w:val="00547D4D"/>
    <w:rsid w:val="0055007E"/>
    <w:rsid w:val="00550620"/>
    <w:rsid w:val="00550630"/>
    <w:rsid w:val="00550738"/>
    <w:rsid w:val="00550BB8"/>
    <w:rsid w:val="00551039"/>
    <w:rsid w:val="005517FD"/>
    <w:rsid w:val="00551D84"/>
    <w:rsid w:val="00552480"/>
    <w:rsid w:val="005528B3"/>
    <w:rsid w:val="00552A5A"/>
    <w:rsid w:val="00552E69"/>
    <w:rsid w:val="00553334"/>
    <w:rsid w:val="00553CCB"/>
    <w:rsid w:val="0055470B"/>
    <w:rsid w:val="00554AE0"/>
    <w:rsid w:val="00554C8A"/>
    <w:rsid w:val="00554E6D"/>
    <w:rsid w:val="00555660"/>
    <w:rsid w:val="00556390"/>
    <w:rsid w:val="0055688E"/>
    <w:rsid w:val="00556C01"/>
    <w:rsid w:val="00556C76"/>
    <w:rsid w:val="00556D30"/>
    <w:rsid w:val="00557032"/>
    <w:rsid w:val="005572F0"/>
    <w:rsid w:val="00557652"/>
    <w:rsid w:val="0056016B"/>
    <w:rsid w:val="0056028D"/>
    <w:rsid w:val="0056080B"/>
    <w:rsid w:val="00561272"/>
    <w:rsid w:val="00561324"/>
    <w:rsid w:val="0056193D"/>
    <w:rsid w:val="00561C56"/>
    <w:rsid w:val="00562034"/>
    <w:rsid w:val="005625BB"/>
    <w:rsid w:val="00562C93"/>
    <w:rsid w:val="00562D6B"/>
    <w:rsid w:val="00562D9B"/>
    <w:rsid w:val="00563E58"/>
    <w:rsid w:val="00564B7C"/>
    <w:rsid w:val="00564D50"/>
    <w:rsid w:val="00564EEE"/>
    <w:rsid w:val="00565494"/>
    <w:rsid w:val="005658B0"/>
    <w:rsid w:val="00565BEA"/>
    <w:rsid w:val="00566341"/>
    <w:rsid w:val="00566BEC"/>
    <w:rsid w:val="00566BF1"/>
    <w:rsid w:val="00566FBD"/>
    <w:rsid w:val="0056711C"/>
    <w:rsid w:val="0056717A"/>
    <w:rsid w:val="005673CC"/>
    <w:rsid w:val="00567505"/>
    <w:rsid w:val="005676EF"/>
    <w:rsid w:val="00567A0D"/>
    <w:rsid w:val="00567F16"/>
    <w:rsid w:val="005702E3"/>
    <w:rsid w:val="00570914"/>
    <w:rsid w:val="00570DE7"/>
    <w:rsid w:val="00571D01"/>
    <w:rsid w:val="00571DBB"/>
    <w:rsid w:val="00572D45"/>
    <w:rsid w:val="00572EAE"/>
    <w:rsid w:val="005734BC"/>
    <w:rsid w:val="00573B5A"/>
    <w:rsid w:val="00574416"/>
    <w:rsid w:val="00576004"/>
    <w:rsid w:val="005763BC"/>
    <w:rsid w:val="0057717D"/>
    <w:rsid w:val="00577F2A"/>
    <w:rsid w:val="00580026"/>
    <w:rsid w:val="00580822"/>
    <w:rsid w:val="00580F77"/>
    <w:rsid w:val="0058120C"/>
    <w:rsid w:val="00581491"/>
    <w:rsid w:val="00581E97"/>
    <w:rsid w:val="00582069"/>
    <w:rsid w:val="005820EA"/>
    <w:rsid w:val="00582446"/>
    <w:rsid w:val="00582910"/>
    <w:rsid w:val="00582FAA"/>
    <w:rsid w:val="00583279"/>
    <w:rsid w:val="005835D9"/>
    <w:rsid w:val="00583DC0"/>
    <w:rsid w:val="00583DE0"/>
    <w:rsid w:val="0058436F"/>
    <w:rsid w:val="0058477A"/>
    <w:rsid w:val="00584E35"/>
    <w:rsid w:val="00585226"/>
    <w:rsid w:val="005856C5"/>
    <w:rsid w:val="005859F7"/>
    <w:rsid w:val="00585AE4"/>
    <w:rsid w:val="00585CCB"/>
    <w:rsid w:val="00585FD6"/>
    <w:rsid w:val="005870AE"/>
    <w:rsid w:val="00587453"/>
    <w:rsid w:val="005876B8"/>
    <w:rsid w:val="005876F2"/>
    <w:rsid w:val="005877E9"/>
    <w:rsid w:val="005878CF"/>
    <w:rsid w:val="00587A4D"/>
    <w:rsid w:val="00587A81"/>
    <w:rsid w:val="00587B90"/>
    <w:rsid w:val="00587EB7"/>
    <w:rsid w:val="005902DF"/>
    <w:rsid w:val="0059068C"/>
    <w:rsid w:val="005914A8"/>
    <w:rsid w:val="00591A8B"/>
    <w:rsid w:val="0059210E"/>
    <w:rsid w:val="00592477"/>
    <w:rsid w:val="005931AD"/>
    <w:rsid w:val="0059432A"/>
    <w:rsid w:val="00594B03"/>
    <w:rsid w:val="00594B5B"/>
    <w:rsid w:val="00594D16"/>
    <w:rsid w:val="00594DB7"/>
    <w:rsid w:val="00594E8E"/>
    <w:rsid w:val="00594F9B"/>
    <w:rsid w:val="0059510E"/>
    <w:rsid w:val="005962A3"/>
    <w:rsid w:val="005968FE"/>
    <w:rsid w:val="00596B54"/>
    <w:rsid w:val="00596C35"/>
    <w:rsid w:val="005976F2"/>
    <w:rsid w:val="00597D6A"/>
    <w:rsid w:val="00597FF7"/>
    <w:rsid w:val="005A0532"/>
    <w:rsid w:val="005A095F"/>
    <w:rsid w:val="005A0A54"/>
    <w:rsid w:val="005A114E"/>
    <w:rsid w:val="005A13F1"/>
    <w:rsid w:val="005A3BC7"/>
    <w:rsid w:val="005A4539"/>
    <w:rsid w:val="005A492C"/>
    <w:rsid w:val="005A4F93"/>
    <w:rsid w:val="005A53DB"/>
    <w:rsid w:val="005A6C08"/>
    <w:rsid w:val="005A6DED"/>
    <w:rsid w:val="005A6EE3"/>
    <w:rsid w:val="005A71C8"/>
    <w:rsid w:val="005A73F2"/>
    <w:rsid w:val="005A743F"/>
    <w:rsid w:val="005A7747"/>
    <w:rsid w:val="005A7B2C"/>
    <w:rsid w:val="005B0AB1"/>
    <w:rsid w:val="005B1341"/>
    <w:rsid w:val="005B1522"/>
    <w:rsid w:val="005B1575"/>
    <w:rsid w:val="005B1658"/>
    <w:rsid w:val="005B16D9"/>
    <w:rsid w:val="005B19AF"/>
    <w:rsid w:val="005B1C58"/>
    <w:rsid w:val="005B1F75"/>
    <w:rsid w:val="005B336D"/>
    <w:rsid w:val="005B4CCF"/>
    <w:rsid w:val="005B5013"/>
    <w:rsid w:val="005B5078"/>
    <w:rsid w:val="005B65AB"/>
    <w:rsid w:val="005B6899"/>
    <w:rsid w:val="005B68BF"/>
    <w:rsid w:val="005B6EB8"/>
    <w:rsid w:val="005B7552"/>
    <w:rsid w:val="005B7961"/>
    <w:rsid w:val="005B79B8"/>
    <w:rsid w:val="005B7E1E"/>
    <w:rsid w:val="005C028F"/>
    <w:rsid w:val="005C0C57"/>
    <w:rsid w:val="005C1459"/>
    <w:rsid w:val="005C1B4C"/>
    <w:rsid w:val="005C1EB6"/>
    <w:rsid w:val="005C1F72"/>
    <w:rsid w:val="005C26D5"/>
    <w:rsid w:val="005C3231"/>
    <w:rsid w:val="005C3F1C"/>
    <w:rsid w:val="005C44D1"/>
    <w:rsid w:val="005C4640"/>
    <w:rsid w:val="005C56CE"/>
    <w:rsid w:val="005C5AC8"/>
    <w:rsid w:val="005C6205"/>
    <w:rsid w:val="005C67DC"/>
    <w:rsid w:val="005C72EC"/>
    <w:rsid w:val="005C78AA"/>
    <w:rsid w:val="005C7A57"/>
    <w:rsid w:val="005C7BA5"/>
    <w:rsid w:val="005D0280"/>
    <w:rsid w:val="005D03A8"/>
    <w:rsid w:val="005D09B3"/>
    <w:rsid w:val="005D0CC9"/>
    <w:rsid w:val="005D0F26"/>
    <w:rsid w:val="005D1709"/>
    <w:rsid w:val="005D180B"/>
    <w:rsid w:val="005D182F"/>
    <w:rsid w:val="005D205A"/>
    <w:rsid w:val="005D2328"/>
    <w:rsid w:val="005D2BEB"/>
    <w:rsid w:val="005D3124"/>
    <w:rsid w:val="005D375F"/>
    <w:rsid w:val="005D4D4B"/>
    <w:rsid w:val="005D535D"/>
    <w:rsid w:val="005D57AA"/>
    <w:rsid w:val="005D5B4E"/>
    <w:rsid w:val="005D6C53"/>
    <w:rsid w:val="005D6D62"/>
    <w:rsid w:val="005D7421"/>
    <w:rsid w:val="005D791B"/>
    <w:rsid w:val="005D7C2C"/>
    <w:rsid w:val="005D7FE8"/>
    <w:rsid w:val="005E0580"/>
    <w:rsid w:val="005E1322"/>
    <w:rsid w:val="005E196B"/>
    <w:rsid w:val="005E28CD"/>
    <w:rsid w:val="005E2957"/>
    <w:rsid w:val="005E2E8E"/>
    <w:rsid w:val="005E3CAE"/>
    <w:rsid w:val="005E3DD2"/>
    <w:rsid w:val="005E4149"/>
    <w:rsid w:val="005E44E6"/>
    <w:rsid w:val="005E4821"/>
    <w:rsid w:val="005E4CE0"/>
    <w:rsid w:val="005E4FA5"/>
    <w:rsid w:val="005E52C6"/>
    <w:rsid w:val="005E5662"/>
    <w:rsid w:val="005E5BEF"/>
    <w:rsid w:val="005E6353"/>
    <w:rsid w:val="005E66C5"/>
    <w:rsid w:val="005E6EFB"/>
    <w:rsid w:val="005E70BB"/>
    <w:rsid w:val="005F0016"/>
    <w:rsid w:val="005F0D2C"/>
    <w:rsid w:val="005F0FA2"/>
    <w:rsid w:val="005F19B8"/>
    <w:rsid w:val="005F1B8A"/>
    <w:rsid w:val="005F1F80"/>
    <w:rsid w:val="005F1FB4"/>
    <w:rsid w:val="005F2253"/>
    <w:rsid w:val="005F23C7"/>
    <w:rsid w:val="005F2464"/>
    <w:rsid w:val="005F27BF"/>
    <w:rsid w:val="005F5201"/>
    <w:rsid w:val="005F5276"/>
    <w:rsid w:val="005F5438"/>
    <w:rsid w:val="005F5AA1"/>
    <w:rsid w:val="005F6461"/>
    <w:rsid w:val="005F6FD8"/>
    <w:rsid w:val="005F77D0"/>
    <w:rsid w:val="005F77DA"/>
    <w:rsid w:val="005F7B49"/>
    <w:rsid w:val="006001D5"/>
    <w:rsid w:val="00600458"/>
    <w:rsid w:val="00600489"/>
    <w:rsid w:val="006004AE"/>
    <w:rsid w:val="006006AE"/>
    <w:rsid w:val="00600F6F"/>
    <w:rsid w:val="00601316"/>
    <w:rsid w:val="006015D2"/>
    <w:rsid w:val="0060161B"/>
    <w:rsid w:val="00601702"/>
    <w:rsid w:val="00601B1C"/>
    <w:rsid w:val="00601CE4"/>
    <w:rsid w:val="00601D6C"/>
    <w:rsid w:val="006020BF"/>
    <w:rsid w:val="006023AA"/>
    <w:rsid w:val="006024CA"/>
    <w:rsid w:val="00602EF2"/>
    <w:rsid w:val="00603605"/>
    <w:rsid w:val="006036FA"/>
    <w:rsid w:val="00603E8A"/>
    <w:rsid w:val="00603F8F"/>
    <w:rsid w:val="0060406D"/>
    <w:rsid w:val="00604CE7"/>
    <w:rsid w:val="0060531E"/>
    <w:rsid w:val="00605691"/>
    <w:rsid w:val="00605757"/>
    <w:rsid w:val="00605B74"/>
    <w:rsid w:val="00605CE1"/>
    <w:rsid w:val="00607618"/>
    <w:rsid w:val="00610A4C"/>
    <w:rsid w:val="0061178E"/>
    <w:rsid w:val="00611EE3"/>
    <w:rsid w:val="006121F7"/>
    <w:rsid w:val="006124EA"/>
    <w:rsid w:val="00612D61"/>
    <w:rsid w:val="00612E2D"/>
    <w:rsid w:val="0061314C"/>
    <w:rsid w:val="0061388F"/>
    <w:rsid w:val="00613ECE"/>
    <w:rsid w:val="00613F79"/>
    <w:rsid w:val="006140DE"/>
    <w:rsid w:val="0061448E"/>
    <w:rsid w:val="006145D8"/>
    <w:rsid w:val="0061463A"/>
    <w:rsid w:val="0061463E"/>
    <w:rsid w:val="00614795"/>
    <w:rsid w:val="006149F9"/>
    <w:rsid w:val="00614C42"/>
    <w:rsid w:val="0061538B"/>
    <w:rsid w:val="0061538D"/>
    <w:rsid w:val="006154FC"/>
    <w:rsid w:val="00617159"/>
    <w:rsid w:val="006172D5"/>
    <w:rsid w:val="00617C18"/>
    <w:rsid w:val="0062021D"/>
    <w:rsid w:val="00621666"/>
    <w:rsid w:val="00621C5E"/>
    <w:rsid w:val="00621ECF"/>
    <w:rsid w:val="00622442"/>
    <w:rsid w:val="0062274D"/>
    <w:rsid w:val="00622A30"/>
    <w:rsid w:val="00622A49"/>
    <w:rsid w:val="00622E71"/>
    <w:rsid w:val="00623566"/>
    <w:rsid w:val="006239C6"/>
    <w:rsid w:val="00623BF4"/>
    <w:rsid w:val="00624655"/>
    <w:rsid w:val="00624903"/>
    <w:rsid w:val="00624938"/>
    <w:rsid w:val="00624A6E"/>
    <w:rsid w:val="00625323"/>
    <w:rsid w:val="00625E90"/>
    <w:rsid w:val="00625F34"/>
    <w:rsid w:val="006265BA"/>
    <w:rsid w:val="0062668E"/>
    <w:rsid w:val="00626CD0"/>
    <w:rsid w:val="006275F4"/>
    <w:rsid w:val="00627D02"/>
    <w:rsid w:val="006301E7"/>
    <w:rsid w:val="0063081C"/>
    <w:rsid w:val="00630D14"/>
    <w:rsid w:val="00630DC9"/>
    <w:rsid w:val="00630EA8"/>
    <w:rsid w:val="006311CC"/>
    <w:rsid w:val="00631327"/>
    <w:rsid w:val="00631CF7"/>
    <w:rsid w:val="00631D31"/>
    <w:rsid w:val="00631E12"/>
    <w:rsid w:val="00631F02"/>
    <w:rsid w:val="0063246D"/>
    <w:rsid w:val="00632C0A"/>
    <w:rsid w:val="00632FB0"/>
    <w:rsid w:val="00633255"/>
    <w:rsid w:val="00633451"/>
    <w:rsid w:val="006337F6"/>
    <w:rsid w:val="0063397E"/>
    <w:rsid w:val="00633F3B"/>
    <w:rsid w:val="00634080"/>
    <w:rsid w:val="00634286"/>
    <w:rsid w:val="00635023"/>
    <w:rsid w:val="00635481"/>
    <w:rsid w:val="00635506"/>
    <w:rsid w:val="0063561F"/>
    <w:rsid w:val="00636A2E"/>
    <w:rsid w:val="00636DDB"/>
    <w:rsid w:val="00636EE8"/>
    <w:rsid w:val="00637080"/>
    <w:rsid w:val="00637922"/>
    <w:rsid w:val="0064047F"/>
    <w:rsid w:val="00640780"/>
    <w:rsid w:val="00640AC6"/>
    <w:rsid w:val="00640B05"/>
    <w:rsid w:val="00640B4F"/>
    <w:rsid w:val="00641723"/>
    <w:rsid w:val="00641D43"/>
    <w:rsid w:val="00642D24"/>
    <w:rsid w:val="00643061"/>
    <w:rsid w:val="0064389F"/>
    <w:rsid w:val="00644023"/>
    <w:rsid w:val="00645321"/>
    <w:rsid w:val="0064536F"/>
    <w:rsid w:val="006459CD"/>
    <w:rsid w:val="00645C5F"/>
    <w:rsid w:val="006464AC"/>
    <w:rsid w:val="0064696E"/>
    <w:rsid w:val="00646D8D"/>
    <w:rsid w:val="00646EDF"/>
    <w:rsid w:val="006478CE"/>
    <w:rsid w:val="00647CBF"/>
    <w:rsid w:val="00647E37"/>
    <w:rsid w:val="006501DB"/>
    <w:rsid w:val="00650B9E"/>
    <w:rsid w:val="00651219"/>
    <w:rsid w:val="00651409"/>
    <w:rsid w:val="00651776"/>
    <w:rsid w:val="006525BC"/>
    <w:rsid w:val="00652FB0"/>
    <w:rsid w:val="00653DC4"/>
    <w:rsid w:val="006544A6"/>
    <w:rsid w:val="00654C44"/>
    <w:rsid w:val="0065520D"/>
    <w:rsid w:val="006557C5"/>
    <w:rsid w:val="00655C34"/>
    <w:rsid w:val="00655E1B"/>
    <w:rsid w:val="006561C5"/>
    <w:rsid w:val="0066028A"/>
    <w:rsid w:val="00660402"/>
    <w:rsid w:val="006608C8"/>
    <w:rsid w:val="00660D83"/>
    <w:rsid w:val="006610E1"/>
    <w:rsid w:val="006614B6"/>
    <w:rsid w:val="00661B81"/>
    <w:rsid w:val="00661DBE"/>
    <w:rsid w:val="00661E03"/>
    <w:rsid w:val="00661E0D"/>
    <w:rsid w:val="00662148"/>
    <w:rsid w:val="00662DF8"/>
    <w:rsid w:val="00663437"/>
    <w:rsid w:val="006638B7"/>
    <w:rsid w:val="006639E5"/>
    <w:rsid w:val="0066426E"/>
    <w:rsid w:val="0066549F"/>
    <w:rsid w:val="00665B4F"/>
    <w:rsid w:val="00665CCC"/>
    <w:rsid w:val="0066608C"/>
    <w:rsid w:val="006661A1"/>
    <w:rsid w:val="00666BF2"/>
    <w:rsid w:val="00666E39"/>
    <w:rsid w:val="00666F89"/>
    <w:rsid w:val="006672B9"/>
    <w:rsid w:val="00667EF0"/>
    <w:rsid w:val="006701F9"/>
    <w:rsid w:val="006703D4"/>
    <w:rsid w:val="00670468"/>
    <w:rsid w:val="0067049B"/>
    <w:rsid w:val="00670C7C"/>
    <w:rsid w:val="00671210"/>
    <w:rsid w:val="00671B01"/>
    <w:rsid w:val="006726F1"/>
    <w:rsid w:val="00672A8B"/>
    <w:rsid w:val="00672C7E"/>
    <w:rsid w:val="00674C7F"/>
    <w:rsid w:val="0067588F"/>
    <w:rsid w:val="006758E5"/>
    <w:rsid w:val="00675A70"/>
    <w:rsid w:val="00675B4A"/>
    <w:rsid w:val="00676C2C"/>
    <w:rsid w:val="006771D4"/>
    <w:rsid w:val="0067721B"/>
    <w:rsid w:val="00677A39"/>
    <w:rsid w:val="0068042F"/>
    <w:rsid w:val="00680689"/>
    <w:rsid w:val="00680860"/>
    <w:rsid w:val="00680AC3"/>
    <w:rsid w:val="00680D4F"/>
    <w:rsid w:val="00681234"/>
    <w:rsid w:val="006816E1"/>
    <w:rsid w:val="006829E3"/>
    <w:rsid w:val="0068347C"/>
    <w:rsid w:val="006839DC"/>
    <w:rsid w:val="00683B42"/>
    <w:rsid w:val="006840AC"/>
    <w:rsid w:val="00684736"/>
    <w:rsid w:val="00684F16"/>
    <w:rsid w:val="00686630"/>
    <w:rsid w:val="00686998"/>
    <w:rsid w:val="00686F86"/>
    <w:rsid w:val="006871FE"/>
    <w:rsid w:val="00687379"/>
    <w:rsid w:val="006873DA"/>
    <w:rsid w:val="006873E2"/>
    <w:rsid w:val="0068761B"/>
    <w:rsid w:val="00687F45"/>
    <w:rsid w:val="00690B2F"/>
    <w:rsid w:val="0069169A"/>
    <w:rsid w:val="006916F5"/>
    <w:rsid w:val="00691D9B"/>
    <w:rsid w:val="00691EF3"/>
    <w:rsid w:val="006924EC"/>
    <w:rsid w:val="00692852"/>
    <w:rsid w:val="00693638"/>
    <w:rsid w:val="006936C2"/>
    <w:rsid w:val="00694D49"/>
    <w:rsid w:val="00694E1F"/>
    <w:rsid w:val="00694EC4"/>
    <w:rsid w:val="006959C2"/>
    <w:rsid w:val="00695D07"/>
    <w:rsid w:val="006960D6"/>
    <w:rsid w:val="00696255"/>
    <w:rsid w:val="006965AA"/>
    <w:rsid w:val="006966C9"/>
    <w:rsid w:val="00696925"/>
    <w:rsid w:val="00696CEB"/>
    <w:rsid w:val="00696E27"/>
    <w:rsid w:val="00697E85"/>
    <w:rsid w:val="006A0117"/>
    <w:rsid w:val="006A0174"/>
    <w:rsid w:val="006A0B03"/>
    <w:rsid w:val="006A0C24"/>
    <w:rsid w:val="006A1256"/>
    <w:rsid w:val="006A178D"/>
    <w:rsid w:val="006A23B4"/>
    <w:rsid w:val="006A285D"/>
    <w:rsid w:val="006A2E54"/>
    <w:rsid w:val="006A3CEB"/>
    <w:rsid w:val="006A3EA7"/>
    <w:rsid w:val="006A4214"/>
    <w:rsid w:val="006A424A"/>
    <w:rsid w:val="006A48A5"/>
    <w:rsid w:val="006A570B"/>
    <w:rsid w:val="006A5856"/>
    <w:rsid w:val="006A5987"/>
    <w:rsid w:val="006A5CE7"/>
    <w:rsid w:val="006A5FBA"/>
    <w:rsid w:val="006A673E"/>
    <w:rsid w:val="006A6BA2"/>
    <w:rsid w:val="006A725D"/>
    <w:rsid w:val="006A7437"/>
    <w:rsid w:val="006A772B"/>
    <w:rsid w:val="006A7B87"/>
    <w:rsid w:val="006A7F77"/>
    <w:rsid w:val="006B0574"/>
    <w:rsid w:val="006B107E"/>
    <w:rsid w:val="006B1A31"/>
    <w:rsid w:val="006B228C"/>
    <w:rsid w:val="006B346F"/>
    <w:rsid w:val="006B34E6"/>
    <w:rsid w:val="006B4838"/>
    <w:rsid w:val="006B5873"/>
    <w:rsid w:val="006B58C6"/>
    <w:rsid w:val="006B6354"/>
    <w:rsid w:val="006B635A"/>
    <w:rsid w:val="006B6C83"/>
    <w:rsid w:val="006B6CD9"/>
    <w:rsid w:val="006B773A"/>
    <w:rsid w:val="006B78B4"/>
    <w:rsid w:val="006B7E5E"/>
    <w:rsid w:val="006C03CE"/>
    <w:rsid w:val="006C047E"/>
    <w:rsid w:val="006C05BD"/>
    <w:rsid w:val="006C0B81"/>
    <w:rsid w:val="006C0CF8"/>
    <w:rsid w:val="006C0F0C"/>
    <w:rsid w:val="006C0F99"/>
    <w:rsid w:val="006C16C6"/>
    <w:rsid w:val="006C1746"/>
    <w:rsid w:val="006C240A"/>
    <w:rsid w:val="006C2591"/>
    <w:rsid w:val="006C293E"/>
    <w:rsid w:val="006C2CF9"/>
    <w:rsid w:val="006C4250"/>
    <w:rsid w:val="006C44A6"/>
    <w:rsid w:val="006C4E60"/>
    <w:rsid w:val="006C5033"/>
    <w:rsid w:val="006C5508"/>
    <w:rsid w:val="006C5B74"/>
    <w:rsid w:val="006C612B"/>
    <w:rsid w:val="006C62DD"/>
    <w:rsid w:val="006C6B09"/>
    <w:rsid w:val="006C6C1E"/>
    <w:rsid w:val="006C7920"/>
    <w:rsid w:val="006C7BC8"/>
    <w:rsid w:val="006D065B"/>
    <w:rsid w:val="006D0BDC"/>
    <w:rsid w:val="006D1107"/>
    <w:rsid w:val="006D1377"/>
    <w:rsid w:val="006D1692"/>
    <w:rsid w:val="006D188E"/>
    <w:rsid w:val="006D1B6F"/>
    <w:rsid w:val="006D1CEF"/>
    <w:rsid w:val="006D2154"/>
    <w:rsid w:val="006D2212"/>
    <w:rsid w:val="006D2E29"/>
    <w:rsid w:val="006D3727"/>
    <w:rsid w:val="006D3A64"/>
    <w:rsid w:val="006D3B6B"/>
    <w:rsid w:val="006D4055"/>
    <w:rsid w:val="006D45A6"/>
    <w:rsid w:val="006D479A"/>
    <w:rsid w:val="006D47ED"/>
    <w:rsid w:val="006D4C01"/>
    <w:rsid w:val="006D4C40"/>
    <w:rsid w:val="006D5169"/>
    <w:rsid w:val="006D5327"/>
    <w:rsid w:val="006D5366"/>
    <w:rsid w:val="006D5616"/>
    <w:rsid w:val="006D685F"/>
    <w:rsid w:val="006D695E"/>
    <w:rsid w:val="006D783B"/>
    <w:rsid w:val="006E00D1"/>
    <w:rsid w:val="006E00E4"/>
    <w:rsid w:val="006E0237"/>
    <w:rsid w:val="006E0322"/>
    <w:rsid w:val="006E0338"/>
    <w:rsid w:val="006E0A41"/>
    <w:rsid w:val="006E0B02"/>
    <w:rsid w:val="006E0F65"/>
    <w:rsid w:val="006E1094"/>
    <w:rsid w:val="006E187E"/>
    <w:rsid w:val="006E18AE"/>
    <w:rsid w:val="006E18D0"/>
    <w:rsid w:val="006E2522"/>
    <w:rsid w:val="006E2C38"/>
    <w:rsid w:val="006E2F22"/>
    <w:rsid w:val="006E481E"/>
    <w:rsid w:val="006E4FBF"/>
    <w:rsid w:val="006E502E"/>
    <w:rsid w:val="006E638B"/>
    <w:rsid w:val="006E6456"/>
    <w:rsid w:val="006E6C92"/>
    <w:rsid w:val="006E6CE6"/>
    <w:rsid w:val="006E6D30"/>
    <w:rsid w:val="006E6D38"/>
    <w:rsid w:val="006E7D2F"/>
    <w:rsid w:val="006E7F97"/>
    <w:rsid w:val="006F023B"/>
    <w:rsid w:val="006F02CC"/>
    <w:rsid w:val="006F0A5B"/>
    <w:rsid w:val="006F0AF5"/>
    <w:rsid w:val="006F1036"/>
    <w:rsid w:val="006F1302"/>
    <w:rsid w:val="006F13F4"/>
    <w:rsid w:val="006F1497"/>
    <w:rsid w:val="006F1F6F"/>
    <w:rsid w:val="006F1FB8"/>
    <w:rsid w:val="006F3515"/>
    <w:rsid w:val="006F5E8D"/>
    <w:rsid w:val="006F7154"/>
    <w:rsid w:val="006F7AF3"/>
    <w:rsid w:val="006F7D6B"/>
    <w:rsid w:val="006F7FE0"/>
    <w:rsid w:val="007001DC"/>
    <w:rsid w:val="00700CAE"/>
    <w:rsid w:val="007012E4"/>
    <w:rsid w:val="0070139F"/>
    <w:rsid w:val="007029BA"/>
    <w:rsid w:val="00703B07"/>
    <w:rsid w:val="00703C4F"/>
    <w:rsid w:val="00704656"/>
    <w:rsid w:val="007046FA"/>
    <w:rsid w:val="007047FE"/>
    <w:rsid w:val="00704DA0"/>
    <w:rsid w:val="00705777"/>
    <w:rsid w:val="007058DC"/>
    <w:rsid w:val="007058E4"/>
    <w:rsid w:val="00705C87"/>
    <w:rsid w:val="00705FEE"/>
    <w:rsid w:val="0070672F"/>
    <w:rsid w:val="00706887"/>
    <w:rsid w:val="00706CE0"/>
    <w:rsid w:val="00706E02"/>
    <w:rsid w:val="00707CC1"/>
    <w:rsid w:val="0071002D"/>
    <w:rsid w:val="00710204"/>
    <w:rsid w:val="0071103D"/>
    <w:rsid w:val="0071147A"/>
    <w:rsid w:val="007117CE"/>
    <w:rsid w:val="00711B07"/>
    <w:rsid w:val="00711C79"/>
    <w:rsid w:val="00712C5E"/>
    <w:rsid w:val="00712E01"/>
    <w:rsid w:val="007145A7"/>
    <w:rsid w:val="00714819"/>
    <w:rsid w:val="00714C86"/>
    <w:rsid w:val="007155BC"/>
    <w:rsid w:val="00715C36"/>
    <w:rsid w:val="00715ED0"/>
    <w:rsid w:val="0071606B"/>
    <w:rsid w:val="007162F4"/>
    <w:rsid w:val="00716393"/>
    <w:rsid w:val="007167E2"/>
    <w:rsid w:val="00716AE5"/>
    <w:rsid w:val="00717608"/>
    <w:rsid w:val="00717B88"/>
    <w:rsid w:val="007200F1"/>
    <w:rsid w:val="00720CCB"/>
    <w:rsid w:val="00721907"/>
    <w:rsid w:val="0072220B"/>
    <w:rsid w:val="007223B9"/>
    <w:rsid w:val="00722796"/>
    <w:rsid w:val="00722CBD"/>
    <w:rsid w:val="00723169"/>
    <w:rsid w:val="007233D7"/>
    <w:rsid w:val="007235F8"/>
    <w:rsid w:val="00723AC3"/>
    <w:rsid w:val="00724006"/>
    <w:rsid w:val="00724941"/>
    <w:rsid w:val="00724CB2"/>
    <w:rsid w:val="00724D7E"/>
    <w:rsid w:val="00724E17"/>
    <w:rsid w:val="00725455"/>
    <w:rsid w:val="00726070"/>
    <w:rsid w:val="00727930"/>
    <w:rsid w:val="0072797E"/>
    <w:rsid w:val="00727E72"/>
    <w:rsid w:val="00730B5D"/>
    <w:rsid w:val="00731019"/>
    <w:rsid w:val="00731574"/>
    <w:rsid w:val="0073168D"/>
    <w:rsid w:val="00731AB7"/>
    <w:rsid w:val="00732276"/>
    <w:rsid w:val="0073291A"/>
    <w:rsid w:val="00732CF3"/>
    <w:rsid w:val="00733551"/>
    <w:rsid w:val="00733A37"/>
    <w:rsid w:val="00734678"/>
    <w:rsid w:val="00734F74"/>
    <w:rsid w:val="00735394"/>
    <w:rsid w:val="00735921"/>
    <w:rsid w:val="00735F99"/>
    <w:rsid w:val="00736416"/>
    <w:rsid w:val="00736841"/>
    <w:rsid w:val="00736CA7"/>
    <w:rsid w:val="00736D1B"/>
    <w:rsid w:val="007375B9"/>
    <w:rsid w:val="00740482"/>
    <w:rsid w:val="00740669"/>
    <w:rsid w:val="00740675"/>
    <w:rsid w:val="00740DB3"/>
    <w:rsid w:val="00740EE6"/>
    <w:rsid w:val="00740F53"/>
    <w:rsid w:val="00741052"/>
    <w:rsid w:val="007411D7"/>
    <w:rsid w:val="0074232C"/>
    <w:rsid w:val="007427CB"/>
    <w:rsid w:val="00742941"/>
    <w:rsid w:val="00742C3A"/>
    <w:rsid w:val="007432CB"/>
    <w:rsid w:val="00743303"/>
    <w:rsid w:val="00743927"/>
    <w:rsid w:val="00743CB0"/>
    <w:rsid w:val="00744597"/>
    <w:rsid w:val="00744F1B"/>
    <w:rsid w:val="007450A7"/>
    <w:rsid w:val="00745226"/>
    <w:rsid w:val="00745501"/>
    <w:rsid w:val="007458BA"/>
    <w:rsid w:val="00745ADB"/>
    <w:rsid w:val="00745AFA"/>
    <w:rsid w:val="0074673E"/>
    <w:rsid w:val="007470F8"/>
    <w:rsid w:val="007473F3"/>
    <w:rsid w:val="0074765A"/>
    <w:rsid w:val="00747718"/>
    <w:rsid w:val="00750F7D"/>
    <w:rsid w:val="00750FB9"/>
    <w:rsid w:val="007518ED"/>
    <w:rsid w:val="00751A69"/>
    <w:rsid w:val="00751C1D"/>
    <w:rsid w:val="00751DA7"/>
    <w:rsid w:val="0075203D"/>
    <w:rsid w:val="00752225"/>
    <w:rsid w:val="00753404"/>
    <w:rsid w:val="0075366D"/>
    <w:rsid w:val="00753871"/>
    <w:rsid w:val="007538C1"/>
    <w:rsid w:val="00753A21"/>
    <w:rsid w:val="00753F4B"/>
    <w:rsid w:val="00754332"/>
    <w:rsid w:val="00754567"/>
    <w:rsid w:val="007547BC"/>
    <w:rsid w:val="00754866"/>
    <w:rsid w:val="007555B9"/>
    <w:rsid w:val="00755A31"/>
    <w:rsid w:val="007566ED"/>
    <w:rsid w:val="00756969"/>
    <w:rsid w:val="00756B9C"/>
    <w:rsid w:val="00757409"/>
    <w:rsid w:val="00757499"/>
    <w:rsid w:val="0075771A"/>
    <w:rsid w:val="00757885"/>
    <w:rsid w:val="00757FF6"/>
    <w:rsid w:val="00760277"/>
    <w:rsid w:val="0076063D"/>
    <w:rsid w:val="007606AC"/>
    <w:rsid w:val="0076090B"/>
    <w:rsid w:val="00760939"/>
    <w:rsid w:val="00760C0B"/>
    <w:rsid w:val="00761467"/>
    <w:rsid w:val="007618FE"/>
    <w:rsid w:val="00761E2C"/>
    <w:rsid w:val="007623AA"/>
    <w:rsid w:val="00762516"/>
    <w:rsid w:val="007626F6"/>
    <w:rsid w:val="0076283D"/>
    <w:rsid w:val="007632F6"/>
    <w:rsid w:val="007633B3"/>
    <w:rsid w:val="00763759"/>
    <w:rsid w:val="00763D3D"/>
    <w:rsid w:val="00763D4E"/>
    <w:rsid w:val="0076419F"/>
    <w:rsid w:val="007642F9"/>
    <w:rsid w:val="007649CF"/>
    <w:rsid w:val="00764BA6"/>
    <w:rsid w:val="007655CF"/>
    <w:rsid w:val="007658B1"/>
    <w:rsid w:val="00765A34"/>
    <w:rsid w:val="00765C95"/>
    <w:rsid w:val="0076616D"/>
    <w:rsid w:val="0076683B"/>
    <w:rsid w:val="007668B2"/>
    <w:rsid w:val="00767C68"/>
    <w:rsid w:val="0077098F"/>
    <w:rsid w:val="00770EBA"/>
    <w:rsid w:val="00771044"/>
    <w:rsid w:val="0077106B"/>
    <w:rsid w:val="00771099"/>
    <w:rsid w:val="007714DC"/>
    <w:rsid w:val="00771733"/>
    <w:rsid w:val="00771969"/>
    <w:rsid w:val="00771AF5"/>
    <w:rsid w:val="00772419"/>
    <w:rsid w:val="00772B40"/>
    <w:rsid w:val="00773242"/>
    <w:rsid w:val="00773A97"/>
    <w:rsid w:val="0077417B"/>
    <w:rsid w:val="0077497C"/>
    <w:rsid w:val="00774B1E"/>
    <w:rsid w:val="007759AA"/>
    <w:rsid w:val="007759DF"/>
    <w:rsid w:val="00775A84"/>
    <w:rsid w:val="00775D8E"/>
    <w:rsid w:val="00776127"/>
    <w:rsid w:val="00776159"/>
    <w:rsid w:val="007761D8"/>
    <w:rsid w:val="007763FA"/>
    <w:rsid w:val="007769A1"/>
    <w:rsid w:val="00776FEA"/>
    <w:rsid w:val="0077729B"/>
    <w:rsid w:val="00777EA0"/>
    <w:rsid w:val="00777F99"/>
    <w:rsid w:val="007800F6"/>
    <w:rsid w:val="00780182"/>
    <w:rsid w:val="007803CF"/>
    <w:rsid w:val="007809D6"/>
    <w:rsid w:val="0078148D"/>
    <w:rsid w:val="0078197C"/>
    <w:rsid w:val="00781EEC"/>
    <w:rsid w:val="007828FA"/>
    <w:rsid w:val="00782BEA"/>
    <w:rsid w:val="00782F57"/>
    <w:rsid w:val="007830A0"/>
    <w:rsid w:val="007830C8"/>
    <w:rsid w:val="00783276"/>
    <w:rsid w:val="007834CE"/>
    <w:rsid w:val="00783675"/>
    <w:rsid w:val="00783B26"/>
    <w:rsid w:val="00783C15"/>
    <w:rsid w:val="00783CE6"/>
    <w:rsid w:val="00784114"/>
    <w:rsid w:val="0078506B"/>
    <w:rsid w:val="0078552F"/>
    <w:rsid w:val="00785627"/>
    <w:rsid w:val="007858F9"/>
    <w:rsid w:val="00785FEA"/>
    <w:rsid w:val="00786191"/>
    <w:rsid w:val="0078636A"/>
    <w:rsid w:val="007869A5"/>
    <w:rsid w:val="00786A05"/>
    <w:rsid w:val="00786A56"/>
    <w:rsid w:val="00786F69"/>
    <w:rsid w:val="007872AB"/>
    <w:rsid w:val="00787382"/>
    <w:rsid w:val="00787A49"/>
    <w:rsid w:val="00787A70"/>
    <w:rsid w:val="00787B80"/>
    <w:rsid w:val="00787BFF"/>
    <w:rsid w:val="007900A4"/>
    <w:rsid w:val="00790131"/>
    <w:rsid w:val="007901C8"/>
    <w:rsid w:val="007909BE"/>
    <w:rsid w:val="0079166B"/>
    <w:rsid w:val="007917A8"/>
    <w:rsid w:val="00792112"/>
    <w:rsid w:val="00792D69"/>
    <w:rsid w:val="00793921"/>
    <w:rsid w:val="00794494"/>
    <w:rsid w:val="00794748"/>
    <w:rsid w:val="007949C3"/>
    <w:rsid w:val="00794B09"/>
    <w:rsid w:val="00794F72"/>
    <w:rsid w:val="007951AA"/>
    <w:rsid w:val="0079525B"/>
    <w:rsid w:val="007955FE"/>
    <w:rsid w:val="0079581E"/>
    <w:rsid w:val="00795B30"/>
    <w:rsid w:val="00795E34"/>
    <w:rsid w:val="00795E4E"/>
    <w:rsid w:val="00796561"/>
    <w:rsid w:val="007969C5"/>
    <w:rsid w:val="0079737A"/>
    <w:rsid w:val="007975EC"/>
    <w:rsid w:val="0079776E"/>
    <w:rsid w:val="00797A47"/>
    <w:rsid w:val="00797A6D"/>
    <w:rsid w:val="00797EB3"/>
    <w:rsid w:val="00797F20"/>
    <w:rsid w:val="007A0396"/>
    <w:rsid w:val="007A05F5"/>
    <w:rsid w:val="007A0B32"/>
    <w:rsid w:val="007A0F94"/>
    <w:rsid w:val="007A1243"/>
    <w:rsid w:val="007A15E1"/>
    <w:rsid w:val="007A197C"/>
    <w:rsid w:val="007A2212"/>
    <w:rsid w:val="007A241D"/>
    <w:rsid w:val="007A28DD"/>
    <w:rsid w:val="007A2BB7"/>
    <w:rsid w:val="007A30CB"/>
    <w:rsid w:val="007A3172"/>
    <w:rsid w:val="007A35F4"/>
    <w:rsid w:val="007A436D"/>
    <w:rsid w:val="007A456F"/>
    <w:rsid w:val="007A6250"/>
    <w:rsid w:val="007A6666"/>
    <w:rsid w:val="007A68D9"/>
    <w:rsid w:val="007A6C05"/>
    <w:rsid w:val="007A6F10"/>
    <w:rsid w:val="007A726C"/>
    <w:rsid w:val="007A75B8"/>
    <w:rsid w:val="007A7D9F"/>
    <w:rsid w:val="007B001A"/>
    <w:rsid w:val="007B0244"/>
    <w:rsid w:val="007B02C6"/>
    <w:rsid w:val="007B0432"/>
    <w:rsid w:val="007B0CF4"/>
    <w:rsid w:val="007B239D"/>
    <w:rsid w:val="007B24EC"/>
    <w:rsid w:val="007B29A9"/>
    <w:rsid w:val="007B38D7"/>
    <w:rsid w:val="007B38D8"/>
    <w:rsid w:val="007B3961"/>
    <w:rsid w:val="007B3EC1"/>
    <w:rsid w:val="007B407F"/>
    <w:rsid w:val="007B4367"/>
    <w:rsid w:val="007B5A54"/>
    <w:rsid w:val="007B5BE9"/>
    <w:rsid w:val="007B6CCD"/>
    <w:rsid w:val="007B708E"/>
    <w:rsid w:val="007B70D6"/>
    <w:rsid w:val="007B7B05"/>
    <w:rsid w:val="007C02E7"/>
    <w:rsid w:val="007C030A"/>
    <w:rsid w:val="007C067B"/>
    <w:rsid w:val="007C0A54"/>
    <w:rsid w:val="007C0D2E"/>
    <w:rsid w:val="007C1A9A"/>
    <w:rsid w:val="007C216A"/>
    <w:rsid w:val="007C242C"/>
    <w:rsid w:val="007C25D9"/>
    <w:rsid w:val="007C2A4E"/>
    <w:rsid w:val="007C2B50"/>
    <w:rsid w:val="007C3127"/>
    <w:rsid w:val="007C331E"/>
    <w:rsid w:val="007C35E4"/>
    <w:rsid w:val="007C481F"/>
    <w:rsid w:val="007C4BDD"/>
    <w:rsid w:val="007C53C7"/>
    <w:rsid w:val="007C62F3"/>
    <w:rsid w:val="007C6345"/>
    <w:rsid w:val="007C6590"/>
    <w:rsid w:val="007C67A6"/>
    <w:rsid w:val="007C6D6E"/>
    <w:rsid w:val="007C6ECE"/>
    <w:rsid w:val="007C711F"/>
    <w:rsid w:val="007C752C"/>
    <w:rsid w:val="007C753F"/>
    <w:rsid w:val="007D03D9"/>
    <w:rsid w:val="007D12CE"/>
    <w:rsid w:val="007D14C7"/>
    <w:rsid w:val="007D1F44"/>
    <w:rsid w:val="007D2757"/>
    <w:rsid w:val="007D279B"/>
    <w:rsid w:val="007D2A9F"/>
    <w:rsid w:val="007D347D"/>
    <w:rsid w:val="007D3A7D"/>
    <w:rsid w:val="007D3D6B"/>
    <w:rsid w:val="007D44C2"/>
    <w:rsid w:val="007D540A"/>
    <w:rsid w:val="007D562B"/>
    <w:rsid w:val="007D5FF2"/>
    <w:rsid w:val="007D6E74"/>
    <w:rsid w:val="007D7DF4"/>
    <w:rsid w:val="007E007F"/>
    <w:rsid w:val="007E018C"/>
    <w:rsid w:val="007E0947"/>
    <w:rsid w:val="007E0BDB"/>
    <w:rsid w:val="007E117E"/>
    <w:rsid w:val="007E1DF2"/>
    <w:rsid w:val="007E1EA1"/>
    <w:rsid w:val="007E1F45"/>
    <w:rsid w:val="007E208D"/>
    <w:rsid w:val="007E246A"/>
    <w:rsid w:val="007E2714"/>
    <w:rsid w:val="007E2C58"/>
    <w:rsid w:val="007E302C"/>
    <w:rsid w:val="007E33F2"/>
    <w:rsid w:val="007E3C3A"/>
    <w:rsid w:val="007E3ED2"/>
    <w:rsid w:val="007E4EC1"/>
    <w:rsid w:val="007E5F91"/>
    <w:rsid w:val="007E6540"/>
    <w:rsid w:val="007E677E"/>
    <w:rsid w:val="007E72D2"/>
    <w:rsid w:val="007E73F9"/>
    <w:rsid w:val="007F0337"/>
    <w:rsid w:val="007F0C01"/>
    <w:rsid w:val="007F1696"/>
    <w:rsid w:val="007F189C"/>
    <w:rsid w:val="007F1BDE"/>
    <w:rsid w:val="007F1E83"/>
    <w:rsid w:val="007F1F8B"/>
    <w:rsid w:val="007F29A7"/>
    <w:rsid w:val="007F36C9"/>
    <w:rsid w:val="007F390F"/>
    <w:rsid w:val="007F3C93"/>
    <w:rsid w:val="007F4415"/>
    <w:rsid w:val="007F4974"/>
    <w:rsid w:val="007F49EE"/>
    <w:rsid w:val="007F4A68"/>
    <w:rsid w:val="007F4E6C"/>
    <w:rsid w:val="007F511B"/>
    <w:rsid w:val="007F61A3"/>
    <w:rsid w:val="007F62C3"/>
    <w:rsid w:val="007F66CE"/>
    <w:rsid w:val="007F672B"/>
    <w:rsid w:val="007F78C8"/>
    <w:rsid w:val="007F7D29"/>
    <w:rsid w:val="007F7EC0"/>
    <w:rsid w:val="008010F2"/>
    <w:rsid w:val="008014EF"/>
    <w:rsid w:val="008019D8"/>
    <w:rsid w:val="00801A26"/>
    <w:rsid w:val="00801A36"/>
    <w:rsid w:val="00801B2A"/>
    <w:rsid w:val="008022EC"/>
    <w:rsid w:val="008031B4"/>
    <w:rsid w:val="00803D2B"/>
    <w:rsid w:val="00804DC5"/>
    <w:rsid w:val="00805991"/>
    <w:rsid w:val="00805F1E"/>
    <w:rsid w:val="00805FD4"/>
    <w:rsid w:val="00807362"/>
    <w:rsid w:val="0080766F"/>
    <w:rsid w:val="00807EA2"/>
    <w:rsid w:val="00811AA0"/>
    <w:rsid w:val="00811EDE"/>
    <w:rsid w:val="00811F24"/>
    <w:rsid w:val="008124E9"/>
    <w:rsid w:val="00812821"/>
    <w:rsid w:val="0081336A"/>
    <w:rsid w:val="008133C4"/>
    <w:rsid w:val="00814B98"/>
    <w:rsid w:val="00815C1D"/>
    <w:rsid w:val="00816D69"/>
    <w:rsid w:val="0081761A"/>
    <w:rsid w:val="00817621"/>
    <w:rsid w:val="00817727"/>
    <w:rsid w:val="00820338"/>
    <w:rsid w:val="00820D81"/>
    <w:rsid w:val="00820E4C"/>
    <w:rsid w:val="0082107A"/>
    <w:rsid w:val="008215B3"/>
    <w:rsid w:val="00821945"/>
    <w:rsid w:val="008219E3"/>
    <w:rsid w:val="00821A05"/>
    <w:rsid w:val="00822CF8"/>
    <w:rsid w:val="00823F69"/>
    <w:rsid w:val="0082472A"/>
    <w:rsid w:val="00824AE6"/>
    <w:rsid w:val="00824C1E"/>
    <w:rsid w:val="00825060"/>
    <w:rsid w:val="00825692"/>
    <w:rsid w:val="00826681"/>
    <w:rsid w:val="008266D8"/>
    <w:rsid w:val="00826E2D"/>
    <w:rsid w:val="00827138"/>
    <w:rsid w:val="0082762D"/>
    <w:rsid w:val="00827BA5"/>
    <w:rsid w:val="00827CF5"/>
    <w:rsid w:val="008306A7"/>
    <w:rsid w:val="008306DB"/>
    <w:rsid w:val="008307AF"/>
    <w:rsid w:val="0083081F"/>
    <w:rsid w:val="00831E31"/>
    <w:rsid w:val="008321A0"/>
    <w:rsid w:val="00832467"/>
    <w:rsid w:val="008355B0"/>
    <w:rsid w:val="00835871"/>
    <w:rsid w:val="0083631C"/>
    <w:rsid w:val="008367CB"/>
    <w:rsid w:val="008369C9"/>
    <w:rsid w:val="008370C8"/>
    <w:rsid w:val="0083738E"/>
    <w:rsid w:val="00840FB0"/>
    <w:rsid w:val="00841218"/>
    <w:rsid w:val="0084164C"/>
    <w:rsid w:val="00841662"/>
    <w:rsid w:val="00841807"/>
    <w:rsid w:val="00841DB1"/>
    <w:rsid w:val="008423BF"/>
    <w:rsid w:val="00842607"/>
    <w:rsid w:val="00842B9B"/>
    <w:rsid w:val="008438DD"/>
    <w:rsid w:val="008438DE"/>
    <w:rsid w:val="00844091"/>
    <w:rsid w:val="008441BB"/>
    <w:rsid w:val="0084532E"/>
    <w:rsid w:val="008454F4"/>
    <w:rsid w:val="00845687"/>
    <w:rsid w:val="008458BB"/>
    <w:rsid w:val="00845A90"/>
    <w:rsid w:val="00846804"/>
    <w:rsid w:val="00846906"/>
    <w:rsid w:val="00847001"/>
    <w:rsid w:val="008471FA"/>
    <w:rsid w:val="00847574"/>
    <w:rsid w:val="008479C0"/>
    <w:rsid w:val="0085023D"/>
    <w:rsid w:val="00850D8D"/>
    <w:rsid w:val="00852B95"/>
    <w:rsid w:val="00853A70"/>
    <w:rsid w:val="00853B76"/>
    <w:rsid w:val="00854879"/>
    <w:rsid w:val="00854E73"/>
    <w:rsid w:val="00854E78"/>
    <w:rsid w:val="0085578B"/>
    <w:rsid w:val="008558B1"/>
    <w:rsid w:val="008563D7"/>
    <w:rsid w:val="0085673A"/>
    <w:rsid w:val="00856A70"/>
    <w:rsid w:val="00856AC6"/>
    <w:rsid w:val="008570D5"/>
    <w:rsid w:val="00860FAA"/>
    <w:rsid w:val="008613AC"/>
    <w:rsid w:val="00861539"/>
    <w:rsid w:val="00861CCD"/>
    <w:rsid w:val="0086251F"/>
    <w:rsid w:val="00862902"/>
    <w:rsid w:val="00862ADE"/>
    <w:rsid w:val="00862B26"/>
    <w:rsid w:val="0086385F"/>
    <w:rsid w:val="00863884"/>
    <w:rsid w:val="00863B6F"/>
    <w:rsid w:val="00863FC4"/>
    <w:rsid w:val="00864358"/>
    <w:rsid w:val="00864501"/>
    <w:rsid w:val="00864774"/>
    <w:rsid w:val="008647D7"/>
    <w:rsid w:val="00864A49"/>
    <w:rsid w:val="00864C11"/>
    <w:rsid w:val="008652B1"/>
    <w:rsid w:val="00865724"/>
    <w:rsid w:val="00865A86"/>
    <w:rsid w:val="00866369"/>
    <w:rsid w:val="008665D9"/>
    <w:rsid w:val="00866744"/>
    <w:rsid w:val="0086775F"/>
    <w:rsid w:val="00867D23"/>
    <w:rsid w:val="00870001"/>
    <w:rsid w:val="008703A3"/>
    <w:rsid w:val="008703EB"/>
    <w:rsid w:val="00871AA8"/>
    <w:rsid w:val="00871F68"/>
    <w:rsid w:val="008726A0"/>
    <w:rsid w:val="00872BFA"/>
    <w:rsid w:val="00872BFD"/>
    <w:rsid w:val="00872CBB"/>
    <w:rsid w:val="00872EAF"/>
    <w:rsid w:val="0087334E"/>
    <w:rsid w:val="008740C3"/>
    <w:rsid w:val="00874200"/>
    <w:rsid w:val="0087466C"/>
    <w:rsid w:val="00874946"/>
    <w:rsid w:val="0087510E"/>
    <w:rsid w:val="00875360"/>
    <w:rsid w:val="00875686"/>
    <w:rsid w:val="00875AEC"/>
    <w:rsid w:val="00875FF8"/>
    <w:rsid w:val="0087647C"/>
    <w:rsid w:val="00876D65"/>
    <w:rsid w:val="00876DE0"/>
    <w:rsid w:val="008775F4"/>
    <w:rsid w:val="0087767E"/>
    <w:rsid w:val="00880BDA"/>
    <w:rsid w:val="00880E3D"/>
    <w:rsid w:val="00880F0C"/>
    <w:rsid w:val="008818F9"/>
    <w:rsid w:val="00881B97"/>
    <w:rsid w:val="00881D7F"/>
    <w:rsid w:val="00881E1B"/>
    <w:rsid w:val="00881E45"/>
    <w:rsid w:val="00882682"/>
    <w:rsid w:val="00882872"/>
    <w:rsid w:val="00882CBD"/>
    <w:rsid w:val="00882E8B"/>
    <w:rsid w:val="0088330C"/>
    <w:rsid w:val="008838C8"/>
    <w:rsid w:val="00883968"/>
    <w:rsid w:val="00883B2D"/>
    <w:rsid w:val="00884C3B"/>
    <w:rsid w:val="00885674"/>
    <w:rsid w:val="0088611B"/>
    <w:rsid w:val="00886A80"/>
    <w:rsid w:val="00886F9C"/>
    <w:rsid w:val="00887F71"/>
    <w:rsid w:val="008901ED"/>
    <w:rsid w:val="00890631"/>
    <w:rsid w:val="00890AA2"/>
    <w:rsid w:val="00891C97"/>
    <w:rsid w:val="00892DAF"/>
    <w:rsid w:val="00892DD8"/>
    <w:rsid w:val="0089334E"/>
    <w:rsid w:val="008934E1"/>
    <w:rsid w:val="00893786"/>
    <w:rsid w:val="008939E1"/>
    <w:rsid w:val="00893BC7"/>
    <w:rsid w:val="00894683"/>
    <w:rsid w:val="008947DE"/>
    <w:rsid w:val="0089486D"/>
    <w:rsid w:val="00895287"/>
    <w:rsid w:val="0089550F"/>
    <w:rsid w:val="008957A8"/>
    <w:rsid w:val="008957C7"/>
    <w:rsid w:val="00895A00"/>
    <w:rsid w:val="00895A28"/>
    <w:rsid w:val="00895C75"/>
    <w:rsid w:val="00895CB7"/>
    <w:rsid w:val="00895F7C"/>
    <w:rsid w:val="008961DE"/>
    <w:rsid w:val="0089631A"/>
    <w:rsid w:val="00896393"/>
    <w:rsid w:val="00896426"/>
    <w:rsid w:val="00896E77"/>
    <w:rsid w:val="00896EC3"/>
    <w:rsid w:val="00896FE9"/>
    <w:rsid w:val="00897880"/>
    <w:rsid w:val="008A027E"/>
    <w:rsid w:val="008A03B9"/>
    <w:rsid w:val="008A03E3"/>
    <w:rsid w:val="008A09E7"/>
    <w:rsid w:val="008A0DC4"/>
    <w:rsid w:val="008A0F24"/>
    <w:rsid w:val="008A1CE4"/>
    <w:rsid w:val="008A1E34"/>
    <w:rsid w:val="008A29F0"/>
    <w:rsid w:val="008A2E35"/>
    <w:rsid w:val="008A37DA"/>
    <w:rsid w:val="008A3AB2"/>
    <w:rsid w:val="008A3B57"/>
    <w:rsid w:val="008A3D47"/>
    <w:rsid w:val="008A43CC"/>
    <w:rsid w:val="008A4EBA"/>
    <w:rsid w:val="008A57B4"/>
    <w:rsid w:val="008A5BDA"/>
    <w:rsid w:val="008A62D6"/>
    <w:rsid w:val="008A62D9"/>
    <w:rsid w:val="008A6A93"/>
    <w:rsid w:val="008A6BCC"/>
    <w:rsid w:val="008A7608"/>
    <w:rsid w:val="008A771A"/>
    <w:rsid w:val="008A7B6E"/>
    <w:rsid w:val="008A7C55"/>
    <w:rsid w:val="008B02FF"/>
    <w:rsid w:val="008B04E3"/>
    <w:rsid w:val="008B0709"/>
    <w:rsid w:val="008B0AD1"/>
    <w:rsid w:val="008B0E88"/>
    <w:rsid w:val="008B1245"/>
    <w:rsid w:val="008B1C6B"/>
    <w:rsid w:val="008B1CF2"/>
    <w:rsid w:val="008B1EFA"/>
    <w:rsid w:val="008B1FC9"/>
    <w:rsid w:val="008B23B0"/>
    <w:rsid w:val="008B338C"/>
    <w:rsid w:val="008B3E9A"/>
    <w:rsid w:val="008B3E9F"/>
    <w:rsid w:val="008B428E"/>
    <w:rsid w:val="008B493C"/>
    <w:rsid w:val="008B519B"/>
    <w:rsid w:val="008B534A"/>
    <w:rsid w:val="008B5414"/>
    <w:rsid w:val="008B5CCD"/>
    <w:rsid w:val="008B5DDA"/>
    <w:rsid w:val="008B5E55"/>
    <w:rsid w:val="008B6596"/>
    <w:rsid w:val="008B693F"/>
    <w:rsid w:val="008B6E84"/>
    <w:rsid w:val="008B6F2E"/>
    <w:rsid w:val="008B7B97"/>
    <w:rsid w:val="008C0ABF"/>
    <w:rsid w:val="008C184C"/>
    <w:rsid w:val="008C19C8"/>
    <w:rsid w:val="008C2BBE"/>
    <w:rsid w:val="008C2E73"/>
    <w:rsid w:val="008C3019"/>
    <w:rsid w:val="008C31D8"/>
    <w:rsid w:val="008C3384"/>
    <w:rsid w:val="008C391F"/>
    <w:rsid w:val="008C3956"/>
    <w:rsid w:val="008C3B5A"/>
    <w:rsid w:val="008C3FE4"/>
    <w:rsid w:val="008C4A05"/>
    <w:rsid w:val="008C4A7F"/>
    <w:rsid w:val="008C5A56"/>
    <w:rsid w:val="008C5B33"/>
    <w:rsid w:val="008C6477"/>
    <w:rsid w:val="008C6610"/>
    <w:rsid w:val="008C69F7"/>
    <w:rsid w:val="008C6D02"/>
    <w:rsid w:val="008C74D0"/>
    <w:rsid w:val="008C7810"/>
    <w:rsid w:val="008C7AD5"/>
    <w:rsid w:val="008C7B6A"/>
    <w:rsid w:val="008C7C24"/>
    <w:rsid w:val="008D039B"/>
    <w:rsid w:val="008D078E"/>
    <w:rsid w:val="008D088F"/>
    <w:rsid w:val="008D08AC"/>
    <w:rsid w:val="008D0A12"/>
    <w:rsid w:val="008D0CA3"/>
    <w:rsid w:val="008D1135"/>
    <w:rsid w:val="008D1145"/>
    <w:rsid w:val="008D1D1A"/>
    <w:rsid w:val="008D2F85"/>
    <w:rsid w:val="008D3102"/>
    <w:rsid w:val="008D31E5"/>
    <w:rsid w:val="008D3436"/>
    <w:rsid w:val="008D37B4"/>
    <w:rsid w:val="008D4DF4"/>
    <w:rsid w:val="008D5096"/>
    <w:rsid w:val="008D5746"/>
    <w:rsid w:val="008D5AA0"/>
    <w:rsid w:val="008D5AF1"/>
    <w:rsid w:val="008D5D7E"/>
    <w:rsid w:val="008D65BD"/>
    <w:rsid w:val="008D7063"/>
    <w:rsid w:val="008D714E"/>
    <w:rsid w:val="008D76A0"/>
    <w:rsid w:val="008D7BD1"/>
    <w:rsid w:val="008E0C34"/>
    <w:rsid w:val="008E0FD6"/>
    <w:rsid w:val="008E1027"/>
    <w:rsid w:val="008E108C"/>
    <w:rsid w:val="008E11FC"/>
    <w:rsid w:val="008E1AD7"/>
    <w:rsid w:val="008E1AF7"/>
    <w:rsid w:val="008E1B09"/>
    <w:rsid w:val="008E1FFC"/>
    <w:rsid w:val="008E2105"/>
    <w:rsid w:val="008E2D0E"/>
    <w:rsid w:val="008E2F9C"/>
    <w:rsid w:val="008E3380"/>
    <w:rsid w:val="008E391A"/>
    <w:rsid w:val="008E3936"/>
    <w:rsid w:val="008E3AFE"/>
    <w:rsid w:val="008E44D6"/>
    <w:rsid w:val="008E4757"/>
    <w:rsid w:val="008E4DA7"/>
    <w:rsid w:val="008E4F97"/>
    <w:rsid w:val="008E54D5"/>
    <w:rsid w:val="008E5A5E"/>
    <w:rsid w:val="008E5F7C"/>
    <w:rsid w:val="008E67CC"/>
    <w:rsid w:val="008E6A6C"/>
    <w:rsid w:val="008E6AB0"/>
    <w:rsid w:val="008E718C"/>
    <w:rsid w:val="008E71A0"/>
    <w:rsid w:val="008E728C"/>
    <w:rsid w:val="008E7375"/>
    <w:rsid w:val="008E7478"/>
    <w:rsid w:val="008E7818"/>
    <w:rsid w:val="008E7A80"/>
    <w:rsid w:val="008E7BE3"/>
    <w:rsid w:val="008E7CAD"/>
    <w:rsid w:val="008F0706"/>
    <w:rsid w:val="008F0857"/>
    <w:rsid w:val="008F0C37"/>
    <w:rsid w:val="008F15D5"/>
    <w:rsid w:val="008F28CF"/>
    <w:rsid w:val="008F2C0A"/>
    <w:rsid w:val="008F3987"/>
    <w:rsid w:val="008F5D38"/>
    <w:rsid w:val="008F7071"/>
    <w:rsid w:val="008F7A3E"/>
    <w:rsid w:val="008F7BF1"/>
    <w:rsid w:val="008F7F48"/>
    <w:rsid w:val="00900236"/>
    <w:rsid w:val="0090037A"/>
    <w:rsid w:val="00900B61"/>
    <w:rsid w:val="00900EAD"/>
    <w:rsid w:val="00901C8D"/>
    <w:rsid w:val="00902104"/>
    <w:rsid w:val="00902A9D"/>
    <w:rsid w:val="00902AF3"/>
    <w:rsid w:val="0090308E"/>
    <w:rsid w:val="009037BB"/>
    <w:rsid w:val="00903D78"/>
    <w:rsid w:val="00904792"/>
    <w:rsid w:val="009047DA"/>
    <w:rsid w:val="009058CD"/>
    <w:rsid w:val="00906287"/>
    <w:rsid w:val="009064A3"/>
    <w:rsid w:val="00906539"/>
    <w:rsid w:val="00906731"/>
    <w:rsid w:val="009067A8"/>
    <w:rsid w:val="00906A64"/>
    <w:rsid w:val="00906ACF"/>
    <w:rsid w:val="00906D0A"/>
    <w:rsid w:val="00907173"/>
    <w:rsid w:val="0090719D"/>
    <w:rsid w:val="00907BC8"/>
    <w:rsid w:val="00910184"/>
    <w:rsid w:val="0091070F"/>
    <w:rsid w:val="00910A06"/>
    <w:rsid w:val="00910A3D"/>
    <w:rsid w:val="00910AE4"/>
    <w:rsid w:val="00910EF9"/>
    <w:rsid w:val="00910F51"/>
    <w:rsid w:val="00910FB6"/>
    <w:rsid w:val="0091128F"/>
    <w:rsid w:val="0091180E"/>
    <w:rsid w:val="00912887"/>
    <w:rsid w:val="00912CC9"/>
    <w:rsid w:val="0091495C"/>
    <w:rsid w:val="00914B4B"/>
    <w:rsid w:val="0091551C"/>
    <w:rsid w:val="00915849"/>
    <w:rsid w:val="00915BB8"/>
    <w:rsid w:val="00915D08"/>
    <w:rsid w:val="00915E2B"/>
    <w:rsid w:val="0091606A"/>
    <w:rsid w:val="00916159"/>
    <w:rsid w:val="009161CE"/>
    <w:rsid w:val="00916374"/>
    <w:rsid w:val="0091660C"/>
    <w:rsid w:val="00916772"/>
    <w:rsid w:val="00916814"/>
    <w:rsid w:val="00916A3F"/>
    <w:rsid w:val="0091713E"/>
    <w:rsid w:val="009176DF"/>
    <w:rsid w:val="009176FE"/>
    <w:rsid w:val="00917728"/>
    <w:rsid w:val="009207D1"/>
    <w:rsid w:val="00920DE8"/>
    <w:rsid w:val="009216C5"/>
    <w:rsid w:val="0092262B"/>
    <w:rsid w:val="00922D21"/>
    <w:rsid w:val="009231C5"/>
    <w:rsid w:val="009238AE"/>
    <w:rsid w:val="00923D4D"/>
    <w:rsid w:val="00924521"/>
    <w:rsid w:val="0092456D"/>
    <w:rsid w:val="00924FAD"/>
    <w:rsid w:val="00925963"/>
    <w:rsid w:val="00926289"/>
    <w:rsid w:val="009263E4"/>
    <w:rsid w:val="00926C64"/>
    <w:rsid w:val="00926EEE"/>
    <w:rsid w:val="0092726B"/>
    <w:rsid w:val="0092768D"/>
    <w:rsid w:val="00927E9D"/>
    <w:rsid w:val="00930A65"/>
    <w:rsid w:val="0093192F"/>
    <w:rsid w:val="00931950"/>
    <w:rsid w:val="00932914"/>
    <w:rsid w:val="00932B96"/>
    <w:rsid w:val="00933218"/>
    <w:rsid w:val="0093381A"/>
    <w:rsid w:val="009346C5"/>
    <w:rsid w:val="0093475B"/>
    <w:rsid w:val="009347C0"/>
    <w:rsid w:val="009348B4"/>
    <w:rsid w:val="00934962"/>
    <w:rsid w:val="009357AE"/>
    <w:rsid w:val="00935CED"/>
    <w:rsid w:val="00936377"/>
    <w:rsid w:val="00936457"/>
    <w:rsid w:val="0093661A"/>
    <w:rsid w:val="00937EF7"/>
    <w:rsid w:val="00940082"/>
    <w:rsid w:val="009400DC"/>
    <w:rsid w:val="00940594"/>
    <w:rsid w:val="00940642"/>
    <w:rsid w:val="00940CF7"/>
    <w:rsid w:val="00941658"/>
    <w:rsid w:val="009416C6"/>
    <w:rsid w:val="00941A01"/>
    <w:rsid w:val="00941A20"/>
    <w:rsid w:val="00941F1B"/>
    <w:rsid w:val="009423FE"/>
    <w:rsid w:val="0094247F"/>
    <w:rsid w:val="00942A9B"/>
    <w:rsid w:val="00942CF2"/>
    <w:rsid w:val="0094304A"/>
    <w:rsid w:val="009432B0"/>
    <w:rsid w:val="00943605"/>
    <w:rsid w:val="00943C86"/>
    <w:rsid w:val="00943F9D"/>
    <w:rsid w:val="0094443F"/>
    <w:rsid w:val="0094449E"/>
    <w:rsid w:val="00944A90"/>
    <w:rsid w:val="00944BCB"/>
    <w:rsid w:val="00944E32"/>
    <w:rsid w:val="009457E8"/>
    <w:rsid w:val="009458F0"/>
    <w:rsid w:val="00945DDC"/>
    <w:rsid w:val="00946377"/>
    <w:rsid w:val="009466AE"/>
    <w:rsid w:val="00946DFE"/>
    <w:rsid w:val="00946FB5"/>
    <w:rsid w:val="00947855"/>
    <w:rsid w:val="00947B84"/>
    <w:rsid w:val="00947DCB"/>
    <w:rsid w:val="00950230"/>
    <w:rsid w:val="009502E5"/>
    <w:rsid w:val="009509E8"/>
    <w:rsid w:val="00950B1C"/>
    <w:rsid w:val="009510A6"/>
    <w:rsid w:val="00951633"/>
    <w:rsid w:val="0095193D"/>
    <w:rsid w:val="00951976"/>
    <w:rsid w:val="0095216C"/>
    <w:rsid w:val="0095250E"/>
    <w:rsid w:val="00952AE3"/>
    <w:rsid w:val="0095356B"/>
    <w:rsid w:val="0095372E"/>
    <w:rsid w:val="00953A77"/>
    <w:rsid w:val="00953C84"/>
    <w:rsid w:val="00953DD6"/>
    <w:rsid w:val="00953F02"/>
    <w:rsid w:val="0095432C"/>
    <w:rsid w:val="00954AE0"/>
    <w:rsid w:val="00954C29"/>
    <w:rsid w:val="00954D95"/>
    <w:rsid w:val="00954FD8"/>
    <w:rsid w:val="009555B4"/>
    <w:rsid w:val="009565D9"/>
    <w:rsid w:val="00956A28"/>
    <w:rsid w:val="009576F8"/>
    <w:rsid w:val="00957B07"/>
    <w:rsid w:val="00960C5A"/>
    <w:rsid w:val="00961872"/>
    <w:rsid w:val="009619C4"/>
    <w:rsid w:val="00961A2E"/>
    <w:rsid w:val="00961C2A"/>
    <w:rsid w:val="00962237"/>
    <w:rsid w:val="0096279D"/>
    <w:rsid w:val="0096294D"/>
    <w:rsid w:val="009629FD"/>
    <w:rsid w:val="00962D56"/>
    <w:rsid w:val="00962EC6"/>
    <w:rsid w:val="00963B85"/>
    <w:rsid w:val="00963DE8"/>
    <w:rsid w:val="00963DF0"/>
    <w:rsid w:val="00964B58"/>
    <w:rsid w:val="00964BDF"/>
    <w:rsid w:val="00964CB4"/>
    <w:rsid w:val="00964E2A"/>
    <w:rsid w:val="009651B1"/>
    <w:rsid w:val="00965519"/>
    <w:rsid w:val="00965A9E"/>
    <w:rsid w:val="00965D2B"/>
    <w:rsid w:val="00965E64"/>
    <w:rsid w:val="009668A0"/>
    <w:rsid w:val="00966918"/>
    <w:rsid w:val="00966BDE"/>
    <w:rsid w:val="009678CA"/>
    <w:rsid w:val="00967CF2"/>
    <w:rsid w:val="009719F5"/>
    <w:rsid w:val="00971D6A"/>
    <w:rsid w:val="0097202D"/>
    <w:rsid w:val="009722CE"/>
    <w:rsid w:val="009727B8"/>
    <w:rsid w:val="00972B2C"/>
    <w:rsid w:val="00972D1D"/>
    <w:rsid w:val="00973228"/>
    <w:rsid w:val="00973316"/>
    <w:rsid w:val="00973496"/>
    <w:rsid w:val="00973A1F"/>
    <w:rsid w:val="00973E70"/>
    <w:rsid w:val="00974212"/>
    <w:rsid w:val="0097474E"/>
    <w:rsid w:val="00974927"/>
    <w:rsid w:val="00974ABE"/>
    <w:rsid w:val="00974FBB"/>
    <w:rsid w:val="00975924"/>
    <w:rsid w:val="009767FD"/>
    <w:rsid w:val="009768AD"/>
    <w:rsid w:val="00977100"/>
    <w:rsid w:val="00977108"/>
    <w:rsid w:val="0097751D"/>
    <w:rsid w:val="00977925"/>
    <w:rsid w:val="00977B7B"/>
    <w:rsid w:val="009801FF"/>
    <w:rsid w:val="009805D5"/>
    <w:rsid w:val="00980908"/>
    <w:rsid w:val="00980B02"/>
    <w:rsid w:val="00981332"/>
    <w:rsid w:val="0098163A"/>
    <w:rsid w:val="00981EE2"/>
    <w:rsid w:val="00982209"/>
    <w:rsid w:val="00982599"/>
    <w:rsid w:val="00982B78"/>
    <w:rsid w:val="009836CE"/>
    <w:rsid w:val="009836ED"/>
    <w:rsid w:val="009837D4"/>
    <w:rsid w:val="009837DC"/>
    <w:rsid w:val="009837DE"/>
    <w:rsid w:val="00983C48"/>
    <w:rsid w:val="00983CB1"/>
    <w:rsid w:val="00983FFE"/>
    <w:rsid w:val="00984745"/>
    <w:rsid w:val="00984B53"/>
    <w:rsid w:val="00984EAE"/>
    <w:rsid w:val="009851A0"/>
    <w:rsid w:val="00985746"/>
    <w:rsid w:val="00985B53"/>
    <w:rsid w:val="00985CE0"/>
    <w:rsid w:val="00985F64"/>
    <w:rsid w:val="009862B4"/>
    <w:rsid w:val="0098639F"/>
    <w:rsid w:val="009863AC"/>
    <w:rsid w:val="00986E6C"/>
    <w:rsid w:val="00986F71"/>
    <w:rsid w:val="00987DEA"/>
    <w:rsid w:val="0099076A"/>
    <w:rsid w:val="00991034"/>
    <w:rsid w:val="009912E5"/>
    <w:rsid w:val="00991931"/>
    <w:rsid w:val="00993FD6"/>
    <w:rsid w:val="0099432C"/>
    <w:rsid w:val="0099481C"/>
    <w:rsid w:val="00994B1F"/>
    <w:rsid w:val="00994F5F"/>
    <w:rsid w:val="00995C5C"/>
    <w:rsid w:val="00995D54"/>
    <w:rsid w:val="009969D7"/>
    <w:rsid w:val="0099732D"/>
    <w:rsid w:val="00997445"/>
    <w:rsid w:val="00997F5A"/>
    <w:rsid w:val="009A0010"/>
    <w:rsid w:val="009A1940"/>
    <w:rsid w:val="009A1AD6"/>
    <w:rsid w:val="009A1CBC"/>
    <w:rsid w:val="009A2176"/>
    <w:rsid w:val="009A21A1"/>
    <w:rsid w:val="009A2AD9"/>
    <w:rsid w:val="009A3378"/>
    <w:rsid w:val="009A34F2"/>
    <w:rsid w:val="009A3517"/>
    <w:rsid w:val="009A462A"/>
    <w:rsid w:val="009A4E44"/>
    <w:rsid w:val="009A55EC"/>
    <w:rsid w:val="009A5DEA"/>
    <w:rsid w:val="009A62F1"/>
    <w:rsid w:val="009A6F9C"/>
    <w:rsid w:val="009A721D"/>
    <w:rsid w:val="009A7337"/>
    <w:rsid w:val="009A76D8"/>
    <w:rsid w:val="009B0419"/>
    <w:rsid w:val="009B0835"/>
    <w:rsid w:val="009B09A5"/>
    <w:rsid w:val="009B0AF7"/>
    <w:rsid w:val="009B0C65"/>
    <w:rsid w:val="009B1844"/>
    <w:rsid w:val="009B191D"/>
    <w:rsid w:val="009B1AA7"/>
    <w:rsid w:val="009B1B25"/>
    <w:rsid w:val="009B1CC1"/>
    <w:rsid w:val="009B1E64"/>
    <w:rsid w:val="009B1FFF"/>
    <w:rsid w:val="009B2114"/>
    <w:rsid w:val="009B2194"/>
    <w:rsid w:val="009B2562"/>
    <w:rsid w:val="009B30D9"/>
    <w:rsid w:val="009B324F"/>
    <w:rsid w:val="009B39ED"/>
    <w:rsid w:val="009B3FDD"/>
    <w:rsid w:val="009B46AD"/>
    <w:rsid w:val="009B4E41"/>
    <w:rsid w:val="009B54AD"/>
    <w:rsid w:val="009B55F2"/>
    <w:rsid w:val="009B59FF"/>
    <w:rsid w:val="009B62C8"/>
    <w:rsid w:val="009B64EE"/>
    <w:rsid w:val="009B65A2"/>
    <w:rsid w:val="009B66F1"/>
    <w:rsid w:val="009B6CB1"/>
    <w:rsid w:val="009B70F8"/>
    <w:rsid w:val="009B7514"/>
    <w:rsid w:val="009B759F"/>
    <w:rsid w:val="009B7A50"/>
    <w:rsid w:val="009B7EE7"/>
    <w:rsid w:val="009C0ADA"/>
    <w:rsid w:val="009C0B55"/>
    <w:rsid w:val="009C1748"/>
    <w:rsid w:val="009C1FCC"/>
    <w:rsid w:val="009C3409"/>
    <w:rsid w:val="009C4E98"/>
    <w:rsid w:val="009C5296"/>
    <w:rsid w:val="009C55D4"/>
    <w:rsid w:val="009C563D"/>
    <w:rsid w:val="009C5CB4"/>
    <w:rsid w:val="009C5D1E"/>
    <w:rsid w:val="009C69A2"/>
    <w:rsid w:val="009C723E"/>
    <w:rsid w:val="009C76F1"/>
    <w:rsid w:val="009C779D"/>
    <w:rsid w:val="009C7F44"/>
    <w:rsid w:val="009D0209"/>
    <w:rsid w:val="009D03D9"/>
    <w:rsid w:val="009D03F6"/>
    <w:rsid w:val="009D197A"/>
    <w:rsid w:val="009D1AD8"/>
    <w:rsid w:val="009D1F86"/>
    <w:rsid w:val="009D1FD6"/>
    <w:rsid w:val="009D2167"/>
    <w:rsid w:val="009D2636"/>
    <w:rsid w:val="009D3BEB"/>
    <w:rsid w:val="009D40BC"/>
    <w:rsid w:val="009D4260"/>
    <w:rsid w:val="009D44A9"/>
    <w:rsid w:val="009D44AD"/>
    <w:rsid w:val="009D45CB"/>
    <w:rsid w:val="009D47B9"/>
    <w:rsid w:val="009D49E9"/>
    <w:rsid w:val="009D4CEC"/>
    <w:rsid w:val="009D4EE0"/>
    <w:rsid w:val="009D5690"/>
    <w:rsid w:val="009D5DB9"/>
    <w:rsid w:val="009D5EAC"/>
    <w:rsid w:val="009D654B"/>
    <w:rsid w:val="009D6DB1"/>
    <w:rsid w:val="009D7DC9"/>
    <w:rsid w:val="009E033F"/>
    <w:rsid w:val="009E058E"/>
    <w:rsid w:val="009E18D1"/>
    <w:rsid w:val="009E1C78"/>
    <w:rsid w:val="009E1EA4"/>
    <w:rsid w:val="009E230C"/>
    <w:rsid w:val="009E2491"/>
    <w:rsid w:val="009E2560"/>
    <w:rsid w:val="009E25E6"/>
    <w:rsid w:val="009E2C58"/>
    <w:rsid w:val="009E3771"/>
    <w:rsid w:val="009E3ED1"/>
    <w:rsid w:val="009E42F7"/>
    <w:rsid w:val="009E4D41"/>
    <w:rsid w:val="009E4F0E"/>
    <w:rsid w:val="009E531E"/>
    <w:rsid w:val="009E5AE0"/>
    <w:rsid w:val="009E5DDB"/>
    <w:rsid w:val="009E5E22"/>
    <w:rsid w:val="009E66F8"/>
    <w:rsid w:val="009E6717"/>
    <w:rsid w:val="009E6737"/>
    <w:rsid w:val="009E6A56"/>
    <w:rsid w:val="009E6B22"/>
    <w:rsid w:val="009E70E2"/>
    <w:rsid w:val="009E7172"/>
    <w:rsid w:val="009E78C9"/>
    <w:rsid w:val="009E7B00"/>
    <w:rsid w:val="009E7DB1"/>
    <w:rsid w:val="009F0349"/>
    <w:rsid w:val="009F05E2"/>
    <w:rsid w:val="009F0690"/>
    <w:rsid w:val="009F107D"/>
    <w:rsid w:val="009F2BBE"/>
    <w:rsid w:val="009F2D5E"/>
    <w:rsid w:val="009F3E6C"/>
    <w:rsid w:val="009F4360"/>
    <w:rsid w:val="009F436F"/>
    <w:rsid w:val="009F498C"/>
    <w:rsid w:val="009F49DB"/>
    <w:rsid w:val="009F625B"/>
    <w:rsid w:val="009F686F"/>
    <w:rsid w:val="009F6E9F"/>
    <w:rsid w:val="009F71A8"/>
    <w:rsid w:val="009F71CB"/>
    <w:rsid w:val="009F72AA"/>
    <w:rsid w:val="009F7387"/>
    <w:rsid w:val="009F7715"/>
    <w:rsid w:val="009F779C"/>
    <w:rsid w:val="009F7ADD"/>
    <w:rsid w:val="00A007D4"/>
    <w:rsid w:val="00A0104F"/>
    <w:rsid w:val="00A014F5"/>
    <w:rsid w:val="00A0188C"/>
    <w:rsid w:val="00A022BA"/>
    <w:rsid w:val="00A0255A"/>
    <w:rsid w:val="00A025CB"/>
    <w:rsid w:val="00A02E8B"/>
    <w:rsid w:val="00A03087"/>
    <w:rsid w:val="00A03108"/>
    <w:rsid w:val="00A03150"/>
    <w:rsid w:val="00A03460"/>
    <w:rsid w:val="00A040CD"/>
    <w:rsid w:val="00A04C0F"/>
    <w:rsid w:val="00A060E0"/>
    <w:rsid w:val="00A06242"/>
    <w:rsid w:val="00A0628A"/>
    <w:rsid w:val="00A0636E"/>
    <w:rsid w:val="00A063C7"/>
    <w:rsid w:val="00A06860"/>
    <w:rsid w:val="00A07050"/>
    <w:rsid w:val="00A0714E"/>
    <w:rsid w:val="00A0735B"/>
    <w:rsid w:val="00A077F2"/>
    <w:rsid w:val="00A07CED"/>
    <w:rsid w:val="00A07E87"/>
    <w:rsid w:val="00A07F64"/>
    <w:rsid w:val="00A11176"/>
    <w:rsid w:val="00A11860"/>
    <w:rsid w:val="00A118ED"/>
    <w:rsid w:val="00A119F5"/>
    <w:rsid w:val="00A11E07"/>
    <w:rsid w:val="00A11EBC"/>
    <w:rsid w:val="00A123FC"/>
    <w:rsid w:val="00A1240A"/>
    <w:rsid w:val="00A1243C"/>
    <w:rsid w:val="00A12A44"/>
    <w:rsid w:val="00A12F4C"/>
    <w:rsid w:val="00A12F5F"/>
    <w:rsid w:val="00A13942"/>
    <w:rsid w:val="00A1398C"/>
    <w:rsid w:val="00A1426A"/>
    <w:rsid w:val="00A14D30"/>
    <w:rsid w:val="00A14D9F"/>
    <w:rsid w:val="00A153FC"/>
    <w:rsid w:val="00A157F6"/>
    <w:rsid w:val="00A15B04"/>
    <w:rsid w:val="00A1603B"/>
    <w:rsid w:val="00A163DB"/>
    <w:rsid w:val="00A16C45"/>
    <w:rsid w:val="00A17128"/>
    <w:rsid w:val="00A173E1"/>
    <w:rsid w:val="00A17444"/>
    <w:rsid w:val="00A17FCF"/>
    <w:rsid w:val="00A20275"/>
    <w:rsid w:val="00A20AE4"/>
    <w:rsid w:val="00A20DC0"/>
    <w:rsid w:val="00A20FF0"/>
    <w:rsid w:val="00A213A3"/>
    <w:rsid w:val="00A214A1"/>
    <w:rsid w:val="00A21614"/>
    <w:rsid w:val="00A21C28"/>
    <w:rsid w:val="00A22118"/>
    <w:rsid w:val="00A2265A"/>
    <w:rsid w:val="00A2273E"/>
    <w:rsid w:val="00A22E1A"/>
    <w:rsid w:val="00A2330F"/>
    <w:rsid w:val="00A23848"/>
    <w:rsid w:val="00A24224"/>
    <w:rsid w:val="00A24768"/>
    <w:rsid w:val="00A24786"/>
    <w:rsid w:val="00A26394"/>
    <w:rsid w:val="00A2656C"/>
    <w:rsid w:val="00A2657D"/>
    <w:rsid w:val="00A275FA"/>
    <w:rsid w:val="00A27E12"/>
    <w:rsid w:val="00A3099B"/>
    <w:rsid w:val="00A311E5"/>
    <w:rsid w:val="00A3183E"/>
    <w:rsid w:val="00A31CA2"/>
    <w:rsid w:val="00A327F7"/>
    <w:rsid w:val="00A3285D"/>
    <w:rsid w:val="00A32994"/>
    <w:rsid w:val="00A32D4B"/>
    <w:rsid w:val="00A33827"/>
    <w:rsid w:val="00A33A6B"/>
    <w:rsid w:val="00A33B82"/>
    <w:rsid w:val="00A33FE6"/>
    <w:rsid w:val="00A34F16"/>
    <w:rsid w:val="00A34FF0"/>
    <w:rsid w:val="00A35159"/>
    <w:rsid w:val="00A35D1E"/>
    <w:rsid w:val="00A35F97"/>
    <w:rsid w:val="00A360A3"/>
    <w:rsid w:val="00A3657E"/>
    <w:rsid w:val="00A36D48"/>
    <w:rsid w:val="00A36DFA"/>
    <w:rsid w:val="00A378C5"/>
    <w:rsid w:val="00A40739"/>
    <w:rsid w:val="00A408F4"/>
    <w:rsid w:val="00A40B83"/>
    <w:rsid w:val="00A40D5F"/>
    <w:rsid w:val="00A40DCB"/>
    <w:rsid w:val="00A415ED"/>
    <w:rsid w:val="00A41602"/>
    <w:rsid w:val="00A42CEE"/>
    <w:rsid w:val="00A44141"/>
    <w:rsid w:val="00A4515C"/>
    <w:rsid w:val="00A462F2"/>
    <w:rsid w:val="00A464EB"/>
    <w:rsid w:val="00A465C7"/>
    <w:rsid w:val="00A4765C"/>
    <w:rsid w:val="00A47790"/>
    <w:rsid w:val="00A47CD7"/>
    <w:rsid w:val="00A5076E"/>
    <w:rsid w:val="00A508B9"/>
    <w:rsid w:val="00A50EF4"/>
    <w:rsid w:val="00A512CF"/>
    <w:rsid w:val="00A513B3"/>
    <w:rsid w:val="00A51781"/>
    <w:rsid w:val="00A52338"/>
    <w:rsid w:val="00A52949"/>
    <w:rsid w:val="00A530ED"/>
    <w:rsid w:val="00A53285"/>
    <w:rsid w:val="00A53C1C"/>
    <w:rsid w:val="00A53FBB"/>
    <w:rsid w:val="00A5401B"/>
    <w:rsid w:val="00A540DC"/>
    <w:rsid w:val="00A54266"/>
    <w:rsid w:val="00A542A5"/>
    <w:rsid w:val="00A546DF"/>
    <w:rsid w:val="00A54945"/>
    <w:rsid w:val="00A5542E"/>
    <w:rsid w:val="00A55DC4"/>
    <w:rsid w:val="00A565E4"/>
    <w:rsid w:val="00A572E9"/>
    <w:rsid w:val="00A6006B"/>
    <w:rsid w:val="00A608EC"/>
    <w:rsid w:val="00A60C3C"/>
    <w:rsid w:val="00A61466"/>
    <w:rsid w:val="00A6262A"/>
    <w:rsid w:val="00A62F22"/>
    <w:rsid w:val="00A634FC"/>
    <w:rsid w:val="00A6356E"/>
    <w:rsid w:val="00A63ADC"/>
    <w:rsid w:val="00A63EBD"/>
    <w:rsid w:val="00A65284"/>
    <w:rsid w:val="00A65A15"/>
    <w:rsid w:val="00A65B2B"/>
    <w:rsid w:val="00A65B54"/>
    <w:rsid w:val="00A65E39"/>
    <w:rsid w:val="00A66573"/>
    <w:rsid w:val="00A66EF6"/>
    <w:rsid w:val="00A67241"/>
    <w:rsid w:val="00A6744D"/>
    <w:rsid w:val="00A67692"/>
    <w:rsid w:val="00A67D51"/>
    <w:rsid w:val="00A67DDB"/>
    <w:rsid w:val="00A70DD9"/>
    <w:rsid w:val="00A712FF"/>
    <w:rsid w:val="00A715E9"/>
    <w:rsid w:val="00A71F17"/>
    <w:rsid w:val="00A72D1B"/>
    <w:rsid w:val="00A72DC5"/>
    <w:rsid w:val="00A72F9D"/>
    <w:rsid w:val="00A73147"/>
    <w:rsid w:val="00A73148"/>
    <w:rsid w:val="00A73A7E"/>
    <w:rsid w:val="00A751B7"/>
    <w:rsid w:val="00A7560A"/>
    <w:rsid w:val="00A76964"/>
    <w:rsid w:val="00A76BBC"/>
    <w:rsid w:val="00A76CBD"/>
    <w:rsid w:val="00A772E5"/>
    <w:rsid w:val="00A7763B"/>
    <w:rsid w:val="00A7772B"/>
    <w:rsid w:val="00A802FF"/>
    <w:rsid w:val="00A80759"/>
    <w:rsid w:val="00A81402"/>
    <w:rsid w:val="00A819B0"/>
    <w:rsid w:val="00A81FC3"/>
    <w:rsid w:val="00A82259"/>
    <w:rsid w:val="00A824C0"/>
    <w:rsid w:val="00A83A79"/>
    <w:rsid w:val="00A83DC6"/>
    <w:rsid w:val="00A83F20"/>
    <w:rsid w:val="00A843B5"/>
    <w:rsid w:val="00A845CF"/>
    <w:rsid w:val="00A847F3"/>
    <w:rsid w:val="00A8538B"/>
    <w:rsid w:val="00A857FC"/>
    <w:rsid w:val="00A8611C"/>
    <w:rsid w:val="00A86378"/>
    <w:rsid w:val="00A868C1"/>
    <w:rsid w:val="00A87776"/>
    <w:rsid w:val="00A87A41"/>
    <w:rsid w:val="00A87A48"/>
    <w:rsid w:val="00A87AD5"/>
    <w:rsid w:val="00A87E0D"/>
    <w:rsid w:val="00A87F27"/>
    <w:rsid w:val="00A901E1"/>
    <w:rsid w:val="00A91FE8"/>
    <w:rsid w:val="00A926E5"/>
    <w:rsid w:val="00A92DF5"/>
    <w:rsid w:val="00A92F9D"/>
    <w:rsid w:val="00A936D4"/>
    <w:rsid w:val="00A937E4"/>
    <w:rsid w:val="00A93B0C"/>
    <w:rsid w:val="00A94D70"/>
    <w:rsid w:val="00A94F5E"/>
    <w:rsid w:val="00A951B6"/>
    <w:rsid w:val="00A95CA5"/>
    <w:rsid w:val="00A9619A"/>
    <w:rsid w:val="00A96256"/>
    <w:rsid w:val="00A965F7"/>
    <w:rsid w:val="00A969B6"/>
    <w:rsid w:val="00A96BE4"/>
    <w:rsid w:val="00A96F61"/>
    <w:rsid w:val="00A97DD8"/>
    <w:rsid w:val="00AA000C"/>
    <w:rsid w:val="00AA00AF"/>
    <w:rsid w:val="00AA1390"/>
    <w:rsid w:val="00AA16BE"/>
    <w:rsid w:val="00AA2A7A"/>
    <w:rsid w:val="00AA2ACE"/>
    <w:rsid w:val="00AA3461"/>
    <w:rsid w:val="00AA35B5"/>
    <w:rsid w:val="00AA3DAB"/>
    <w:rsid w:val="00AA46E6"/>
    <w:rsid w:val="00AA5125"/>
    <w:rsid w:val="00AA5165"/>
    <w:rsid w:val="00AA5511"/>
    <w:rsid w:val="00AA5975"/>
    <w:rsid w:val="00AA5E2A"/>
    <w:rsid w:val="00AA687D"/>
    <w:rsid w:val="00AA6899"/>
    <w:rsid w:val="00AA7605"/>
    <w:rsid w:val="00AB03FD"/>
    <w:rsid w:val="00AB0D82"/>
    <w:rsid w:val="00AB1BE1"/>
    <w:rsid w:val="00AB2A4D"/>
    <w:rsid w:val="00AB2A51"/>
    <w:rsid w:val="00AB2CD8"/>
    <w:rsid w:val="00AB2F07"/>
    <w:rsid w:val="00AB2FAA"/>
    <w:rsid w:val="00AB310D"/>
    <w:rsid w:val="00AB31B6"/>
    <w:rsid w:val="00AB32EA"/>
    <w:rsid w:val="00AB3E65"/>
    <w:rsid w:val="00AB49A2"/>
    <w:rsid w:val="00AB4EE4"/>
    <w:rsid w:val="00AB591C"/>
    <w:rsid w:val="00AB6F22"/>
    <w:rsid w:val="00AB6FF0"/>
    <w:rsid w:val="00AB7663"/>
    <w:rsid w:val="00AC01A7"/>
    <w:rsid w:val="00AC07D1"/>
    <w:rsid w:val="00AC1064"/>
    <w:rsid w:val="00AC1125"/>
    <w:rsid w:val="00AC1188"/>
    <w:rsid w:val="00AC1D8E"/>
    <w:rsid w:val="00AC1DF4"/>
    <w:rsid w:val="00AC1E10"/>
    <w:rsid w:val="00AC1FBD"/>
    <w:rsid w:val="00AC251A"/>
    <w:rsid w:val="00AC37DD"/>
    <w:rsid w:val="00AC39E3"/>
    <w:rsid w:val="00AC3C27"/>
    <w:rsid w:val="00AC401E"/>
    <w:rsid w:val="00AC497F"/>
    <w:rsid w:val="00AC49D2"/>
    <w:rsid w:val="00AC5686"/>
    <w:rsid w:val="00AC5D28"/>
    <w:rsid w:val="00AC5FDB"/>
    <w:rsid w:val="00AC600A"/>
    <w:rsid w:val="00AC62C0"/>
    <w:rsid w:val="00AC630F"/>
    <w:rsid w:val="00AC6A1E"/>
    <w:rsid w:val="00AC6A79"/>
    <w:rsid w:val="00AC6AC5"/>
    <w:rsid w:val="00AC6F86"/>
    <w:rsid w:val="00AC731A"/>
    <w:rsid w:val="00AC76DF"/>
    <w:rsid w:val="00AD04AB"/>
    <w:rsid w:val="00AD0ABB"/>
    <w:rsid w:val="00AD0F7C"/>
    <w:rsid w:val="00AD1B1B"/>
    <w:rsid w:val="00AD22CA"/>
    <w:rsid w:val="00AD2314"/>
    <w:rsid w:val="00AD2F6E"/>
    <w:rsid w:val="00AD3764"/>
    <w:rsid w:val="00AD3AAC"/>
    <w:rsid w:val="00AD57AE"/>
    <w:rsid w:val="00AD5876"/>
    <w:rsid w:val="00AD7884"/>
    <w:rsid w:val="00AD7978"/>
    <w:rsid w:val="00AD797A"/>
    <w:rsid w:val="00AD7DDA"/>
    <w:rsid w:val="00AE014E"/>
    <w:rsid w:val="00AE017D"/>
    <w:rsid w:val="00AE01C9"/>
    <w:rsid w:val="00AE032E"/>
    <w:rsid w:val="00AE0DA7"/>
    <w:rsid w:val="00AE0F26"/>
    <w:rsid w:val="00AE15E1"/>
    <w:rsid w:val="00AE166A"/>
    <w:rsid w:val="00AE17EF"/>
    <w:rsid w:val="00AE1936"/>
    <w:rsid w:val="00AE1D7A"/>
    <w:rsid w:val="00AE1DBF"/>
    <w:rsid w:val="00AE3262"/>
    <w:rsid w:val="00AE35DC"/>
    <w:rsid w:val="00AE3857"/>
    <w:rsid w:val="00AE3B66"/>
    <w:rsid w:val="00AE4137"/>
    <w:rsid w:val="00AE4181"/>
    <w:rsid w:val="00AE429F"/>
    <w:rsid w:val="00AE4340"/>
    <w:rsid w:val="00AE436B"/>
    <w:rsid w:val="00AE43EB"/>
    <w:rsid w:val="00AE489D"/>
    <w:rsid w:val="00AE578E"/>
    <w:rsid w:val="00AE66FC"/>
    <w:rsid w:val="00AE7316"/>
    <w:rsid w:val="00AE7364"/>
    <w:rsid w:val="00AE7403"/>
    <w:rsid w:val="00AF0EF4"/>
    <w:rsid w:val="00AF1D37"/>
    <w:rsid w:val="00AF25F0"/>
    <w:rsid w:val="00AF2C07"/>
    <w:rsid w:val="00AF32A9"/>
    <w:rsid w:val="00AF421E"/>
    <w:rsid w:val="00AF56E4"/>
    <w:rsid w:val="00AF57C2"/>
    <w:rsid w:val="00AF588E"/>
    <w:rsid w:val="00AF6279"/>
    <w:rsid w:val="00AF6651"/>
    <w:rsid w:val="00AF6A95"/>
    <w:rsid w:val="00AF6F4F"/>
    <w:rsid w:val="00AF728F"/>
    <w:rsid w:val="00B00446"/>
    <w:rsid w:val="00B0046C"/>
    <w:rsid w:val="00B006BF"/>
    <w:rsid w:val="00B01CE3"/>
    <w:rsid w:val="00B01D2C"/>
    <w:rsid w:val="00B021DA"/>
    <w:rsid w:val="00B026BC"/>
    <w:rsid w:val="00B028D5"/>
    <w:rsid w:val="00B02E7B"/>
    <w:rsid w:val="00B035DD"/>
    <w:rsid w:val="00B037DD"/>
    <w:rsid w:val="00B03A95"/>
    <w:rsid w:val="00B03C65"/>
    <w:rsid w:val="00B04770"/>
    <w:rsid w:val="00B04C0F"/>
    <w:rsid w:val="00B04F2E"/>
    <w:rsid w:val="00B05320"/>
    <w:rsid w:val="00B053D2"/>
    <w:rsid w:val="00B05F1A"/>
    <w:rsid w:val="00B06896"/>
    <w:rsid w:val="00B07A38"/>
    <w:rsid w:val="00B104BD"/>
    <w:rsid w:val="00B108D6"/>
    <w:rsid w:val="00B1149B"/>
    <w:rsid w:val="00B11A40"/>
    <w:rsid w:val="00B11F8E"/>
    <w:rsid w:val="00B1211E"/>
    <w:rsid w:val="00B1250D"/>
    <w:rsid w:val="00B12618"/>
    <w:rsid w:val="00B12FFF"/>
    <w:rsid w:val="00B130AA"/>
    <w:rsid w:val="00B14960"/>
    <w:rsid w:val="00B149A7"/>
    <w:rsid w:val="00B1535B"/>
    <w:rsid w:val="00B158A9"/>
    <w:rsid w:val="00B158F3"/>
    <w:rsid w:val="00B15E30"/>
    <w:rsid w:val="00B16153"/>
    <w:rsid w:val="00B16DAE"/>
    <w:rsid w:val="00B171CF"/>
    <w:rsid w:val="00B1733E"/>
    <w:rsid w:val="00B2050D"/>
    <w:rsid w:val="00B20CD7"/>
    <w:rsid w:val="00B20D96"/>
    <w:rsid w:val="00B2106B"/>
    <w:rsid w:val="00B2159C"/>
    <w:rsid w:val="00B21C9D"/>
    <w:rsid w:val="00B224DD"/>
    <w:rsid w:val="00B22711"/>
    <w:rsid w:val="00B22C29"/>
    <w:rsid w:val="00B22F5A"/>
    <w:rsid w:val="00B236F9"/>
    <w:rsid w:val="00B23AFC"/>
    <w:rsid w:val="00B23DD6"/>
    <w:rsid w:val="00B23F9B"/>
    <w:rsid w:val="00B24258"/>
    <w:rsid w:val="00B242C0"/>
    <w:rsid w:val="00B24B64"/>
    <w:rsid w:val="00B24E11"/>
    <w:rsid w:val="00B250A6"/>
    <w:rsid w:val="00B25172"/>
    <w:rsid w:val="00B2543E"/>
    <w:rsid w:val="00B2585B"/>
    <w:rsid w:val="00B25913"/>
    <w:rsid w:val="00B2592B"/>
    <w:rsid w:val="00B25C2E"/>
    <w:rsid w:val="00B25DE7"/>
    <w:rsid w:val="00B2643D"/>
    <w:rsid w:val="00B264D0"/>
    <w:rsid w:val="00B273CF"/>
    <w:rsid w:val="00B27F15"/>
    <w:rsid w:val="00B27F46"/>
    <w:rsid w:val="00B3013E"/>
    <w:rsid w:val="00B30251"/>
    <w:rsid w:val="00B3063C"/>
    <w:rsid w:val="00B311A5"/>
    <w:rsid w:val="00B31398"/>
    <w:rsid w:val="00B313F8"/>
    <w:rsid w:val="00B31831"/>
    <w:rsid w:val="00B319DB"/>
    <w:rsid w:val="00B32115"/>
    <w:rsid w:val="00B324DC"/>
    <w:rsid w:val="00B3261D"/>
    <w:rsid w:val="00B32A45"/>
    <w:rsid w:val="00B33143"/>
    <w:rsid w:val="00B333F9"/>
    <w:rsid w:val="00B34ED2"/>
    <w:rsid w:val="00B351D1"/>
    <w:rsid w:val="00B354C1"/>
    <w:rsid w:val="00B358B9"/>
    <w:rsid w:val="00B35A5F"/>
    <w:rsid w:val="00B35B14"/>
    <w:rsid w:val="00B36784"/>
    <w:rsid w:val="00B36D6E"/>
    <w:rsid w:val="00B37760"/>
    <w:rsid w:val="00B37A2A"/>
    <w:rsid w:val="00B40062"/>
    <w:rsid w:val="00B40903"/>
    <w:rsid w:val="00B40DAA"/>
    <w:rsid w:val="00B41062"/>
    <w:rsid w:val="00B411A6"/>
    <w:rsid w:val="00B42D74"/>
    <w:rsid w:val="00B43052"/>
    <w:rsid w:val="00B43588"/>
    <w:rsid w:val="00B439D4"/>
    <w:rsid w:val="00B43C1E"/>
    <w:rsid w:val="00B443E7"/>
    <w:rsid w:val="00B44499"/>
    <w:rsid w:val="00B445DD"/>
    <w:rsid w:val="00B44C66"/>
    <w:rsid w:val="00B450C2"/>
    <w:rsid w:val="00B45207"/>
    <w:rsid w:val="00B45587"/>
    <w:rsid w:val="00B460CC"/>
    <w:rsid w:val="00B4642C"/>
    <w:rsid w:val="00B46539"/>
    <w:rsid w:val="00B46F92"/>
    <w:rsid w:val="00B47AF4"/>
    <w:rsid w:val="00B47F78"/>
    <w:rsid w:val="00B506D9"/>
    <w:rsid w:val="00B50DCE"/>
    <w:rsid w:val="00B50DD7"/>
    <w:rsid w:val="00B51A80"/>
    <w:rsid w:val="00B5249A"/>
    <w:rsid w:val="00B52915"/>
    <w:rsid w:val="00B52B91"/>
    <w:rsid w:val="00B5361B"/>
    <w:rsid w:val="00B53803"/>
    <w:rsid w:val="00B53900"/>
    <w:rsid w:val="00B539B9"/>
    <w:rsid w:val="00B53A82"/>
    <w:rsid w:val="00B53DCC"/>
    <w:rsid w:val="00B53DDE"/>
    <w:rsid w:val="00B54610"/>
    <w:rsid w:val="00B5481E"/>
    <w:rsid w:val="00B54E47"/>
    <w:rsid w:val="00B550B4"/>
    <w:rsid w:val="00B5568F"/>
    <w:rsid w:val="00B55DB8"/>
    <w:rsid w:val="00B56160"/>
    <w:rsid w:val="00B56866"/>
    <w:rsid w:val="00B57486"/>
    <w:rsid w:val="00B5776D"/>
    <w:rsid w:val="00B57F1D"/>
    <w:rsid w:val="00B5909E"/>
    <w:rsid w:val="00B600DA"/>
    <w:rsid w:val="00B602CC"/>
    <w:rsid w:val="00B60691"/>
    <w:rsid w:val="00B6098F"/>
    <w:rsid w:val="00B609A9"/>
    <w:rsid w:val="00B60ED4"/>
    <w:rsid w:val="00B61629"/>
    <w:rsid w:val="00B62480"/>
    <w:rsid w:val="00B625B7"/>
    <w:rsid w:val="00B62778"/>
    <w:rsid w:val="00B627B0"/>
    <w:rsid w:val="00B629F1"/>
    <w:rsid w:val="00B634D9"/>
    <w:rsid w:val="00B63635"/>
    <w:rsid w:val="00B64632"/>
    <w:rsid w:val="00B649AA"/>
    <w:rsid w:val="00B657C9"/>
    <w:rsid w:val="00B65F16"/>
    <w:rsid w:val="00B664FF"/>
    <w:rsid w:val="00B6725E"/>
    <w:rsid w:val="00B6747B"/>
    <w:rsid w:val="00B67AF7"/>
    <w:rsid w:val="00B708E1"/>
    <w:rsid w:val="00B70D35"/>
    <w:rsid w:val="00B71722"/>
    <w:rsid w:val="00B71C60"/>
    <w:rsid w:val="00B71FA9"/>
    <w:rsid w:val="00B72335"/>
    <w:rsid w:val="00B72724"/>
    <w:rsid w:val="00B72867"/>
    <w:rsid w:val="00B732B0"/>
    <w:rsid w:val="00B73652"/>
    <w:rsid w:val="00B739E8"/>
    <w:rsid w:val="00B741A0"/>
    <w:rsid w:val="00B745B8"/>
    <w:rsid w:val="00B74683"/>
    <w:rsid w:val="00B749DF"/>
    <w:rsid w:val="00B762EA"/>
    <w:rsid w:val="00B76411"/>
    <w:rsid w:val="00B7673B"/>
    <w:rsid w:val="00B77313"/>
    <w:rsid w:val="00B778AA"/>
    <w:rsid w:val="00B779AA"/>
    <w:rsid w:val="00B77A07"/>
    <w:rsid w:val="00B80AAA"/>
    <w:rsid w:val="00B80AEB"/>
    <w:rsid w:val="00B81129"/>
    <w:rsid w:val="00B82112"/>
    <w:rsid w:val="00B821F0"/>
    <w:rsid w:val="00B827A1"/>
    <w:rsid w:val="00B82991"/>
    <w:rsid w:val="00B83566"/>
    <w:rsid w:val="00B83A10"/>
    <w:rsid w:val="00B8433C"/>
    <w:rsid w:val="00B8455A"/>
    <w:rsid w:val="00B84B3A"/>
    <w:rsid w:val="00B85474"/>
    <w:rsid w:val="00B856D0"/>
    <w:rsid w:val="00B857E2"/>
    <w:rsid w:val="00B8614E"/>
    <w:rsid w:val="00B86764"/>
    <w:rsid w:val="00B86982"/>
    <w:rsid w:val="00B874B1"/>
    <w:rsid w:val="00B874C7"/>
    <w:rsid w:val="00B874D2"/>
    <w:rsid w:val="00B8794F"/>
    <w:rsid w:val="00B87BEC"/>
    <w:rsid w:val="00B90874"/>
    <w:rsid w:val="00B90896"/>
    <w:rsid w:val="00B916D9"/>
    <w:rsid w:val="00B91864"/>
    <w:rsid w:val="00B91B48"/>
    <w:rsid w:val="00B91DF0"/>
    <w:rsid w:val="00B9230A"/>
    <w:rsid w:val="00B923FC"/>
    <w:rsid w:val="00B92709"/>
    <w:rsid w:val="00B927ED"/>
    <w:rsid w:val="00B9290F"/>
    <w:rsid w:val="00B9299B"/>
    <w:rsid w:val="00B92C6C"/>
    <w:rsid w:val="00B94081"/>
    <w:rsid w:val="00B94B56"/>
    <w:rsid w:val="00B95298"/>
    <w:rsid w:val="00B95656"/>
    <w:rsid w:val="00B95A4D"/>
    <w:rsid w:val="00B96B8E"/>
    <w:rsid w:val="00B970B5"/>
    <w:rsid w:val="00B979AC"/>
    <w:rsid w:val="00B97C63"/>
    <w:rsid w:val="00B97E83"/>
    <w:rsid w:val="00B97F05"/>
    <w:rsid w:val="00BA02D6"/>
    <w:rsid w:val="00BA033A"/>
    <w:rsid w:val="00BA03B9"/>
    <w:rsid w:val="00BA0C56"/>
    <w:rsid w:val="00BA12D2"/>
    <w:rsid w:val="00BA1570"/>
    <w:rsid w:val="00BA15BD"/>
    <w:rsid w:val="00BA25F6"/>
    <w:rsid w:val="00BA2985"/>
    <w:rsid w:val="00BA2E57"/>
    <w:rsid w:val="00BA32B8"/>
    <w:rsid w:val="00BA32BB"/>
    <w:rsid w:val="00BA36C6"/>
    <w:rsid w:val="00BA3A40"/>
    <w:rsid w:val="00BA3BD0"/>
    <w:rsid w:val="00BA42C5"/>
    <w:rsid w:val="00BA4BD9"/>
    <w:rsid w:val="00BA5198"/>
    <w:rsid w:val="00BA53EE"/>
    <w:rsid w:val="00BA5564"/>
    <w:rsid w:val="00BA59DA"/>
    <w:rsid w:val="00BA5ACA"/>
    <w:rsid w:val="00BA5E3A"/>
    <w:rsid w:val="00BA60F2"/>
    <w:rsid w:val="00BA67EC"/>
    <w:rsid w:val="00BA742D"/>
    <w:rsid w:val="00BA7C47"/>
    <w:rsid w:val="00BA7DE4"/>
    <w:rsid w:val="00BB00B2"/>
    <w:rsid w:val="00BB137F"/>
    <w:rsid w:val="00BB1583"/>
    <w:rsid w:val="00BB19F1"/>
    <w:rsid w:val="00BB1F61"/>
    <w:rsid w:val="00BB2049"/>
    <w:rsid w:val="00BB2FE0"/>
    <w:rsid w:val="00BB32C8"/>
    <w:rsid w:val="00BB33D6"/>
    <w:rsid w:val="00BB3E09"/>
    <w:rsid w:val="00BB4199"/>
    <w:rsid w:val="00BB46DD"/>
    <w:rsid w:val="00BB48CC"/>
    <w:rsid w:val="00BB4DDE"/>
    <w:rsid w:val="00BB4FA9"/>
    <w:rsid w:val="00BB51A7"/>
    <w:rsid w:val="00BB5591"/>
    <w:rsid w:val="00BB58B7"/>
    <w:rsid w:val="00BB5D21"/>
    <w:rsid w:val="00BB5DF0"/>
    <w:rsid w:val="00BB66BA"/>
    <w:rsid w:val="00BB733F"/>
    <w:rsid w:val="00BB783C"/>
    <w:rsid w:val="00BB7D01"/>
    <w:rsid w:val="00BB7E5A"/>
    <w:rsid w:val="00BB7FCA"/>
    <w:rsid w:val="00BC068B"/>
    <w:rsid w:val="00BC0DC9"/>
    <w:rsid w:val="00BC11B2"/>
    <w:rsid w:val="00BC13D5"/>
    <w:rsid w:val="00BC148C"/>
    <w:rsid w:val="00BC1B2F"/>
    <w:rsid w:val="00BC222E"/>
    <w:rsid w:val="00BC2511"/>
    <w:rsid w:val="00BC2797"/>
    <w:rsid w:val="00BC2EAC"/>
    <w:rsid w:val="00BC339F"/>
    <w:rsid w:val="00BC3618"/>
    <w:rsid w:val="00BC452B"/>
    <w:rsid w:val="00BC4870"/>
    <w:rsid w:val="00BC4DF3"/>
    <w:rsid w:val="00BC5824"/>
    <w:rsid w:val="00BC61E9"/>
    <w:rsid w:val="00BC64D0"/>
    <w:rsid w:val="00BC6547"/>
    <w:rsid w:val="00BC6E15"/>
    <w:rsid w:val="00BC7D08"/>
    <w:rsid w:val="00BD03C4"/>
    <w:rsid w:val="00BD097A"/>
    <w:rsid w:val="00BD0DB9"/>
    <w:rsid w:val="00BD0DFC"/>
    <w:rsid w:val="00BD16A8"/>
    <w:rsid w:val="00BD1781"/>
    <w:rsid w:val="00BD1BC8"/>
    <w:rsid w:val="00BD2761"/>
    <w:rsid w:val="00BD2C3F"/>
    <w:rsid w:val="00BD2E3C"/>
    <w:rsid w:val="00BD4215"/>
    <w:rsid w:val="00BD4227"/>
    <w:rsid w:val="00BD4AD9"/>
    <w:rsid w:val="00BD4CC8"/>
    <w:rsid w:val="00BD5A35"/>
    <w:rsid w:val="00BD5A52"/>
    <w:rsid w:val="00BD5B72"/>
    <w:rsid w:val="00BD625F"/>
    <w:rsid w:val="00BD68E7"/>
    <w:rsid w:val="00BD6E25"/>
    <w:rsid w:val="00BE0036"/>
    <w:rsid w:val="00BE0219"/>
    <w:rsid w:val="00BE0495"/>
    <w:rsid w:val="00BE0F13"/>
    <w:rsid w:val="00BE106F"/>
    <w:rsid w:val="00BE1214"/>
    <w:rsid w:val="00BE1276"/>
    <w:rsid w:val="00BE13C2"/>
    <w:rsid w:val="00BE151D"/>
    <w:rsid w:val="00BE1723"/>
    <w:rsid w:val="00BE1A6D"/>
    <w:rsid w:val="00BE1E7D"/>
    <w:rsid w:val="00BE2091"/>
    <w:rsid w:val="00BE3DEF"/>
    <w:rsid w:val="00BE4D0C"/>
    <w:rsid w:val="00BE4DA1"/>
    <w:rsid w:val="00BE4E47"/>
    <w:rsid w:val="00BE4ED9"/>
    <w:rsid w:val="00BE50E9"/>
    <w:rsid w:val="00BE5B63"/>
    <w:rsid w:val="00BE64D8"/>
    <w:rsid w:val="00BE68A0"/>
    <w:rsid w:val="00BE6B4E"/>
    <w:rsid w:val="00BE762E"/>
    <w:rsid w:val="00BE79E3"/>
    <w:rsid w:val="00BE7CD2"/>
    <w:rsid w:val="00BF0060"/>
    <w:rsid w:val="00BF00F9"/>
    <w:rsid w:val="00BF0233"/>
    <w:rsid w:val="00BF069D"/>
    <w:rsid w:val="00BF150E"/>
    <w:rsid w:val="00BF15EB"/>
    <w:rsid w:val="00BF19CF"/>
    <w:rsid w:val="00BF24FE"/>
    <w:rsid w:val="00BF299F"/>
    <w:rsid w:val="00BF2C89"/>
    <w:rsid w:val="00BF30B8"/>
    <w:rsid w:val="00BF401C"/>
    <w:rsid w:val="00BF43FD"/>
    <w:rsid w:val="00BF4C04"/>
    <w:rsid w:val="00BF4F1A"/>
    <w:rsid w:val="00BF4FCF"/>
    <w:rsid w:val="00BF541D"/>
    <w:rsid w:val="00BF57C9"/>
    <w:rsid w:val="00BF5A17"/>
    <w:rsid w:val="00BF5AA3"/>
    <w:rsid w:val="00BF7A18"/>
    <w:rsid w:val="00BF7B15"/>
    <w:rsid w:val="00C00239"/>
    <w:rsid w:val="00C00346"/>
    <w:rsid w:val="00C00410"/>
    <w:rsid w:val="00C01233"/>
    <w:rsid w:val="00C0140C"/>
    <w:rsid w:val="00C01B36"/>
    <w:rsid w:val="00C0221E"/>
    <w:rsid w:val="00C02CFE"/>
    <w:rsid w:val="00C02D49"/>
    <w:rsid w:val="00C034DF"/>
    <w:rsid w:val="00C03B14"/>
    <w:rsid w:val="00C03CC8"/>
    <w:rsid w:val="00C04020"/>
    <w:rsid w:val="00C0436C"/>
    <w:rsid w:val="00C0605F"/>
    <w:rsid w:val="00C06066"/>
    <w:rsid w:val="00C061DB"/>
    <w:rsid w:val="00C06309"/>
    <w:rsid w:val="00C066B1"/>
    <w:rsid w:val="00C06A05"/>
    <w:rsid w:val="00C06CBE"/>
    <w:rsid w:val="00C06EB9"/>
    <w:rsid w:val="00C06F50"/>
    <w:rsid w:val="00C0710E"/>
    <w:rsid w:val="00C07737"/>
    <w:rsid w:val="00C1000D"/>
    <w:rsid w:val="00C1020B"/>
    <w:rsid w:val="00C102CC"/>
    <w:rsid w:val="00C1167D"/>
    <w:rsid w:val="00C11A56"/>
    <w:rsid w:val="00C11FC8"/>
    <w:rsid w:val="00C1209C"/>
    <w:rsid w:val="00C1245C"/>
    <w:rsid w:val="00C128AA"/>
    <w:rsid w:val="00C12B21"/>
    <w:rsid w:val="00C140D9"/>
    <w:rsid w:val="00C14E7B"/>
    <w:rsid w:val="00C1580A"/>
    <w:rsid w:val="00C16D48"/>
    <w:rsid w:val="00C174D3"/>
    <w:rsid w:val="00C175DC"/>
    <w:rsid w:val="00C17752"/>
    <w:rsid w:val="00C177B8"/>
    <w:rsid w:val="00C17E85"/>
    <w:rsid w:val="00C2031D"/>
    <w:rsid w:val="00C20694"/>
    <w:rsid w:val="00C21592"/>
    <w:rsid w:val="00C21FDE"/>
    <w:rsid w:val="00C2231F"/>
    <w:rsid w:val="00C22392"/>
    <w:rsid w:val="00C22A24"/>
    <w:rsid w:val="00C2385E"/>
    <w:rsid w:val="00C238A6"/>
    <w:rsid w:val="00C23E4D"/>
    <w:rsid w:val="00C245E6"/>
    <w:rsid w:val="00C2473A"/>
    <w:rsid w:val="00C259F9"/>
    <w:rsid w:val="00C25D0A"/>
    <w:rsid w:val="00C26A5B"/>
    <w:rsid w:val="00C26E6C"/>
    <w:rsid w:val="00C2778D"/>
    <w:rsid w:val="00C27C9D"/>
    <w:rsid w:val="00C310F9"/>
    <w:rsid w:val="00C31380"/>
    <w:rsid w:val="00C313B0"/>
    <w:rsid w:val="00C3140B"/>
    <w:rsid w:val="00C31EA9"/>
    <w:rsid w:val="00C31EAA"/>
    <w:rsid w:val="00C32079"/>
    <w:rsid w:val="00C32364"/>
    <w:rsid w:val="00C331BD"/>
    <w:rsid w:val="00C33416"/>
    <w:rsid w:val="00C339D0"/>
    <w:rsid w:val="00C33A5B"/>
    <w:rsid w:val="00C33FFB"/>
    <w:rsid w:val="00C3469B"/>
    <w:rsid w:val="00C35C30"/>
    <w:rsid w:val="00C35FD6"/>
    <w:rsid w:val="00C365EE"/>
    <w:rsid w:val="00C367BE"/>
    <w:rsid w:val="00C36A6C"/>
    <w:rsid w:val="00C36D61"/>
    <w:rsid w:val="00C378B4"/>
    <w:rsid w:val="00C37EC2"/>
    <w:rsid w:val="00C40114"/>
    <w:rsid w:val="00C404DE"/>
    <w:rsid w:val="00C407B3"/>
    <w:rsid w:val="00C407D8"/>
    <w:rsid w:val="00C40BF0"/>
    <w:rsid w:val="00C40D79"/>
    <w:rsid w:val="00C411AB"/>
    <w:rsid w:val="00C41D37"/>
    <w:rsid w:val="00C42176"/>
    <w:rsid w:val="00C42218"/>
    <w:rsid w:val="00C42B62"/>
    <w:rsid w:val="00C43035"/>
    <w:rsid w:val="00C4320C"/>
    <w:rsid w:val="00C4335A"/>
    <w:rsid w:val="00C4375D"/>
    <w:rsid w:val="00C439B3"/>
    <w:rsid w:val="00C44B50"/>
    <w:rsid w:val="00C44DB3"/>
    <w:rsid w:val="00C44DD5"/>
    <w:rsid w:val="00C44F94"/>
    <w:rsid w:val="00C4560C"/>
    <w:rsid w:val="00C45C16"/>
    <w:rsid w:val="00C46D22"/>
    <w:rsid w:val="00C47707"/>
    <w:rsid w:val="00C50177"/>
    <w:rsid w:val="00C5031B"/>
    <w:rsid w:val="00C52DC9"/>
    <w:rsid w:val="00C52F82"/>
    <w:rsid w:val="00C536AE"/>
    <w:rsid w:val="00C54054"/>
    <w:rsid w:val="00C543E7"/>
    <w:rsid w:val="00C5450C"/>
    <w:rsid w:val="00C54587"/>
    <w:rsid w:val="00C545C7"/>
    <w:rsid w:val="00C54DD8"/>
    <w:rsid w:val="00C55BF3"/>
    <w:rsid w:val="00C563E0"/>
    <w:rsid w:val="00C569E4"/>
    <w:rsid w:val="00C57553"/>
    <w:rsid w:val="00C578C7"/>
    <w:rsid w:val="00C57B31"/>
    <w:rsid w:val="00C57C13"/>
    <w:rsid w:val="00C57D9D"/>
    <w:rsid w:val="00C60591"/>
    <w:rsid w:val="00C60A84"/>
    <w:rsid w:val="00C60D42"/>
    <w:rsid w:val="00C60E65"/>
    <w:rsid w:val="00C60E72"/>
    <w:rsid w:val="00C61598"/>
    <w:rsid w:val="00C616BF"/>
    <w:rsid w:val="00C616D8"/>
    <w:rsid w:val="00C6187B"/>
    <w:rsid w:val="00C618C0"/>
    <w:rsid w:val="00C620C6"/>
    <w:rsid w:val="00C62F0A"/>
    <w:rsid w:val="00C630F8"/>
    <w:rsid w:val="00C63A8F"/>
    <w:rsid w:val="00C640E7"/>
    <w:rsid w:val="00C64AC5"/>
    <w:rsid w:val="00C653F5"/>
    <w:rsid w:val="00C66B88"/>
    <w:rsid w:val="00C67FD5"/>
    <w:rsid w:val="00C704FB"/>
    <w:rsid w:val="00C7124C"/>
    <w:rsid w:val="00C713DA"/>
    <w:rsid w:val="00C71756"/>
    <w:rsid w:val="00C718BA"/>
    <w:rsid w:val="00C71A9E"/>
    <w:rsid w:val="00C71B23"/>
    <w:rsid w:val="00C724DB"/>
    <w:rsid w:val="00C73093"/>
    <w:rsid w:val="00C73096"/>
    <w:rsid w:val="00C73315"/>
    <w:rsid w:val="00C7349A"/>
    <w:rsid w:val="00C7356C"/>
    <w:rsid w:val="00C73A41"/>
    <w:rsid w:val="00C746A3"/>
    <w:rsid w:val="00C746E2"/>
    <w:rsid w:val="00C74BD2"/>
    <w:rsid w:val="00C752FA"/>
    <w:rsid w:val="00C75328"/>
    <w:rsid w:val="00C7582A"/>
    <w:rsid w:val="00C75F73"/>
    <w:rsid w:val="00C75FC0"/>
    <w:rsid w:val="00C76AE6"/>
    <w:rsid w:val="00C7765A"/>
    <w:rsid w:val="00C801CA"/>
    <w:rsid w:val="00C80B59"/>
    <w:rsid w:val="00C80DA3"/>
    <w:rsid w:val="00C80F5A"/>
    <w:rsid w:val="00C813DE"/>
    <w:rsid w:val="00C8209F"/>
    <w:rsid w:val="00C829F1"/>
    <w:rsid w:val="00C831B6"/>
    <w:rsid w:val="00C8323E"/>
    <w:rsid w:val="00C836B1"/>
    <w:rsid w:val="00C837F9"/>
    <w:rsid w:val="00C83878"/>
    <w:rsid w:val="00C83E59"/>
    <w:rsid w:val="00C85226"/>
    <w:rsid w:val="00C85770"/>
    <w:rsid w:val="00C85C81"/>
    <w:rsid w:val="00C85E2E"/>
    <w:rsid w:val="00C86160"/>
    <w:rsid w:val="00C867EA"/>
    <w:rsid w:val="00C86A84"/>
    <w:rsid w:val="00C86B9F"/>
    <w:rsid w:val="00C87121"/>
    <w:rsid w:val="00C87845"/>
    <w:rsid w:val="00C87B36"/>
    <w:rsid w:val="00C91064"/>
    <w:rsid w:val="00C924B6"/>
    <w:rsid w:val="00C925F8"/>
    <w:rsid w:val="00C92969"/>
    <w:rsid w:val="00C92B5B"/>
    <w:rsid w:val="00C9333E"/>
    <w:rsid w:val="00C933B0"/>
    <w:rsid w:val="00C93ED7"/>
    <w:rsid w:val="00C942EC"/>
    <w:rsid w:val="00C9483B"/>
    <w:rsid w:val="00C957AF"/>
    <w:rsid w:val="00C9587D"/>
    <w:rsid w:val="00C95AD4"/>
    <w:rsid w:val="00C95B1B"/>
    <w:rsid w:val="00C95BAF"/>
    <w:rsid w:val="00C95BDA"/>
    <w:rsid w:val="00C95D65"/>
    <w:rsid w:val="00C95F37"/>
    <w:rsid w:val="00C961E6"/>
    <w:rsid w:val="00C96205"/>
    <w:rsid w:val="00C96258"/>
    <w:rsid w:val="00C9676D"/>
    <w:rsid w:val="00C96A20"/>
    <w:rsid w:val="00C9701E"/>
    <w:rsid w:val="00C97EDA"/>
    <w:rsid w:val="00CA02BA"/>
    <w:rsid w:val="00CA0611"/>
    <w:rsid w:val="00CA0B52"/>
    <w:rsid w:val="00CA106F"/>
    <w:rsid w:val="00CA1A2A"/>
    <w:rsid w:val="00CA1B68"/>
    <w:rsid w:val="00CA1DAD"/>
    <w:rsid w:val="00CA247F"/>
    <w:rsid w:val="00CA2E09"/>
    <w:rsid w:val="00CA3847"/>
    <w:rsid w:val="00CA3902"/>
    <w:rsid w:val="00CA3A12"/>
    <w:rsid w:val="00CA423D"/>
    <w:rsid w:val="00CA4453"/>
    <w:rsid w:val="00CA4B08"/>
    <w:rsid w:val="00CA4B81"/>
    <w:rsid w:val="00CA4E51"/>
    <w:rsid w:val="00CA5076"/>
    <w:rsid w:val="00CA5337"/>
    <w:rsid w:val="00CA587E"/>
    <w:rsid w:val="00CA5B58"/>
    <w:rsid w:val="00CA5B61"/>
    <w:rsid w:val="00CA5E95"/>
    <w:rsid w:val="00CA6336"/>
    <w:rsid w:val="00CA63BD"/>
    <w:rsid w:val="00CA6514"/>
    <w:rsid w:val="00CA6A3A"/>
    <w:rsid w:val="00CA7A42"/>
    <w:rsid w:val="00CA7F9B"/>
    <w:rsid w:val="00CB041D"/>
    <w:rsid w:val="00CB07B1"/>
    <w:rsid w:val="00CB0D23"/>
    <w:rsid w:val="00CB1253"/>
    <w:rsid w:val="00CB1339"/>
    <w:rsid w:val="00CB16B7"/>
    <w:rsid w:val="00CB16DA"/>
    <w:rsid w:val="00CB1C1A"/>
    <w:rsid w:val="00CB1DBB"/>
    <w:rsid w:val="00CB1F99"/>
    <w:rsid w:val="00CB20BA"/>
    <w:rsid w:val="00CB2E56"/>
    <w:rsid w:val="00CB33E2"/>
    <w:rsid w:val="00CB368D"/>
    <w:rsid w:val="00CB3694"/>
    <w:rsid w:val="00CB37B2"/>
    <w:rsid w:val="00CB3A8C"/>
    <w:rsid w:val="00CB3F48"/>
    <w:rsid w:val="00CB4FC5"/>
    <w:rsid w:val="00CB4FE7"/>
    <w:rsid w:val="00CB500D"/>
    <w:rsid w:val="00CB5409"/>
    <w:rsid w:val="00CB5889"/>
    <w:rsid w:val="00CB5A76"/>
    <w:rsid w:val="00CB5F53"/>
    <w:rsid w:val="00CB6175"/>
    <w:rsid w:val="00CB6190"/>
    <w:rsid w:val="00CB62A4"/>
    <w:rsid w:val="00CB66F1"/>
    <w:rsid w:val="00CB6B45"/>
    <w:rsid w:val="00CB6CD1"/>
    <w:rsid w:val="00CB76DC"/>
    <w:rsid w:val="00CB7707"/>
    <w:rsid w:val="00CB7EE1"/>
    <w:rsid w:val="00CC00EB"/>
    <w:rsid w:val="00CC0C15"/>
    <w:rsid w:val="00CC1002"/>
    <w:rsid w:val="00CC1144"/>
    <w:rsid w:val="00CC219C"/>
    <w:rsid w:val="00CC33EE"/>
    <w:rsid w:val="00CC3BBE"/>
    <w:rsid w:val="00CC4210"/>
    <w:rsid w:val="00CC4D0E"/>
    <w:rsid w:val="00CC5765"/>
    <w:rsid w:val="00CC5AE3"/>
    <w:rsid w:val="00CC5BDC"/>
    <w:rsid w:val="00CC5F23"/>
    <w:rsid w:val="00CC6131"/>
    <w:rsid w:val="00CC6672"/>
    <w:rsid w:val="00CC6D27"/>
    <w:rsid w:val="00CC6FEF"/>
    <w:rsid w:val="00CC72DC"/>
    <w:rsid w:val="00CC74D8"/>
    <w:rsid w:val="00CC7E42"/>
    <w:rsid w:val="00CD0DB1"/>
    <w:rsid w:val="00CD0E4D"/>
    <w:rsid w:val="00CD0E9D"/>
    <w:rsid w:val="00CD1273"/>
    <w:rsid w:val="00CD1939"/>
    <w:rsid w:val="00CD1ACC"/>
    <w:rsid w:val="00CD20FD"/>
    <w:rsid w:val="00CD2351"/>
    <w:rsid w:val="00CD2C48"/>
    <w:rsid w:val="00CD3414"/>
    <w:rsid w:val="00CD35C4"/>
    <w:rsid w:val="00CD3BD4"/>
    <w:rsid w:val="00CD3CC2"/>
    <w:rsid w:val="00CD3F45"/>
    <w:rsid w:val="00CD4038"/>
    <w:rsid w:val="00CD4081"/>
    <w:rsid w:val="00CD4F89"/>
    <w:rsid w:val="00CD5C76"/>
    <w:rsid w:val="00CD6E18"/>
    <w:rsid w:val="00CD7129"/>
    <w:rsid w:val="00CD74DF"/>
    <w:rsid w:val="00CD7727"/>
    <w:rsid w:val="00CD7965"/>
    <w:rsid w:val="00CD79A3"/>
    <w:rsid w:val="00CD79C9"/>
    <w:rsid w:val="00CE0729"/>
    <w:rsid w:val="00CE151D"/>
    <w:rsid w:val="00CE1811"/>
    <w:rsid w:val="00CE1A3D"/>
    <w:rsid w:val="00CE1F2B"/>
    <w:rsid w:val="00CE20F1"/>
    <w:rsid w:val="00CE22A3"/>
    <w:rsid w:val="00CE236B"/>
    <w:rsid w:val="00CE2C64"/>
    <w:rsid w:val="00CE2F7A"/>
    <w:rsid w:val="00CE3253"/>
    <w:rsid w:val="00CE34F8"/>
    <w:rsid w:val="00CE3883"/>
    <w:rsid w:val="00CE39DF"/>
    <w:rsid w:val="00CE3F96"/>
    <w:rsid w:val="00CE434A"/>
    <w:rsid w:val="00CE452A"/>
    <w:rsid w:val="00CE47E0"/>
    <w:rsid w:val="00CE4FA3"/>
    <w:rsid w:val="00CE50C7"/>
    <w:rsid w:val="00CE577B"/>
    <w:rsid w:val="00CE589F"/>
    <w:rsid w:val="00CE62AC"/>
    <w:rsid w:val="00CE6455"/>
    <w:rsid w:val="00CE68C7"/>
    <w:rsid w:val="00CE6BB1"/>
    <w:rsid w:val="00CE6D09"/>
    <w:rsid w:val="00CE7245"/>
    <w:rsid w:val="00CE7321"/>
    <w:rsid w:val="00CE74E1"/>
    <w:rsid w:val="00CE7594"/>
    <w:rsid w:val="00CE77DD"/>
    <w:rsid w:val="00CE791C"/>
    <w:rsid w:val="00CE7C59"/>
    <w:rsid w:val="00CE7FFD"/>
    <w:rsid w:val="00CF00EF"/>
    <w:rsid w:val="00CF02CE"/>
    <w:rsid w:val="00CF04D6"/>
    <w:rsid w:val="00CF0F0B"/>
    <w:rsid w:val="00CF11BD"/>
    <w:rsid w:val="00CF1637"/>
    <w:rsid w:val="00CF204E"/>
    <w:rsid w:val="00CF2262"/>
    <w:rsid w:val="00CF23D9"/>
    <w:rsid w:val="00CF23E2"/>
    <w:rsid w:val="00CF257B"/>
    <w:rsid w:val="00CF2856"/>
    <w:rsid w:val="00CF3116"/>
    <w:rsid w:val="00CF35B6"/>
    <w:rsid w:val="00CF38F4"/>
    <w:rsid w:val="00CF3A08"/>
    <w:rsid w:val="00CF3BF2"/>
    <w:rsid w:val="00CF40E8"/>
    <w:rsid w:val="00CF4633"/>
    <w:rsid w:val="00CF4844"/>
    <w:rsid w:val="00CF4937"/>
    <w:rsid w:val="00CF51FC"/>
    <w:rsid w:val="00CF5296"/>
    <w:rsid w:val="00CF53BD"/>
    <w:rsid w:val="00CF5AC1"/>
    <w:rsid w:val="00CF66C0"/>
    <w:rsid w:val="00CF6D93"/>
    <w:rsid w:val="00CF7151"/>
    <w:rsid w:val="00CF7387"/>
    <w:rsid w:val="00CF76FF"/>
    <w:rsid w:val="00CF7A80"/>
    <w:rsid w:val="00D00203"/>
    <w:rsid w:val="00D003B1"/>
    <w:rsid w:val="00D008E7"/>
    <w:rsid w:val="00D012CC"/>
    <w:rsid w:val="00D019A9"/>
    <w:rsid w:val="00D02155"/>
    <w:rsid w:val="00D0276B"/>
    <w:rsid w:val="00D02C7A"/>
    <w:rsid w:val="00D02F0C"/>
    <w:rsid w:val="00D0334C"/>
    <w:rsid w:val="00D035D6"/>
    <w:rsid w:val="00D03765"/>
    <w:rsid w:val="00D037A9"/>
    <w:rsid w:val="00D03CB4"/>
    <w:rsid w:val="00D03F19"/>
    <w:rsid w:val="00D04152"/>
    <w:rsid w:val="00D0423D"/>
    <w:rsid w:val="00D04294"/>
    <w:rsid w:val="00D04B80"/>
    <w:rsid w:val="00D0511C"/>
    <w:rsid w:val="00D052ED"/>
    <w:rsid w:val="00D062CE"/>
    <w:rsid w:val="00D06907"/>
    <w:rsid w:val="00D07A87"/>
    <w:rsid w:val="00D07C2D"/>
    <w:rsid w:val="00D07EC2"/>
    <w:rsid w:val="00D10262"/>
    <w:rsid w:val="00D108EB"/>
    <w:rsid w:val="00D10BEC"/>
    <w:rsid w:val="00D10E59"/>
    <w:rsid w:val="00D10E99"/>
    <w:rsid w:val="00D10FA2"/>
    <w:rsid w:val="00D11E7B"/>
    <w:rsid w:val="00D124F3"/>
    <w:rsid w:val="00D1288C"/>
    <w:rsid w:val="00D12F39"/>
    <w:rsid w:val="00D12F78"/>
    <w:rsid w:val="00D1350A"/>
    <w:rsid w:val="00D137CC"/>
    <w:rsid w:val="00D13A85"/>
    <w:rsid w:val="00D1400D"/>
    <w:rsid w:val="00D1421A"/>
    <w:rsid w:val="00D145D5"/>
    <w:rsid w:val="00D147EE"/>
    <w:rsid w:val="00D147F2"/>
    <w:rsid w:val="00D14CF9"/>
    <w:rsid w:val="00D1539E"/>
    <w:rsid w:val="00D15834"/>
    <w:rsid w:val="00D161F0"/>
    <w:rsid w:val="00D16A3E"/>
    <w:rsid w:val="00D16DBF"/>
    <w:rsid w:val="00D16E64"/>
    <w:rsid w:val="00D171F0"/>
    <w:rsid w:val="00D177DE"/>
    <w:rsid w:val="00D179A8"/>
    <w:rsid w:val="00D17B77"/>
    <w:rsid w:val="00D21683"/>
    <w:rsid w:val="00D21D81"/>
    <w:rsid w:val="00D2242D"/>
    <w:rsid w:val="00D22783"/>
    <w:rsid w:val="00D22966"/>
    <w:rsid w:val="00D22C86"/>
    <w:rsid w:val="00D22E07"/>
    <w:rsid w:val="00D230BE"/>
    <w:rsid w:val="00D232A9"/>
    <w:rsid w:val="00D241BD"/>
    <w:rsid w:val="00D244AD"/>
    <w:rsid w:val="00D244EA"/>
    <w:rsid w:val="00D246DA"/>
    <w:rsid w:val="00D248B3"/>
    <w:rsid w:val="00D24F4B"/>
    <w:rsid w:val="00D254A5"/>
    <w:rsid w:val="00D2565F"/>
    <w:rsid w:val="00D25BC0"/>
    <w:rsid w:val="00D25E55"/>
    <w:rsid w:val="00D25F4B"/>
    <w:rsid w:val="00D26391"/>
    <w:rsid w:val="00D267EF"/>
    <w:rsid w:val="00D26D10"/>
    <w:rsid w:val="00D26EAB"/>
    <w:rsid w:val="00D276A0"/>
    <w:rsid w:val="00D27813"/>
    <w:rsid w:val="00D27897"/>
    <w:rsid w:val="00D27F80"/>
    <w:rsid w:val="00D30F20"/>
    <w:rsid w:val="00D320BD"/>
    <w:rsid w:val="00D32273"/>
    <w:rsid w:val="00D3236C"/>
    <w:rsid w:val="00D333BC"/>
    <w:rsid w:val="00D33450"/>
    <w:rsid w:val="00D3466D"/>
    <w:rsid w:val="00D34C6F"/>
    <w:rsid w:val="00D351EA"/>
    <w:rsid w:val="00D356AD"/>
    <w:rsid w:val="00D3581B"/>
    <w:rsid w:val="00D358E2"/>
    <w:rsid w:val="00D35DA7"/>
    <w:rsid w:val="00D366B9"/>
    <w:rsid w:val="00D37143"/>
    <w:rsid w:val="00D37A95"/>
    <w:rsid w:val="00D37D1E"/>
    <w:rsid w:val="00D40BA1"/>
    <w:rsid w:val="00D41158"/>
    <w:rsid w:val="00D41238"/>
    <w:rsid w:val="00D417F8"/>
    <w:rsid w:val="00D42004"/>
    <w:rsid w:val="00D4215A"/>
    <w:rsid w:val="00D4255F"/>
    <w:rsid w:val="00D427BB"/>
    <w:rsid w:val="00D43009"/>
    <w:rsid w:val="00D43639"/>
    <w:rsid w:val="00D437B3"/>
    <w:rsid w:val="00D44323"/>
    <w:rsid w:val="00D454E0"/>
    <w:rsid w:val="00D45F55"/>
    <w:rsid w:val="00D46534"/>
    <w:rsid w:val="00D4653A"/>
    <w:rsid w:val="00D467DF"/>
    <w:rsid w:val="00D46B84"/>
    <w:rsid w:val="00D46BD2"/>
    <w:rsid w:val="00D47537"/>
    <w:rsid w:val="00D4775D"/>
    <w:rsid w:val="00D477A9"/>
    <w:rsid w:val="00D504C4"/>
    <w:rsid w:val="00D50D31"/>
    <w:rsid w:val="00D50EED"/>
    <w:rsid w:val="00D5103A"/>
    <w:rsid w:val="00D514AB"/>
    <w:rsid w:val="00D51782"/>
    <w:rsid w:val="00D51973"/>
    <w:rsid w:val="00D51EAA"/>
    <w:rsid w:val="00D52861"/>
    <w:rsid w:val="00D52CF3"/>
    <w:rsid w:val="00D530B9"/>
    <w:rsid w:val="00D53394"/>
    <w:rsid w:val="00D538C8"/>
    <w:rsid w:val="00D53C7F"/>
    <w:rsid w:val="00D5472B"/>
    <w:rsid w:val="00D54864"/>
    <w:rsid w:val="00D54F51"/>
    <w:rsid w:val="00D550E8"/>
    <w:rsid w:val="00D55A80"/>
    <w:rsid w:val="00D56046"/>
    <w:rsid w:val="00D56092"/>
    <w:rsid w:val="00D564E8"/>
    <w:rsid w:val="00D56707"/>
    <w:rsid w:val="00D56A8B"/>
    <w:rsid w:val="00D5739B"/>
    <w:rsid w:val="00D57588"/>
    <w:rsid w:val="00D60BB8"/>
    <w:rsid w:val="00D61B4C"/>
    <w:rsid w:val="00D61C4F"/>
    <w:rsid w:val="00D62C0F"/>
    <w:rsid w:val="00D63A43"/>
    <w:rsid w:val="00D63B1B"/>
    <w:rsid w:val="00D63C73"/>
    <w:rsid w:val="00D6407A"/>
    <w:rsid w:val="00D64098"/>
    <w:rsid w:val="00D64969"/>
    <w:rsid w:val="00D64BA5"/>
    <w:rsid w:val="00D6573C"/>
    <w:rsid w:val="00D65933"/>
    <w:rsid w:val="00D65B23"/>
    <w:rsid w:val="00D67191"/>
    <w:rsid w:val="00D675D4"/>
    <w:rsid w:val="00D67736"/>
    <w:rsid w:val="00D67AE2"/>
    <w:rsid w:val="00D67C25"/>
    <w:rsid w:val="00D70A2C"/>
    <w:rsid w:val="00D713F2"/>
    <w:rsid w:val="00D71DEB"/>
    <w:rsid w:val="00D727BC"/>
    <w:rsid w:val="00D72CEA"/>
    <w:rsid w:val="00D733CC"/>
    <w:rsid w:val="00D736C7"/>
    <w:rsid w:val="00D739CF"/>
    <w:rsid w:val="00D749F1"/>
    <w:rsid w:val="00D74B5B"/>
    <w:rsid w:val="00D74CE7"/>
    <w:rsid w:val="00D7599E"/>
    <w:rsid w:val="00D75B32"/>
    <w:rsid w:val="00D762F2"/>
    <w:rsid w:val="00D767E2"/>
    <w:rsid w:val="00D769E8"/>
    <w:rsid w:val="00D76C1A"/>
    <w:rsid w:val="00D76EC5"/>
    <w:rsid w:val="00D77D34"/>
    <w:rsid w:val="00D80CF3"/>
    <w:rsid w:val="00D8137B"/>
    <w:rsid w:val="00D813D4"/>
    <w:rsid w:val="00D814A6"/>
    <w:rsid w:val="00D81DC5"/>
    <w:rsid w:val="00D82094"/>
    <w:rsid w:val="00D8280D"/>
    <w:rsid w:val="00D828A5"/>
    <w:rsid w:val="00D84506"/>
    <w:rsid w:val="00D845C4"/>
    <w:rsid w:val="00D84979"/>
    <w:rsid w:val="00D84D19"/>
    <w:rsid w:val="00D85629"/>
    <w:rsid w:val="00D85CB2"/>
    <w:rsid w:val="00D85EF3"/>
    <w:rsid w:val="00D85F0D"/>
    <w:rsid w:val="00D86406"/>
    <w:rsid w:val="00D86A21"/>
    <w:rsid w:val="00D86B11"/>
    <w:rsid w:val="00D86CD5"/>
    <w:rsid w:val="00D86DDE"/>
    <w:rsid w:val="00D86E5D"/>
    <w:rsid w:val="00D86E6B"/>
    <w:rsid w:val="00D8731D"/>
    <w:rsid w:val="00D8783E"/>
    <w:rsid w:val="00D9038D"/>
    <w:rsid w:val="00D903DF"/>
    <w:rsid w:val="00D9091A"/>
    <w:rsid w:val="00D9134D"/>
    <w:rsid w:val="00D9142F"/>
    <w:rsid w:val="00D921A7"/>
    <w:rsid w:val="00D926D7"/>
    <w:rsid w:val="00D9285D"/>
    <w:rsid w:val="00D928EA"/>
    <w:rsid w:val="00D92C2D"/>
    <w:rsid w:val="00D934DE"/>
    <w:rsid w:val="00D9356D"/>
    <w:rsid w:val="00D93988"/>
    <w:rsid w:val="00D94584"/>
    <w:rsid w:val="00D9482B"/>
    <w:rsid w:val="00D94BDF"/>
    <w:rsid w:val="00D94F78"/>
    <w:rsid w:val="00D969AA"/>
    <w:rsid w:val="00D96C59"/>
    <w:rsid w:val="00DA072B"/>
    <w:rsid w:val="00DA0C28"/>
    <w:rsid w:val="00DA0F8D"/>
    <w:rsid w:val="00DA0FAF"/>
    <w:rsid w:val="00DA116B"/>
    <w:rsid w:val="00DA14D4"/>
    <w:rsid w:val="00DA1801"/>
    <w:rsid w:val="00DA1BC5"/>
    <w:rsid w:val="00DA40CC"/>
    <w:rsid w:val="00DA4835"/>
    <w:rsid w:val="00DA4891"/>
    <w:rsid w:val="00DA49BE"/>
    <w:rsid w:val="00DA4A86"/>
    <w:rsid w:val="00DA4BEA"/>
    <w:rsid w:val="00DA5461"/>
    <w:rsid w:val="00DA553D"/>
    <w:rsid w:val="00DA62F0"/>
    <w:rsid w:val="00DA63A0"/>
    <w:rsid w:val="00DA648C"/>
    <w:rsid w:val="00DA6637"/>
    <w:rsid w:val="00DA6875"/>
    <w:rsid w:val="00DA69F0"/>
    <w:rsid w:val="00DA6B46"/>
    <w:rsid w:val="00DA6C65"/>
    <w:rsid w:val="00DA6CF8"/>
    <w:rsid w:val="00DA7D65"/>
    <w:rsid w:val="00DA7EDD"/>
    <w:rsid w:val="00DB07F0"/>
    <w:rsid w:val="00DB0C8F"/>
    <w:rsid w:val="00DB0DCC"/>
    <w:rsid w:val="00DB12AD"/>
    <w:rsid w:val="00DB1E9A"/>
    <w:rsid w:val="00DB208B"/>
    <w:rsid w:val="00DB262C"/>
    <w:rsid w:val="00DB271E"/>
    <w:rsid w:val="00DB3303"/>
    <w:rsid w:val="00DB359E"/>
    <w:rsid w:val="00DB37BE"/>
    <w:rsid w:val="00DB3BF1"/>
    <w:rsid w:val="00DB3D3E"/>
    <w:rsid w:val="00DB4098"/>
    <w:rsid w:val="00DB43C5"/>
    <w:rsid w:val="00DB510F"/>
    <w:rsid w:val="00DB522E"/>
    <w:rsid w:val="00DB5627"/>
    <w:rsid w:val="00DB5655"/>
    <w:rsid w:val="00DB5756"/>
    <w:rsid w:val="00DB58B4"/>
    <w:rsid w:val="00DB5912"/>
    <w:rsid w:val="00DB5C61"/>
    <w:rsid w:val="00DB60EE"/>
    <w:rsid w:val="00DB6523"/>
    <w:rsid w:val="00DB6666"/>
    <w:rsid w:val="00DB6800"/>
    <w:rsid w:val="00DB680F"/>
    <w:rsid w:val="00DB6BD5"/>
    <w:rsid w:val="00DB6EC8"/>
    <w:rsid w:val="00DB6EE5"/>
    <w:rsid w:val="00DB7430"/>
    <w:rsid w:val="00DB7B89"/>
    <w:rsid w:val="00DB7D2D"/>
    <w:rsid w:val="00DC025A"/>
    <w:rsid w:val="00DC0C06"/>
    <w:rsid w:val="00DC0D41"/>
    <w:rsid w:val="00DC2C1C"/>
    <w:rsid w:val="00DC2CFA"/>
    <w:rsid w:val="00DC3CBA"/>
    <w:rsid w:val="00DC46B7"/>
    <w:rsid w:val="00DC4856"/>
    <w:rsid w:val="00DC4EC6"/>
    <w:rsid w:val="00DC4FF5"/>
    <w:rsid w:val="00DC525A"/>
    <w:rsid w:val="00DC54E0"/>
    <w:rsid w:val="00DC5C98"/>
    <w:rsid w:val="00DC5E35"/>
    <w:rsid w:val="00DC6075"/>
    <w:rsid w:val="00DC6513"/>
    <w:rsid w:val="00DC65EF"/>
    <w:rsid w:val="00DC683B"/>
    <w:rsid w:val="00DC6C67"/>
    <w:rsid w:val="00DC6D46"/>
    <w:rsid w:val="00DC71EA"/>
    <w:rsid w:val="00DC74FA"/>
    <w:rsid w:val="00DC78F6"/>
    <w:rsid w:val="00DD090B"/>
    <w:rsid w:val="00DD0C6E"/>
    <w:rsid w:val="00DD15CA"/>
    <w:rsid w:val="00DD2167"/>
    <w:rsid w:val="00DD2213"/>
    <w:rsid w:val="00DD35FC"/>
    <w:rsid w:val="00DD3A0E"/>
    <w:rsid w:val="00DD44BB"/>
    <w:rsid w:val="00DD458D"/>
    <w:rsid w:val="00DD4737"/>
    <w:rsid w:val="00DD4781"/>
    <w:rsid w:val="00DD4FBC"/>
    <w:rsid w:val="00DD52D6"/>
    <w:rsid w:val="00DD5DD2"/>
    <w:rsid w:val="00DD6500"/>
    <w:rsid w:val="00DD661B"/>
    <w:rsid w:val="00DD697C"/>
    <w:rsid w:val="00DD7BD7"/>
    <w:rsid w:val="00DE043D"/>
    <w:rsid w:val="00DE0721"/>
    <w:rsid w:val="00DE149D"/>
    <w:rsid w:val="00DE1BE8"/>
    <w:rsid w:val="00DE1DA9"/>
    <w:rsid w:val="00DE22CF"/>
    <w:rsid w:val="00DE2553"/>
    <w:rsid w:val="00DE2990"/>
    <w:rsid w:val="00DE2C38"/>
    <w:rsid w:val="00DE2D3B"/>
    <w:rsid w:val="00DE2F42"/>
    <w:rsid w:val="00DE2F8A"/>
    <w:rsid w:val="00DE326C"/>
    <w:rsid w:val="00DE34DC"/>
    <w:rsid w:val="00DE36D4"/>
    <w:rsid w:val="00DE40EA"/>
    <w:rsid w:val="00DE40FC"/>
    <w:rsid w:val="00DE43DB"/>
    <w:rsid w:val="00DE44F2"/>
    <w:rsid w:val="00DE457E"/>
    <w:rsid w:val="00DE47A4"/>
    <w:rsid w:val="00DE4C88"/>
    <w:rsid w:val="00DE4D12"/>
    <w:rsid w:val="00DE57ED"/>
    <w:rsid w:val="00DE59D0"/>
    <w:rsid w:val="00DE5E50"/>
    <w:rsid w:val="00DE628B"/>
    <w:rsid w:val="00DE68F8"/>
    <w:rsid w:val="00DE715C"/>
    <w:rsid w:val="00DE726B"/>
    <w:rsid w:val="00DE7373"/>
    <w:rsid w:val="00DE7599"/>
    <w:rsid w:val="00DE7C06"/>
    <w:rsid w:val="00DE7C62"/>
    <w:rsid w:val="00DE7D37"/>
    <w:rsid w:val="00DF013D"/>
    <w:rsid w:val="00DF0D10"/>
    <w:rsid w:val="00DF1149"/>
    <w:rsid w:val="00DF1DC1"/>
    <w:rsid w:val="00DF1EB8"/>
    <w:rsid w:val="00DF2318"/>
    <w:rsid w:val="00DF2798"/>
    <w:rsid w:val="00DF27B3"/>
    <w:rsid w:val="00DF3742"/>
    <w:rsid w:val="00DF3B4B"/>
    <w:rsid w:val="00DF3DC3"/>
    <w:rsid w:val="00DF3F67"/>
    <w:rsid w:val="00DF3F8A"/>
    <w:rsid w:val="00DF40FE"/>
    <w:rsid w:val="00DF5169"/>
    <w:rsid w:val="00DF53ED"/>
    <w:rsid w:val="00DF5542"/>
    <w:rsid w:val="00DF575B"/>
    <w:rsid w:val="00DF5830"/>
    <w:rsid w:val="00DF68E7"/>
    <w:rsid w:val="00DF6994"/>
    <w:rsid w:val="00DF6B50"/>
    <w:rsid w:val="00DF71DD"/>
    <w:rsid w:val="00DF7A51"/>
    <w:rsid w:val="00DF7AA2"/>
    <w:rsid w:val="00E005F2"/>
    <w:rsid w:val="00E006A6"/>
    <w:rsid w:val="00E00B8B"/>
    <w:rsid w:val="00E00C2C"/>
    <w:rsid w:val="00E01176"/>
    <w:rsid w:val="00E01233"/>
    <w:rsid w:val="00E012A4"/>
    <w:rsid w:val="00E017E2"/>
    <w:rsid w:val="00E019AE"/>
    <w:rsid w:val="00E02E4C"/>
    <w:rsid w:val="00E03349"/>
    <w:rsid w:val="00E03461"/>
    <w:rsid w:val="00E034B1"/>
    <w:rsid w:val="00E03AD4"/>
    <w:rsid w:val="00E03CCC"/>
    <w:rsid w:val="00E03E5B"/>
    <w:rsid w:val="00E0443B"/>
    <w:rsid w:val="00E04523"/>
    <w:rsid w:val="00E046C2"/>
    <w:rsid w:val="00E049F0"/>
    <w:rsid w:val="00E04AC8"/>
    <w:rsid w:val="00E04B39"/>
    <w:rsid w:val="00E04DFE"/>
    <w:rsid w:val="00E04F67"/>
    <w:rsid w:val="00E05E0F"/>
    <w:rsid w:val="00E06716"/>
    <w:rsid w:val="00E06783"/>
    <w:rsid w:val="00E068F7"/>
    <w:rsid w:val="00E06902"/>
    <w:rsid w:val="00E06E98"/>
    <w:rsid w:val="00E073E4"/>
    <w:rsid w:val="00E0740D"/>
    <w:rsid w:val="00E07F62"/>
    <w:rsid w:val="00E10201"/>
    <w:rsid w:val="00E10801"/>
    <w:rsid w:val="00E10D08"/>
    <w:rsid w:val="00E10F5D"/>
    <w:rsid w:val="00E111FC"/>
    <w:rsid w:val="00E11387"/>
    <w:rsid w:val="00E11DA4"/>
    <w:rsid w:val="00E11F6C"/>
    <w:rsid w:val="00E1217F"/>
    <w:rsid w:val="00E1263E"/>
    <w:rsid w:val="00E128E0"/>
    <w:rsid w:val="00E12FFD"/>
    <w:rsid w:val="00E13A3F"/>
    <w:rsid w:val="00E13C8A"/>
    <w:rsid w:val="00E14FA7"/>
    <w:rsid w:val="00E16D0E"/>
    <w:rsid w:val="00E17207"/>
    <w:rsid w:val="00E17CFC"/>
    <w:rsid w:val="00E203E3"/>
    <w:rsid w:val="00E20767"/>
    <w:rsid w:val="00E20804"/>
    <w:rsid w:val="00E2120F"/>
    <w:rsid w:val="00E217A1"/>
    <w:rsid w:val="00E21A14"/>
    <w:rsid w:val="00E21BB0"/>
    <w:rsid w:val="00E2238D"/>
    <w:rsid w:val="00E22514"/>
    <w:rsid w:val="00E227A0"/>
    <w:rsid w:val="00E22DE5"/>
    <w:rsid w:val="00E23211"/>
    <w:rsid w:val="00E2334B"/>
    <w:rsid w:val="00E24571"/>
    <w:rsid w:val="00E2460B"/>
    <w:rsid w:val="00E24849"/>
    <w:rsid w:val="00E2582A"/>
    <w:rsid w:val="00E25841"/>
    <w:rsid w:val="00E25B70"/>
    <w:rsid w:val="00E25D8A"/>
    <w:rsid w:val="00E261FA"/>
    <w:rsid w:val="00E2714A"/>
    <w:rsid w:val="00E2762A"/>
    <w:rsid w:val="00E27D00"/>
    <w:rsid w:val="00E27F77"/>
    <w:rsid w:val="00E302C0"/>
    <w:rsid w:val="00E3032F"/>
    <w:rsid w:val="00E30383"/>
    <w:rsid w:val="00E30401"/>
    <w:rsid w:val="00E30570"/>
    <w:rsid w:val="00E30BD0"/>
    <w:rsid w:val="00E30D48"/>
    <w:rsid w:val="00E314EC"/>
    <w:rsid w:val="00E317C7"/>
    <w:rsid w:val="00E31873"/>
    <w:rsid w:val="00E31BB9"/>
    <w:rsid w:val="00E3205E"/>
    <w:rsid w:val="00E321F2"/>
    <w:rsid w:val="00E326A3"/>
    <w:rsid w:val="00E32762"/>
    <w:rsid w:val="00E32A38"/>
    <w:rsid w:val="00E334F2"/>
    <w:rsid w:val="00E33BA5"/>
    <w:rsid w:val="00E33E2D"/>
    <w:rsid w:val="00E349A1"/>
    <w:rsid w:val="00E349EC"/>
    <w:rsid w:val="00E34A4A"/>
    <w:rsid w:val="00E34C72"/>
    <w:rsid w:val="00E35C77"/>
    <w:rsid w:val="00E363D9"/>
    <w:rsid w:val="00E365A2"/>
    <w:rsid w:val="00E367A2"/>
    <w:rsid w:val="00E3682B"/>
    <w:rsid w:val="00E36CC9"/>
    <w:rsid w:val="00E37925"/>
    <w:rsid w:val="00E37A1B"/>
    <w:rsid w:val="00E401C6"/>
    <w:rsid w:val="00E40A2E"/>
    <w:rsid w:val="00E40C8D"/>
    <w:rsid w:val="00E416E1"/>
    <w:rsid w:val="00E41938"/>
    <w:rsid w:val="00E41E91"/>
    <w:rsid w:val="00E428DC"/>
    <w:rsid w:val="00E428F7"/>
    <w:rsid w:val="00E42B6D"/>
    <w:rsid w:val="00E4325C"/>
    <w:rsid w:val="00E43417"/>
    <w:rsid w:val="00E437FE"/>
    <w:rsid w:val="00E4398A"/>
    <w:rsid w:val="00E43B79"/>
    <w:rsid w:val="00E43D91"/>
    <w:rsid w:val="00E44137"/>
    <w:rsid w:val="00E445DE"/>
    <w:rsid w:val="00E445F1"/>
    <w:rsid w:val="00E455F3"/>
    <w:rsid w:val="00E459A2"/>
    <w:rsid w:val="00E45B14"/>
    <w:rsid w:val="00E45C41"/>
    <w:rsid w:val="00E45E4F"/>
    <w:rsid w:val="00E462F9"/>
    <w:rsid w:val="00E46DAA"/>
    <w:rsid w:val="00E47256"/>
    <w:rsid w:val="00E474A4"/>
    <w:rsid w:val="00E47502"/>
    <w:rsid w:val="00E500E0"/>
    <w:rsid w:val="00E503DA"/>
    <w:rsid w:val="00E508DD"/>
    <w:rsid w:val="00E50AD8"/>
    <w:rsid w:val="00E50BEB"/>
    <w:rsid w:val="00E51042"/>
    <w:rsid w:val="00E5112A"/>
    <w:rsid w:val="00E51745"/>
    <w:rsid w:val="00E518DA"/>
    <w:rsid w:val="00E52B7E"/>
    <w:rsid w:val="00E52FAC"/>
    <w:rsid w:val="00E537E1"/>
    <w:rsid w:val="00E53834"/>
    <w:rsid w:val="00E53C69"/>
    <w:rsid w:val="00E544F0"/>
    <w:rsid w:val="00E54A98"/>
    <w:rsid w:val="00E5502B"/>
    <w:rsid w:val="00E550F0"/>
    <w:rsid w:val="00E554F0"/>
    <w:rsid w:val="00E5563B"/>
    <w:rsid w:val="00E5585B"/>
    <w:rsid w:val="00E55B28"/>
    <w:rsid w:val="00E55E58"/>
    <w:rsid w:val="00E561AC"/>
    <w:rsid w:val="00E564FC"/>
    <w:rsid w:val="00E567AB"/>
    <w:rsid w:val="00E56FE8"/>
    <w:rsid w:val="00E574F4"/>
    <w:rsid w:val="00E578AA"/>
    <w:rsid w:val="00E578DB"/>
    <w:rsid w:val="00E57B1E"/>
    <w:rsid w:val="00E60346"/>
    <w:rsid w:val="00E603CB"/>
    <w:rsid w:val="00E609DE"/>
    <w:rsid w:val="00E60E40"/>
    <w:rsid w:val="00E610F9"/>
    <w:rsid w:val="00E618E2"/>
    <w:rsid w:val="00E61AB5"/>
    <w:rsid w:val="00E61D8B"/>
    <w:rsid w:val="00E62974"/>
    <w:rsid w:val="00E630F8"/>
    <w:rsid w:val="00E64619"/>
    <w:rsid w:val="00E65502"/>
    <w:rsid w:val="00E658A1"/>
    <w:rsid w:val="00E65D1C"/>
    <w:rsid w:val="00E663B4"/>
    <w:rsid w:val="00E663B5"/>
    <w:rsid w:val="00E665E1"/>
    <w:rsid w:val="00E66AFF"/>
    <w:rsid w:val="00E66DA9"/>
    <w:rsid w:val="00E66E4D"/>
    <w:rsid w:val="00E67A79"/>
    <w:rsid w:val="00E704A7"/>
    <w:rsid w:val="00E70581"/>
    <w:rsid w:val="00E705AB"/>
    <w:rsid w:val="00E709C7"/>
    <w:rsid w:val="00E70BA7"/>
    <w:rsid w:val="00E70C36"/>
    <w:rsid w:val="00E70DBD"/>
    <w:rsid w:val="00E71647"/>
    <w:rsid w:val="00E7181A"/>
    <w:rsid w:val="00E723BF"/>
    <w:rsid w:val="00E7257A"/>
    <w:rsid w:val="00E733C2"/>
    <w:rsid w:val="00E739FA"/>
    <w:rsid w:val="00E7428F"/>
    <w:rsid w:val="00E7444F"/>
    <w:rsid w:val="00E74EE5"/>
    <w:rsid w:val="00E75ABE"/>
    <w:rsid w:val="00E7617C"/>
    <w:rsid w:val="00E769CF"/>
    <w:rsid w:val="00E76C77"/>
    <w:rsid w:val="00E76D3B"/>
    <w:rsid w:val="00E76D72"/>
    <w:rsid w:val="00E800D1"/>
    <w:rsid w:val="00E80291"/>
    <w:rsid w:val="00E802E9"/>
    <w:rsid w:val="00E80785"/>
    <w:rsid w:val="00E809BE"/>
    <w:rsid w:val="00E81387"/>
    <w:rsid w:val="00E81450"/>
    <w:rsid w:val="00E8230C"/>
    <w:rsid w:val="00E82576"/>
    <w:rsid w:val="00E83699"/>
    <w:rsid w:val="00E83794"/>
    <w:rsid w:val="00E83E05"/>
    <w:rsid w:val="00E849D3"/>
    <w:rsid w:val="00E84B3B"/>
    <w:rsid w:val="00E84F90"/>
    <w:rsid w:val="00E850E9"/>
    <w:rsid w:val="00E8517B"/>
    <w:rsid w:val="00E8522A"/>
    <w:rsid w:val="00E85472"/>
    <w:rsid w:val="00E85AD2"/>
    <w:rsid w:val="00E85C04"/>
    <w:rsid w:val="00E85FD2"/>
    <w:rsid w:val="00E85FE0"/>
    <w:rsid w:val="00E86042"/>
    <w:rsid w:val="00E861B8"/>
    <w:rsid w:val="00E862CB"/>
    <w:rsid w:val="00E86338"/>
    <w:rsid w:val="00E8639E"/>
    <w:rsid w:val="00E87209"/>
    <w:rsid w:val="00E87334"/>
    <w:rsid w:val="00E879AB"/>
    <w:rsid w:val="00E9014E"/>
    <w:rsid w:val="00E90497"/>
    <w:rsid w:val="00E906DB"/>
    <w:rsid w:val="00E90742"/>
    <w:rsid w:val="00E9106D"/>
    <w:rsid w:val="00E910C6"/>
    <w:rsid w:val="00E919EF"/>
    <w:rsid w:val="00E91A5E"/>
    <w:rsid w:val="00E91D80"/>
    <w:rsid w:val="00E92145"/>
    <w:rsid w:val="00E9241D"/>
    <w:rsid w:val="00E9245D"/>
    <w:rsid w:val="00E92849"/>
    <w:rsid w:val="00E93321"/>
    <w:rsid w:val="00E935B7"/>
    <w:rsid w:val="00E93704"/>
    <w:rsid w:val="00E9399A"/>
    <w:rsid w:val="00E949B6"/>
    <w:rsid w:val="00E953DE"/>
    <w:rsid w:val="00E9571D"/>
    <w:rsid w:val="00E95966"/>
    <w:rsid w:val="00E959D7"/>
    <w:rsid w:val="00E96400"/>
    <w:rsid w:val="00E96FD1"/>
    <w:rsid w:val="00E97891"/>
    <w:rsid w:val="00EA018B"/>
    <w:rsid w:val="00EA0900"/>
    <w:rsid w:val="00EA0F35"/>
    <w:rsid w:val="00EA1255"/>
    <w:rsid w:val="00EA126E"/>
    <w:rsid w:val="00EA1BBE"/>
    <w:rsid w:val="00EA2919"/>
    <w:rsid w:val="00EA2CED"/>
    <w:rsid w:val="00EA33F4"/>
    <w:rsid w:val="00EA35CE"/>
    <w:rsid w:val="00EA3D99"/>
    <w:rsid w:val="00EA4434"/>
    <w:rsid w:val="00EA455C"/>
    <w:rsid w:val="00EA4D46"/>
    <w:rsid w:val="00EA50E5"/>
    <w:rsid w:val="00EA5185"/>
    <w:rsid w:val="00EA5ADC"/>
    <w:rsid w:val="00EA61CD"/>
    <w:rsid w:val="00EA68DF"/>
    <w:rsid w:val="00EA70DD"/>
    <w:rsid w:val="00EB0406"/>
    <w:rsid w:val="00EB0950"/>
    <w:rsid w:val="00EB0A69"/>
    <w:rsid w:val="00EB0BA7"/>
    <w:rsid w:val="00EB13DA"/>
    <w:rsid w:val="00EB1614"/>
    <w:rsid w:val="00EB19D5"/>
    <w:rsid w:val="00EB1AF7"/>
    <w:rsid w:val="00EB2334"/>
    <w:rsid w:val="00EB27DE"/>
    <w:rsid w:val="00EB2BA5"/>
    <w:rsid w:val="00EB2F45"/>
    <w:rsid w:val="00EB334C"/>
    <w:rsid w:val="00EB3973"/>
    <w:rsid w:val="00EB3AAA"/>
    <w:rsid w:val="00EB3B5C"/>
    <w:rsid w:val="00EB3C6B"/>
    <w:rsid w:val="00EB3D2C"/>
    <w:rsid w:val="00EB4F3F"/>
    <w:rsid w:val="00EB55FA"/>
    <w:rsid w:val="00EB5691"/>
    <w:rsid w:val="00EB5A6D"/>
    <w:rsid w:val="00EB5CB7"/>
    <w:rsid w:val="00EB64E7"/>
    <w:rsid w:val="00EB687E"/>
    <w:rsid w:val="00EB6A04"/>
    <w:rsid w:val="00EB7ADE"/>
    <w:rsid w:val="00EC0AF5"/>
    <w:rsid w:val="00EC0AFA"/>
    <w:rsid w:val="00EC15CC"/>
    <w:rsid w:val="00EC199A"/>
    <w:rsid w:val="00EC1AB2"/>
    <w:rsid w:val="00EC1CCE"/>
    <w:rsid w:val="00EC275F"/>
    <w:rsid w:val="00EC2CA2"/>
    <w:rsid w:val="00EC3045"/>
    <w:rsid w:val="00EC30B5"/>
    <w:rsid w:val="00EC312E"/>
    <w:rsid w:val="00EC3722"/>
    <w:rsid w:val="00EC3EEE"/>
    <w:rsid w:val="00EC449E"/>
    <w:rsid w:val="00EC4B87"/>
    <w:rsid w:val="00EC5914"/>
    <w:rsid w:val="00EC5ACC"/>
    <w:rsid w:val="00EC5C62"/>
    <w:rsid w:val="00EC6315"/>
    <w:rsid w:val="00EC7FA6"/>
    <w:rsid w:val="00ED0A76"/>
    <w:rsid w:val="00ED0BE4"/>
    <w:rsid w:val="00ED0E0B"/>
    <w:rsid w:val="00ED1AE5"/>
    <w:rsid w:val="00ED1B6D"/>
    <w:rsid w:val="00ED211C"/>
    <w:rsid w:val="00ED2DED"/>
    <w:rsid w:val="00ED2E6F"/>
    <w:rsid w:val="00ED3143"/>
    <w:rsid w:val="00ED3229"/>
    <w:rsid w:val="00ED3486"/>
    <w:rsid w:val="00ED3826"/>
    <w:rsid w:val="00ED3962"/>
    <w:rsid w:val="00ED3F53"/>
    <w:rsid w:val="00ED449F"/>
    <w:rsid w:val="00ED4778"/>
    <w:rsid w:val="00ED4BF1"/>
    <w:rsid w:val="00ED4DAD"/>
    <w:rsid w:val="00ED53AF"/>
    <w:rsid w:val="00ED6877"/>
    <w:rsid w:val="00ED6C40"/>
    <w:rsid w:val="00ED7C59"/>
    <w:rsid w:val="00ED7F56"/>
    <w:rsid w:val="00EE0234"/>
    <w:rsid w:val="00EE052D"/>
    <w:rsid w:val="00EE0601"/>
    <w:rsid w:val="00EE06EB"/>
    <w:rsid w:val="00EE06FA"/>
    <w:rsid w:val="00EE0CFE"/>
    <w:rsid w:val="00EE161C"/>
    <w:rsid w:val="00EE1BFD"/>
    <w:rsid w:val="00EE1DD0"/>
    <w:rsid w:val="00EE1E10"/>
    <w:rsid w:val="00EE247F"/>
    <w:rsid w:val="00EE2850"/>
    <w:rsid w:val="00EE29F5"/>
    <w:rsid w:val="00EE2B91"/>
    <w:rsid w:val="00EE2EA6"/>
    <w:rsid w:val="00EE2F0E"/>
    <w:rsid w:val="00EE3124"/>
    <w:rsid w:val="00EE34DE"/>
    <w:rsid w:val="00EE38A8"/>
    <w:rsid w:val="00EE38B4"/>
    <w:rsid w:val="00EE3DCF"/>
    <w:rsid w:val="00EE3EA0"/>
    <w:rsid w:val="00EE470A"/>
    <w:rsid w:val="00EE4CD1"/>
    <w:rsid w:val="00EE57DC"/>
    <w:rsid w:val="00EE5D6C"/>
    <w:rsid w:val="00EE64C3"/>
    <w:rsid w:val="00EE6965"/>
    <w:rsid w:val="00EE6EAC"/>
    <w:rsid w:val="00EE7106"/>
    <w:rsid w:val="00EE76A7"/>
    <w:rsid w:val="00EE7BCC"/>
    <w:rsid w:val="00EF0A9A"/>
    <w:rsid w:val="00EF2697"/>
    <w:rsid w:val="00EF27F3"/>
    <w:rsid w:val="00EF29EA"/>
    <w:rsid w:val="00EF34DC"/>
    <w:rsid w:val="00EF368C"/>
    <w:rsid w:val="00EF3E63"/>
    <w:rsid w:val="00EF4A27"/>
    <w:rsid w:val="00EF4A33"/>
    <w:rsid w:val="00EF4AC6"/>
    <w:rsid w:val="00EF4D8A"/>
    <w:rsid w:val="00EF5173"/>
    <w:rsid w:val="00EF530E"/>
    <w:rsid w:val="00EF53A6"/>
    <w:rsid w:val="00EF599E"/>
    <w:rsid w:val="00EF5EB7"/>
    <w:rsid w:val="00EF788D"/>
    <w:rsid w:val="00EF7D45"/>
    <w:rsid w:val="00EF7DC4"/>
    <w:rsid w:val="00EF7DD4"/>
    <w:rsid w:val="00EF7F8D"/>
    <w:rsid w:val="00F0025E"/>
    <w:rsid w:val="00F002BB"/>
    <w:rsid w:val="00F006AF"/>
    <w:rsid w:val="00F00BC9"/>
    <w:rsid w:val="00F00DAE"/>
    <w:rsid w:val="00F01341"/>
    <w:rsid w:val="00F01EA4"/>
    <w:rsid w:val="00F02319"/>
    <w:rsid w:val="00F025F9"/>
    <w:rsid w:val="00F02CC0"/>
    <w:rsid w:val="00F02E19"/>
    <w:rsid w:val="00F02E44"/>
    <w:rsid w:val="00F030E5"/>
    <w:rsid w:val="00F0310E"/>
    <w:rsid w:val="00F03C1A"/>
    <w:rsid w:val="00F04275"/>
    <w:rsid w:val="00F04489"/>
    <w:rsid w:val="00F05069"/>
    <w:rsid w:val="00F056EE"/>
    <w:rsid w:val="00F063E6"/>
    <w:rsid w:val="00F071F4"/>
    <w:rsid w:val="00F077AF"/>
    <w:rsid w:val="00F07D71"/>
    <w:rsid w:val="00F07DFC"/>
    <w:rsid w:val="00F1022E"/>
    <w:rsid w:val="00F10550"/>
    <w:rsid w:val="00F10643"/>
    <w:rsid w:val="00F10A73"/>
    <w:rsid w:val="00F112A4"/>
    <w:rsid w:val="00F11958"/>
    <w:rsid w:val="00F11D09"/>
    <w:rsid w:val="00F1225A"/>
    <w:rsid w:val="00F12754"/>
    <w:rsid w:val="00F1277F"/>
    <w:rsid w:val="00F13AA0"/>
    <w:rsid w:val="00F13F8C"/>
    <w:rsid w:val="00F1459E"/>
    <w:rsid w:val="00F148D2"/>
    <w:rsid w:val="00F1498B"/>
    <w:rsid w:val="00F14D40"/>
    <w:rsid w:val="00F15305"/>
    <w:rsid w:val="00F157C6"/>
    <w:rsid w:val="00F159BF"/>
    <w:rsid w:val="00F15B60"/>
    <w:rsid w:val="00F15C8E"/>
    <w:rsid w:val="00F16596"/>
    <w:rsid w:val="00F166B7"/>
    <w:rsid w:val="00F16E78"/>
    <w:rsid w:val="00F17718"/>
    <w:rsid w:val="00F179AA"/>
    <w:rsid w:val="00F205D4"/>
    <w:rsid w:val="00F206DF"/>
    <w:rsid w:val="00F20B05"/>
    <w:rsid w:val="00F2102D"/>
    <w:rsid w:val="00F213D5"/>
    <w:rsid w:val="00F21A4B"/>
    <w:rsid w:val="00F21A4E"/>
    <w:rsid w:val="00F21CA8"/>
    <w:rsid w:val="00F22B14"/>
    <w:rsid w:val="00F22B9F"/>
    <w:rsid w:val="00F23C4A"/>
    <w:rsid w:val="00F23C5F"/>
    <w:rsid w:val="00F24148"/>
    <w:rsid w:val="00F2476D"/>
    <w:rsid w:val="00F24BC9"/>
    <w:rsid w:val="00F253C6"/>
    <w:rsid w:val="00F25667"/>
    <w:rsid w:val="00F2625E"/>
    <w:rsid w:val="00F26A24"/>
    <w:rsid w:val="00F26C52"/>
    <w:rsid w:val="00F276F6"/>
    <w:rsid w:val="00F276FA"/>
    <w:rsid w:val="00F27C40"/>
    <w:rsid w:val="00F27D50"/>
    <w:rsid w:val="00F27E3C"/>
    <w:rsid w:val="00F306BB"/>
    <w:rsid w:val="00F307C2"/>
    <w:rsid w:val="00F31301"/>
    <w:rsid w:val="00F3138D"/>
    <w:rsid w:val="00F313FD"/>
    <w:rsid w:val="00F317B9"/>
    <w:rsid w:val="00F317FF"/>
    <w:rsid w:val="00F32279"/>
    <w:rsid w:val="00F32675"/>
    <w:rsid w:val="00F32856"/>
    <w:rsid w:val="00F33404"/>
    <w:rsid w:val="00F341A5"/>
    <w:rsid w:val="00F34E21"/>
    <w:rsid w:val="00F3536C"/>
    <w:rsid w:val="00F35B38"/>
    <w:rsid w:val="00F35D5B"/>
    <w:rsid w:val="00F36130"/>
    <w:rsid w:val="00F361F3"/>
    <w:rsid w:val="00F3697A"/>
    <w:rsid w:val="00F36A9B"/>
    <w:rsid w:val="00F400EE"/>
    <w:rsid w:val="00F40E9D"/>
    <w:rsid w:val="00F4123C"/>
    <w:rsid w:val="00F41281"/>
    <w:rsid w:val="00F4166B"/>
    <w:rsid w:val="00F41D1F"/>
    <w:rsid w:val="00F41D3E"/>
    <w:rsid w:val="00F424BA"/>
    <w:rsid w:val="00F42A2A"/>
    <w:rsid w:val="00F430F5"/>
    <w:rsid w:val="00F431A4"/>
    <w:rsid w:val="00F439D0"/>
    <w:rsid w:val="00F43A47"/>
    <w:rsid w:val="00F4413C"/>
    <w:rsid w:val="00F44367"/>
    <w:rsid w:val="00F4468D"/>
    <w:rsid w:val="00F448B8"/>
    <w:rsid w:val="00F44940"/>
    <w:rsid w:val="00F44E36"/>
    <w:rsid w:val="00F45C07"/>
    <w:rsid w:val="00F46463"/>
    <w:rsid w:val="00F46A5A"/>
    <w:rsid w:val="00F4759A"/>
    <w:rsid w:val="00F500E8"/>
    <w:rsid w:val="00F50106"/>
    <w:rsid w:val="00F5026B"/>
    <w:rsid w:val="00F50518"/>
    <w:rsid w:val="00F50B4B"/>
    <w:rsid w:val="00F50BED"/>
    <w:rsid w:val="00F50D94"/>
    <w:rsid w:val="00F50FC3"/>
    <w:rsid w:val="00F522F7"/>
    <w:rsid w:val="00F5239D"/>
    <w:rsid w:val="00F5294F"/>
    <w:rsid w:val="00F52BB7"/>
    <w:rsid w:val="00F52CBB"/>
    <w:rsid w:val="00F532C6"/>
    <w:rsid w:val="00F534CE"/>
    <w:rsid w:val="00F53944"/>
    <w:rsid w:val="00F54050"/>
    <w:rsid w:val="00F5489E"/>
    <w:rsid w:val="00F54A1B"/>
    <w:rsid w:val="00F5523D"/>
    <w:rsid w:val="00F555CA"/>
    <w:rsid w:val="00F56FEA"/>
    <w:rsid w:val="00F574A4"/>
    <w:rsid w:val="00F5796C"/>
    <w:rsid w:val="00F57FEA"/>
    <w:rsid w:val="00F60333"/>
    <w:rsid w:val="00F6060A"/>
    <w:rsid w:val="00F60B12"/>
    <w:rsid w:val="00F60DAF"/>
    <w:rsid w:val="00F60E1B"/>
    <w:rsid w:val="00F61055"/>
    <w:rsid w:val="00F62666"/>
    <w:rsid w:val="00F627D7"/>
    <w:rsid w:val="00F6283F"/>
    <w:rsid w:val="00F63A9C"/>
    <w:rsid w:val="00F63D04"/>
    <w:rsid w:val="00F644B3"/>
    <w:rsid w:val="00F64678"/>
    <w:rsid w:val="00F64906"/>
    <w:rsid w:val="00F64A66"/>
    <w:rsid w:val="00F64B3D"/>
    <w:rsid w:val="00F64C55"/>
    <w:rsid w:val="00F662D6"/>
    <w:rsid w:val="00F6646F"/>
    <w:rsid w:val="00F66583"/>
    <w:rsid w:val="00F6664D"/>
    <w:rsid w:val="00F66D22"/>
    <w:rsid w:val="00F66EFD"/>
    <w:rsid w:val="00F70867"/>
    <w:rsid w:val="00F70C13"/>
    <w:rsid w:val="00F71136"/>
    <w:rsid w:val="00F717F4"/>
    <w:rsid w:val="00F71E50"/>
    <w:rsid w:val="00F721D6"/>
    <w:rsid w:val="00F73312"/>
    <w:rsid w:val="00F7341C"/>
    <w:rsid w:val="00F736A3"/>
    <w:rsid w:val="00F738DC"/>
    <w:rsid w:val="00F73D61"/>
    <w:rsid w:val="00F74044"/>
    <w:rsid w:val="00F74281"/>
    <w:rsid w:val="00F74A5A"/>
    <w:rsid w:val="00F7519D"/>
    <w:rsid w:val="00F75334"/>
    <w:rsid w:val="00F75C00"/>
    <w:rsid w:val="00F75D66"/>
    <w:rsid w:val="00F7626A"/>
    <w:rsid w:val="00F76280"/>
    <w:rsid w:val="00F76D51"/>
    <w:rsid w:val="00F772E6"/>
    <w:rsid w:val="00F77557"/>
    <w:rsid w:val="00F7787F"/>
    <w:rsid w:val="00F77B87"/>
    <w:rsid w:val="00F80157"/>
    <w:rsid w:val="00F80661"/>
    <w:rsid w:val="00F8131D"/>
    <w:rsid w:val="00F82849"/>
    <w:rsid w:val="00F82CAD"/>
    <w:rsid w:val="00F832FD"/>
    <w:rsid w:val="00F83428"/>
    <w:rsid w:val="00F84469"/>
    <w:rsid w:val="00F84E63"/>
    <w:rsid w:val="00F84FAA"/>
    <w:rsid w:val="00F852A2"/>
    <w:rsid w:val="00F852AD"/>
    <w:rsid w:val="00F862DE"/>
    <w:rsid w:val="00F870D3"/>
    <w:rsid w:val="00F872D8"/>
    <w:rsid w:val="00F90235"/>
    <w:rsid w:val="00F90A19"/>
    <w:rsid w:val="00F90BF1"/>
    <w:rsid w:val="00F90DAA"/>
    <w:rsid w:val="00F91828"/>
    <w:rsid w:val="00F91FD1"/>
    <w:rsid w:val="00F91FE4"/>
    <w:rsid w:val="00F9267C"/>
    <w:rsid w:val="00F92C64"/>
    <w:rsid w:val="00F92C8B"/>
    <w:rsid w:val="00F92F02"/>
    <w:rsid w:val="00F93B7D"/>
    <w:rsid w:val="00F94A18"/>
    <w:rsid w:val="00F94E9D"/>
    <w:rsid w:val="00F95244"/>
    <w:rsid w:val="00F9586F"/>
    <w:rsid w:val="00F95C36"/>
    <w:rsid w:val="00F960BE"/>
    <w:rsid w:val="00F96184"/>
    <w:rsid w:val="00F964A4"/>
    <w:rsid w:val="00F96B7D"/>
    <w:rsid w:val="00F97114"/>
    <w:rsid w:val="00F9740C"/>
    <w:rsid w:val="00F975EB"/>
    <w:rsid w:val="00F9788A"/>
    <w:rsid w:val="00FA047F"/>
    <w:rsid w:val="00FA04E1"/>
    <w:rsid w:val="00FA19EF"/>
    <w:rsid w:val="00FA1A3C"/>
    <w:rsid w:val="00FA1CA9"/>
    <w:rsid w:val="00FA23C8"/>
    <w:rsid w:val="00FA296B"/>
    <w:rsid w:val="00FA2BA7"/>
    <w:rsid w:val="00FA3521"/>
    <w:rsid w:val="00FA3617"/>
    <w:rsid w:val="00FA395B"/>
    <w:rsid w:val="00FA4F6D"/>
    <w:rsid w:val="00FA595C"/>
    <w:rsid w:val="00FA5A1D"/>
    <w:rsid w:val="00FA7327"/>
    <w:rsid w:val="00FA7BCF"/>
    <w:rsid w:val="00FB053E"/>
    <w:rsid w:val="00FB0790"/>
    <w:rsid w:val="00FB0A37"/>
    <w:rsid w:val="00FB0A6C"/>
    <w:rsid w:val="00FB1111"/>
    <w:rsid w:val="00FB1272"/>
    <w:rsid w:val="00FB1568"/>
    <w:rsid w:val="00FB2197"/>
    <w:rsid w:val="00FB4479"/>
    <w:rsid w:val="00FB4CDA"/>
    <w:rsid w:val="00FB4FDA"/>
    <w:rsid w:val="00FB55BC"/>
    <w:rsid w:val="00FB56AC"/>
    <w:rsid w:val="00FB5733"/>
    <w:rsid w:val="00FB5A8E"/>
    <w:rsid w:val="00FB5B97"/>
    <w:rsid w:val="00FB6520"/>
    <w:rsid w:val="00FB6870"/>
    <w:rsid w:val="00FB6C6A"/>
    <w:rsid w:val="00FB7AC3"/>
    <w:rsid w:val="00FC0096"/>
    <w:rsid w:val="00FC0A54"/>
    <w:rsid w:val="00FC0CA3"/>
    <w:rsid w:val="00FC10C9"/>
    <w:rsid w:val="00FC21B2"/>
    <w:rsid w:val="00FC29B0"/>
    <w:rsid w:val="00FC29D6"/>
    <w:rsid w:val="00FC2D74"/>
    <w:rsid w:val="00FC2E09"/>
    <w:rsid w:val="00FC33EE"/>
    <w:rsid w:val="00FC34BF"/>
    <w:rsid w:val="00FC38E7"/>
    <w:rsid w:val="00FC4263"/>
    <w:rsid w:val="00FC4279"/>
    <w:rsid w:val="00FC4E59"/>
    <w:rsid w:val="00FC4F4B"/>
    <w:rsid w:val="00FC5108"/>
    <w:rsid w:val="00FC5332"/>
    <w:rsid w:val="00FC53CC"/>
    <w:rsid w:val="00FC5A70"/>
    <w:rsid w:val="00FC5D46"/>
    <w:rsid w:val="00FC6251"/>
    <w:rsid w:val="00FC647A"/>
    <w:rsid w:val="00FC6EFD"/>
    <w:rsid w:val="00FC709B"/>
    <w:rsid w:val="00FC752A"/>
    <w:rsid w:val="00FD00C3"/>
    <w:rsid w:val="00FD098D"/>
    <w:rsid w:val="00FD1F13"/>
    <w:rsid w:val="00FD24B5"/>
    <w:rsid w:val="00FD269C"/>
    <w:rsid w:val="00FD2A24"/>
    <w:rsid w:val="00FD3009"/>
    <w:rsid w:val="00FD3B03"/>
    <w:rsid w:val="00FD3D4A"/>
    <w:rsid w:val="00FD42BD"/>
    <w:rsid w:val="00FD4956"/>
    <w:rsid w:val="00FD4C42"/>
    <w:rsid w:val="00FD4CD0"/>
    <w:rsid w:val="00FD4D00"/>
    <w:rsid w:val="00FD6317"/>
    <w:rsid w:val="00FD65C1"/>
    <w:rsid w:val="00FD686D"/>
    <w:rsid w:val="00FD68C5"/>
    <w:rsid w:val="00FD68DC"/>
    <w:rsid w:val="00FD6EBB"/>
    <w:rsid w:val="00FD6F19"/>
    <w:rsid w:val="00FD6F5B"/>
    <w:rsid w:val="00FD717C"/>
    <w:rsid w:val="00FD7720"/>
    <w:rsid w:val="00FD7D65"/>
    <w:rsid w:val="00FE039A"/>
    <w:rsid w:val="00FE17A3"/>
    <w:rsid w:val="00FE19C5"/>
    <w:rsid w:val="00FE1A62"/>
    <w:rsid w:val="00FE1D76"/>
    <w:rsid w:val="00FE1F1E"/>
    <w:rsid w:val="00FE1FD9"/>
    <w:rsid w:val="00FE2088"/>
    <w:rsid w:val="00FE2147"/>
    <w:rsid w:val="00FE22DC"/>
    <w:rsid w:val="00FE3082"/>
    <w:rsid w:val="00FE3109"/>
    <w:rsid w:val="00FE390E"/>
    <w:rsid w:val="00FE3C57"/>
    <w:rsid w:val="00FE3FFC"/>
    <w:rsid w:val="00FE46CF"/>
    <w:rsid w:val="00FE4E86"/>
    <w:rsid w:val="00FE53C8"/>
    <w:rsid w:val="00FE57CF"/>
    <w:rsid w:val="00FE58C3"/>
    <w:rsid w:val="00FE5931"/>
    <w:rsid w:val="00FE6844"/>
    <w:rsid w:val="00FE6D9B"/>
    <w:rsid w:val="00FE6F52"/>
    <w:rsid w:val="00FE7883"/>
    <w:rsid w:val="00FF010E"/>
    <w:rsid w:val="00FF0865"/>
    <w:rsid w:val="00FF0A07"/>
    <w:rsid w:val="00FF15CA"/>
    <w:rsid w:val="00FF1C81"/>
    <w:rsid w:val="00FF2068"/>
    <w:rsid w:val="00FF21D7"/>
    <w:rsid w:val="00FF23CC"/>
    <w:rsid w:val="00FF242E"/>
    <w:rsid w:val="00FF277F"/>
    <w:rsid w:val="00FF2D9E"/>
    <w:rsid w:val="00FF2F59"/>
    <w:rsid w:val="00FF32CF"/>
    <w:rsid w:val="00FF34FC"/>
    <w:rsid w:val="00FF3A64"/>
    <w:rsid w:val="00FF3FB7"/>
    <w:rsid w:val="00FF4118"/>
    <w:rsid w:val="00FF4706"/>
    <w:rsid w:val="00FF5074"/>
    <w:rsid w:val="00FF5F56"/>
    <w:rsid w:val="00FF6EDF"/>
    <w:rsid w:val="00FF7470"/>
    <w:rsid w:val="00FF778B"/>
    <w:rsid w:val="00FF7BC0"/>
    <w:rsid w:val="00FF7CC5"/>
    <w:rsid w:val="018DC5AA"/>
    <w:rsid w:val="032BE7A6"/>
    <w:rsid w:val="056A0497"/>
    <w:rsid w:val="067AE367"/>
    <w:rsid w:val="07D36996"/>
    <w:rsid w:val="08266CAB"/>
    <w:rsid w:val="08556D6E"/>
    <w:rsid w:val="08890CE0"/>
    <w:rsid w:val="08A15754"/>
    <w:rsid w:val="08F8CE72"/>
    <w:rsid w:val="09CF8411"/>
    <w:rsid w:val="0A591593"/>
    <w:rsid w:val="0AA5F357"/>
    <w:rsid w:val="0B3C1C99"/>
    <w:rsid w:val="0B641E7D"/>
    <w:rsid w:val="0BF307F9"/>
    <w:rsid w:val="0C4BDD01"/>
    <w:rsid w:val="0C6FA062"/>
    <w:rsid w:val="0D673226"/>
    <w:rsid w:val="0E583449"/>
    <w:rsid w:val="0E988651"/>
    <w:rsid w:val="0F7885FB"/>
    <w:rsid w:val="0FA8D8F0"/>
    <w:rsid w:val="105FFCA5"/>
    <w:rsid w:val="110F8E75"/>
    <w:rsid w:val="11883795"/>
    <w:rsid w:val="11E7B7A9"/>
    <w:rsid w:val="120027ED"/>
    <w:rsid w:val="12047C62"/>
    <w:rsid w:val="12D08882"/>
    <w:rsid w:val="131A5B0A"/>
    <w:rsid w:val="13883AF6"/>
    <w:rsid w:val="13AF8820"/>
    <w:rsid w:val="15E3E36D"/>
    <w:rsid w:val="1664A02C"/>
    <w:rsid w:val="174639D2"/>
    <w:rsid w:val="177FBE6B"/>
    <w:rsid w:val="183988C7"/>
    <w:rsid w:val="187C61FB"/>
    <w:rsid w:val="188336E4"/>
    <w:rsid w:val="1A91A986"/>
    <w:rsid w:val="1A9C1787"/>
    <w:rsid w:val="1BBEA468"/>
    <w:rsid w:val="1BCF86D1"/>
    <w:rsid w:val="1BFE9A3E"/>
    <w:rsid w:val="1D6B0366"/>
    <w:rsid w:val="1D849B6C"/>
    <w:rsid w:val="1DDF4401"/>
    <w:rsid w:val="1F3FF400"/>
    <w:rsid w:val="1FA0DB5A"/>
    <w:rsid w:val="1FEFB52F"/>
    <w:rsid w:val="203FC600"/>
    <w:rsid w:val="2067D0BE"/>
    <w:rsid w:val="20689731"/>
    <w:rsid w:val="21697D8C"/>
    <w:rsid w:val="232D7002"/>
    <w:rsid w:val="23F3570A"/>
    <w:rsid w:val="24A08616"/>
    <w:rsid w:val="25D1A03D"/>
    <w:rsid w:val="25E37EAE"/>
    <w:rsid w:val="276DB5C7"/>
    <w:rsid w:val="27827507"/>
    <w:rsid w:val="2842C3A8"/>
    <w:rsid w:val="286826E5"/>
    <w:rsid w:val="299B2F7E"/>
    <w:rsid w:val="2B237A1D"/>
    <w:rsid w:val="2C67C7B9"/>
    <w:rsid w:val="2CE48167"/>
    <w:rsid w:val="2E11F9B3"/>
    <w:rsid w:val="2F66AC21"/>
    <w:rsid w:val="2F7BA2B7"/>
    <w:rsid w:val="319EFCFE"/>
    <w:rsid w:val="31BE4F64"/>
    <w:rsid w:val="31E09FA3"/>
    <w:rsid w:val="32263D55"/>
    <w:rsid w:val="32422C5C"/>
    <w:rsid w:val="32A050C0"/>
    <w:rsid w:val="32F47C25"/>
    <w:rsid w:val="337ECC01"/>
    <w:rsid w:val="34048CDF"/>
    <w:rsid w:val="3488D715"/>
    <w:rsid w:val="349ADF0D"/>
    <w:rsid w:val="34A490DE"/>
    <w:rsid w:val="34B5F0C2"/>
    <w:rsid w:val="357E132D"/>
    <w:rsid w:val="35AD8687"/>
    <w:rsid w:val="364A9AA3"/>
    <w:rsid w:val="36E34AE8"/>
    <w:rsid w:val="382B5D2C"/>
    <w:rsid w:val="38EC0046"/>
    <w:rsid w:val="393285E9"/>
    <w:rsid w:val="3A2476D4"/>
    <w:rsid w:val="3ABC8435"/>
    <w:rsid w:val="3AF1AAF1"/>
    <w:rsid w:val="3AFC34E8"/>
    <w:rsid w:val="3C19852F"/>
    <w:rsid w:val="3C98204C"/>
    <w:rsid w:val="3D3DE780"/>
    <w:rsid w:val="3DD438CD"/>
    <w:rsid w:val="3E17E0C4"/>
    <w:rsid w:val="3EA32875"/>
    <w:rsid w:val="3EB377BB"/>
    <w:rsid w:val="3F24E123"/>
    <w:rsid w:val="4048822B"/>
    <w:rsid w:val="4048E351"/>
    <w:rsid w:val="410A180A"/>
    <w:rsid w:val="425C1482"/>
    <w:rsid w:val="42EC9E31"/>
    <w:rsid w:val="43EB721F"/>
    <w:rsid w:val="43FEFE98"/>
    <w:rsid w:val="45ABBD42"/>
    <w:rsid w:val="4669086A"/>
    <w:rsid w:val="47BE4F4A"/>
    <w:rsid w:val="489752DC"/>
    <w:rsid w:val="48AD6D47"/>
    <w:rsid w:val="48DC1FCE"/>
    <w:rsid w:val="49A07E8B"/>
    <w:rsid w:val="49B21F04"/>
    <w:rsid w:val="49F2C4E4"/>
    <w:rsid w:val="4A526CDA"/>
    <w:rsid w:val="4A5F65A9"/>
    <w:rsid w:val="4B3DB0AD"/>
    <w:rsid w:val="4B95B1C9"/>
    <w:rsid w:val="4C176359"/>
    <w:rsid w:val="4C1AF6D9"/>
    <w:rsid w:val="4D492597"/>
    <w:rsid w:val="4E2240F9"/>
    <w:rsid w:val="4E31F6A0"/>
    <w:rsid w:val="4E75CB13"/>
    <w:rsid w:val="4ECD94AF"/>
    <w:rsid w:val="4F64E09F"/>
    <w:rsid w:val="4FA7F023"/>
    <w:rsid w:val="4FC6BADF"/>
    <w:rsid w:val="50641336"/>
    <w:rsid w:val="51109A84"/>
    <w:rsid w:val="513E35BA"/>
    <w:rsid w:val="520621E3"/>
    <w:rsid w:val="52BB8959"/>
    <w:rsid w:val="5333048F"/>
    <w:rsid w:val="534FB229"/>
    <w:rsid w:val="53EA3F58"/>
    <w:rsid w:val="5497EDE9"/>
    <w:rsid w:val="54BB7B00"/>
    <w:rsid w:val="5525D47A"/>
    <w:rsid w:val="558E1335"/>
    <w:rsid w:val="564851DC"/>
    <w:rsid w:val="5743AD20"/>
    <w:rsid w:val="57C0C622"/>
    <w:rsid w:val="580922B3"/>
    <w:rsid w:val="5810ED2B"/>
    <w:rsid w:val="58BA135E"/>
    <w:rsid w:val="58E4E55D"/>
    <w:rsid w:val="596C55B2"/>
    <w:rsid w:val="59720B29"/>
    <w:rsid w:val="59A15CD5"/>
    <w:rsid w:val="59CCD655"/>
    <w:rsid w:val="59D3C5F6"/>
    <w:rsid w:val="5B3C7255"/>
    <w:rsid w:val="5CE3813A"/>
    <w:rsid w:val="5CFA986C"/>
    <w:rsid w:val="5D1BABAD"/>
    <w:rsid w:val="5E0FC1D0"/>
    <w:rsid w:val="5E1096AE"/>
    <w:rsid w:val="5E3C1DB4"/>
    <w:rsid w:val="5E5D51D4"/>
    <w:rsid w:val="5E758FD3"/>
    <w:rsid w:val="5F0C68F6"/>
    <w:rsid w:val="5F42D538"/>
    <w:rsid w:val="5F94A0E8"/>
    <w:rsid w:val="60C9374B"/>
    <w:rsid w:val="611B42AA"/>
    <w:rsid w:val="61A9EA95"/>
    <w:rsid w:val="61CA7225"/>
    <w:rsid w:val="62604F82"/>
    <w:rsid w:val="62FD1BB1"/>
    <w:rsid w:val="6451D20A"/>
    <w:rsid w:val="66694AD0"/>
    <w:rsid w:val="66DCDC86"/>
    <w:rsid w:val="686E9756"/>
    <w:rsid w:val="68C1A0C7"/>
    <w:rsid w:val="691479F9"/>
    <w:rsid w:val="691BDAC7"/>
    <w:rsid w:val="6A5E669C"/>
    <w:rsid w:val="6B03231C"/>
    <w:rsid w:val="6BA32453"/>
    <w:rsid w:val="6CC24607"/>
    <w:rsid w:val="6CE51E4E"/>
    <w:rsid w:val="6D634AA0"/>
    <w:rsid w:val="6E32A2EF"/>
    <w:rsid w:val="6EDBBAB3"/>
    <w:rsid w:val="6EE8E4BA"/>
    <w:rsid w:val="6F3E7C8D"/>
    <w:rsid w:val="70D24FED"/>
    <w:rsid w:val="70D7E53B"/>
    <w:rsid w:val="7120F816"/>
    <w:rsid w:val="72B8D457"/>
    <w:rsid w:val="7376AA8B"/>
    <w:rsid w:val="742AEC38"/>
    <w:rsid w:val="76F587BB"/>
    <w:rsid w:val="7708638D"/>
    <w:rsid w:val="7ADDA42E"/>
    <w:rsid w:val="7BE566AE"/>
    <w:rsid w:val="7D0E4D7E"/>
    <w:rsid w:val="7DDAA394"/>
    <w:rsid w:val="7E6D2F4F"/>
    <w:rsid w:val="7F10A9C9"/>
    <w:rsid w:val="7F8A332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9E5B62"/>
  <w15:chartTrackingRefBased/>
  <w15:docId w15:val="{76A039DF-5828-45CA-B7ED-F5ACEA334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704"/>
    <w:pPr>
      <w:spacing w:before="240" w:after="240"/>
      <w:jc w:val="both"/>
    </w:pPr>
    <w:rPr>
      <w:rFonts w:ascii="Times New Roman" w:hAnsi="Times New Roman"/>
      <w:sz w:val="24"/>
    </w:rPr>
  </w:style>
  <w:style w:type="paragraph" w:styleId="Heading1">
    <w:name w:val="heading 1"/>
    <w:basedOn w:val="Normal"/>
    <w:next w:val="Normal"/>
    <w:link w:val="Heading1Char"/>
    <w:uiPriority w:val="9"/>
    <w:qFormat/>
    <w:rsid w:val="000A30A7"/>
    <w:pPr>
      <w:keepNext/>
      <w:keepLines/>
      <w:spacing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9B30D9"/>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40082"/>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5509A"/>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0A7"/>
    <w:rPr>
      <w:rFonts w:ascii="Times New Roman" w:eastAsiaTheme="majorEastAsia" w:hAnsi="Times New Roman" w:cstheme="majorBidi"/>
      <w:b/>
      <w:caps/>
      <w:color w:val="000000" w:themeColor="text1"/>
      <w:sz w:val="28"/>
      <w:szCs w:val="32"/>
    </w:rPr>
  </w:style>
  <w:style w:type="character" w:customStyle="1" w:styleId="Heading2Char">
    <w:name w:val="Heading 2 Char"/>
    <w:basedOn w:val="DefaultParagraphFont"/>
    <w:link w:val="Heading2"/>
    <w:uiPriority w:val="9"/>
    <w:rsid w:val="009B30D9"/>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000491"/>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000491"/>
    <w:rPr>
      <w:rFonts w:ascii="Times New Roman" w:eastAsiaTheme="majorEastAsia" w:hAnsi="Times New Roman" w:cstheme="majorBidi"/>
      <w:b/>
      <w:spacing w:val="-10"/>
      <w:kern w:val="28"/>
      <w:sz w:val="24"/>
      <w:szCs w:val="56"/>
    </w:rPr>
  </w:style>
  <w:style w:type="paragraph" w:styleId="NormalWeb">
    <w:name w:val="Normal (Web)"/>
    <w:basedOn w:val="Normal"/>
    <w:link w:val="NormalWebChar"/>
    <w:uiPriority w:val="99"/>
    <w:rsid w:val="00000491"/>
    <w:pPr>
      <w:spacing w:before="100" w:beforeAutospacing="1" w:after="100" w:afterAutospacing="1" w:line="240" w:lineRule="auto"/>
      <w:jc w:val="left"/>
    </w:pPr>
    <w:rPr>
      <w:rFonts w:ascii="Arial" w:eastAsia="Times New Roman" w:hAnsi="Arial" w:cs="Times New Roman"/>
      <w:color w:val="000000"/>
      <w:sz w:val="20"/>
      <w:szCs w:val="20"/>
      <w:lang w:val="x-none" w:eastAsia="x-none"/>
    </w:rPr>
  </w:style>
  <w:style w:type="character" w:customStyle="1" w:styleId="NormalWebChar">
    <w:name w:val="Normal (Web) Char"/>
    <w:link w:val="NormalWeb"/>
    <w:rsid w:val="00000491"/>
    <w:rPr>
      <w:rFonts w:ascii="Arial" w:eastAsia="Times New Roman" w:hAnsi="Arial" w:cs="Times New Roman"/>
      <w:color w:val="000000"/>
      <w:sz w:val="20"/>
      <w:szCs w:val="20"/>
      <w:lang w:val="x-none" w:eastAsia="x-none"/>
    </w:rPr>
  </w:style>
  <w:style w:type="paragraph" w:styleId="Header">
    <w:name w:val="header"/>
    <w:basedOn w:val="Normal"/>
    <w:link w:val="HeaderChar"/>
    <w:uiPriority w:val="99"/>
    <w:unhideWhenUsed/>
    <w:rsid w:val="00D16E6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D16E64"/>
    <w:rPr>
      <w:rFonts w:ascii="Times New Roman" w:hAnsi="Times New Roman"/>
      <w:sz w:val="24"/>
    </w:rPr>
  </w:style>
  <w:style w:type="paragraph" w:styleId="Footer">
    <w:name w:val="footer"/>
    <w:basedOn w:val="Normal"/>
    <w:link w:val="FooterChar"/>
    <w:uiPriority w:val="99"/>
    <w:unhideWhenUsed/>
    <w:rsid w:val="00D16E6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16E64"/>
    <w:rPr>
      <w:rFonts w:ascii="Times New Roman" w:hAnsi="Times New Roman"/>
      <w:sz w:val="24"/>
    </w:rPr>
  </w:style>
  <w:style w:type="paragraph" w:styleId="TOCHeading">
    <w:name w:val="TOC Heading"/>
    <w:basedOn w:val="Heading1"/>
    <w:next w:val="Normal"/>
    <w:uiPriority w:val="39"/>
    <w:unhideWhenUsed/>
    <w:qFormat/>
    <w:rsid w:val="00FB4479"/>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A43CC"/>
    <w:pPr>
      <w:tabs>
        <w:tab w:val="left" w:pos="480"/>
        <w:tab w:val="right" w:leader="dot" w:pos="9350"/>
      </w:tabs>
      <w:spacing w:after="0" w:line="276" w:lineRule="auto"/>
    </w:pPr>
  </w:style>
  <w:style w:type="character" w:styleId="Hyperlink">
    <w:name w:val="Hyperlink"/>
    <w:basedOn w:val="DefaultParagraphFont"/>
    <w:uiPriority w:val="99"/>
    <w:unhideWhenUsed/>
    <w:rsid w:val="00FB4479"/>
    <w:rPr>
      <w:color w:val="0563C1" w:themeColor="hyperlink"/>
      <w:u w:val="single"/>
    </w:rPr>
  </w:style>
  <w:style w:type="paragraph" w:styleId="TOC2">
    <w:name w:val="toc 2"/>
    <w:basedOn w:val="Normal"/>
    <w:next w:val="Normal"/>
    <w:autoRedefine/>
    <w:uiPriority w:val="39"/>
    <w:unhideWhenUsed/>
    <w:rsid w:val="00162D43"/>
    <w:pPr>
      <w:tabs>
        <w:tab w:val="left" w:pos="880"/>
        <w:tab w:val="right" w:leader="dot" w:pos="9350"/>
      </w:tabs>
      <w:spacing w:before="0" w:line="276" w:lineRule="auto"/>
      <w:ind w:left="240"/>
    </w:pPr>
  </w:style>
  <w:style w:type="paragraph" w:styleId="ListParagraph">
    <w:name w:val="List Paragraph"/>
    <w:basedOn w:val="Normal"/>
    <w:uiPriority w:val="34"/>
    <w:qFormat/>
    <w:rsid w:val="006A5FBA"/>
    <w:pPr>
      <w:ind w:left="720"/>
      <w:contextualSpacing/>
    </w:pPr>
  </w:style>
  <w:style w:type="character" w:styleId="UnresolvedMention">
    <w:name w:val="Unresolved Mention"/>
    <w:basedOn w:val="DefaultParagraphFont"/>
    <w:uiPriority w:val="99"/>
    <w:semiHidden/>
    <w:unhideWhenUsed/>
    <w:rsid w:val="000A3FC3"/>
    <w:rPr>
      <w:color w:val="605E5C"/>
      <w:shd w:val="clear" w:color="auto" w:fill="E1DFDD"/>
    </w:rPr>
  </w:style>
  <w:style w:type="character" w:customStyle="1" w:styleId="Heading3Char">
    <w:name w:val="Heading 3 Char"/>
    <w:basedOn w:val="DefaultParagraphFont"/>
    <w:link w:val="Heading3"/>
    <w:uiPriority w:val="9"/>
    <w:rsid w:val="00940082"/>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BD625F"/>
    <w:pPr>
      <w:spacing w:after="100"/>
      <w:ind w:left="480"/>
    </w:pPr>
  </w:style>
  <w:style w:type="character" w:customStyle="1" w:styleId="Heading4Char">
    <w:name w:val="Heading 4 Char"/>
    <w:basedOn w:val="DefaultParagraphFont"/>
    <w:link w:val="Heading4"/>
    <w:uiPriority w:val="9"/>
    <w:rsid w:val="0015509A"/>
    <w:rPr>
      <w:rFonts w:ascii="Times New Roman" w:eastAsiaTheme="majorEastAsia" w:hAnsi="Times New Roman" w:cstheme="majorBidi"/>
      <w:b/>
      <w:iCs/>
      <w:sz w:val="24"/>
    </w:rPr>
  </w:style>
  <w:style w:type="paragraph" w:styleId="Caption">
    <w:name w:val="caption"/>
    <w:basedOn w:val="Normal"/>
    <w:next w:val="Normal"/>
    <w:unhideWhenUsed/>
    <w:qFormat/>
    <w:rsid w:val="00DA1801"/>
    <w:pPr>
      <w:spacing w:before="0" w:after="200" w:line="240" w:lineRule="auto"/>
      <w:jc w:val="center"/>
    </w:pPr>
    <w:rPr>
      <w:color w:val="000000" w:themeColor="text1"/>
      <w:sz w:val="22"/>
      <w:szCs w:val="20"/>
    </w:rPr>
  </w:style>
  <w:style w:type="paragraph" w:styleId="TableofFigures">
    <w:name w:val="table of figures"/>
    <w:basedOn w:val="Normal"/>
    <w:next w:val="Normal"/>
    <w:uiPriority w:val="99"/>
    <w:unhideWhenUsed/>
    <w:rsid w:val="00531DD0"/>
    <w:pPr>
      <w:spacing w:after="0"/>
    </w:pPr>
  </w:style>
  <w:style w:type="paragraph" w:styleId="Index2">
    <w:name w:val="index 2"/>
    <w:basedOn w:val="Normal"/>
    <w:next w:val="Normal"/>
    <w:autoRedefine/>
    <w:uiPriority w:val="99"/>
    <w:semiHidden/>
    <w:unhideWhenUsed/>
    <w:rsid w:val="00112E20"/>
    <w:pPr>
      <w:spacing w:before="0" w:after="0" w:line="240" w:lineRule="auto"/>
      <w:ind w:left="480" w:hanging="240"/>
    </w:pPr>
  </w:style>
  <w:style w:type="paragraph" w:styleId="Index1">
    <w:name w:val="index 1"/>
    <w:basedOn w:val="Normal"/>
    <w:next w:val="Normal"/>
    <w:autoRedefine/>
    <w:uiPriority w:val="99"/>
    <w:semiHidden/>
    <w:unhideWhenUsed/>
    <w:rsid w:val="00112E20"/>
    <w:pPr>
      <w:spacing w:before="0" w:after="0" w:line="240" w:lineRule="auto"/>
      <w:ind w:left="240" w:hanging="240"/>
    </w:pPr>
  </w:style>
  <w:style w:type="table" w:styleId="TableGrid">
    <w:name w:val="Table Grid"/>
    <w:basedOn w:val="TableNormal"/>
    <w:uiPriority w:val="39"/>
    <w:rsid w:val="00CE7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56FE8"/>
    <w:rPr>
      <w:color w:val="954F72" w:themeColor="followedHyperlink"/>
      <w:u w:val="single"/>
    </w:rPr>
  </w:style>
  <w:style w:type="numbering" w:customStyle="1" w:styleId="Style1">
    <w:name w:val="Style1"/>
    <w:uiPriority w:val="99"/>
    <w:rsid w:val="009E6B22"/>
    <w:pPr>
      <w:numPr>
        <w:numId w:val="2"/>
      </w:numPr>
    </w:pPr>
  </w:style>
  <w:style w:type="paragraph" w:styleId="TOAHeading">
    <w:name w:val="toa heading"/>
    <w:basedOn w:val="Normal"/>
    <w:next w:val="Normal"/>
    <w:uiPriority w:val="99"/>
    <w:semiHidden/>
    <w:unhideWhenUsed/>
    <w:rsid w:val="00FC4263"/>
    <w:pPr>
      <w:spacing w:before="120"/>
    </w:pPr>
    <w:rPr>
      <w:rFonts w:asciiTheme="majorHAnsi" w:eastAsiaTheme="majorEastAsia" w:hAnsiTheme="majorHAnsi" w:cstheme="majorBidi"/>
      <w:b/>
      <w:bCs/>
      <w:szCs w:val="24"/>
    </w:rPr>
  </w:style>
  <w:style w:type="paragraph" w:styleId="TableofAuthorities">
    <w:name w:val="table of authorities"/>
    <w:basedOn w:val="Normal"/>
    <w:next w:val="Normal"/>
    <w:uiPriority w:val="99"/>
    <w:semiHidden/>
    <w:unhideWhenUsed/>
    <w:rsid w:val="00FC4263"/>
    <w:pPr>
      <w:spacing w:after="0"/>
      <w:ind w:left="240" w:hanging="240"/>
    </w:pPr>
  </w:style>
  <w:style w:type="table" w:customStyle="1" w:styleId="TableGrid0">
    <w:name w:val="TableGrid"/>
    <w:rsid w:val="00C83878"/>
    <w:pPr>
      <w:spacing w:after="0" w:line="240" w:lineRule="auto"/>
    </w:pPr>
    <w:rPr>
      <w:rFonts w:eastAsiaTheme="minorEastAsia"/>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E203E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203E3"/>
    <w:rPr>
      <w:rFonts w:ascii="Times New Roman" w:hAnsi="Times New Roman" w:cs="Times New Roman"/>
      <w:noProof/>
      <w:sz w:val="24"/>
    </w:rPr>
  </w:style>
  <w:style w:type="paragraph" w:customStyle="1" w:styleId="EndNoteBibliography">
    <w:name w:val="EndNote Bibliography"/>
    <w:basedOn w:val="Normal"/>
    <w:link w:val="EndNoteBibliographyChar"/>
    <w:rsid w:val="00E203E3"/>
    <w:pPr>
      <w:spacing w:line="240" w:lineRule="auto"/>
      <w:jc w:val="left"/>
    </w:pPr>
    <w:rPr>
      <w:rFonts w:cs="Times New Roman"/>
      <w:noProof/>
    </w:rPr>
  </w:style>
  <w:style w:type="character" w:customStyle="1" w:styleId="EndNoteBibliographyChar">
    <w:name w:val="EndNote Bibliography Char"/>
    <w:basedOn w:val="DefaultParagraphFont"/>
    <w:link w:val="EndNoteBibliography"/>
    <w:rsid w:val="00E203E3"/>
    <w:rPr>
      <w:rFonts w:ascii="Times New Roman" w:hAnsi="Times New Roman" w:cs="Times New Roman"/>
      <w:noProof/>
      <w:sz w:val="24"/>
    </w:rPr>
  </w:style>
  <w:style w:type="paragraph" w:styleId="BodyText">
    <w:name w:val="Body Text"/>
    <w:basedOn w:val="Normal"/>
    <w:link w:val="BodyTextChar"/>
    <w:rsid w:val="00BE0F13"/>
    <w:pPr>
      <w:tabs>
        <w:tab w:val="left" w:pos="288"/>
      </w:tabs>
      <w:spacing w:before="0" w:after="120" w:line="228" w:lineRule="auto"/>
      <w:ind w:firstLine="288"/>
    </w:pPr>
    <w:rPr>
      <w:rFonts w:eastAsia="SimSun" w:cs="Times New Roman"/>
      <w:spacing w:val="-1"/>
      <w:sz w:val="20"/>
      <w:szCs w:val="20"/>
      <w:lang w:val="x-none" w:eastAsia="x-none"/>
    </w:rPr>
  </w:style>
  <w:style w:type="character" w:customStyle="1" w:styleId="BodyTextChar">
    <w:name w:val="Body Text Char"/>
    <w:basedOn w:val="DefaultParagraphFont"/>
    <w:link w:val="BodyText"/>
    <w:rsid w:val="00BE0F13"/>
    <w:rPr>
      <w:rFonts w:ascii="Times New Roman" w:eastAsia="SimSun" w:hAnsi="Times New Roman" w:cs="Times New Roman"/>
      <w:spacing w:val="-1"/>
      <w:sz w:val="20"/>
      <w:szCs w:val="20"/>
      <w:lang w:val="x-none" w:eastAsia="x-none"/>
    </w:rPr>
  </w:style>
  <w:style w:type="paragraph" w:customStyle="1" w:styleId="figurecaption">
    <w:name w:val="figure caption"/>
    <w:rsid w:val="00BE0F13"/>
    <w:pPr>
      <w:numPr>
        <w:numId w:val="9"/>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styleId="FootnoteText">
    <w:name w:val="footnote text"/>
    <w:basedOn w:val="Normal"/>
    <w:link w:val="FootnoteTextChar"/>
    <w:uiPriority w:val="99"/>
    <w:semiHidden/>
    <w:unhideWhenUsed/>
    <w:rsid w:val="00564EE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64EEE"/>
    <w:rPr>
      <w:rFonts w:ascii="Times New Roman" w:hAnsi="Times New Roman"/>
      <w:sz w:val="20"/>
      <w:szCs w:val="20"/>
    </w:rPr>
  </w:style>
  <w:style w:type="character" w:styleId="FootnoteReference">
    <w:name w:val="footnote reference"/>
    <w:basedOn w:val="DefaultParagraphFont"/>
    <w:uiPriority w:val="99"/>
    <w:semiHidden/>
    <w:unhideWhenUsed/>
    <w:rsid w:val="00564EEE"/>
    <w:rPr>
      <w:vertAlign w:val="superscript"/>
    </w:rPr>
  </w:style>
  <w:style w:type="paragraph" w:customStyle="1" w:styleId="Author">
    <w:name w:val="Author"/>
    <w:rsid w:val="00771099"/>
    <w:pPr>
      <w:spacing w:before="360" w:after="40" w:line="240" w:lineRule="auto"/>
      <w:jc w:val="center"/>
    </w:pPr>
    <w:rPr>
      <w:rFonts w:ascii="Times New Roman" w:eastAsia="SimSun" w:hAnsi="Times New Roman" w:cs="Times New Roman"/>
      <w:noProof/>
    </w:rPr>
  </w:style>
  <w:style w:type="paragraph" w:customStyle="1" w:styleId="tablecolhead">
    <w:name w:val="table col head"/>
    <w:basedOn w:val="Normal"/>
    <w:rsid w:val="00771099"/>
    <w:pPr>
      <w:spacing w:before="0" w:after="0" w:line="240" w:lineRule="auto"/>
      <w:jc w:val="center"/>
    </w:pPr>
    <w:rPr>
      <w:rFonts w:eastAsia="SimSun" w:cs="Times New Roman"/>
      <w:b/>
      <w:bCs/>
      <w:sz w:val="16"/>
      <w:szCs w:val="16"/>
    </w:rPr>
  </w:style>
  <w:style w:type="paragraph" w:customStyle="1" w:styleId="tablecolsubhead">
    <w:name w:val="table col subhead"/>
    <w:basedOn w:val="tablecolhead"/>
    <w:rsid w:val="00771099"/>
    <w:rPr>
      <w:i/>
      <w:iCs/>
      <w:sz w:val="15"/>
      <w:szCs w:val="15"/>
    </w:rPr>
  </w:style>
  <w:style w:type="paragraph" w:customStyle="1" w:styleId="tablecopy">
    <w:name w:val="table copy"/>
    <w:rsid w:val="00771099"/>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771099"/>
    <w:pPr>
      <w:numPr>
        <w:numId w:val="11"/>
      </w:numPr>
      <w:tabs>
        <w:tab w:val="clear" w:pos="1080"/>
        <w:tab w:val="num" w:pos="576"/>
      </w:tabs>
      <w:spacing w:before="240" w:after="120" w:line="216" w:lineRule="auto"/>
      <w:ind w:firstLine="216"/>
      <w:jc w:val="center"/>
    </w:pPr>
    <w:rPr>
      <w:rFonts w:ascii="Times New Roman" w:eastAsia="SimSun" w:hAnsi="Times New Roman" w:cs="Times New Roman"/>
      <w:smallCaps/>
      <w:noProof/>
      <w:sz w:val="16"/>
      <w:szCs w:val="16"/>
    </w:rPr>
  </w:style>
  <w:style w:type="character" w:styleId="PlaceholderText">
    <w:name w:val="Placeholder Text"/>
    <w:basedOn w:val="DefaultParagraphFont"/>
    <w:uiPriority w:val="99"/>
    <w:semiHidden/>
    <w:rsid w:val="00825692"/>
    <w:rPr>
      <w:color w:val="808080"/>
    </w:rPr>
  </w:style>
  <w:style w:type="character" w:styleId="Emphasis">
    <w:name w:val="Emphasis"/>
    <w:basedOn w:val="DefaultParagraphFont"/>
    <w:uiPriority w:val="20"/>
    <w:qFormat/>
    <w:rsid w:val="00C734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7379">
      <w:bodyDiv w:val="1"/>
      <w:marLeft w:val="0"/>
      <w:marRight w:val="0"/>
      <w:marTop w:val="0"/>
      <w:marBottom w:val="0"/>
      <w:divBdr>
        <w:top w:val="none" w:sz="0" w:space="0" w:color="auto"/>
        <w:left w:val="none" w:sz="0" w:space="0" w:color="auto"/>
        <w:bottom w:val="none" w:sz="0" w:space="0" w:color="auto"/>
        <w:right w:val="none" w:sz="0" w:space="0" w:color="auto"/>
      </w:divBdr>
    </w:div>
    <w:div w:id="78447693">
      <w:bodyDiv w:val="1"/>
      <w:marLeft w:val="0"/>
      <w:marRight w:val="0"/>
      <w:marTop w:val="0"/>
      <w:marBottom w:val="0"/>
      <w:divBdr>
        <w:top w:val="none" w:sz="0" w:space="0" w:color="auto"/>
        <w:left w:val="none" w:sz="0" w:space="0" w:color="auto"/>
        <w:bottom w:val="none" w:sz="0" w:space="0" w:color="auto"/>
        <w:right w:val="none" w:sz="0" w:space="0" w:color="auto"/>
      </w:divBdr>
    </w:div>
    <w:div w:id="413626934">
      <w:bodyDiv w:val="1"/>
      <w:marLeft w:val="0"/>
      <w:marRight w:val="0"/>
      <w:marTop w:val="0"/>
      <w:marBottom w:val="0"/>
      <w:divBdr>
        <w:top w:val="none" w:sz="0" w:space="0" w:color="auto"/>
        <w:left w:val="none" w:sz="0" w:space="0" w:color="auto"/>
        <w:bottom w:val="none" w:sz="0" w:space="0" w:color="auto"/>
        <w:right w:val="none" w:sz="0" w:space="0" w:color="auto"/>
      </w:divBdr>
    </w:div>
    <w:div w:id="618146585">
      <w:bodyDiv w:val="1"/>
      <w:marLeft w:val="0"/>
      <w:marRight w:val="0"/>
      <w:marTop w:val="0"/>
      <w:marBottom w:val="0"/>
      <w:divBdr>
        <w:top w:val="none" w:sz="0" w:space="0" w:color="auto"/>
        <w:left w:val="none" w:sz="0" w:space="0" w:color="auto"/>
        <w:bottom w:val="none" w:sz="0" w:space="0" w:color="auto"/>
        <w:right w:val="none" w:sz="0" w:space="0" w:color="auto"/>
      </w:divBdr>
    </w:div>
    <w:div w:id="643701134">
      <w:bodyDiv w:val="1"/>
      <w:marLeft w:val="0"/>
      <w:marRight w:val="0"/>
      <w:marTop w:val="0"/>
      <w:marBottom w:val="0"/>
      <w:divBdr>
        <w:top w:val="none" w:sz="0" w:space="0" w:color="auto"/>
        <w:left w:val="none" w:sz="0" w:space="0" w:color="auto"/>
        <w:bottom w:val="none" w:sz="0" w:space="0" w:color="auto"/>
        <w:right w:val="none" w:sz="0" w:space="0" w:color="auto"/>
      </w:divBdr>
    </w:div>
    <w:div w:id="671447405">
      <w:bodyDiv w:val="1"/>
      <w:marLeft w:val="0"/>
      <w:marRight w:val="0"/>
      <w:marTop w:val="0"/>
      <w:marBottom w:val="0"/>
      <w:divBdr>
        <w:top w:val="none" w:sz="0" w:space="0" w:color="auto"/>
        <w:left w:val="none" w:sz="0" w:space="0" w:color="auto"/>
        <w:bottom w:val="none" w:sz="0" w:space="0" w:color="auto"/>
        <w:right w:val="none" w:sz="0" w:space="0" w:color="auto"/>
      </w:divBdr>
    </w:div>
    <w:div w:id="695499331">
      <w:bodyDiv w:val="1"/>
      <w:marLeft w:val="0"/>
      <w:marRight w:val="0"/>
      <w:marTop w:val="0"/>
      <w:marBottom w:val="0"/>
      <w:divBdr>
        <w:top w:val="none" w:sz="0" w:space="0" w:color="auto"/>
        <w:left w:val="none" w:sz="0" w:space="0" w:color="auto"/>
        <w:bottom w:val="none" w:sz="0" w:space="0" w:color="auto"/>
        <w:right w:val="none" w:sz="0" w:space="0" w:color="auto"/>
      </w:divBdr>
      <w:divsChild>
        <w:div w:id="1821651555">
          <w:marLeft w:val="0"/>
          <w:marRight w:val="0"/>
          <w:marTop w:val="0"/>
          <w:marBottom w:val="0"/>
          <w:divBdr>
            <w:top w:val="none" w:sz="0" w:space="0" w:color="auto"/>
            <w:left w:val="none" w:sz="0" w:space="0" w:color="auto"/>
            <w:bottom w:val="none" w:sz="0" w:space="0" w:color="auto"/>
            <w:right w:val="none" w:sz="0" w:space="0" w:color="auto"/>
          </w:divBdr>
          <w:divsChild>
            <w:div w:id="74496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80">
      <w:bodyDiv w:val="1"/>
      <w:marLeft w:val="0"/>
      <w:marRight w:val="0"/>
      <w:marTop w:val="0"/>
      <w:marBottom w:val="0"/>
      <w:divBdr>
        <w:top w:val="none" w:sz="0" w:space="0" w:color="auto"/>
        <w:left w:val="none" w:sz="0" w:space="0" w:color="auto"/>
        <w:bottom w:val="none" w:sz="0" w:space="0" w:color="auto"/>
        <w:right w:val="none" w:sz="0" w:space="0" w:color="auto"/>
      </w:divBdr>
    </w:div>
    <w:div w:id="786244084">
      <w:bodyDiv w:val="1"/>
      <w:marLeft w:val="0"/>
      <w:marRight w:val="0"/>
      <w:marTop w:val="0"/>
      <w:marBottom w:val="0"/>
      <w:divBdr>
        <w:top w:val="none" w:sz="0" w:space="0" w:color="auto"/>
        <w:left w:val="none" w:sz="0" w:space="0" w:color="auto"/>
        <w:bottom w:val="none" w:sz="0" w:space="0" w:color="auto"/>
        <w:right w:val="none" w:sz="0" w:space="0" w:color="auto"/>
      </w:divBdr>
    </w:div>
    <w:div w:id="843470520">
      <w:bodyDiv w:val="1"/>
      <w:marLeft w:val="0"/>
      <w:marRight w:val="0"/>
      <w:marTop w:val="0"/>
      <w:marBottom w:val="0"/>
      <w:divBdr>
        <w:top w:val="none" w:sz="0" w:space="0" w:color="auto"/>
        <w:left w:val="none" w:sz="0" w:space="0" w:color="auto"/>
        <w:bottom w:val="none" w:sz="0" w:space="0" w:color="auto"/>
        <w:right w:val="none" w:sz="0" w:space="0" w:color="auto"/>
      </w:divBdr>
    </w:div>
    <w:div w:id="947279394">
      <w:bodyDiv w:val="1"/>
      <w:marLeft w:val="0"/>
      <w:marRight w:val="0"/>
      <w:marTop w:val="0"/>
      <w:marBottom w:val="0"/>
      <w:divBdr>
        <w:top w:val="none" w:sz="0" w:space="0" w:color="auto"/>
        <w:left w:val="none" w:sz="0" w:space="0" w:color="auto"/>
        <w:bottom w:val="none" w:sz="0" w:space="0" w:color="auto"/>
        <w:right w:val="none" w:sz="0" w:space="0" w:color="auto"/>
      </w:divBdr>
    </w:div>
    <w:div w:id="958754629">
      <w:bodyDiv w:val="1"/>
      <w:marLeft w:val="0"/>
      <w:marRight w:val="0"/>
      <w:marTop w:val="0"/>
      <w:marBottom w:val="0"/>
      <w:divBdr>
        <w:top w:val="none" w:sz="0" w:space="0" w:color="auto"/>
        <w:left w:val="none" w:sz="0" w:space="0" w:color="auto"/>
        <w:bottom w:val="none" w:sz="0" w:space="0" w:color="auto"/>
        <w:right w:val="none" w:sz="0" w:space="0" w:color="auto"/>
      </w:divBdr>
    </w:div>
    <w:div w:id="963923621">
      <w:bodyDiv w:val="1"/>
      <w:marLeft w:val="0"/>
      <w:marRight w:val="0"/>
      <w:marTop w:val="0"/>
      <w:marBottom w:val="0"/>
      <w:divBdr>
        <w:top w:val="none" w:sz="0" w:space="0" w:color="auto"/>
        <w:left w:val="none" w:sz="0" w:space="0" w:color="auto"/>
        <w:bottom w:val="none" w:sz="0" w:space="0" w:color="auto"/>
        <w:right w:val="none" w:sz="0" w:space="0" w:color="auto"/>
      </w:divBdr>
    </w:div>
    <w:div w:id="1075974931">
      <w:bodyDiv w:val="1"/>
      <w:marLeft w:val="0"/>
      <w:marRight w:val="0"/>
      <w:marTop w:val="0"/>
      <w:marBottom w:val="0"/>
      <w:divBdr>
        <w:top w:val="none" w:sz="0" w:space="0" w:color="auto"/>
        <w:left w:val="none" w:sz="0" w:space="0" w:color="auto"/>
        <w:bottom w:val="none" w:sz="0" w:space="0" w:color="auto"/>
        <w:right w:val="none" w:sz="0" w:space="0" w:color="auto"/>
      </w:divBdr>
    </w:div>
    <w:div w:id="1085224520">
      <w:bodyDiv w:val="1"/>
      <w:marLeft w:val="0"/>
      <w:marRight w:val="0"/>
      <w:marTop w:val="0"/>
      <w:marBottom w:val="0"/>
      <w:divBdr>
        <w:top w:val="none" w:sz="0" w:space="0" w:color="auto"/>
        <w:left w:val="none" w:sz="0" w:space="0" w:color="auto"/>
        <w:bottom w:val="none" w:sz="0" w:space="0" w:color="auto"/>
        <w:right w:val="none" w:sz="0" w:space="0" w:color="auto"/>
      </w:divBdr>
    </w:div>
    <w:div w:id="1115252344">
      <w:bodyDiv w:val="1"/>
      <w:marLeft w:val="0"/>
      <w:marRight w:val="0"/>
      <w:marTop w:val="0"/>
      <w:marBottom w:val="0"/>
      <w:divBdr>
        <w:top w:val="none" w:sz="0" w:space="0" w:color="auto"/>
        <w:left w:val="none" w:sz="0" w:space="0" w:color="auto"/>
        <w:bottom w:val="none" w:sz="0" w:space="0" w:color="auto"/>
        <w:right w:val="none" w:sz="0" w:space="0" w:color="auto"/>
      </w:divBdr>
    </w:div>
    <w:div w:id="1138303078">
      <w:bodyDiv w:val="1"/>
      <w:marLeft w:val="0"/>
      <w:marRight w:val="0"/>
      <w:marTop w:val="0"/>
      <w:marBottom w:val="0"/>
      <w:divBdr>
        <w:top w:val="none" w:sz="0" w:space="0" w:color="auto"/>
        <w:left w:val="none" w:sz="0" w:space="0" w:color="auto"/>
        <w:bottom w:val="none" w:sz="0" w:space="0" w:color="auto"/>
        <w:right w:val="none" w:sz="0" w:space="0" w:color="auto"/>
      </w:divBdr>
      <w:divsChild>
        <w:div w:id="1598177339">
          <w:marLeft w:val="0"/>
          <w:marRight w:val="0"/>
          <w:marTop w:val="0"/>
          <w:marBottom w:val="0"/>
          <w:divBdr>
            <w:top w:val="none" w:sz="0" w:space="0" w:color="auto"/>
            <w:left w:val="none" w:sz="0" w:space="0" w:color="auto"/>
            <w:bottom w:val="none" w:sz="0" w:space="0" w:color="auto"/>
            <w:right w:val="none" w:sz="0" w:space="0" w:color="auto"/>
          </w:divBdr>
          <w:divsChild>
            <w:div w:id="113752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48631">
      <w:bodyDiv w:val="1"/>
      <w:marLeft w:val="0"/>
      <w:marRight w:val="0"/>
      <w:marTop w:val="0"/>
      <w:marBottom w:val="0"/>
      <w:divBdr>
        <w:top w:val="none" w:sz="0" w:space="0" w:color="auto"/>
        <w:left w:val="none" w:sz="0" w:space="0" w:color="auto"/>
        <w:bottom w:val="none" w:sz="0" w:space="0" w:color="auto"/>
        <w:right w:val="none" w:sz="0" w:space="0" w:color="auto"/>
      </w:divBdr>
      <w:divsChild>
        <w:div w:id="1945384345">
          <w:marLeft w:val="0"/>
          <w:marRight w:val="0"/>
          <w:marTop w:val="0"/>
          <w:marBottom w:val="0"/>
          <w:divBdr>
            <w:top w:val="none" w:sz="0" w:space="0" w:color="auto"/>
            <w:left w:val="none" w:sz="0" w:space="0" w:color="auto"/>
            <w:bottom w:val="none" w:sz="0" w:space="0" w:color="auto"/>
            <w:right w:val="none" w:sz="0" w:space="0" w:color="auto"/>
          </w:divBdr>
          <w:divsChild>
            <w:div w:id="135248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141455">
      <w:bodyDiv w:val="1"/>
      <w:marLeft w:val="0"/>
      <w:marRight w:val="0"/>
      <w:marTop w:val="0"/>
      <w:marBottom w:val="0"/>
      <w:divBdr>
        <w:top w:val="none" w:sz="0" w:space="0" w:color="auto"/>
        <w:left w:val="none" w:sz="0" w:space="0" w:color="auto"/>
        <w:bottom w:val="none" w:sz="0" w:space="0" w:color="auto"/>
        <w:right w:val="none" w:sz="0" w:space="0" w:color="auto"/>
      </w:divBdr>
    </w:div>
    <w:div w:id="1719741969">
      <w:bodyDiv w:val="1"/>
      <w:marLeft w:val="0"/>
      <w:marRight w:val="0"/>
      <w:marTop w:val="0"/>
      <w:marBottom w:val="0"/>
      <w:divBdr>
        <w:top w:val="none" w:sz="0" w:space="0" w:color="auto"/>
        <w:left w:val="none" w:sz="0" w:space="0" w:color="auto"/>
        <w:bottom w:val="none" w:sz="0" w:space="0" w:color="auto"/>
        <w:right w:val="none" w:sz="0" w:space="0" w:color="auto"/>
      </w:divBdr>
    </w:div>
    <w:div w:id="1741827033">
      <w:bodyDiv w:val="1"/>
      <w:marLeft w:val="0"/>
      <w:marRight w:val="0"/>
      <w:marTop w:val="0"/>
      <w:marBottom w:val="0"/>
      <w:divBdr>
        <w:top w:val="none" w:sz="0" w:space="0" w:color="auto"/>
        <w:left w:val="none" w:sz="0" w:space="0" w:color="auto"/>
        <w:bottom w:val="none" w:sz="0" w:space="0" w:color="auto"/>
        <w:right w:val="none" w:sz="0" w:space="0" w:color="auto"/>
      </w:divBdr>
    </w:div>
    <w:div w:id="1799953409">
      <w:bodyDiv w:val="1"/>
      <w:marLeft w:val="0"/>
      <w:marRight w:val="0"/>
      <w:marTop w:val="0"/>
      <w:marBottom w:val="0"/>
      <w:divBdr>
        <w:top w:val="none" w:sz="0" w:space="0" w:color="auto"/>
        <w:left w:val="none" w:sz="0" w:space="0" w:color="auto"/>
        <w:bottom w:val="none" w:sz="0" w:space="0" w:color="auto"/>
        <w:right w:val="none" w:sz="0" w:space="0" w:color="auto"/>
      </w:divBdr>
      <w:divsChild>
        <w:div w:id="1438327393">
          <w:marLeft w:val="0"/>
          <w:marRight w:val="0"/>
          <w:marTop w:val="0"/>
          <w:marBottom w:val="0"/>
          <w:divBdr>
            <w:top w:val="none" w:sz="0" w:space="0" w:color="auto"/>
            <w:left w:val="none" w:sz="0" w:space="0" w:color="auto"/>
            <w:bottom w:val="none" w:sz="0" w:space="0" w:color="auto"/>
            <w:right w:val="none" w:sz="0" w:space="0" w:color="auto"/>
          </w:divBdr>
          <w:divsChild>
            <w:div w:id="75255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962097">
      <w:bodyDiv w:val="1"/>
      <w:marLeft w:val="0"/>
      <w:marRight w:val="0"/>
      <w:marTop w:val="0"/>
      <w:marBottom w:val="0"/>
      <w:divBdr>
        <w:top w:val="none" w:sz="0" w:space="0" w:color="auto"/>
        <w:left w:val="none" w:sz="0" w:space="0" w:color="auto"/>
        <w:bottom w:val="none" w:sz="0" w:space="0" w:color="auto"/>
        <w:right w:val="none" w:sz="0" w:space="0" w:color="auto"/>
      </w:divBdr>
    </w:div>
    <w:div w:id="1850606100">
      <w:bodyDiv w:val="1"/>
      <w:marLeft w:val="0"/>
      <w:marRight w:val="0"/>
      <w:marTop w:val="0"/>
      <w:marBottom w:val="0"/>
      <w:divBdr>
        <w:top w:val="none" w:sz="0" w:space="0" w:color="auto"/>
        <w:left w:val="none" w:sz="0" w:space="0" w:color="auto"/>
        <w:bottom w:val="none" w:sz="0" w:space="0" w:color="auto"/>
        <w:right w:val="none" w:sz="0" w:space="0" w:color="auto"/>
      </w:divBdr>
    </w:div>
    <w:div w:id="1891652787">
      <w:bodyDiv w:val="1"/>
      <w:marLeft w:val="0"/>
      <w:marRight w:val="0"/>
      <w:marTop w:val="0"/>
      <w:marBottom w:val="0"/>
      <w:divBdr>
        <w:top w:val="none" w:sz="0" w:space="0" w:color="auto"/>
        <w:left w:val="none" w:sz="0" w:space="0" w:color="auto"/>
        <w:bottom w:val="none" w:sz="0" w:space="0" w:color="auto"/>
        <w:right w:val="none" w:sz="0" w:space="0" w:color="auto"/>
      </w:divBdr>
    </w:div>
    <w:div w:id="1900552721">
      <w:bodyDiv w:val="1"/>
      <w:marLeft w:val="0"/>
      <w:marRight w:val="0"/>
      <w:marTop w:val="0"/>
      <w:marBottom w:val="0"/>
      <w:divBdr>
        <w:top w:val="none" w:sz="0" w:space="0" w:color="auto"/>
        <w:left w:val="none" w:sz="0" w:space="0" w:color="auto"/>
        <w:bottom w:val="none" w:sz="0" w:space="0" w:color="auto"/>
        <w:right w:val="none" w:sz="0" w:space="0" w:color="auto"/>
      </w:divBdr>
    </w:div>
    <w:div w:id="1910071449">
      <w:bodyDiv w:val="1"/>
      <w:marLeft w:val="0"/>
      <w:marRight w:val="0"/>
      <w:marTop w:val="0"/>
      <w:marBottom w:val="0"/>
      <w:divBdr>
        <w:top w:val="none" w:sz="0" w:space="0" w:color="auto"/>
        <w:left w:val="none" w:sz="0" w:space="0" w:color="auto"/>
        <w:bottom w:val="none" w:sz="0" w:space="0" w:color="auto"/>
        <w:right w:val="none" w:sz="0" w:space="0" w:color="auto"/>
      </w:divBdr>
    </w:div>
    <w:div w:id="2008092176">
      <w:bodyDiv w:val="1"/>
      <w:marLeft w:val="0"/>
      <w:marRight w:val="0"/>
      <w:marTop w:val="0"/>
      <w:marBottom w:val="0"/>
      <w:divBdr>
        <w:top w:val="none" w:sz="0" w:space="0" w:color="auto"/>
        <w:left w:val="none" w:sz="0" w:space="0" w:color="auto"/>
        <w:bottom w:val="none" w:sz="0" w:space="0" w:color="auto"/>
        <w:right w:val="none" w:sz="0" w:space="0" w:color="auto"/>
      </w:divBdr>
      <w:divsChild>
        <w:div w:id="265191148">
          <w:marLeft w:val="0"/>
          <w:marRight w:val="0"/>
          <w:marTop w:val="0"/>
          <w:marBottom w:val="0"/>
          <w:divBdr>
            <w:top w:val="none" w:sz="0" w:space="0" w:color="auto"/>
            <w:left w:val="none" w:sz="0" w:space="0" w:color="auto"/>
            <w:bottom w:val="none" w:sz="0" w:space="0" w:color="auto"/>
            <w:right w:val="none" w:sz="0" w:space="0" w:color="auto"/>
          </w:divBdr>
        </w:div>
        <w:div w:id="2067488301">
          <w:marLeft w:val="0"/>
          <w:marRight w:val="0"/>
          <w:marTop w:val="0"/>
          <w:marBottom w:val="0"/>
          <w:divBdr>
            <w:top w:val="none" w:sz="0" w:space="0" w:color="auto"/>
            <w:left w:val="none" w:sz="0" w:space="0" w:color="auto"/>
            <w:bottom w:val="none" w:sz="0" w:space="0" w:color="auto"/>
            <w:right w:val="none" w:sz="0" w:space="0" w:color="auto"/>
          </w:divBdr>
        </w:div>
      </w:divsChild>
    </w:div>
    <w:div w:id="209311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2"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3" Type="http://schemas.openxmlformats.org/officeDocument/2006/relationships/image" Target="media/image3.png"/><Relationship Id="rId84" Type="http://schemas.openxmlformats.org/officeDocument/2006/relationships/image" Target="media/image130.png"/><Relationship Id="rId138" Type="http://schemas.openxmlformats.org/officeDocument/2006/relationships/image" Target="media/image450.png"/><Relationship Id="rId107" Type="http://schemas.openxmlformats.org/officeDocument/2006/relationships/hyperlink" Target="https://eli5.readthedocs.io/en/latest/overview.html" TargetMode="External"/><Relationship Id="rId11" Type="http://schemas.openxmlformats.org/officeDocument/2006/relationships/header" Target="header1.xml"/><Relationship Id="rId32"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3"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4" Type="http://schemas.openxmlformats.org/officeDocument/2006/relationships/image" Target="media/image80.png"/><Relationship Id="rId128" Type="http://schemas.openxmlformats.org/officeDocument/2006/relationships/image" Target="media/image400.png"/><Relationship Id="rId149" Type="http://schemas.openxmlformats.org/officeDocument/2006/relationships/image" Target="media/image520.png"/><Relationship Id="rId5" Type="http://schemas.openxmlformats.org/officeDocument/2006/relationships/numbering" Target="numbering.xml"/><Relationship Id="rId95" Type="http://schemas.openxmlformats.org/officeDocument/2006/relationships/image" Target="media/image19.png"/><Relationship Id="rId22"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27"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3"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8"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4" Type="http://schemas.openxmlformats.org/officeDocument/2006/relationships/image" Target="media/image310.png"/><Relationship Id="rId69" Type="http://schemas.openxmlformats.org/officeDocument/2006/relationships/image" Target="media/image50.png"/><Relationship Id="rId113" Type="http://schemas.openxmlformats.org/officeDocument/2006/relationships/image" Target="media/image30.png"/><Relationship Id="rId118" Type="http://schemas.openxmlformats.org/officeDocument/2006/relationships/image" Target="media/image35.png"/><Relationship Id="rId134" Type="http://schemas.openxmlformats.org/officeDocument/2006/relationships/image" Target="media/image430.png"/><Relationship Id="rId139" Type="http://schemas.openxmlformats.org/officeDocument/2006/relationships/image" Target="media/image46.png"/><Relationship Id="rId80" Type="http://schemas.openxmlformats.org/officeDocument/2006/relationships/image" Target="media/image110.png"/><Relationship Id="rId85" Type="http://schemas.openxmlformats.org/officeDocument/2006/relationships/image" Target="media/image14.png"/><Relationship Id="rId150" Type="http://schemas.openxmlformats.org/officeDocument/2006/relationships/footer" Target="footer2.xml"/><Relationship Id="rId12" Type="http://schemas.openxmlformats.org/officeDocument/2006/relationships/image" Target="media/image1.png"/><Relationship Id="rId17"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3"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8"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9"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103" Type="http://schemas.openxmlformats.org/officeDocument/2006/relationships/image" Target="media/image23.png"/><Relationship Id="rId108" Type="http://schemas.openxmlformats.org/officeDocument/2006/relationships/image" Target="media/image25.png"/><Relationship Id="rId124" Type="http://schemas.openxmlformats.org/officeDocument/2006/relationships/image" Target="media/image380.png"/><Relationship Id="rId129" Type="http://schemas.openxmlformats.org/officeDocument/2006/relationships/image" Target="media/image41.png"/><Relationship Id="rId54"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0" Type="http://schemas.openxmlformats.org/officeDocument/2006/relationships/image" Target="media/image60.png"/><Relationship Id="rId75" Type="http://schemas.openxmlformats.org/officeDocument/2006/relationships/image" Target="media/image9.png"/><Relationship Id="rId91" Type="http://schemas.openxmlformats.org/officeDocument/2006/relationships/image" Target="media/image17.wmf"/><Relationship Id="rId96" Type="http://schemas.openxmlformats.org/officeDocument/2006/relationships/image" Target="media/image190.png"/><Relationship Id="rId140" Type="http://schemas.openxmlformats.org/officeDocument/2006/relationships/image" Target="media/image460.png"/><Relationship Id="rId145" Type="http://schemas.openxmlformats.org/officeDocument/2006/relationships/hyperlink" Target="https://rr6txd9ijim.typeform.com/report/RxIayEXi/OH1gKeQjvUP88Bsu"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28"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9"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0" Type="http://schemas.openxmlformats.org/officeDocument/2006/relationships/footer" Target="footer1.xml"/><Relationship Id="rId65" Type="http://schemas.openxmlformats.org/officeDocument/2006/relationships/image" Target="media/image4.png"/><Relationship Id="rId81" Type="http://schemas.openxmlformats.org/officeDocument/2006/relationships/image" Target="media/image12.emf"/><Relationship Id="rId86" Type="http://schemas.openxmlformats.org/officeDocument/2006/relationships/image" Target="media/image140.png"/><Relationship Id="rId130" Type="http://schemas.openxmlformats.org/officeDocument/2006/relationships/image" Target="media/image410.png"/><Relationship Id="rId135" Type="http://schemas.openxmlformats.org/officeDocument/2006/relationships/image" Target="media/image44.png"/><Relationship Id="rId151" Type="http://schemas.openxmlformats.org/officeDocument/2006/relationships/fontTable" Target="fontTable.xml"/><Relationship Id="rId13" Type="http://schemas.microsoft.com/office/2007/relationships/hdphoto" Target="media/hdphoto1.wdp"/><Relationship Id="rId18"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9"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109" Type="http://schemas.openxmlformats.org/officeDocument/2006/relationships/image" Target="media/image26.png"/><Relationship Id="rId34"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0"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5"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6" Type="http://schemas.openxmlformats.org/officeDocument/2006/relationships/image" Target="media/image90.png"/><Relationship Id="rId97" Type="http://schemas.openxmlformats.org/officeDocument/2006/relationships/image" Target="media/image20.png"/><Relationship Id="rId104" Type="http://schemas.openxmlformats.org/officeDocument/2006/relationships/image" Target="media/image230.png"/><Relationship Id="rId120" Type="http://schemas.openxmlformats.org/officeDocument/2006/relationships/image" Target="media/image360.png"/><Relationship Id="rId125" Type="http://schemas.openxmlformats.org/officeDocument/2006/relationships/image" Target="media/image39.png"/><Relationship Id="rId141" Type="http://schemas.openxmlformats.org/officeDocument/2006/relationships/image" Target="media/image47.png"/><Relationship Id="rId146" Type="http://schemas.openxmlformats.org/officeDocument/2006/relationships/image" Target="media/image51.png"/><Relationship Id="rId7" Type="http://schemas.openxmlformats.org/officeDocument/2006/relationships/settings" Target="settings.xml"/><Relationship Id="rId71" Type="http://schemas.openxmlformats.org/officeDocument/2006/relationships/image" Target="media/image7.png"/><Relationship Id="rId92" Type="http://schemas.openxmlformats.org/officeDocument/2006/relationships/image" Target="media/image170.wmf"/><Relationship Id="rId2" Type="http://schemas.openxmlformats.org/officeDocument/2006/relationships/customXml" Target="../customXml/item2.xml"/><Relationship Id="rId29"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24"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0"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5"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6" Type="http://schemas.openxmlformats.org/officeDocument/2006/relationships/image" Target="media/image49.png"/><Relationship Id="rId87" Type="http://schemas.openxmlformats.org/officeDocument/2006/relationships/image" Target="media/image15.png"/><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2.png"/><Relationship Id="rId136" Type="http://schemas.openxmlformats.org/officeDocument/2006/relationships/image" Target="media/image440.png"/><Relationship Id="rId61" Type="http://schemas.openxmlformats.org/officeDocument/2006/relationships/image" Target="media/image2.png"/><Relationship Id="rId82" Type="http://schemas.openxmlformats.org/officeDocument/2006/relationships/image" Target="media/image13.png"/><Relationship Id="rId152" Type="http://schemas.openxmlformats.org/officeDocument/2006/relationships/theme" Target="theme/theme1.xml"/><Relationship Id="rId19"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14"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0"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5"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6"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7" Type="http://schemas.openxmlformats.org/officeDocument/2006/relationships/image" Target="media/image10.png"/><Relationship Id="rId100" Type="http://schemas.openxmlformats.org/officeDocument/2006/relationships/image" Target="media/image211.png"/><Relationship Id="rId105" Type="http://schemas.openxmlformats.org/officeDocument/2006/relationships/image" Target="media/image24.png"/><Relationship Id="rId126" Type="http://schemas.openxmlformats.org/officeDocument/2006/relationships/image" Target="media/image390.png"/><Relationship Id="rId147" Type="http://schemas.openxmlformats.org/officeDocument/2006/relationships/image" Target="media/image510.png"/><Relationship Id="rId8" Type="http://schemas.openxmlformats.org/officeDocument/2006/relationships/webSettings" Target="webSettings.xml"/><Relationship Id="rId51"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2" Type="http://schemas.openxmlformats.org/officeDocument/2006/relationships/image" Target="media/image70.png"/><Relationship Id="rId93" Type="http://schemas.openxmlformats.org/officeDocument/2006/relationships/image" Target="media/image18.png"/><Relationship Id="rId98" Type="http://schemas.openxmlformats.org/officeDocument/2006/relationships/image" Target="media/image200.png"/><Relationship Id="rId121" Type="http://schemas.openxmlformats.org/officeDocument/2006/relationships/image" Target="media/image37.png"/><Relationship Id="rId142" Type="http://schemas.openxmlformats.org/officeDocument/2006/relationships/image" Target="media/image470.png"/><Relationship Id="rId3" Type="http://schemas.openxmlformats.org/officeDocument/2006/relationships/customXml" Target="../customXml/item3.xml"/><Relationship Id="rId25"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6"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7" Type="http://schemas.openxmlformats.org/officeDocument/2006/relationships/image" Target="media/image5.png"/><Relationship Id="rId116" Type="http://schemas.openxmlformats.org/officeDocument/2006/relationships/image" Target="media/image33.png"/><Relationship Id="rId137" Type="http://schemas.openxmlformats.org/officeDocument/2006/relationships/image" Target="media/image45.png"/><Relationship Id="rId20"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1"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2" Type="http://schemas.openxmlformats.org/officeDocument/2006/relationships/image" Target="media/image210.png"/><Relationship Id="rId88" Type="http://schemas.openxmlformats.org/officeDocument/2006/relationships/image" Target="media/image150.png"/><Relationship Id="rId111" Type="http://schemas.openxmlformats.org/officeDocument/2006/relationships/image" Target="media/image28.png"/><Relationship Id="rId132" Type="http://schemas.openxmlformats.org/officeDocument/2006/relationships/image" Target="media/image420.png"/><Relationship Id="rId15"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6"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7"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106" Type="http://schemas.openxmlformats.org/officeDocument/2006/relationships/image" Target="media/image240.png"/><Relationship Id="rId12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2"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3" Type="http://schemas.openxmlformats.org/officeDocument/2006/relationships/image" Target="media/image8.png"/><Relationship Id="rId78" Type="http://schemas.openxmlformats.org/officeDocument/2006/relationships/image" Target="media/image100.png"/><Relationship Id="rId94" Type="http://schemas.openxmlformats.org/officeDocument/2006/relationships/image" Target="media/image180.png"/><Relationship Id="rId99" Type="http://schemas.openxmlformats.org/officeDocument/2006/relationships/image" Target="media/image21.png"/><Relationship Id="rId101" Type="http://schemas.openxmlformats.org/officeDocument/2006/relationships/image" Target="media/image22.png"/><Relationship Id="rId122" Type="http://schemas.openxmlformats.org/officeDocument/2006/relationships/image" Target="media/image370.png"/><Relationship Id="rId143" Type="http://schemas.openxmlformats.org/officeDocument/2006/relationships/image" Target="media/image48.png"/><Relationship Id="rId148" Type="http://schemas.openxmlformats.org/officeDocument/2006/relationships/image" Target="media/image5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47"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68" Type="http://schemas.openxmlformats.org/officeDocument/2006/relationships/image" Target="media/image6.png"/><Relationship Id="rId89" Type="http://schemas.openxmlformats.org/officeDocument/2006/relationships/image" Target="media/image16.png"/><Relationship Id="rId112" Type="http://schemas.openxmlformats.org/officeDocument/2006/relationships/image" Target="media/image29.png"/><Relationship Id="rId133" Type="http://schemas.openxmlformats.org/officeDocument/2006/relationships/image" Target="media/image43.png"/><Relationship Id="rId16"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37"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58" Type="http://schemas.openxmlformats.org/officeDocument/2006/relationships/hyperlink" Target="https://mysliit.sharepoint.com/sites/CDAPSubmissionCloud/2022RegCloud/2022-056-Students/6.%20Final%20Report%20&amp;%20Presentation/Final%20Reports/IT19069432_Final_Report_Individual.docx" TargetMode="External"/><Relationship Id="rId79" Type="http://schemas.openxmlformats.org/officeDocument/2006/relationships/image" Target="media/image11.png"/><Relationship Id="rId102" Type="http://schemas.openxmlformats.org/officeDocument/2006/relationships/image" Target="media/image220.png"/><Relationship Id="rId123" Type="http://schemas.openxmlformats.org/officeDocument/2006/relationships/image" Target="media/image38.png"/><Relationship Id="rId144" Type="http://schemas.openxmlformats.org/officeDocument/2006/relationships/image" Target="media/image480.png"/><Relationship Id="rId90" Type="http://schemas.openxmlformats.org/officeDocument/2006/relationships/image" Target="media/image160.png"/></Relationships>
</file>

<file path=word/_rels/footnotes.xml.rels><?xml version="1.0" encoding="UTF-8" standalone="yes"?>
<Relationships xmlns="http://schemas.openxmlformats.org/package/2006/relationships"><Relationship Id="rId8" Type="http://schemas.openxmlformats.org/officeDocument/2006/relationships/hyperlink" Target="https://learn.microsoft.com/en-us/azure/cognitive-services/luis/" TargetMode="External"/><Relationship Id="rId13" Type="http://schemas.openxmlformats.org/officeDocument/2006/relationships/hyperlink" Target="https://pypi.org/project/scikit-learn/" TargetMode="External"/><Relationship Id="rId18" Type="http://schemas.openxmlformats.org/officeDocument/2006/relationships/hyperlink" Target="https://library.sliit.lk/" TargetMode="External"/><Relationship Id="rId26" Type="http://schemas.openxmlformats.org/officeDocument/2006/relationships/hyperlink" Target="https://github.com/RasaHQ/rasa/blob/2.8.x/LICENSE.txt" TargetMode="External"/><Relationship Id="rId3" Type="http://schemas.openxmlformats.org/officeDocument/2006/relationships/hyperlink" Target="https://github.com/slundberg/shap" TargetMode="External"/><Relationship Id="rId21" Type="http://schemas.openxmlformats.org/officeDocument/2006/relationships/hyperlink" Target="http://www.dailynews.lk" TargetMode="External"/><Relationship Id="rId7" Type="http://schemas.openxmlformats.org/officeDocument/2006/relationships/hyperlink" Target="https://docs.aws.amazon.com/lex/index.html" TargetMode="External"/><Relationship Id="rId12" Type="http://schemas.openxmlformats.org/officeDocument/2006/relationships/hyperlink" Target="https://pypi.org/project/pytorch/" TargetMode="External"/><Relationship Id="rId17" Type="http://schemas.openxmlformats.org/officeDocument/2006/relationships/hyperlink" Target="https://www.cahm.lk/" TargetMode="External"/><Relationship Id="rId25" Type="http://schemas.openxmlformats.org/officeDocument/2006/relationships/hyperlink" Target="https://github.com/RasaHQ/rasa/blob/2.8.x/rasa/nlu/classifiers/diet_classifier.py" TargetMode="External"/><Relationship Id="rId2" Type="http://schemas.openxmlformats.org/officeDocument/2006/relationships/hyperlink" Target="https://github.com/marcotcr/lime" TargetMode="External"/><Relationship Id="rId16" Type="http://schemas.openxmlformats.org/officeDocument/2006/relationships/hyperlink" Target="https://www.sliit.lk/" TargetMode="External"/><Relationship Id="rId20" Type="http://schemas.openxmlformats.org/officeDocument/2006/relationships/hyperlink" Target="https://www.sundaytimes.lk/" TargetMode="External"/><Relationship Id="rId29" Type="http://schemas.openxmlformats.org/officeDocument/2006/relationships/hyperlink" Target="https://pypi.org/project/termgraph/" TargetMode="External"/><Relationship Id="rId1" Type="http://schemas.openxmlformats.org/officeDocument/2006/relationships/hyperlink" Target="https://pypi.org/project/dime-xai/" TargetMode="External"/><Relationship Id="rId6" Type="http://schemas.openxmlformats.org/officeDocument/2006/relationships/hyperlink" Target="https://cloud.google.com/dialogflow/es/docs" TargetMode="External"/><Relationship Id="rId11" Type="http://schemas.openxmlformats.org/officeDocument/2006/relationships/hyperlink" Target="https://pypi.org/project/tensorflow/" TargetMode="External"/><Relationship Id="rId24" Type="http://schemas.openxmlformats.org/officeDocument/2006/relationships/hyperlink" Target="https://rasa.com/docs/rasa/training-data-format/" TargetMode="External"/><Relationship Id="rId5" Type="http://schemas.openxmlformats.org/officeDocument/2006/relationships/hyperlink" Target="https://cloud.google.com/dialogflow/cx/docs" TargetMode="External"/><Relationship Id="rId15" Type="http://schemas.openxmlformats.org/officeDocument/2006/relationships/hyperlink" Target="https://sliitinternational.lk/" TargetMode="External"/><Relationship Id="rId23" Type="http://schemas.openxmlformats.org/officeDocument/2006/relationships/hyperlink" Target="https://github.com/kolloqe/datasets" TargetMode="External"/><Relationship Id="rId28" Type="http://schemas.openxmlformats.org/officeDocument/2006/relationships/hyperlink" Target="https://semver.org/" TargetMode="External"/><Relationship Id="rId10" Type="http://schemas.openxmlformats.org/officeDocument/2006/relationships/hyperlink" Target="https://rasa.com/docs/rasa/" TargetMode="External"/><Relationship Id="rId19" Type="http://schemas.openxmlformats.org/officeDocument/2006/relationships/hyperlink" Target="http://sliit.lk/blog" TargetMode="External"/><Relationship Id="rId31" Type="http://schemas.openxmlformats.org/officeDocument/2006/relationships/hyperlink" Target="https://github.com/thisisishara/DIME-test-setup" TargetMode="External"/><Relationship Id="rId4" Type="http://schemas.openxmlformats.org/officeDocument/2006/relationships/hyperlink" Target="https://github.com/eli5-org/eli5" TargetMode="External"/><Relationship Id="rId9" Type="http://schemas.openxmlformats.org/officeDocument/2006/relationships/hyperlink" Target="https://learn.microsoft.com/en-us/azure/bot-service/index-bf-sdk" TargetMode="External"/><Relationship Id="rId14" Type="http://schemas.openxmlformats.org/officeDocument/2006/relationships/hyperlink" Target="https://support.sliit.lk/" TargetMode="External"/><Relationship Id="rId22" Type="http://schemas.openxmlformats.org/officeDocument/2006/relationships/hyperlink" Target="http://www.sundayobserver.lk/" TargetMode="External"/><Relationship Id="rId27" Type="http://schemas.openxmlformats.org/officeDocument/2006/relationships/hyperlink" Target="https://pypi.org/project/dime-xai/" TargetMode="External"/><Relationship Id="rId30" Type="http://schemas.openxmlformats.org/officeDocument/2006/relationships/hyperlink" Target="https://pypi.org/project/waitr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FC8C2-CB55-429F-90AA-7D099C0CBC40}">
  <ds:schemaRefs>
    <ds:schemaRef ds:uri="http://schemas.microsoft.com/sharepoint/v3/contenttype/forms"/>
  </ds:schemaRefs>
</ds:datastoreItem>
</file>

<file path=customXml/itemProps2.xml><?xml version="1.0" encoding="utf-8"?>
<ds:datastoreItem xmlns:ds="http://schemas.openxmlformats.org/officeDocument/2006/customXml" ds:itemID="{5967DE8A-DA72-40AA-A73D-42613EC8A855}">
  <ds:schemaRefs>
    <ds:schemaRef ds:uri="http://schemas.openxmlformats.org/package/2006/metadata/core-properties"/>
    <ds:schemaRef ds:uri="db72c12f-87a4-44ab-bbc5-4cc8306b158a"/>
    <ds:schemaRef ds:uri="http://purl.org/dc/dcmitype/"/>
    <ds:schemaRef ds:uri="http://purl.org/dc/elements/1.1/"/>
    <ds:schemaRef ds:uri="http://schemas.microsoft.com/office/2006/documentManagement/types"/>
    <ds:schemaRef ds:uri="http://schemas.microsoft.com/office/infopath/2007/PartnerControls"/>
    <ds:schemaRef ds:uri="http://schemas.microsoft.com/office/2006/metadata/properties"/>
    <ds:schemaRef ds:uri="78bd6dbf-34e2-4ad5-a201-56ef37f8caa2"/>
    <ds:schemaRef ds:uri="http://www.w3.org/XML/1998/namespace"/>
    <ds:schemaRef ds:uri="http://purl.org/dc/terms/"/>
  </ds:schemaRefs>
</ds:datastoreItem>
</file>

<file path=customXml/itemProps3.xml><?xml version="1.0" encoding="utf-8"?>
<ds:datastoreItem xmlns:ds="http://schemas.openxmlformats.org/officeDocument/2006/customXml" ds:itemID="{A6740164-CA41-492D-BB53-296110A4BE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1139E8-D245-4131-928A-5EE87C6C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0</TotalTime>
  <Pages>105</Pages>
  <Words>28536</Words>
  <Characters>162656</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11</CharactersWithSpaces>
  <SharedDoc>false</SharedDoc>
  <HLinks>
    <vt:vector size="528" baseType="variant">
      <vt:variant>
        <vt:i4>2424884</vt:i4>
      </vt:variant>
      <vt:variant>
        <vt:i4>788</vt:i4>
      </vt:variant>
      <vt:variant>
        <vt:i4>0</vt:i4>
      </vt:variant>
      <vt:variant>
        <vt:i4>5</vt:i4>
      </vt:variant>
      <vt:variant>
        <vt:lpwstr>https://eli5.readthedocs.io/en/latest/overview.html</vt:lpwstr>
      </vt:variant>
      <vt:variant>
        <vt:lpwstr/>
      </vt:variant>
      <vt:variant>
        <vt:i4>4522076</vt:i4>
      </vt:variant>
      <vt:variant>
        <vt:i4>353</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907054</vt:lpwstr>
      </vt:variant>
      <vt:variant>
        <vt:i4>4522076</vt:i4>
      </vt:variant>
      <vt:variant>
        <vt:i4>347</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907053</vt:lpwstr>
      </vt:variant>
      <vt:variant>
        <vt:i4>4522076</vt:i4>
      </vt:variant>
      <vt:variant>
        <vt:i4>341</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907052</vt:lpwstr>
      </vt:variant>
      <vt:variant>
        <vt:i4>4587608</vt:i4>
      </vt:variant>
      <vt:variant>
        <vt:i4>332</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3386</vt:lpwstr>
      </vt:variant>
      <vt:variant>
        <vt:i4>4587609</vt:i4>
      </vt:variant>
      <vt:variant>
        <vt:i4>323</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3285</vt:lpwstr>
      </vt:variant>
      <vt:variant>
        <vt:i4>4587609</vt:i4>
      </vt:variant>
      <vt:variant>
        <vt:i4>317</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3284</vt:lpwstr>
      </vt:variant>
      <vt:variant>
        <vt:i4>4587609</vt:i4>
      </vt:variant>
      <vt:variant>
        <vt:i4>311</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3283</vt:lpwstr>
      </vt:variant>
      <vt:variant>
        <vt:i4>4784220</vt:i4>
      </vt:variant>
      <vt:variant>
        <vt:i4>302</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1751</vt:lpwstr>
      </vt:variant>
      <vt:variant>
        <vt:i4>4718684</vt:i4>
      </vt:variant>
      <vt:variant>
        <vt:i4>293</vt:i4>
      </vt:variant>
      <vt:variant>
        <vt:i4>0</vt:i4>
      </vt:variant>
      <vt:variant>
        <vt:i4>5</vt:i4>
      </vt:variant>
      <vt:variant>
        <vt:lpwstr>https://mysliit.sharepoint.com/sites/CDAPSubmissionCloud/2022RegCloud/2022-056-Students/6. Final Report &amp; Presentation/Final Reports/IT19069432_Final_Report_Individual.docx</vt:lpwstr>
      </vt:variant>
      <vt:variant>
        <vt:lpwstr>_Toc115371745</vt:lpwstr>
      </vt:variant>
      <vt:variant>
        <vt:i4>1376308</vt:i4>
      </vt:variant>
      <vt:variant>
        <vt:i4>284</vt:i4>
      </vt:variant>
      <vt:variant>
        <vt:i4>0</vt:i4>
      </vt:variant>
      <vt:variant>
        <vt:i4>5</vt:i4>
      </vt:variant>
      <vt:variant>
        <vt:lpwstr/>
      </vt:variant>
      <vt:variant>
        <vt:lpwstr>_Toc115371717</vt:lpwstr>
      </vt:variant>
      <vt:variant>
        <vt:i4>1376308</vt:i4>
      </vt:variant>
      <vt:variant>
        <vt:i4>278</vt:i4>
      </vt:variant>
      <vt:variant>
        <vt:i4>0</vt:i4>
      </vt:variant>
      <vt:variant>
        <vt:i4>5</vt:i4>
      </vt:variant>
      <vt:variant>
        <vt:lpwstr/>
      </vt:variant>
      <vt:variant>
        <vt:lpwstr>_Toc115371716</vt:lpwstr>
      </vt:variant>
      <vt:variant>
        <vt:i4>1376308</vt:i4>
      </vt:variant>
      <vt:variant>
        <vt:i4>272</vt:i4>
      </vt:variant>
      <vt:variant>
        <vt:i4>0</vt:i4>
      </vt:variant>
      <vt:variant>
        <vt:i4>5</vt:i4>
      </vt:variant>
      <vt:variant>
        <vt:lpwstr/>
      </vt:variant>
      <vt:variant>
        <vt:lpwstr>_Toc115371715</vt:lpwstr>
      </vt:variant>
      <vt:variant>
        <vt:i4>1376308</vt:i4>
      </vt:variant>
      <vt:variant>
        <vt:i4>266</vt:i4>
      </vt:variant>
      <vt:variant>
        <vt:i4>0</vt:i4>
      </vt:variant>
      <vt:variant>
        <vt:i4>5</vt:i4>
      </vt:variant>
      <vt:variant>
        <vt:lpwstr/>
      </vt:variant>
      <vt:variant>
        <vt:lpwstr>_Toc115371714</vt:lpwstr>
      </vt:variant>
      <vt:variant>
        <vt:i4>1376308</vt:i4>
      </vt:variant>
      <vt:variant>
        <vt:i4>260</vt:i4>
      </vt:variant>
      <vt:variant>
        <vt:i4>0</vt:i4>
      </vt:variant>
      <vt:variant>
        <vt:i4>5</vt:i4>
      </vt:variant>
      <vt:variant>
        <vt:lpwstr/>
      </vt:variant>
      <vt:variant>
        <vt:lpwstr>_Toc115371713</vt:lpwstr>
      </vt:variant>
      <vt:variant>
        <vt:i4>1376308</vt:i4>
      </vt:variant>
      <vt:variant>
        <vt:i4>254</vt:i4>
      </vt:variant>
      <vt:variant>
        <vt:i4>0</vt:i4>
      </vt:variant>
      <vt:variant>
        <vt:i4>5</vt:i4>
      </vt:variant>
      <vt:variant>
        <vt:lpwstr/>
      </vt:variant>
      <vt:variant>
        <vt:lpwstr>_Toc115371712</vt:lpwstr>
      </vt:variant>
      <vt:variant>
        <vt:i4>1376308</vt:i4>
      </vt:variant>
      <vt:variant>
        <vt:i4>248</vt:i4>
      </vt:variant>
      <vt:variant>
        <vt:i4>0</vt:i4>
      </vt:variant>
      <vt:variant>
        <vt:i4>5</vt:i4>
      </vt:variant>
      <vt:variant>
        <vt:lpwstr/>
      </vt:variant>
      <vt:variant>
        <vt:lpwstr>_Toc115371711</vt:lpwstr>
      </vt:variant>
      <vt:variant>
        <vt:i4>1376308</vt:i4>
      </vt:variant>
      <vt:variant>
        <vt:i4>242</vt:i4>
      </vt:variant>
      <vt:variant>
        <vt:i4>0</vt:i4>
      </vt:variant>
      <vt:variant>
        <vt:i4>5</vt:i4>
      </vt:variant>
      <vt:variant>
        <vt:lpwstr/>
      </vt:variant>
      <vt:variant>
        <vt:lpwstr>_Toc115371710</vt:lpwstr>
      </vt:variant>
      <vt:variant>
        <vt:i4>1310772</vt:i4>
      </vt:variant>
      <vt:variant>
        <vt:i4>236</vt:i4>
      </vt:variant>
      <vt:variant>
        <vt:i4>0</vt:i4>
      </vt:variant>
      <vt:variant>
        <vt:i4>5</vt:i4>
      </vt:variant>
      <vt:variant>
        <vt:lpwstr/>
      </vt:variant>
      <vt:variant>
        <vt:lpwstr>_Toc115371709</vt:lpwstr>
      </vt:variant>
      <vt:variant>
        <vt:i4>1310772</vt:i4>
      </vt:variant>
      <vt:variant>
        <vt:i4>230</vt:i4>
      </vt:variant>
      <vt:variant>
        <vt:i4>0</vt:i4>
      </vt:variant>
      <vt:variant>
        <vt:i4>5</vt:i4>
      </vt:variant>
      <vt:variant>
        <vt:lpwstr/>
      </vt:variant>
      <vt:variant>
        <vt:lpwstr>_Toc115371708</vt:lpwstr>
      </vt:variant>
      <vt:variant>
        <vt:i4>1310772</vt:i4>
      </vt:variant>
      <vt:variant>
        <vt:i4>224</vt:i4>
      </vt:variant>
      <vt:variant>
        <vt:i4>0</vt:i4>
      </vt:variant>
      <vt:variant>
        <vt:i4>5</vt:i4>
      </vt:variant>
      <vt:variant>
        <vt:lpwstr/>
      </vt:variant>
      <vt:variant>
        <vt:lpwstr>_Toc115371707</vt:lpwstr>
      </vt:variant>
      <vt:variant>
        <vt:i4>1310772</vt:i4>
      </vt:variant>
      <vt:variant>
        <vt:i4>218</vt:i4>
      </vt:variant>
      <vt:variant>
        <vt:i4>0</vt:i4>
      </vt:variant>
      <vt:variant>
        <vt:i4>5</vt:i4>
      </vt:variant>
      <vt:variant>
        <vt:lpwstr/>
      </vt:variant>
      <vt:variant>
        <vt:lpwstr>_Toc115371706</vt:lpwstr>
      </vt:variant>
      <vt:variant>
        <vt:i4>1310772</vt:i4>
      </vt:variant>
      <vt:variant>
        <vt:i4>212</vt:i4>
      </vt:variant>
      <vt:variant>
        <vt:i4>0</vt:i4>
      </vt:variant>
      <vt:variant>
        <vt:i4>5</vt:i4>
      </vt:variant>
      <vt:variant>
        <vt:lpwstr/>
      </vt:variant>
      <vt:variant>
        <vt:lpwstr>_Toc115371705</vt:lpwstr>
      </vt:variant>
      <vt:variant>
        <vt:i4>1310772</vt:i4>
      </vt:variant>
      <vt:variant>
        <vt:i4>206</vt:i4>
      </vt:variant>
      <vt:variant>
        <vt:i4>0</vt:i4>
      </vt:variant>
      <vt:variant>
        <vt:i4>5</vt:i4>
      </vt:variant>
      <vt:variant>
        <vt:lpwstr/>
      </vt:variant>
      <vt:variant>
        <vt:lpwstr>_Toc115371704</vt:lpwstr>
      </vt:variant>
      <vt:variant>
        <vt:i4>1310772</vt:i4>
      </vt:variant>
      <vt:variant>
        <vt:i4>200</vt:i4>
      </vt:variant>
      <vt:variant>
        <vt:i4>0</vt:i4>
      </vt:variant>
      <vt:variant>
        <vt:i4>5</vt:i4>
      </vt:variant>
      <vt:variant>
        <vt:lpwstr/>
      </vt:variant>
      <vt:variant>
        <vt:lpwstr>_Toc115371703</vt:lpwstr>
      </vt:variant>
      <vt:variant>
        <vt:i4>1310772</vt:i4>
      </vt:variant>
      <vt:variant>
        <vt:i4>194</vt:i4>
      </vt:variant>
      <vt:variant>
        <vt:i4>0</vt:i4>
      </vt:variant>
      <vt:variant>
        <vt:i4>5</vt:i4>
      </vt:variant>
      <vt:variant>
        <vt:lpwstr/>
      </vt:variant>
      <vt:variant>
        <vt:lpwstr>_Toc115371702</vt:lpwstr>
      </vt:variant>
      <vt:variant>
        <vt:i4>1310772</vt:i4>
      </vt:variant>
      <vt:variant>
        <vt:i4>188</vt:i4>
      </vt:variant>
      <vt:variant>
        <vt:i4>0</vt:i4>
      </vt:variant>
      <vt:variant>
        <vt:i4>5</vt:i4>
      </vt:variant>
      <vt:variant>
        <vt:lpwstr/>
      </vt:variant>
      <vt:variant>
        <vt:lpwstr>_Toc115371701</vt:lpwstr>
      </vt:variant>
      <vt:variant>
        <vt:i4>1310772</vt:i4>
      </vt:variant>
      <vt:variant>
        <vt:i4>182</vt:i4>
      </vt:variant>
      <vt:variant>
        <vt:i4>0</vt:i4>
      </vt:variant>
      <vt:variant>
        <vt:i4>5</vt:i4>
      </vt:variant>
      <vt:variant>
        <vt:lpwstr/>
      </vt:variant>
      <vt:variant>
        <vt:lpwstr>_Toc115371700</vt:lpwstr>
      </vt:variant>
      <vt:variant>
        <vt:i4>1900597</vt:i4>
      </vt:variant>
      <vt:variant>
        <vt:i4>176</vt:i4>
      </vt:variant>
      <vt:variant>
        <vt:i4>0</vt:i4>
      </vt:variant>
      <vt:variant>
        <vt:i4>5</vt:i4>
      </vt:variant>
      <vt:variant>
        <vt:lpwstr/>
      </vt:variant>
      <vt:variant>
        <vt:lpwstr>_Toc115371699</vt:lpwstr>
      </vt:variant>
      <vt:variant>
        <vt:i4>1900597</vt:i4>
      </vt:variant>
      <vt:variant>
        <vt:i4>170</vt:i4>
      </vt:variant>
      <vt:variant>
        <vt:i4>0</vt:i4>
      </vt:variant>
      <vt:variant>
        <vt:i4>5</vt:i4>
      </vt:variant>
      <vt:variant>
        <vt:lpwstr/>
      </vt:variant>
      <vt:variant>
        <vt:lpwstr>_Toc115371698</vt:lpwstr>
      </vt:variant>
      <vt:variant>
        <vt:i4>1900597</vt:i4>
      </vt:variant>
      <vt:variant>
        <vt:i4>164</vt:i4>
      </vt:variant>
      <vt:variant>
        <vt:i4>0</vt:i4>
      </vt:variant>
      <vt:variant>
        <vt:i4>5</vt:i4>
      </vt:variant>
      <vt:variant>
        <vt:lpwstr/>
      </vt:variant>
      <vt:variant>
        <vt:lpwstr>_Toc115371697</vt:lpwstr>
      </vt:variant>
      <vt:variant>
        <vt:i4>1900597</vt:i4>
      </vt:variant>
      <vt:variant>
        <vt:i4>158</vt:i4>
      </vt:variant>
      <vt:variant>
        <vt:i4>0</vt:i4>
      </vt:variant>
      <vt:variant>
        <vt:i4>5</vt:i4>
      </vt:variant>
      <vt:variant>
        <vt:lpwstr/>
      </vt:variant>
      <vt:variant>
        <vt:lpwstr>_Toc115371696</vt:lpwstr>
      </vt:variant>
      <vt:variant>
        <vt:i4>1900597</vt:i4>
      </vt:variant>
      <vt:variant>
        <vt:i4>152</vt:i4>
      </vt:variant>
      <vt:variant>
        <vt:i4>0</vt:i4>
      </vt:variant>
      <vt:variant>
        <vt:i4>5</vt:i4>
      </vt:variant>
      <vt:variant>
        <vt:lpwstr/>
      </vt:variant>
      <vt:variant>
        <vt:lpwstr>_Toc115371695</vt:lpwstr>
      </vt:variant>
      <vt:variant>
        <vt:i4>1900597</vt:i4>
      </vt:variant>
      <vt:variant>
        <vt:i4>146</vt:i4>
      </vt:variant>
      <vt:variant>
        <vt:i4>0</vt:i4>
      </vt:variant>
      <vt:variant>
        <vt:i4>5</vt:i4>
      </vt:variant>
      <vt:variant>
        <vt:lpwstr/>
      </vt:variant>
      <vt:variant>
        <vt:lpwstr>_Toc115371694</vt:lpwstr>
      </vt:variant>
      <vt:variant>
        <vt:i4>1900597</vt:i4>
      </vt:variant>
      <vt:variant>
        <vt:i4>140</vt:i4>
      </vt:variant>
      <vt:variant>
        <vt:i4>0</vt:i4>
      </vt:variant>
      <vt:variant>
        <vt:i4>5</vt:i4>
      </vt:variant>
      <vt:variant>
        <vt:lpwstr/>
      </vt:variant>
      <vt:variant>
        <vt:lpwstr>_Toc115371693</vt:lpwstr>
      </vt:variant>
      <vt:variant>
        <vt:i4>1900597</vt:i4>
      </vt:variant>
      <vt:variant>
        <vt:i4>134</vt:i4>
      </vt:variant>
      <vt:variant>
        <vt:i4>0</vt:i4>
      </vt:variant>
      <vt:variant>
        <vt:i4>5</vt:i4>
      </vt:variant>
      <vt:variant>
        <vt:lpwstr/>
      </vt:variant>
      <vt:variant>
        <vt:lpwstr>_Toc115371692</vt:lpwstr>
      </vt:variant>
      <vt:variant>
        <vt:i4>1900597</vt:i4>
      </vt:variant>
      <vt:variant>
        <vt:i4>128</vt:i4>
      </vt:variant>
      <vt:variant>
        <vt:i4>0</vt:i4>
      </vt:variant>
      <vt:variant>
        <vt:i4>5</vt:i4>
      </vt:variant>
      <vt:variant>
        <vt:lpwstr/>
      </vt:variant>
      <vt:variant>
        <vt:lpwstr>_Toc115371691</vt:lpwstr>
      </vt:variant>
      <vt:variant>
        <vt:i4>1900597</vt:i4>
      </vt:variant>
      <vt:variant>
        <vt:i4>122</vt:i4>
      </vt:variant>
      <vt:variant>
        <vt:i4>0</vt:i4>
      </vt:variant>
      <vt:variant>
        <vt:i4>5</vt:i4>
      </vt:variant>
      <vt:variant>
        <vt:lpwstr/>
      </vt:variant>
      <vt:variant>
        <vt:lpwstr>_Toc115371690</vt:lpwstr>
      </vt:variant>
      <vt:variant>
        <vt:i4>1835061</vt:i4>
      </vt:variant>
      <vt:variant>
        <vt:i4>116</vt:i4>
      </vt:variant>
      <vt:variant>
        <vt:i4>0</vt:i4>
      </vt:variant>
      <vt:variant>
        <vt:i4>5</vt:i4>
      </vt:variant>
      <vt:variant>
        <vt:lpwstr/>
      </vt:variant>
      <vt:variant>
        <vt:lpwstr>_Toc115371689</vt:lpwstr>
      </vt:variant>
      <vt:variant>
        <vt:i4>1835061</vt:i4>
      </vt:variant>
      <vt:variant>
        <vt:i4>110</vt:i4>
      </vt:variant>
      <vt:variant>
        <vt:i4>0</vt:i4>
      </vt:variant>
      <vt:variant>
        <vt:i4>5</vt:i4>
      </vt:variant>
      <vt:variant>
        <vt:lpwstr/>
      </vt:variant>
      <vt:variant>
        <vt:lpwstr>_Toc115371688</vt:lpwstr>
      </vt:variant>
      <vt:variant>
        <vt:i4>1835061</vt:i4>
      </vt:variant>
      <vt:variant>
        <vt:i4>104</vt:i4>
      </vt:variant>
      <vt:variant>
        <vt:i4>0</vt:i4>
      </vt:variant>
      <vt:variant>
        <vt:i4>5</vt:i4>
      </vt:variant>
      <vt:variant>
        <vt:lpwstr/>
      </vt:variant>
      <vt:variant>
        <vt:lpwstr>_Toc115371687</vt:lpwstr>
      </vt:variant>
      <vt:variant>
        <vt:i4>1835061</vt:i4>
      </vt:variant>
      <vt:variant>
        <vt:i4>98</vt:i4>
      </vt:variant>
      <vt:variant>
        <vt:i4>0</vt:i4>
      </vt:variant>
      <vt:variant>
        <vt:i4>5</vt:i4>
      </vt:variant>
      <vt:variant>
        <vt:lpwstr/>
      </vt:variant>
      <vt:variant>
        <vt:lpwstr>_Toc115371686</vt:lpwstr>
      </vt:variant>
      <vt:variant>
        <vt:i4>1835061</vt:i4>
      </vt:variant>
      <vt:variant>
        <vt:i4>92</vt:i4>
      </vt:variant>
      <vt:variant>
        <vt:i4>0</vt:i4>
      </vt:variant>
      <vt:variant>
        <vt:i4>5</vt:i4>
      </vt:variant>
      <vt:variant>
        <vt:lpwstr/>
      </vt:variant>
      <vt:variant>
        <vt:lpwstr>_Toc115371685</vt:lpwstr>
      </vt:variant>
      <vt:variant>
        <vt:i4>1835061</vt:i4>
      </vt:variant>
      <vt:variant>
        <vt:i4>86</vt:i4>
      </vt:variant>
      <vt:variant>
        <vt:i4>0</vt:i4>
      </vt:variant>
      <vt:variant>
        <vt:i4>5</vt:i4>
      </vt:variant>
      <vt:variant>
        <vt:lpwstr/>
      </vt:variant>
      <vt:variant>
        <vt:lpwstr>_Toc115371684</vt:lpwstr>
      </vt:variant>
      <vt:variant>
        <vt:i4>1835061</vt:i4>
      </vt:variant>
      <vt:variant>
        <vt:i4>80</vt:i4>
      </vt:variant>
      <vt:variant>
        <vt:i4>0</vt:i4>
      </vt:variant>
      <vt:variant>
        <vt:i4>5</vt:i4>
      </vt:variant>
      <vt:variant>
        <vt:lpwstr/>
      </vt:variant>
      <vt:variant>
        <vt:lpwstr>_Toc115371683</vt:lpwstr>
      </vt:variant>
      <vt:variant>
        <vt:i4>1835061</vt:i4>
      </vt:variant>
      <vt:variant>
        <vt:i4>74</vt:i4>
      </vt:variant>
      <vt:variant>
        <vt:i4>0</vt:i4>
      </vt:variant>
      <vt:variant>
        <vt:i4>5</vt:i4>
      </vt:variant>
      <vt:variant>
        <vt:lpwstr/>
      </vt:variant>
      <vt:variant>
        <vt:lpwstr>_Toc115371682</vt:lpwstr>
      </vt:variant>
      <vt:variant>
        <vt:i4>1835061</vt:i4>
      </vt:variant>
      <vt:variant>
        <vt:i4>68</vt:i4>
      </vt:variant>
      <vt:variant>
        <vt:i4>0</vt:i4>
      </vt:variant>
      <vt:variant>
        <vt:i4>5</vt:i4>
      </vt:variant>
      <vt:variant>
        <vt:lpwstr/>
      </vt:variant>
      <vt:variant>
        <vt:lpwstr>_Toc115371681</vt:lpwstr>
      </vt:variant>
      <vt:variant>
        <vt:i4>1835061</vt:i4>
      </vt:variant>
      <vt:variant>
        <vt:i4>62</vt:i4>
      </vt:variant>
      <vt:variant>
        <vt:i4>0</vt:i4>
      </vt:variant>
      <vt:variant>
        <vt:i4>5</vt:i4>
      </vt:variant>
      <vt:variant>
        <vt:lpwstr/>
      </vt:variant>
      <vt:variant>
        <vt:lpwstr>_Toc115371680</vt:lpwstr>
      </vt:variant>
      <vt:variant>
        <vt:i4>1245237</vt:i4>
      </vt:variant>
      <vt:variant>
        <vt:i4>56</vt:i4>
      </vt:variant>
      <vt:variant>
        <vt:i4>0</vt:i4>
      </vt:variant>
      <vt:variant>
        <vt:i4>5</vt:i4>
      </vt:variant>
      <vt:variant>
        <vt:lpwstr/>
      </vt:variant>
      <vt:variant>
        <vt:lpwstr>_Toc115371679</vt:lpwstr>
      </vt:variant>
      <vt:variant>
        <vt:i4>1245237</vt:i4>
      </vt:variant>
      <vt:variant>
        <vt:i4>50</vt:i4>
      </vt:variant>
      <vt:variant>
        <vt:i4>0</vt:i4>
      </vt:variant>
      <vt:variant>
        <vt:i4>5</vt:i4>
      </vt:variant>
      <vt:variant>
        <vt:lpwstr/>
      </vt:variant>
      <vt:variant>
        <vt:lpwstr>_Toc115371678</vt:lpwstr>
      </vt:variant>
      <vt:variant>
        <vt:i4>1245237</vt:i4>
      </vt:variant>
      <vt:variant>
        <vt:i4>44</vt:i4>
      </vt:variant>
      <vt:variant>
        <vt:i4>0</vt:i4>
      </vt:variant>
      <vt:variant>
        <vt:i4>5</vt:i4>
      </vt:variant>
      <vt:variant>
        <vt:lpwstr/>
      </vt:variant>
      <vt:variant>
        <vt:lpwstr>_Toc115371677</vt:lpwstr>
      </vt:variant>
      <vt:variant>
        <vt:i4>1245237</vt:i4>
      </vt:variant>
      <vt:variant>
        <vt:i4>38</vt:i4>
      </vt:variant>
      <vt:variant>
        <vt:i4>0</vt:i4>
      </vt:variant>
      <vt:variant>
        <vt:i4>5</vt:i4>
      </vt:variant>
      <vt:variant>
        <vt:lpwstr/>
      </vt:variant>
      <vt:variant>
        <vt:lpwstr>_Toc115371676</vt:lpwstr>
      </vt:variant>
      <vt:variant>
        <vt:i4>1245237</vt:i4>
      </vt:variant>
      <vt:variant>
        <vt:i4>32</vt:i4>
      </vt:variant>
      <vt:variant>
        <vt:i4>0</vt:i4>
      </vt:variant>
      <vt:variant>
        <vt:i4>5</vt:i4>
      </vt:variant>
      <vt:variant>
        <vt:lpwstr/>
      </vt:variant>
      <vt:variant>
        <vt:lpwstr>_Toc115371675</vt:lpwstr>
      </vt:variant>
      <vt:variant>
        <vt:i4>1245237</vt:i4>
      </vt:variant>
      <vt:variant>
        <vt:i4>26</vt:i4>
      </vt:variant>
      <vt:variant>
        <vt:i4>0</vt:i4>
      </vt:variant>
      <vt:variant>
        <vt:i4>5</vt:i4>
      </vt:variant>
      <vt:variant>
        <vt:lpwstr/>
      </vt:variant>
      <vt:variant>
        <vt:lpwstr>_Toc115371674</vt:lpwstr>
      </vt:variant>
      <vt:variant>
        <vt:i4>1245237</vt:i4>
      </vt:variant>
      <vt:variant>
        <vt:i4>20</vt:i4>
      </vt:variant>
      <vt:variant>
        <vt:i4>0</vt:i4>
      </vt:variant>
      <vt:variant>
        <vt:i4>5</vt:i4>
      </vt:variant>
      <vt:variant>
        <vt:lpwstr/>
      </vt:variant>
      <vt:variant>
        <vt:lpwstr>_Toc115371673</vt:lpwstr>
      </vt:variant>
      <vt:variant>
        <vt:i4>1245237</vt:i4>
      </vt:variant>
      <vt:variant>
        <vt:i4>14</vt:i4>
      </vt:variant>
      <vt:variant>
        <vt:i4>0</vt:i4>
      </vt:variant>
      <vt:variant>
        <vt:i4>5</vt:i4>
      </vt:variant>
      <vt:variant>
        <vt:lpwstr/>
      </vt:variant>
      <vt:variant>
        <vt:lpwstr>_Toc115371672</vt:lpwstr>
      </vt:variant>
      <vt:variant>
        <vt:i4>1245237</vt:i4>
      </vt:variant>
      <vt:variant>
        <vt:i4>8</vt:i4>
      </vt:variant>
      <vt:variant>
        <vt:i4>0</vt:i4>
      </vt:variant>
      <vt:variant>
        <vt:i4>5</vt:i4>
      </vt:variant>
      <vt:variant>
        <vt:lpwstr/>
      </vt:variant>
      <vt:variant>
        <vt:lpwstr>_Toc115371671</vt:lpwstr>
      </vt:variant>
      <vt:variant>
        <vt:i4>1245237</vt:i4>
      </vt:variant>
      <vt:variant>
        <vt:i4>2</vt:i4>
      </vt:variant>
      <vt:variant>
        <vt:i4>0</vt:i4>
      </vt:variant>
      <vt:variant>
        <vt:i4>5</vt:i4>
      </vt:variant>
      <vt:variant>
        <vt:lpwstr/>
      </vt:variant>
      <vt:variant>
        <vt:lpwstr>_Toc115371670</vt:lpwstr>
      </vt:variant>
      <vt:variant>
        <vt:i4>3604580</vt:i4>
      </vt:variant>
      <vt:variant>
        <vt:i4>87</vt:i4>
      </vt:variant>
      <vt:variant>
        <vt:i4>0</vt:i4>
      </vt:variant>
      <vt:variant>
        <vt:i4>5</vt:i4>
      </vt:variant>
      <vt:variant>
        <vt:lpwstr>https://pypi.org/project/waitress/</vt:lpwstr>
      </vt:variant>
      <vt:variant>
        <vt:lpwstr/>
      </vt:variant>
      <vt:variant>
        <vt:i4>7274605</vt:i4>
      </vt:variant>
      <vt:variant>
        <vt:i4>84</vt:i4>
      </vt:variant>
      <vt:variant>
        <vt:i4>0</vt:i4>
      </vt:variant>
      <vt:variant>
        <vt:i4>5</vt:i4>
      </vt:variant>
      <vt:variant>
        <vt:lpwstr>https://pypi.org/project/termgraph/</vt:lpwstr>
      </vt:variant>
      <vt:variant>
        <vt:lpwstr/>
      </vt:variant>
      <vt:variant>
        <vt:i4>7864423</vt:i4>
      </vt:variant>
      <vt:variant>
        <vt:i4>81</vt:i4>
      </vt:variant>
      <vt:variant>
        <vt:i4>0</vt:i4>
      </vt:variant>
      <vt:variant>
        <vt:i4>5</vt:i4>
      </vt:variant>
      <vt:variant>
        <vt:lpwstr>https://semver.org/</vt:lpwstr>
      </vt:variant>
      <vt:variant>
        <vt:lpwstr/>
      </vt:variant>
      <vt:variant>
        <vt:i4>7143546</vt:i4>
      </vt:variant>
      <vt:variant>
        <vt:i4>78</vt:i4>
      </vt:variant>
      <vt:variant>
        <vt:i4>0</vt:i4>
      </vt:variant>
      <vt:variant>
        <vt:i4>5</vt:i4>
      </vt:variant>
      <vt:variant>
        <vt:lpwstr>https://pypi.org/project/dime-xai/</vt:lpwstr>
      </vt:variant>
      <vt:variant>
        <vt:lpwstr/>
      </vt:variant>
      <vt:variant>
        <vt:i4>1966107</vt:i4>
      </vt:variant>
      <vt:variant>
        <vt:i4>75</vt:i4>
      </vt:variant>
      <vt:variant>
        <vt:i4>0</vt:i4>
      </vt:variant>
      <vt:variant>
        <vt:i4>5</vt:i4>
      </vt:variant>
      <vt:variant>
        <vt:lpwstr>https://github.com/RasaHQ/rasa/blob/2.8.x/LICENSE.txt</vt:lpwstr>
      </vt:variant>
      <vt:variant>
        <vt:lpwstr/>
      </vt:variant>
      <vt:variant>
        <vt:i4>7208965</vt:i4>
      </vt:variant>
      <vt:variant>
        <vt:i4>72</vt:i4>
      </vt:variant>
      <vt:variant>
        <vt:i4>0</vt:i4>
      </vt:variant>
      <vt:variant>
        <vt:i4>5</vt:i4>
      </vt:variant>
      <vt:variant>
        <vt:lpwstr>https://github.com/RasaHQ/rasa/blob/2.8.x/rasa/nlu/classifiers/diet_classifier.py</vt:lpwstr>
      </vt:variant>
      <vt:variant>
        <vt:lpwstr/>
      </vt:variant>
      <vt:variant>
        <vt:i4>5570627</vt:i4>
      </vt:variant>
      <vt:variant>
        <vt:i4>69</vt:i4>
      </vt:variant>
      <vt:variant>
        <vt:i4>0</vt:i4>
      </vt:variant>
      <vt:variant>
        <vt:i4>5</vt:i4>
      </vt:variant>
      <vt:variant>
        <vt:lpwstr>https://rasa.com/docs/rasa/training-data-format/</vt:lpwstr>
      </vt:variant>
      <vt:variant>
        <vt:lpwstr/>
      </vt:variant>
      <vt:variant>
        <vt:i4>6684784</vt:i4>
      </vt:variant>
      <vt:variant>
        <vt:i4>66</vt:i4>
      </vt:variant>
      <vt:variant>
        <vt:i4>0</vt:i4>
      </vt:variant>
      <vt:variant>
        <vt:i4>5</vt:i4>
      </vt:variant>
      <vt:variant>
        <vt:lpwstr>https://github.com/kolloqe/datasets</vt:lpwstr>
      </vt:variant>
      <vt:variant>
        <vt:lpwstr/>
      </vt:variant>
      <vt:variant>
        <vt:i4>1638487</vt:i4>
      </vt:variant>
      <vt:variant>
        <vt:i4>63</vt:i4>
      </vt:variant>
      <vt:variant>
        <vt:i4>0</vt:i4>
      </vt:variant>
      <vt:variant>
        <vt:i4>5</vt:i4>
      </vt:variant>
      <vt:variant>
        <vt:lpwstr>http://www.sundayobserver.lk/</vt:lpwstr>
      </vt:variant>
      <vt:variant>
        <vt:lpwstr/>
      </vt:variant>
      <vt:variant>
        <vt:i4>655361</vt:i4>
      </vt:variant>
      <vt:variant>
        <vt:i4>60</vt:i4>
      </vt:variant>
      <vt:variant>
        <vt:i4>0</vt:i4>
      </vt:variant>
      <vt:variant>
        <vt:i4>5</vt:i4>
      </vt:variant>
      <vt:variant>
        <vt:lpwstr>http://www.dailynews.lk/</vt:lpwstr>
      </vt:variant>
      <vt:variant>
        <vt:lpwstr/>
      </vt:variant>
      <vt:variant>
        <vt:i4>6881338</vt:i4>
      </vt:variant>
      <vt:variant>
        <vt:i4>57</vt:i4>
      </vt:variant>
      <vt:variant>
        <vt:i4>0</vt:i4>
      </vt:variant>
      <vt:variant>
        <vt:i4>5</vt:i4>
      </vt:variant>
      <vt:variant>
        <vt:lpwstr>https://www.sundaytimes.lk/</vt:lpwstr>
      </vt:variant>
      <vt:variant>
        <vt:lpwstr/>
      </vt:variant>
      <vt:variant>
        <vt:i4>852036</vt:i4>
      </vt:variant>
      <vt:variant>
        <vt:i4>54</vt:i4>
      </vt:variant>
      <vt:variant>
        <vt:i4>0</vt:i4>
      </vt:variant>
      <vt:variant>
        <vt:i4>5</vt:i4>
      </vt:variant>
      <vt:variant>
        <vt:lpwstr>http://sliit.lk/blog</vt:lpwstr>
      </vt:variant>
      <vt:variant>
        <vt:lpwstr/>
      </vt:variant>
      <vt:variant>
        <vt:i4>1441876</vt:i4>
      </vt:variant>
      <vt:variant>
        <vt:i4>51</vt:i4>
      </vt:variant>
      <vt:variant>
        <vt:i4>0</vt:i4>
      </vt:variant>
      <vt:variant>
        <vt:i4>5</vt:i4>
      </vt:variant>
      <vt:variant>
        <vt:lpwstr>https://library.sliit.lk/</vt:lpwstr>
      </vt:variant>
      <vt:variant>
        <vt:lpwstr/>
      </vt:variant>
      <vt:variant>
        <vt:i4>458766</vt:i4>
      </vt:variant>
      <vt:variant>
        <vt:i4>48</vt:i4>
      </vt:variant>
      <vt:variant>
        <vt:i4>0</vt:i4>
      </vt:variant>
      <vt:variant>
        <vt:i4>5</vt:i4>
      </vt:variant>
      <vt:variant>
        <vt:lpwstr>https://www.cahm.lk/</vt:lpwstr>
      </vt:variant>
      <vt:variant>
        <vt:lpwstr/>
      </vt:variant>
      <vt:variant>
        <vt:i4>524354</vt:i4>
      </vt:variant>
      <vt:variant>
        <vt:i4>45</vt:i4>
      </vt:variant>
      <vt:variant>
        <vt:i4>0</vt:i4>
      </vt:variant>
      <vt:variant>
        <vt:i4>5</vt:i4>
      </vt:variant>
      <vt:variant>
        <vt:lpwstr>https://www.sliit.lk/</vt:lpwstr>
      </vt:variant>
      <vt:variant>
        <vt:lpwstr/>
      </vt:variant>
      <vt:variant>
        <vt:i4>3276916</vt:i4>
      </vt:variant>
      <vt:variant>
        <vt:i4>42</vt:i4>
      </vt:variant>
      <vt:variant>
        <vt:i4>0</vt:i4>
      </vt:variant>
      <vt:variant>
        <vt:i4>5</vt:i4>
      </vt:variant>
      <vt:variant>
        <vt:lpwstr>https://sliitinternational.lk/</vt:lpwstr>
      </vt:variant>
      <vt:variant>
        <vt:lpwstr/>
      </vt:variant>
      <vt:variant>
        <vt:i4>524378</vt:i4>
      </vt:variant>
      <vt:variant>
        <vt:i4>39</vt:i4>
      </vt:variant>
      <vt:variant>
        <vt:i4>0</vt:i4>
      </vt:variant>
      <vt:variant>
        <vt:i4>5</vt:i4>
      </vt:variant>
      <vt:variant>
        <vt:lpwstr>https://support.sliit.lk/</vt:lpwstr>
      </vt:variant>
      <vt:variant>
        <vt:lpwstr/>
      </vt:variant>
      <vt:variant>
        <vt:i4>6357112</vt:i4>
      </vt:variant>
      <vt:variant>
        <vt:i4>36</vt:i4>
      </vt:variant>
      <vt:variant>
        <vt:i4>0</vt:i4>
      </vt:variant>
      <vt:variant>
        <vt:i4>5</vt:i4>
      </vt:variant>
      <vt:variant>
        <vt:lpwstr>https://pypi.org/project/scikit-learn/</vt:lpwstr>
      </vt:variant>
      <vt:variant>
        <vt:lpwstr/>
      </vt:variant>
      <vt:variant>
        <vt:i4>1638418</vt:i4>
      </vt:variant>
      <vt:variant>
        <vt:i4>33</vt:i4>
      </vt:variant>
      <vt:variant>
        <vt:i4>0</vt:i4>
      </vt:variant>
      <vt:variant>
        <vt:i4>5</vt:i4>
      </vt:variant>
      <vt:variant>
        <vt:lpwstr>https://pypi.org/project/pytorch/</vt:lpwstr>
      </vt:variant>
      <vt:variant>
        <vt:lpwstr/>
      </vt:variant>
      <vt:variant>
        <vt:i4>5505048</vt:i4>
      </vt:variant>
      <vt:variant>
        <vt:i4>30</vt:i4>
      </vt:variant>
      <vt:variant>
        <vt:i4>0</vt:i4>
      </vt:variant>
      <vt:variant>
        <vt:i4>5</vt:i4>
      </vt:variant>
      <vt:variant>
        <vt:lpwstr>https://pypi.org/project/tensorflow/</vt:lpwstr>
      </vt:variant>
      <vt:variant>
        <vt:lpwstr/>
      </vt:variant>
      <vt:variant>
        <vt:i4>3604530</vt:i4>
      </vt:variant>
      <vt:variant>
        <vt:i4>27</vt:i4>
      </vt:variant>
      <vt:variant>
        <vt:i4>0</vt:i4>
      </vt:variant>
      <vt:variant>
        <vt:i4>5</vt:i4>
      </vt:variant>
      <vt:variant>
        <vt:lpwstr>https://rasa.com/docs/rasa/</vt:lpwstr>
      </vt:variant>
      <vt:variant>
        <vt:lpwstr/>
      </vt:variant>
      <vt:variant>
        <vt:i4>1966168</vt:i4>
      </vt:variant>
      <vt:variant>
        <vt:i4>24</vt:i4>
      </vt:variant>
      <vt:variant>
        <vt:i4>0</vt:i4>
      </vt:variant>
      <vt:variant>
        <vt:i4>5</vt:i4>
      </vt:variant>
      <vt:variant>
        <vt:lpwstr>https://learn.microsoft.com/en-us/azure/bot-service/index-bf-sdk</vt:lpwstr>
      </vt:variant>
      <vt:variant>
        <vt:lpwstr/>
      </vt:variant>
      <vt:variant>
        <vt:i4>6029400</vt:i4>
      </vt:variant>
      <vt:variant>
        <vt:i4>21</vt:i4>
      </vt:variant>
      <vt:variant>
        <vt:i4>0</vt:i4>
      </vt:variant>
      <vt:variant>
        <vt:i4>5</vt:i4>
      </vt:variant>
      <vt:variant>
        <vt:lpwstr>https://learn.microsoft.com/en-us/azure/cognitive-services/luis/</vt:lpwstr>
      </vt:variant>
      <vt:variant>
        <vt:lpwstr/>
      </vt:variant>
      <vt:variant>
        <vt:i4>6881315</vt:i4>
      </vt:variant>
      <vt:variant>
        <vt:i4>18</vt:i4>
      </vt:variant>
      <vt:variant>
        <vt:i4>0</vt:i4>
      </vt:variant>
      <vt:variant>
        <vt:i4>5</vt:i4>
      </vt:variant>
      <vt:variant>
        <vt:lpwstr>https://docs.aws.amazon.com/lex/index.html</vt:lpwstr>
      </vt:variant>
      <vt:variant>
        <vt:lpwstr/>
      </vt:variant>
      <vt:variant>
        <vt:i4>8192126</vt:i4>
      </vt:variant>
      <vt:variant>
        <vt:i4>15</vt:i4>
      </vt:variant>
      <vt:variant>
        <vt:i4>0</vt:i4>
      </vt:variant>
      <vt:variant>
        <vt:i4>5</vt:i4>
      </vt:variant>
      <vt:variant>
        <vt:lpwstr>https://cloud.google.com/dialogflow/es/docs</vt:lpwstr>
      </vt:variant>
      <vt:variant>
        <vt:lpwstr/>
      </vt:variant>
      <vt:variant>
        <vt:i4>7733368</vt:i4>
      </vt:variant>
      <vt:variant>
        <vt:i4>12</vt:i4>
      </vt:variant>
      <vt:variant>
        <vt:i4>0</vt:i4>
      </vt:variant>
      <vt:variant>
        <vt:i4>5</vt:i4>
      </vt:variant>
      <vt:variant>
        <vt:lpwstr>https://cloud.google.com/dialogflow/cx/docs</vt:lpwstr>
      </vt:variant>
      <vt:variant>
        <vt:lpwstr/>
      </vt:variant>
      <vt:variant>
        <vt:i4>5832725</vt:i4>
      </vt:variant>
      <vt:variant>
        <vt:i4>9</vt:i4>
      </vt:variant>
      <vt:variant>
        <vt:i4>0</vt:i4>
      </vt:variant>
      <vt:variant>
        <vt:i4>5</vt:i4>
      </vt:variant>
      <vt:variant>
        <vt:lpwstr>https://github.com/eli5-org/eli5</vt:lpwstr>
      </vt:variant>
      <vt:variant>
        <vt:lpwstr/>
      </vt:variant>
      <vt:variant>
        <vt:i4>917533</vt:i4>
      </vt:variant>
      <vt:variant>
        <vt:i4>6</vt:i4>
      </vt:variant>
      <vt:variant>
        <vt:i4>0</vt:i4>
      </vt:variant>
      <vt:variant>
        <vt:i4>5</vt:i4>
      </vt:variant>
      <vt:variant>
        <vt:lpwstr>https://github.com/slundberg/shap</vt:lpwstr>
      </vt:variant>
      <vt:variant>
        <vt:lpwstr/>
      </vt:variant>
      <vt:variant>
        <vt:i4>4980813</vt:i4>
      </vt:variant>
      <vt:variant>
        <vt:i4>3</vt:i4>
      </vt:variant>
      <vt:variant>
        <vt:i4>0</vt:i4>
      </vt:variant>
      <vt:variant>
        <vt:i4>5</vt:i4>
      </vt:variant>
      <vt:variant>
        <vt:lpwstr>https://github.com/marcotcr/lime</vt:lpwstr>
      </vt:variant>
      <vt:variant>
        <vt:lpwstr/>
      </vt:variant>
      <vt:variant>
        <vt:i4>7143546</vt:i4>
      </vt:variant>
      <vt:variant>
        <vt:i4>0</vt:i4>
      </vt:variant>
      <vt:variant>
        <vt:i4>0</vt:i4>
      </vt:variant>
      <vt:variant>
        <vt:i4>5</vt:i4>
      </vt:variant>
      <vt:variant>
        <vt:lpwstr>https://pypi.org/project/dime-xa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ara Dissanayake</dc:creator>
  <cp:keywords/>
  <dc:description/>
  <cp:lastModifiedBy>Dissanayake D.M.I.M it19069432</cp:lastModifiedBy>
  <cp:revision>3135</cp:revision>
  <cp:lastPrinted>2020-10-24T04:55:00Z</cp:lastPrinted>
  <dcterms:created xsi:type="dcterms:W3CDTF">2022-09-09T18:07:00Z</dcterms:created>
  <dcterms:modified xsi:type="dcterms:W3CDTF">2022-10-2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MediaServiceImageTags">
    <vt:lpwstr/>
  </property>
</Properties>
</file>